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FD75C1" w14:textId="77777777" w:rsidR="00D20FD9" w:rsidRPr="00A1505E" w:rsidRDefault="00756151" w:rsidP="00A1505E">
      <w:r w:rsidRPr="00A1505E">
        <w:tab/>
      </w:r>
    </w:p>
    <w:p w14:paraId="5F9B533D" w14:textId="77777777" w:rsidR="00D20FD9" w:rsidRPr="00A1505E" w:rsidRDefault="009C6EE8" w:rsidP="00A1505E">
      <w:pPr>
        <w:sectPr w:rsidR="00D20FD9" w:rsidRPr="00A1505E" w:rsidSect="00434E12">
          <w:headerReference w:type="even" r:id="rId11"/>
          <w:headerReference w:type="default" r:id="rId12"/>
          <w:footerReference w:type="even" r:id="rId13"/>
          <w:footerReference w:type="default" r:id="rId14"/>
          <w:headerReference w:type="first" r:id="rId15"/>
          <w:footnotePr>
            <w:numRestart w:val="eachSect"/>
          </w:footnotePr>
          <w:pgSz w:w="11906" w:h="16838" w:code="9"/>
          <w:pgMar w:top="1440" w:right="1440" w:bottom="1440" w:left="1440" w:header="0" w:footer="0" w:gutter="0"/>
          <w:pgNumType w:fmt="lowerRoman"/>
          <w:cols w:space="720"/>
          <w:titlePg/>
          <w:docGrid w:linePitch="299"/>
        </w:sectPr>
      </w:pPr>
      <w:r w:rsidRPr="00A1505E">
        <w:rPr>
          <w:noProof/>
        </w:rPr>
        <mc:AlternateContent>
          <mc:Choice Requires="wps">
            <w:drawing>
              <wp:anchor distT="0" distB="0" distL="114300" distR="114300" simplePos="0" relativeHeight="251656192" behindDoc="0" locked="0" layoutInCell="1" allowOverlap="1" wp14:anchorId="352B2971" wp14:editId="06EE0B59">
                <wp:simplePos x="0" y="0"/>
                <wp:positionH relativeFrom="column">
                  <wp:posOffset>850900</wp:posOffset>
                </wp:positionH>
                <wp:positionV relativeFrom="paragraph">
                  <wp:posOffset>1939925</wp:posOffset>
                </wp:positionV>
                <wp:extent cx="4860758" cy="4673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4860758" cy="4673600"/>
                        </a:xfrm>
                        <a:prstGeom prst="rect">
                          <a:avLst/>
                        </a:prstGeom>
                        <a:noFill/>
                        <a:ln w="6350">
                          <a:noFill/>
                        </a:ln>
                      </wps:spPr>
                      <wps:txbx>
                        <w:txbxContent>
                          <w:p w14:paraId="23A1FD33" w14:textId="5B0447C1" w:rsidR="00E45743" w:rsidRDefault="00E828EF">
                            <w:pPr>
                              <w:pStyle w:val="Title"/>
                              <w:jc w:val="center"/>
                            </w:pPr>
                            <w:fldSimple w:instr="TITLE  \* MERGEFORMAT">
                              <w:r>
                                <w:t xml:space="preserve">Lumpy skin disease vector management </w:t>
                              </w:r>
                            </w:fldSimple>
                            <w:r w:rsidR="004F25C1">
                              <w:t>g</w:t>
                            </w:r>
                            <w:r w:rsidR="008570BB">
                              <w:t>uide</w:t>
                            </w:r>
                            <w:r w:rsidR="00E45743">
                              <w:t xml:space="preserve"> </w:t>
                            </w:r>
                          </w:p>
                          <w:p w14:paraId="4C895714" w14:textId="34FFBA99" w:rsidR="00756151" w:rsidRDefault="00756151">
                            <w:pPr>
                              <w:pStyle w:val="Title"/>
                              <w:jc w:val="center"/>
                            </w:pPr>
                          </w:p>
                          <w:p w14:paraId="1DE051E2" w14:textId="1C2321FB" w:rsidR="003B6129" w:rsidRPr="003B6129" w:rsidRDefault="003B6129" w:rsidP="009A5415">
                            <w:pPr>
                              <w:pStyle w:val="Subtitle"/>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2B2971" id="_x0000_t202" coordsize="21600,21600" o:spt="202" path="m,l,21600r21600,l21600,xe">
                <v:stroke joinstyle="miter"/>
                <v:path gradientshapeok="t" o:connecttype="rect"/>
              </v:shapetype>
              <v:shape id="Text Box 1" o:spid="_x0000_s1026" type="#_x0000_t202" style="position:absolute;margin-left:67pt;margin-top:152.75pt;width:382.75pt;height:36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cDHGQIAAC0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" filled="f" stroked="f" strokeweight=".5pt">
                <v:textbox>
                  <w:txbxContent>
                    <w:p w14:paraId="23A1FD33" w14:textId="5B0447C1" w:rsidR="00E45743" w:rsidRDefault="00E828EF">
                      <w:pPr>
                        <w:pStyle w:val="Title"/>
                        <w:jc w:val="center"/>
                      </w:pPr>
                      <w:r>
                        <w:fldChar w:fldCharType="begin"/>
                      </w:r>
                      <w:r>
                        <w:instrText>TITLE  \* MERGEFORMAT</w:instrText>
                      </w:r>
                      <w:r>
                        <w:fldChar w:fldCharType="separate"/>
                      </w:r>
                      <w:r>
                        <w:t xml:space="preserve">Lumpy skin disease vector management </w:t>
                      </w:r>
                      <w:r>
                        <w:fldChar w:fldCharType="end"/>
                      </w:r>
                      <w:r w:rsidR="004F25C1">
                        <w:t>g</w:t>
                      </w:r>
                      <w:r w:rsidR="008570BB">
                        <w:t>uide</w:t>
                      </w:r>
                      <w:r w:rsidR="00E45743">
                        <w:t xml:space="preserve"> </w:t>
                      </w:r>
                    </w:p>
                    <w:p w14:paraId="4C895714" w14:textId="34FFBA99" w:rsidR="00756151" w:rsidRDefault="00756151">
                      <w:pPr>
                        <w:pStyle w:val="Title"/>
                        <w:jc w:val="center"/>
                      </w:pPr>
                    </w:p>
                    <w:p w14:paraId="1DE051E2" w14:textId="1C2321FB" w:rsidR="003B6129" w:rsidRPr="003B6129" w:rsidRDefault="003B6129" w:rsidP="009A5415">
                      <w:pPr>
                        <w:pStyle w:val="Subtitle"/>
                        <w:jc w:val="center"/>
                      </w:pPr>
                    </w:p>
                  </w:txbxContent>
                </v:textbox>
              </v:shape>
            </w:pict>
          </mc:Fallback>
        </mc:AlternateContent>
      </w:r>
      <w:r w:rsidR="00F922AA" w:rsidRPr="00A1505E">
        <w:rPr>
          <w:noProof/>
        </w:rPr>
        <mc:AlternateContent>
          <mc:Choice Requires="wps">
            <w:drawing>
              <wp:anchor distT="0" distB="0" distL="114300" distR="114300" simplePos="0" relativeHeight="251658240" behindDoc="0" locked="0" layoutInCell="1" allowOverlap="1" wp14:anchorId="0FC28494" wp14:editId="75361BFD">
                <wp:simplePos x="0" y="0"/>
                <wp:positionH relativeFrom="column">
                  <wp:posOffset>1016635</wp:posOffset>
                </wp:positionH>
                <wp:positionV relativeFrom="paragraph">
                  <wp:posOffset>5816689</wp:posOffset>
                </wp:positionV>
                <wp:extent cx="4415790" cy="2161327"/>
                <wp:effectExtent l="0" t="0" r="0" b="0"/>
                <wp:wrapNone/>
                <wp:docPr id="3" name="Text Box 3"/>
                <wp:cNvGraphicFramePr/>
                <a:graphic xmlns:a="http://schemas.openxmlformats.org/drawingml/2006/main">
                  <a:graphicData uri="http://schemas.microsoft.com/office/word/2010/wordprocessingShape">
                    <wps:wsp>
                      <wps:cNvSpPr txBox="1"/>
                      <wps:spPr>
                        <a:xfrm>
                          <a:off x="0" y="0"/>
                          <a:ext cx="4415790" cy="2161327"/>
                        </a:xfrm>
                        <a:prstGeom prst="rect">
                          <a:avLst/>
                        </a:prstGeom>
                        <a:noFill/>
                        <a:ln w="6350">
                          <a:noFill/>
                        </a:ln>
                      </wps:spPr>
                      <wps:txbx>
                        <w:txbxContent>
                          <w:p w14:paraId="236B69FA" w14:textId="71ABB053" w:rsidR="00601029" w:rsidRDefault="00601029" w:rsidP="00A1505E">
                            <w:pPr>
                              <w:pStyle w:val="ReportDate"/>
                            </w:pPr>
                          </w:p>
                          <w:p w14:paraId="2DF11A50" w14:textId="5CC8EE50" w:rsidR="00F922AA" w:rsidRDefault="00F922AA" w:rsidP="00A1505E">
                            <w:pPr>
                              <w:pStyle w:val="ReportDate"/>
                            </w:pPr>
                            <w:r>
                              <w:t xml:space="preserve">Prepared for </w:t>
                            </w:r>
                            <w:r w:rsidR="00E828EF">
                              <w:t xml:space="preserve">Department of Agriculture, Forestry and Fisheries </w:t>
                            </w:r>
                          </w:p>
                          <w:p w14:paraId="193F7133" w14:textId="3AA4A9AD" w:rsidR="00F922AA" w:rsidRDefault="009A5415" w:rsidP="002E37C2">
                            <w:pPr>
                              <w:pStyle w:val="Author"/>
                            </w:pPr>
                            <w:r>
                              <w:t xml:space="preserve">June </w:t>
                            </w:r>
                            <w:r w:rsidR="00E828EF">
                              <w:t>202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28494" id="Text Box 3" o:spid="_x0000_s1027" type="#_x0000_t202" style="position:absolute;margin-left:80.05pt;margin-top:458pt;width:347.7pt;height:17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" filled="f" stroked="f" strokeweight=".5pt">
                <v:textbox>
                  <w:txbxContent>
                    <w:p w14:paraId="236B69FA" w14:textId="71ABB053" w:rsidR="00601029" w:rsidRDefault="00601029" w:rsidP="00A1505E">
                      <w:pPr>
                        <w:pStyle w:val="ReportDate"/>
                      </w:pPr>
                    </w:p>
                    <w:p w14:paraId="2DF11A50" w14:textId="5CC8EE50" w:rsidR="00F922AA" w:rsidRDefault="00F922AA" w:rsidP="00A1505E">
                      <w:pPr>
                        <w:pStyle w:val="ReportDate"/>
                      </w:pPr>
                      <w:r>
                        <w:t xml:space="preserve">Prepared for </w:t>
                      </w:r>
                      <w:r w:rsidR="00E828EF">
                        <w:t xml:space="preserve">Department of Agriculture, Forestry and Fisheries </w:t>
                      </w:r>
                    </w:p>
                    <w:p w14:paraId="193F7133" w14:textId="3AA4A9AD" w:rsidR="00F922AA" w:rsidRDefault="009A5415" w:rsidP="002E37C2">
                      <w:pPr>
                        <w:pStyle w:val="Author"/>
                      </w:pPr>
                      <w:r>
                        <w:t xml:space="preserve">June </w:t>
                      </w:r>
                      <w:r w:rsidR="00E828EF">
                        <w:t>2024</w:t>
                      </w:r>
                    </w:p>
                  </w:txbxContent>
                </v:textbox>
              </v:shape>
            </w:pict>
          </mc:Fallback>
        </mc:AlternateContent>
      </w:r>
      <w:r w:rsidR="00756151" w:rsidRPr="00A1505E">
        <w:tab/>
      </w:r>
    </w:p>
    <w:p w14:paraId="7EEEE1B6" w14:textId="77777777" w:rsidR="00601029" w:rsidRDefault="00601029" w:rsidP="00601029">
      <w:pPr>
        <w:pStyle w:val="Normalsmall"/>
      </w:pPr>
      <w:r>
        <w:lastRenderedPageBreak/>
        <w:t>© Commonwealth of Australia 2024</w:t>
      </w:r>
    </w:p>
    <w:p w14:paraId="2D55F17D" w14:textId="77777777" w:rsidR="00601029" w:rsidRDefault="00601029" w:rsidP="00601029">
      <w:pPr>
        <w:pStyle w:val="Normalsmall"/>
        <w:rPr>
          <w:rStyle w:val="Strong"/>
        </w:rPr>
      </w:pPr>
      <w:r>
        <w:rPr>
          <w:rStyle w:val="Strong"/>
        </w:rPr>
        <w:t>Ownership of intellectual property rights</w:t>
      </w:r>
    </w:p>
    <w:p w14:paraId="551E1150" w14:textId="77777777" w:rsidR="00601029" w:rsidRDefault="00601029" w:rsidP="00601029">
      <w:pPr>
        <w:pStyle w:val="Normalsmall"/>
      </w:pPr>
      <w:r>
        <w:t>Unless otherwise noted, copyright (and any other intellectual property rights) in this publication is owned by the Commonwealth of Australia (referred to as the Commonwealth).</w:t>
      </w:r>
    </w:p>
    <w:p w14:paraId="7D8B2025" w14:textId="77777777" w:rsidR="00601029" w:rsidRDefault="00601029" w:rsidP="00601029">
      <w:pPr>
        <w:pStyle w:val="Normalsmall"/>
        <w:rPr>
          <w:rStyle w:val="Strong"/>
        </w:rPr>
      </w:pPr>
      <w:r>
        <w:rPr>
          <w:rStyle w:val="Strong"/>
        </w:rPr>
        <w:t>Creative Commons licence</w:t>
      </w:r>
    </w:p>
    <w:p w14:paraId="5D5D35D5" w14:textId="77777777" w:rsidR="00601029" w:rsidRDefault="00601029" w:rsidP="00601029">
      <w:pPr>
        <w:pStyle w:val="Normalsmall"/>
      </w:pPr>
      <w:r>
        <w:t xml:space="preserve">All material in this publication is licensed under a </w:t>
      </w:r>
      <w:hyperlink r:id="rId16" w:history="1">
        <w:r>
          <w:rPr>
            <w:rStyle w:val="Hyperlink"/>
          </w:rPr>
          <w:t>Creative Commons Attribution 4.0 International Licence</w:t>
        </w:r>
      </w:hyperlink>
      <w:r>
        <w:t xml:space="preserve"> except content supplied by third parties, logos and the Commonwealth Coat of Arms.</w:t>
      </w:r>
    </w:p>
    <w:p w14:paraId="5BE71919" w14:textId="77777777" w:rsidR="00601029" w:rsidRPr="00364A4A" w:rsidRDefault="00601029" w:rsidP="00601029">
      <w:pPr>
        <w:pStyle w:val="Normalsmall"/>
      </w:pPr>
      <w:r w:rsidRPr="00364A4A">
        <w:rPr>
          <w:noProof/>
          <w:lang w:eastAsia="en-AU"/>
        </w:rPr>
        <w:drawing>
          <wp:inline distT="0" distB="0" distL="0" distR="0" wp14:anchorId="421B66FE" wp14:editId="304AE72E">
            <wp:extent cx="724535" cy="255270"/>
            <wp:effectExtent l="0" t="0" r="0" b="0"/>
            <wp:docPr id="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17"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4BBAC36D" w14:textId="77777777" w:rsidR="00601029" w:rsidRPr="00364A4A" w:rsidRDefault="00601029" w:rsidP="00601029">
      <w:pPr>
        <w:pStyle w:val="Normalsmall"/>
        <w:rPr>
          <w:rStyle w:val="Strong"/>
        </w:rPr>
      </w:pPr>
      <w:r w:rsidRPr="00364A4A">
        <w:rPr>
          <w:rStyle w:val="Strong"/>
        </w:rPr>
        <w:t>Cataloguing data</w:t>
      </w:r>
    </w:p>
    <w:p w14:paraId="56E8034A" w14:textId="2E11B800" w:rsidR="00601029" w:rsidRDefault="00601029" w:rsidP="00601029">
      <w:pPr>
        <w:pStyle w:val="Normalsmall"/>
      </w:pPr>
      <w:r w:rsidRPr="00364A4A">
        <w:t>This publication (and any material sourced from it) should be attributed as:</w:t>
      </w:r>
      <w:r w:rsidR="00A7246C">
        <w:t xml:space="preserve"> Badger S., McPhillamy I., Bellis G., Hall R.</w:t>
      </w:r>
      <w:r w:rsidR="006A2CFA">
        <w:t>,</w:t>
      </w:r>
      <w:r w:rsidR="00A7246C">
        <w:t xml:space="preserve"> </w:t>
      </w:r>
      <w:r w:rsidR="00023FCD">
        <w:t xml:space="preserve">Oberin M., </w:t>
      </w:r>
      <w:r w:rsidR="00A7246C">
        <w:t>Cowled B, Zalcman E.</w:t>
      </w:r>
      <w:r>
        <w:t xml:space="preserve"> </w:t>
      </w:r>
      <w:r w:rsidRPr="009A5415">
        <w:t xml:space="preserve">2024, </w:t>
      </w:r>
      <w:r w:rsidR="00E45743">
        <w:t>L</w:t>
      </w:r>
      <w:r w:rsidRPr="009A5415">
        <w:t xml:space="preserve">umpy skin disease vector management guide, </w:t>
      </w:r>
      <w:r w:rsidRPr="00601029">
        <w:t>a report prepared for the Department of Agriculture, Fisheries and Fore</w:t>
      </w:r>
      <w:r w:rsidRPr="00DE0AAE">
        <w:t>stry</w:t>
      </w:r>
      <w:r>
        <w:t>, Canberra, June 2024. CC BY 4.0.</w:t>
      </w:r>
    </w:p>
    <w:p w14:paraId="44C4EB67" w14:textId="77777777" w:rsidR="00601029" w:rsidRDefault="00601029" w:rsidP="00601029">
      <w:pPr>
        <w:pStyle w:val="Normalsmall"/>
        <w:spacing w:after="0"/>
      </w:pPr>
      <w:r w:rsidRPr="00DE0AAE">
        <w:t>Department of Agriculture, Fisheries and Forestry</w:t>
      </w:r>
    </w:p>
    <w:p w14:paraId="5187B345" w14:textId="77777777" w:rsidR="00601029" w:rsidRPr="00364A4A" w:rsidRDefault="00601029" w:rsidP="00601029">
      <w:pPr>
        <w:pStyle w:val="Normalsmall"/>
        <w:spacing w:after="0"/>
      </w:pPr>
      <w:r w:rsidRPr="00364A4A">
        <w:t>GPO Box 858 Canberra ACT 2601</w:t>
      </w:r>
    </w:p>
    <w:p w14:paraId="5DF54AA3" w14:textId="77777777" w:rsidR="00601029" w:rsidRPr="00364A4A" w:rsidRDefault="00601029" w:rsidP="00601029">
      <w:pPr>
        <w:pStyle w:val="Normalsmall"/>
        <w:spacing w:after="0"/>
      </w:pPr>
      <w:r w:rsidRPr="00364A4A">
        <w:t>Telephone 1800 900 090</w:t>
      </w:r>
    </w:p>
    <w:p w14:paraId="263D30A0" w14:textId="77777777" w:rsidR="00601029" w:rsidRPr="00364A4A" w:rsidRDefault="00601029" w:rsidP="00601029">
      <w:pPr>
        <w:pStyle w:val="Normalsmall"/>
      </w:pPr>
      <w:r w:rsidRPr="00364A4A">
        <w:t xml:space="preserve">Web </w:t>
      </w:r>
      <w:hyperlink r:id="rId18" w:history="1">
        <w:r w:rsidRPr="00364A4A">
          <w:rPr>
            <w:rStyle w:val="Hyperlink"/>
          </w:rPr>
          <w:t>agriculture.gov.au</w:t>
        </w:r>
      </w:hyperlink>
    </w:p>
    <w:p w14:paraId="147F22B3" w14:textId="77777777" w:rsidR="00601029" w:rsidRDefault="00601029" w:rsidP="00601029">
      <w:pPr>
        <w:pStyle w:val="Normalsmall"/>
      </w:pPr>
      <w:r w:rsidRPr="00364A4A">
        <w:rPr>
          <w:rStyle w:val="Strong"/>
        </w:rPr>
        <w:t>Disclaimer</w:t>
      </w:r>
    </w:p>
    <w:p w14:paraId="6C62E5D2" w14:textId="77777777" w:rsidR="00601029" w:rsidRDefault="00601029" w:rsidP="00601029">
      <w:pPr>
        <w:pStyle w:val="Normalsmall"/>
      </w:pPr>
      <w:r>
        <w:t xml:space="preserve">The Australian Government acting through the </w:t>
      </w:r>
      <w:r w:rsidRPr="00DE0AAE">
        <w:t>Department of Agriculture, Fisheries and Forestry</w:t>
      </w:r>
      <w:r>
        <w:t xml:space="preserve"> has exercised due care and skill in preparing and compiling the information and data in this publication. Notwithstanding, the </w:t>
      </w:r>
      <w:r w:rsidRPr="00DE0AAE">
        <w:t>Department of Agriculture, Fisheries and Forestry</w:t>
      </w:r>
      <w:r>
        <w:t>,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29179D5B" w14:textId="77777777" w:rsidR="00601029" w:rsidRPr="00A7246C" w:rsidRDefault="00601029" w:rsidP="00601029">
      <w:pPr>
        <w:pStyle w:val="Normalsmall"/>
        <w:rPr>
          <w:rStyle w:val="Strong"/>
        </w:rPr>
      </w:pPr>
      <w:r w:rsidRPr="00A7246C">
        <w:rPr>
          <w:rStyle w:val="Strong"/>
        </w:rPr>
        <w:t>Acknowledgements</w:t>
      </w:r>
    </w:p>
    <w:p w14:paraId="525D56D2" w14:textId="716CCDB0" w:rsidR="003B6129" w:rsidRDefault="003B6129" w:rsidP="003B6129">
      <w:pPr>
        <w:pStyle w:val="Normalsmall"/>
      </w:pPr>
      <w:r w:rsidRPr="00A7246C">
        <w:t>The authors thank the National Vector Management Advisory Group for their input to this report</w:t>
      </w:r>
      <w:r w:rsidR="00A7246C" w:rsidRPr="00A7246C">
        <w:t>, along with the Department of Agriculture, Fisheries and Forestry</w:t>
      </w:r>
      <w:r w:rsidR="00A7246C">
        <w:t xml:space="preserve"> and the Centre of Excellence for Biosecurity Risk Analysis (CEBRA).</w:t>
      </w:r>
    </w:p>
    <w:p w14:paraId="34008463" w14:textId="77777777" w:rsidR="00601029" w:rsidRDefault="00601029" w:rsidP="00601029">
      <w:pPr>
        <w:pStyle w:val="Normalsmall"/>
      </w:pPr>
      <w:r>
        <w:rPr>
          <w:rStyle w:val="Strong"/>
        </w:rPr>
        <w:t>Acknowledgement of Country</w:t>
      </w:r>
    </w:p>
    <w:p w14:paraId="12E3A41B" w14:textId="77777777" w:rsidR="00601029" w:rsidRDefault="00601029" w:rsidP="00601029">
      <w:pPr>
        <w:pStyle w:val="Normalsmall"/>
      </w:pPr>
      <w:r w:rsidRPr="00D07F7D">
        <w:t>We acknowledge the Traditional Custodians of Australia and their continuing connection to land and sea, waters, environment and community. We pay our respects to the Traditional Custodians of the lands we live and work on, their culture, and their Elders past and present.</w:t>
      </w:r>
    </w:p>
    <w:p w14:paraId="51B24F67" w14:textId="77777777" w:rsidR="00601029" w:rsidRPr="00A1505E" w:rsidRDefault="00601029" w:rsidP="00A1505E">
      <w:pPr>
        <w:sectPr w:rsidR="00601029" w:rsidRPr="00A1505E" w:rsidSect="00434E12">
          <w:headerReference w:type="even" r:id="rId19"/>
          <w:headerReference w:type="default" r:id="rId20"/>
          <w:footerReference w:type="even" r:id="rId21"/>
          <w:footerReference w:type="default" r:id="rId22"/>
          <w:headerReference w:type="first" r:id="rId23"/>
          <w:footerReference w:type="first" r:id="rId24"/>
          <w:footnotePr>
            <w:numRestart w:val="eachSect"/>
          </w:footnotePr>
          <w:type w:val="evenPage"/>
          <w:pgSz w:w="11906" w:h="16838" w:code="9"/>
          <w:pgMar w:top="1440" w:right="1440" w:bottom="1440" w:left="1440" w:header="576" w:footer="576" w:gutter="0"/>
          <w:pgNumType w:fmt="lowerRoman" w:start="3"/>
          <w:cols w:space="720"/>
          <w:docGrid w:linePitch="299"/>
        </w:sectPr>
      </w:pPr>
    </w:p>
    <w:p w14:paraId="409D12E3" w14:textId="77777777" w:rsidR="00D20FD9" w:rsidRPr="00A1505E" w:rsidRDefault="001A07C1" w:rsidP="3CB9B4FB">
      <w:pPr>
        <w:pStyle w:val="Heading1a"/>
      </w:pPr>
      <w:r>
        <w:lastRenderedPageBreak/>
        <w:t>C</w:t>
      </w:r>
      <w:r w:rsidR="0048295D">
        <w:t>ontents</w:t>
      </w:r>
    </w:p>
    <w:p w14:paraId="13B2C925" w14:textId="7B3F223D" w:rsidR="007416A9" w:rsidRDefault="00BD346C">
      <w:pPr>
        <w:pStyle w:val="TOC1"/>
        <w:rPr>
          <w:rFonts w:asciiTheme="minorHAnsi" w:eastAsiaTheme="minorEastAsia" w:hAnsiTheme="minorHAnsi" w:cstheme="minorBidi"/>
          <w:b w:val="0"/>
          <w:bCs w:val="0"/>
          <w:kern w:val="2"/>
          <w:sz w:val="24"/>
          <w:lang w:eastAsia="en-AU"/>
          <w14:ligatures w14:val="standardContextual"/>
        </w:rPr>
      </w:pPr>
      <w:r w:rsidRPr="00A1505E">
        <w:fldChar w:fldCharType="begin"/>
      </w:r>
      <w:r w:rsidRPr="00A1505E">
        <w:instrText xml:space="preserve"> TOC \o "1-3" \t "SectionTitle,1" </w:instrText>
      </w:r>
      <w:r w:rsidRPr="00A1505E">
        <w:fldChar w:fldCharType="separate"/>
      </w:r>
      <w:r w:rsidR="007416A9">
        <w:t>1</w:t>
      </w:r>
      <w:r w:rsidR="007416A9">
        <w:rPr>
          <w:rFonts w:asciiTheme="minorHAnsi" w:eastAsiaTheme="minorEastAsia" w:hAnsiTheme="minorHAnsi" w:cstheme="minorBidi"/>
          <w:b w:val="0"/>
          <w:bCs w:val="0"/>
          <w:kern w:val="2"/>
          <w:sz w:val="24"/>
          <w:lang w:eastAsia="en-AU"/>
          <w14:ligatures w14:val="standardContextual"/>
        </w:rPr>
        <w:tab/>
      </w:r>
      <w:r w:rsidR="007416A9">
        <w:t>Executive summary</w:t>
      </w:r>
      <w:r w:rsidR="007416A9">
        <w:tab/>
      </w:r>
      <w:r w:rsidR="007416A9">
        <w:fldChar w:fldCharType="begin"/>
      </w:r>
      <w:r w:rsidR="007416A9">
        <w:instrText xml:space="preserve"> PAGEREF _Toc195777876 \h </w:instrText>
      </w:r>
      <w:r w:rsidR="007416A9">
        <w:fldChar w:fldCharType="separate"/>
      </w:r>
      <w:r w:rsidR="007416A9">
        <w:t>1</w:t>
      </w:r>
      <w:r w:rsidR="007416A9">
        <w:fldChar w:fldCharType="end"/>
      </w:r>
    </w:p>
    <w:p w14:paraId="4CDB4125" w14:textId="04F33ED4"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1</w:t>
      </w:r>
      <w:r>
        <w:rPr>
          <w:rFonts w:asciiTheme="minorHAnsi" w:eastAsiaTheme="minorEastAsia" w:hAnsiTheme="minorHAnsi" w:cstheme="minorBidi"/>
          <w:noProof/>
          <w:kern w:val="2"/>
          <w:sz w:val="24"/>
          <w:lang w:eastAsia="en-AU"/>
          <w14:ligatures w14:val="standardContextual"/>
        </w:rPr>
        <w:tab/>
      </w:r>
      <w:r w:rsidRPr="00665E55">
        <w:rPr>
          <w:noProof/>
          <w:shd w:val="clear" w:color="auto" w:fill="FFFFFF"/>
        </w:rPr>
        <w:t>Background</w:t>
      </w:r>
      <w:r>
        <w:rPr>
          <w:noProof/>
        </w:rPr>
        <w:tab/>
      </w:r>
      <w:r>
        <w:rPr>
          <w:noProof/>
        </w:rPr>
        <w:fldChar w:fldCharType="begin"/>
      </w:r>
      <w:r>
        <w:rPr>
          <w:noProof/>
        </w:rPr>
        <w:instrText xml:space="preserve"> PAGEREF _Toc195777877 \h </w:instrText>
      </w:r>
      <w:r>
        <w:rPr>
          <w:noProof/>
        </w:rPr>
      </w:r>
      <w:r>
        <w:rPr>
          <w:noProof/>
        </w:rPr>
        <w:fldChar w:fldCharType="separate"/>
      </w:r>
      <w:r>
        <w:rPr>
          <w:noProof/>
        </w:rPr>
        <w:t>1</w:t>
      </w:r>
      <w:r>
        <w:rPr>
          <w:noProof/>
        </w:rPr>
        <w:fldChar w:fldCharType="end"/>
      </w:r>
    </w:p>
    <w:p w14:paraId="125F04D5" w14:textId="64FDDCDC"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2</w:t>
      </w:r>
      <w:r>
        <w:rPr>
          <w:rFonts w:asciiTheme="minorHAnsi" w:eastAsiaTheme="minorEastAsia" w:hAnsiTheme="minorHAnsi" w:cstheme="minorBidi"/>
          <w:noProof/>
          <w:kern w:val="2"/>
          <w:sz w:val="24"/>
          <w:lang w:eastAsia="en-AU"/>
          <w14:ligatures w14:val="standardContextual"/>
        </w:rPr>
        <w:tab/>
      </w:r>
      <w:r w:rsidRPr="00665E55">
        <w:rPr>
          <w:noProof/>
          <w:shd w:val="clear" w:color="auto" w:fill="FFFFFF"/>
        </w:rPr>
        <w:t>Purpose of this manual</w:t>
      </w:r>
      <w:r>
        <w:rPr>
          <w:noProof/>
        </w:rPr>
        <w:tab/>
      </w:r>
      <w:r>
        <w:rPr>
          <w:noProof/>
        </w:rPr>
        <w:fldChar w:fldCharType="begin"/>
      </w:r>
      <w:r>
        <w:rPr>
          <w:noProof/>
        </w:rPr>
        <w:instrText xml:space="preserve"> PAGEREF _Toc195777878 \h </w:instrText>
      </w:r>
      <w:r>
        <w:rPr>
          <w:noProof/>
        </w:rPr>
      </w:r>
      <w:r>
        <w:rPr>
          <w:noProof/>
        </w:rPr>
        <w:fldChar w:fldCharType="separate"/>
      </w:r>
      <w:r>
        <w:rPr>
          <w:noProof/>
        </w:rPr>
        <w:t>1</w:t>
      </w:r>
      <w:r>
        <w:rPr>
          <w:noProof/>
        </w:rPr>
        <w:fldChar w:fldCharType="end"/>
      </w:r>
    </w:p>
    <w:p w14:paraId="6249116E" w14:textId="05E94ED6"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3</w:t>
      </w:r>
      <w:r>
        <w:rPr>
          <w:rFonts w:asciiTheme="minorHAnsi" w:eastAsiaTheme="minorEastAsia" w:hAnsiTheme="minorHAnsi" w:cstheme="minorBidi"/>
          <w:noProof/>
          <w:kern w:val="2"/>
          <w:sz w:val="24"/>
          <w:lang w:eastAsia="en-AU"/>
          <w14:ligatures w14:val="standardContextual"/>
        </w:rPr>
        <w:tab/>
      </w:r>
      <w:r>
        <w:rPr>
          <w:noProof/>
        </w:rPr>
        <w:t>Using this manual</w:t>
      </w:r>
      <w:r>
        <w:rPr>
          <w:noProof/>
        </w:rPr>
        <w:tab/>
      </w:r>
      <w:r>
        <w:rPr>
          <w:noProof/>
        </w:rPr>
        <w:fldChar w:fldCharType="begin"/>
      </w:r>
      <w:r>
        <w:rPr>
          <w:noProof/>
        </w:rPr>
        <w:instrText xml:space="preserve"> PAGEREF _Toc195777879 \h </w:instrText>
      </w:r>
      <w:r>
        <w:rPr>
          <w:noProof/>
        </w:rPr>
      </w:r>
      <w:r>
        <w:rPr>
          <w:noProof/>
        </w:rPr>
        <w:fldChar w:fldCharType="separate"/>
      </w:r>
      <w:r>
        <w:rPr>
          <w:noProof/>
        </w:rPr>
        <w:t>1</w:t>
      </w:r>
      <w:r>
        <w:rPr>
          <w:noProof/>
        </w:rPr>
        <w:fldChar w:fldCharType="end"/>
      </w:r>
    </w:p>
    <w:p w14:paraId="282E8FB0" w14:textId="32AEF5E4"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4</w:t>
      </w:r>
      <w:r>
        <w:rPr>
          <w:rFonts w:asciiTheme="minorHAnsi" w:eastAsiaTheme="minorEastAsia" w:hAnsiTheme="minorHAnsi" w:cstheme="minorBidi"/>
          <w:noProof/>
          <w:kern w:val="2"/>
          <w:sz w:val="24"/>
          <w:lang w:eastAsia="en-AU"/>
          <w14:ligatures w14:val="standardContextual"/>
        </w:rPr>
        <w:tab/>
      </w:r>
      <w:r>
        <w:rPr>
          <w:noProof/>
        </w:rPr>
        <w:t>General principles of vector management</w:t>
      </w:r>
      <w:r>
        <w:rPr>
          <w:noProof/>
        </w:rPr>
        <w:tab/>
      </w:r>
      <w:r>
        <w:rPr>
          <w:noProof/>
        </w:rPr>
        <w:fldChar w:fldCharType="begin"/>
      </w:r>
      <w:r>
        <w:rPr>
          <w:noProof/>
        </w:rPr>
        <w:instrText xml:space="preserve"> PAGEREF _Toc195777880 \h </w:instrText>
      </w:r>
      <w:r>
        <w:rPr>
          <w:noProof/>
        </w:rPr>
      </w:r>
      <w:r>
        <w:rPr>
          <w:noProof/>
        </w:rPr>
        <w:fldChar w:fldCharType="separate"/>
      </w:r>
      <w:r>
        <w:rPr>
          <w:noProof/>
        </w:rPr>
        <w:t>2</w:t>
      </w:r>
      <w:r>
        <w:rPr>
          <w:noProof/>
        </w:rPr>
        <w:fldChar w:fldCharType="end"/>
      </w:r>
    </w:p>
    <w:p w14:paraId="1D4B2DE7" w14:textId="5D149C75"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5</w:t>
      </w:r>
      <w:r>
        <w:rPr>
          <w:rFonts w:asciiTheme="minorHAnsi" w:eastAsiaTheme="minorEastAsia" w:hAnsiTheme="minorHAnsi" w:cstheme="minorBidi"/>
          <w:noProof/>
          <w:kern w:val="2"/>
          <w:sz w:val="24"/>
          <w:lang w:eastAsia="en-AU"/>
          <w14:ligatures w14:val="standardContextual"/>
        </w:rPr>
        <w:tab/>
      </w:r>
      <w:r>
        <w:rPr>
          <w:noProof/>
        </w:rPr>
        <w:t>Vector control on different premises types</w:t>
      </w:r>
      <w:r>
        <w:rPr>
          <w:noProof/>
        </w:rPr>
        <w:tab/>
      </w:r>
      <w:r>
        <w:rPr>
          <w:noProof/>
        </w:rPr>
        <w:fldChar w:fldCharType="begin"/>
      </w:r>
      <w:r>
        <w:rPr>
          <w:noProof/>
        </w:rPr>
        <w:instrText xml:space="preserve"> PAGEREF _Toc195777881 \h </w:instrText>
      </w:r>
      <w:r>
        <w:rPr>
          <w:noProof/>
        </w:rPr>
      </w:r>
      <w:r>
        <w:rPr>
          <w:noProof/>
        </w:rPr>
        <w:fldChar w:fldCharType="separate"/>
      </w:r>
      <w:r>
        <w:rPr>
          <w:noProof/>
        </w:rPr>
        <w:t>3</w:t>
      </w:r>
      <w:r>
        <w:rPr>
          <w:noProof/>
        </w:rPr>
        <w:fldChar w:fldCharType="end"/>
      </w:r>
    </w:p>
    <w:p w14:paraId="682CBE06" w14:textId="68788C9A"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Extensive northern cattle systems</w:t>
      </w:r>
      <w:r>
        <w:rPr>
          <w:noProof/>
        </w:rPr>
        <w:tab/>
      </w:r>
      <w:r>
        <w:rPr>
          <w:noProof/>
        </w:rPr>
        <w:fldChar w:fldCharType="begin"/>
      </w:r>
      <w:r>
        <w:rPr>
          <w:noProof/>
        </w:rPr>
        <w:instrText xml:space="preserve"> PAGEREF _Toc195777882 \h </w:instrText>
      </w:r>
      <w:r>
        <w:rPr>
          <w:noProof/>
        </w:rPr>
      </w:r>
      <w:r>
        <w:rPr>
          <w:noProof/>
        </w:rPr>
        <w:fldChar w:fldCharType="separate"/>
      </w:r>
      <w:r>
        <w:rPr>
          <w:noProof/>
        </w:rPr>
        <w:t>3</w:t>
      </w:r>
      <w:r>
        <w:rPr>
          <w:noProof/>
        </w:rPr>
        <w:fldChar w:fldCharType="end"/>
      </w:r>
    </w:p>
    <w:p w14:paraId="1782D47C" w14:textId="0CFA3A4C"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Southern beef cattle systems</w:t>
      </w:r>
      <w:r>
        <w:rPr>
          <w:noProof/>
        </w:rPr>
        <w:tab/>
      </w:r>
      <w:r>
        <w:rPr>
          <w:noProof/>
        </w:rPr>
        <w:fldChar w:fldCharType="begin"/>
      </w:r>
      <w:r>
        <w:rPr>
          <w:noProof/>
        </w:rPr>
        <w:instrText xml:space="preserve"> PAGEREF _Toc195777883 \h </w:instrText>
      </w:r>
      <w:r>
        <w:rPr>
          <w:noProof/>
        </w:rPr>
      </w:r>
      <w:r>
        <w:rPr>
          <w:noProof/>
        </w:rPr>
        <w:fldChar w:fldCharType="separate"/>
      </w:r>
      <w:r>
        <w:rPr>
          <w:noProof/>
        </w:rPr>
        <w:t>3</w:t>
      </w:r>
      <w:r>
        <w:rPr>
          <w:noProof/>
        </w:rPr>
        <w:fldChar w:fldCharType="end"/>
      </w:r>
    </w:p>
    <w:p w14:paraId="111E4688" w14:textId="6B524F93"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Feedlots and dairies</w:t>
      </w:r>
      <w:r>
        <w:rPr>
          <w:noProof/>
        </w:rPr>
        <w:tab/>
      </w:r>
      <w:r>
        <w:rPr>
          <w:noProof/>
        </w:rPr>
        <w:fldChar w:fldCharType="begin"/>
      </w:r>
      <w:r>
        <w:rPr>
          <w:noProof/>
        </w:rPr>
        <w:instrText xml:space="preserve"> PAGEREF _Toc195777884 \h </w:instrText>
      </w:r>
      <w:r>
        <w:rPr>
          <w:noProof/>
        </w:rPr>
      </w:r>
      <w:r>
        <w:rPr>
          <w:noProof/>
        </w:rPr>
        <w:fldChar w:fldCharType="separate"/>
      </w:r>
      <w:r>
        <w:rPr>
          <w:noProof/>
        </w:rPr>
        <w:t>3</w:t>
      </w:r>
      <w:r>
        <w:rPr>
          <w:noProof/>
        </w:rPr>
        <w:fldChar w:fldCharType="end"/>
      </w:r>
    </w:p>
    <w:p w14:paraId="51848CB2" w14:textId="2E49EE26"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Saleyards</w:t>
      </w:r>
      <w:r>
        <w:rPr>
          <w:noProof/>
        </w:rPr>
        <w:tab/>
      </w:r>
      <w:r>
        <w:rPr>
          <w:noProof/>
        </w:rPr>
        <w:fldChar w:fldCharType="begin"/>
      </w:r>
      <w:r>
        <w:rPr>
          <w:noProof/>
        </w:rPr>
        <w:instrText xml:space="preserve"> PAGEREF _Toc195777885 \h </w:instrText>
      </w:r>
      <w:r>
        <w:rPr>
          <w:noProof/>
        </w:rPr>
      </w:r>
      <w:r>
        <w:rPr>
          <w:noProof/>
        </w:rPr>
        <w:fldChar w:fldCharType="separate"/>
      </w:r>
      <w:r>
        <w:rPr>
          <w:noProof/>
        </w:rPr>
        <w:t>3</w:t>
      </w:r>
      <w:r>
        <w:rPr>
          <w:noProof/>
        </w:rPr>
        <w:fldChar w:fldCharType="end"/>
      </w:r>
    </w:p>
    <w:p w14:paraId="651678D4" w14:textId="1D037C43"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Abattoirs</w:t>
      </w:r>
      <w:r>
        <w:rPr>
          <w:noProof/>
        </w:rPr>
        <w:tab/>
      </w:r>
      <w:r>
        <w:rPr>
          <w:noProof/>
        </w:rPr>
        <w:fldChar w:fldCharType="begin"/>
      </w:r>
      <w:r>
        <w:rPr>
          <w:noProof/>
        </w:rPr>
        <w:instrText xml:space="preserve"> PAGEREF _Toc195777886 \h </w:instrText>
      </w:r>
      <w:r>
        <w:rPr>
          <w:noProof/>
        </w:rPr>
      </w:r>
      <w:r>
        <w:rPr>
          <w:noProof/>
        </w:rPr>
        <w:fldChar w:fldCharType="separate"/>
      </w:r>
      <w:r>
        <w:rPr>
          <w:noProof/>
        </w:rPr>
        <w:t>3</w:t>
      </w:r>
      <w:r>
        <w:rPr>
          <w:noProof/>
        </w:rPr>
        <w:fldChar w:fldCharType="end"/>
      </w:r>
    </w:p>
    <w:p w14:paraId="2A2659FF" w14:textId="6EB25C17"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sidRPr="007416A9">
        <w:rPr>
          <w:noProof/>
        </w:rPr>
        <w:t>Ports…....</w:t>
      </w:r>
      <w:r>
        <w:rPr>
          <w:noProof/>
        </w:rPr>
        <w:tab/>
        <w:t>…………………………………………………………………………………………………………………..</w:t>
      </w:r>
      <w:r>
        <w:rPr>
          <w:noProof/>
        </w:rPr>
        <w:fldChar w:fldCharType="begin"/>
      </w:r>
      <w:r>
        <w:rPr>
          <w:noProof/>
        </w:rPr>
        <w:instrText xml:space="preserve"> PAGEREF _Toc195777887 \h </w:instrText>
      </w:r>
      <w:r>
        <w:rPr>
          <w:noProof/>
        </w:rPr>
      </w:r>
      <w:r>
        <w:rPr>
          <w:noProof/>
        </w:rPr>
        <w:fldChar w:fldCharType="separate"/>
      </w:r>
      <w:r>
        <w:rPr>
          <w:noProof/>
        </w:rPr>
        <w:t>3</w:t>
      </w:r>
      <w:r>
        <w:rPr>
          <w:noProof/>
        </w:rPr>
        <w:fldChar w:fldCharType="end"/>
      </w:r>
    </w:p>
    <w:p w14:paraId="1C576494" w14:textId="1C353524"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Milk processing facilities</w:t>
      </w:r>
      <w:r>
        <w:rPr>
          <w:noProof/>
        </w:rPr>
        <w:tab/>
      </w:r>
      <w:r>
        <w:rPr>
          <w:noProof/>
        </w:rPr>
        <w:fldChar w:fldCharType="begin"/>
      </w:r>
      <w:r>
        <w:rPr>
          <w:noProof/>
        </w:rPr>
        <w:instrText xml:space="preserve"> PAGEREF _Toc195777888 \h </w:instrText>
      </w:r>
      <w:r>
        <w:rPr>
          <w:noProof/>
        </w:rPr>
      </w:r>
      <w:r>
        <w:rPr>
          <w:noProof/>
        </w:rPr>
        <w:fldChar w:fldCharType="separate"/>
      </w:r>
      <w:r>
        <w:rPr>
          <w:noProof/>
        </w:rPr>
        <w:t>4</w:t>
      </w:r>
      <w:r>
        <w:rPr>
          <w:noProof/>
        </w:rPr>
        <w:fldChar w:fldCharType="end"/>
      </w:r>
    </w:p>
    <w:p w14:paraId="5FBA4C8B" w14:textId="3CB71767"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6</w:t>
      </w:r>
      <w:r>
        <w:rPr>
          <w:rFonts w:asciiTheme="minorHAnsi" w:eastAsiaTheme="minorEastAsia" w:hAnsiTheme="minorHAnsi" w:cstheme="minorBidi"/>
          <w:noProof/>
          <w:kern w:val="2"/>
          <w:sz w:val="24"/>
          <w:lang w:eastAsia="en-AU"/>
          <w14:ligatures w14:val="standardContextual"/>
        </w:rPr>
        <w:tab/>
      </w:r>
      <w:r>
        <w:rPr>
          <w:noProof/>
        </w:rPr>
        <w:t>Vector control in specific circumstances</w:t>
      </w:r>
      <w:r>
        <w:rPr>
          <w:noProof/>
        </w:rPr>
        <w:tab/>
      </w:r>
      <w:r>
        <w:rPr>
          <w:noProof/>
        </w:rPr>
        <w:fldChar w:fldCharType="begin"/>
      </w:r>
      <w:r>
        <w:rPr>
          <w:noProof/>
        </w:rPr>
        <w:instrText xml:space="preserve"> PAGEREF _Toc195777889 \h </w:instrText>
      </w:r>
      <w:r>
        <w:rPr>
          <w:noProof/>
        </w:rPr>
      </w:r>
      <w:r>
        <w:rPr>
          <w:noProof/>
        </w:rPr>
        <w:fldChar w:fldCharType="separate"/>
      </w:r>
      <w:r>
        <w:rPr>
          <w:noProof/>
        </w:rPr>
        <w:t>4</w:t>
      </w:r>
      <w:r>
        <w:rPr>
          <w:noProof/>
        </w:rPr>
        <w:fldChar w:fldCharType="end"/>
      </w:r>
    </w:p>
    <w:p w14:paraId="091754FB" w14:textId="453D4DCE"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High value stock (e.g. breeding stock)</w:t>
      </w:r>
      <w:r>
        <w:rPr>
          <w:noProof/>
        </w:rPr>
        <w:tab/>
      </w:r>
      <w:r>
        <w:rPr>
          <w:noProof/>
        </w:rPr>
        <w:fldChar w:fldCharType="begin"/>
      </w:r>
      <w:r>
        <w:rPr>
          <w:noProof/>
        </w:rPr>
        <w:instrText xml:space="preserve"> PAGEREF _Toc195777890 \h </w:instrText>
      </w:r>
      <w:r>
        <w:rPr>
          <w:noProof/>
        </w:rPr>
      </w:r>
      <w:r>
        <w:rPr>
          <w:noProof/>
        </w:rPr>
        <w:fldChar w:fldCharType="separate"/>
      </w:r>
      <w:r>
        <w:rPr>
          <w:noProof/>
        </w:rPr>
        <w:t>4</w:t>
      </w:r>
      <w:r>
        <w:rPr>
          <w:noProof/>
        </w:rPr>
        <w:fldChar w:fldCharType="end"/>
      </w:r>
    </w:p>
    <w:p w14:paraId="5F23C48C" w14:textId="3DEFF536"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Movement of cattle and cattle products</w:t>
      </w:r>
      <w:r>
        <w:rPr>
          <w:noProof/>
        </w:rPr>
        <w:tab/>
      </w:r>
      <w:r>
        <w:rPr>
          <w:noProof/>
        </w:rPr>
        <w:fldChar w:fldCharType="begin"/>
      </w:r>
      <w:r>
        <w:rPr>
          <w:noProof/>
        </w:rPr>
        <w:instrText xml:space="preserve"> PAGEREF _Toc195777891 \h </w:instrText>
      </w:r>
      <w:r>
        <w:rPr>
          <w:noProof/>
        </w:rPr>
      </w:r>
      <w:r>
        <w:rPr>
          <w:noProof/>
        </w:rPr>
        <w:fldChar w:fldCharType="separate"/>
      </w:r>
      <w:r>
        <w:rPr>
          <w:noProof/>
        </w:rPr>
        <w:t>4</w:t>
      </w:r>
      <w:r>
        <w:rPr>
          <w:noProof/>
        </w:rPr>
        <w:fldChar w:fldCharType="end"/>
      </w:r>
    </w:p>
    <w:p w14:paraId="7A3824DE" w14:textId="65814F31"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Movement of non-susceptible animals</w:t>
      </w:r>
      <w:r>
        <w:rPr>
          <w:noProof/>
        </w:rPr>
        <w:tab/>
      </w:r>
      <w:r>
        <w:rPr>
          <w:noProof/>
        </w:rPr>
        <w:fldChar w:fldCharType="begin"/>
      </w:r>
      <w:r>
        <w:rPr>
          <w:noProof/>
        </w:rPr>
        <w:instrText xml:space="preserve"> PAGEREF _Toc195777892 \h </w:instrText>
      </w:r>
      <w:r>
        <w:rPr>
          <w:noProof/>
        </w:rPr>
      </w:r>
      <w:r>
        <w:rPr>
          <w:noProof/>
        </w:rPr>
        <w:fldChar w:fldCharType="separate"/>
      </w:r>
      <w:r>
        <w:rPr>
          <w:noProof/>
        </w:rPr>
        <w:t>4</w:t>
      </w:r>
      <w:r>
        <w:rPr>
          <w:noProof/>
        </w:rPr>
        <w:fldChar w:fldCharType="end"/>
      </w:r>
    </w:p>
    <w:p w14:paraId="56EB5C12" w14:textId="0D3719E2"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High risk premises</w:t>
      </w:r>
      <w:r>
        <w:rPr>
          <w:noProof/>
        </w:rPr>
        <w:tab/>
      </w:r>
      <w:r>
        <w:rPr>
          <w:noProof/>
        </w:rPr>
        <w:fldChar w:fldCharType="begin"/>
      </w:r>
      <w:r>
        <w:rPr>
          <w:noProof/>
        </w:rPr>
        <w:instrText xml:space="preserve"> PAGEREF _Toc195777893 \h </w:instrText>
      </w:r>
      <w:r>
        <w:rPr>
          <w:noProof/>
        </w:rPr>
      </w:r>
      <w:r>
        <w:rPr>
          <w:noProof/>
        </w:rPr>
        <w:fldChar w:fldCharType="separate"/>
      </w:r>
      <w:r>
        <w:rPr>
          <w:noProof/>
        </w:rPr>
        <w:t>4</w:t>
      </w:r>
      <w:r>
        <w:rPr>
          <w:noProof/>
        </w:rPr>
        <w:fldChar w:fldCharType="end"/>
      </w:r>
    </w:p>
    <w:p w14:paraId="1E380F75" w14:textId="65845B1E"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1.7</w:t>
      </w:r>
      <w:r>
        <w:rPr>
          <w:rFonts w:asciiTheme="minorHAnsi" w:eastAsiaTheme="minorEastAsia" w:hAnsiTheme="minorHAnsi" w:cstheme="minorBidi"/>
          <w:noProof/>
          <w:kern w:val="2"/>
          <w:sz w:val="24"/>
          <w:lang w:eastAsia="en-AU"/>
          <w14:ligatures w14:val="standardContextual"/>
        </w:rPr>
        <w:tab/>
      </w:r>
      <w:r>
        <w:rPr>
          <w:noProof/>
        </w:rPr>
        <w:t>Uncertainties</w:t>
      </w:r>
      <w:r>
        <w:rPr>
          <w:noProof/>
        </w:rPr>
        <w:tab/>
      </w:r>
      <w:r>
        <w:rPr>
          <w:noProof/>
        </w:rPr>
        <w:fldChar w:fldCharType="begin"/>
      </w:r>
      <w:r>
        <w:rPr>
          <w:noProof/>
        </w:rPr>
        <w:instrText xml:space="preserve"> PAGEREF _Toc195777894 \h </w:instrText>
      </w:r>
      <w:r>
        <w:rPr>
          <w:noProof/>
        </w:rPr>
      </w:r>
      <w:r>
        <w:rPr>
          <w:noProof/>
        </w:rPr>
        <w:fldChar w:fldCharType="separate"/>
      </w:r>
      <w:r>
        <w:rPr>
          <w:noProof/>
        </w:rPr>
        <w:t>5</w:t>
      </w:r>
      <w:r>
        <w:rPr>
          <w:noProof/>
        </w:rPr>
        <w:fldChar w:fldCharType="end"/>
      </w:r>
    </w:p>
    <w:p w14:paraId="67B5CB13" w14:textId="22C1BC76" w:rsidR="007416A9" w:rsidRDefault="007416A9">
      <w:pPr>
        <w:pStyle w:val="TOC1"/>
        <w:rPr>
          <w:rFonts w:asciiTheme="minorHAnsi" w:eastAsiaTheme="minorEastAsia" w:hAnsiTheme="minorHAnsi" w:cstheme="minorBidi"/>
          <w:b w:val="0"/>
          <w:bCs w:val="0"/>
          <w:kern w:val="2"/>
          <w:sz w:val="24"/>
          <w:lang w:eastAsia="en-AU"/>
          <w14:ligatures w14:val="standardContextual"/>
        </w:rPr>
      </w:pPr>
      <w:r>
        <w:t>2</w:t>
      </w:r>
      <w:r>
        <w:rPr>
          <w:rFonts w:asciiTheme="minorHAnsi" w:eastAsiaTheme="minorEastAsia" w:hAnsiTheme="minorHAnsi" w:cstheme="minorBidi"/>
          <w:b w:val="0"/>
          <w:bCs w:val="0"/>
          <w:kern w:val="2"/>
          <w:sz w:val="24"/>
          <w:lang w:eastAsia="en-AU"/>
          <w14:ligatures w14:val="standardContextual"/>
        </w:rPr>
        <w:tab/>
      </w:r>
      <w:r>
        <w:t>Background</w:t>
      </w:r>
      <w:r>
        <w:tab/>
      </w:r>
      <w:r>
        <w:fldChar w:fldCharType="begin"/>
      </w:r>
      <w:r>
        <w:instrText xml:space="preserve"> PAGEREF _Toc195777895 \h </w:instrText>
      </w:r>
      <w:r>
        <w:fldChar w:fldCharType="separate"/>
      </w:r>
      <w:r>
        <w:t>6</w:t>
      </w:r>
      <w:r>
        <w:fldChar w:fldCharType="end"/>
      </w:r>
    </w:p>
    <w:p w14:paraId="443C945C" w14:textId="237C4AF0" w:rsidR="007416A9" w:rsidRDefault="007416A9">
      <w:pPr>
        <w:pStyle w:val="TOC1"/>
        <w:rPr>
          <w:rFonts w:asciiTheme="minorHAnsi" w:eastAsiaTheme="minorEastAsia" w:hAnsiTheme="minorHAnsi" w:cstheme="minorBidi"/>
          <w:b w:val="0"/>
          <w:bCs w:val="0"/>
          <w:kern w:val="2"/>
          <w:sz w:val="24"/>
          <w:lang w:eastAsia="en-AU"/>
          <w14:ligatures w14:val="standardContextual"/>
        </w:rPr>
      </w:pPr>
      <w:r>
        <w:t>3</w:t>
      </w:r>
      <w:r>
        <w:rPr>
          <w:rFonts w:asciiTheme="minorHAnsi" w:eastAsiaTheme="minorEastAsia" w:hAnsiTheme="minorHAnsi" w:cstheme="minorBidi"/>
          <w:b w:val="0"/>
          <w:bCs w:val="0"/>
          <w:kern w:val="2"/>
          <w:sz w:val="24"/>
          <w:lang w:eastAsia="en-AU"/>
          <w14:ligatures w14:val="standardContextual"/>
        </w:rPr>
        <w:tab/>
      </w:r>
      <w:r>
        <w:t>Vector species that carry lumpy skin disease</w:t>
      </w:r>
      <w:r>
        <w:tab/>
      </w:r>
      <w:r>
        <w:fldChar w:fldCharType="begin"/>
      </w:r>
      <w:r>
        <w:instrText xml:space="preserve"> PAGEREF _Toc195777896 \h </w:instrText>
      </w:r>
      <w:r>
        <w:fldChar w:fldCharType="separate"/>
      </w:r>
      <w:r>
        <w:t>8</w:t>
      </w:r>
      <w:r>
        <w:fldChar w:fldCharType="end"/>
      </w:r>
    </w:p>
    <w:p w14:paraId="63145BF2" w14:textId="577449AB"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3.1</w:t>
      </w:r>
      <w:r>
        <w:rPr>
          <w:rFonts w:asciiTheme="minorHAnsi" w:eastAsiaTheme="minorEastAsia" w:hAnsiTheme="minorHAnsi" w:cstheme="minorBidi"/>
          <w:noProof/>
          <w:kern w:val="2"/>
          <w:sz w:val="24"/>
          <w:lang w:eastAsia="en-AU"/>
          <w14:ligatures w14:val="standardContextual"/>
        </w:rPr>
        <w:tab/>
      </w:r>
      <w:r>
        <w:rPr>
          <w:noProof/>
        </w:rPr>
        <w:t>Vectors implicated in lumpy skin disease virus transmission</w:t>
      </w:r>
      <w:r>
        <w:rPr>
          <w:noProof/>
        </w:rPr>
        <w:tab/>
      </w:r>
      <w:r>
        <w:rPr>
          <w:noProof/>
        </w:rPr>
        <w:fldChar w:fldCharType="begin"/>
      </w:r>
      <w:r>
        <w:rPr>
          <w:noProof/>
        </w:rPr>
        <w:instrText xml:space="preserve"> PAGEREF _Toc195777897 \h </w:instrText>
      </w:r>
      <w:r>
        <w:rPr>
          <w:noProof/>
        </w:rPr>
      </w:r>
      <w:r>
        <w:rPr>
          <w:noProof/>
        </w:rPr>
        <w:fldChar w:fldCharType="separate"/>
      </w:r>
      <w:r>
        <w:rPr>
          <w:noProof/>
        </w:rPr>
        <w:t>8</w:t>
      </w:r>
      <w:r>
        <w:rPr>
          <w:noProof/>
        </w:rPr>
        <w:fldChar w:fldCharType="end"/>
      </w:r>
    </w:p>
    <w:p w14:paraId="1F183A8B" w14:textId="39E912FC"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3.2</w:t>
      </w:r>
      <w:r>
        <w:rPr>
          <w:rFonts w:asciiTheme="minorHAnsi" w:eastAsiaTheme="minorEastAsia" w:hAnsiTheme="minorHAnsi" w:cstheme="minorBidi"/>
          <w:noProof/>
          <w:kern w:val="2"/>
          <w:sz w:val="24"/>
          <w:lang w:eastAsia="en-AU"/>
          <w14:ligatures w14:val="standardContextual"/>
        </w:rPr>
        <w:tab/>
      </w:r>
      <w:r>
        <w:rPr>
          <w:noProof/>
        </w:rPr>
        <w:t>Vector transmission</w:t>
      </w:r>
      <w:r>
        <w:rPr>
          <w:noProof/>
        </w:rPr>
        <w:tab/>
      </w:r>
      <w:r>
        <w:rPr>
          <w:noProof/>
        </w:rPr>
        <w:fldChar w:fldCharType="begin"/>
      </w:r>
      <w:r>
        <w:rPr>
          <w:noProof/>
        </w:rPr>
        <w:instrText xml:space="preserve"> PAGEREF _Toc195777898 \h </w:instrText>
      </w:r>
      <w:r>
        <w:rPr>
          <w:noProof/>
        </w:rPr>
      </w:r>
      <w:r>
        <w:rPr>
          <w:noProof/>
        </w:rPr>
        <w:fldChar w:fldCharType="separate"/>
      </w:r>
      <w:r>
        <w:rPr>
          <w:noProof/>
        </w:rPr>
        <w:t>13</w:t>
      </w:r>
      <w:r>
        <w:rPr>
          <w:noProof/>
        </w:rPr>
        <w:fldChar w:fldCharType="end"/>
      </w:r>
    </w:p>
    <w:p w14:paraId="7F8AA1FC" w14:textId="01026222"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3.2.1</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 xml:space="preserve">Mode of </w:t>
      </w:r>
      <w:r>
        <w:rPr>
          <w:noProof/>
        </w:rPr>
        <w:t>transmission</w:t>
      </w:r>
      <w:r>
        <w:rPr>
          <w:noProof/>
        </w:rPr>
        <w:tab/>
      </w:r>
      <w:r>
        <w:rPr>
          <w:noProof/>
        </w:rPr>
        <w:fldChar w:fldCharType="begin"/>
      </w:r>
      <w:r>
        <w:rPr>
          <w:noProof/>
        </w:rPr>
        <w:instrText xml:space="preserve"> PAGEREF _Toc195777899 \h </w:instrText>
      </w:r>
      <w:r>
        <w:rPr>
          <w:noProof/>
        </w:rPr>
      </w:r>
      <w:r>
        <w:rPr>
          <w:noProof/>
        </w:rPr>
        <w:fldChar w:fldCharType="separate"/>
      </w:r>
      <w:r>
        <w:rPr>
          <w:noProof/>
        </w:rPr>
        <w:t>13</w:t>
      </w:r>
      <w:r>
        <w:rPr>
          <w:noProof/>
        </w:rPr>
        <w:fldChar w:fldCharType="end"/>
      </w:r>
    </w:p>
    <w:p w14:paraId="0475494C" w14:textId="537B5DF5"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3.2.2</w:t>
      </w:r>
      <w:r>
        <w:rPr>
          <w:noProof/>
        </w:rPr>
        <w:tab/>
      </w:r>
      <w:r>
        <w:rPr>
          <w:rFonts w:asciiTheme="minorHAnsi" w:eastAsiaTheme="minorEastAsia" w:hAnsiTheme="minorHAnsi" w:cstheme="minorBidi"/>
          <w:noProof/>
          <w:kern w:val="2"/>
          <w:sz w:val="24"/>
          <w:lang w:eastAsia="en-AU"/>
          <w14:ligatures w14:val="standardContextual"/>
        </w:rPr>
        <w:tab/>
      </w:r>
      <w:r w:rsidRPr="00665E55">
        <w:rPr>
          <w:noProof/>
          <w:shd w:val="clear" w:color="auto" w:fill="FFFFFF"/>
        </w:rPr>
        <w:t>Vector contamination</w:t>
      </w:r>
      <w:r>
        <w:rPr>
          <w:noProof/>
        </w:rPr>
        <w:tab/>
      </w:r>
      <w:r>
        <w:rPr>
          <w:noProof/>
        </w:rPr>
        <w:fldChar w:fldCharType="begin"/>
      </w:r>
      <w:r>
        <w:rPr>
          <w:noProof/>
        </w:rPr>
        <w:instrText xml:space="preserve"> PAGEREF _Toc195777900 \h </w:instrText>
      </w:r>
      <w:r>
        <w:rPr>
          <w:noProof/>
        </w:rPr>
      </w:r>
      <w:r>
        <w:rPr>
          <w:noProof/>
        </w:rPr>
        <w:fldChar w:fldCharType="separate"/>
      </w:r>
      <w:r>
        <w:rPr>
          <w:noProof/>
        </w:rPr>
        <w:t>13</w:t>
      </w:r>
      <w:r>
        <w:rPr>
          <w:noProof/>
        </w:rPr>
        <w:fldChar w:fldCharType="end"/>
      </w:r>
    </w:p>
    <w:p w14:paraId="228988C1" w14:textId="3ED07545"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3.2.3</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rPr>
        <w:t>Environmental influences</w:t>
      </w:r>
      <w:r>
        <w:rPr>
          <w:noProof/>
        </w:rPr>
        <w:tab/>
      </w:r>
      <w:r>
        <w:rPr>
          <w:noProof/>
        </w:rPr>
        <w:fldChar w:fldCharType="begin"/>
      </w:r>
      <w:r>
        <w:rPr>
          <w:noProof/>
        </w:rPr>
        <w:instrText xml:space="preserve"> PAGEREF _Toc195777901 \h </w:instrText>
      </w:r>
      <w:r>
        <w:rPr>
          <w:noProof/>
        </w:rPr>
      </w:r>
      <w:r>
        <w:rPr>
          <w:noProof/>
        </w:rPr>
        <w:fldChar w:fldCharType="separate"/>
      </w:r>
      <w:r>
        <w:rPr>
          <w:noProof/>
        </w:rPr>
        <w:t>13</w:t>
      </w:r>
      <w:r>
        <w:rPr>
          <w:noProof/>
        </w:rPr>
        <w:fldChar w:fldCharType="end"/>
      </w:r>
    </w:p>
    <w:p w14:paraId="11502B09" w14:textId="63148993"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3.3</w:t>
      </w:r>
      <w:r>
        <w:rPr>
          <w:rFonts w:asciiTheme="minorHAnsi" w:eastAsiaTheme="minorEastAsia" w:hAnsiTheme="minorHAnsi" w:cstheme="minorBidi"/>
          <w:noProof/>
          <w:kern w:val="2"/>
          <w:sz w:val="24"/>
          <w:lang w:eastAsia="en-AU"/>
          <w14:ligatures w14:val="standardContextual"/>
        </w:rPr>
        <w:tab/>
      </w:r>
      <w:r>
        <w:rPr>
          <w:noProof/>
        </w:rPr>
        <w:t>Potential vectors in Australia</w:t>
      </w:r>
      <w:r>
        <w:rPr>
          <w:noProof/>
        </w:rPr>
        <w:tab/>
      </w:r>
      <w:r>
        <w:rPr>
          <w:noProof/>
        </w:rPr>
        <w:fldChar w:fldCharType="begin"/>
      </w:r>
      <w:r>
        <w:rPr>
          <w:noProof/>
        </w:rPr>
        <w:instrText xml:space="preserve"> PAGEREF _Toc195777902 \h </w:instrText>
      </w:r>
      <w:r>
        <w:rPr>
          <w:noProof/>
        </w:rPr>
      </w:r>
      <w:r>
        <w:rPr>
          <w:noProof/>
        </w:rPr>
        <w:fldChar w:fldCharType="separate"/>
      </w:r>
      <w:r>
        <w:rPr>
          <w:noProof/>
        </w:rPr>
        <w:t>15</w:t>
      </w:r>
      <w:r>
        <w:rPr>
          <w:noProof/>
        </w:rPr>
        <w:fldChar w:fldCharType="end"/>
      </w:r>
    </w:p>
    <w:p w14:paraId="4B8FA05B" w14:textId="1FDC725D" w:rsidR="007416A9" w:rsidRDefault="007416A9">
      <w:pPr>
        <w:pStyle w:val="TOC1"/>
        <w:rPr>
          <w:rFonts w:asciiTheme="minorHAnsi" w:eastAsiaTheme="minorEastAsia" w:hAnsiTheme="minorHAnsi" w:cstheme="minorBidi"/>
          <w:b w:val="0"/>
          <w:bCs w:val="0"/>
          <w:kern w:val="2"/>
          <w:sz w:val="24"/>
          <w:lang w:eastAsia="en-AU"/>
          <w14:ligatures w14:val="standardContextual"/>
        </w:rPr>
      </w:pPr>
      <w:r>
        <w:t>4</w:t>
      </w:r>
      <w:r>
        <w:rPr>
          <w:rFonts w:asciiTheme="minorHAnsi" w:eastAsiaTheme="minorEastAsia" w:hAnsiTheme="minorHAnsi" w:cstheme="minorBidi"/>
          <w:b w:val="0"/>
          <w:bCs w:val="0"/>
          <w:kern w:val="2"/>
          <w:sz w:val="24"/>
          <w:lang w:eastAsia="en-AU"/>
          <w14:ligatures w14:val="standardContextual"/>
        </w:rPr>
        <w:tab/>
      </w:r>
      <w:r>
        <w:t>Host types</w:t>
      </w:r>
      <w:r>
        <w:tab/>
      </w:r>
      <w:r>
        <w:fldChar w:fldCharType="begin"/>
      </w:r>
      <w:r>
        <w:instrText xml:space="preserve"> PAGEREF _Toc195777903 \h </w:instrText>
      </w:r>
      <w:r>
        <w:fldChar w:fldCharType="separate"/>
      </w:r>
      <w:r>
        <w:t>29</w:t>
      </w:r>
      <w:r>
        <w:fldChar w:fldCharType="end"/>
      </w:r>
    </w:p>
    <w:p w14:paraId="6007A3B7" w14:textId="5F72EFBD"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4.1</w:t>
      </w:r>
      <w:r>
        <w:rPr>
          <w:rFonts w:asciiTheme="minorHAnsi" w:eastAsiaTheme="minorEastAsia" w:hAnsiTheme="minorHAnsi" w:cstheme="minorBidi"/>
          <w:noProof/>
          <w:kern w:val="2"/>
          <w:sz w:val="24"/>
          <w:lang w:eastAsia="en-AU"/>
          <w14:ligatures w14:val="standardContextual"/>
        </w:rPr>
        <w:tab/>
      </w:r>
      <w:r>
        <w:rPr>
          <w:noProof/>
        </w:rPr>
        <w:t>Australian cattle population</w:t>
      </w:r>
      <w:r>
        <w:rPr>
          <w:noProof/>
        </w:rPr>
        <w:tab/>
      </w:r>
      <w:r>
        <w:rPr>
          <w:noProof/>
        </w:rPr>
        <w:fldChar w:fldCharType="begin"/>
      </w:r>
      <w:r>
        <w:rPr>
          <w:noProof/>
        </w:rPr>
        <w:instrText xml:space="preserve"> PAGEREF _Toc195777904 \h </w:instrText>
      </w:r>
      <w:r>
        <w:rPr>
          <w:noProof/>
        </w:rPr>
      </w:r>
      <w:r>
        <w:rPr>
          <w:noProof/>
        </w:rPr>
        <w:fldChar w:fldCharType="separate"/>
      </w:r>
      <w:r>
        <w:rPr>
          <w:noProof/>
        </w:rPr>
        <w:t>29</w:t>
      </w:r>
      <w:r>
        <w:rPr>
          <w:noProof/>
        </w:rPr>
        <w:fldChar w:fldCharType="end"/>
      </w:r>
    </w:p>
    <w:p w14:paraId="20208976" w14:textId="5F428695"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4.2</w:t>
      </w:r>
      <w:r>
        <w:rPr>
          <w:rFonts w:asciiTheme="minorHAnsi" w:eastAsiaTheme="minorEastAsia" w:hAnsiTheme="minorHAnsi" w:cstheme="minorBidi"/>
          <w:noProof/>
          <w:kern w:val="2"/>
          <w:sz w:val="24"/>
          <w:lang w:eastAsia="en-AU"/>
          <w14:ligatures w14:val="standardContextual"/>
        </w:rPr>
        <w:tab/>
      </w:r>
      <w:r>
        <w:rPr>
          <w:noProof/>
        </w:rPr>
        <w:t>Host density and vector transmission</w:t>
      </w:r>
      <w:r>
        <w:rPr>
          <w:noProof/>
        </w:rPr>
        <w:tab/>
      </w:r>
      <w:r>
        <w:rPr>
          <w:noProof/>
        </w:rPr>
        <w:fldChar w:fldCharType="begin"/>
      </w:r>
      <w:r>
        <w:rPr>
          <w:noProof/>
        </w:rPr>
        <w:instrText xml:space="preserve"> PAGEREF _Toc195777905 \h </w:instrText>
      </w:r>
      <w:r>
        <w:rPr>
          <w:noProof/>
        </w:rPr>
      </w:r>
      <w:r>
        <w:rPr>
          <w:noProof/>
        </w:rPr>
        <w:fldChar w:fldCharType="separate"/>
      </w:r>
      <w:r>
        <w:rPr>
          <w:noProof/>
        </w:rPr>
        <w:t>31</w:t>
      </w:r>
      <w:r>
        <w:rPr>
          <w:noProof/>
        </w:rPr>
        <w:fldChar w:fldCharType="end"/>
      </w:r>
    </w:p>
    <w:p w14:paraId="1B462F83" w14:textId="0DDECC93" w:rsidR="007416A9" w:rsidRDefault="007416A9">
      <w:pPr>
        <w:pStyle w:val="TOC1"/>
        <w:rPr>
          <w:rFonts w:asciiTheme="minorHAnsi" w:eastAsiaTheme="minorEastAsia" w:hAnsiTheme="minorHAnsi" w:cstheme="minorBidi"/>
          <w:b w:val="0"/>
          <w:bCs w:val="0"/>
          <w:kern w:val="2"/>
          <w:sz w:val="24"/>
          <w:lang w:eastAsia="en-AU"/>
          <w14:ligatures w14:val="standardContextual"/>
        </w:rPr>
      </w:pPr>
      <w:r>
        <w:t>5</w:t>
      </w:r>
      <w:r>
        <w:rPr>
          <w:rFonts w:asciiTheme="minorHAnsi" w:eastAsiaTheme="minorEastAsia" w:hAnsiTheme="minorHAnsi" w:cstheme="minorBidi"/>
          <w:b w:val="0"/>
          <w:bCs w:val="0"/>
          <w:kern w:val="2"/>
          <w:sz w:val="24"/>
          <w:lang w:eastAsia="en-AU"/>
          <w14:ligatures w14:val="standardContextual"/>
        </w:rPr>
        <w:tab/>
      </w:r>
      <w:r>
        <w:t>Options for vector control</w:t>
      </w:r>
      <w:r>
        <w:tab/>
      </w:r>
      <w:r>
        <w:fldChar w:fldCharType="begin"/>
      </w:r>
      <w:r>
        <w:instrText xml:space="preserve"> PAGEREF _Toc195777906 \h </w:instrText>
      </w:r>
      <w:r>
        <w:fldChar w:fldCharType="separate"/>
      </w:r>
      <w:r>
        <w:t>32</w:t>
      </w:r>
      <w:r>
        <w:fldChar w:fldCharType="end"/>
      </w:r>
    </w:p>
    <w:p w14:paraId="6E997E8B" w14:textId="50B0ED55"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1</w:t>
      </w:r>
      <w:r>
        <w:rPr>
          <w:rFonts w:asciiTheme="minorHAnsi" w:eastAsiaTheme="minorEastAsia" w:hAnsiTheme="minorHAnsi" w:cstheme="minorBidi"/>
          <w:noProof/>
          <w:kern w:val="2"/>
          <w:sz w:val="24"/>
          <w:lang w:eastAsia="en-AU"/>
          <w14:ligatures w14:val="standardContextual"/>
        </w:rPr>
        <w:tab/>
      </w:r>
      <w:r>
        <w:rPr>
          <w:noProof/>
        </w:rPr>
        <w:t>Important concepts of vector life cycles</w:t>
      </w:r>
      <w:r>
        <w:rPr>
          <w:noProof/>
        </w:rPr>
        <w:tab/>
      </w:r>
      <w:r>
        <w:rPr>
          <w:noProof/>
        </w:rPr>
        <w:fldChar w:fldCharType="begin"/>
      </w:r>
      <w:r>
        <w:rPr>
          <w:noProof/>
        </w:rPr>
        <w:instrText xml:space="preserve"> PAGEREF _Toc195777907 \h </w:instrText>
      </w:r>
      <w:r>
        <w:rPr>
          <w:noProof/>
        </w:rPr>
      </w:r>
      <w:r>
        <w:rPr>
          <w:noProof/>
        </w:rPr>
        <w:fldChar w:fldCharType="separate"/>
      </w:r>
      <w:r>
        <w:rPr>
          <w:noProof/>
        </w:rPr>
        <w:t>32</w:t>
      </w:r>
      <w:r>
        <w:rPr>
          <w:noProof/>
        </w:rPr>
        <w:fldChar w:fldCharType="end"/>
      </w:r>
    </w:p>
    <w:p w14:paraId="11987F0E" w14:textId="1C94FF47"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2</w:t>
      </w:r>
      <w:r>
        <w:rPr>
          <w:rFonts w:asciiTheme="minorHAnsi" w:eastAsiaTheme="minorEastAsia" w:hAnsiTheme="minorHAnsi" w:cstheme="minorBidi"/>
          <w:noProof/>
          <w:kern w:val="2"/>
          <w:sz w:val="24"/>
          <w:lang w:eastAsia="en-AU"/>
          <w14:ligatures w14:val="standardContextual"/>
        </w:rPr>
        <w:tab/>
      </w:r>
      <w:r>
        <w:rPr>
          <w:noProof/>
        </w:rPr>
        <w:t>Integrated pest management</w:t>
      </w:r>
      <w:r>
        <w:rPr>
          <w:noProof/>
        </w:rPr>
        <w:tab/>
      </w:r>
      <w:r>
        <w:rPr>
          <w:noProof/>
        </w:rPr>
        <w:fldChar w:fldCharType="begin"/>
      </w:r>
      <w:r>
        <w:rPr>
          <w:noProof/>
        </w:rPr>
        <w:instrText xml:space="preserve"> PAGEREF _Toc195777908 \h </w:instrText>
      </w:r>
      <w:r>
        <w:rPr>
          <w:noProof/>
        </w:rPr>
      </w:r>
      <w:r>
        <w:rPr>
          <w:noProof/>
        </w:rPr>
        <w:fldChar w:fldCharType="separate"/>
      </w:r>
      <w:r>
        <w:rPr>
          <w:noProof/>
        </w:rPr>
        <w:t>33</w:t>
      </w:r>
      <w:r>
        <w:rPr>
          <w:noProof/>
        </w:rPr>
        <w:fldChar w:fldCharType="end"/>
      </w:r>
    </w:p>
    <w:p w14:paraId="224EE693" w14:textId="22A7B04E"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lastRenderedPageBreak/>
        <w:t>5.2.1</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rPr>
        <w:t>Area-Wide Integrated Pest Management</w:t>
      </w:r>
      <w:r>
        <w:rPr>
          <w:noProof/>
        </w:rPr>
        <w:tab/>
      </w:r>
      <w:r>
        <w:rPr>
          <w:noProof/>
        </w:rPr>
        <w:fldChar w:fldCharType="begin"/>
      </w:r>
      <w:r>
        <w:rPr>
          <w:noProof/>
        </w:rPr>
        <w:instrText xml:space="preserve"> PAGEREF _Toc195777909 \h </w:instrText>
      </w:r>
      <w:r>
        <w:rPr>
          <w:noProof/>
        </w:rPr>
      </w:r>
      <w:r>
        <w:rPr>
          <w:noProof/>
        </w:rPr>
        <w:fldChar w:fldCharType="separate"/>
      </w:r>
      <w:r>
        <w:rPr>
          <w:noProof/>
        </w:rPr>
        <w:t>35</w:t>
      </w:r>
      <w:r>
        <w:rPr>
          <w:noProof/>
        </w:rPr>
        <w:fldChar w:fldCharType="end"/>
      </w:r>
    </w:p>
    <w:p w14:paraId="47F04881" w14:textId="1C17C35D"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3</w:t>
      </w:r>
      <w:r>
        <w:rPr>
          <w:rFonts w:asciiTheme="minorHAnsi" w:eastAsiaTheme="minorEastAsia" w:hAnsiTheme="minorHAnsi" w:cstheme="minorBidi"/>
          <w:noProof/>
          <w:kern w:val="2"/>
          <w:sz w:val="24"/>
          <w:lang w:eastAsia="en-AU"/>
          <w14:ligatures w14:val="standardContextual"/>
        </w:rPr>
        <w:tab/>
      </w:r>
      <w:r>
        <w:rPr>
          <w:noProof/>
        </w:rPr>
        <w:t>General measures used for vector control</w:t>
      </w:r>
      <w:r>
        <w:rPr>
          <w:noProof/>
        </w:rPr>
        <w:tab/>
      </w:r>
      <w:r>
        <w:rPr>
          <w:noProof/>
        </w:rPr>
        <w:fldChar w:fldCharType="begin"/>
      </w:r>
      <w:r>
        <w:rPr>
          <w:noProof/>
        </w:rPr>
        <w:instrText xml:space="preserve"> PAGEREF _Toc195777910 \h </w:instrText>
      </w:r>
      <w:r>
        <w:rPr>
          <w:noProof/>
        </w:rPr>
      </w:r>
      <w:r>
        <w:rPr>
          <w:noProof/>
        </w:rPr>
        <w:fldChar w:fldCharType="separate"/>
      </w:r>
      <w:r>
        <w:rPr>
          <w:noProof/>
        </w:rPr>
        <w:t>37</w:t>
      </w:r>
      <w:r>
        <w:rPr>
          <w:noProof/>
        </w:rPr>
        <w:fldChar w:fldCharType="end"/>
      </w:r>
    </w:p>
    <w:p w14:paraId="681A520E" w14:textId="1A679D38"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4</w:t>
      </w:r>
      <w:r>
        <w:rPr>
          <w:rFonts w:asciiTheme="minorHAnsi" w:eastAsiaTheme="minorEastAsia" w:hAnsiTheme="minorHAnsi" w:cstheme="minorBidi"/>
          <w:noProof/>
          <w:kern w:val="2"/>
          <w:sz w:val="24"/>
          <w:lang w:eastAsia="en-AU"/>
          <w14:ligatures w14:val="standardContextual"/>
        </w:rPr>
        <w:tab/>
      </w:r>
      <w:r>
        <w:rPr>
          <w:noProof/>
        </w:rPr>
        <w:t>Environmental controls</w:t>
      </w:r>
      <w:r>
        <w:rPr>
          <w:noProof/>
        </w:rPr>
        <w:tab/>
      </w:r>
      <w:r>
        <w:rPr>
          <w:noProof/>
        </w:rPr>
        <w:fldChar w:fldCharType="begin"/>
      </w:r>
      <w:r>
        <w:rPr>
          <w:noProof/>
        </w:rPr>
        <w:instrText xml:space="preserve"> PAGEREF _Toc195777911 \h </w:instrText>
      </w:r>
      <w:r>
        <w:rPr>
          <w:noProof/>
        </w:rPr>
      </w:r>
      <w:r>
        <w:rPr>
          <w:noProof/>
        </w:rPr>
        <w:fldChar w:fldCharType="separate"/>
      </w:r>
      <w:r>
        <w:rPr>
          <w:noProof/>
        </w:rPr>
        <w:t>37</w:t>
      </w:r>
      <w:r>
        <w:rPr>
          <w:noProof/>
        </w:rPr>
        <w:fldChar w:fldCharType="end"/>
      </w:r>
    </w:p>
    <w:p w14:paraId="54CAD114" w14:textId="5E2FA145"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4.1</w:t>
      </w:r>
      <w:r>
        <w:rPr>
          <w:noProof/>
          <w:lang w:eastAsia="en-US"/>
        </w:rPr>
        <w:tab/>
      </w:r>
      <w:r>
        <w:rPr>
          <w:rFonts w:asciiTheme="minorHAnsi" w:eastAsiaTheme="minorEastAsia" w:hAnsiTheme="minorHAnsi" w:cstheme="minorBidi"/>
          <w:noProof/>
          <w:kern w:val="2"/>
          <w:sz w:val="24"/>
          <w:lang w:eastAsia="en-AU"/>
          <w14:ligatures w14:val="standardContextual"/>
        </w:rPr>
        <w:tab/>
      </w:r>
      <w:r>
        <w:rPr>
          <w:noProof/>
          <w:lang w:eastAsia="en-US"/>
        </w:rPr>
        <w:t>Environmental controls for flies</w:t>
      </w:r>
      <w:r>
        <w:rPr>
          <w:noProof/>
        </w:rPr>
        <w:tab/>
      </w:r>
      <w:r>
        <w:rPr>
          <w:noProof/>
        </w:rPr>
        <w:fldChar w:fldCharType="begin"/>
      </w:r>
      <w:r>
        <w:rPr>
          <w:noProof/>
        </w:rPr>
        <w:instrText xml:space="preserve"> PAGEREF _Toc195777912 \h </w:instrText>
      </w:r>
      <w:r>
        <w:rPr>
          <w:noProof/>
        </w:rPr>
      </w:r>
      <w:r>
        <w:rPr>
          <w:noProof/>
        </w:rPr>
        <w:fldChar w:fldCharType="separate"/>
      </w:r>
      <w:r>
        <w:rPr>
          <w:noProof/>
        </w:rPr>
        <w:t>38</w:t>
      </w:r>
      <w:r>
        <w:rPr>
          <w:noProof/>
        </w:rPr>
        <w:fldChar w:fldCharType="end"/>
      </w:r>
    </w:p>
    <w:p w14:paraId="03C3DEFC" w14:textId="644ABFA9"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4.1</w:t>
      </w:r>
      <w:r>
        <w:rPr>
          <w:noProof/>
          <w:lang w:eastAsia="en-US"/>
        </w:rPr>
        <w:tab/>
      </w:r>
      <w:r>
        <w:rPr>
          <w:rFonts w:asciiTheme="minorHAnsi" w:eastAsiaTheme="minorEastAsia" w:hAnsiTheme="minorHAnsi" w:cstheme="minorBidi"/>
          <w:noProof/>
          <w:kern w:val="2"/>
          <w:sz w:val="24"/>
          <w:lang w:eastAsia="en-AU"/>
          <w14:ligatures w14:val="standardContextual"/>
        </w:rPr>
        <w:tab/>
      </w:r>
      <w:r>
        <w:rPr>
          <w:noProof/>
          <w:lang w:eastAsia="en-US"/>
        </w:rPr>
        <w:t>Environmental controls for mosquitoes</w:t>
      </w:r>
      <w:r>
        <w:rPr>
          <w:noProof/>
        </w:rPr>
        <w:tab/>
      </w:r>
      <w:r>
        <w:rPr>
          <w:noProof/>
        </w:rPr>
        <w:fldChar w:fldCharType="begin"/>
      </w:r>
      <w:r>
        <w:rPr>
          <w:noProof/>
        </w:rPr>
        <w:instrText xml:space="preserve"> PAGEREF _Toc195777913 \h </w:instrText>
      </w:r>
      <w:r>
        <w:rPr>
          <w:noProof/>
        </w:rPr>
      </w:r>
      <w:r>
        <w:rPr>
          <w:noProof/>
        </w:rPr>
        <w:fldChar w:fldCharType="separate"/>
      </w:r>
      <w:r>
        <w:rPr>
          <w:noProof/>
        </w:rPr>
        <w:t>47</w:t>
      </w:r>
      <w:r>
        <w:rPr>
          <w:noProof/>
        </w:rPr>
        <w:fldChar w:fldCharType="end"/>
      </w:r>
    </w:p>
    <w:p w14:paraId="0C4E208C" w14:textId="1623681F"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4.2</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Environmental controls for biting midges</w:t>
      </w:r>
      <w:r>
        <w:rPr>
          <w:noProof/>
        </w:rPr>
        <w:tab/>
      </w:r>
      <w:r>
        <w:rPr>
          <w:noProof/>
        </w:rPr>
        <w:fldChar w:fldCharType="begin"/>
      </w:r>
      <w:r>
        <w:rPr>
          <w:noProof/>
        </w:rPr>
        <w:instrText xml:space="preserve"> PAGEREF _Toc195777914 \h </w:instrText>
      </w:r>
      <w:r>
        <w:rPr>
          <w:noProof/>
        </w:rPr>
      </w:r>
      <w:r>
        <w:rPr>
          <w:noProof/>
        </w:rPr>
        <w:fldChar w:fldCharType="separate"/>
      </w:r>
      <w:r>
        <w:rPr>
          <w:noProof/>
        </w:rPr>
        <w:t>50</w:t>
      </w:r>
      <w:r>
        <w:rPr>
          <w:noProof/>
        </w:rPr>
        <w:fldChar w:fldCharType="end"/>
      </w:r>
    </w:p>
    <w:p w14:paraId="2C435AC6" w14:textId="675E212F"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4.3</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Environmental controls for ixodid ticks</w:t>
      </w:r>
      <w:r>
        <w:rPr>
          <w:noProof/>
        </w:rPr>
        <w:tab/>
      </w:r>
      <w:r>
        <w:rPr>
          <w:noProof/>
        </w:rPr>
        <w:fldChar w:fldCharType="begin"/>
      </w:r>
      <w:r>
        <w:rPr>
          <w:noProof/>
        </w:rPr>
        <w:instrText xml:space="preserve"> PAGEREF _Toc195777915 \h </w:instrText>
      </w:r>
      <w:r>
        <w:rPr>
          <w:noProof/>
        </w:rPr>
      </w:r>
      <w:r>
        <w:rPr>
          <w:noProof/>
        </w:rPr>
        <w:fldChar w:fldCharType="separate"/>
      </w:r>
      <w:r>
        <w:rPr>
          <w:noProof/>
        </w:rPr>
        <w:t>50</w:t>
      </w:r>
      <w:r>
        <w:rPr>
          <w:noProof/>
        </w:rPr>
        <w:fldChar w:fldCharType="end"/>
      </w:r>
    </w:p>
    <w:p w14:paraId="2EFE3573" w14:textId="6147FFB3"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5</w:t>
      </w:r>
      <w:r>
        <w:rPr>
          <w:rFonts w:asciiTheme="minorHAnsi" w:eastAsiaTheme="minorEastAsia" w:hAnsiTheme="minorHAnsi" w:cstheme="minorBidi"/>
          <w:noProof/>
          <w:kern w:val="2"/>
          <w:sz w:val="24"/>
          <w:lang w:eastAsia="en-AU"/>
          <w14:ligatures w14:val="standardContextual"/>
        </w:rPr>
        <w:tab/>
      </w:r>
      <w:r>
        <w:rPr>
          <w:noProof/>
        </w:rPr>
        <w:t>Biological controls</w:t>
      </w:r>
      <w:r>
        <w:rPr>
          <w:noProof/>
        </w:rPr>
        <w:tab/>
      </w:r>
      <w:r>
        <w:rPr>
          <w:noProof/>
        </w:rPr>
        <w:fldChar w:fldCharType="begin"/>
      </w:r>
      <w:r>
        <w:rPr>
          <w:noProof/>
        </w:rPr>
        <w:instrText xml:space="preserve"> PAGEREF _Toc195777916 \h </w:instrText>
      </w:r>
      <w:r>
        <w:rPr>
          <w:noProof/>
        </w:rPr>
      </w:r>
      <w:r>
        <w:rPr>
          <w:noProof/>
        </w:rPr>
        <w:fldChar w:fldCharType="separate"/>
      </w:r>
      <w:r>
        <w:rPr>
          <w:noProof/>
        </w:rPr>
        <w:t>53</w:t>
      </w:r>
      <w:r>
        <w:rPr>
          <w:noProof/>
        </w:rPr>
        <w:fldChar w:fldCharType="end"/>
      </w:r>
    </w:p>
    <w:p w14:paraId="6955363F" w14:textId="212C038F"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5.1</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Biological controls for flies</w:t>
      </w:r>
      <w:r>
        <w:rPr>
          <w:noProof/>
        </w:rPr>
        <w:tab/>
      </w:r>
      <w:r>
        <w:rPr>
          <w:noProof/>
        </w:rPr>
        <w:fldChar w:fldCharType="begin"/>
      </w:r>
      <w:r>
        <w:rPr>
          <w:noProof/>
        </w:rPr>
        <w:instrText xml:space="preserve"> PAGEREF _Toc195777917 \h </w:instrText>
      </w:r>
      <w:r>
        <w:rPr>
          <w:noProof/>
        </w:rPr>
      </w:r>
      <w:r>
        <w:rPr>
          <w:noProof/>
        </w:rPr>
        <w:fldChar w:fldCharType="separate"/>
      </w:r>
      <w:r>
        <w:rPr>
          <w:noProof/>
        </w:rPr>
        <w:t>54</w:t>
      </w:r>
      <w:r>
        <w:rPr>
          <w:noProof/>
        </w:rPr>
        <w:fldChar w:fldCharType="end"/>
      </w:r>
    </w:p>
    <w:p w14:paraId="050EF4F1" w14:textId="3091459D"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5.2</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Biological controls for mosquitos</w:t>
      </w:r>
      <w:r>
        <w:rPr>
          <w:noProof/>
        </w:rPr>
        <w:tab/>
      </w:r>
      <w:r>
        <w:rPr>
          <w:noProof/>
        </w:rPr>
        <w:fldChar w:fldCharType="begin"/>
      </w:r>
      <w:r>
        <w:rPr>
          <w:noProof/>
        </w:rPr>
        <w:instrText xml:space="preserve"> PAGEREF _Toc195777918 \h </w:instrText>
      </w:r>
      <w:r>
        <w:rPr>
          <w:noProof/>
        </w:rPr>
      </w:r>
      <w:r>
        <w:rPr>
          <w:noProof/>
        </w:rPr>
        <w:fldChar w:fldCharType="separate"/>
      </w:r>
      <w:r>
        <w:rPr>
          <w:noProof/>
        </w:rPr>
        <w:t>58</w:t>
      </w:r>
      <w:r>
        <w:rPr>
          <w:noProof/>
        </w:rPr>
        <w:fldChar w:fldCharType="end"/>
      </w:r>
    </w:p>
    <w:p w14:paraId="29D7842A" w14:textId="50286882"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5.3</w:t>
      </w:r>
      <w:r>
        <w:rPr>
          <w:noProof/>
          <w:lang w:eastAsia="en-US"/>
        </w:rPr>
        <w:tab/>
      </w:r>
      <w:r>
        <w:rPr>
          <w:rFonts w:asciiTheme="minorHAnsi" w:eastAsiaTheme="minorEastAsia" w:hAnsiTheme="minorHAnsi" w:cstheme="minorBidi"/>
          <w:noProof/>
          <w:kern w:val="2"/>
          <w:sz w:val="24"/>
          <w:lang w:eastAsia="en-AU"/>
          <w14:ligatures w14:val="standardContextual"/>
        </w:rPr>
        <w:tab/>
      </w:r>
      <w:r>
        <w:rPr>
          <w:noProof/>
          <w:lang w:eastAsia="en-US"/>
        </w:rPr>
        <w:t>Biological controls for biting midges</w:t>
      </w:r>
      <w:r>
        <w:rPr>
          <w:noProof/>
        </w:rPr>
        <w:tab/>
      </w:r>
      <w:r>
        <w:rPr>
          <w:noProof/>
        </w:rPr>
        <w:fldChar w:fldCharType="begin"/>
      </w:r>
      <w:r>
        <w:rPr>
          <w:noProof/>
        </w:rPr>
        <w:instrText xml:space="preserve"> PAGEREF _Toc195777919 \h </w:instrText>
      </w:r>
      <w:r>
        <w:rPr>
          <w:noProof/>
        </w:rPr>
      </w:r>
      <w:r>
        <w:rPr>
          <w:noProof/>
        </w:rPr>
        <w:fldChar w:fldCharType="separate"/>
      </w:r>
      <w:r>
        <w:rPr>
          <w:noProof/>
        </w:rPr>
        <w:t>61</w:t>
      </w:r>
      <w:r>
        <w:rPr>
          <w:noProof/>
        </w:rPr>
        <w:fldChar w:fldCharType="end"/>
      </w:r>
    </w:p>
    <w:p w14:paraId="4BF60517" w14:textId="393E2037"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5.4</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Biological controls for ixodid ticks</w:t>
      </w:r>
      <w:r>
        <w:rPr>
          <w:noProof/>
        </w:rPr>
        <w:tab/>
      </w:r>
      <w:r>
        <w:rPr>
          <w:noProof/>
        </w:rPr>
        <w:fldChar w:fldCharType="begin"/>
      </w:r>
      <w:r>
        <w:rPr>
          <w:noProof/>
        </w:rPr>
        <w:instrText xml:space="preserve"> PAGEREF _Toc195777920 \h </w:instrText>
      </w:r>
      <w:r>
        <w:rPr>
          <w:noProof/>
        </w:rPr>
      </w:r>
      <w:r>
        <w:rPr>
          <w:noProof/>
        </w:rPr>
        <w:fldChar w:fldCharType="separate"/>
      </w:r>
      <w:r>
        <w:rPr>
          <w:noProof/>
        </w:rPr>
        <w:t>61</w:t>
      </w:r>
      <w:r>
        <w:rPr>
          <w:noProof/>
        </w:rPr>
        <w:fldChar w:fldCharType="end"/>
      </w:r>
    </w:p>
    <w:p w14:paraId="382E2849" w14:textId="06F6F936"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6</w:t>
      </w:r>
      <w:r>
        <w:rPr>
          <w:rFonts w:asciiTheme="minorHAnsi" w:eastAsiaTheme="minorEastAsia" w:hAnsiTheme="minorHAnsi" w:cstheme="minorBidi"/>
          <w:noProof/>
          <w:kern w:val="2"/>
          <w:sz w:val="24"/>
          <w:lang w:eastAsia="en-AU"/>
          <w14:ligatures w14:val="standardContextual"/>
        </w:rPr>
        <w:tab/>
      </w:r>
      <w:r>
        <w:rPr>
          <w:noProof/>
        </w:rPr>
        <w:t>Chemical controls</w:t>
      </w:r>
      <w:r>
        <w:rPr>
          <w:noProof/>
        </w:rPr>
        <w:tab/>
      </w:r>
      <w:r>
        <w:rPr>
          <w:noProof/>
        </w:rPr>
        <w:fldChar w:fldCharType="begin"/>
      </w:r>
      <w:r>
        <w:rPr>
          <w:noProof/>
        </w:rPr>
        <w:instrText xml:space="preserve"> PAGEREF _Toc195777921 \h </w:instrText>
      </w:r>
      <w:r>
        <w:rPr>
          <w:noProof/>
        </w:rPr>
      </w:r>
      <w:r>
        <w:rPr>
          <w:noProof/>
        </w:rPr>
        <w:fldChar w:fldCharType="separate"/>
      </w:r>
      <w:r>
        <w:rPr>
          <w:noProof/>
        </w:rPr>
        <w:t>63</w:t>
      </w:r>
      <w:r>
        <w:rPr>
          <w:noProof/>
        </w:rPr>
        <w:fldChar w:fldCharType="end"/>
      </w:r>
    </w:p>
    <w:p w14:paraId="5DCC45B2" w14:textId="1F66A16B"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6.1</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Regulatory considerations</w:t>
      </w:r>
      <w:r>
        <w:rPr>
          <w:noProof/>
        </w:rPr>
        <w:tab/>
      </w:r>
      <w:r>
        <w:rPr>
          <w:noProof/>
        </w:rPr>
        <w:fldChar w:fldCharType="begin"/>
      </w:r>
      <w:r>
        <w:rPr>
          <w:noProof/>
        </w:rPr>
        <w:instrText xml:space="preserve"> PAGEREF _Toc195777922 \h </w:instrText>
      </w:r>
      <w:r>
        <w:rPr>
          <w:noProof/>
        </w:rPr>
      </w:r>
      <w:r>
        <w:rPr>
          <w:noProof/>
        </w:rPr>
        <w:fldChar w:fldCharType="separate"/>
      </w:r>
      <w:r>
        <w:rPr>
          <w:noProof/>
        </w:rPr>
        <w:t>64</w:t>
      </w:r>
      <w:r>
        <w:rPr>
          <w:noProof/>
        </w:rPr>
        <w:fldChar w:fldCharType="end"/>
      </w:r>
    </w:p>
    <w:p w14:paraId="009A9AF4" w14:textId="32BF3613"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lang w:eastAsia="en-US"/>
        </w:rPr>
        <w:t>5.6.2</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Responsible chemical use</w:t>
      </w:r>
      <w:r>
        <w:rPr>
          <w:noProof/>
        </w:rPr>
        <w:tab/>
      </w:r>
      <w:r>
        <w:rPr>
          <w:noProof/>
        </w:rPr>
        <w:fldChar w:fldCharType="begin"/>
      </w:r>
      <w:r>
        <w:rPr>
          <w:noProof/>
        </w:rPr>
        <w:instrText xml:space="preserve"> PAGEREF _Toc195777923 \h </w:instrText>
      </w:r>
      <w:r>
        <w:rPr>
          <w:noProof/>
        </w:rPr>
      </w:r>
      <w:r>
        <w:rPr>
          <w:noProof/>
        </w:rPr>
        <w:fldChar w:fldCharType="separate"/>
      </w:r>
      <w:r>
        <w:rPr>
          <w:noProof/>
        </w:rPr>
        <w:t>65</w:t>
      </w:r>
      <w:r>
        <w:rPr>
          <w:noProof/>
        </w:rPr>
        <w:fldChar w:fldCharType="end"/>
      </w:r>
    </w:p>
    <w:p w14:paraId="46373B96" w14:textId="7FCAF77E"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5.6.3</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sidRPr="00665E55">
        <w:rPr>
          <w:noProof/>
          <w:shd w:val="clear" w:color="auto" w:fill="FFFFFF"/>
        </w:rPr>
        <w:t>Application methods for insecticides</w:t>
      </w:r>
      <w:r>
        <w:rPr>
          <w:noProof/>
        </w:rPr>
        <w:tab/>
      </w:r>
      <w:r>
        <w:rPr>
          <w:noProof/>
        </w:rPr>
        <w:fldChar w:fldCharType="begin"/>
      </w:r>
      <w:r>
        <w:rPr>
          <w:noProof/>
        </w:rPr>
        <w:instrText xml:space="preserve"> PAGEREF _Toc195777924 \h </w:instrText>
      </w:r>
      <w:r>
        <w:rPr>
          <w:noProof/>
        </w:rPr>
      </w:r>
      <w:r>
        <w:rPr>
          <w:noProof/>
        </w:rPr>
        <w:fldChar w:fldCharType="separate"/>
      </w:r>
      <w:r>
        <w:rPr>
          <w:noProof/>
        </w:rPr>
        <w:t>71</w:t>
      </w:r>
      <w:r>
        <w:rPr>
          <w:noProof/>
        </w:rPr>
        <w:fldChar w:fldCharType="end"/>
      </w:r>
    </w:p>
    <w:p w14:paraId="4FF5C521" w14:textId="49132DA5"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5.6.4</w:t>
      </w:r>
      <w:r>
        <w:rPr>
          <w:noProof/>
        </w:rPr>
        <w:tab/>
      </w:r>
      <w:r>
        <w:rPr>
          <w:rFonts w:asciiTheme="minorHAnsi" w:eastAsiaTheme="minorEastAsia" w:hAnsiTheme="minorHAnsi" w:cstheme="minorBidi"/>
          <w:noProof/>
          <w:kern w:val="2"/>
          <w:sz w:val="24"/>
          <w:lang w:eastAsia="en-AU"/>
          <w14:ligatures w14:val="standardContextual"/>
        </w:rPr>
        <w:tab/>
      </w:r>
      <w:r w:rsidRPr="00665E55">
        <w:rPr>
          <w:noProof/>
          <w:shd w:val="clear" w:color="auto" w:fill="FFFFFF"/>
        </w:rPr>
        <w:t>Chemical control for midges</w:t>
      </w:r>
      <w:r>
        <w:rPr>
          <w:noProof/>
        </w:rPr>
        <w:tab/>
      </w:r>
      <w:r>
        <w:rPr>
          <w:noProof/>
        </w:rPr>
        <w:fldChar w:fldCharType="begin"/>
      </w:r>
      <w:r>
        <w:rPr>
          <w:noProof/>
        </w:rPr>
        <w:instrText xml:space="preserve"> PAGEREF _Toc195777925 \h </w:instrText>
      </w:r>
      <w:r>
        <w:rPr>
          <w:noProof/>
        </w:rPr>
      </w:r>
      <w:r>
        <w:rPr>
          <w:noProof/>
        </w:rPr>
        <w:fldChar w:fldCharType="separate"/>
      </w:r>
      <w:r>
        <w:rPr>
          <w:noProof/>
        </w:rPr>
        <w:t>74</w:t>
      </w:r>
      <w:r>
        <w:rPr>
          <w:noProof/>
        </w:rPr>
        <w:fldChar w:fldCharType="end"/>
      </w:r>
    </w:p>
    <w:p w14:paraId="22986DEA" w14:textId="11BE3565"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5.6.5</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Pr>
          <w:noProof/>
          <w:lang w:eastAsia="en-US"/>
        </w:rPr>
        <w:t>Resistance to insecticides and acaricides</w:t>
      </w:r>
      <w:r>
        <w:rPr>
          <w:noProof/>
        </w:rPr>
        <w:tab/>
      </w:r>
      <w:r>
        <w:rPr>
          <w:noProof/>
        </w:rPr>
        <w:fldChar w:fldCharType="begin"/>
      </w:r>
      <w:r>
        <w:rPr>
          <w:noProof/>
        </w:rPr>
        <w:instrText xml:space="preserve"> PAGEREF _Toc195777926 \h </w:instrText>
      </w:r>
      <w:r>
        <w:rPr>
          <w:noProof/>
        </w:rPr>
      </w:r>
      <w:r>
        <w:rPr>
          <w:noProof/>
        </w:rPr>
        <w:fldChar w:fldCharType="separate"/>
      </w:r>
      <w:r>
        <w:rPr>
          <w:noProof/>
        </w:rPr>
        <w:t>74</w:t>
      </w:r>
      <w:r>
        <w:rPr>
          <w:noProof/>
        </w:rPr>
        <w:fldChar w:fldCharType="end"/>
      </w:r>
    </w:p>
    <w:p w14:paraId="4CBD6533" w14:textId="6C8A53D0" w:rsidR="007416A9" w:rsidRDefault="007416A9" w:rsidP="007416A9">
      <w:pPr>
        <w:pStyle w:val="TOC3"/>
        <w:rPr>
          <w:rFonts w:asciiTheme="minorHAnsi" w:eastAsiaTheme="minorEastAsia" w:hAnsiTheme="minorHAnsi" w:cstheme="minorBidi"/>
          <w:noProof/>
          <w:kern w:val="2"/>
          <w:sz w:val="24"/>
          <w:lang w:eastAsia="en-AU"/>
          <w14:ligatures w14:val="standardContextual"/>
        </w:rPr>
      </w:pPr>
      <w:r>
        <w:rPr>
          <w:noProof/>
        </w:rPr>
        <w:t>5.6.6</w:t>
      </w:r>
      <w:r>
        <w:rPr>
          <w:rFonts w:asciiTheme="minorHAnsi" w:eastAsiaTheme="minorEastAsia" w:hAnsiTheme="minorHAnsi" w:cstheme="minorBidi"/>
          <w:noProof/>
          <w:kern w:val="2"/>
          <w:sz w:val="24"/>
          <w:lang w:eastAsia="en-AU"/>
          <w14:ligatures w14:val="standardContextual"/>
        </w:rPr>
        <w:tab/>
      </w:r>
      <w:r>
        <w:rPr>
          <w:rFonts w:asciiTheme="minorHAnsi" w:eastAsiaTheme="minorEastAsia" w:hAnsiTheme="minorHAnsi" w:cstheme="minorBidi"/>
          <w:noProof/>
          <w:kern w:val="2"/>
          <w:sz w:val="24"/>
          <w:lang w:eastAsia="en-AU"/>
          <w14:ligatures w14:val="standardContextual"/>
        </w:rPr>
        <w:tab/>
      </w:r>
      <w:r w:rsidRPr="00665E55">
        <w:rPr>
          <w:noProof/>
          <w:shd w:val="clear" w:color="auto" w:fill="FFFFFF"/>
        </w:rPr>
        <w:t>Chemicals available overseas</w:t>
      </w:r>
      <w:r>
        <w:rPr>
          <w:noProof/>
        </w:rPr>
        <w:tab/>
      </w:r>
      <w:r>
        <w:rPr>
          <w:noProof/>
        </w:rPr>
        <w:fldChar w:fldCharType="begin"/>
      </w:r>
      <w:r>
        <w:rPr>
          <w:noProof/>
        </w:rPr>
        <w:instrText xml:space="preserve"> PAGEREF _Toc195777927 \h </w:instrText>
      </w:r>
      <w:r>
        <w:rPr>
          <w:noProof/>
        </w:rPr>
      </w:r>
      <w:r>
        <w:rPr>
          <w:noProof/>
        </w:rPr>
        <w:fldChar w:fldCharType="separate"/>
      </w:r>
      <w:r>
        <w:rPr>
          <w:noProof/>
        </w:rPr>
        <w:t>76</w:t>
      </w:r>
      <w:r>
        <w:rPr>
          <w:noProof/>
        </w:rPr>
        <w:fldChar w:fldCharType="end"/>
      </w:r>
    </w:p>
    <w:p w14:paraId="18E04267" w14:textId="33F63187"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5.7</w:t>
      </w:r>
      <w:r>
        <w:rPr>
          <w:rFonts w:asciiTheme="minorHAnsi" w:eastAsiaTheme="minorEastAsia" w:hAnsiTheme="minorHAnsi" w:cstheme="minorBidi"/>
          <w:noProof/>
          <w:kern w:val="2"/>
          <w:sz w:val="24"/>
          <w:lang w:eastAsia="en-AU"/>
          <w14:ligatures w14:val="standardContextual"/>
        </w:rPr>
        <w:tab/>
      </w:r>
      <w:r>
        <w:rPr>
          <w:noProof/>
        </w:rPr>
        <w:t>Coordination of vector control with other measures</w:t>
      </w:r>
      <w:r>
        <w:rPr>
          <w:noProof/>
        </w:rPr>
        <w:tab/>
      </w:r>
      <w:r>
        <w:rPr>
          <w:noProof/>
        </w:rPr>
        <w:fldChar w:fldCharType="begin"/>
      </w:r>
      <w:r>
        <w:rPr>
          <w:noProof/>
        </w:rPr>
        <w:instrText xml:space="preserve"> PAGEREF _Toc195777928 \h </w:instrText>
      </w:r>
      <w:r>
        <w:rPr>
          <w:noProof/>
        </w:rPr>
      </w:r>
      <w:r>
        <w:rPr>
          <w:noProof/>
        </w:rPr>
        <w:fldChar w:fldCharType="separate"/>
      </w:r>
      <w:r>
        <w:rPr>
          <w:noProof/>
        </w:rPr>
        <w:t>78</w:t>
      </w:r>
      <w:r>
        <w:rPr>
          <w:noProof/>
        </w:rPr>
        <w:fldChar w:fldCharType="end"/>
      </w:r>
    </w:p>
    <w:p w14:paraId="6E6019F8" w14:textId="43906B47" w:rsidR="007416A9" w:rsidRDefault="007416A9">
      <w:pPr>
        <w:pStyle w:val="TOC1"/>
        <w:rPr>
          <w:rFonts w:asciiTheme="minorHAnsi" w:eastAsiaTheme="minorEastAsia" w:hAnsiTheme="minorHAnsi" w:cstheme="minorBidi"/>
          <w:b w:val="0"/>
          <w:bCs w:val="0"/>
          <w:kern w:val="2"/>
          <w:sz w:val="24"/>
          <w:lang w:eastAsia="en-AU"/>
          <w14:ligatures w14:val="standardContextual"/>
        </w:rPr>
      </w:pPr>
      <w:r>
        <w:t>6</w:t>
      </w:r>
      <w:r>
        <w:rPr>
          <w:rFonts w:asciiTheme="minorHAnsi" w:eastAsiaTheme="minorEastAsia" w:hAnsiTheme="minorHAnsi" w:cstheme="minorBidi"/>
          <w:b w:val="0"/>
          <w:bCs w:val="0"/>
          <w:kern w:val="2"/>
          <w:sz w:val="24"/>
          <w:lang w:eastAsia="en-AU"/>
          <w14:ligatures w14:val="standardContextual"/>
        </w:rPr>
        <w:tab/>
      </w:r>
      <w:r>
        <w:t>Vector control on individual premises</w:t>
      </w:r>
      <w:r>
        <w:tab/>
      </w:r>
      <w:r>
        <w:fldChar w:fldCharType="begin"/>
      </w:r>
      <w:r>
        <w:instrText xml:space="preserve"> PAGEREF _Toc195777929 \h </w:instrText>
      </w:r>
      <w:r>
        <w:fldChar w:fldCharType="separate"/>
      </w:r>
      <w:r>
        <w:t>80</w:t>
      </w:r>
      <w:r>
        <w:fldChar w:fldCharType="end"/>
      </w:r>
    </w:p>
    <w:p w14:paraId="77D133E7" w14:textId="5A9BD8C1"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1</w:t>
      </w:r>
      <w:r>
        <w:rPr>
          <w:rFonts w:asciiTheme="minorHAnsi" w:eastAsiaTheme="minorEastAsia" w:hAnsiTheme="minorHAnsi" w:cstheme="minorBidi"/>
          <w:noProof/>
          <w:kern w:val="2"/>
          <w:sz w:val="24"/>
          <w:lang w:eastAsia="en-AU"/>
          <w14:ligatures w14:val="standardContextual"/>
        </w:rPr>
        <w:tab/>
      </w:r>
      <w:r>
        <w:rPr>
          <w:noProof/>
        </w:rPr>
        <w:t>Extensive northern cattle systems</w:t>
      </w:r>
      <w:r>
        <w:rPr>
          <w:noProof/>
        </w:rPr>
        <w:tab/>
      </w:r>
      <w:r>
        <w:rPr>
          <w:noProof/>
        </w:rPr>
        <w:fldChar w:fldCharType="begin"/>
      </w:r>
      <w:r>
        <w:rPr>
          <w:noProof/>
        </w:rPr>
        <w:instrText xml:space="preserve"> PAGEREF _Toc195777930 \h </w:instrText>
      </w:r>
      <w:r>
        <w:rPr>
          <w:noProof/>
        </w:rPr>
      </w:r>
      <w:r>
        <w:rPr>
          <w:noProof/>
        </w:rPr>
        <w:fldChar w:fldCharType="separate"/>
      </w:r>
      <w:r>
        <w:rPr>
          <w:noProof/>
        </w:rPr>
        <w:t>80</w:t>
      </w:r>
      <w:r>
        <w:rPr>
          <w:noProof/>
        </w:rPr>
        <w:fldChar w:fldCharType="end"/>
      </w:r>
    </w:p>
    <w:p w14:paraId="2FC12C04" w14:textId="12963BC1"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2</w:t>
      </w:r>
      <w:r>
        <w:rPr>
          <w:rFonts w:asciiTheme="minorHAnsi" w:eastAsiaTheme="minorEastAsia" w:hAnsiTheme="minorHAnsi" w:cstheme="minorBidi"/>
          <w:noProof/>
          <w:kern w:val="2"/>
          <w:sz w:val="24"/>
          <w:lang w:eastAsia="en-AU"/>
          <w14:ligatures w14:val="standardContextual"/>
        </w:rPr>
        <w:tab/>
      </w:r>
      <w:r>
        <w:rPr>
          <w:noProof/>
        </w:rPr>
        <w:t>Southern beef cattle systems</w:t>
      </w:r>
      <w:r>
        <w:rPr>
          <w:noProof/>
        </w:rPr>
        <w:tab/>
      </w:r>
      <w:r>
        <w:rPr>
          <w:noProof/>
        </w:rPr>
        <w:fldChar w:fldCharType="begin"/>
      </w:r>
      <w:r>
        <w:rPr>
          <w:noProof/>
        </w:rPr>
        <w:instrText xml:space="preserve"> PAGEREF _Toc195777931 \h </w:instrText>
      </w:r>
      <w:r>
        <w:rPr>
          <w:noProof/>
        </w:rPr>
      </w:r>
      <w:r>
        <w:rPr>
          <w:noProof/>
        </w:rPr>
        <w:fldChar w:fldCharType="separate"/>
      </w:r>
      <w:r>
        <w:rPr>
          <w:noProof/>
        </w:rPr>
        <w:t>82</w:t>
      </w:r>
      <w:r>
        <w:rPr>
          <w:noProof/>
        </w:rPr>
        <w:fldChar w:fldCharType="end"/>
      </w:r>
    </w:p>
    <w:p w14:paraId="20C25C1D" w14:textId="17F0BECA"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3</w:t>
      </w:r>
      <w:r>
        <w:rPr>
          <w:rFonts w:asciiTheme="minorHAnsi" w:eastAsiaTheme="minorEastAsia" w:hAnsiTheme="minorHAnsi" w:cstheme="minorBidi"/>
          <w:noProof/>
          <w:kern w:val="2"/>
          <w:sz w:val="24"/>
          <w:lang w:eastAsia="en-AU"/>
          <w14:ligatures w14:val="standardContextual"/>
        </w:rPr>
        <w:tab/>
      </w:r>
      <w:r>
        <w:rPr>
          <w:noProof/>
        </w:rPr>
        <w:t>Feedlots</w:t>
      </w:r>
      <w:r>
        <w:rPr>
          <w:noProof/>
        </w:rPr>
        <w:tab/>
      </w:r>
      <w:r>
        <w:rPr>
          <w:noProof/>
        </w:rPr>
        <w:fldChar w:fldCharType="begin"/>
      </w:r>
      <w:r>
        <w:rPr>
          <w:noProof/>
        </w:rPr>
        <w:instrText xml:space="preserve"> PAGEREF _Toc195777932 \h </w:instrText>
      </w:r>
      <w:r>
        <w:rPr>
          <w:noProof/>
        </w:rPr>
      </w:r>
      <w:r>
        <w:rPr>
          <w:noProof/>
        </w:rPr>
        <w:fldChar w:fldCharType="separate"/>
      </w:r>
      <w:r>
        <w:rPr>
          <w:noProof/>
        </w:rPr>
        <w:t>84</w:t>
      </w:r>
      <w:r>
        <w:rPr>
          <w:noProof/>
        </w:rPr>
        <w:fldChar w:fldCharType="end"/>
      </w:r>
    </w:p>
    <w:p w14:paraId="5B548306" w14:textId="7631D25E"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4</w:t>
      </w:r>
      <w:r>
        <w:rPr>
          <w:rFonts w:asciiTheme="minorHAnsi" w:eastAsiaTheme="minorEastAsia" w:hAnsiTheme="minorHAnsi" w:cstheme="minorBidi"/>
          <w:noProof/>
          <w:kern w:val="2"/>
          <w:sz w:val="24"/>
          <w:lang w:eastAsia="en-AU"/>
          <w14:ligatures w14:val="standardContextual"/>
        </w:rPr>
        <w:tab/>
      </w:r>
      <w:r>
        <w:rPr>
          <w:noProof/>
        </w:rPr>
        <w:t>Dairies</w:t>
      </w:r>
      <w:r>
        <w:rPr>
          <w:noProof/>
        </w:rPr>
        <w:tab/>
      </w:r>
      <w:r>
        <w:rPr>
          <w:noProof/>
        </w:rPr>
        <w:fldChar w:fldCharType="begin"/>
      </w:r>
      <w:r>
        <w:rPr>
          <w:noProof/>
        </w:rPr>
        <w:instrText xml:space="preserve"> PAGEREF _Toc195777933 \h </w:instrText>
      </w:r>
      <w:r>
        <w:rPr>
          <w:noProof/>
        </w:rPr>
      </w:r>
      <w:r>
        <w:rPr>
          <w:noProof/>
        </w:rPr>
        <w:fldChar w:fldCharType="separate"/>
      </w:r>
      <w:r>
        <w:rPr>
          <w:noProof/>
        </w:rPr>
        <w:t>87</w:t>
      </w:r>
      <w:r>
        <w:rPr>
          <w:noProof/>
        </w:rPr>
        <w:fldChar w:fldCharType="end"/>
      </w:r>
    </w:p>
    <w:p w14:paraId="543369C0" w14:textId="34BFEA4F"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5</w:t>
      </w:r>
      <w:r>
        <w:rPr>
          <w:rFonts w:asciiTheme="minorHAnsi" w:eastAsiaTheme="minorEastAsia" w:hAnsiTheme="minorHAnsi" w:cstheme="minorBidi"/>
          <w:noProof/>
          <w:kern w:val="2"/>
          <w:sz w:val="24"/>
          <w:lang w:eastAsia="en-AU"/>
          <w14:ligatures w14:val="standardContextual"/>
        </w:rPr>
        <w:tab/>
      </w:r>
      <w:r>
        <w:rPr>
          <w:noProof/>
        </w:rPr>
        <w:t>Saleyards</w:t>
      </w:r>
      <w:r>
        <w:rPr>
          <w:noProof/>
        </w:rPr>
        <w:tab/>
      </w:r>
      <w:r>
        <w:rPr>
          <w:noProof/>
        </w:rPr>
        <w:fldChar w:fldCharType="begin"/>
      </w:r>
      <w:r>
        <w:rPr>
          <w:noProof/>
        </w:rPr>
        <w:instrText xml:space="preserve"> PAGEREF _Toc195777934 \h </w:instrText>
      </w:r>
      <w:r>
        <w:rPr>
          <w:noProof/>
        </w:rPr>
      </w:r>
      <w:r>
        <w:rPr>
          <w:noProof/>
        </w:rPr>
        <w:fldChar w:fldCharType="separate"/>
      </w:r>
      <w:r>
        <w:rPr>
          <w:noProof/>
        </w:rPr>
        <w:t>90</w:t>
      </w:r>
      <w:r>
        <w:rPr>
          <w:noProof/>
        </w:rPr>
        <w:fldChar w:fldCharType="end"/>
      </w:r>
    </w:p>
    <w:p w14:paraId="536CCC28" w14:textId="2B80DF87"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6</w:t>
      </w:r>
      <w:r>
        <w:rPr>
          <w:rFonts w:asciiTheme="minorHAnsi" w:eastAsiaTheme="minorEastAsia" w:hAnsiTheme="minorHAnsi" w:cstheme="minorBidi"/>
          <w:noProof/>
          <w:kern w:val="2"/>
          <w:sz w:val="24"/>
          <w:lang w:eastAsia="en-AU"/>
          <w14:ligatures w14:val="standardContextual"/>
        </w:rPr>
        <w:tab/>
      </w:r>
      <w:r>
        <w:rPr>
          <w:noProof/>
        </w:rPr>
        <w:t>Abattoirs (including lairage)</w:t>
      </w:r>
      <w:r>
        <w:rPr>
          <w:noProof/>
        </w:rPr>
        <w:tab/>
      </w:r>
      <w:r>
        <w:rPr>
          <w:noProof/>
        </w:rPr>
        <w:fldChar w:fldCharType="begin"/>
      </w:r>
      <w:r>
        <w:rPr>
          <w:noProof/>
        </w:rPr>
        <w:instrText xml:space="preserve"> PAGEREF _Toc195777935 \h </w:instrText>
      </w:r>
      <w:r>
        <w:rPr>
          <w:noProof/>
        </w:rPr>
      </w:r>
      <w:r>
        <w:rPr>
          <w:noProof/>
        </w:rPr>
        <w:fldChar w:fldCharType="separate"/>
      </w:r>
      <w:r>
        <w:rPr>
          <w:noProof/>
        </w:rPr>
        <w:t>92</w:t>
      </w:r>
      <w:r>
        <w:rPr>
          <w:noProof/>
        </w:rPr>
        <w:fldChar w:fldCharType="end"/>
      </w:r>
    </w:p>
    <w:p w14:paraId="0FE0F978" w14:textId="06448DC1"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7</w:t>
      </w:r>
      <w:r>
        <w:rPr>
          <w:rFonts w:asciiTheme="minorHAnsi" w:eastAsiaTheme="minorEastAsia" w:hAnsiTheme="minorHAnsi" w:cstheme="minorBidi"/>
          <w:noProof/>
          <w:kern w:val="2"/>
          <w:sz w:val="24"/>
          <w:lang w:eastAsia="en-AU"/>
          <w14:ligatures w14:val="standardContextual"/>
        </w:rPr>
        <w:tab/>
      </w:r>
      <w:r>
        <w:rPr>
          <w:noProof/>
        </w:rPr>
        <w:t>Ports</w:t>
      </w:r>
      <w:r>
        <w:rPr>
          <w:noProof/>
        </w:rPr>
        <w:tab/>
      </w:r>
      <w:r>
        <w:rPr>
          <w:noProof/>
        </w:rPr>
        <w:fldChar w:fldCharType="begin"/>
      </w:r>
      <w:r>
        <w:rPr>
          <w:noProof/>
        </w:rPr>
        <w:instrText xml:space="preserve"> PAGEREF _Toc195777936 \h </w:instrText>
      </w:r>
      <w:r>
        <w:rPr>
          <w:noProof/>
        </w:rPr>
      </w:r>
      <w:r>
        <w:rPr>
          <w:noProof/>
        </w:rPr>
        <w:fldChar w:fldCharType="separate"/>
      </w:r>
      <w:r>
        <w:rPr>
          <w:noProof/>
        </w:rPr>
        <w:t>94</w:t>
      </w:r>
      <w:r>
        <w:rPr>
          <w:noProof/>
        </w:rPr>
        <w:fldChar w:fldCharType="end"/>
      </w:r>
    </w:p>
    <w:p w14:paraId="44CF2964" w14:textId="54F98994"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6.8</w:t>
      </w:r>
      <w:r>
        <w:rPr>
          <w:rFonts w:asciiTheme="minorHAnsi" w:eastAsiaTheme="minorEastAsia" w:hAnsiTheme="minorHAnsi" w:cstheme="minorBidi"/>
          <w:noProof/>
          <w:kern w:val="2"/>
          <w:sz w:val="24"/>
          <w:lang w:eastAsia="en-AU"/>
          <w14:ligatures w14:val="standardContextual"/>
        </w:rPr>
        <w:tab/>
      </w:r>
      <w:r>
        <w:rPr>
          <w:noProof/>
        </w:rPr>
        <w:t>Milk processing facilities</w:t>
      </w:r>
      <w:r>
        <w:rPr>
          <w:noProof/>
        </w:rPr>
        <w:tab/>
      </w:r>
      <w:r>
        <w:rPr>
          <w:noProof/>
        </w:rPr>
        <w:fldChar w:fldCharType="begin"/>
      </w:r>
      <w:r>
        <w:rPr>
          <w:noProof/>
        </w:rPr>
        <w:instrText xml:space="preserve"> PAGEREF _Toc195777937 \h </w:instrText>
      </w:r>
      <w:r>
        <w:rPr>
          <w:noProof/>
        </w:rPr>
      </w:r>
      <w:r>
        <w:rPr>
          <w:noProof/>
        </w:rPr>
        <w:fldChar w:fldCharType="separate"/>
      </w:r>
      <w:r>
        <w:rPr>
          <w:noProof/>
        </w:rPr>
        <w:t>96</w:t>
      </w:r>
      <w:r>
        <w:rPr>
          <w:noProof/>
        </w:rPr>
        <w:fldChar w:fldCharType="end"/>
      </w:r>
    </w:p>
    <w:p w14:paraId="5A73AF07" w14:textId="0F77FC3F" w:rsidR="007416A9" w:rsidRDefault="007416A9">
      <w:pPr>
        <w:pStyle w:val="TOC1"/>
        <w:rPr>
          <w:rFonts w:asciiTheme="minorHAnsi" w:eastAsiaTheme="minorEastAsia" w:hAnsiTheme="minorHAnsi" w:cstheme="minorBidi"/>
          <w:b w:val="0"/>
          <w:bCs w:val="0"/>
          <w:kern w:val="2"/>
          <w:sz w:val="24"/>
          <w:lang w:eastAsia="en-AU"/>
          <w14:ligatures w14:val="standardContextual"/>
        </w:rPr>
      </w:pPr>
      <w:r>
        <w:t>7</w:t>
      </w:r>
      <w:r>
        <w:rPr>
          <w:rFonts w:asciiTheme="minorHAnsi" w:eastAsiaTheme="minorEastAsia" w:hAnsiTheme="minorHAnsi" w:cstheme="minorBidi"/>
          <w:b w:val="0"/>
          <w:bCs w:val="0"/>
          <w:kern w:val="2"/>
          <w:sz w:val="24"/>
          <w:lang w:eastAsia="en-AU"/>
          <w14:ligatures w14:val="standardContextual"/>
        </w:rPr>
        <w:tab/>
      </w:r>
      <w:r>
        <w:t>Vector control in specific circumstances</w:t>
      </w:r>
      <w:r>
        <w:tab/>
      </w:r>
      <w:r>
        <w:fldChar w:fldCharType="begin"/>
      </w:r>
      <w:r>
        <w:instrText xml:space="preserve"> PAGEREF _Toc195777938 \h </w:instrText>
      </w:r>
      <w:r>
        <w:fldChar w:fldCharType="separate"/>
      </w:r>
      <w:r>
        <w:t>97</w:t>
      </w:r>
      <w:r>
        <w:fldChar w:fldCharType="end"/>
      </w:r>
    </w:p>
    <w:p w14:paraId="230E873F" w14:textId="5C66FF22"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7.1</w:t>
      </w:r>
      <w:r>
        <w:rPr>
          <w:rFonts w:asciiTheme="minorHAnsi" w:eastAsiaTheme="minorEastAsia" w:hAnsiTheme="minorHAnsi" w:cstheme="minorBidi"/>
          <w:noProof/>
          <w:kern w:val="2"/>
          <w:sz w:val="24"/>
          <w:lang w:eastAsia="en-AU"/>
          <w14:ligatures w14:val="standardContextual"/>
        </w:rPr>
        <w:tab/>
      </w:r>
      <w:r>
        <w:rPr>
          <w:noProof/>
        </w:rPr>
        <w:t>High value stock (e.g. breeding stock)</w:t>
      </w:r>
      <w:r>
        <w:rPr>
          <w:noProof/>
        </w:rPr>
        <w:tab/>
      </w:r>
      <w:r>
        <w:rPr>
          <w:noProof/>
        </w:rPr>
        <w:fldChar w:fldCharType="begin"/>
      </w:r>
      <w:r>
        <w:rPr>
          <w:noProof/>
        </w:rPr>
        <w:instrText xml:space="preserve"> PAGEREF _Toc195777939 \h </w:instrText>
      </w:r>
      <w:r>
        <w:rPr>
          <w:noProof/>
        </w:rPr>
      </w:r>
      <w:r>
        <w:rPr>
          <w:noProof/>
        </w:rPr>
        <w:fldChar w:fldCharType="separate"/>
      </w:r>
      <w:r>
        <w:rPr>
          <w:noProof/>
        </w:rPr>
        <w:t>97</w:t>
      </w:r>
      <w:r>
        <w:rPr>
          <w:noProof/>
        </w:rPr>
        <w:fldChar w:fldCharType="end"/>
      </w:r>
    </w:p>
    <w:p w14:paraId="7F673E58" w14:textId="3ABB89A2"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7.2</w:t>
      </w:r>
      <w:r>
        <w:rPr>
          <w:rFonts w:asciiTheme="minorHAnsi" w:eastAsiaTheme="minorEastAsia" w:hAnsiTheme="minorHAnsi" w:cstheme="minorBidi"/>
          <w:noProof/>
          <w:kern w:val="2"/>
          <w:sz w:val="24"/>
          <w:lang w:eastAsia="en-AU"/>
          <w14:ligatures w14:val="standardContextual"/>
        </w:rPr>
        <w:tab/>
      </w:r>
      <w:r>
        <w:rPr>
          <w:noProof/>
        </w:rPr>
        <w:t>Movement of cattle and cattle products</w:t>
      </w:r>
      <w:r>
        <w:rPr>
          <w:noProof/>
        </w:rPr>
        <w:tab/>
      </w:r>
      <w:r>
        <w:rPr>
          <w:noProof/>
        </w:rPr>
        <w:fldChar w:fldCharType="begin"/>
      </w:r>
      <w:r>
        <w:rPr>
          <w:noProof/>
        </w:rPr>
        <w:instrText xml:space="preserve"> PAGEREF _Toc195777940 \h </w:instrText>
      </w:r>
      <w:r>
        <w:rPr>
          <w:noProof/>
        </w:rPr>
      </w:r>
      <w:r>
        <w:rPr>
          <w:noProof/>
        </w:rPr>
        <w:fldChar w:fldCharType="separate"/>
      </w:r>
      <w:r>
        <w:rPr>
          <w:noProof/>
        </w:rPr>
        <w:t>99</w:t>
      </w:r>
      <w:r>
        <w:rPr>
          <w:noProof/>
        </w:rPr>
        <w:fldChar w:fldCharType="end"/>
      </w:r>
    </w:p>
    <w:p w14:paraId="36CFBA98" w14:textId="1146D2FB"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7.3</w:t>
      </w:r>
      <w:r>
        <w:rPr>
          <w:rFonts w:asciiTheme="minorHAnsi" w:eastAsiaTheme="minorEastAsia" w:hAnsiTheme="minorHAnsi" w:cstheme="minorBidi"/>
          <w:noProof/>
          <w:kern w:val="2"/>
          <w:sz w:val="24"/>
          <w:lang w:eastAsia="en-AU"/>
          <w14:ligatures w14:val="standardContextual"/>
        </w:rPr>
        <w:tab/>
      </w:r>
      <w:r>
        <w:rPr>
          <w:noProof/>
        </w:rPr>
        <w:t>Movement of non-susceptible animals</w:t>
      </w:r>
      <w:r>
        <w:rPr>
          <w:noProof/>
        </w:rPr>
        <w:tab/>
      </w:r>
      <w:r>
        <w:rPr>
          <w:noProof/>
        </w:rPr>
        <w:fldChar w:fldCharType="begin"/>
      </w:r>
      <w:r>
        <w:rPr>
          <w:noProof/>
        </w:rPr>
        <w:instrText xml:space="preserve"> PAGEREF _Toc195777941 \h </w:instrText>
      </w:r>
      <w:r>
        <w:rPr>
          <w:noProof/>
        </w:rPr>
      </w:r>
      <w:r>
        <w:rPr>
          <w:noProof/>
        </w:rPr>
        <w:fldChar w:fldCharType="separate"/>
      </w:r>
      <w:r>
        <w:rPr>
          <w:noProof/>
        </w:rPr>
        <w:t>101</w:t>
      </w:r>
      <w:r>
        <w:rPr>
          <w:noProof/>
        </w:rPr>
        <w:fldChar w:fldCharType="end"/>
      </w:r>
    </w:p>
    <w:p w14:paraId="5A36202D" w14:textId="2AFF2125"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7.4</w:t>
      </w:r>
      <w:r>
        <w:rPr>
          <w:rFonts w:asciiTheme="minorHAnsi" w:eastAsiaTheme="minorEastAsia" w:hAnsiTheme="minorHAnsi" w:cstheme="minorBidi"/>
          <w:noProof/>
          <w:kern w:val="2"/>
          <w:sz w:val="24"/>
          <w:lang w:eastAsia="en-AU"/>
          <w14:ligatures w14:val="standardContextual"/>
        </w:rPr>
        <w:tab/>
      </w:r>
      <w:r>
        <w:rPr>
          <w:noProof/>
        </w:rPr>
        <w:t>High-risk premises</w:t>
      </w:r>
      <w:r>
        <w:rPr>
          <w:noProof/>
        </w:rPr>
        <w:tab/>
      </w:r>
      <w:r>
        <w:rPr>
          <w:noProof/>
        </w:rPr>
        <w:fldChar w:fldCharType="begin"/>
      </w:r>
      <w:r>
        <w:rPr>
          <w:noProof/>
        </w:rPr>
        <w:instrText xml:space="preserve"> PAGEREF _Toc195777942 \h </w:instrText>
      </w:r>
      <w:r>
        <w:rPr>
          <w:noProof/>
        </w:rPr>
      </w:r>
      <w:r>
        <w:rPr>
          <w:noProof/>
        </w:rPr>
        <w:fldChar w:fldCharType="separate"/>
      </w:r>
      <w:r>
        <w:rPr>
          <w:noProof/>
        </w:rPr>
        <w:t>102</w:t>
      </w:r>
      <w:r>
        <w:rPr>
          <w:noProof/>
        </w:rPr>
        <w:fldChar w:fldCharType="end"/>
      </w:r>
    </w:p>
    <w:p w14:paraId="697D38B5" w14:textId="18537908" w:rsidR="007416A9" w:rsidRDefault="007416A9">
      <w:pPr>
        <w:pStyle w:val="TOC1"/>
        <w:rPr>
          <w:rFonts w:asciiTheme="minorHAnsi" w:eastAsiaTheme="minorEastAsia" w:hAnsiTheme="minorHAnsi" w:cstheme="minorBidi"/>
          <w:b w:val="0"/>
          <w:bCs w:val="0"/>
          <w:kern w:val="2"/>
          <w:sz w:val="24"/>
          <w:lang w:eastAsia="en-AU"/>
          <w14:ligatures w14:val="standardContextual"/>
        </w:rPr>
      </w:pPr>
      <w:r>
        <w:t>8</w:t>
      </w:r>
      <w:r>
        <w:rPr>
          <w:rFonts w:asciiTheme="minorHAnsi" w:eastAsiaTheme="minorEastAsia" w:hAnsiTheme="minorHAnsi" w:cstheme="minorBidi"/>
          <w:b w:val="0"/>
          <w:bCs w:val="0"/>
          <w:kern w:val="2"/>
          <w:sz w:val="24"/>
          <w:lang w:eastAsia="en-AU"/>
          <w14:ligatures w14:val="standardContextual"/>
        </w:rPr>
        <w:tab/>
      </w:r>
      <w:r>
        <w:t>Uncertainties and research gaps</w:t>
      </w:r>
      <w:r>
        <w:tab/>
      </w:r>
      <w:r>
        <w:fldChar w:fldCharType="begin"/>
      </w:r>
      <w:r>
        <w:instrText xml:space="preserve"> PAGEREF _Toc195777943 \h </w:instrText>
      </w:r>
      <w:r>
        <w:fldChar w:fldCharType="separate"/>
      </w:r>
      <w:r>
        <w:t>105</w:t>
      </w:r>
      <w:r>
        <w:fldChar w:fldCharType="end"/>
      </w:r>
    </w:p>
    <w:p w14:paraId="03F57A35" w14:textId="4E47D1E5"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lastRenderedPageBreak/>
        <w:t>8.1</w:t>
      </w:r>
      <w:r>
        <w:rPr>
          <w:rFonts w:asciiTheme="minorHAnsi" w:eastAsiaTheme="minorEastAsia" w:hAnsiTheme="minorHAnsi" w:cstheme="minorBidi"/>
          <w:noProof/>
          <w:kern w:val="2"/>
          <w:sz w:val="24"/>
          <w:lang w:eastAsia="en-AU"/>
          <w14:ligatures w14:val="standardContextual"/>
        </w:rPr>
        <w:tab/>
      </w:r>
      <w:r>
        <w:rPr>
          <w:noProof/>
        </w:rPr>
        <w:t>Vector species that transmit LSD</w:t>
      </w:r>
      <w:r>
        <w:rPr>
          <w:noProof/>
        </w:rPr>
        <w:tab/>
      </w:r>
      <w:r>
        <w:rPr>
          <w:noProof/>
        </w:rPr>
        <w:fldChar w:fldCharType="begin"/>
      </w:r>
      <w:r>
        <w:rPr>
          <w:noProof/>
        </w:rPr>
        <w:instrText xml:space="preserve"> PAGEREF _Toc195777944 \h </w:instrText>
      </w:r>
      <w:r>
        <w:rPr>
          <w:noProof/>
        </w:rPr>
      </w:r>
      <w:r>
        <w:rPr>
          <w:noProof/>
        </w:rPr>
        <w:fldChar w:fldCharType="separate"/>
      </w:r>
      <w:r>
        <w:rPr>
          <w:noProof/>
        </w:rPr>
        <w:t>105</w:t>
      </w:r>
      <w:r>
        <w:rPr>
          <w:noProof/>
        </w:rPr>
        <w:fldChar w:fldCharType="end"/>
      </w:r>
    </w:p>
    <w:p w14:paraId="7B5DFFCB" w14:textId="09E22948"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8.2</w:t>
      </w:r>
      <w:r>
        <w:rPr>
          <w:rFonts w:asciiTheme="minorHAnsi" w:eastAsiaTheme="minorEastAsia" w:hAnsiTheme="minorHAnsi" w:cstheme="minorBidi"/>
          <w:noProof/>
          <w:kern w:val="2"/>
          <w:sz w:val="24"/>
          <w:lang w:eastAsia="en-AU"/>
          <w14:ligatures w14:val="standardContextual"/>
        </w:rPr>
        <w:tab/>
      </w:r>
      <w:r>
        <w:rPr>
          <w:noProof/>
        </w:rPr>
        <w:t>Efficacy of integrated pest management</w:t>
      </w:r>
      <w:r>
        <w:rPr>
          <w:noProof/>
        </w:rPr>
        <w:tab/>
      </w:r>
      <w:r>
        <w:rPr>
          <w:noProof/>
        </w:rPr>
        <w:fldChar w:fldCharType="begin"/>
      </w:r>
      <w:r>
        <w:rPr>
          <w:noProof/>
        </w:rPr>
        <w:instrText xml:space="preserve"> PAGEREF _Toc195777945 \h </w:instrText>
      </w:r>
      <w:r>
        <w:rPr>
          <w:noProof/>
        </w:rPr>
      </w:r>
      <w:r>
        <w:rPr>
          <w:noProof/>
        </w:rPr>
        <w:fldChar w:fldCharType="separate"/>
      </w:r>
      <w:r>
        <w:rPr>
          <w:noProof/>
        </w:rPr>
        <w:t>105</w:t>
      </w:r>
      <w:r>
        <w:rPr>
          <w:noProof/>
        </w:rPr>
        <w:fldChar w:fldCharType="end"/>
      </w:r>
    </w:p>
    <w:p w14:paraId="602B05F5" w14:textId="308571A7" w:rsidR="007416A9" w:rsidRDefault="007416A9">
      <w:pPr>
        <w:pStyle w:val="TOC2"/>
        <w:rPr>
          <w:rFonts w:asciiTheme="minorHAnsi" w:eastAsiaTheme="minorEastAsia" w:hAnsiTheme="minorHAnsi" w:cstheme="minorBidi"/>
          <w:noProof/>
          <w:kern w:val="2"/>
          <w:sz w:val="24"/>
          <w:lang w:eastAsia="en-AU"/>
          <w14:ligatures w14:val="standardContextual"/>
        </w:rPr>
      </w:pPr>
      <w:r>
        <w:rPr>
          <w:noProof/>
        </w:rPr>
        <w:t>8.3</w:t>
      </w:r>
      <w:r>
        <w:rPr>
          <w:rFonts w:asciiTheme="minorHAnsi" w:eastAsiaTheme="minorEastAsia" w:hAnsiTheme="minorHAnsi" w:cstheme="minorBidi"/>
          <w:noProof/>
          <w:kern w:val="2"/>
          <w:sz w:val="24"/>
          <w:lang w:eastAsia="en-AU"/>
          <w14:ligatures w14:val="standardContextual"/>
        </w:rPr>
        <w:tab/>
      </w:r>
      <w:r>
        <w:rPr>
          <w:noProof/>
        </w:rPr>
        <w:t>Number of insects required to transmit LSD</w:t>
      </w:r>
      <w:r>
        <w:rPr>
          <w:noProof/>
        </w:rPr>
        <w:tab/>
      </w:r>
      <w:r>
        <w:rPr>
          <w:noProof/>
        </w:rPr>
        <w:fldChar w:fldCharType="begin"/>
      </w:r>
      <w:r>
        <w:rPr>
          <w:noProof/>
        </w:rPr>
        <w:instrText xml:space="preserve"> PAGEREF _Toc195777946 \h </w:instrText>
      </w:r>
      <w:r>
        <w:rPr>
          <w:noProof/>
        </w:rPr>
      </w:r>
      <w:r>
        <w:rPr>
          <w:noProof/>
        </w:rPr>
        <w:fldChar w:fldCharType="separate"/>
      </w:r>
      <w:r>
        <w:rPr>
          <w:noProof/>
        </w:rPr>
        <w:t>106</w:t>
      </w:r>
      <w:r>
        <w:rPr>
          <w:noProof/>
        </w:rPr>
        <w:fldChar w:fldCharType="end"/>
      </w:r>
    </w:p>
    <w:p w14:paraId="6D90618A" w14:textId="04A25CC8" w:rsidR="007416A9" w:rsidRDefault="007416A9">
      <w:pPr>
        <w:pStyle w:val="TOC1"/>
        <w:rPr>
          <w:rFonts w:asciiTheme="minorHAnsi" w:eastAsiaTheme="minorEastAsia" w:hAnsiTheme="minorHAnsi" w:cstheme="minorBidi"/>
          <w:b w:val="0"/>
          <w:bCs w:val="0"/>
          <w:kern w:val="2"/>
          <w:sz w:val="24"/>
          <w:lang w:eastAsia="en-AU"/>
          <w14:ligatures w14:val="standardContextual"/>
        </w:rPr>
      </w:pPr>
      <w:r>
        <w:t>9</w:t>
      </w:r>
      <w:r>
        <w:rPr>
          <w:rFonts w:asciiTheme="minorHAnsi" w:eastAsiaTheme="minorEastAsia" w:hAnsiTheme="minorHAnsi" w:cstheme="minorBidi"/>
          <w:b w:val="0"/>
          <w:bCs w:val="0"/>
          <w:kern w:val="2"/>
          <w:sz w:val="24"/>
          <w:lang w:eastAsia="en-AU"/>
          <w14:ligatures w14:val="standardContextual"/>
        </w:rPr>
        <w:tab/>
      </w:r>
      <w:r>
        <w:t>References</w:t>
      </w:r>
      <w:r>
        <w:tab/>
      </w:r>
      <w:r>
        <w:fldChar w:fldCharType="begin"/>
      </w:r>
      <w:r>
        <w:instrText xml:space="preserve"> PAGEREF _Toc195777947 \h </w:instrText>
      </w:r>
      <w:r>
        <w:fldChar w:fldCharType="separate"/>
      </w:r>
      <w:r>
        <w:t>107</w:t>
      </w:r>
      <w:r>
        <w:fldChar w:fldCharType="end"/>
      </w:r>
    </w:p>
    <w:p w14:paraId="56FAEDA8" w14:textId="0A01F7F8" w:rsidR="007416A9" w:rsidRDefault="007416A9">
      <w:pPr>
        <w:pStyle w:val="TOC1"/>
        <w:rPr>
          <w:rFonts w:asciiTheme="minorHAnsi" w:eastAsiaTheme="minorEastAsia" w:hAnsiTheme="minorHAnsi" w:cstheme="minorBidi"/>
          <w:b w:val="0"/>
          <w:bCs w:val="0"/>
          <w:kern w:val="2"/>
          <w:sz w:val="24"/>
          <w:lang w:eastAsia="en-AU"/>
          <w14:ligatures w14:val="standardContextual"/>
        </w:rPr>
      </w:pPr>
      <w:r>
        <w:t>Appendix 1. Biology of potential fly vectors of lumpy skin disease in Australia</w:t>
      </w:r>
      <w:r>
        <w:tab/>
      </w:r>
      <w:r>
        <w:fldChar w:fldCharType="begin"/>
      </w:r>
      <w:r>
        <w:instrText xml:space="preserve"> PAGEREF _Toc195777948 \h </w:instrText>
      </w:r>
      <w:r>
        <w:fldChar w:fldCharType="separate"/>
      </w:r>
      <w:r>
        <w:t>126</w:t>
      </w:r>
      <w:r>
        <w:fldChar w:fldCharType="end"/>
      </w:r>
    </w:p>
    <w:p w14:paraId="737C300D" w14:textId="2182DBA4" w:rsidR="007416A9" w:rsidRDefault="007416A9">
      <w:pPr>
        <w:pStyle w:val="TOC1"/>
        <w:rPr>
          <w:rFonts w:asciiTheme="minorHAnsi" w:eastAsiaTheme="minorEastAsia" w:hAnsiTheme="minorHAnsi" w:cstheme="minorBidi"/>
          <w:b w:val="0"/>
          <w:bCs w:val="0"/>
          <w:kern w:val="2"/>
          <w:sz w:val="24"/>
          <w:lang w:eastAsia="en-AU"/>
          <w14:ligatures w14:val="standardContextual"/>
        </w:rPr>
      </w:pPr>
      <w:r>
        <w:t>Appendix 2. Biology of potential mosquito and midge vectors of lumpy skin disease in Australia</w:t>
      </w:r>
      <w:r>
        <w:tab/>
      </w:r>
      <w:r>
        <w:fldChar w:fldCharType="begin"/>
      </w:r>
      <w:r>
        <w:instrText xml:space="preserve"> PAGEREF _Toc195777949 \h </w:instrText>
      </w:r>
      <w:r>
        <w:fldChar w:fldCharType="separate"/>
      </w:r>
      <w:r>
        <w:t>128</w:t>
      </w:r>
      <w:r>
        <w:fldChar w:fldCharType="end"/>
      </w:r>
    </w:p>
    <w:p w14:paraId="7E4C63BF" w14:textId="38851B59" w:rsidR="007416A9" w:rsidRDefault="007416A9">
      <w:pPr>
        <w:pStyle w:val="TOC1"/>
        <w:rPr>
          <w:rFonts w:asciiTheme="minorHAnsi" w:eastAsiaTheme="minorEastAsia" w:hAnsiTheme="minorHAnsi" w:cstheme="minorBidi"/>
          <w:b w:val="0"/>
          <w:bCs w:val="0"/>
          <w:kern w:val="2"/>
          <w:sz w:val="24"/>
          <w:lang w:eastAsia="en-AU"/>
          <w14:ligatures w14:val="standardContextual"/>
        </w:rPr>
      </w:pPr>
      <w:r>
        <w:t>Appendix 3. Biology of tick potential vectors of lumpy skin disease in Australia</w:t>
      </w:r>
      <w:r>
        <w:tab/>
      </w:r>
      <w:r>
        <w:fldChar w:fldCharType="begin"/>
      </w:r>
      <w:r>
        <w:instrText xml:space="preserve"> PAGEREF _Toc195777950 \h </w:instrText>
      </w:r>
      <w:r>
        <w:fldChar w:fldCharType="separate"/>
      </w:r>
      <w:r>
        <w:t>130</w:t>
      </w:r>
      <w:r>
        <w:fldChar w:fldCharType="end"/>
      </w:r>
    </w:p>
    <w:p w14:paraId="539B8E7F" w14:textId="0CB3B2B8" w:rsidR="007416A9" w:rsidRDefault="007416A9">
      <w:pPr>
        <w:pStyle w:val="TOC1"/>
        <w:rPr>
          <w:rFonts w:asciiTheme="minorHAnsi" w:eastAsiaTheme="minorEastAsia" w:hAnsiTheme="minorHAnsi" w:cstheme="minorBidi"/>
          <w:b w:val="0"/>
          <w:bCs w:val="0"/>
          <w:kern w:val="2"/>
          <w:sz w:val="24"/>
          <w:lang w:eastAsia="en-AU"/>
          <w14:ligatures w14:val="standardContextual"/>
        </w:rPr>
      </w:pPr>
      <w:r>
        <w:t>Appendix 4. AW-IPM Case Study: Control and Elimination of human African trypanosomiasis (HAT) in African nations</w:t>
      </w:r>
      <w:r>
        <w:tab/>
      </w:r>
      <w:r>
        <w:fldChar w:fldCharType="begin"/>
      </w:r>
      <w:r>
        <w:instrText xml:space="preserve"> PAGEREF _Toc195777951 \h </w:instrText>
      </w:r>
      <w:r>
        <w:fldChar w:fldCharType="separate"/>
      </w:r>
      <w:r>
        <w:t>131</w:t>
      </w:r>
      <w:r>
        <w:fldChar w:fldCharType="end"/>
      </w:r>
    </w:p>
    <w:p w14:paraId="11B67E93" w14:textId="5B6F03B4" w:rsidR="007416A9" w:rsidRDefault="007416A9">
      <w:pPr>
        <w:pStyle w:val="TOC1"/>
        <w:rPr>
          <w:rFonts w:asciiTheme="minorHAnsi" w:eastAsiaTheme="minorEastAsia" w:hAnsiTheme="minorHAnsi" w:cstheme="minorBidi"/>
          <w:b w:val="0"/>
          <w:bCs w:val="0"/>
          <w:kern w:val="2"/>
          <w:sz w:val="24"/>
          <w:lang w:eastAsia="en-AU"/>
          <w14:ligatures w14:val="standardContextual"/>
        </w:rPr>
      </w:pPr>
      <w:r>
        <w:t>Appendix 6. Mode of actions of important chemical classes</w:t>
      </w:r>
      <w:r>
        <w:tab/>
      </w:r>
      <w:r>
        <w:fldChar w:fldCharType="begin"/>
      </w:r>
      <w:r>
        <w:instrText xml:space="preserve"> PAGEREF _Toc195777952 \h </w:instrText>
      </w:r>
      <w:r>
        <w:fldChar w:fldCharType="separate"/>
      </w:r>
      <w:r>
        <w:t>140</w:t>
      </w:r>
      <w:r>
        <w:fldChar w:fldCharType="end"/>
      </w:r>
    </w:p>
    <w:p w14:paraId="163DD347" w14:textId="2122781D" w:rsidR="00FE4905" w:rsidRDefault="00BD346C" w:rsidP="00A1505E">
      <w:r w:rsidRPr="00A1505E">
        <w:fldChar w:fldCharType="end"/>
      </w:r>
    </w:p>
    <w:p w14:paraId="7380F0D3" w14:textId="77777777" w:rsidR="002B045B" w:rsidRDefault="00FE4905" w:rsidP="002B0931">
      <w:pPr>
        <w:pStyle w:val="Heading3a"/>
        <w:rPr>
          <w:noProof/>
        </w:rPr>
      </w:pPr>
      <w:r>
        <w:t>Tables</w:t>
      </w:r>
      <w:r w:rsidR="002B0931">
        <w:fldChar w:fldCharType="begin"/>
      </w:r>
      <w:r w:rsidR="002B0931">
        <w:instrText xml:space="preserve"> TOC \h \z \c "Table" </w:instrText>
      </w:r>
      <w:r w:rsidR="002B0931">
        <w:fldChar w:fldCharType="separate"/>
      </w:r>
    </w:p>
    <w:p w14:paraId="0E378941" w14:textId="4283209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699" w:history="1">
        <w:r w:rsidRPr="000B59F5">
          <w:rPr>
            <w:rStyle w:val="Hyperlink"/>
            <w:noProof/>
          </w:rPr>
          <w:t>Table 1. Premises type index.</w:t>
        </w:r>
        <w:r>
          <w:rPr>
            <w:noProof/>
            <w:webHidden/>
          </w:rPr>
          <w:tab/>
        </w:r>
        <w:r>
          <w:rPr>
            <w:noProof/>
            <w:webHidden/>
          </w:rPr>
          <w:fldChar w:fldCharType="begin"/>
        </w:r>
        <w:r>
          <w:rPr>
            <w:noProof/>
            <w:webHidden/>
          </w:rPr>
          <w:instrText xml:space="preserve"> PAGEREF _Toc195772699 \h </w:instrText>
        </w:r>
        <w:r>
          <w:rPr>
            <w:noProof/>
            <w:webHidden/>
          </w:rPr>
        </w:r>
        <w:r>
          <w:rPr>
            <w:noProof/>
            <w:webHidden/>
          </w:rPr>
          <w:fldChar w:fldCharType="separate"/>
        </w:r>
        <w:r w:rsidR="007416A9">
          <w:rPr>
            <w:noProof/>
            <w:webHidden/>
          </w:rPr>
          <w:t>2</w:t>
        </w:r>
        <w:r>
          <w:rPr>
            <w:noProof/>
            <w:webHidden/>
          </w:rPr>
          <w:fldChar w:fldCharType="end"/>
        </w:r>
      </w:hyperlink>
    </w:p>
    <w:p w14:paraId="0399478D" w14:textId="2167BF99"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0" w:history="1">
        <w:r w:rsidRPr="000B59F5">
          <w:rPr>
            <w:rStyle w:val="Hyperlink"/>
            <w:noProof/>
          </w:rPr>
          <w:t>Table 2. Vectors implicated in LSDV transmission.</w:t>
        </w:r>
        <w:r>
          <w:rPr>
            <w:noProof/>
            <w:webHidden/>
          </w:rPr>
          <w:tab/>
        </w:r>
        <w:r>
          <w:rPr>
            <w:noProof/>
            <w:webHidden/>
          </w:rPr>
          <w:fldChar w:fldCharType="begin"/>
        </w:r>
        <w:r>
          <w:rPr>
            <w:noProof/>
            <w:webHidden/>
          </w:rPr>
          <w:instrText xml:space="preserve"> PAGEREF _Toc195772700 \h </w:instrText>
        </w:r>
        <w:r>
          <w:rPr>
            <w:noProof/>
            <w:webHidden/>
          </w:rPr>
        </w:r>
        <w:r>
          <w:rPr>
            <w:noProof/>
            <w:webHidden/>
          </w:rPr>
          <w:fldChar w:fldCharType="separate"/>
        </w:r>
        <w:r w:rsidR="007416A9">
          <w:rPr>
            <w:noProof/>
            <w:webHidden/>
          </w:rPr>
          <w:t>9</w:t>
        </w:r>
        <w:r>
          <w:rPr>
            <w:noProof/>
            <w:webHidden/>
          </w:rPr>
          <w:fldChar w:fldCharType="end"/>
        </w:r>
      </w:hyperlink>
    </w:p>
    <w:p w14:paraId="2A5AA3E5" w14:textId="182FD92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1" w:history="1">
        <w:r w:rsidRPr="000B59F5">
          <w:rPr>
            <w:rStyle w:val="Hyperlink"/>
            <w:noProof/>
          </w:rPr>
          <w:t>Table 3. Vectors specific to Australia implicated in LSDV transmission.</w:t>
        </w:r>
        <w:r>
          <w:rPr>
            <w:noProof/>
            <w:webHidden/>
          </w:rPr>
          <w:tab/>
        </w:r>
        <w:r>
          <w:rPr>
            <w:noProof/>
            <w:webHidden/>
          </w:rPr>
          <w:fldChar w:fldCharType="begin"/>
        </w:r>
        <w:r>
          <w:rPr>
            <w:noProof/>
            <w:webHidden/>
          </w:rPr>
          <w:instrText xml:space="preserve"> PAGEREF _Toc195772701 \h </w:instrText>
        </w:r>
        <w:r>
          <w:rPr>
            <w:noProof/>
            <w:webHidden/>
          </w:rPr>
        </w:r>
        <w:r>
          <w:rPr>
            <w:noProof/>
            <w:webHidden/>
          </w:rPr>
          <w:fldChar w:fldCharType="separate"/>
        </w:r>
        <w:r w:rsidR="007416A9">
          <w:rPr>
            <w:noProof/>
            <w:webHidden/>
          </w:rPr>
          <w:t>16</w:t>
        </w:r>
        <w:r>
          <w:rPr>
            <w:noProof/>
            <w:webHidden/>
          </w:rPr>
          <w:fldChar w:fldCharType="end"/>
        </w:r>
      </w:hyperlink>
    </w:p>
    <w:p w14:paraId="724E6074" w14:textId="6BF68CD5"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2" w:history="1">
        <w:r w:rsidRPr="000B59F5">
          <w:rPr>
            <w:rStyle w:val="Hyperlink"/>
            <w:noProof/>
          </w:rPr>
          <w:t>Table 4. A summary of environmental control measures suitable for flies, mosquitoes, midges and ticks.</w:t>
        </w:r>
        <w:r>
          <w:rPr>
            <w:noProof/>
            <w:webHidden/>
          </w:rPr>
          <w:tab/>
        </w:r>
        <w:r>
          <w:rPr>
            <w:noProof/>
            <w:webHidden/>
          </w:rPr>
          <w:fldChar w:fldCharType="begin"/>
        </w:r>
        <w:r>
          <w:rPr>
            <w:noProof/>
            <w:webHidden/>
          </w:rPr>
          <w:instrText xml:space="preserve"> PAGEREF _Toc195772702 \h </w:instrText>
        </w:r>
        <w:r>
          <w:rPr>
            <w:noProof/>
            <w:webHidden/>
          </w:rPr>
        </w:r>
        <w:r>
          <w:rPr>
            <w:noProof/>
            <w:webHidden/>
          </w:rPr>
          <w:fldChar w:fldCharType="separate"/>
        </w:r>
        <w:r w:rsidR="007416A9">
          <w:rPr>
            <w:noProof/>
            <w:webHidden/>
          </w:rPr>
          <w:t>37</w:t>
        </w:r>
        <w:r>
          <w:rPr>
            <w:noProof/>
            <w:webHidden/>
          </w:rPr>
          <w:fldChar w:fldCharType="end"/>
        </w:r>
      </w:hyperlink>
    </w:p>
    <w:p w14:paraId="43D7414B" w14:textId="5FF39728"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3" w:history="1">
        <w:r w:rsidRPr="000B59F5">
          <w:rPr>
            <w:rStyle w:val="Hyperlink"/>
            <w:noProof/>
          </w:rPr>
          <w:t xml:space="preserve">Table 5. </w:t>
        </w:r>
        <w:r w:rsidRPr="000B59F5">
          <w:rPr>
            <w:rStyle w:val="Hyperlink"/>
            <w:noProof/>
            <w:lang w:eastAsia="en-US"/>
          </w:rPr>
          <w:t>Environmental control methods for flies: Sanitation practices</w:t>
        </w:r>
        <w:r>
          <w:rPr>
            <w:noProof/>
            <w:webHidden/>
          </w:rPr>
          <w:tab/>
        </w:r>
        <w:r>
          <w:rPr>
            <w:noProof/>
            <w:webHidden/>
          </w:rPr>
          <w:fldChar w:fldCharType="begin"/>
        </w:r>
        <w:r>
          <w:rPr>
            <w:noProof/>
            <w:webHidden/>
          </w:rPr>
          <w:instrText xml:space="preserve"> PAGEREF _Toc195772703 \h </w:instrText>
        </w:r>
        <w:r>
          <w:rPr>
            <w:noProof/>
            <w:webHidden/>
          </w:rPr>
        </w:r>
        <w:r>
          <w:rPr>
            <w:noProof/>
            <w:webHidden/>
          </w:rPr>
          <w:fldChar w:fldCharType="separate"/>
        </w:r>
        <w:r w:rsidR="007416A9">
          <w:rPr>
            <w:noProof/>
            <w:webHidden/>
          </w:rPr>
          <w:t>38</w:t>
        </w:r>
        <w:r>
          <w:rPr>
            <w:noProof/>
            <w:webHidden/>
          </w:rPr>
          <w:fldChar w:fldCharType="end"/>
        </w:r>
      </w:hyperlink>
    </w:p>
    <w:p w14:paraId="33F0BD87" w14:textId="12921742"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4" w:history="1">
        <w:r w:rsidRPr="000B59F5">
          <w:rPr>
            <w:rStyle w:val="Hyperlink"/>
            <w:noProof/>
          </w:rPr>
          <w:t xml:space="preserve">Table 6. </w:t>
        </w:r>
        <w:r w:rsidRPr="000B59F5">
          <w:rPr>
            <w:rStyle w:val="Hyperlink"/>
            <w:noProof/>
            <w:lang w:eastAsia="en-US"/>
          </w:rPr>
          <w:t>Environmental control methods for flies: Housing modifications</w:t>
        </w:r>
        <w:r>
          <w:rPr>
            <w:noProof/>
            <w:webHidden/>
          </w:rPr>
          <w:tab/>
        </w:r>
        <w:r>
          <w:rPr>
            <w:noProof/>
            <w:webHidden/>
          </w:rPr>
          <w:fldChar w:fldCharType="begin"/>
        </w:r>
        <w:r>
          <w:rPr>
            <w:noProof/>
            <w:webHidden/>
          </w:rPr>
          <w:instrText xml:space="preserve"> PAGEREF _Toc195772704 \h </w:instrText>
        </w:r>
        <w:r>
          <w:rPr>
            <w:noProof/>
            <w:webHidden/>
          </w:rPr>
        </w:r>
        <w:r>
          <w:rPr>
            <w:noProof/>
            <w:webHidden/>
          </w:rPr>
          <w:fldChar w:fldCharType="separate"/>
        </w:r>
        <w:r w:rsidR="007416A9">
          <w:rPr>
            <w:noProof/>
            <w:webHidden/>
          </w:rPr>
          <w:t>39</w:t>
        </w:r>
        <w:r>
          <w:rPr>
            <w:noProof/>
            <w:webHidden/>
          </w:rPr>
          <w:fldChar w:fldCharType="end"/>
        </w:r>
      </w:hyperlink>
    </w:p>
    <w:p w14:paraId="35A3B15F" w14:textId="63BCF136"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5" w:history="1">
        <w:r w:rsidRPr="000B59F5">
          <w:rPr>
            <w:rStyle w:val="Hyperlink"/>
            <w:noProof/>
          </w:rPr>
          <w:t xml:space="preserve">Table 7. </w:t>
        </w:r>
        <w:r w:rsidRPr="000B59F5">
          <w:rPr>
            <w:rStyle w:val="Hyperlink"/>
            <w:noProof/>
            <w:lang w:eastAsia="en-US"/>
          </w:rPr>
          <w:t>Environmental control methods for flies: Traps and targets</w:t>
        </w:r>
        <w:r>
          <w:rPr>
            <w:noProof/>
            <w:webHidden/>
          </w:rPr>
          <w:tab/>
        </w:r>
        <w:r>
          <w:rPr>
            <w:noProof/>
            <w:webHidden/>
          </w:rPr>
          <w:fldChar w:fldCharType="begin"/>
        </w:r>
        <w:r>
          <w:rPr>
            <w:noProof/>
            <w:webHidden/>
          </w:rPr>
          <w:instrText xml:space="preserve"> PAGEREF _Toc195772705 \h </w:instrText>
        </w:r>
        <w:r>
          <w:rPr>
            <w:noProof/>
            <w:webHidden/>
          </w:rPr>
        </w:r>
        <w:r>
          <w:rPr>
            <w:noProof/>
            <w:webHidden/>
          </w:rPr>
          <w:fldChar w:fldCharType="separate"/>
        </w:r>
        <w:r w:rsidR="007416A9">
          <w:rPr>
            <w:noProof/>
            <w:webHidden/>
          </w:rPr>
          <w:t>40</w:t>
        </w:r>
        <w:r>
          <w:rPr>
            <w:noProof/>
            <w:webHidden/>
          </w:rPr>
          <w:fldChar w:fldCharType="end"/>
        </w:r>
      </w:hyperlink>
    </w:p>
    <w:p w14:paraId="63D84E5E" w14:textId="2A5B9974"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6" w:history="1">
        <w:r w:rsidRPr="002B045B">
          <w:rPr>
            <w:rStyle w:val="Hyperlink"/>
            <w:noProof/>
          </w:rPr>
          <w:t>Table 8. Environmental/c</w:t>
        </w:r>
        <w:r w:rsidRPr="002B045B">
          <w:rPr>
            <w:rStyle w:val="Hyperlink"/>
            <w:noProof/>
            <w:lang w:eastAsia="en-US"/>
          </w:rPr>
          <w:t>hemical control method: Attractants and insecticide baits for flies</w:t>
        </w:r>
        <w:r w:rsidRPr="002B045B">
          <w:rPr>
            <w:noProof/>
            <w:webHidden/>
          </w:rPr>
          <w:tab/>
        </w:r>
        <w:r w:rsidRPr="002B045B">
          <w:rPr>
            <w:noProof/>
            <w:webHidden/>
          </w:rPr>
          <w:fldChar w:fldCharType="begin"/>
        </w:r>
        <w:r w:rsidRPr="002B045B">
          <w:rPr>
            <w:noProof/>
            <w:webHidden/>
          </w:rPr>
          <w:instrText xml:space="preserve"> PAGEREF _Toc195772706 \h </w:instrText>
        </w:r>
        <w:r w:rsidRPr="002B045B">
          <w:rPr>
            <w:noProof/>
            <w:webHidden/>
          </w:rPr>
        </w:r>
        <w:r w:rsidRPr="002B045B">
          <w:rPr>
            <w:noProof/>
            <w:webHidden/>
          </w:rPr>
          <w:fldChar w:fldCharType="separate"/>
        </w:r>
        <w:r w:rsidR="007416A9">
          <w:rPr>
            <w:noProof/>
            <w:webHidden/>
          </w:rPr>
          <w:t>43</w:t>
        </w:r>
        <w:r w:rsidRPr="002B045B">
          <w:rPr>
            <w:noProof/>
            <w:webHidden/>
          </w:rPr>
          <w:fldChar w:fldCharType="end"/>
        </w:r>
      </w:hyperlink>
    </w:p>
    <w:p w14:paraId="7C436993" w14:textId="7760666D"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7" w:history="1">
        <w:r w:rsidRPr="000B59F5">
          <w:rPr>
            <w:rStyle w:val="Hyperlink"/>
            <w:noProof/>
          </w:rPr>
          <w:t xml:space="preserve">Table 9. </w:t>
        </w:r>
        <w:r w:rsidRPr="000B59F5">
          <w:rPr>
            <w:rStyle w:val="Hyperlink"/>
            <w:noProof/>
            <w:lang w:eastAsia="en-US"/>
          </w:rPr>
          <w:t>Environmental control methods for flies: Pasture management</w:t>
        </w:r>
        <w:r>
          <w:rPr>
            <w:noProof/>
            <w:webHidden/>
          </w:rPr>
          <w:tab/>
        </w:r>
        <w:r>
          <w:rPr>
            <w:noProof/>
            <w:webHidden/>
          </w:rPr>
          <w:fldChar w:fldCharType="begin"/>
        </w:r>
        <w:r>
          <w:rPr>
            <w:noProof/>
            <w:webHidden/>
          </w:rPr>
          <w:instrText xml:space="preserve"> PAGEREF _Toc195772707 \h </w:instrText>
        </w:r>
        <w:r>
          <w:rPr>
            <w:noProof/>
            <w:webHidden/>
          </w:rPr>
        </w:r>
        <w:r>
          <w:rPr>
            <w:noProof/>
            <w:webHidden/>
          </w:rPr>
          <w:fldChar w:fldCharType="separate"/>
        </w:r>
        <w:r w:rsidR="007416A9">
          <w:rPr>
            <w:noProof/>
            <w:webHidden/>
          </w:rPr>
          <w:t>44</w:t>
        </w:r>
        <w:r>
          <w:rPr>
            <w:noProof/>
            <w:webHidden/>
          </w:rPr>
          <w:fldChar w:fldCharType="end"/>
        </w:r>
      </w:hyperlink>
    </w:p>
    <w:p w14:paraId="41362F27" w14:textId="4EA08A88"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8" w:history="1">
        <w:r w:rsidRPr="000B59F5">
          <w:rPr>
            <w:rStyle w:val="Hyperlink"/>
            <w:noProof/>
          </w:rPr>
          <w:t xml:space="preserve">Table 10. </w:t>
        </w:r>
        <w:r w:rsidRPr="000B59F5">
          <w:rPr>
            <w:rStyle w:val="Hyperlink"/>
            <w:noProof/>
            <w:lang w:eastAsia="en-US"/>
          </w:rPr>
          <w:t>Environmental control methods for flies: Animal grazing management</w:t>
        </w:r>
        <w:r>
          <w:rPr>
            <w:noProof/>
            <w:webHidden/>
          </w:rPr>
          <w:tab/>
        </w:r>
        <w:r>
          <w:rPr>
            <w:noProof/>
            <w:webHidden/>
          </w:rPr>
          <w:fldChar w:fldCharType="begin"/>
        </w:r>
        <w:r>
          <w:rPr>
            <w:noProof/>
            <w:webHidden/>
          </w:rPr>
          <w:instrText xml:space="preserve"> PAGEREF _Toc195772708 \h </w:instrText>
        </w:r>
        <w:r>
          <w:rPr>
            <w:noProof/>
            <w:webHidden/>
          </w:rPr>
        </w:r>
        <w:r>
          <w:rPr>
            <w:noProof/>
            <w:webHidden/>
          </w:rPr>
          <w:fldChar w:fldCharType="separate"/>
        </w:r>
        <w:r w:rsidR="007416A9">
          <w:rPr>
            <w:noProof/>
            <w:webHidden/>
          </w:rPr>
          <w:t>45</w:t>
        </w:r>
        <w:r>
          <w:rPr>
            <w:noProof/>
            <w:webHidden/>
          </w:rPr>
          <w:fldChar w:fldCharType="end"/>
        </w:r>
      </w:hyperlink>
    </w:p>
    <w:p w14:paraId="56BBC3A8" w14:textId="1C4C31E6"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09" w:history="1">
        <w:r w:rsidRPr="000B59F5">
          <w:rPr>
            <w:rStyle w:val="Hyperlink"/>
            <w:noProof/>
          </w:rPr>
          <w:t>Table 11. E</w:t>
        </w:r>
        <w:r w:rsidRPr="000B59F5">
          <w:rPr>
            <w:rStyle w:val="Hyperlink"/>
            <w:noProof/>
            <w:lang w:eastAsia="en-US"/>
          </w:rPr>
          <w:t>nvironmental control methods for mosquitos: Sanitation practices</w:t>
        </w:r>
        <w:r>
          <w:rPr>
            <w:noProof/>
            <w:webHidden/>
          </w:rPr>
          <w:tab/>
        </w:r>
        <w:r>
          <w:rPr>
            <w:noProof/>
            <w:webHidden/>
          </w:rPr>
          <w:fldChar w:fldCharType="begin"/>
        </w:r>
        <w:r>
          <w:rPr>
            <w:noProof/>
            <w:webHidden/>
          </w:rPr>
          <w:instrText xml:space="preserve"> PAGEREF _Toc195772709 \h </w:instrText>
        </w:r>
        <w:r>
          <w:rPr>
            <w:noProof/>
            <w:webHidden/>
          </w:rPr>
        </w:r>
        <w:r>
          <w:rPr>
            <w:noProof/>
            <w:webHidden/>
          </w:rPr>
          <w:fldChar w:fldCharType="separate"/>
        </w:r>
        <w:r w:rsidR="007416A9">
          <w:rPr>
            <w:noProof/>
            <w:webHidden/>
          </w:rPr>
          <w:t>47</w:t>
        </w:r>
        <w:r>
          <w:rPr>
            <w:noProof/>
            <w:webHidden/>
          </w:rPr>
          <w:fldChar w:fldCharType="end"/>
        </w:r>
      </w:hyperlink>
    </w:p>
    <w:p w14:paraId="7C4DF1B9" w14:textId="0407CBC5"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0" w:history="1">
        <w:r w:rsidRPr="000B59F5">
          <w:rPr>
            <w:rStyle w:val="Hyperlink"/>
            <w:noProof/>
          </w:rPr>
          <w:t xml:space="preserve">Table 12. </w:t>
        </w:r>
        <w:r w:rsidRPr="000B59F5">
          <w:rPr>
            <w:rStyle w:val="Hyperlink"/>
            <w:noProof/>
            <w:lang w:eastAsia="en-US"/>
          </w:rPr>
          <w:t>Environmental control methods for mosquitoes: Housing modifications</w:t>
        </w:r>
        <w:r>
          <w:rPr>
            <w:noProof/>
            <w:webHidden/>
          </w:rPr>
          <w:tab/>
        </w:r>
        <w:r>
          <w:rPr>
            <w:noProof/>
            <w:webHidden/>
          </w:rPr>
          <w:fldChar w:fldCharType="begin"/>
        </w:r>
        <w:r>
          <w:rPr>
            <w:noProof/>
            <w:webHidden/>
          </w:rPr>
          <w:instrText xml:space="preserve"> PAGEREF _Toc195772710 \h </w:instrText>
        </w:r>
        <w:r>
          <w:rPr>
            <w:noProof/>
            <w:webHidden/>
          </w:rPr>
        </w:r>
        <w:r>
          <w:rPr>
            <w:noProof/>
            <w:webHidden/>
          </w:rPr>
          <w:fldChar w:fldCharType="separate"/>
        </w:r>
        <w:r w:rsidR="007416A9">
          <w:rPr>
            <w:noProof/>
            <w:webHidden/>
          </w:rPr>
          <w:t>48</w:t>
        </w:r>
        <w:r>
          <w:rPr>
            <w:noProof/>
            <w:webHidden/>
          </w:rPr>
          <w:fldChar w:fldCharType="end"/>
        </w:r>
      </w:hyperlink>
    </w:p>
    <w:p w14:paraId="553F4369" w14:textId="1DFB0E1E"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1" w:history="1">
        <w:r w:rsidRPr="000B59F5">
          <w:rPr>
            <w:rStyle w:val="Hyperlink"/>
            <w:noProof/>
          </w:rPr>
          <w:t xml:space="preserve">Table 13. </w:t>
        </w:r>
        <w:r w:rsidRPr="000B59F5">
          <w:rPr>
            <w:rStyle w:val="Hyperlink"/>
            <w:noProof/>
            <w:lang w:eastAsia="en-US"/>
          </w:rPr>
          <w:t>Environmental control methods for mosquitoes: Traps and targets</w:t>
        </w:r>
        <w:r>
          <w:rPr>
            <w:noProof/>
            <w:webHidden/>
          </w:rPr>
          <w:tab/>
        </w:r>
        <w:r>
          <w:rPr>
            <w:noProof/>
            <w:webHidden/>
          </w:rPr>
          <w:fldChar w:fldCharType="begin"/>
        </w:r>
        <w:r>
          <w:rPr>
            <w:noProof/>
            <w:webHidden/>
          </w:rPr>
          <w:instrText xml:space="preserve"> PAGEREF _Toc195772711 \h </w:instrText>
        </w:r>
        <w:r>
          <w:rPr>
            <w:noProof/>
            <w:webHidden/>
          </w:rPr>
        </w:r>
        <w:r>
          <w:rPr>
            <w:noProof/>
            <w:webHidden/>
          </w:rPr>
          <w:fldChar w:fldCharType="separate"/>
        </w:r>
        <w:r w:rsidR="007416A9">
          <w:rPr>
            <w:noProof/>
            <w:webHidden/>
          </w:rPr>
          <w:t>49</w:t>
        </w:r>
        <w:r>
          <w:rPr>
            <w:noProof/>
            <w:webHidden/>
          </w:rPr>
          <w:fldChar w:fldCharType="end"/>
        </w:r>
      </w:hyperlink>
    </w:p>
    <w:p w14:paraId="770A0110" w14:textId="573F6E3F"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2" w:history="1">
        <w:r w:rsidRPr="000B59F5">
          <w:rPr>
            <w:rStyle w:val="Hyperlink"/>
            <w:noProof/>
          </w:rPr>
          <w:t xml:space="preserve">Table 14. </w:t>
        </w:r>
        <w:r w:rsidRPr="000B59F5">
          <w:rPr>
            <w:rStyle w:val="Hyperlink"/>
            <w:noProof/>
            <w:lang w:eastAsia="en-US"/>
          </w:rPr>
          <w:t>Environmental control methods for ticks: Pasture management</w:t>
        </w:r>
        <w:r>
          <w:rPr>
            <w:noProof/>
            <w:webHidden/>
          </w:rPr>
          <w:tab/>
        </w:r>
        <w:r>
          <w:rPr>
            <w:noProof/>
            <w:webHidden/>
          </w:rPr>
          <w:fldChar w:fldCharType="begin"/>
        </w:r>
        <w:r>
          <w:rPr>
            <w:noProof/>
            <w:webHidden/>
          </w:rPr>
          <w:instrText xml:space="preserve"> PAGEREF _Toc195772712 \h </w:instrText>
        </w:r>
        <w:r>
          <w:rPr>
            <w:noProof/>
            <w:webHidden/>
          </w:rPr>
        </w:r>
        <w:r>
          <w:rPr>
            <w:noProof/>
            <w:webHidden/>
          </w:rPr>
          <w:fldChar w:fldCharType="separate"/>
        </w:r>
        <w:r w:rsidR="007416A9">
          <w:rPr>
            <w:noProof/>
            <w:webHidden/>
          </w:rPr>
          <w:t>51</w:t>
        </w:r>
        <w:r>
          <w:rPr>
            <w:noProof/>
            <w:webHidden/>
          </w:rPr>
          <w:fldChar w:fldCharType="end"/>
        </w:r>
      </w:hyperlink>
    </w:p>
    <w:p w14:paraId="55D7AE8F" w14:textId="2B4ECE11"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3" w:history="1">
        <w:r w:rsidRPr="000B59F5">
          <w:rPr>
            <w:rStyle w:val="Hyperlink"/>
            <w:noProof/>
          </w:rPr>
          <w:t xml:space="preserve">Table 15. </w:t>
        </w:r>
        <w:r w:rsidRPr="000B59F5">
          <w:rPr>
            <w:rStyle w:val="Hyperlink"/>
            <w:noProof/>
            <w:lang w:eastAsia="en-US"/>
          </w:rPr>
          <w:t>Environmental control methods for ticks: Paddock ‘sweeper’ program</w:t>
        </w:r>
        <w:r>
          <w:rPr>
            <w:noProof/>
            <w:webHidden/>
          </w:rPr>
          <w:tab/>
        </w:r>
        <w:r>
          <w:rPr>
            <w:noProof/>
            <w:webHidden/>
          </w:rPr>
          <w:fldChar w:fldCharType="begin"/>
        </w:r>
        <w:r>
          <w:rPr>
            <w:noProof/>
            <w:webHidden/>
          </w:rPr>
          <w:instrText xml:space="preserve"> PAGEREF _Toc195772713 \h </w:instrText>
        </w:r>
        <w:r>
          <w:rPr>
            <w:noProof/>
            <w:webHidden/>
          </w:rPr>
        </w:r>
        <w:r>
          <w:rPr>
            <w:noProof/>
            <w:webHidden/>
          </w:rPr>
          <w:fldChar w:fldCharType="separate"/>
        </w:r>
        <w:r w:rsidR="007416A9">
          <w:rPr>
            <w:noProof/>
            <w:webHidden/>
          </w:rPr>
          <w:t>52</w:t>
        </w:r>
        <w:r>
          <w:rPr>
            <w:noProof/>
            <w:webHidden/>
          </w:rPr>
          <w:fldChar w:fldCharType="end"/>
        </w:r>
      </w:hyperlink>
    </w:p>
    <w:p w14:paraId="4E508595" w14:textId="186C0663"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4" w:history="1">
        <w:r w:rsidRPr="000B59F5">
          <w:rPr>
            <w:rStyle w:val="Hyperlink"/>
            <w:noProof/>
          </w:rPr>
          <w:t xml:space="preserve">Table 16. </w:t>
        </w:r>
        <w:r w:rsidRPr="000B59F5">
          <w:rPr>
            <w:rStyle w:val="Hyperlink"/>
            <w:noProof/>
            <w:lang w:eastAsia="en-US"/>
          </w:rPr>
          <w:t>Environmental control methods for ticks: animal management</w:t>
        </w:r>
        <w:r>
          <w:rPr>
            <w:noProof/>
            <w:webHidden/>
          </w:rPr>
          <w:tab/>
        </w:r>
        <w:r>
          <w:rPr>
            <w:noProof/>
            <w:webHidden/>
          </w:rPr>
          <w:fldChar w:fldCharType="begin"/>
        </w:r>
        <w:r>
          <w:rPr>
            <w:noProof/>
            <w:webHidden/>
          </w:rPr>
          <w:instrText xml:space="preserve"> PAGEREF _Toc195772714 \h </w:instrText>
        </w:r>
        <w:r>
          <w:rPr>
            <w:noProof/>
            <w:webHidden/>
          </w:rPr>
        </w:r>
        <w:r>
          <w:rPr>
            <w:noProof/>
            <w:webHidden/>
          </w:rPr>
          <w:fldChar w:fldCharType="separate"/>
        </w:r>
        <w:r w:rsidR="007416A9">
          <w:rPr>
            <w:noProof/>
            <w:webHidden/>
          </w:rPr>
          <w:t>52</w:t>
        </w:r>
        <w:r>
          <w:rPr>
            <w:noProof/>
            <w:webHidden/>
          </w:rPr>
          <w:fldChar w:fldCharType="end"/>
        </w:r>
      </w:hyperlink>
    </w:p>
    <w:p w14:paraId="0221729C" w14:textId="75848FC0"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5" w:history="1">
        <w:r w:rsidRPr="000B59F5">
          <w:rPr>
            <w:rStyle w:val="Hyperlink"/>
            <w:noProof/>
          </w:rPr>
          <w:t>Table 17. A summary of biological control measures suitable for flies, mosquitoes, midges and ticks.</w:t>
        </w:r>
        <w:r>
          <w:rPr>
            <w:noProof/>
            <w:webHidden/>
          </w:rPr>
          <w:tab/>
        </w:r>
        <w:r>
          <w:rPr>
            <w:noProof/>
            <w:webHidden/>
          </w:rPr>
          <w:fldChar w:fldCharType="begin"/>
        </w:r>
        <w:r>
          <w:rPr>
            <w:noProof/>
            <w:webHidden/>
          </w:rPr>
          <w:instrText xml:space="preserve"> PAGEREF _Toc195772715 \h </w:instrText>
        </w:r>
        <w:r>
          <w:rPr>
            <w:noProof/>
            <w:webHidden/>
          </w:rPr>
        </w:r>
        <w:r>
          <w:rPr>
            <w:noProof/>
            <w:webHidden/>
          </w:rPr>
          <w:fldChar w:fldCharType="separate"/>
        </w:r>
        <w:r w:rsidR="007416A9">
          <w:rPr>
            <w:noProof/>
            <w:webHidden/>
          </w:rPr>
          <w:t>53</w:t>
        </w:r>
        <w:r>
          <w:rPr>
            <w:noProof/>
            <w:webHidden/>
          </w:rPr>
          <w:fldChar w:fldCharType="end"/>
        </w:r>
      </w:hyperlink>
    </w:p>
    <w:p w14:paraId="5836771A" w14:textId="7D2FB4BF"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6" w:history="1">
        <w:r w:rsidRPr="000B59F5">
          <w:rPr>
            <w:rStyle w:val="Hyperlink"/>
            <w:noProof/>
          </w:rPr>
          <w:t xml:space="preserve">Table 18. </w:t>
        </w:r>
        <w:r w:rsidRPr="000B59F5">
          <w:rPr>
            <w:rStyle w:val="Hyperlink"/>
            <w:noProof/>
            <w:lang w:eastAsia="en-US"/>
          </w:rPr>
          <w:t xml:space="preserve">Biocontrol methods for flies: Parasitic wasps </w:t>
        </w:r>
        <w:r w:rsidRPr="000B59F5">
          <w:rPr>
            <w:rStyle w:val="Hyperlink"/>
            <w:noProof/>
          </w:rPr>
          <w:t>(</w:t>
        </w:r>
        <w:r w:rsidRPr="000B59F5">
          <w:rPr>
            <w:rStyle w:val="Hyperlink"/>
            <w:i/>
            <w:noProof/>
          </w:rPr>
          <w:t>Spalangia endius</w:t>
        </w:r>
        <w:r w:rsidRPr="000B59F5">
          <w:rPr>
            <w:rStyle w:val="Hyperlink"/>
            <w:noProof/>
          </w:rPr>
          <w:t>)</w:t>
        </w:r>
        <w:r>
          <w:rPr>
            <w:noProof/>
            <w:webHidden/>
          </w:rPr>
          <w:tab/>
        </w:r>
        <w:r>
          <w:rPr>
            <w:noProof/>
            <w:webHidden/>
          </w:rPr>
          <w:fldChar w:fldCharType="begin"/>
        </w:r>
        <w:r>
          <w:rPr>
            <w:noProof/>
            <w:webHidden/>
          </w:rPr>
          <w:instrText xml:space="preserve"> PAGEREF _Toc195772716 \h </w:instrText>
        </w:r>
        <w:r>
          <w:rPr>
            <w:noProof/>
            <w:webHidden/>
          </w:rPr>
        </w:r>
        <w:r>
          <w:rPr>
            <w:noProof/>
            <w:webHidden/>
          </w:rPr>
          <w:fldChar w:fldCharType="separate"/>
        </w:r>
        <w:r w:rsidR="007416A9">
          <w:rPr>
            <w:noProof/>
            <w:webHidden/>
          </w:rPr>
          <w:t>54</w:t>
        </w:r>
        <w:r>
          <w:rPr>
            <w:noProof/>
            <w:webHidden/>
          </w:rPr>
          <w:fldChar w:fldCharType="end"/>
        </w:r>
      </w:hyperlink>
    </w:p>
    <w:p w14:paraId="3C8415A3" w14:textId="76487D2F"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7" w:history="1">
        <w:r w:rsidRPr="000B59F5">
          <w:rPr>
            <w:rStyle w:val="Hyperlink"/>
            <w:noProof/>
          </w:rPr>
          <w:t xml:space="preserve">Table 19. </w:t>
        </w:r>
        <w:r w:rsidRPr="000B59F5">
          <w:rPr>
            <w:rStyle w:val="Hyperlink"/>
            <w:noProof/>
            <w:lang w:eastAsia="en-US"/>
          </w:rPr>
          <w:t>Biocontrol methods for flies: Entomopathogenic fungi (EPF)</w:t>
        </w:r>
        <w:r>
          <w:rPr>
            <w:noProof/>
            <w:webHidden/>
          </w:rPr>
          <w:tab/>
        </w:r>
        <w:r>
          <w:rPr>
            <w:noProof/>
            <w:webHidden/>
          </w:rPr>
          <w:fldChar w:fldCharType="begin"/>
        </w:r>
        <w:r>
          <w:rPr>
            <w:noProof/>
            <w:webHidden/>
          </w:rPr>
          <w:instrText xml:space="preserve"> PAGEREF _Toc195772717 \h </w:instrText>
        </w:r>
        <w:r>
          <w:rPr>
            <w:noProof/>
            <w:webHidden/>
          </w:rPr>
        </w:r>
        <w:r>
          <w:rPr>
            <w:noProof/>
            <w:webHidden/>
          </w:rPr>
          <w:fldChar w:fldCharType="separate"/>
        </w:r>
        <w:r w:rsidR="007416A9">
          <w:rPr>
            <w:noProof/>
            <w:webHidden/>
          </w:rPr>
          <w:t>55</w:t>
        </w:r>
        <w:r>
          <w:rPr>
            <w:noProof/>
            <w:webHidden/>
          </w:rPr>
          <w:fldChar w:fldCharType="end"/>
        </w:r>
      </w:hyperlink>
    </w:p>
    <w:p w14:paraId="323EDBFE" w14:textId="1062C30F"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8" w:history="1">
        <w:r w:rsidRPr="000B59F5">
          <w:rPr>
            <w:rStyle w:val="Hyperlink"/>
            <w:noProof/>
          </w:rPr>
          <w:t xml:space="preserve">Table 20. </w:t>
        </w:r>
        <w:r w:rsidRPr="000B59F5">
          <w:rPr>
            <w:rStyle w:val="Hyperlink"/>
            <w:noProof/>
            <w:lang w:eastAsia="en-US"/>
          </w:rPr>
          <w:t>Biocontrol methods for flies: Entomopathogenic bacteria</w:t>
        </w:r>
        <w:r>
          <w:rPr>
            <w:noProof/>
            <w:webHidden/>
          </w:rPr>
          <w:tab/>
        </w:r>
        <w:r>
          <w:rPr>
            <w:noProof/>
            <w:webHidden/>
          </w:rPr>
          <w:fldChar w:fldCharType="begin"/>
        </w:r>
        <w:r>
          <w:rPr>
            <w:noProof/>
            <w:webHidden/>
          </w:rPr>
          <w:instrText xml:space="preserve"> PAGEREF _Toc195772718 \h </w:instrText>
        </w:r>
        <w:r>
          <w:rPr>
            <w:noProof/>
            <w:webHidden/>
          </w:rPr>
        </w:r>
        <w:r>
          <w:rPr>
            <w:noProof/>
            <w:webHidden/>
          </w:rPr>
          <w:fldChar w:fldCharType="separate"/>
        </w:r>
        <w:r w:rsidR="007416A9">
          <w:rPr>
            <w:noProof/>
            <w:webHidden/>
          </w:rPr>
          <w:t>56</w:t>
        </w:r>
        <w:r>
          <w:rPr>
            <w:noProof/>
            <w:webHidden/>
          </w:rPr>
          <w:fldChar w:fldCharType="end"/>
        </w:r>
      </w:hyperlink>
    </w:p>
    <w:p w14:paraId="308A6795" w14:textId="6D28EDF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19" w:history="1">
        <w:r w:rsidRPr="000B59F5">
          <w:rPr>
            <w:rStyle w:val="Hyperlink"/>
            <w:noProof/>
          </w:rPr>
          <w:t xml:space="preserve">Table 21. </w:t>
        </w:r>
        <w:r w:rsidRPr="000B59F5">
          <w:rPr>
            <w:rStyle w:val="Hyperlink"/>
            <w:noProof/>
            <w:lang w:eastAsia="en-US"/>
          </w:rPr>
          <w:t xml:space="preserve">Biological control methods for flies: Dung </w:t>
        </w:r>
        <w:r w:rsidRPr="000B59F5">
          <w:rPr>
            <w:rStyle w:val="Hyperlink"/>
            <w:noProof/>
          </w:rPr>
          <w:t>beetles</w:t>
        </w:r>
        <w:r>
          <w:rPr>
            <w:noProof/>
            <w:webHidden/>
          </w:rPr>
          <w:tab/>
        </w:r>
        <w:r>
          <w:rPr>
            <w:noProof/>
            <w:webHidden/>
          </w:rPr>
          <w:fldChar w:fldCharType="begin"/>
        </w:r>
        <w:r>
          <w:rPr>
            <w:noProof/>
            <w:webHidden/>
          </w:rPr>
          <w:instrText xml:space="preserve"> PAGEREF _Toc195772719 \h </w:instrText>
        </w:r>
        <w:r>
          <w:rPr>
            <w:noProof/>
            <w:webHidden/>
          </w:rPr>
        </w:r>
        <w:r>
          <w:rPr>
            <w:noProof/>
            <w:webHidden/>
          </w:rPr>
          <w:fldChar w:fldCharType="separate"/>
        </w:r>
        <w:r w:rsidR="007416A9">
          <w:rPr>
            <w:noProof/>
            <w:webHidden/>
          </w:rPr>
          <w:t>57</w:t>
        </w:r>
        <w:r>
          <w:rPr>
            <w:noProof/>
            <w:webHidden/>
          </w:rPr>
          <w:fldChar w:fldCharType="end"/>
        </w:r>
      </w:hyperlink>
    </w:p>
    <w:p w14:paraId="48B47D78" w14:textId="2431594E"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0" w:history="1">
        <w:r w:rsidRPr="000B59F5">
          <w:rPr>
            <w:rStyle w:val="Hyperlink"/>
            <w:noProof/>
          </w:rPr>
          <w:t xml:space="preserve">Table 22. </w:t>
        </w:r>
        <w:r w:rsidRPr="000B59F5">
          <w:rPr>
            <w:rStyle w:val="Hyperlink"/>
            <w:noProof/>
            <w:lang w:eastAsia="en-US"/>
          </w:rPr>
          <w:t xml:space="preserve">Biological control methods for mosquitoes: </w:t>
        </w:r>
        <w:r w:rsidRPr="000B59F5">
          <w:rPr>
            <w:rStyle w:val="Hyperlink"/>
            <w:i/>
            <w:noProof/>
            <w:lang w:eastAsia="en-US"/>
          </w:rPr>
          <w:t>Wolbachia</w:t>
        </w:r>
        <w:r w:rsidRPr="000B59F5">
          <w:rPr>
            <w:rStyle w:val="Hyperlink"/>
            <w:noProof/>
            <w:lang w:eastAsia="en-US"/>
          </w:rPr>
          <w:t xml:space="preserve"> bacteria</w:t>
        </w:r>
        <w:r>
          <w:rPr>
            <w:noProof/>
            <w:webHidden/>
          </w:rPr>
          <w:tab/>
        </w:r>
        <w:r>
          <w:rPr>
            <w:noProof/>
            <w:webHidden/>
          </w:rPr>
          <w:fldChar w:fldCharType="begin"/>
        </w:r>
        <w:r>
          <w:rPr>
            <w:noProof/>
            <w:webHidden/>
          </w:rPr>
          <w:instrText xml:space="preserve"> PAGEREF _Toc195772720 \h </w:instrText>
        </w:r>
        <w:r>
          <w:rPr>
            <w:noProof/>
            <w:webHidden/>
          </w:rPr>
        </w:r>
        <w:r>
          <w:rPr>
            <w:noProof/>
            <w:webHidden/>
          </w:rPr>
          <w:fldChar w:fldCharType="separate"/>
        </w:r>
        <w:r w:rsidR="007416A9">
          <w:rPr>
            <w:noProof/>
            <w:webHidden/>
          </w:rPr>
          <w:t>59</w:t>
        </w:r>
        <w:r>
          <w:rPr>
            <w:noProof/>
            <w:webHidden/>
          </w:rPr>
          <w:fldChar w:fldCharType="end"/>
        </w:r>
      </w:hyperlink>
    </w:p>
    <w:p w14:paraId="4F3E433A" w14:textId="554FD12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1" w:history="1">
        <w:r w:rsidRPr="000B59F5">
          <w:rPr>
            <w:rStyle w:val="Hyperlink"/>
            <w:noProof/>
          </w:rPr>
          <w:t xml:space="preserve">Table 23. </w:t>
        </w:r>
        <w:r w:rsidRPr="000B59F5">
          <w:rPr>
            <w:rStyle w:val="Hyperlink"/>
            <w:noProof/>
            <w:lang w:eastAsia="en-US"/>
          </w:rPr>
          <w:t>Biological control methods for mosquitoes: Predators</w:t>
        </w:r>
        <w:r>
          <w:rPr>
            <w:noProof/>
            <w:webHidden/>
          </w:rPr>
          <w:tab/>
        </w:r>
        <w:r>
          <w:rPr>
            <w:noProof/>
            <w:webHidden/>
          </w:rPr>
          <w:fldChar w:fldCharType="begin"/>
        </w:r>
        <w:r>
          <w:rPr>
            <w:noProof/>
            <w:webHidden/>
          </w:rPr>
          <w:instrText xml:space="preserve"> PAGEREF _Toc195772721 \h </w:instrText>
        </w:r>
        <w:r>
          <w:rPr>
            <w:noProof/>
            <w:webHidden/>
          </w:rPr>
        </w:r>
        <w:r>
          <w:rPr>
            <w:noProof/>
            <w:webHidden/>
          </w:rPr>
          <w:fldChar w:fldCharType="separate"/>
        </w:r>
        <w:r w:rsidR="007416A9">
          <w:rPr>
            <w:noProof/>
            <w:webHidden/>
          </w:rPr>
          <w:t>60</w:t>
        </w:r>
        <w:r>
          <w:rPr>
            <w:noProof/>
            <w:webHidden/>
          </w:rPr>
          <w:fldChar w:fldCharType="end"/>
        </w:r>
      </w:hyperlink>
    </w:p>
    <w:p w14:paraId="22A5F1B9" w14:textId="0F55C03D"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2" w:history="1">
        <w:r w:rsidRPr="000B59F5">
          <w:rPr>
            <w:rStyle w:val="Hyperlink"/>
            <w:noProof/>
          </w:rPr>
          <w:t xml:space="preserve">Table 24. </w:t>
        </w:r>
        <w:r w:rsidRPr="000B59F5">
          <w:rPr>
            <w:rStyle w:val="Hyperlink"/>
            <w:noProof/>
            <w:lang w:eastAsia="en-US"/>
          </w:rPr>
          <w:t>Biological control methods for ticks: Anti-tick vaccines</w:t>
        </w:r>
        <w:r>
          <w:rPr>
            <w:noProof/>
            <w:webHidden/>
          </w:rPr>
          <w:tab/>
        </w:r>
        <w:r>
          <w:rPr>
            <w:noProof/>
            <w:webHidden/>
          </w:rPr>
          <w:fldChar w:fldCharType="begin"/>
        </w:r>
        <w:r>
          <w:rPr>
            <w:noProof/>
            <w:webHidden/>
          </w:rPr>
          <w:instrText xml:space="preserve"> PAGEREF _Toc195772722 \h </w:instrText>
        </w:r>
        <w:r>
          <w:rPr>
            <w:noProof/>
            <w:webHidden/>
          </w:rPr>
        </w:r>
        <w:r>
          <w:rPr>
            <w:noProof/>
            <w:webHidden/>
          </w:rPr>
          <w:fldChar w:fldCharType="separate"/>
        </w:r>
        <w:r w:rsidR="007416A9">
          <w:rPr>
            <w:noProof/>
            <w:webHidden/>
          </w:rPr>
          <w:t>62</w:t>
        </w:r>
        <w:r>
          <w:rPr>
            <w:noProof/>
            <w:webHidden/>
          </w:rPr>
          <w:fldChar w:fldCharType="end"/>
        </w:r>
      </w:hyperlink>
    </w:p>
    <w:p w14:paraId="5336FE07" w14:textId="49349856"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3" w:history="1">
        <w:r w:rsidRPr="000B59F5">
          <w:rPr>
            <w:rStyle w:val="Hyperlink"/>
            <w:noProof/>
          </w:rPr>
          <w:t xml:space="preserve">Table 25. </w:t>
        </w:r>
        <w:r w:rsidRPr="000B59F5">
          <w:rPr>
            <w:rStyle w:val="Hyperlink"/>
            <w:noProof/>
            <w:lang w:eastAsia="en-US"/>
          </w:rPr>
          <w:t>National Vector Management Advisory Group preferred list of veterinary chemicals for control of LSDV vectors (current at time of publication)</w:t>
        </w:r>
        <w:r>
          <w:rPr>
            <w:noProof/>
            <w:webHidden/>
          </w:rPr>
          <w:tab/>
        </w:r>
        <w:r>
          <w:rPr>
            <w:noProof/>
            <w:webHidden/>
          </w:rPr>
          <w:fldChar w:fldCharType="begin"/>
        </w:r>
        <w:r>
          <w:rPr>
            <w:noProof/>
            <w:webHidden/>
          </w:rPr>
          <w:instrText xml:space="preserve"> PAGEREF _Toc195772723 \h </w:instrText>
        </w:r>
        <w:r>
          <w:rPr>
            <w:noProof/>
            <w:webHidden/>
          </w:rPr>
        </w:r>
        <w:r>
          <w:rPr>
            <w:noProof/>
            <w:webHidden/>
          </w:rPr>
          <w:fldChar w:fldCharType="separate"/>
        </w:r>
        <w:r w:rsidR="007416A9">
          <w:rPr>
            <w:noProof/>
            <w:webHidden/>
          </w:rPr>
          <w:t>66</w:t>
        </w:r>
        <w:r>
          <w:rPr>
            <w:noProof/>
            <w:webHidden/>
          </w:rPr>
          <w:fldChar w:fldCharType="end"/>
        </w:r>
      </w:hyperlink>
    </w:p>
    <w:p w14:paraId="7FBC38BE" w14:textId="7A404C3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4" w:history="1">
        <w:r w:rsidRPr="000B59F5">
          <w:rPr>
            <w:rStyle w:val="Hyperlink"/>
            <w:noProof/>
          </w:rPr>
          <w:t xml:space="preserve">Table 26. </w:t>
        </w:r>
        <w:r w:rsidRPr="000B59F5">
          <w:rPr>
            <w:rStyle w:val="Hyperlink"/>
            <w:noProof/>
            <w:lang w:eastAsia="en-US"/>
          </w:rPr>
          <w:t>National Vector Management Advisory Group preferred list of agriculture chemicals for control of LSDV vectors.</w:t>
        </w:r>
        <w:r>
          <w:rPr>
            <w:noProof/>
            <w:webHidden/>
          </w:rPr>
          <w:tab/>
        </w:r>
        <w:r>
          <w:rPr>
            <w:noProof/>
            <w:webHidden/>
          </w:rPr>
          <w:fldChar w:fldCharType="begin"/>
        </w:r>
        <w:r>
          <w:rPr>
            <w:noProof/>
            <w:webHidden/>
          </w:rPr>
          <w:instrText xml:space="preserve"> PAGEREF _Toc195772724 \h </w:instrText>
        </w:r>
        <w:r>
          <w:rPr>
            <w:noProof/>
            <w:webHidden/>
          </w:rPr>
        </w:r>
        <w:r>
          <w:rPr>
            <w:noProof/>
            <w:webHidden/>
          </w:rPr>
          <w:fldChar w:fldCharType="separate"/>
        </w:r>
        <w:r w:rsidR="007416A9">
          <w:rPr>
            <w:noProof/>
            <w:webHidden/>
          </w:rPr>
          <w:t>67</w:t>
        </w:r>
        <w:r>
          <w:rPr>
            <w:noProof/>
            <w:webHidden/>
          </w:rPr>
          <w:fldChar w:fldCharType="end"/>
        </w:r>
      </w:hyperlink>
    </w:p>
    <w:p w14:paraId="72D9C7EF" w14:textId="3EE544CA"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5" w:history="1">
        <w:r w:rsidRPr="000B59F5">
          <w:rPr>
            <w:rStyle w:val="Hyperlink"/>
            <w:noProof/>
          </w:rPr>
          <w:t xml:space="preserve">Table 50. </w:t>
        </w:r>
        <w:r w:rsidRPr="000B59F5">
          <w:rPr>
            <w:rStyle w:val="Hyperlink"/>
            <w:noProof/>
            <w:shd w:val="clear" w:color="auto" w:fill="FFFFFF"/>
          </w:rPr>
          <w:t>Chemical control of vectors: Synthetic pyrethroids</w:t>
        </w:r>
        <w:r>
          <w:rPr>
            <w:noProof/>
            <w:webHidden/>
          </w:rPr>
          <w:tab/>
        </w:r>
        <w:r>
          <w:rPr>
            <w:noProof/>
            <w:webHidden/>
          </w:rPr>
          <w:fldChar w:fldCharType="begin"/>
        </w:r>
        <w:r>
          <w:rPr>
            <w:noProof/>
            <w:webHidden/>
          </w:rPr>
          <w:instrText xml:space="preserve"> PAGEREF _Toc195772725 \h </w:instrText>
        </w:r>
        <w:r>
          <w:rPr>
            <w:noProof/>
            <w:webHidden/>
          </w:rPr>
        </w:r>
        <w:r>
          <w:rPr>
            <w:noProof/>
            <w:webHidden/>
          </w:rPr>
          <w:fldChar w:fldCharType="separate"/>
        </w:r>
        <w:r w:rsidR="007416A9">
          <w:rPr>
            <w:noProof/>
            <w:webHidden/>
          </w:rPr>
          <w:t>140</w:t>
        </w:r>
        <w:r>
          <w:rPr>
            <w:noProof/>
            <w:webHidden/>
          </w:rPr>
          <w:fldChar w:fldCharType="end"/>
        </w:r>
      </w:hyperlink>
    </w:p>
    <w:p w14:paraId="143C67C4" w14:textId="2C41F697" w:rsidR="00D20FD9" w:rsidRDefault="002B0931" w:rsidP="002B0931">
      <w:pPr>
        <w:pStyle w:val="Heading3a"/>
      </w:pPr>
      <w:r>
        <w:fldChar w:fldCharType="end"/>
      </w:r>
      <w:r w:rsidR="00FE4905">
        <w:t>Boxes</w:t>
      </w:r>
    </w:p>
    <w:p w14:paraId="2D2E9D3D" w14:textId="3EE1024A" w:rsidR="002B045B" w:rsidRDefault="00FE4905">
      <w:pPr>
        <w:pStyle w:val="TableofFigures"/>
        <w:ind w:left="990" w:hanging="990"/>
        <w:rPr>
          <w:rFonts w:asciiTheme="minorHAnsi" w:eastAsiaTheme="minorEastAsia" w:hAnsiTheme="minorHAnsi" w:cstheme="minorBidi"/>
          <w:noProof/>
          <w:kern w:val="2"/>
          <w:sz w:val="24"/>
          <w:lang w:eastAsia="en-AU"/>
          <w14:ligatures w14:val="standardContextual"/>
        </w:rPr>
      </w:pPr>
      <w:r>
        <w:fldChar w:fldCharType="begin"/>
      </w:r>
      <w:r>
        <w:instrText xml:space="preserve"> TOC \h \z \c "Box" </w:instrText>
      </w:r>
      <w:r>
        <w:fldChar w:fldCharType="separate"/>
      </w:r>
      <w:hyperlink w:anchor="_Toc195772726" w:history="1">
        <w:r w:rsidR="002B045B" w:rsidRPr="0026468D">
          <w:rPr>
            <w:rStyle w:val="Hyperlink"/>
            <w:noProof/>
          </w:rPr>
          <w:t>Box 1. Vector transmission considerations.</w:t>
        </w:r>
        <w:r w:rsidR="002B045B">
          <w:rPr>
            <w:noProof/>
            <w:webHidden/>
          </w:rPr>
          <w:tab/>
        </w:r>
        <w:r w:rsidR="002B045B">
          <w:rPr>
            <w:noProof/>
            <w:webHidden/>
          </w:rPr>
          <w:fldChar w:fldCharType="begin"/>
        </w:r>
        <w:r w:rsidR="002B045B">
          <w:rPr>
            <w:noProof/>
            <w:webHidden/>
          </w:rPr>
          <w:instrText xml:space="preserve"> PAGEREF _Toc195772726 \h </w:instrText>
        </w:r>
        <w:r w:rsidR="002B045B">
          <w:rPr>
            <w:noProof/>
            <w:webHidden/>
          </w:rPr>
        </w:r>
        <w:r w:rsidR="002B045B">
          <w:rPr>
            <w:noProof/>
            <w:webHidden/>
          </w:rPr>
          <w:fldChar w:fldCharType="separate"/>
        </w:r>
        <w:r w:rsidR="007416A9">
          <w:rPr>
            <w:noProof/>
            <w:webHidden/>
          </w:rPr>
          <w:t>14</w:t>
        </w:r>
        <w:r w:rsidR="002B045B">
          <w:rPr>
            <w:noProof/>
            <w:webHidden/>
          </w:rPr>
          <w:fldChar w:fldCharType="end"/>
        </w:r>
      </w:hyperlink>
    </w:p>
    <w:p w14:paraId="7052F829" w14:textId="79B0E31F"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7" w:history="1">
        <w:r w:rsidRPr="0026468D">
          <w:rPr>
            <w:rStyle w:val="Hyperlink"/>
            <w:noProof/>
          </w:rPr>
          <w:t>Box 2. Pest Management control definitions</w:t>
        </w:r>
        <w:r>
          <w:rPr>
            <w:noProof/>
            <w:webHidden/>
          </w:rPr>
          <w:tab/>
        </w:r>
        <w:r>
          <w:rPr>
            <w:noProof/>
            <w:webHidden/>
          </w:rPr>
          <w:fldChar w:fldCharType="begin"/>
        </w:r>
        <w:r>
          <w:rPr>
            <w:noProof/>
            <w:webHidden/>
          </w:rPr>
          <w:instrText xml:space="preserve"> PAGEREF _Toc195772727 \h </w:instrText>
        </w:r>
        <w:r>
          <w:rPr>
            <w:noProof/>
            <w:webHidden/>
          </w:rPr>
        </w:r>
        <w:r>
          <w:rPr>
            <w:noProof/>
            <w:webHidden/>
          </w:rPr>
          <w:fldChar w:fldCharType="separate"/>
        </w:r>
        <w:r w:rsidR="007416A9">
          <w:rPr>
            <w:noProof/>
            <w:webHidden/>
          </w:rPr>
          <w:t>34</w:t>
        </w:r>
        <w:r>
          <w:rPr>
            <w:noProof/>
            <w:webHidden/>
          </w:rPr>
          <w:fldChar w:fldCharType="end"/>
        </w:r>
      </w:hyperlink>
    </w:p>
    <w:p w14:paraId="3A073647" w14:textId="0C6B366A"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728" w:history="1">
        <w:r w:rsidRPr="0026468D">
          <w:rPr>
            <w:rStyle w:val="Hyperlink"/>
            <w:noProof/>
          </w:rPr>
          <w:t xml:space="preserve">Box 3. Case study: Integrated pest management options for controlling </w:t>
        </w:r>
        <w:r w:rsidRPr="0026468D">
          <w:rPr>
            <w:rStyle w:val="Hyperlink"/>
            <w:i/>
            <w:noProof/>
          </w:rPr>
          <w:t>Theileria orientalis</w:t>
        </w:r>
        <w:r w:rsidRPr="0026468D">
          <w:rPr>
            <w:rStyle w:val="Hyperlink"/>
            <w:noProof/>
          </w:rPr>
          <w:t xml:space="preserve"> in cattle in Australia.</w:t>
        </w:r>
        <w:r>
          <w:rPr>
            <w:noProof/>
            <w:webHidden/>
          </w:rPr>
          <w:tab/>
        </w:r>
        <w:r>
          <w:rPr>
            <w:noProof/>
            <w:webHidden/>
          </w:rPr>
          <w:fldChar w:fldCharType="begin"/>
        </w:r>
        <w:r>
          <w:rPr>
            <w:noProof/>
            <w:webHidden/>
          </w:rPr>
          <w:instrText xml:space="preserve"> PAGEREF _Toc195772728 \h </w:instrText>
        </w:r>
        <w:r>
          <w:rPr>
            <w:noProof/>
            <w:webHidden/>
          </w:rPr>
        </w:r>
        <w:r>
          <w:rPr>
            <w:noProof/>
            <w:webHidden/>
          </w:rPr>
          <w:fldChar w:fldCharType="separate"/>
        </w:r>
        <w:r w:rsidR="007416A9">
          <w:rPr>
            <w:noProof/>
            <w:webHidden/>
          </w:rPr>
          <w:t>35</w:t>
        </w:r>
        <w:r>
          <w:rPr>
            <w:noProof/>
            <w:webHidden/>
          </w:rPr>
          <w:fldChar w:fldCharType="end"/>
        </w:r>
      </w:hyperlink>
    </w:p>
    <w:p w14:paraId="4324700C" w14:textId="41BA2586" w:rsidR="00FE4905" w:rsidRDefault="00FE4905" w:rsidP="00FE4905">
      <w:pPr>
        <w:pStyle w:val="Heading3a"/>
      </w:pPr>
      <w:r>
        <w:fldChar w:fldCharType="end"/>
      </w:r>
      <w:r w:rsidRPr="00FE4905">
        <w:t>Figures</w:t>
      </w:r>
    </w:p>
    <w:p w14:paraId="0B1A35FA" w14:textId="67365441" w:rsidR="002B045B" w:rsidRDefault="000E0AEA">
      <w:pPr>
        <w:pStyle w:val="TableofFigures"/>
        <w:ind w:left="990" w:hanging="990"/>
        <w:rPr>
          <w:rFonts w:asciiTheme="minorHAnsi" w:eastAsiaTheme="minorEastAsia" w:hAnsiTheme="minorHAnsi" w:cstheme="minorBidi"/>
          <w:noProof/>
          <w:kern w:val="2"/>
          <w:sz w:val="24"/>
          <w:lang w:eastAsia="en-AU"/>
          <w14:ligatures w14:val="standardContextual"/>
        </w:rPr>
      </w:pPr>
      <w:r>
        <w:fldChar w:fldCharType="begin"/>
      </w:r>
      <w:r>
        <w:instrText xml:space="preserve"> TOC \h \z \c "Figure" </w:instrText>
      </w:r>
      <w:r>
        <w:fldChar w:fldCharType="separate"/>
      </w:r>
      <w:hyperlink w:anchor="_Toc195772933" w:history="1">
        <w:r w:rsidR="002B045B" w:rsidRPr="0092134E">
          <w:rPr>
            <w:rStyle w:val="Hyperlink"/>
            <w:noProof/>
          </w:rPr>
          <w:t>Figure 1.  Monthly national maps of estimated relative activity of potential LSD-vectors.  Maps show modelled infectious pressure of LSD via vectors on domestic grazing cattle where black areas represent lower vector pressure and yellow areas represent higher vector pressure (courtesy of DAFF under the National LSD Action Plan, 2024).</w:t>
        </w:r>
        <w:r w:rsidR="002B045B">
          <w:rPr>
            <w:noProof/>
            <w:webHidden/>
          </w:rPr>
          <w:tab/>
        </w:r>
        <w:r w:rsidR="002B045B">
          <w:rPr>
            <w:noProof/>
            <w:webHidden/>
          </w:rPr>
          <w:fldChar w:fldCharType="begin"/>
        </w:r>
        <w:r w:rsidR="002B045B">
          <w:rPr>
            <w:noProof/>
            <w:webHidden/>
          </w:rPr>
          <w:instrText xml:space="preserve"> PAGEREF _Toc195772933 \h </w:instrText>
        </w:r>
        <w:r w:rsidR="002B045B">
          <w:rPr>
            <w:noProof/>
            <w:webHidden/>
          </w:rPr>
        </w:r>
        <w:r w:rsidR="002B045B">
          <w:rPr>
            <w:noProof/>
            <w:webHidden/>
          </w:rPr>
          <w:fldChar w:fldCharType="separate"/>
        </w:r>
        <w:r w:rsidR="007416A9">
          <w:rPr>
            <w:noProof/>
            <w:webHidden/>
          </w:rPr>
          <w:t>18</w:t>
        </w:r>
        <w:r w:rsidR="002B045B">
          <w:rPr>
            <w:noProof/>
            <w:webHidden/>
          </w:rPr>
          <w:fldChar w:fldCharType="end"/>
        </w:r>
      </w:hyperlink>
    </w:p>
    <w:p w14:paraId="079572DE" w14:textId="22FAEE2E"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34" w:history="1">
        <w:r w:rsidRPr="0092134E">
          <w:rPr>
            <w:rStyle w:val="Hyperlink"/>
            <w:noProof/>
          </w:rPr>
          <w:t>Figure 2. Occurrence reports of Stomoxys calcitrans in Australia (Atlas of living Australia 2022).</w:t>
        </w:r>
        <w:r>
          <w:rPr>
            <w:noProof/>
            <w:webHidden/>
          </w:rPr>
          <w:tab/>
        </w:r>
        <w:r>
          <w:rPr>
            <w:noProof/>
            <w:webHidden/>
          </w:rPr>
          <w:fldChar w:fldCharType="begin"/>
        </w:r>
        <w:r>
          <w:rPr>
            <w:noProof/>
            <w:webHidden/>
          </w:rPr>
          <w:instrText xml:space="preserve"> PAGEREF _Toc195772934 \h </w:instrText>
        </w:r>
        <w:r>
          <w:rPr>
            <w:noProof/>
            <w:webHidden/>
          </w:rPr>
        </w:r>
        <w:r>
          <w:rPr>
            <w:noProof/>
            <w:webHidden/>
          </w:rPr>
          <w:fldChar w:fldCharType="separate"/>
        </w:r>
        <w:r w:rsidR="007416A9">
          <w:rPr>
            <w:noProof/>
            <w:webHidden/>
          </w:rPr>
          <w:t>20</w:t>
        </w:r>
        <w:r>
          <w:rPr>
            <w:noProof/>
            <w:webHidden/>
          </w:rPr>
          <w:fldChar w:fldCharType="end"/>
        </w:r>
      </w:hyperlink>
    </w:p>
    <w:p w14:paraId="0B646739" w14:textId="2606E765"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35" w:history="1">
        <w:r w:rsidRPr="0092134E">
          <w:rPr>
            <w:rStyle w:val="Hyperlink"/>
            <w:noProof/>
          </w:rPr>
          <w:t>Figure 3. Occurrence reports of Tabanidae spp in Australia (Atlas of living Australia 2022).</w:t>
        </w:r>
        <w:r>
          <w:rPr>
            <w:noProof/>
            <w:webHidden/>
          </w:rPr>
          <w:tab/>
        </w:r>
        <w:r>
          <w:rPr>
            <w:noProof/>
            <w:webHidden/>
          </w:rPr>
          <w:fldChar w:fldCharType="begin"/>
        </w:r>
        <w:r>
          <w:rPr>
            <w:noProof/>
            <w:webHidden/>
          </w:rPr>
          <w:instrText xml:space="preserve"> PAGEREF _Toc195772935 \h </w:instrText>
        </w:r>
        <w:r>
          <w:rPr>
            <w:noProof/>
            <w:webHidden/>
          </w:rPr>
        </w:r>
        <w:r>
          <w:rPr>
            <w:noProof/>
            <w:webHidden/>
          </w:rPr>
          <w:fldChar w:fldCharType="separate"/>
        </w:r>
        <w:r w:rsidR="007416A9">
          <w:rPr>
            <w:noProof/>
            <w:webHidden/>
          </w:rPr>
          <w:t>21</w:t>
        </w:r>
        <w:r>
          <w:rPr>
            <w:noProof/>
            <w:webHidden/>
          </w:rPr>
          <w:fldChar w:fldCharType="end"/>
        </w:r>
      </w:hyperlink>
    </w:p>
    <w:p w14:paraId="25D8AE81" w14:textId="6479EE51"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36" w:history="1">
        <w:r w:rsidRPr="0092134E">
          <w:rPr>
            <w:rStyle w:val="Hyperlink"/>
            <w:noProof/>
          </w:rPr>
          <w:t>Figure 6. Distribution of buffalo fly in Australia (MLA 2022).</w:t>
        </w:r>
        <w:r>
          <w:rPr>
            <w:noProof/>
            <w:webHidden/>
          </w:rPr>
          <w:tab/>
        </w:r>
        <w:r>
          <w:rPr>
            <w:noProof/>
            <w:webHidden/>
          </w:rPr>
          <w:fldChar w:fldCharType="begin"/>
        </w:r>
        <w:r>
          <w:rPr>
            <w:noProof/>
            <w:webHidden/>
          </w:rPr>
          <w:instrText xml:space="preserve"> PAGEREF _Toc195772936 \h </w:instrText>
        </w:r>
        <w:r>
          <w:rPr>
            <w:noProof/>
            <w:webHidden/>
          </w:rPr>
        </w:r>
        <w:r>
          <w:rPr>
            <w:noProof/>
            <w:webHidden/>
          </w:rPr>
          <w:fldChar w:fldCharType="separate"/>
        </w:r>
        <w:r w:rsidR="007416A9">
          <w:rPr>
            <w:noProof/>
            <w:webHidden/>
          </w:rPr>
          <w:t>23</w:t>
        </w:r>
        <w:r>
          <w:rPr>
            <w:noProof/>
            <w:webHidden/>
          </w:rPr>
          <w:fldChar w:fldCharType="end"/>
        </w:r>
      </w:hyperlink>
    </w:p>
    <w:p w14:paraId="04AB5891" w14:textId="2381057F"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37" w:history="1">
        <w:r w:rsidRPr="0092134E">
          <w:rPr>
            <w:rStyle w:val="Hyperlink"/>
            <w:noProof/>
          </w:rPr>
          <w:t>Figure 7. Historic occurrence records of Aedes aegypti in Australia. The pink box represents the current distribution of Ae. aegypti in Australia (Atlas of Living Australia 2022).</w:t>
        </w:r>
        <w:r>
          <w:rPr>
            <w:noProof/>
            <w:webHidden/>
          </w:rPr>
          <w:tab/>
        </w:r>
        <w:r>
          <w:rPr>
            <w:noProof/>
            <w:webHidden/>
          </w:rPr>
          <w:fldChar w:fldCharType="begin"/>
        </w:r>
        <w:r>
          <w:rPr>
            <w:noProof/>
            <w:webHidden/>
          </w:rPr>
          <w:instrText xml:space="preserve"> PAGEREF _Toc195772937 \h </w:instrText>
        </w:r>
        <w:r>
          <w:rPr>
            <w:noProof/>
            <w:webHidden/>
          </w:rPr>
        </w:r>
        <w:r>
          <w:rPr>
            <w:noProof/>
            <w:webHidden/>
          </w:rPr>
          <w:fldChar w:fldCharType="separate"/>
        </w:r>
        <w:r w:rsidR="007416A9">
          <w:rPr>
            <w:noProof/>
            <w:webHidden/>
          </w:rPr>
          <w:t>24</w:t>
        </w:r>
        <w:r>
          <w:rPr>
            <w:noProof/>
            <w:webHidden/>
          </w:rPr>
          <w:fldChar w:fldCharType="end"/>
        </w:r>
      </w:hyperlink>
    </w:p>
    <w:p w14:paraId="3C717404" w14:textId="0BD20204"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38" w:history="1">
        <w:r w:rsidRPr="0092134E">
          <w:rPr>
            <w:rStyle w:val="Hyperlink"/>
            <w:noProof/>
          </w:rPr>
          <w:t>Figure 8. Occurrence reports of Culex quinquefasciatus in Australia. (Atlas of Living Australia 2022).</w:t>
        </w:r>
        <w:r>
          <w:rPr>
            <w:noProof/>
            <w:webHidden/>
          </w:rPr>
          <w:tab/>
        </w:r>
        <w:r>
          <w:rPr>
            <w:noProof/>
            <w:webHidden/>
          </w:rPr>
          <w:fldChar w:fldCharType="begin"/>
        </w:r>
        <w:r>
          <w:rPr>
            <w:noProof/>
            <w:webHidden/>
          </w:rPr>
          <w:instrText xml:space="preserve"> PAGEREF _Toc195772938 \h </w:instrText>
        </w:r>
        <w:r>
          <w:rPr>
            <w:noProof/>
            <w:webHidden/>
          </w:rPr>
        </w:r>
        <w:r>
          <w:rPr>
            <w:noProof/>
            <w:webHidden/>
          </w:rPr>
          <w:fldChar w:fldCharType="separate"/>
        </w:r>
        <w:r w:rsidR="007416A9">
          <w:rPr>
            <w:noProof/>
            <w:webHidden/>
          </w:rPr>
          <w:t>25</w:t>
        </w:r>
        <w:r>
          <w:rPr>
            <w:noProof/>
            <w:webHidden/>
          </w:rPr>
          <w:fldChar w:fldCharType="end"/>
        </w:r>
      </w:hyperlink>
    </w:p>
    <w:p w14:paraId="677C7FEA" w14:textId="38F8722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39" w:history="1">
        <w:r w:rsidRPr="0092134E">
          <w:rPr>
            <w:rStyle w:val="Hyperlink"/>
            <w:noProof/>
          </w:rPr>
          <w:t>Figure 9. Occurrence reports of Culex annulirostris in Australia. (Atlas of Living Australia 2022).</w:t>
        </w:r>
        <w:r>
          <w:rPr>
            <w:noProof/>
            <w:webHidden/>
          </w:rPr>
          <w:tab/>
        </w:r>
        <w:r>
          <w:rPr>
            <w:noProof/>
            <w:webHidden/>
          </w:rPr>
          <w:fldChar w:fldCharType="begin"/>
        </w:r>
        <w:r>
          <w:rPr>
            <w:noProof/>
            <w:webHidden/>
          </w:rPr>
          <w:instrText xml:space="preserve"> PAGEREF _Toc195772939 \h </w:instrText>
        </w:r>
        <w:r>
          <w:rPr>
            <w:noProof/>
            <w:webHidden/>
          </w:rPr>
        </w:r>
        <w:r>
          <w:rPr>
            <w:noProof/>
            <w:webHidden/>
          </w:rPr>
          <w:fldChar w:fldCharType="separate"/>
        </w:r>
        <w:r w:rsidR="007416A9">
          <w:rPr>
            <w:noProof/>
            <w:webHidden/>
          </w:rPr>
          <w:t>25</w:t>
        </w:r>
        <w:r>
          <w:rPr>
            <w:noProof/>
            <w:webHidden/>
          </w:rPr>
          <w:fldChar w:fldCharType="end"/>
        </w:r>
      </w:hyperlink>
    </w:p>
    <w:p w14:paraId="2E441245" w14:textId="6A79E1AD"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0" w:history="1">
        <w:r w:rsidRPr="0092134E">
          <w:rPr>
            <w:rStyle w:val="Hyperlink"/>
            <w:noProof/>
          </w:rPr>
          <w:t>Figure 10. Culicoides trapping results from September 2016–August 2017 with cattle density (MLA 2017).</w:t>
        </w:r>
        <w:r>
          <w:rPr>
            <w:noProof/>
            <w:webHidden/>
          </w:rPr>
          <w:tab/>
        </w:r>
        <w:r>
          <w:rPr>
            <w:noProof/>
            <w:webHidden/>
          </w:rPr>
          <w:fldChar w:fldCharType="begin"/>
        </w:r>
        <w:r>
          <w:rPr>
            <w:noProof/>
            <w:webHidden/>
          </w:rPr>
          <w:instrText xml:space="preserve"> PAGEREF _Toc195772940 \h </w:instrText>
        </w:r>
        <w:r>
          <w:rPr>
            <w:noProof/>
            <w:webHidden/>
          </w:rPr>
        </w:r>
        <w:r>
          <w:rPr>
            <w:noProof/>
            <w:webHidden/>
          </w:rPr>
          <w:fldChar w:fldCharType="separate"/>
        </w:r>
        <w:r w:rsidR="007416A9">
          <w:rPr>
            <w:noProof/>
            <w:webHidden/>
          </w:rPr>
          <w:t>26</w:t>
        </w:r>
        <w:r>
          <w:rPr>
            <w:noProof/>
            <w:webHidden/>
          </w:rPr>
          <w:fldChar w:fldCharType="end"/>
        </w:r>
      </w:hyperlink>
    </w:p>
    <w:p w14:paraId="047DA7E1" w14:textId="2F4CF325"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1" w:history="1">
        <w:r w:rsidRPr="0092134E">
          <w:rPr>
            <w:rStyle w:val="Hyperlink"/>
            <w:noProof/>
          </w:rPr>
          <w:t>Figure 11. Distribution of Rhipicephalus australis in Australia, also showing the cattle tick zone (TickBoss 2022).</w:t>
        </w:r>
        <w:r>
          <w:rPr>
            <w:noProof/>
            <w:webHidden/>
          </w:rPr>
          <w:tab/>
        </w:r>
        <w:r>
          <w:rPr>
            <w:noProof/>
            <w:webHidden/>
          </w:rPr>
          <w:fldChar w:fldCharType="begin"/>
        </w:r>
        <w:r>
          <w:rPr>
            <w:noProof/>
            <w:webHidden/>
          </w:rPr>
          <w:instrText xml:space="preserve"> PAGEREF _Toc195772941 \h </w:instrText>
        </w:r>
        <w:r>
          <w:rPr>
            <w:noProof/>
            <w:webHidden/>
          </w:rPr>
        </w:r>
        <w:r>
          <w:rPr>
            <w:noProof/>
            <w:webHidden/>
          </w:rPr>
          <w:fldChar w:fldCharType="separate"/>
        </w:r>
        <w:r w:rsidR="007416A9">
          <w:rPr>
            <w:noProof/>
            <w:webHidden/>
          </w:rPr>
          <w:t>28</w:t>
        </w:r>
        <w:r>
          <w:rPr>
            <w:noProof/>
            <w:webHidden/>
          </w:rPr>
          <w:fldChar w:fldCharType="end"/>
        </w:r>
      </w:hyperlink>
    </w:p>
    <w:p w14:paraId="639E08CD" w14:textId="66BC4FB2"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2" w:history="1">
        <w:r w:rsidRPr="0092134E">
          <w:rPr>
            <w:rStyle w:val="Hyperlink"/>
            <w:noProof/>
          </w:rPr>
          <w:t>Figure 12. Occurrence reports of ixodid ticks in Australia. (A) Haemaphysalis longicornis (Australian bush tick), (B) Ixodes holocyus (Australian paralysis tick) in Australia (Stewart 2021).</w:t>
        </w:r>
        <w:r>
          <w:rPr>
            <w:noProof/>
            <w:webHidden/>
          </w:rPr>
          <w:tab/>
        </w:r>
        <w:r>
          <w:rPr>
            <w:noProof/>
            <w:webHidden/>
          </w:rPr>
          <w:fldChar w:fldCharType="begin"/>
        </w:r>
        <w:r>
          <w:rPr>
            <w:noProof/>
            <w:webHidden/>
          </w:rPr>
          <w:instrText xml:space="preserve"> PAGEREF _Toc195772942 \h </w:instrText>
        </w:r>
        <w:r>
          <w:rPr>
            <w:noProof/>
            <w:webHidden/>
          </w:rPr>
        </w:r>
        <w:r>
          <w:rPr>
            <w:noProof/>
            <w:webHidden/>
          </w:rPr>
          <w:fldChar w:fldCharType="separate"/>
        </w:r>
        <w:r w:rsidR="007416A9">
          <w:rPr>
            <w:noProof/>
            <w:webHidden/>
          </w:rPr>
          <w:t>28</w:t>
        </w:r>
        <w:r>
          <w:rPr>
            <w:noProof/>
            <w:webHidden/>
          </w:rPr>
          <w:fldChar w:fldCharType="end"/>
        </w:r>
      </w:hyperlink>
    </w:p>
    <w:p w14:paraId="40C484CD" w14:textId="79D18168"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3" w:history="1">
        <w:r w:rsidRPr="0092134E">
          <w:rPr>
            <w:rStyle w:val="Hyperlink"/>
            <w:noProof/>
          </w:rPr>
          <w:t>Figure 13. Cattle density in Australia. (a) commercial beef cattle, (b) dairy cattle (DAFF 2023a).</w:t>
        </w:r>
        <w:r>
          <w:rPr>
            <w:noProof/>
            <w:webHidden/>
          </w:rPr>
          <w:tab/>
        </w:r>
        <w:r>
          <w:rPr>
            <w:noProof/>
            <w:webHidden/>
          </w:rPr>
          <w:fldChar w:fldCharType="begin"/>
        </w:r>
        <w:r>
          <w:rPr>
            <w:noProof/>
            <w:webHidden/>
          </w:rPr>
          <w:instrText xml:space="preserve"> PAGEREF _Toc195772943 \h </w:instrText>
        </w:r>
        <w:r>
          <w:rPr>
            <w:noProof/>
            <w:webHidden/>
          </w:rPr>
        </w:r>
        <w:r>
          <w:rPr>
            <w:noProof/>
            <w:webHidden/>
          </w:rPr>
          <w:fldChar w:fldCharType="separate"/>
        </w:r>
        <w:r w:rsidR="007416A9">
          <w:rPr>
            <w:noProof/>
            <w:webHidden/>
          </w:rPr>
          <w:t>30</w:t>
        </w:r>
        <w:r>
          <w:rPr>
            <w:noProof/>
            <w:webHidden/>
          </w:rPr>
          <w:fldChar w:fldCharType="end"/>
        </w:r>
      </w:hyperlink>
    </w:p>
    <w:p w14:paraId="4E278EA1" w14:textId="45176C27"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4" w:history="1">
        <w:r w:rsidRPr="0092134E">
          <w:rPr>
            <w:rStyle w:val="Hyperlink"/>
            <w:noProof/>
          </w:rPr>
          <w:t>Figure 14: Integrated pest management model for vector control. Adapted from (Farm Biosecurity 2024).</w:t>
        </w:r>
        <w:r>
          <w:rPr>
            <w:noProof/>
            <w:webHidden/>
          </w:rPr>
          <w:tab/>
        </w:r>
        <w:r>
          <w:rPr>
            <w:noProof/>
            <w:webHidden/>
          </w:rPr>
          <w:fldChar w:fldCharType="begin"/>
        </w:r>
        <w:r>
          <w:rPr>
            <w:noProof/>
            <w:webHidden/>
          </w:rPr>
          <w:instrText xml:space="preserve"> PAGEREF _Toc195772944 \h </w:instrText>
        </w:r>
        <w:r>
          <w:rPr>
            <w:noProof/>
            <w:webHidden/>
          </w:rPr>
        </w:r>
        <w:r>
          <w:rPr>
            <w:noProof/>
            <w:webHidden/>
          </w:rPr>
          <w:fldChar w:fldCharType="separate"/>
        </w:r>
        <w:r w:rsidR="007416A9">
          <w:rPr>
            <w:noProof/>
            <w:webHidden/>
          </w:rPr>
          <w:t>34</w:t>
        </w:r>
        <w:r>
          <w:rPr>
            <w:noProof/>
            <w:webHidden/>
          </w:rPr>
          <w:fldChar w:fldCharType="end"/>
        </w:r>
      </w:hyperlink>
    </w:p>
    <w:p w14:paraId="5E978E61" w14:textId="56F6024B"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5" w:history="1">
        <w:r w:rsidRPr="0092134E">
          <w:rPr>
            <w:rStyle w:val="Hyperlink"/>
            <w:noProof/>
          </w:rPr>
          <w:t>Figure 15: Examples of trapping devices for tabanids, stable flies and tsetse flies: (A) Broce trap, (B) malaise trap, (C) canopy trap, (D) blue target, (E) Vavoua trap, (F) Nzi trap, (G) Manitoba trap, (H) H trap and (I) horizontally polarising liquid trap.</w:t>
        </w:r>
        <w:r>
          <w:rPr>
            <w:noProof/>
            <w:webHidden/>
          </w:rPr>
          <w:tab/>
        </w:r>
        <w:r>
          <w:rPr>
            <w:noProof/>
            <w:webHidden/>
          </w:rPr>
          <w:fldChar w:fldCharType="begin"/>
        </w:r>
        <w:r>
          <w:rPr>
            <w:noProof/>
            <w:webHidden/>
          </w:rPr>
          <w:instrText xml:space="preserve"> PAGEREF _Toc195772945 \h </w:instrText>
        </w:r>
        <w:r>
          <w:rPr>
            <w:noProof/>
            <w:webHidden/>
          </w:rPr>
        </w:r>
        <w:r>
          <w:rPr>
            <w:noProof/>
            <w:webHidden/>
          </w:rPr>
          <w:fldChar w:fldCharType="separate"/>
        </w:r>
        <w:r w:rsidR="007416A9">
          <w:rPr>
            <w:noProof/>
            <w:webHidden/>
          </w:rPr>
          <w:t>43</w:t>
        </w:r>
        <w:r>
          <w:rPr>
            <w:noProof/>
            <w:webHidden/>
          </w:rPr>
          <w:fldChar w:fldCharType="end"/>
        </w:r>
      </w:hyperlink>
    </w:p>
    <w:p w14:paraId="773DFB8C" w14:textId="6A914E06"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6" w:history="1">
        <w:r w:rsidRPr="0092134E">
          <w:rPr>
            <w:rStyle w:val="Hyperlink"/>
            <w:noProof/>
          </w:rPr>
          <w:t>Figure 16: Examples of water sources where mosquitoes breed. From (Farm Biosecurity 2022).</w:t>
        </w:r>
        <w:r>
          <w:rPr>
            <w:noProof/>
            <w:webHidden/>
          </w:rPr>
          <w:tab/>
        </w:r>
        <w:r>
          <w:rPr>
            <w:noProof/>
            <w:webHidden/>
          </w:rPr>
          <w:fldChar w:fldCharType="begin"/>
        </w:r>
        <w:r>
          <w:rPr>
            <w:noProof/>
            <w:webHidden/>
          </w:rPr>
          <w:instrText xml:space="preserve"> PAGEREF _Toc195772946 \h </w:instrText>
        </w:r>
        <w:r>
          <w:rPr>
            <w:noProof/>
            <w:webHidden/>
          </w:rPr>
        </w:r>
        <w:r>
          <w:rPr>
            <w:noProof/>
            <w:webHidden/>
          </w:rPr>
          <w:fldChar w:fldCharType="separate"/>
        </w:r>
        <w:r w:rsidR="007416A9">
          <w:rPr>
            <w:noProof/>
            <w:webHidden/>
          </w:rPr>
          <w:t>48</w:t>
        </w:r>
        <w:r>
          <w:rPr>
            <w:noProof/>
            <w:webHidden/>
          </w:rPr>
          <w:fldChar w:fldCharType="end"/>
        </w:r>
      </w:hyperlink>
    </w:p>
    <w:p w14:paraId="1FE821AC" w14:textId="22B65BC3"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7" w:history="1">
        <w:r w:rsidRPr="0092134E">
          <w:rPr>
            <w:rStyle w:val="Hyperlink"/>
            <w:noProof/>
          </w:rPr>
          <w:t>Figure 17: Dung beetles at peak summer activity shredding a manure pile. Photo courtesy of Department of Primary Industries and Regional Development, WA (DPIRD 2019).</w:t>
        </w:r>
        <w:r>
          <w:rPr>
            <w:noProof/>
            <w:webHidden/>
          </w:rPr>
          <w:tab/>
        </w:r>
        <w:r>
          <w:rPr>
            <w:noProof/>
            <w:webHidden/>
          </w:rPr>
          <w:fldChar w:fldCharType="begin"/>
        </w:r>
        <w:r>
          <w:rPr>
            <w:noProof/>
            <w:webHidden/>
          </w:rPr>
          <w:instrText xml:space="preserve"> PAGEREF _Toc195772947 \h </w:instrText>
        </w:r>
        <w:r>
          <w:rPr>
            <w:noProof/>
            <w:webHidden/>
          </w:rPr>
        </w:r>
        <w:r>
          <w:rPr>
            <w:noProof/>
            <w:webHidden/>
          </w:rPr>
          <w:fldChar w:fldCharType="separate"/>
        </w:r>
        <w:r w:rsidR="007416A9">
          <w:rPr>
            <w:noProof/>
            <w:webHidden/>
          </w:rPr>
          <w:t>58</w:t>
        </w:r>
        <w:r>
          <w:rPr>
            <w:noProof/>
            <w:webHidden/>
          </w:rPr>
          <w:fldChar w:fldCharType="end"/>
        </w:r>
      </w:hyperlink>
    </w:p>
    <w:p w14:paraId="2760880C" w14:textId="79D4E2CD" w:rsidR="002B045B" w:rsidRDefault="002B045B">
      <w:pPr>
        <w:pStyle w:val="TableofFigures"/>
        <w:ind w:left="990" w:hanging="990"/>
        <w:rPr>
          <w:rFonts w:asciiTheme="minorHAnsi" w:eastAsiaTheme="minorEastAsia" w:hAnsiTheme="minorHAnsi" w:cstheme="minorBidi"/>
          <w:noProof/>
          <w:kern w:val="2"/>
          <w:sz w:val="24"/>
          <w:lang w:eastAsia="en-AU"/>
          <w14:ligatures w14:val="standardContextual"/>
        </w:rPr>
      </w:pPr>
      <w:hyperlink w:anchor="_Toc195772948" w:history="1">
        <w:r w:rsidRPr="0092134E">
          <w:rPr>
            <w:rStyle w:val="Hyperlink"/>
            <w:noProof/>
          </w:rPr>
          <w:t>Figure 18: Chemical resistance trends in Rhipicephalus australis (cattle tick) across northern Australia (Meat and Livestock Australia 2021).</w:t>
        </w:r>
        <w:r>
          <w:rPr>
            <w:noProof/>
            <w:webHidden/>
          </w:rPr>
          <w:tab/>
        </w:r>
        <w:r>
          <w:rPr>
            <w:noProof/>
            <w:webHidden/>
          </w:rPr>
          <w:fldChar w:fldCharType="begin"/>
        </w:r>
        <w:r>
          <w:rPr>
            <w:noProof/>
            <w:webHidden/>
          </w:rPr>
          <w:instrText xml:space="preserve"> PAGEREF _Toc195772948 \h </w:instrText>
        </w:r>
        <w:r>
          <w:rPr>
            <w:noProof/>
            <w:webHidden/>
          </w:rPr>
        </w:r>
        <w:r>
          <w:rPr>
            <w:noProof/>
            <w:webHidden/>
          </w:rPr>
          <w:fldChar w:fldCharType="separate"/>
        </w:r>
        <w:r w:rsidR="007416A9">
          <w:rPr>
            <w:noProof/>
            <w:webHidden/>
          </w:rPr>
          <w:t>75</w:t>
        </w:r>
        <w:r>
          <w:rPr>
            <w:noProof/>
            <w:webHidden/>
          </w:rPr>
          <w:fldChar w:fldCharType="end"/>
        </w:r>
      </w:hyperlink>
    </w:p>
    <w:p w14:paraId="7BAE949E" w14:textId="3D4FEF8E" w:rsidR="00D20FD9" w:rsidRPr="00FE4905" w:rsidRDefault="000E0AEA" w:rsidP="00A1505E">
      <w:pPr>
        <w:rPr>
          <w:rStyle w:val="PageNumber"/>
          <w:rFonts w:ascii="Calibri" w:hAnsi="Calibri"/>
          <w:b w:val="0"/>
          <w:sz w:val="22"/>
          <w14:numForm w14:val="default"/>
        </w:rPr>
      </w:pPr>
      <w:r>
        <w:fldChar w:fldCharType="end"/>
      </w:r>
    </w:p>
    <w:p w14:paraId="73885B1F" w14:textId="77777777" w:rsidR="005056F7" w:rsidRPr="00357482" w:rsidRDefault="005056F7" w:rsidP="00357482">
      <w:pPr>
        <w:pStyle w:val="Heading1a"/>
      </w:pPr>
      <w:r w:rsidRPr="00357482">
        <w:lastRenderedPageBreak/>
        <w:t>Abbreviations and acronyms</w:t>
      </w:r>
    </w:p>
    <w:tbl>
      <w:tblPr>
        <w:tblStyle w:val="Ausvet"/>
        <w:tblW w:w="0" w:type="auto"/>
        <w:tblLook w:val="04A0" w:firstRow="1" w:lastRow="0" w:firstColumn="1" w:lastColumn="0" w:noHBand="0" w:noVBand="1"/>
      </w:tblPr>
      <w:tblGrid>
        <w:gridCol w:w="2159"/>
        <w:gridCol w:w="6857"/>
      </w:tblGrid>
      <w:tr w:rsidR="001A3C79" w:rsidRPr="00A1505E" w14:paraId="1B61108B" w14:textId="77777777" w:rsidTr="001A3C79">
        <w:trPr>
          <w:cnfStyle w:val="100000000000" w:firstRow="1" w:lastRow="0" w:firstColumn="0" w:lastColumn="0" w:oddVBand="0" w:evenVBand="0" w:oddHBand="0" w:evenHBand="0" w:firstRowFirstColumn="0" w:firstRowLastColumn="0" w:lastRowFirstColumn="0" w:lastRowLastColumn="0"/>
        </w:trPr>
        <w:tc>
          <w:tcPr>
            <w:tcW w:w="2159" w:type="dxa"/>
          </w:tcPr>
          <w:p w14:paraId="511C997D" w14:textId="77777777" w:rsidR="005056F7" w:rsidRPr="00A1505E" w:rsidRDefault="005056F7" w:rsidP="00A1505E">
            <w:pPr>
              <w:pStyle w:val="TableHeading"/>
            </w:pPr>
            <w:r w:rsidRPr="00A1505E">
              <w:t>Abbreviation</w:t>
            </w:r>
          </w:p>
        </w:tc>
        <w:tc>
          <w:tcPr>
            <w:tcW w:w="6857" w:type="dxa"/>
          </w:tcPr>
          <w:p w14:paraId="51393989" w14:textId="77777777" w:rsidR="005056F7" w:rsidRPr="00A1505E" w:rsidRDefault="005056F7" w:rsidP="00A1505E">
            <w:pPr>
              <w:pStyle w:val="TableHeading"/>
            </w:pPr>
            <w:r w:rsidRPr="00A1505E">
              <w:t>Definition</w:t>
            </w:r>
          </w:p>
        </w:tc>
      </w:tr>
      <w:tr w:rsidR="001A3C79" w:rsidRPr="00A1505E" w14:paraId="202B2C3A" w14:textId="77777777" w:rsidTr="001A3C79">
        <w:tc>
          <w:tcPr>
            <w:tcW w:w="2159" w:type="dxa"/>
          </w:tcPr>
          <w:p w14:paraId="75C45AD1" w14:textId="2C534B10" w:rsidR="005056F7" w:rsidRPr="00A1505E" w:rsidRDefault="00B124E1" w:rsidP="00B124E1">
            <w:r>
              <w:t>ABS</w:t>
            </w:r>
          </w:p>
        </w:tc>
        <w:tc>
          <w:tcPr>
            <w:tcW w:w="6857" w:type="dxa"/>
          </w:tcPr>
          <w:p w14:paraId="08DCF838" w14:textId="3C68F068" w:rsidR="005056F7" w:rsidRPr="00A1505E" w:rsidRDefault="00B124E1" w:rsidP="00B124E1">
            <w:r>
              <w:t xml:space="preserve">Australian </w:t>
            </w:r>
            <w:r w:rsidRPr="00B124E1">
              <w:t>Bureau of Statistics</w:t>
            </w:r>
          </w:p>
        </w:tc>
      </w:tr>
      <w:tr w:rsidR="001A3C79" w:rsidRPr="00A1505E" w14:paraId="582830F8" w14:textId="77777777" w:rsidTr="001A3C79">
        <w:tc>
          <w:tcPr>
            <w:tcW w:w="2159" w:type="dxa"/>
          </w:tcPr>
          <w:p w14:paraId="334C632B" w14:textId="31BDBC0A" w:rsidR="005056F7" w:rsidRPr="00A1505E" w:rsidRDefault="00B124E1" w:rsidP="00A1505E">
            <w:pPr>
              <w:pStyle w:val="TableText"/>
            </w:pPr>
            <w:r>
              <w:t>AHA</w:t>
            </w:r>
          </w:p>
        </w:tc>
        <w:tc>
          <w:tcPr>
            <w:tcW w:w="6857" w:type="dxa"/>
          </w:tcPr>
          <w:p w14:paraId="14854802" w14:textId="56E38687" w:rsidR="005056F7" w:rsidRPr="00A1505E" w:rsidRDefault="00B124E1" w:rsidP="00B124E1">
            <w:r>
              <w:t xml:space="preserve">Animal Health Australia </w:t>
            </w:r>
          </w:p>
        </w:tc>
      </w:tr>
      <w:tr w:rsidR="001A3C79" w:rsidRPr="00A1505E" w14:paraId="031B4C58" w14:textId="77777777" w:rsidTr="001A3C79">
        <w:tc>
          <w:tcPr>
            <w:tcW w:w="2159" w:type="dxa"/>
          </w:tcPr>
          <w:p w14:paraId="18EB756F" w14:textId="0F4888F6" w:rsidR="005056F7" w:rsidRPr="00A1505E" w:rsidRDefault="00B124E1" w:rsidP="00A1505E">
            <w:pPr>
              <w:pStyle w:val="TableText"/>
            </w:pPr>
            <w:r>
              <w:t>AUSVETPLAN</w:t>
            </w:r>
          </w:p>
        </w:tc>
        <w:tc>
          <w:tcPr>
            <w:tcW w:w="6857" w:type="dxa"/>
          </w:tcPr>
          <w:p w14:paraId="1C04E6E9" w14:textId="3E733F19" w:rsidR="005056F7" w:rsidRPr="00A1505E" w:rsidRDefault="00B124E1" w:rsidP="00B124E1">
            <w:r>
              <w:t xml:space="preserve">Australian Veterinary Emergency Plan </w:t>
            </w:r>
          </w:p>
        </w:tc>
      </w:tr>
      <w:tr w:rsidR="00582B78" w:rsidRPr="00A1505E" w14:paraId="26A7ABD6" w14:textId="77777777" w:rsidTr="001A3C79">
        <w:tc>
          <w:tcPr>
            <w:tcW w:w="2159" w:type="dxa"/>
          </w:tcPr>
          <w:p w14:paraId="63427FB3" w14:textId="5879BF15" w:rsidR="00582B78" w:rsidRDefault="00582B78" w:rsidP="00A1505E">
            <w:pPr>
              <w:pStyle w:val="TableText"/>
            </w:pPr>
            <w:r>
              <w:t>AW-IPM</w:t>
            </w:r>
          </w:p>
        </w:tc>
        <w:tc>
          <w:tcPr>
            <w:tcW w:w="6857" w:type="dxa"/>
          </w:tcPr>
          <w:p w14:paraId="0929E0F4" w14:textId="49BAEF55" w:rsidR="00582B78" w:rsidRDefault="00582B78" w:rsidP="00B124E1">
            <w:r>
              <w:t>Area-wide integrated pest management</w:t>
            </w:r>
          </w:p>
        </w:tc>
      </w:tr>
      <w:tr w:rsidR="00B124E1" w:rsidRPr="00A1505E" w14:paraId="657EF16E" w14:textId="77777777" w:rsidTr="001A3C79">
        <w:tc>
          <w:tcPr>
            <w:tcW w:w="2159" w:type="dxa"/>
          </w:tcPr>
          <w:p w14:paraId="18A6EFE6" w14:textId="6DE954AB" w:rsidR="00B124E1" w:rsidRDefault="00B124E1" w:rsidP="00A1505E">
            <w:pPr>
              <w:pStyle w:val="TableText"/>
            </w:pPr>
            <w:r>
              <w:t>BTV</w:t>
            </w:r>
          </w:p>
        </w:tc>
        <w:tc>
          <w:tcPr>
            <w:tcW w:w="6857" w:type="dxa"/>
          </w:tcPr>
          <w:p w14:paraId="574DFA0F" w14:textId="48B04ADD" w:rsidR="00B124E1" w:rsidRDefault="00B124E1" w:rsidP="00B124E1">
            <w:r>
              <w:t>Bluetongue virus</w:t>
            </w:r>
          </w:p>
        </w:tc>
      </w:tr>
      <w:tr w:rsidR="001A3C79" w:rsidRPr="00A1505E" w14:paraId="7BE91E65" w14:textId="77777777" w:rsidTr="001A3C79">
        <w:tc>
          <w:tcPr>
            <w:tcW w:w="2159" w:type="dxa"/>
          </w:tcPr>
          <w:p w14:paraId="494C7B53" w14:textId="314ACCB4" w:rsidR="005056F7" w:rsidRPr="00A1505E" w:rsidRDefault="00B124E1" w:rsidP="00A1505E">
            <w:pPr>
              <w:pStyle w:val="TableText"/>
            </w:pPr>
            <w:r>
              <w:t>DAFF</w:t>
            </w:r>
          </w:p>
        </w:tc>
        <w:tc>
          <w:tcPr>
            <w:tcW w:w="6857" w:type="dxa"/>
          </w:tcPr>
          <w:p w14:paraId="1623F134" w14:textId="63E81171" w:rsidR="005056F7" w:rsidRPr="00A1505E" w:rsidRDefault="00B124E1" w:rsidP="00B124E1">
            <w:r>
              <w:t xml:space="preserve">Department of Agriculture, Fisheries and Forestry </w:t>
            </w:r>
          </w:p>
        </w:tc>
      </w:tr>
      <w:tr w:rsidR="001A3C79" w:rsidRPr="00A1505E" w14:paraId="5ECD77F0" w14:textId="77777777" w:rsidTr="001A3C79">
        <w:tc>
          <w:tcPr>
            <w:tcW w:w="2159" w:type="dxa"/>
          </w:tcPr>
          <w:p w14:paraId="394005F9" w14:textId="2405BFE1" w:rsidR="005056F7" w:rsidRPr="00A1505E" w:rsidRDefault="00B124E1" w:rsidP="00A1505E">
            <w:pPr>
              <w:pStyle w:val="TableText"/>
            </w:pPr>
            <w:r>
              <w:t>EFSA</w:t>
            </w:r>
          </w:p>
        </w:tc>
        <w:tc>
          <w:tcPr>
            <w:tcW w:w="6857" w:type="dxa"/>
          </w:tcPr>
          <w:p w14:paraId="6831EFE8" w14:textId="5E0A52EB" w:rsidR="005056F7" w:rsidRPr="00A1505E" w:rsidRDefault="00B124E1" w:rsidP="00B124E1">
            <w:r>
              <w:t>European Food Safety Authority</w:t>
            </w:r>
          </w:p>
        </w:tc>
      </w:tr>
      <w:tr w:rsidR="00803D26" w:rsidRPr="00A1505E" w14:paraId="285EA595" w14:textId="77777777" w:rsidTr="001A3C79">
        <w:tc>
          <w:tcPr>
            <w:tcW w:w="2159" w:type="dxa"/>
          </w:tcPr>
          <w:p w14:paraId="42D2AD90" w14:textId="5A5B5C14" w:rsidR="00803D26" w:rsidRDefault="00803D26" w:rsidP="00A1505E">
            <w:pPr>
              <w:pStyle w:val="TableText"/>
            </w:pPr>
            <w:r>
              <w:t>EPF</w:t>
            </w:r>
          </w:p>
        </w:tc>
        <w:tc>
          <w:tcPr>
            <w:tcW w:w="6857" w:type="dxa"/>
          </w:tcPr>
          <w:p w14:paraId="27594FFF" w14:textId="26892A35" w:rsidR="00803D26" w:rsidRDefault="00803D26" w:rsidP="00B124E1">
            <w:r>
              <w:t>Entomopathogenic fungi</w:t>
            </w:r>
          </w:p>
        </w:tc>
      </w:tr>
      <w:tr w:rsidR="00803D26" w:rsidRPr="00A1505E" w14:paraId="26DB1430" w14:textId="77777777" w:rsidTr="001A3C79">
        <w:tc>
          <w:tcPr>
            <w:tcW w:w="2159" w:type="dxa"/>
          </w:tcPr>
          <w:p w14:paraId="3CF4746C" w14:textId="45D2DD1F" w:rsidR="00803D26" w:rsidRDefault="00803D26" w:rsidP="00A1505E">
            <w:pPr>
              <w:pStyle w:val="TableText"/>
            </w:pPr>
            <w:r>
              <w:t>EPN</w:t>
            </w:r>
          </w:p>
        </w:tc>
        <w:tc>
          <w:tcPr>
            <w:tcW w:w="6857" w:type="dxa"/>
          </w:tcPr>
          <w:p w14:paraId="092335FE" w14:textId="08B9CBE8" w:rsidR="00803D26" w:rsidRDefault="00803D26" w:rsidP="00B124E1">
            <w:r>
              <w:t>Entomopathogenic nematodes</w:t>
            </w:r>
          </w:p>
        </w:tc>
      </w:tr>
      <w:tr w:rsidR="00BF560E" w:rsidRPr="00A1505E" w14:paraId="408E2428" w14:textId="77777777" w:rsidTr="001A3C79">
        <w:tc>
          <w:tcPr>
            <w:tcW w:w="2159" w:type="dxa"/>
          </w:tcPr>
          <w:p w14:paraId="4CFE95C1" w14:textId="4B38EDC3" w:rsidR="00BF560E" w:rsidRDefault="00BF560E" w:rsidP="00A1505E">
            <w:pPr>
              <w:pStyle w:val="TableText"/>
            </w:pPr>
            <w:r>
              <w:t>ESI</w:t>
            </w:r>
          </w:p>
        </w:tc>
        <w:tc>
          <w:tcPr>
            <w:tcW w:w="6857" w:type="dxa"/>
          </w:tcPr>
          <w:p w14:paraId="5DC3EDFE" w14:textId="5D2D30B2" w:rsidR="00BF560E" w:rsidRDefault="00BF560E" w:rsidP="00B124E1">
            <w:r>
              <w:t>Export slaughter interval</w:t>
            </w:r>
          </w:p>
        </w:tc>
      </w:tr>
      <w:tr w:rsidR="001A3C79" w:rsidRPr="00A1505E" w14:paraId="0D3E2BA9" w14:textId="77777777" w:rsidTr="001A3C79">
        <w:tc>
          <w:tcPr>
            <w:tcW w:w="2159" w:type="dxa"/>
          </w:tcPr>
          <w:p w14:paraId="0B7F182B" w14:textId="492BAB8D" w:rsidR="005056F7" w:rsidRPr="00A1505E" w:rsidRDefault="00B124E1" w:rsidP="00A1505E">
            <w:pPr>
              <w:pStyle w:val="TableText"/>
            </w:pPr>
            <w:r>
              <w:t>FAO</w:t>
            </w:r>
          </w:p>
        </w:tc>
        <w:tc>
          <w:tcPr>
            <w:tcW w:w="6857" w:type="dxa"/>
          </w:tcPr>
          <w:p w14:paraId="25CEE544" w14:textId="4D9ED13C" w:rsidR="005056F7" w:rsidRPr="00A1505E" w:rsidRDefault="00B124E1" w:rsidP="00B124E1">
            <w:r>
              <w:t>Food and Agriculture Organi</w:t>
            </w:r>
            <w:r w:rsidR="00CC1A85">
              <w:t>s</w:t>
            </w:r>
            <w:r>
              <w:t>ation of the United Nations</w:t>
            </w:r>
          </w:p>
        </w:tc>
      </w:tr>
      <w:tr w:rsidR="00BF560E" w:rsidRPr="00A1505E" w14:paraId="2C27A2F8" w14:textId="77777777" w:rsidTr="001A3C79">
        <w:tc>
          <w:tcPr>
            <w:tcW w:w="2159" w:type="dxa"/>
          </w:tcPr>
          <w:p w14:paraId="4B93C13F" w14:textId="1D61F386" w:rsidR="00BF560E" w:rsidRDefault="00BF560E" w:rsidP="00A1505E">
            <w:pPr>
              <w:pStyle w:val="TableText"/>
            </w:pPr>
            <w:r>
              <w:t>IGR</w:t>
            </w:r>
          </w:p>
        </w:tc>
        <w:tc>
          <w:tcPr>
            <w:tcW w:w="6857" w:type="dxa"/>
          </w:tcPr>
          <w:p w14:paraId="7E6963D3" w14:textId="2B53AF80" w:rsidR="00BF560E" w:rsidRDefault="00BF560E" w:rsidP="00B124E1">
            <w:r>
              <w:t>Insect growth regulator</w:t>
            </w:r>
          </w:p>
        </w:tc>
      </w:tr>
      <w:tr w:rsidR="00B124E1" w:rsidRPr="00A1505E" w14:paraId="27BFDC42" w14:textId="77777777" w:rsidTr="001A3C79">
        <w:tc>
          <w:tcPr>
            <w:tcW w:w="2159" w:type="dxa"/>
          </w:tcPr>
          <w:p w14:paraId="3313927E" w14:textId="784C126B" w:rsidR="00B124E1" w:rsidRDefault="00B124E1" w:rsidP="00A1505E">
            <w:pPr>
              <w:pStyle w:val="TableText"/>
            </w:pPr>
            <w:r>
              <w:t>IPM</w:t>
            </w:r>
          </w:p>
        </w:tc>
        <w:tc>
          <w:tcPr>
            <w:tcW w:w="6857" w:type="dxa"/>
          </w:tcPr>
          <w:p w14:paraId="10E7CD68" w14:textId="5F8092D5" w:rsidR="00B124E1" w:rsidRDefault="00B124E1" w:rsidP="00B124E1">
            <w:r>
              <w:t>Integrated pest management</w:t>
            </w:r>
          </w:p>
        </w:tc>
      </w:tr>
      <w:tr w:rsidR="00803D26" w:rsidRPr="00A1505E" w14:paraId="7D7D803F" w14:textId="77777777" w:rsidTr="001A3C79">
        <w:tc>
          <w:tcPr>
            <w:tcW w:w="2159" w:type="dxa"/>
          </w:tcPr>
          <w:p w14:paraId="1F229091" w14:textId="3E19B533" w:rsidR="00803D26" w:rsidRDefault="00803D26" w:rsidP="00A1505E">
            <w:pPr>
              <w:pStyle w:val="TableText"/>
            </w:pPr>
            <w:r>
              <w:t>IIT</w:t>
            </w:r>
          </w:p>
        </w:tc>
        <w:tc>
          <w:tcPr>
            <w:tcW w:w="6857" w:type="dxa"/>
          </w:tcPr>
          <w:p w14:paraId="0C10D9BB" w14:textId="0BE7C7BB" w:rsidR="00803D26" w:rsidRDefault="00803D26" w:rsidP="00B124E1">
            <w:r>
              <w:t>Incompatible insect technique</w:t>
            </w:r>
          </w:p>
        </w:tc>
      </w:tr>
      <w:tr w:rsidR="00B124E1" w:rsidRPr="00A1505E" w14:paraId="74F0288D" w14:textId="77777777" w:rsidTr="001A3C79">
        <w:tc>
          <w:tcPr>
            <w:tcW w:w="2159" w:type="dxa"/>
          </w:tcPr>
          <w:p w14:paraId="3912628B" w14:textId="772C1F91" w:rsidR="00B124E1" w:rsidRDefault="00B124E1" w:rsidP="00A1505E">
            <w:pPr>
              <w:pStyle w:val="TableText"/>
            </w:pPr>
            <w:r>
              <w:t>JEV</w:t>
            </w:r>
          </w:p>
        </w:tc>
        <w:tc>
          <w:tcPr>
            <w:tcW w:w="6857" w:type="dxa"/>
          </w:tcPr>
          <w:p w14:paraId="115B4198" w14:textId="0D9C8FA4" w:rsidR="00B124E1" w:rsidRDefault="00B124E1" w:rsidP="00B124E1">
            <w:r>
              <w:t>Japanese encephalitis virus</w:t>
            </w:r>
          </w:p>
        </w:tc>
      </w:tr>
      <w:tr w:rsidR="001A3C79" w:rsidRPr="00A1505E" w14:paraId="13479255" w14:textId="77777777" w:rsidTr="001A3C79">
        <w:tc>
          <w:tcPr>
            <w:tcW w:w="2159" w:type="dxa"/>
          </w:tcPr>
          <w:p w14:paraId="251DB096" w14:textId="23CA67F6" w:rsidR="005056F7" w:rsidRPr="00A1505E" w:rsidRDefault="00B124E1" w:rsidP="00A1505E">
            <w:pPr>
              <w:pStyle w:val="TableText"/>
            </w:pPr>
            <w:r>
              <w:t>LSD</w:t>
            </w:r>
          </w:p>
        </w:tc>
        <w:tc>
          <w:tcPr>
            <w:tcW w:w="6857" w:type="dxa"/>
          </w:tcPr>
          <w:p w14:paraId="7F0C3B30" w14:textId="2B46073A" w:rsidR="005056F7" w:rsidRPr="00A1505E" w:rsidRDefault="00B124E1" w:rsidP="00B124E1">
            <w:r>
              <w:t>Lumpy skin disease</w:t>
            </w:r>
          </w:p>
        </w:tc>
      </w:tr>
      <w:tr w:rsidR="00B124E1" w:rsidRPr="00A1505E" w14:paraId="72A2C47A" w14:textId="77777777" w:rsidTr="001A3C79">
        <w:tc>
          <w:tcPr>
            <w:tcW w:w="2159" w:type="dxa"/>
          </w:tcPr>
          <w:p w14:paraId="635C0EA4" w14:textId="37596C65" w:rsidR="00B124E1" w:rsidRDefault="00B124E1" w:rsidP="00A1505E">
            <w:pPr>
              <w:pStyle w:val="TableText"/>
            </w:pPr>
            <w:r>
              <w:t>LSDV</w:t>
            </w:r>
          </w:p>
        </w:tc>
        <w:tc>
          <w:tcPr>
            <w:tcW w:w="6857" w:type="dxa"/>
          </w:tcPr>
          <w:p w14:paraId="5DAA8AFC" w14:textId="4979681A" w:rsidR="00B124E1" w:rsidRDefault="00B124E1" w:rsidP="00B124E1">
            <w:r>
              <w:t>Lump skin disease virus</w:t>
            </w:r>
          </w:p>
        </w:tc>
      </w:tr>
      <w:tr w:rsidR="00803D26" w:rsidRPr="00A1505E" w14:paraId="534624DC" w14:textId="77777777" w:rsidTr="001A3C79">
        <w:tc>
          <w:tcPr>
            <w:tcW w:w="2159" w:type="dxa"/>
          </w:tcPr>
          <w:p w14:paraId="348ECA74" w14:textId="509D62F0" w:rsidR="00803D26" w:rsidRDefault="00803D26" w:rsidP="00A1505E">
            <w:pPr>
              <w:pStyle w:val="TableText"/>
            </w:pPr>
            <w:r>
              <w:t>ML</w:t>
            </w:r>
          </w:p>
        </w:tc>
        <w:tc>
          <w:tcPr>
            <w:tcW w:w="6857" w:type="dxa"/>
          </w:tcPr>
          <w:p w14:paraId="64F983E7" w14:textId="63C2A01F" w:rsidR="00803D26" w:rsidRDefault="00803D26" w:rsidP="00B124E1">
            <w:r>
              <w:t>Macrocyclic lactone</w:t>
            </w:r>
          </w:p>
        </w:tc>
      </w:tr>
      <w:tr w:rsidR="00B124E1" w:rsidRPr="00A1505E" w14:paraId="27A3554B" w14:textId="77777777" w:rsidTr="001A3C79">
        <w:tc>
          <w:tcPr>
            <w:tcW w:w="2159" w:type="dxa"/>
          </w:tcPr>
          <w:p w14:paraId="63DE09A7" w14:textId="01EB0272" w:rsidR="00B124E1" w:rsidRDefault="00B124E1" w:rsidP="00A1505E">
            <w:pPr>
              <w:pStyle w:val="TableText"/>
            </w:pPr>
            <w:r>
              <w:t>MLA</w:t>
            </w:r>
          </w:p>
        </w:tc>
        <w:tc>
          <w:tcPr>
            <w:tcW w:w="6857" w:type="dxa"/>
          </w:tcPr>
          <w:p w14:paraId="58253D09" w14:textId="33BF9CD7" w:rsidR="00B124E1" w:rsidRDefault="00B124E1" w:rsidP="00B124E1">
            <w:r>
              <w:t>Meat and Livestock Australia</w:t>
            </w:r>
          </w:p>
        </w:tc>
      </w:tr>
      <w:tr w:rsidR="00803D26" w:rsidRPr="00A1505E" w14:paraId="47B4085A" w14:textId="77777777" w:rsidTr="001A3C79">
        <w:tc>
          <w:tcPr>
            <w:tcW w:w="2159" w:type="dxa"/>
          </w:tcPr>
          <w:p w14:paraId="494801B2" w14:textId="4260556B" w:rsidR="00803D26" w:rsidRDefault="00803D26" w:rsidP="00A1505E">
            <w:pPr>
              <w:pStyle w:val="TableText"/>
            </w:pPr>
            <w:r>
              <w:t>NAMP</w:t>
            </w:r>
          </w:p>
        </w:tc>
        <w:tc>
          <w:tcPr>
            <w:tcW w:w="6857" w:type="dxa"/>
          </w:tcPr>
          <w:p w14:paraId="6A75E3E0" w14:textId="30159E30" w:rsidR="00803D26" w:rsidRDefault="00803D26" w:rsidP="00B124E1">
            <w:r>
              <w:t>Northern Arbovirus Monitoring Program</w:t>
            </w:r>
          </w:p>
        </w:tc>
      </w:tr>
      <w:tr w:rsidR="00B124E1" w:rsidRPr="00A1505E" w14:paraId="5458915B" w14:textId="77777777" w:rsidTr="001A3C79">
        <w:tc>
          <w:tcPr>
            <w:tcW w:w="2159" w:type="dxa"/>
          </w:tcPr>
          <w:p w14:paraId="7D75DAC0" w14:textId="2DA1B8A6" w:rsidR="00B124E1" w:rsidRPr="00A1505E" w:rsidRDefault="00B124E1" w:rsidP="00A1505E">
            <w:pPr>
              <w:pStyle w:val="TableText"/>
            </w:pPr>
            <w:r>
              <w:t>NAQS</w:t>
            </w:r>
          </w:p>
        </w:tc>
        <w:tc>
          <w:tcPr>
            <w:tcW w:w="6857" w:type="dxa"/>
          </w:tcPr>
          <w:p w14:paraId="2D55EC57" w14:textId="61FBA1A3" w:rsidR="00B124E1" w:rsidRPr="00A1505E" w:rsidRDefault="00B124E1" w:rsidP="00B124E1">
            <w:r>
              <w:t>Northern Australia Quarantine Strategy</w:t>
            </w:r>
          </w:p>
        </w:tc>
      </w:tr>
      <w:tr w:rsidR="00BF560E" w:rsidRPr="00A1505E" w14:paraId="7FC672A6" w14:textId="77777777" w:rsidTr="001A3C79">
        <w:tc>
          <w:tcPr>
            <w:tcW w:w="2159" w:type="dxa"/>
          </w:tcPr>
          <w:p w14:paraId="05ECF2CA" w14:textId="2E9FAEFD" w:rsidR="00BF560E" w:rsidRDefault="00BF560E" w:rsidP="00A1505E">
            <w:pPr>
              <w:pStyle w:val="TableText"/>
            </w:pPr>
            <w:r>
              <w:t>NVMAG</w:t>
            </w:r>
          </w:p>
        </w:tc>
        <w:tc>
          <w:tcPr>
            <w:tcW w:w="6857" w:type="dxa"/>
          </w:tcPr>
          <w:p w14:paraId="6E2AECAC" w14:textId="39A41F86" w:rsidR="00BF560E" w:rsidRDefault="00BF560E" w:rsidP="00B124E1">
            <w:r>
              <w:t>National Vector Management Advisory Group</w:t>
            </w:r>
          </w:p>
        </w:tc>
      </w:tr>
      <w:tr w:rsidR="00BF560E" w:rsidRPr="00A1505E" w14:paraId="149C34AE" w14:textId="77777777" w:rsidTr="001A3C79">
        <w:tc>
          <w:tcPr>
            <w:tcW w:w="2159" w:type="dxa"/>
          </w:tcPr>
          <w:p w14:paraId="1818E87F" w14:textId="48C89F81" w:rsidR="00BF560E" w:rsidRDefault="00BF560E" w:rsidP="00A1505E">
            <w:pPr>
              <w:pStyle w:val="TableText"/>
            </w:pPr>
            <w:r>
              <w:t>SIT</w:t>
            </w:r>
          </w:p>
        </w:tc>
        <w:tc>
          <w:tcPr>
            <w:tcW w:w="6857" w:type="dxa"/>
          </w:tcPr>
          <w:p w14:paraId="0E9C1347" w14:textId="058D5858" w:rsidR="00BF560E" w:rsidRDefault="00BF560E" w:rsidP="00B124E1">
            <w:r>
              <w:t>Sterile insect technique</w:t>
            </w:r>
          </w:p>
        </w:tc>
      </w:tr>
      <w:tr w:rsidR="00803D26" w:rsidRPr="00A1505E" w14:paraId="70BD202A" w14:textId="77777777" w:rsidTr="001A3C79">
        <w:tc>
          <w:tcPr>
            <w:tcW w:w="2159" w:type="dxa"/>
          </w:tcPr>
          <w:p w14:paraId="762AC3D3" w14:textId="51D71168" w:rsidR="00803D26" w:rsidRDefault="00803D26" w:rsidP="00A1505E">
            <w:pPr>
              <w:pStyle w:val="TableText"/>
            </w:pPr>
            <w:r>
              <w:t>SP</w:t>
            </w:r>
          </w:p>
        </w:tc>
        <w:tc>
          <w:tcPr>
            <w:tcW w:w="6857" w:type="dxa"/>
          </w:tcPr>
          <w:p w14:paraId="61A77840" w14:textId="1E4D326D" w:rsidR="00803D26" w:rsidRDefault="00803D26" w:rsidP="00B124E1">
            <w:r>
              <w:t>Synthetic pyrethroids</w:t>
            </w:r>
          </w:p>
        </w:tc>
      </w:tr>
      <w:tr w:rsidR="00BF560E" w:rsidRPr="00A1505E" w14:paraId="7B234F11" w14:textId="77777777" w:rsidTr="001A3C79">
        <w:tc>
          <w:tcPr>
            <w:tcW w:w="2159" w:type="dxa"/>
          </w:tcPr>
          <w:p w14:paraId="6EE14A2E" w14:textId="0249415F" w:rsidR="00BF560E" w:rsidRDefault="00BF560E" w:rsidP="00A1505E">
            <w:pPr>
              <w:pStyle w:val="TableText"/>
            </w:pPr>
            <w:r>
              <w:t>WHP</w:t>
            </w:r>
          </w:p>
        </w:tc>
        <w:tc>
          <w:tcPr>
            <w:tcW w:w="6857" w:type="dxa"/>
          </w:tcPr>
          <w:p w14:paraId="53E7B54E" w14:textId="19EB6463" w:rsidR="00BF560E" w:rsidRDefault="00BF560E" w:rsidP="00B124E1">
            <w:r>
              <w:t>Withholding period</w:t>
            </w:r>
          </w:p>
        </w:tc>
      </w:tr>
      <w:tr w:rsidR="00B124E1" w:rsidRPr="00A1505E" w14:paraId="18B87921" w14:textId="77777777" w:rsidTr="001A3C79">
        <w:tc>
          <w:tcPr>
            <w:tcW w:w="2159" w:type="dxa"/>
          </w:tcPr>
          <w:p w14:paraId="35041D57" w14:textId="623F5242" w:rsidR="00B124E1" w:rsidRPr="00A1505E" w:rsidRDefault="00B124E1" w:rsidP="00A1505E">
            <w:pPr>
              <w:pStyle w:val="TableText"/>
            </w:pPr>
            <w:r>
              <w:t>WOAH</w:t>
            </w:r>
          </w:p>
        </w:tc>
        <w:tc>
          <w:tcPr>
            <w:tcW w:w="6857" w:type="dxa"/>
          </w:tcPr>
          <w:p w14:paraId="79E67236" w14:textId="0AB1E852" w:rsidR="00B124E1" w:rsidRPr="00A1505E" w:rsidRDefault="00B124E1" w:rsidP="00B124E1">
            <w:r>
              <w:t xml:space="preserve">World Organisation for Animal Health </w:t>
            </w:r>
          </w:p>
        </w:tc>
      </w:tr>
    </w:tbl>
    <w:p w14:paraId="3BC57DF4" w14:textId="77777777" w:rsidR="001A07C1" w:rsidRPr="00A1505E" w:rsidRDefault="001A07C1" w:rsidP="00A1505E"/>
    <w:p w14:paraId="4D4FA813" w14:textId="77777777" w:rsidR="001A07C1" w:rsidRPr="00A1505E" w:rsidRDefault="001A07C1" w:rsidP="00A1505E">
      <w:pPr>
        <w:sectPr w:rsidR="001A07C1" w:rsidRPr="00A1505E" w:rsidSect="00434E12">
          <w:headerReference w:type="even" r:id="rId25"/>
          <w:headerReference w:type="default" r:id="rId26"/>
          <w:footerReference w:type="even" r:id="rId27"/>
          <w:footerReference w:type="default" r:id="rId28"/>
          <w:headerReference w:type="first" r:id="rId29"/>
          <w:footerReference w:type="first" r:id="rId30"/>
          <w:footnotePr>
            <w:numRestart w:val="eachSect"/>
          </w:footnotePr>
          <w:pgSz w:w="11906" w:h="16838" w:code="9"/>
          <w:pgMar w:top="1440" w:right="1440" w:bottom="1440" w:left="1440" w:header="576" w:footer="576" w:gutter="0"/>
          <w:pgNumType w:fmt="lowerRoman" w:start="3"/>
          <w:cols w:space="720"/>
          <w:docGrid w:linePitch="299"/>
        </w:sectPr>
      </w:pPr>
    </w:p>
    <w:p w14:paraId="03D89713" w14:textId="247E982D" w:rsidR="007B3A1B" w:rsidRDefault="00CD4A6F" w:rsidP="00DA26EA">
      <w:pPr>
        <w:pStyle w:val="Heading1"/>
      </w:pPr>
      <w:bookmarkStart w:id="0" w:name="_Toc195777876"/>
      <w:r>
        <w:lastRenderedPageBreak/>
        <w:t>Executive summary</w:t>
      </w:r>
      <w:bookmarkEnd w:id="0"/>
      <w:r w:rsidR="007B3A1B">
        <w:t xml:space="preserve"> </w:t>
      </w:r>
    </w:p>
    <w:p w14:paraId="0EFF12FF" w14:textId="77777777" w:rsidR="00B639F4" w:rsidRDefault="00B639F4" w:rsidP="00B639F4">
      <w:pPr>
        <w:pStyle w:val="Heading2"/>
        <w:rPr>
          <w:shd w:val="clear" w:color="auto" w:fill="FFFFFF"/>
        </w:rPr>
      </w:pPr>
      <w:bookmarkStart w:id="1" w:name="_Toc195777877"/>
      <w:r>
        <w:rPr>
          <w:shd w:val="clear" w:color="auto" w:fill="FFFFFF"/>
        </w:rPr>
        <w:t>Background</w:t>
      </w:r>
      <w:bookmarkEnd w:id="1"/>
      <w:r>
        <w:rPr>
          <w:shd w:val="clear" w:color="auto" w:fill="FFFFFF"/>
        </w:rPr>
        <w:t xml:space="preserve"> </w:t>
      </w:r>
    </w:p>
    <w:p w14:paraId="6A887A8E" w14:textId="77777777" w:rsidR="00B639F4" w:rsidRPr="00A06CFD" w:rsidRDefault="00B639F4" w:rsidP="00B639F4">
      <w:pPr>
        <w:rPr>
          <w:lang w:eastAsia="en-US"/>
        </w:rPr>
      </w:pPr>
      <w:r>
        <w:rPr>
          <w:lang w:eastAsia="en-US"/>
        </w:rPr>
        <w:t xml:space="preserve">Lumpy skin disease (LSD) is a threat to livestock industries in Australia, particularly with its recent expansion across Asia, including incursion into Indonesia.  Preparedness for an LSD outbreak in Australia is critically important, as a response involves several concurrent strategies as outlined in the AUSVETPLAN response strategy for LSD (including vector management). Several control measures are essential to contain an outbreak, such as </w:t>
      </w:r>
      <w:r>
        <w:t>vaccination, movement restrictions and stamping out. Vector control should be considered as an adjunct measure, as the effect of vector management in an LSD outbreak is currently unknown.</w:t>
      </w:r>
    </w:p>
    <w:p w14:paraId="10D28317" w14:textId="77777777" w:rsidR="00B639F4" w:rsidRDefault="00B639F4" w:rsidP="00B639F4">
      <w:pPr>
        <w:pStyle w:val="Heading2"/>
        <w:rPr>
          <w:shd w:val="clear" w:color="auto" w:fill="FFFFFF"/>
        </w:rPr>
      </w:pPr>
      <w:bookmarkStart w:id="2" w:name="_Toc195777878"/>
      <w:r>
        <w:rPr>
          <w:shd w:val="clear" w:color="auto" w:fill="FFFFFF"/>
        </w:rPr>
        <w:t>Purpose of this manual</w:t>
      </w:r>
      <w:bookmarkEnd w:id="2"/>
    </w:p>
    <w:p w14:paraId="76FBB33D" w14:textId="0D0F56D1" w:rsidR="00B639F4" w:rsidRDefault="00B639F4" w:rsidP="00B639F4">
      <w:pPr>
        <w:rPr>
          <w:shd w:val="clear" w:color="auto" w:fill="FFFFFF"/>
        </w:rPr>
      </w:pPr>
      <w:r>
        <w:rPr>
          <w:shd w:val="clear" w:color="auto" w:fill="FFFFFF"/>
        </w:rPr>
        <w:t xml:space="preserve">This manual provides technical information to inform the development of operational plans for managing vector (insect) populations </w:t>
      </w:r>
      <w:r w:rsidR="00CC7164">
        <w:rPr>
          <w:shd w:val="clear" w:color="auto" w:fill="FFFFFF"/>
        </w:rPr>
        <w:t xml:space="preserve">capable of </w:t>
      </w:r>
      <w:r>
        <w:rPr>
          <w:shd w:val="clear" w:color="auto" w:fill="FFFFFF"/>
        </w:rPr>
        <w:t xml:space="preserve">transmitting lumpy skin disease virus (LSDV). It is designed to be used as an evidence-based reference to assist Australian governments to develop tailored operational plans for vector management once the extent and nature of an outbreak is understood. For example, an outbreak that is limited to a single extensive northern cattle property will require a different approach to an outbreak </w:t>
      </w:r>
      <w:r w:rsidR="00777631">
        <w:rPr>
          <w:shd w:val="clear" w:color="auto" w:fill="FFFFFF"/>
        </w:rPr>
        <w:t>a</w:t>
      </w:r>
      <w:r>
        <w:rPr>
          <w:shd w:val="clear" w:color="auto" w:fill="FFFFFF"/>
        </w:rPr>
        <w:t>ffecting several southern beef properties.  In summary, the manual will ensure governments:</w:t>
      </w:r>
    </w:p>
    <w:p w14:paraId="3118199B" w14:textId="77777777" w:rsidR="00B639F4" w:rsidRDefault="00B639F4" w:rsidP="005A6EE2">
      <w:pPr>
        <w:pStyle w:val="ListParagraph"/>
        <w:numPr>
          <w:ilvl w:val="0"/>
          <w:numId w:val="27"/>
        </w:numPr>
      </w:pPr>
      <w:r>
        <w:t>in collaboration with industry, can rapidly develop effective and safe vector management plans at a property and regional level using the guide.</w:t>
      </w:r>
    </w:p>
    <w:p w14:paraId="049B1F1C" w14:textId="77777777" w:rsidR="00B639F4" w:rsidRDefault="00B639F4" w:rsidP="005A6EE2">
      <w:pPr>
        <w:pStyle w:val="ListParagraph"/>
        <w:numPr>
          <w:ilvl w:val="0"/>
          <w:numId w:val="27"/>
        </w:numPr>
      </w:pPr>
      <w:r>
        <w:t>will have a consolidated list of available registered chemicals for use against vectors that could spread disease between cattle.</w:t>
      </w:r>
    </w:p>
    <w:p w14:paraId="4E0539CE" w14:textId="77777777" w:rsidR="00B639F4" w:rsidRDefault="00B639F4" w:rsidP="00B639F4">
      <w:pPr>
        <w:pStyle w:val="ListParagraph"/>
      </w:pPr>
      <w:r>
        <w:t xml:space="preserve">can identify any availability and use issues that need addressing, including emergency use permits. </w:t>
      </w:r>
    </w:p>
    <w:p w14:paraId="1D82030E" w14:textId="67C8DA17" w:rsidR="009A4199" w:rsidRDefault="00B639F4" w:rsidP="00B639F4">
      <w:pPr>
        <w:rPr>
          <w:shd w:val="clear" w:color="auto" w:fill="FFFFFF"/>
        </w:rPr>
      </w:pPr>
      <w:r>
        <w:t>As more knowledge is gained on how LSD virus would behave in the Australian context, this guidance can be revised.</w:t>
      </w:r>
    </w:p>
    <w:p w14:paraId="1DBABE2D" w14:textId="77777777" w:rsidR="00B639F4" w:rsidRDefault="00B639F4" w:rsidP="00B639F4">
      <w:pPr>
        <w:pStyle w:val="Heading2"/>
      </w:pPr>
      <w:bookmarkStart w:id="3" w:name="_Toc195777879"/>
      <w:r>
        <w:t>Using this manual</w:t>
      </w:r>
      <w:bookmarkEnd w:id="3"/>
    </w:p>
    <w:p w14:paraId="201E7547" w14:textId="2A86E2C7" w:rsidR="00B639F4" w:rsidRDefault="00B639F4" w:rsidP="00B639F4">
      <w:pPr>
        <w:rPr>
          <w:lang w:eastAsia="en-US"/>
        </w:rPr>
      </w:pPr>
      <w:r>
        <w:rPr>
          <w:lang w:eastAsia="en-US"/>
        </w:rPr>
        <w:t>To develop operational vector management plans, policymakers can refer to vector control options for the relevant premises types or circumstance (see</w:t>
      </w:r>
      <w:r w:rsidR="003C4E87">
        <w:rPr>
          <w:lang w:eastAsia="en-US"/>
        </w:rPr>
        <w:t xml:space="preserve"> </w:t>
      </w:r>
      <w:hyperlink w:anchor="Table_1" w:history="1">
        <w:r w:rsidR="003C4E87" w:rsidRPr="00A7324E">
          <w:rPr>
            <w:rStyle w:val="Hyperlink"/>
            <w:color w:val="0D0D0D" w:themeColor="text1" w:themeTint="F2"/>
            <w:u w:val="none"/>
            <w:lang w:eastAsia="en-US"/>
          </w:rPr>
          <w:t>Table 1</w:t>
        </w:r>
      </w:hyperlink>
      <w:r>
        <w:rPr>
          <w:lang w:eastAsia="en-US"/>
        </w:rPr>
        <w:t xml:space="preserve">) while keeping in mind the general principles of vector management, including uncertainties and research gaps.  </w:t>
      </w:r>
    </w:p>
    <w:p w14:paraId="4B85EFB9" w14:textId="721C9CE0" w:rsidR="00B639F4" w:rsidRDefault="003320E2" w:rsidP="003320E2">
      <w:pPr>
        <w:pStyle w:val="Caption"/>
        <w:rPr>
          <w:lang w:eastAsia="en-US"/>
        </w:rPr>
      </w:pPr>
      <w:bookmarkStart w:id="4" w:name="_Toc195772699"/>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5D7F4A">
        <w:t>Premises type index</w:t>
      </w:r>
      <w:r>
        <w:t>.</w:t>
      </w:r>
      <w:bookmarkEnd w:id="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792"/>
        <w:gridCol w:w="1224"/>
      </w:tblGrid>
      <w:tr w:rsidR="00B639F4" w14:paraId="65ED6C69" w14:textId="77777777" w:rsidTr="00371B48">
        <w:trPr>
          <w:cantSplit/>
          <w:tblHeader/>
        </w:trPr>
        <w:tc>
          <w:tcPr>
            <w:tcW w:w="7792" w:type="dxa"/>
          </w:tcPr>
          <w:p w14:paraId="6C4A5842" w14:textId="77777777" w:rsidR="00B639F4" w:rsidRPr="0059204D" w:rsidRDefault="00B639F4" w:rsidP="00561191">
            <w:pPr>
              <w:rPr>
                <w:b/>
                <w:bCs/>
                <w:lang w:eastAsia="en-US"/>
              </w:rPr>
            </w:pPr>
            <w:bookmarkStart w:id="5" w:name="Table_1"/>
            <w:bookmarkEnd w:id="5"/>
            <w:r w:rsidRPr="0059204D">
              <w:rPr>
                <w:b/>
                <w:bCs/>
                <w:lang w:eastAsia="en-US"/>
              </w:rPr>
              <w:t xml:space="preserve">Premises type  </w:t>
            </w:r>
          </w:p>
        </w:tc>
        <w:tc>
          <w:tcPr>
            <w:tcW w:w="1224" w:type="dxa"/>
          </w:tcPr>
          <w:p w14:paraId="7B28C3D3" w14:textId="77777777" w:rsidR="00B639F4" w:rsidRPr="0059204D" w:rsidRDefault="00B639F4" w:rsidP="00561191">
            <w:pPr>
              <w:rPr>
                <w:b/>
                <w:bCs/>
                <w:lang w:eastAsia="en-US"/>
              </w:rPr>
            </w:pPr>
            <w:r>
              <w:rPr>
                <w:b/>
                <w:bCs/>
                <w:lang w:eastAsia="en-US"/>
              </w:rPr>
              <w:t>Page</w:t>
            </w:r>
            <w:r w:rsidRPr="0059204D">
              <w:rPr>
                <w:b/>
                <w:bCs/>
                <w:lang w:eastAsia="en-US"/>
              </w:rPr>
              <w:t xml:space="preserve"> </w:t>
            </w:r>
          </w:p>
        </w:tc>
      </w:tr>
      <w:tr w:rsidR="00B639F4" w14:paraId="0E1B9139" w14:textId="77777777" w:rsidTr="00371B48">
        <w:trPr>
          <w:cantSplit/>
          <w:tblHeader/>
        </w:trPr>
        <w:tc>
          <w:tcPr>
            <w:tcW w:w="7792" w:type="dxa"/>
          </w:tcPr>
          <w:p w14:paraId="6064F499" w14:textId="77777777" w:rsidR="00B639F4" w:rsidRDefault="00B639F4" w:rsidP="00561191">
            <w:pPr>
              <w:rPr>
                <w:lang w:eastAsia="en-US"/>
              </w:rPr>
            </w:pPr>
            <w:r>
              <w:rPr>
                <w:lang w:eastAsia="en-US"/>
              </w:rPr>
              <w:t>Extensive northern cattle systems</w:t>
            </w:r>
          </w:p>
        </w:tc>
        <w:tc>
          <w:tcPr>
            <w:tcW w:w="1224" w:type="dxa"/>
          </w:tcPr>
          <w:p w14:paraId="1C088679" w14:textId="2D105449" w:rsidR="00B639F4" w:rsidRDefault="00797EBE" w:rsidP="00561191">
            <w:pPr>
              <w:rPr>
                <w:lang w:eastAsia="en-US"/>
              </w:rPr>
            </w:pPr>
            <w:r>
              <w:rPr>
                <w:lang w:eastAsia="en-US"/>
              </w:rPr>
              <w:t>77</w:t>
            </w:r>
          </w:p>
        </w:tc>
      </w:tr>
      <w:tr w:rsidR="00B639F4" w14:paraId="02BC2A15" w14:textId="77777777" w:rsidTr="00371B48">
        <w:trPr>
          <w:cantSplit/>
          <w:tblHeader/>
        </w:trPr>
        <w:tc>
          <w:tcPr>
            <w:tcW w:w="7792" w:type="dxa"/>
          </w:tcPr>
          <w:p w14:paraId="529EF333" w14:textId="77777777" w:rsidR="00B639F4" w:rsidRDefault="00B639F4" w:rsidP="00561191">
            <w:pPr>
              <w:rPr>
                <w:lang w:eastAsia="en-US"/>
              </w:rPr>
            </w:pPr>
            <w:r>
              <w:rPr>
                <w:lang w:eastAsia="en-US"/>
              </w:rPr>
              <w:t>Southern beef cattle systems</w:t>
            </w:r>
          </w:p>
        </w:tc>
        <w:tc>
          <w:tcPr>
            <w:tcW w:w="1224" w:type="dxa"/>
          </w:tcPr>
          <w:p w14:paraId="36E4CDE9" w14:textId="692A7B9F" w:rsidR="00B639F4" w:rsidRDefault="00797EBE" w:rsidP="00561191">
            <w:pPr>
              <w:rPr>
                <w:lang w:eastAsia="en-US"/>
              </w:rPr>
            </w:pPr>
            <w:r>
              <w:rPr>
                <w:lang w:eastAsia="en-US"/>
              </w:rPr>
              <w:t>79</w:t>
            </w:r>
          </w:p>
        </w:tc>
      </w:tr>
      <w:tr w:rsidR="00B639F4" w14:paraId="1AE24180" w14:textId="77777777" w:rsidTr="00371B48">
        <w:trPr>
          <w:cantSplit/>
          <w:tblHeader/>
        </w:trPr>
        <w:tc>
          <w:tcPr>
            <w:tcW w:w="7792" w:type="dxa"/>
          </w:tcPr>
          <w:p w14:paraId="07A71138" w14:textId="77777777" w:rsidR="00B639F4" w:rsidRDefault="00B639F4" w:rsidP="00561191">
            <w:pPr>
              <w:rPr>
                <w:lang w:eastAsia="en-US"/>
              </w:rPr>
            </w:pPr>
            <w:r>
              <w:rPr>
                <w:lang w:eastAsia="en-US"/>
              </w:rPr>
              <w:t xml:space="preserve">Feedlots </w:t>
            </w:r>
          </w:p>
        </w:tc>
        <w:tc>
          <w:tcPr>
            <w:tcW w:w="1224" w:type="dxa"/>
          </w:tcPr>
          <w:p w14:paraId="2F4C3D8E" w14:textId="1F2E0D55" w:rsidR="00B639F4" w:rsidRDefault="00797EBE" w:rsidP="00561191">
            <w:pPr>
              <w:rPr>
                <w:lang w:eastAsia="en-US"/>
              </w:rPr>
            </w:pPr>
            <w:r>
              <w:rPr>
                <w:lang w:eastAsia="en-US"/>
              </w:rPr>
              <w:t>81</w:t>
            </w:r>
          </w:p>
        </w:tc>
      </w:tr>
      <w:tr w:rsidR="00B639F4" w14:paraId="4F7AD2C6" w14:textId="77777777" w:rsidTr="00371B48">
        <w:trPr>
          <w:cantSplit/>
          <w:tblHeader/>
        </w:trPr>
        <w:tc>
          <w:tcPr>
            <w:tcW w:w="7792" w:type="dxa"/>
          </w:tcPr>
          <w:p w14:paraId="74F79CAF" w14:textId="77777777" w:rsidR="00B639F4" w:rsidRDefault="00B639F4" w:rsidP="00561191">
            <w:pPr>
              <w:rPr>
                <w:lang w:eastAsia="en-US"/>
              </w:rPr>
            </w:pPr>
            <w:r>
              <w:rPr>
                <w:lang w:eastAsia="en-US"/>
              </w:rPr>
              <w:t xml:space="preserve">Dairies </w:t>
            </w:r>
          </w:p>
        </w:tc>
        <w:tc>
          <w:tcPr>
            <w:tcW w:w="1224" w:type="dxa"/>
          </w:tcPr>
          <w:p w14:paraId="5A42CB37" w14:textId="273B06EF" w:rsidR="00B639F4" w:rsidRDefault="00797EBE" w:rsidP="00561191">
            <w:pPr>
              <w:rPr>
                <w:lang w:eastAsia="en-US"/>
              </w:rPr>
            </w:pPr>
            <w:r>
              <w:rPr>
                <w:lang w:eastAsia="en-US"/>
              </w:rPr>
              <w:t>83</w:t>
            </w:r>
          </w:p>
        </w:tc>
      </w:tr>
      <w:tr w:rsidR="00B639F4" w14:paraId="106492C1" w14:textId="77777777" w:rsidTr="00371B48">
        <w:trPr>
          <w:cantSplit/>
          <w:tblHeader/>
        </w:trPr>
        <w:tc>
          <w:tcPr>
            <w:tcW w:w="7792" w:type="dxa"/>
          </w:tcPr>
          <w:p w14:paraId="35F4CEF2" w14:textId="77777777" w:rsidR="00B639F4" w:rsidRDefault="00B639F4" w:rsidP="00561191">
            <w:pPr>
              <w:rPr>
                <w:lang w:eastAsia="en-US"/>
              </w:rPr>
            </w:pPr>
            <w:r>
              <w:rPr>
                <w:lang w:eastAsia="en-US"/>
              </w:rPr>
              <w:t>Saleyards</w:t>
            </w:r>
          </w:p>
        </w:tc>
        <w:tc>
          <w:tcPr>
            <w:tcW w:w="1224" w:type="dxa"/>
          </w:tcPr>
          <w:p w14:paraId="0BB3EBAA" w14:textId="16B72C5A" w:rsidR="00B639F4" w:rsidRDefault="00797EBE" w:rsidP="00561191">
            <w:pPr>
              <w:rPr>
                <w:lang w:eastAsia="en-US"/>
              </w:rPr>
            </w:pPr>
            <w:r>
              <w:rPr>
                <w:lang w:eastAsia="en-US"/>
              </w:rPr>
              <w:t>85</w:t>
            </w:r>
          </w:p>
        </w:tc>
      </w:tr>
      <w:tr w:rsidR="00B639F4" w14:paraId="3A161A6A" w14:textId="77777777" w:rsidTr="00371B48">
        <w:trPr>
          <w:cantSplit/>
          <w:tblHeader/>
        </w:trPr>
        <w:tc>
          <w:tcPr>
            <w:tcW w:w="7792" w:type="dxa"/>
          </w:tcPr>
          <w:p w14:paraId="7D5EC037" w14:textId="77777777" w:rsidR="00B639F4" w:rsidRDefault="00B639F4" w:rsidP="00561191">
            <w:pPr>
              <w:rPr>
                <w:lang w:eastAsia="en-US"/>
              </w:rPr>
            </w:pPr>
            <w:r>
              <w:rPr>
                <w:lang w:eastAsia="en-US"/>
              </w:rPr>
              <w:t>Abattoirs (including lairage)</w:t>
            </w:r>
          </w:p>
        </w:tc>
        <w:tc>
          <w:tcPr>
            <w:tcW w:w="1224" w:type="dxa"/>
          </w:tcPr>
          <w:p w14:paraId="3700F079" w14:textId="57EE6263" w:rsidR="00B639F4" w:rsidRDefault="00797EBE" w:rsidP="00561191">
            <w:pPr>
              <w:rPr>
                <w:lang w:eastAsia="en-US"/>
              </w:rPr>
            </w:pPr>
            <w:r>
              <w:rPr>
                <w:lang w:eastAsia="en-US"/>
              </w:rPr>
              <w:t>87</w:t>
            </w:r>
          </w:p>
        </w:tc>
      </w:tr>
      <w:tr w:rsidR="00B639F4" w14:paraId="76CEC79D" w14:textId="77777777" w:rsidTr="00371B48">
        <w:trPr>
          <w:cantSplit/>
          <w:tblHeader/>
        </w:trPr>
        <w:tc>
          <w:tcPr>
            <w:tcW w:w="7792" w:type="dxa"/>
          </w:tcPr>
          <w:p w14:paraId="7D0020C8" w14:textId="77777777" w:rsidR="00B639F4" w:rsidRDefault="00B639F4" w:rsidP="00561191">
            <w:pPr>
              <w:rPr>
                <w:lang w:eastAsia="en-US"/>
              </w:rPr>
            </w:pPr>
            <w:r>
              <w:rPr>
                <w:lang w:eastAsia="en-US"/>
              </w:rPr>
              <w:t xml:space="preserve">Ports </w:t>
            </w:r>
          </w:p>
        </w:tc>
        <w:tc>
          <w:tcPr>
            <w:tcW w:w="1224" w:type="dxa"/>
          </w:tcPr>
          <w:p w14:paraId="08F6956A" w14:textId="78217756" w:rsidR="00B639F4" w:rsidRDefault="00797EBE" w:rsidP="00561191">
            <w:pPr>
              <w:rPr>
                <w:lang w:eastAsia="en-US"/>
              </w:rPr>
            </w:pPr>
            <w:r>
              <w:rPr>
                <w:lang w:eastAsia="en-US"/>
              </w:rPr>
              <w:t>89</w:t>
            </w:r>
          </w:p>
        </w:tc>
      </w:tr>
      <w:tr w:rsidR="00B639F4" w14:paraId="250D3B9D" w14:textId="77777777" w:rsidTr="00371B48">
        <w:trPr>
          <w:cantSplit/>
          <w:tblHeader/>
        </w:trPr>
        <w:tc>
          <w:tcPr>
            <w:tcW w:w="7792" w:type="dxa"/>
          </w:tcPr>
          <w:p w14:paraId="75CCD681" w14:textId="77777777" w:rsidR="00B639F4" w:rsidRDefault="00B639F4" w:rsidP="00561191">
            <w:pPr>
              <w:rPr>
                <w:lang w:eastAsia="en-US"/>
              </w:rPr>
            </w:pPr>
            <w:r>
              <w:rPr>
                <w:lang w:eastAsia="en-US"/>
              </w:rPr>
              <w:t xml:space="preserve">Milk processing facilities </w:t>
            </w:r>
          </w:p>
        </w:tc>
        <w:tc>
          <w:tcPr>
            <w:tcW w:w="1224" w:type="dxa"/>
          </w:tcPr>
          <w:p w14:paraId="4E4E1876" w14:textId="5C9121EB" w:rsidR="00B639F4" w:rsidRDefault="00797EBE" w:rsidP="00561191">
            <w:pPr>
              <w:rPr>
                <w:lang w:eastAsia="en-US"/>
              </w:rPr>
            </w:pPr>
            <w:r>
              <w:rPr>
                <w:lang w:eastAsia="en-US"/>
              </w:rPr>
              <w:t>91</w:t>
            </w:r>
          </w:p>
        </w:tc>
      </w:tr>
      <w:tr w:rsidR="00B639F4" w14:paraId="5AE69959" w14:textId="77777777" w:rsidTr="00371B48">
        <w:trPr>
          <w:cantSplit/>
          <w:tblHeader/>
        </w:trPr>
        <w:tc>
          <w:tcPr>
            <w:tcW w:w="7792" w:type="dxa"/>
          </w:tcPr>
          <w:p w14:paraId="07B4BA39" w14:textId="5831A6FB" w:rsidR="00B639F4" w:rsidRDefault="00B639F4" w:rsidP="00561191">
            <w:pPr>
              <w:rPr>
                <w:lang w:eastAsia="en-US"/>
              </w:rPr>
            </w:pPr>
            <w:r>
              <w:rPr>
                <w:lang w:eastAsia="en-US"/>
              </w:rPr>
              <w:t>High value stock (</w:t>
            </w:r>
            <w:r w:rsidR="00CA6EFE">
              <w:rPr>
                <w:lang w:eastAsia="en-US"/>
              </w:rPr>
              <w:t>e.g.</w:t>
            </w:r>
            <w:r>
              <w:rPr>
                <w:lang w:eastAsia="en-US"/>
              </w:rPr>
              <w:t xml:space="preserve"> breeding stock)</w:t>
            </w:r>
          </w:p>
        </w:tc>
        <w:tc>
          <w:tcPr>
            <w:tcW w:w="1224" w:type="dxa"/>
          </w:tcPr>
          <w:p w14:paraId="3B58DB6C" w14:textId="0EF22588" w:rsidR="00B639F4" w:rsidRDefault="00797EBE" w:rsidP="00561191">
            <w:pPr>
              <w:rPr>
                <w:lang w:eastAsia="en-US"/>
              </w:rPr>
            </w:pPr>
            <w:r>
              <w:rPr>
                <w:lang w:eastAsia="en-US"/>
              </w:rPr>
              <w:t>92</w:t>
            </w:r>
          </w:p>
        </w:tc>
      </w:tr>
      <w:tr w:rsidR="00B639F4" w14:paraId="37375F6B" w14:textId="77777777" w:rsidTr="00371B48">
        <w:trPr>
          <w:cantSplit/>
          <w:tblHeader/>
        </w:trPr>
        <w:tc>
          <w:tcPr>
            <w:tcW w:w="7792" w:type="dxa"/>
          </w:tcPr>
          <w:p w14:paraId="5B95C060" w14:textId="77777777" w:rsidR="00B639F4" w:rsidRDefault="00B639F4" w:rsidP="00561191">
            <w:pPr>
              <w:rPr>
                <w:lang w:eastAsia="en-US"/>
              </w:rPr>
            </w:pPr>
            <w:r>
              <w:rPr>
                <w:lang w:eastAsia="en-US"/>
              </w:rPr>
              <w:t xml:space="preserve">Movement of cattle and cattle products </w:t>
            </w:r>
          </w:p>
        </w:tc>
        <w:tc>
          <w:tcPr>
            <w:tcW w:w="1224" w:type="dxa"/>
          </w:tcPr>
          <w:p w14:paraId="1B0202F0" w14:textId="1FF3CA0A" w:rsidR="00B639F4" w:rsidRDefault="00797EBE" w:rsidP="00561191">
            <w:pPr>
              <w:rPr>
                <w:lang w:eastAsia="en-US"/>
              </w:rPr>
            </w:pPr>
            <w:r>
              <w:rPr>
                <w:lang w:eastAsia="en-US"/>
              </w:rPr>
              <w:t>94</w:t>
            </w:r>
          </w:p>
        </w:tc>
      </w:tr>
      <w:tr w:rsidR="00B639F4" w14:paraId="3A2714BA" w14:textId="77777777" w:rsidTr="00371B48">
        <w:trPr>
          <w:cantSplit/>
          <w:tblHeader/>
        </w:trPr>
        <w:tc>
          <w:tcPr>
            <w:tcW w:w="7792" w:type="dxa"/>
          </w:tcPr>
          <w:p w14:paraId="6254687B" w14:textId="77777777" w:rsidR="00B639F4" w:rsidRDefault="00B639F4" w:rsidP="00561191">
            <w:pPr>
              <w:rPr>
                <w:lang w:eastAsia="en-US"/>
              </w:rPr>
            </w:pPr>
            <w:r>
              <w:rPr>
                <w:lang w:eastAsia="en-US"/>
              </w:rPr>
              <w:t xml:space="preserve">Movement of non-susceptible animals </w:t>
            </w:r>
          </w:p>
        </w:tc>
        <w:tc>
          <w:tcPr>
            <w:tcW w:w="1224" w:type="dxa"/>
          </w:tcPr>
          <w:p w14:paraId="5B392401" w14:textId="13C967BE" w:rsidR="00B639F4" w:rsidRDefault="00797EBE" w:rsidP="00561191">
            <w:pPr>
              <w:rPr>
                <w:lang w:eastAsia="en-US"/>
              </w:rPr>
            </w:pPr>
            <w:r>
              <w:rPr>
                <w:lang w:eastAsia="en-US"/>
              </w:rPr>
              <w:t>96</w:t>
            </w:r>
          </w:p>
        </w:tc>
      </w:tr>
      <w:tr w:rsidR="00B639F4" w14:paraId="2EAB7209" w14:textId="77777777" w:rsidTr="00371B48">
        <w:trPr>
          <w:cantSplit/>
          <w:tblHeader/>
        </w:trPr>
        <w:tc>
          <w:tcPr>
            <w:tcW w:w="7792" w:type="dxa"/>
          </w:tcPr>
          <w:p w14:paraId="0852FFA9" w14:textId="77777777" w:rsidR="00B639F4" w:rsidRDefault="00B639F4" w:rsidP="00561191">
            <w:pPr>
              <w:rPr>
                <w:lang w:eastAsia="en-US"/>
              </w:rPr>
            </w:pPr>
            <w:r>
              <w:rPr>
                <w:lang w:eastAsia="en-US"/>
              </w:rPr>
              <w:t xml:space="preserve">High-risk premises </w:t>
            </w:r>
          </w:p>
        </w:tc>
        <w:tc>
          <w:tcPr>
            <w:tcW w:w="1224" w:type="dxa"/>
          </w:tcPr>
          <w:p w14:paraId="7326B2EF" w14:textId="5E80A6B6" w:rsidR="00B639F4" w:rsidRDefault="00797EBE" w:rsidP="00561191">
            <w:pPr>
              <w:rPr>
                <w:lang w:eastAsia="en-US"/>
              </w:rPr>
            </w:pPr>
            <w:r>
              <w:rPr>
                <w:lang w:eastAsia="en-US"/>
              </w:rPr>
              <w:t>97</w:t>
            </w:r>
          </w:p>
        </w:tc>
      </w:tr>
    </w:tbl>
    <w:p w14:paraId="02429CD0" w14:textId="77777777" w:rsidR="00B639F4" w:rsidRDefault="00B639F4" w:rsidP="00B639F4">
      <w:pPr>
        <w:rPr>
          <w:lang w:eastAsia="en-US"/>
        </w:rPr>
      </w:pPr>
    </w:p>
    <w:p w14:paraId="50868D5C" w14:textId="77777777" w:rsidR="00B639F4" w:rsidRDefault="00B639F4" w:rsidP="00B639F4">
      <w:pPr>
        <w:pStyle w:val="Heading2"/>
      </w:pPr>
      <w:bookmarkStart w:id="6" w:name="_Toc195777880"/>
      <w:r>
        <w:t>General principles of vector management</w:t>
      </w:r>
      <w:bookmarkEnd w:id="6"/>
      <w:r>
        <w:t xml:space="preserve"> </w:t>
      </w:r>
    </w:p>
    <w:p w14:paraId="54E9EC4C" w14:textId="6EF727F5" w:rsidR="00B639F4" w:rsidRDefault="00B639F4" w:rsidP="00B639F4">
      <w:r>
        <w:t xml:space="preserve">Vector control measures either kill vectors, eliminate suitable </w:t>
      </w:r>
      <w:r w:rsidR="008570BB">
        <w:t>habitats,</w:t>
      </w:r>
      <w:r>
        <w:t xml:space="preserve"> or reduce vector contact with the host. Approaches to vector control are grouped into environmental, </w:t>
      </w:r>
      <w:r w:rsidR="008570BB">
        <w:t>biological,</w:t>
      </w:r>
      <w:r>
        <w:t xml:space="preserve"> and chemical controls. </w:t>
      </w:r>
    </w:p>
    <w:p w14:paraId="2D1B0357" w14:textId="77777777" w:rsidR="00B639F4" w:rsidRDefault="00B639F4" w:rsidP="00B639F4">
      <w:r w:rsidRPr="00E15F78">
        <w:rPr>
          <w:b/>
          <w:bCs/>
        </w:rPr>
        <w:t>Environmental controls</w:t>
      </w:r>
      <w:r>
        <w:t xml:space="preserve"> typically involve landscape modification or changes to human, animal, or vector behaviour such as removing decaying manure or implementing rotational grazing of livestock. </w:t>
      </w:r>
    </w:p>
    <w:p w14:paraId="005BF162" w14:textId="77777777" w:rsidR="00B639F4" w:rsidRDefault="00B639F4" w:rsidP="00B639F4">
      <w:r w:rsidRPr="00E15F78">
        <w:rPr>
          <w:b/>
          <w:bCs/>
        </w:rPr>
        <w:t>Biological controls</w:t>
      </w:r>
      <w:r>
        <w:t xml:space="preserve"> involve the introduction of natural enemies of a target vector or pest, such as parasitic wasps. Although several have been developed for horticulture and crop production, there are very few commercially available options for livestock-specific vectors. </w:t>
      </w:r>
    </w:p>
    <w:p w14:paraId="6247E8BC" w14:textId="77777777" w:rsidR="00B639F4" w:rsidRDefault="00B639F4" w:rsidP="00B639F4">
      <w:pPr>
        <w:rPr>
          <w:shd w:val="clear" w:color="auto" w:fill="FFFFFF"/>
        </w:rPr>
      </w:pPr>
      <w:r w:rsidRPr="00E15F78">
        <w:rPr>
          <w:b/>
          <w:bCs/>
        </w:rPr>
        <w:t>Chemical control</w:t>
      </w:r>
      <w:r>
        <w:t xml:space="preserve"> involves the use of insecticides. Chemical control has been heavily relied on historically in Australia and globally. </w:t>
      </w:r>
      <w:r>
        <w:rPr>
          <w:shd w:val="clear" w:color="auto" w:fill="FFFFFF"/>
        </w:rPr>
        <w:t xml:space="preserve">This overuse has resulted in resistance and ecological harm. Excessively focusing on chemical control during an outbreak of LSD is likely to result in further resistance and ecological harm. </w:t>
      </w:r>
    </w:p>
    <w:p w14:paraId="7BB84D9C" w14:textId="1AC4D6BF" w:rsidR="00B639F4" w:rsidRPr="00F77DF9" w:rsidRDefault="00B639F4" w:rsidP="00B639F4">
      <w:r w:rsidRPr="00E15F78">
        <w:rPr>
          <w:b/>
          <w:bCs/>
        </w:rPr>
        <w:t>Integrated pest management</w:t>
      </w:r>
      <w:r>
        <w:t xml:space="preserve"> (I</w:t>
      </w:r>
      <w:r w:rsidRPr="009B2086">
        <w:t>PM</w:t>
      </w:r>
      <w:r>
        <w:t>)</w:t>
      </w:r>
      <w:r w:rsidRPr="009B2086">
        <w:t xml:space="preserve"> </w:t>
      </w:r>
      <w:r>
        <w:t>combines</w:t>
      </w:r>
      <w:r w:rsidRPr="009B2086">
        <w:t xml:space="preserve"> </w:t>
      </w:r>
      <w:r>
        <w:t>environmental,</w:t>
      </w:r>
      <w:r w:rsidRPr="009B2086">
        <w:t xml:space="preserve"> </w:t>
      </w:r>
      <w:r w:rsidR="008570BB" w:rsidRPr="009B2086">
        <w:t>biological,</w:t>
      </w:r>
      <w:r w:rsidRPr="009B2086">
        <w:t xml:space="preserve"> and chemical methods</w:t>
      </w:r>
      <w:r>
        <w:t xml:space="preserve"> to control pests. </w:t>
      </w:r>
    </w:p>
    <w:p w14:paraId="688655AD" w14:textId="77777777" w:rsidR="00B639F4" w:rsidRDefault="00B639F4" w:rsidP="00B639F4">
      <w:pPr>
        <w:rPr>
          <w:rFonts w:cs="Calibri"/>
          <w:shd w:val="clear" w:color="auto" w:fill="FFFFFF"/>
        </w:rPr>
      </w:pPr>
      <w:r>
        <w:rPr>
          <w:rFonts w:cs="Calibri"/>
          <w:shd w:val="clear" w:color="auto" w:fill="FFFFFF"/>
        </w:rPr>
        <w:t xml:space="preserve">To ensure efficacy and avoid unnecessary harm, when developing vector management policies: </w:t>
      </w:r>
    </w:p>
    <w:p w14:paraId="0491BF5E" w14:textId="77777777" w:rsidR="00B639F4" w:rsidRDefault="00B639F4" w:rsidP="005A6EE2">
      <w:pPr>
        <w:pStyle w:val="ListParagraph"/>
        <w:numPr>
          <w:ilvl w:val="0"/>
          <w:numId w:val="26"/>
        </w:numPr>
      </w:pPr>
      <w:r>
        <w:t>Prioritise methods that present the least risk to the environment and human and animal health.</w:t>
      </w:r>
    </w:p>
    <w:p w14:paraId="666733BE" w14:textId="77777777" w:rsidR="00B639F4" w:rsidRDefault="00B639F4" w:rsidP="005A6EE2">
      <w:pPr>
        <w:pStyle w:val="ListParagraph"/>
        <w:numPr>
          <w:ilvl w:val="0"/>
          <w:numId w:val="26"/>
        </w:numPr>
      </w:pPr>
      <w:r>
        <w:t xml:space="preserve">Intervene only when a predetermined threshold is reached (action threshold). </w:t>
      </w:r>
    </w:p>
    <w:p w14:paraId="2038DB83" w14:textId="77777777" w:rsidR="00B639F4" w:rsidRDefault="00B639F4" w:rsidP="005A6EE2">
      <w:pPr>
        <w:pStyle w:val="ListParagraph"/>
        <w:numPr>
          <w:ilvl w:val="0"/>
          <w:numId w:val="26"/>
        </w:numPr>
      </w:pPr>
      <w:r>
        <w:t xml:space="preserve">Identify pests and monitor their populations. </w:t>
      </w:r>
    </w:p>
    <w:p w14:paraId="404A021D" w14:textId="77777777" w:rsidR="00B639F4" w:rsidRDefault="00B639F4" w:rsidP="005A6EE2">
      <w:pPr>
        <w:pStyle w:val="ListParagraph"/>
        <w:numPr>
          <w:ilvl w:val="0"/>
          <w:numId w:val="26"/>
        </w:numPr>
      </w:pPr>
      <w:r>
        <w:lastRenderedPageBreak/>
        <w:t>Implement area-wide approaches when appropriate.</w:t>
      </w:r>
    </w:p>
    <w:p w14:paraId="723FDDFC" w14:textId="77777777" w:rsidR="00B639F4" w:rsidRDefault="00B639F4" w:rsidP="005A6EE2">
      <w:pPr>
        <w:pStyle w:val="ListParagraph"/>
        <w:numPr>
          <w:ilvl w:val="0"/>
          <w:numId w:val="26"/>
        </w:numPr>
      </w:pPr>
      <w:r>
        <w:t>Tailor environmental controls to the biology and seasonality of target insects.</w:t>
      </w:r>
    </w:p>
    <w:p w14:paraId="17340961" w14:textId="77777777" w:rsidR="00B639F4" w:rsidRDefault="00B639F4" w:rsidP="005A6EE2">
      <w:pPr>
        <w:pStyle w:val="ListParagraph"/>
        <w:numPr>
          <w:ilvl w:val="0"/>
          <w:numId w:val="26"/>
        </w:numPr>
      </w:pPr>
      <w:r>
        <w:t xml:space="preserve">Avoid environmental spraying or use only as a last resort. </w:t>
      </w:r>
    </w:p>
    <w:p w14:paraId="4258993E" w14:textId="77777777" w:rsidR="00B639F4" w:rsidRDefault="00B639F4" w:rsidP="005A6EE2">
      <w:pPr>
        <w:pStyle w:val="ListParagraph"/>
        <w:numPr>
          <w:ilvl w:val="0"/>
          <w:numId w:val="26"/>
        </w:numPr>
      </w:pPr>
      <w:r>
        <w:t xml:space="preserve">Remember that vector control is a small part of a wider disease response that includes more effective disease control strategies such as movement controls and vaccination.  </w:t>
      </w:r>
    </w:p>
    <w:p w14:paraId="5BFBB28B" w14:textId="77777777" w:rsidR="00B639F4" w:rsidRDefault="00B639F4" w:rsidP="00B639F4">
      <w:pPr>
        <w:pStyle w:val="Heading2"/>
      </w:pPr>
      <w:bookmarkStart w:id="7" w:name="_Toc195777881"/>
      <w:r>
        <w:t>Vector control on different premises types</w:t>
      </w:r>
      <w:bookmarkEnd w:id="7"/>
    </w:p>
    <w:p w14:paraId="61FD6239" w14:textId="77777777" w:rsidR="00B639F4" w:rsidRDefault="00B639F4" w:rsidP="00B639F4">
      <w:pPr>
        <w:pStyle w:val="Heading3"/>
        <w:numPr>
          <w:ilvl w:val="0"/>
          <w:numId w:val="0"/>
        </w:numPr>
        <w:ind w:left="720" w:hanging="720"/>
        <w:rPr>
          <w:lang w:eastAsia="en-US"/>
        </w:rPr>
      </w:pPr>
      <w:bookmarkStart w:id="8" w:name="_Toc195777882"/>
      <w:r>
        <w:rPr>
          <w:lang w:eastAsia="en-US"/>
        </w:rPr>
        <w:t>Extensive northern cattle systems</w:t>
      </w:r>
      <w:bookmarkEnd w:id="8"/>
    </w:p>
    <w:p w14:paraId="50AE1BD8" w14:textId="77777777" w:rsidR="00B639F4" w:rsidRDefault="00B639F4" w:rsidP="00B639F4">
      <w:pPr>
        <w:rPr>
          <w:shd w:val="clear" w:color="auto" w:fill="FFFFFF"/>
        </w:rPr>
      </w:pPr>
      <w:r>
        <w:rPr>
          <w:shd w:val="clear" w:color="auto" w:fill="FFFFFF"/>
        </w:rPr>
        <w:t xml:space="preserve">The vastness of properties, low density of cattle, seasonality, and variability in vector breeding sites in Northern Australia will render most vector control measures too costly to implement, and those that can be implemented may have limited efficacy. The response to an LSD outbreak in Northern Australia will rely heavily on other disease control strategies. </w:t>
      </w:r>
    </w:p>
    <w:p w14:paraId="426EFFF7" w14:textId="77777777" w:rsidR="00B639F4" w:rsidRDefault="00B639F4" w:rsidP="00B639F4">
      <w:pPr>
        <w:pStyle w:val="Heading3"/>
        <w:numPr>
          <w:ilvl w:val="0"/>
          <w:numId w:val="0"/>
        </w:numPr>
        <w:ind w:left="720" w:hanging="720"/>
        <w:rPr>
          <w:lang w:eastAsia="en-US"/>
        </w:rPr>
      </w:pPr>
      <w:bookmarkStart w:id="9" w:name="_Toc195777883"/>
      <w:r>
        <w:rPr>
          <w:lang w:eastAsia="en-US"/>
        </w:rPr>
        <w:t>Southern beef cattle systems</w:t>
      </w:r>
      <w:bookmarkEnd w:id="9"/>
    </w:p>
    <w:p w14:paraId="375E800C" w14:textId="194792AD" w:rsidR="00B639F4" w:rsidRPr="00CB732F" w:rsidRDefault="00B639F4" w:rsidP="00B639F4">
      <w:pPr>
        <w:rPr>
          <w:lang w:eastAsia="en-US"/>
        </w:rPr>
      </w:pPr>
      <w:r>
        <w:rPr>
          <w:shd w:val="clear" w:color="auto" w:fill="FFFFFF"/>
        </w:rPr>
        <w:t xml:space="preserve">Integrated pest management strategies are more likely to be effective in southern cattle systems. Environmental controls like habitat reduction and sanitation could be effectively implemented across neighbouring farms, enabling an area-wide </w:t>
      </w:r>
      <w:r w:rsidR="009D6000">
        <w:rPr>
          <w:shd w:val="clear" w:color="auto" w:fill="FFFFFF"/>
        </w:rPr>
        <w:t>integrated pest management</w:t>
      </w:r>
      <w:r>
        <w:rPr>
          <w:shd w:val="clear" w:color="auto" w:fill="FFFFFF"/>
        </w:rPr>
        <w:t xml:space="preserve"> (</w:t>
      </w:r>
      <w:r>
        <w:t>AW-IPM)</w:t>
      </w:r>
      <w:r w:rsidR="009D6000">
        <w:t xml:space="preserve"> </w:t>
      </w:r>
      <w:r>
        <w:rPr>
          <w:shd w:val="clear" w:color="auto" w:fill="FFFFFF"/>
        </w:rPr>
        <w:t>approach to vector control.</w:t>
      </w:r>
    </w:p>
    <w:p w14:paraId="3F63139E" w14:textId="77777777" w:rsidR="00B639F4" w:rsidRDefault="00B639F4" w:rsidP="00B639F4">
      <w:pPr>
        <w:pStyle w:val="Heading3"/>
        <w:numPr>
          <w:ilvl w:val="0"/>
          <w:numId w:val="0"/>
        </w:numPr>
        <w:ind w:left="720" w:hanging="720"/>
        <w:rPr>
          <w:lang w:eastAsia="en-US"/>
        </w:rPr>
      </w:pPr>
      <w:bookmarkStart w:id="10" w:name="_Toc195777884"/>
      <w:r>
        <w:rPr>
          <w:lang w:eastAsia="en-US"/>
        </w:rPr>
        <w:t>Feedlots and dairies</w:t>
      </w:r>
      <w:bookmarkEnd w:id="10"/>
      <w:r>
        <w:rPr>
          <w:lang w:eastAsia="en-US"/>
        </w:rPr>
        <w:t xml:space="preserve"> </w:t>
      </w:r>
    </w:p>
    <w:p w14:paraId="56F46445" w14:textId="77777777" w:rsidR="00B639F4" w:rsidRPr="00CB732F" w:rsidRDefault="00B639F4" w:rsidP="00B639F4">
      <w:pPr>
        <w:rPr>
          <w:lang w:eastAsia="en-US"/>
        </w:rPr>
      </w:pPr>
      <w:r>
        <w:rPr>
          <w:lang w:eastAsia="en-US"/>
        </w:rPr>
        <w:t xml:space="preserve">Many vector species are attracted to feedlots and dairies, due to the density of cattle and the presence of manure, feed, and water. </w:t>
      </w:r>
      <w:r>
        <w:rPr>
          <w:shd w:val="clear" w:color="auto" w:fill="FFFFFF"/>
        </w:rPr>
        <w:t xml:space="preserve">IPM strategies can be very effective in intensive animal settings like these, depending on vector species and environmental conditions. The focus here should be on environmental controls. </w:t>
      </w:r>
    </w:p>
    <w:p w14:paraId="78B79D07" w14:textId="77777777" w:rsidR="00B639F4" w:rsidRDefault="00B639F4" w:rsidP="00B639F4">
      <w:pPr>
        <w:pStyle w:val="Heading3"/>
        <w:numPr>
          <w:ilvl w:val="0"/>
          <w:numId w:val="0"/>
        </w:numPr>
        <w:ind w:left="720" w:hanging="720"/>
        <w:rPr>
          <w:lang w:eastAsia="en-US"/>
        </w:rPr>
      </w:pPr>
      <w:bookmarkStart w:id="11" w:name="_Toc195777885"/>
      <w:r>
        <w:rPr>
          <w:lang w:eastAsia="en-US"/>
        </w:rPr>
        <w:t>Saleyards</w:t>
      </w:r>
      <w:bookmarkEnd w:id="11"/>
      <w:r>
        <w:rPr>
          <w:lang w:eastAsia="en-US"/>
        </w:rPr>
        <w:t xml:space="preserve"> </w:t>
      </w:r>
    </w:p>
    <w:p w14:paraId="37102050" w14:textId="47BCD848" w:rsidR="00B639F4" w:rsidRDefault="00B639F4" w:rsidP="00B639F4">
      <w:r>
        <w:t>Saleyards are in diverse geographic locations throughout Australia. Vector control should take this into account. Cattle being transported to saleyards may arrive with vectors on them or in the vehicles they arrive in</w:t>
      </w:r>
      <w:r w:rsidR="00C73423">
        <w:t>,</w:t>
      </w:r>
      <w:r>
        <w:t xml:space="preserve"> and saleyards themselves will have their own populations of vectors, particularly nuisance flies. These vector populations should be considered when designing vector management plans and the focus should be on environmental controls.  </w:t>
      </w:r>
    </w:p>
    <w:p w14:paraId="00B45FD4" w14:textId="77777777" w:rsidR="00B639F4" w:rsidRDefault="00B639F4" w:rsidP="00B639F4">
      <w:pPr>
        <w:pStyle w:val="Heading3"/>
        <w:numPr>
          <w:ilvl w:val="0"/>
          <w:numId w:val="0"/>
        </w:numPr>
        <w:ind w:left="720" w:hanging="720"/>
        <w:rPr>
          <w:lang w:eastAsia="en-US"/>
        </w:rPr>
      </w:pPr>
      <w:bookmarkStart w:id="12" w:name="_Toc195777886"/>
      <w:r>
        <w:rPr>
          <w:lang w:eastAsia="en-US"/>
        </w:rPr>
        <w:t>Abattoirs</w:t>
      </w:r>
      <w:bookmarkEnd w:id="12"/>
      <w:r>
        <w:rPr>
          <w:lang w:eastAsia="en-US"/>
        </w:rPr>
        <w:t xml:space="preserve"> </w:t>
      </w:r>
    </w:p>
    <w:p w14:paraId="22CCF56D" w14:textId="77777777" w:rsidR="00B639F4" w:rsidRDefault="00B639F4" w:rsidP="00B639F4">
      <w:r>
        <w:t>In the context of an LSD outbreak, additional vector control strategies at abattoirs are probably unnecessary, as these facilities must undertake daily pest control measures already. However, vector control strategies should be audited throughout any LSD response. This is especially so for trucks and waste vehicles leaving from the site, as exposed vectors may inadvertently be transported to new locations. Limiting lairage is also important in reducing the probability of disease spread prior to slaughter.</w:t>
      </w:r>
    </w:p>
    <w:p w14:paraId="2BF00CEC" w14:textId="77777777" w:rsidR="00B639F4" w:rsidRDefault="00B639F4" w:rsidP="007416A9">
      <w:pPr>
        <w:pStyle w:val="Heading3"/>
        <w:numPr>
          <w:ilvl w:val="0"/>
          <w:numId w:val="0"/>
        </w:numPr>
        <w:ind w:left="720" w:hanging="720"/>
        <w:rPr>
          <w:lang w:eastAsia="en-US"/>
        </w:rPr>
      </w:pPr>
      <w:bookmarkStart w:id="13" w:name="_Toc195777679"/>
      <w:bookmarkStart w:id="14" w:name="_Toc195777887"/>
      <w:r w:rsidRPr="007416A9">
        <w:t>Ports</w:t>
      </w:r>
      <w:bookmarkEnd w:id="13"/>
      <w:bookmarkEnd w:id="14"/>
      <w:r>
        <w:rPr>
          <w:lang w:eastAsia="en-US"/>
        </w:rPr>
        <w:t xml:space="preserve"> </w:t>
      </w:r>
    </w:p>
    <w:p w14:paraId="332C932A" w14:textId="77777777" w:rsidR="00B639F4" w:rsidRDefault="00B639F4" w:rsidP="00B639F4">
      <w:r>
        <w:t>There are robust vector monitoring and mitigation measures already in place at Australian ports. For example, empty l</w:t>
      </w:r>
      <w:r>
        <w:rPr>
          <w:rFonts w:eastAsia="Garamond"/>
        </w:rPr>
        <w:t xml:space="preserve">ive export vessels </w:t>
      </w:r>
      <w:r>
        <w:t xml:space="preserve">returning to Australia are required to undergo </w:t>
      </w:r>
      <w:r>
        <w:rPr>
          <w:rFonts w:eastAsia="Garamond"/>
        </w:rPr>
        <w:t>thorough clean</w:t>
      </w:r>
      <w:r>
        <w:t>ing</w:t>
      </w:r>
      <w:r>
        <w:rPr>
          <w:rFonts w:eastAsia="Garamond"/>
        </w:rPr>
        <w:t xml:space="preserve">, </w:t>
      </w:r>
      <w:r>
        <w:rPr>
          <w:rFonts w:eastAsia="Garamond"/>
        </w:rPr>
        <w:lastRenderedPageBreak/>
        <w:t>disinfect</w:t>
      </w:r>
      <w:r>
        <w:t>ion</w:t>
      </w:r>
      <w:r>
        <w:rPr>
          <w:rFonts w:eastAsia="Garamond"/>
        </w:rPr>
        <w:t xml:space="preserve"> with soda ash, and two </w:t>
      </w:r>
      <w:r>
        <w:t xml:space="preserve">insecticide </w:t>
      </w:r>
      <w:r>
        <w:rPr>
          <w:rFonts w:eastAsia="Garamond"/>
        </w:rPr>
        <w:t>treatments before docking.</w:t>
      </w:r>
      <w:r>
        <w:t xml:space="preserve"> </w:t>
      </w:r>
      <w:r>
        <w:rPr>
          <w:rFonts w:eastAsia="Garamond"/>
        </w:rPr>
        <w:t xml:space="preserve">In the event of a LSD outbreak, the vector monitoring and risk mitigation activities already in place at ports may be intensified but the overall approach should not change. </w:t>
      </w:r>
    </w:p>
    <w:p w14:paraId="501670C9" w14:textId="77777777" w:rsidR="00B639F4" w:rsidRDefault="00B639F4" w:rsidP="00B639F4">
      <w:pPr>
        <w:pStyle w:val="Heading3"/>
        <w:numPr>
          <w:ilvl w:val="0"/>
          <w:numId w:val="0"/>
        </w:numPr>
        <w:ind w:left="720" w:hanging="720"/>
        <w:rPr>
          <w:lang w:eastAsia="en-US"/>
        </w:rPr>
      </w:pPr>
      <w:bookmarkStart w:id="15" w:name="_Toc195777888"/>
      <w:r>
        <w:rPr>
          <w:lang w:eastAsia="en-US"/>
        </w:rPr>
        <w:t>Milk processing facilities</w:t>
      </w:r>
      <w:bookmarkEnd w:id="15"/>
      <w:r>
        <w:rPr>
          <w:lang w:eastAsia="en-US"/>
        </w:rPr>
        <w:t xml:space="preserve"> </w:t>
      </w:r>
    </w:p>
    <w:p w14:paraId="07F1ABE6" w14:textId="77777777" w:rsidR="00B639F4" w:rsidRPr="000574FD" w:rsidRDefault="00B639F4" w:rsidP="00B639F4">
      <w:pPr>
        <w:rPr>
          <w:lang w:eastAsia="en-US"/>
        </w:rPr>
      </w:pPr>
      <w:r>
        <w:rPr>
          <w:lang w:eastAsia="en-US"/>
        </w:rPr>
        <w:t>There is limited evidence of contaminated milk being a route of direct transmission of LSDV and dairy manufacturers are already legally required to control pests. It is not necessary to implement additional vector control at milk processing facilities during an LSD outbreak.</w:t>
      </w:r>
    </w:p>
    <w:p w14:paraId="5D5C3C64" w14:textId="77777777" w:rsidR="00B639F4" w:rsidRDefault="00B639F4" w:rsidP="00B639F4">
      <w:pPr>
        <w:pStyle w:val="Heading2"/>
      </w:pPr>
      <w:bookmarkStart w:id="16" w:name="_Toc195777889"/>
      <w:r>
        <w:t>Vector control in specific circumstances</w:t>
      </w:r>
      <w:bookmarkEnd w:id="16"/>
      <w:r>
        <w:t xml:space="preserve"> </w:t>
      </w:r>
    </w:p>
    <w:p w14:paraId="3685BE1E" w14:textId="77777777" w:rsidR="00B639F4" w:rsidRDefault="00B639F4" w:rsidP="00B639F4">
      <w:pPr>
        <w:pStyle w:val="Heading3"/>
        <w:numPr>
          <w:ilvl w:val="0"/>
          <w:numId w:val="0"/>
        </w:numPr>
        <w:ind w:left="720" w:hanging="720"/>
        <w:rPr>
          <w:lang w:eastAsia="en-US"/>
        </w:rPr>
      </w:pPr>
      <w:bookmarkStart w:id="17" w:name="_Toc195777890"/>
      <w:r>
        <w:rPr>
          <w:lang w:eastAsia="en-US"/>
        </w:rPr>
        <w:t>High value stock (e.g. breeding stock)</w:t>
      </w:r>
      <w:bookmarkEnd w:id="17"/>
      <w:r>
        <w:rPr>
          <w:lang w:eastAsia="en-US"/>
        </w:rPr>
        <w:t xml:space="preserve"> </w:t>
      </w:r>
    </w:p>
    <w:p w14:paraId="43DB4D0E" w14:textId="77777777" w:rsidR="00B639F4" w:rsidRPr="00F77DF9" w:rsidRDefault="00B639F4" w:rsidP="00B639F4">
      <w:pPr>
        <w:rPr>
          <w:lang w:eastAsia="en-US"/>
        </w:rPr>
      </w:pPr>
      <w:r>
        <w:t>Vector contact should be minimised for high-value cattle.</w:t>
      </w:r>
      <w:r w:rsidRPr="00F77DF9">
        <w:t xml:space="preserve"> </w:t>
      </w:r>
      <w:r>
        <w:t>On-host chemical repellents and insecticides can reduce host-vector contact; however, their effectiveness may be short-lived and resistance levels to some active ingredients can be high. Consider screens, barriers and keeping animals indoors.</w:t>
      </w:r>
    </w:p>
    <w:p w14:paraId="4F27E8DA" w14:textId="77777777" w:rsidR="00B639F4" w:rsidRDefault="00B639F4" w:rsidP="00B639F4">
      <w:pPr>
        <w:pStyle w:val="Heading3"/>
        <w:numPr>
          <w:ilvl w:val="0"/>
          <w:numId w:val="0"/>
        </w:numPr>
        <w:ind w:left="720" w:hanging="720"/>
        <w:rPr>
          <w:lang w:eastAsia="en-US"/>
        </w:rPr>
      </w:pPr>
      <w:bookmarkStart w:id="18" w:name="_Toc195777891"/>
      <w:r>
        <w:rPr>
          <w:lang w:eastAsia="en-US"/>
        </w:rPr>
        <w:t>Movement of cattle and cattle products</w:t>
      </w:r>
      <w:bookmarkEnd w:id="18"/>
      <w:r>
        <w:rPr>
          <w:lang w:eastAsia="en-US"/>
        </w:rPr>
        <w:t xml:space="preserve"> </w:t>
      </w:r>
    </w:p>
    <w:p w14:paraId="491CDA12" w14:textId="22FFDDCB" w:rsidR="00B639F4" w:rsidRDefault="00B639F4" w:rsidP="00B639F4">
      <w:r>
        <w:t>Movement of susceptible animals from ‘restricted’ and ‘control’ areas during an LSD response will be prohibited</w:t>
      </w:r>
      <w:r w:rsidR="0049562E">
        <w:t xml:space="preserve"> except under Special Permit</w:t>
      </w:r>
      <w:r w:rsidR="005B1874">
        <w:t xml:space="preserve"> </w:t>
      </w:r>
      <w:r w:rsidR="0049562E">
        <w:t>(SpP), this includes movements to slaughter</w:t>
      </w:r>
      <w:r>
        <w:t>. However, c</w:t>
      </w:r>
      <w:r w:rsidRPr="00305B15">
        <w:t>attle movements between outside areas</w:t>
      </w:r>
      <w:r>
        <w:t xml:space="preserve"> will</w:t>
      </w:r>
      <w:r w:rsidRPr="00305B15">
        <w:t xml:space="preserve"> not </w:t>
      </w:r>
      <w:r>
        <w:t xml:space="preserve">be </w:t>
      </w:r>
      <w:r w:rsidRPr="00305B15">
        <w:t>subject to restriction</w:t>
      </w:r>
      <w:r>
        <w:t xml:space="preserve">. </w:t>
      </w:r>
      <w:r>
        <w:rPr>
          <w:shd w:val="clear" w:color="auto" w:fill="FFFFFF"/>
        </w:rPr>
        <w:t>Consider appropriate on-host vector control for cattle being transported in outside areas. Avoid transport during peak hours of vector activity where possible. Clean, disinfect, disinsect and inspect vehicles involved in the transport of cattle, cattle products or associated activities (e.g. feed delivery, waste removal) before leaving a premises.</w:t>
      </w:r>
    </w:p>
    <w:p w14:paraId="72E6CD70" w14:textId="77777777" w:rsidR="00B639F4" w:rsidRPr="00F77DF9" w:rsidRDefault="00B639F4" w:rsidP="00B639F4">
      <w:pPr>
        <w:rPr>
          <w:lang w:eastAsia="en-US"/>
        </w:rPr>
      </w:pPr>
      <w:r>
        <w:t xml:space="preserve">The </w:t>
      </w:r>
      <w:r w:rsidRPr="00EE2AB1">
        <w:t>AUSVETPLAN Response Strategy</w:t>
      </w:r>
      <w:r w:rsidRPr="00E15F78">
        <w:t xml:space="preserve"> for</w:t>
      </w:r>
      <w:r w:rsidRPr="00EE2AB1">
        <w:t xml:space="preserve"> Lumpy Skin Disease </w:t>
      </w:r>
      <w:r>
        <w:t xml:space="preserve">outlines requirements for vehicle movements in the event of a LSD outbreak, including requirements for disinsection. </w:t>
      </w:r>
    </w:p>
    <w:p w14:paraId="1B6426EB" w14:textId="77777777" w:rsidR="00B639F4" w:rsidRDefault="00B639F4" w:rsidP="00B639F4">
      <w:pPr>
        <w:pStyle w:val="Heading3"/>
        <w:numPr>
          <w:ilvl w:val="0"/>
          <w:numId w:val="0"/>
        </w:numPr>
        <w:ind w:left="720" w:hanging="720"/>
        <w:rPr>
          <w:lang w:eastAsia="en-US"/>
        </w:rPr>
      </w:pPr>
      <w:bookmarkStart w:id="19" w:name="_Toc195777892"/>
      <w:r>
        <w:rPr>
          <w:lang w:eastAsia="en-US"/>
        </w:rPr>
        <w:t>Movement of non-susceptible animals</w:t>
      </w:r>
      <w:bookmarkEnd w:id="19"/>
      <w:r>
        <w:rPr>
          <w:lang w:eastAsia="en-US"/>
        </w:rPr>
        <w:t xml:space="preserve"> </w:t>
      </w:r>
    </w:p>
    <w:p w14:paraId="6C35C821" w14:textId="77777777" w:rsidR="00B639F4" w:rsidRDefault="00B639F4" w:rsidP="00B639F4">
      <w:pPr>
        <w:rPr>
          <w:shd w:val="clear" w:color="auto" w:fill="FFFFFF"/>
        </w:rPr>
      </w:pPr>
      <w:r>
        <w:rPr>
          <w:shd w:val="clear" w:color="auto" w:fill="FFFFFF"/>
        </w:rPr>
        <w:t>Trucks carrying cattle are the primary concern for LSD spread because they are most likely to be carrying vectors that preferentially feed on cattle and the animals being transported may be infected with LSD. However, s</w:t>
      </w:r>
      <w:r>
        <w:t>table flies (that are likely to carry LSDV) also feed on horses, sheep and goats.</w:t>
      </w:r>
      <w:r>
        <w:rPr>
          <w:shd w:val="clear" w:color="auto" w:fill="FFFFFF"/>
        </w:rPr>
        <w:t xml:space="preserve"> Therefore, </w:t>
      </w:r>
      <w:r>
        <w:t xml:space="preserve">trucks carrying </w:t>
      </w:r>
      <w:r>
        <w:rPr>
          <w:shd w:val="clear" w:color="auto" w:fill="FFFFFF"/>
        </w:rPr>
        <w:t>non-susceptible livestock such as horses, sheep and goats should also be cleaned, decontaminated and disinsected. This is particularly important for trucks entering properties where both horses and cattle are present, along with the vectors of interest.</w:t>
      </w:r>
    </w:p>
    <w:p w14:paraId="664B941F" w14:textId="77777777" w:rsidR="00B639F4" w:rsidRDefault="00B639F4" w:rsidP="00B639F4">
      <w:pPr>
        <w:pStyle w:val="Heading3"/>
        <w:numPr>
          <w:ilvl w:val="0"/>
          <w:numId w:val="0"/>
        </w:numPr>
        <w:ind w:left="720" w:hanging="720"/>
        <w:rPr>
          <w:lang w:eastAsia="en-US"/>
        </w:rPr>
      </w:pPr>
      <w:bookmarkStart w:id="20" w:name="_Toc195777893"/>
      <w:r w:rsidRPr="00F77DF9">
        <w:rPr>
          <w:lang w:eastAsia="en-US"/>
        </w:rPr>
        <w:t>High risk premises</w:t>
      </w:r>
      <w:bookmarkEnd w:id="20"/>
      <w:r>
        <w:rPr>
          <w:lang w:eastAsia="en-US"/>
        </w:rPr>
        <w:t xml:space="preserve"> </w:t>
      </w:r>
    </w:p>
    <w:p w14:paraId="7C7E45F2" w14:textId="77777777" w:rsidR="00B639F4" w:rsidRDefault="00B639F4" w:rsidP="00B639F4">
      <w:r>
        <w:t>During an LSD outbreak, an AW-IPM approach</w:t>
      </w:r>
      <w:r w:rsidRPr="00A04235">
        <w:rPr>
          <w:shd w:val="clear" w:color="auto" w:fill="FFFFFF"/>
        </w:rPr>
        <w:t xml:space="preserve"> </w:t>
      </w:r>
      <w:r>
        <w:rPr>
          <w:shd w:val="clear" w:color="auto" w:fill="FFFFFF"/>
        </w:rPr>
        <w:t>should be implemented, tailored to local conditions and considering vector, geography, climate, and host characteristics in the transmission area. The</w:t>
      </w:r>
      <w:r>
        <w:t xml:space="preserve"> focus should be on environmental and biological controls, complemented by targeted chemical controls when necessary. </w:t>
      </w:r>
    </w:p>
    <w:p w14:paraId="233A8931" w14:textId="77777777" w:rsidR="004A3169" w:rsidRDefault="004A3169" w:rsidP="00B639F4"/>
    <w:p w14:paraId="071B2BEB" w14:textId="77777777" w:rsidR="004A3169" w:rsidRPr="00F77DF9" w:rsidRDefault="004A3169" w:rsidP="00B639F4">
      <w:pPr>
        <w:rPr>
          <w:lang w:eastAsia="en-US"/>
        </w:rPr>
      </w:pPr>
    </w:p>
    <w:p w14:paraId="134E4935" w14:textId="77777777" w:rsidR="00B639F4" w:rsidRPr="0059204D" w:rsidRDefault="00B639F4" w:rsidP="00B639F4">
      <w:pPr>
        <w:pStyle w:val="Heading2"/>
      </w:pPr>
      <w:bookmarkStart w:id="21" w:name="_Toc195777894"/>
      <w:r>
        <w:lastRenderedPageBreak/>
        <w:t>Uncertainties</w:t>
      </w:r>
      <w:bookmarkEnd w:id="21"/>
      <w:r>
        <w:t xml:space="preserve"> </w:t>
      </w:r>
    </w:p>
    <w:p w14:paraId="3D5B2622" w14:textId="77777777" w:rsidR="00B639F4" w:rsidRDefault="00B639F4" w:rsidP="00B639F4">
      <w:pPr>
        <w:rPr>
          <w:lang w:eastAsia="en-US"/>
        </w:rPr>
      </w:pPr>
      <w:r>
        <w:rPr>
          <w:lang w:eastAsia="en-US"/>
        </w:rPr>
        <w:t xml:space="preserve">There are three major areas of uncertainty that should be considered when developing vector management plans. </w:t>
      </w:r>
    </w:p>
    <w:p w14:paraId="6CD2C2D0" w14:textId="77777777" w:rsidR="00B639F4" w:rsidRDefault="00B639F4" w:rsidP="00B639F4">
      <w:pPr>
        <w:rPr>
          <w:shd w:val="clear" w:color="auto" w:fill="FFFFFF"/>
        </w:rPr>
      </w:pPr>
      <w:r>
        <w:rPr>
          <w:lang w:eastAsia="en-US"/>
        </w:rPr>
        <w:t xml:space="preserve">1.  </w:t>
      </w:r>
      <w:r w:rsidRPr="00E15F78">
        <w:rPr>
          <w:b/>
          <w:bCs/>
          <w:lang w:eastAsia="en-US"/>
        </w:rPr>
        <w:t>The specific vector species capable of transmitting LSDV in Australia in field conditions are not fully understood.</w:t>
      </w:r>
      <w:r>
        <w:rPr>
          <w:lang w:eastAsia="en-US"/>
        </w:rPr>
        <w:t xml:space="preserve"> However, given the rapid spread of LSD through Eastern Europe and Asia, there are almost certainly vectors capable of transmitting LSDV in all regions of Australia. Haematophagous arthropods (such as midges, ticks, mosquitoes and flies) that</w:t>
      </w:r>
      <w:r w:rsidRPr="00F77DF9">
        <w:rPr>
          <w:shd w:val="clear" w:color="auto" w:fill="FFFFFF"/>
        </w:rPr>
        <w:t xml:space="preserve"> </w:t>
      </w:r>
      <w:r>
        <w:rPr>
          <w:shd w:val="clear" w:color="auto" w:fill="FFFFFF"/>
        </w:rPr>
        <w:t xml:space="preserve">favour feeding on cattle, are most likely to play a role in the transmission of LSD Therefore, midges, ticks, mosquitoes and flies should the targets of any vector management program. </w:t>
      </w:r>
    </w:p>
    <w:p w14:paraId="6C8884F2" w14:textId="77777777" w:rsidR="00B639F4" w:rsidRDefault="00B639F4" w:rsidP="00B639F4">
      <w:pPr>
        <w:rPr>
          <w:shd w:val="clear" w:color="auto" w:fill="FFFFFF"/>
        </w:rPr>
      </w:pPr>
      <w:r w:rsidRPr="00E15F78">
        <w:rPr>
          <w:b/>
          <w:bCs/>
          <w:shd w:val="clear" w:color="auto" w:fill="FFFFFF"/>
        </w:rPr>
        <w:t>2. The efficacy of IPM in controlling LSD remains uncertain.</w:t>
      </w:r>
      <w:r>
        <w:rPr>
          <w:shd w:val="clear" w:color="auto" w:fill="FFFFFF"/>
        </w:rPr>
        <w:t xml:space="preserve"> It is widely understood that LSD is spread by vectors. It is also clear that the overuse of chemical controls is associated with resistance and negative impacts on human, animal, and environmental health. Therefore, it is logical to use IPM to inform any vector management plan. However, it should not be assumed that IPM will be effective in controlling LSD.  Vector management should be used in combination with other nationally agreed control strategies such as movement restrictions, eradication, and vaccination. </w:t>
      </w:r>
    </w:p>
    <w:p w14:paraId="4C611A98" w14:textId="77777777" w:rsidR="00B639F4" w:rsidRPr="0059204D" w:rsidRDefault="00B639F4" w:rsidP="00B639F4">
      <w:pPr>
        <w:rPr>
          <w:lang w:eastAsia="en-US"/>
        </w:rPr>
      </w:pPr>
      <w:r w:rsidRPr="00E15F78">
        <w:rPr>
          <w:b/>
          <w:bCs/>
          <w:shd w:val="clear" w:color="auto" w:fill="FFFFFF"/>
        </w:rPr>
        <w:t>3.  It is unclear how many vectors are needed to transmit LSDV.</w:t>
      </w:r>
      <w:r>
        <w:rPr>
          <w:shd w:val="clear" w:color="auto" w:fill="FFFFFF"/>
        </w:rPr>
        <w:t xml:space="preserve"> It is assumed that a swarm of vectors is required. If this assumption is correct, it is not necessary to eliminate vectors from an environment reduce transmission. Further research is required to confirm the number of vectors required to transmit LSDV.</w:t>
      </w:r>
    </w:p>
    <w:p w14:paraId="56451E85" w14:textId="536715C6" w:rsidR="00121F46" w:rsidRPr="00A1505E" w:rsidRDefault="002E37C2" w:rsidP="00E828EF">
      <w:pPr>
        <w:pStyle w:val="Heading1"/>
      </w:pPr>
      <w:r>
        <w:lastRenderedPageBreak/>
        <w:tab/>
      </w:r>
      <w:bookmarkStart w:id="22" w:name="_Toc195777895"/>
      <w:r w:rsidR="00E828EF">
        <w:t>Background</w:t>
      </w:r>
      <w:bookmarkEnd w:id="22"/>
      <w:r w:rsidR="00E828EF">
        <w:t xml:space="preserve"> </w:t>
      </w:r>
    </w:p>
    <w:p w14:paraId="46DA5974" w14:textId="4C2961F9" w:rsidR="005B509A" w:rsidRDefault="000114F6" w:rsidP="00500A8F">
      <w:r>
        <w:rPr>
          <w:rFonts w:eastAsia="Garamond"/>
        </w:rPr>
        <w:t xml:space="preserve">Lumpy skin disease (LSD) is a highly contagious </w:t>
      </w:r>
      <w:r>
        <w:t xml:space="preserve">viral infection affecting </w:t>
      </w:r>
      <w:r>
        <w:rPr>
          <w:rFonts w:eastAsia="Garamond"/>
        </w:rPr>
        <w:t xml:space="preserve">cattle and </w:t>
      </w:r>
      <w:r w:rsidR="00E6274C">
        <w:rPr>
          <w:rFonts w:eastAsia="Garamond"/>
        </w:rPr>
        <w:t xml:space="preserve">water </w:t>
      </w:r>
      <w:r>
        <w:rPr>
          <w:rFonts w:eastAsia="Garamond"/>
        </w:rPr>
        <w:t xml:space="preserve">buffalo caused by </w:t>
      </w:r>
      <w:r>
        <w:t xml:space="preserve">the </w:t>
      </w:r>
      <w:r w:rsidRPr="00BF2C20">
        <w:rPr>
          <w:i/>
          <w:iCs/>
        </w:rPr>
        <w:t>capripoxvirus</w:t>
      </w:r>
      <w:r w:rsidR="00491A76">
        <w:t xml:space="preserve"> LSDV</w:t>
      </w:r>
      <w:r w:rsidR="00295851">
        <w:t xml:space="preserve">. </w:t>
      </w:r>
      <w:r w:rsidR="00AC79E9">
        <w:t>B</w:t>
      </w:r>
      <w:r w:rsidR="00EC3E43">
        <w:t>iting flies, mosquitos, ticks</w:t>
      </w:r>
      <w:r w:rsidR="00855FBD">
        <w:t>,</w:t>
      </w:r>
      <w:r w:rsidR="00EC3E43">
        <w:t xml:space="preserve"> and </w:t>
      </w:r>
      <w:r w:rsidR="00855FBD">
        <w:t xml:space="preserve">possibly </w:t>
      </w:r>
      <w:r w:rsidR="00EC3E43">
        <w:t xml:space="preserve">midges are </w:t>
      </w:r>
      <w:r w:rsidR="00855FBD">
        <w:t>thought to be</w:t>
      </w:r>
      <w:r w:rsidR="00EC3E43">
        <w:t xml:space="preserve"> responsible for </w:t>
      </w:r>
      <w:r w:rsidR="00855FBD">
        <w:t xml:space="preserve">local </w:t>
      </w:r>
      <w:r w:rsidR="00EC3E43">
        <w:t>transmission of LSDV</w:t>
      </w:r>
      <w:r w:rsidR="00AC3F91">
        <w:t xml:space="preserve"> </w:t>
      </w:r>
      <w:r w:rsidR="00AC3F91">
        <w:fldChar w:fldCharType="begin"/>
      </w:r>
      <w:r w:rsidR="006B0536">
        <w:instrText xml:space="preserve"> ADDIN ZOTERO_ITEM CSL_CITATION {"citationID":"02onDREE","properties":{"formattedCitation":"(WOAH 2022; Paslaru et al. 2022)","plainCitation":"(WOAH 2022; Paslaru et al. 2022)","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schema":"https://github.com/citation-style-language/schema/raw/master/csl-citation.json"} </w:instrText>
      </w:r>
      <w:r w:rsidR="00AC3F91">
        <w:fldChar w:fldCharType="separate"/>
      </w:r>
      <w:r w:rsidR="00AC3F91">
        <w:rPr>
          <w:noProof/>
        </w:rPr>
        <w:t>(WOAH 2022; Paslaru et al. 2022)</w:t>
      </w:r>
      <w:r w:rsidR="00AC3F91">
        <w:fldChar w:fldCharType="end"/>
      </w:r>
      <w:r w:rsidR="00EC3E43">
        <w:t xml:space="preserve">. </w:t>
      </w:r>
      <w:r w:rsidR="00BC3D89">
        <w:t>Vectors are mechanical only; the virus does not replicate within the vector</w:t>
      </w:r>
      <w:r w:rsidR="00E91A58">
        <w:t>, unlike</w:t>
      </w:r>
      <w:r w:rsidR="00BC3D89">
        <w:t xml:space="preserve"> some other vector-borne diseases</w:t>
      </w:r>
      <w:r w:rsidR="00C14FDF">
        <w:t>, such as Bluetongue virus (BTV) and Japanese encephalitis virus (JEV)</w:t>
      </w:r>
      <w:r w:rsidR="00BC3D89">
        <w:t xml:space="preserve">. </w:t>
      </w:r>
      <w:r w:rsidR="00AA5E63">
        <w:t>T</w:t>
      </w:r>
      <w:r>
        <w:t xml:space="preserve">he virus can </w:t>
      </w:r>
      <w:r w:rsidR="00AA5E63">
        <w:t xml:space="preserve">also </w:t>
      </w:r>
      <w:r>
        <w:t xml:space="preserve">spread </w:t>
      </w:r>
      <w:r w:rsidR="00440A27">
        <w:t>via</w:t>
      </w:r>
      <w:r>
        <w:t xml:space="preserve"> secretions, saliva, semen and fomites such as feed and water</w:t>
      </w:r>
      <w:r w:rsidR="00295851">
        <w:t xml:space="preserve">, </w:t>
      </w:r>
      <w:r>
        <w:t>although these are less important pathways</w:t>
      </w:r>
      <w:r w:rsidR="00B15C47">
        <w:t xml:space="preserve"> </w:t>
      </w:r>
      <w:r w:rsidR="00B15C47">
        <w:fldChar w:fldCharType="begin"/>
      </w:r>
      <w:r w:rsidR="006B0536">
        <w:instrText xml:space="preserve"> ADDIN ZOTERO_ITEM CSL_CITATION {"citationID":"gkeSKwwA","properties":{"formattedCitation":"(WOAH 2022; A. Sprygin et al. 2019)","plainCitation":"(WOAH 2022; A. Sprygin et al. 2019)","dontUpdate":true,"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schema":"https://github.com/citation-style-language/schema/raw/master/csl-citation.json"} </w:instrText>
      </w:r>
      <w:r w:rsidR="00B15C47">
        <w:fldChar w:fldCharType="separate"/>
      </w:r>
      <w:r w:rsidR="00B15C47">
        <w:rPr>
          <w:noProof/>
        </w:rPr>
        <w:t>(WOAH 2022; Sprygin et al. 2019)</w:t>
      </w:r>
      <w:r w:rsidR="00B15C47">
        <w:fldChar w:fldCharType="end"/>
      </w:r>
      <w:r>
        <w:t xml:space="preserve">. </w:t>
      </w:r>
      <w:r w:rsidR="00440A27">
        <w:t>R</w:t>
      </w:r>
      <w:r>
        <w:t xml:space="preserve">ecent </w:t>
      </w:r>
      <w:r w:rsidR="00C021B3">
        <w:t xml:space="preserve">studies </w:t>
      </w:r>
      <w:r w:rsidR="00A81AB1">
        <w:t>suggest</w:t>
      </w:r>
      <w:r w:rsidR="00C021B3">
        <w:t xml:space="preserve"> that new </w:t>
      </w:r>
      <w:r w:rsidR="00EC3E43">
        <w:t xml:space="preserve">recombinant strains of </w:t>
      </w:r>
      <w:r>
        <w:t xml:space="preserve">LSDV </w:t>
      </w:r>
      <w:r w:rsidR="00440A27">
        <w:t>can</w:t>
      </w:r>
      <w:r>
        <w:t xml:space="preserve"> spread</w:t>
      </w:r>
      <w:r w:rsidR="00C021B3">
        <w:t xml:space="preserve"> </w:t>
      </w:r>
      <w:r w:rsidR="00440A27">
        <w:t xml:space="preserve">in the absence of vectors </w:t>
      </w:r>
      <w:r w:rsidR="00500A8F">
        <w:t>via</w:t>
      </w:r>
      <w:r>
        <w:t xml:space="preserve"> </w:t>
      </w:r>
      <w:r w:rsidR="00E35255">
        <w:t>indirect contact (</w:t>
      </w:r>
      <w:r w:rsidR="00440A27">
        <w:t xml:space="preserve">e.g. </w:t>
      </w:r>
      <w:r w:rsidR="00EC3E43">
        <w:t xml:space="preserve">cattle </w:t>
      </w:r>
      <w:r w:rsidR="00E35255">
        <w:t>co</w:t>
      </w:r>
      <w:r w:rsidR="00440A27">
        <w:t>-</w:t>
      </w:r>
      <w:r w:rsidR="00E35255">
        <w:t xml:space="preserve">habitation without direct contact or shared </w:t>
      </w:r>
      <w:r>
        <w:t>resources</w:t>
      </w:r>
      <w:r w:rsidR="00E35255">
        <w:t xml:space="preserve">) </w:t>
      </w:r>
      <w:r w:rsidR="00295851">
        <w:fldChar w:fldCharType="begin"/>
      </w:r>
      <w:r w:rsidR="006B0536">
        <w:instrText xml:space="preserve"> ADDIN ZOTERO_ITEM CSL_CITATION {"citationID":"CkQelvbU","properties":{"formattedCitation":"(Aleksandr et al. 2020; Nesterov et al. 2022)","plainCitation":"(Aleksandr et al. 2020; Nesterov et al. 2022)","noteIndex":0},"citationItems":[{"id":6392,"uris":["http://zotero.org/groups/4707929/items/NJTTKAKU"],"itemData":{"id":6392,"type":"article-journal","container-title":"Archives of Virology","DOI":"10.1007/s00705-020-04607-5","issue":"6","journalAbbreviation":"Arch Virol","page":"1343-1356","title":"Emergence of a new lumpy skin disease virus variant in Kurgan oblast, Russia, in 2018","volume":"165","author":[{"family":"Aleksandr","given":"K."},{"family":"Pavel","given":"P."},{"family":"Olga","given":"B."},{"family":"Svetlana","given":"K."},{"family":"Vladimir","given":"R."},{"family":"Yana","given":"P."}],"issued":{"date-parts":[["2020"]]}}},{"id":6592,"uris":["http://zotero.org/groups/4707929/items/XWKA9FFT"],"itemData":{"id":6592,"type":"article-journal","abstract":"Lumpy skin disease (LSD) caused by LSD virus (LSDV), is a member of the poxvirus genus\n              Capripoxvirus\n              . It is classified as a notifiable disease by the World Organization for Animal Health (WOAH) based on its potential for rapid spread and global economic impact. Due to these characteristics, the mode of LSDV transmission has prompted intensive research efforts. Previous experimental studies using the virulent vaccine-derived recombinant LSDV strain Saratov/2017, demonstrated that this strain has the capacity for transmission in a vector-proof environment. This study demonstrated that a second novel recombinant vaccine-derived LSDV strain Udmurtiya/2019, can infect bulls in contact with diseased animals, in the absence of insect vectors. Bulls were housed in an insect proof animal biosafety level 3 facility, where half the animals were inoculated intravenously with the recombinant LSDV (Udmurtiya/2019), whilst the remaining five animals were mock-inoculated but kept in contact with the inoculated group. Both the infected / inoculated group (IN) and uninfected / incontact group (IC), were monitored for 41 days with continuous registration of body temperature, observations for clinical signs and collection of blood samples and nasal swabs for testing of LSDV presence using real-time PCR. Results indicated that cohabitation of animals from both groups was sufficient to transmit the virus from the IN to the IC-group, with the onset of clinical signs including pyrexia (~41°C) and classical LSD nodular skin lesions starting at 10 dpi for the IN group and 16 dpi for the IC-group. Additionally, the presence of LSDV genomes as well as anti-LSDV antibodies were detected in swabs, blood and serum samples from animals belonging to both groups. These results provides additional evidence of LSDV transmission in a controlled environment without direct contact between diseased and healthy animals, yet in the absence of vectors. Based on these observations, the question concerning a hypothetical relation between mutations in the virus genome and its mode of transmission gains more importance and requires additional investigations with direct comparisons between classical and novel recombinant LSDV strains.","container-title":"Frontiers in Veterinary Science","DOI":"10.3389/fvets.2022.1001426","ISSN":"2297-1769","journalAbbreviation":"Front. Vet. Sci.","page":"1001426","source":"DOI.org (Crossref)","title":"Experimentally controlled study indicates that the naturally occurring recombinant vaccine-like lumpy skin disease strain Udmurtiya/2019, detected during freezing winter in northern latitudes, is transmitted via indirect contact","volume":"9","author":[{"family":"Nesterov","given":"Alexander"},{"family":"Mazloum","given":"Ali"},{"family":"Byadovskaya","given":"Olga"},{"family":"Shumilova","given":"Irina"},{"family":"Van Schalkwyk","given":"Antoinette"},{"family":"Krotova","given":"Alena"},{"family":"Kirpichenko","given":"Vladimir"},{"family":"Donnik","given":"Irina"},{"family":"Chvala","given":"Ilya"},{"family":"Sprygin","given":"Alexander"}],"issued":{"date-parts":[["2022",10,20]]}}}],"schema":"https://github.com/citation-style-language/schema/raw/master/csl-citation.json"} </w:instrText>
      </w:r>
      <w:r w:rsidR="00295851">
        <w:fldChar w:fldCharType="separate"/>
      </w:r>
      <w:r w:rsidR="00C021B3">
        <w:rPr>
          <w:lang w:val="en-GB"/>
        </w:rPr>
        <w:t>(Aleksandr et al. 2020; Nesterov et al. 2022)</w:t>
      </w:r>
      <w:r w:rsidR="00295851">
        <w:fldChar w:fldCharType="end"/>
      </w:r>
      <w:r w:rsidR="00295851">
        <w:t>.</w:t>
      </w:r>
      <w:r w:rsidR="00AA5E63" w:rsidRPr="00AA5E63">
        <w:t xml:space="preserve"> </w:t>
      </w:r>
      <w:r w:rsidR="00440A27">
        <w:t xml:space="preserve">Long-distance spread </w:t>
      </w:r>
      <w:r w:rsidR="00EC3E43">
        <w:t>mainly</w:t>
      </w:r>
      <w:r w:rsidR="00440A27">
        <w:t xml:space="preserve"> occurs </w:t>
      </w:r>
      <w:r w:rsidR="000B3A9E">
        <w:t xml:space="preserve">through </w:t>
      </w:r>
      <w:r w:rsidR="00440A27">
        <w:t>movement of infected animals</w:t>
      </w:r>
      <w:r w:rsidR="0074591A">
        <w:t>,</w:t>
      </w:r>
      <w:r w:rsidR="00440A27">
        <w:t xml:space="preserve"> however </w:t>
      </w:r>
      <w:r w:rsidR="008E3679">
        <w:t>wind</w:t>
      </w:r>
      <w:r w:rsidR="00440A27">
        <w:t xml:space="preserve"> dispersal of </w:t>
      </w:r>
      <w:r w:rsidR="008E3679">
        <w:t>v</w:t>
      </w:r>
      <w:r w:rsidR="00440A27">
        <w:t xml:space="preserve">ectors </w:t>
      </w:r>
      <w:r w:rsidR="00EC3E43">
        <w:t xml:space="preserve">has been </w:t>
      </w:r>
      <w:r w:rsidR="00440A27">
        <w:t xml:space="preserve">implicated as a </w:t>
      </w:r>
      <w:r w:rsidR="00687817">
        <w:t xml:space="preserve">theoretically possible </w:t>
      </w:r>
      <w:r w:rsidR="00440A27">
        <w:t>route of introduction into new areas</w:t>
      </w:r>
      <w:r w:rsidR="00B15C47">
        <w:t xml:space="preserve"> </w:t>
      </w:r>
      <w:r w:rsidR="00B15C47">
        <w:fldChar w:fldCharType="begin"/>
      </w:r>
      <w:r w:rsidR="006B0536">
        <w:instrText xml:space="preserve"> ADDIN ZOTERO_ITEM CSL_CITATION {"citationID":"hrCFvgoT","properties":{"formattedCitation":"(WOAH 2022; Klausner et al. 2017; Magori-Cohen et al. 2012; Yeruham et al. 1995)","plainCitation":"(WOAH 2022; Klausner et al. 2017; Magori-Cohen et al. 2012; Yeruham et al. 1995)","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id":6505,"uris":["http://zotero.org/groups/4707929/items/SLCPXW6Y"],"itemData":{"id":6505,"type":"article-journal","container-title":"Transboundary and Emerging Diseases","DOI":"10.1111/tbed.12378","issue":"2","journalAbbreviation":"Transbound Emerg Dis","note":"publisher: Wiley Online Library","page":"398–410","source":"Google Scholar","title":"Using synoptic systems’ typical wind trajectories for the analysis of potential atmospheric long-distance dispersal of lumpy skin disease virus","title-short":"Transbound Emerg Dis","volume":"64","author":[{"family":"Klausner","given":"Z."},{"family":"Fattal","given":"E."},{"family":"Klement","given":"E."}],"issued":{"date-parts":[["2017"]]}}},{"id":6482,"uris":["http://zotero.org/groups/4707929/items/U4ASQHPK"],"itemData":{"id":6482,"type":"article-journal","archive_location":"WOS:000300508300001","container-title":"Veterinary Research","DOI":"10.1186/1297-9716-43-1","ISSN":"0928-4249","issue":"1","journalAbbreviation":"Vet Res","page":"1","title":"Mathematical modelling and evaluation of the different routes of transmission of lumpy skin disease virus","volume":"43","author":[{"family":"Magori-Cohen","given":"R"},{"family":"Louzoun","given":"Y"},{"family":"Herziger","given":"Y"},{"family":"Oron","given":"E"},{"family":"Arazi","given":"A"},{"family":"Tuppurainen","given":"E"},{"family":"Shpigel","given":"NY"},{"family":"Klement","given":"E"}],"issued":{"date-parts":[["2012"]]}}},{"id":6518,"uris":["http://zotero.org/groups/4707929/items/UXZ6YLYS"],"itemData":{"id":6518,"type":"article-journal","container-title":"The Veterinary Record","DOI":"10.1136/vr.137.4.91","issue":"4","journalAbbreviation":"Vet Rec","note":"publisher: BRITISH VETERINARY ASSOCIATION","page":"91–91","source":"Google Scholar","title":"Spread of lumpy skin disease in Israeli dairy herds","title-short":"Vet Rec","volume":"137","author":[{"family":"Yeruham","given":"I."},{"family":"Nir","given":"O."},{"family":"Braverman","given":"Y."},{"family":"Davidson","given":"M."},{"family":"Grinstein","given":"H."},{"family":"Haymovitch","given":"M."},{"family":"Zamir","given":"O."}],"issued":{"date-parts":[["1995"]]}}}],"schema":"https://github.com/citation-style-language/schema/raw/master/csl-citation.json"} </w:instrText>
      </w:r>
      <w:r w:rsidR="00B15C47">
        <w:fldChar w:fldCharType="separate"/>
      </w:r>
      <w:r w:rsidR="00B15C47">
        <w:rPr>
          <w:noProof/>
        </w:rPr>
        <w:t>(WOAH 2022; Klausner et al. 2017; Magori-Cohen et al. 2012; Yeruham et al. 1995)</w:t>
      </w:r>
      <w:r w:rsidR="00B15C47">
        <w:fldChar w:fldCharType="end"/>
      </w:r>
      <w:r w:rsidR="00440A27">
        <w:t>.</w:t>
      </w:r>
    </w:p>
    <w:p w14:paraId="25182C48" w14:textId="04BCAC8F" w:rsidR="000114F6" w:rsidRDefault="000114F6" w:rsidP="00500A8F">
      <w:r>
        <w:rPr>
          <w:rFonts w:eastAsia="Garamond"/>
        </w:rPr>
        <w:t>L</w:t>
      </w:r>
      <w:r w:rsidR="007A09F6">
        <w:rPr>
          <w:rFonts w:eastAsia="Garamond"/>
        </w:rPr>
        <w:t>umpy skin disease virus (L</w:t>
      </w:r>
      <w:r>
        <w:rPr>
          <w:rFonts w:eastAsia="Garamond"/>
        </w:rPr>
        <w:t>SD</w:t>
      </w:r>
      <w:r w:rsidR="00EC3E43">
        <w:rPr>
          <w:rFonts w:eastAsia="Garamond"/>
        </w:rPr>
        <w:t>V</w:t>
      </w:r>
      <w:r w:rsidR="007A09F6">
        <w:rPr>
          <w:rFonts w:eastAsia="Garamond"/>
        </w:rPr>
        <w:t>)</w:t>
      </w:r>
      <w:r>
        <w:rPr>
          <w:rFonts w:eastAsia="Garamond"/>
        </w:rPr>
        <w:t xml:space="preserve"> was first reported in Zambia in 1929</w:t>
      </w:r>
      <w:r>
        <w:t xml:space="preserve"> </w:t>
      </w:r>
      <w:r w:rsidR="00500A8F">
        <w:t>and</w:t>
      </w:r>
      <w:r>
        <w:t xml:space="preserve"> </w:t>
      </w:r>
      <w:r w:rsidR="008E3679">
        <w:t xml:space="preserve">has </w:t>
      </w:r>
      <w:r w:rsidR="00EC3E43">
        <w:t>since</w:t>
      </w:r>
      <w:r w:rsidR="00500A8F">
        <w:t xml:space="preserve"> </w:t>
      </w:r>
      <w:r>
        <w:t xml:space="preserve">spread to other </w:t>
      </w:r>
      <w:r>
        <w:rPr>
          <w:rFonts w:eastAsia="Garamond"/>
        </w:rPr>
        <w:t>Africa</w:t>
      </w:r>
      <w:r>
        <w:t>n countries</w:t>
      </w:r>
      <w:r w:rsidR="00295851">
        <w:t xml:space="preserve">. </w:t>
      </w:r>
      <w:r>
        <w:t>The</w:t>
      </w:r>
      <w:r>
        <w:rPr>
          <w:rFonts w:eastAsia="Garamond"/>
        </w:rPr>
        <w:t xml:space="preserve"> </w:t>
      </w:r>
      <w:r>
        <w:t xml:space="preserve">first confirmed case of LSD in </w:t>
      </w:r>
      <w:r w:rsidR="00500A8F">
        <w:t xml:space="preserve">the Middle East occurred in </w:t>
      </w:r>
      <w:r>
        <w:t>Egypt in 1988</w:t>
      </w:r>
      <w:r w:rsidR="00C021B3">
        <w:t>,</w:t>
      </w:r>
      <w:r>
        <w:t xml:space="preserve"> </w:t>
      </w:r>
      <w:r w:rsidR="00C021B3">
        <w:t>and by</w:t>
      </w:r>
      <w:r>
        <w:rPr>
          <w:rFonts w:eastAsia="Garamond"/>
        </w:rPr>
        <w:t xml:space="preserve"> 1989 the virus</w:t>
      </w:r>
      <w:r>
        <w:t xml:space="preserve"> had</w:t>
      </w:r>
      <w:r>
        <w:rPr>
          <w:rFonts w:eastAsia="Garamond"/>
        </w:rPr>
        <w:t xml:space="preserve"> spread to Israel</w:t>
      </w:r>
      <w:r>
        <w:t xml:space="preserve"> </w:t>
      </w:r>
      <w:r>
        <w:rPr>
          <w:rFonts w:eastAsia="Garamond"/>
        </w:rPr>
        <w:t xml:space="preserve">and </w:t>
      </w:r>
      <w:r w:rsidR="00500A8F">
        <w:rPr>
          <w:rFonts w:eastAsia="Garamond"/>
        </w:rPr>
        <w:t xml:space="preserve">then </w:t>
      </w:r>
      <w:r>
        <w:rPr>
          <w:rFonts w:eastAsia="Garamond"/>
        </w:rPr>
        <w:t>throughout the Middle East</w:t>
      </w:r>
      <w:r w:rsidR="000B3A9E">
        <w:rPr>
          <w:rFonts w:eastAsia="Garamond"/>
        </w:rPr>
        <w:t xml:space="preserve"> </w:t>
      </w:r>
      <w:r w:rsidR="009C31A8">
        <w:fldChar w:fldCharType="begin"/>
      </w:r>
      <w:r w:rsidR="006B0536">
        <w:instrText xml:space="preserve"> ADDIN ZOTERO_ITEM CSL_CITATION {"citationID":"T0Mz5c6x","properties":{"formattedCitation":"(WOAH 2024)","plainCitation":"(WOAH 2024)","noteIndex":0},"citationItems":[{"id":8051,"uris":["http://zotero.org/groups/4707929/items/8MRUGTKY"],"itemData":{"id":8051,"type":"webpage","abstract":"Information on Lumpy skin disease (LSD), a rapidly-spreading viral disease affecting cattle, spread mainly via insect bites.","container-title":"WOAH - Asia","language":"en-GB","title":"Lumpy Skin Disease (LSD)","URL":"https://rr-asia.woah.org/en/projects/lumpy-skin-disease-lsd/","author":[{"family":"WOAH","given":""}],"accessed":{"date-parts":[["2024",3,24]]},"issued":{"date-parts":[["2024"]]}}}],"schema":"https://github.com/citation-style-language/schema/raw/master/csl-citation.json"} </w:instrText>
      </w:r>
      <w:r w:rsidR="009C31A8">
        <w:fldChar w:fldCharType="separate"/>
      </w:r>
      <w:r w:rsidR="009C31A8">
        <w:rPr>
          <w:noProof/>
        </w:rPr>
        <w:t>(WOAH 2024)</w:t>
      </w:r>
      <w:r w:rsidR="009C31A8">
        <w:fldChar w:fldCharType="end"/>
      </w:r>
      <w:r w:rsidR="00295851">
        <w:t xml:space="preserve">. </w:t>
      </w:r>
      <w:r w:rsidR="00EC3E43">
        <w:t>T</w:t>
      </w:r>
      <w:r>
        <w:rPr>
          <w:rFonts w:eastAsia="Garamond"/>
        </w:rPr>
        <w:t xml:space="preserve">he disease emerged in </w:t>
      </w:r>
      <w:r w:rsidR="00685245">
        <w:t>Eastern</w:t>
      </w:r>
      <w:r w:rsidRPr="008C2894">
        <w:t xml:space="preserve"> </w:t>
      </w:r>
      <w:r w:rsidRPr="008C2894">
        <w:rPr>
          <w:rFonts w:eastAsia="Garamond"/>
        </w:rPr>
        <w:t>Europe</w:t>
      </w:r>
      <w:r w:rsidR="008C2894" w:rsidRPr="008C2894">
        <w:rPr>
          <w:rFonts w:eastAsia="Garamond"/>
        </w:rPr>
        <w:t xml:space="preserve"> (</w:t>
      </w:r>
      <w:r w:rsidRPr="008C2894">
        <w:t>Balkan</w:t>
      </w:r>
      <w:r w:rsidR="008C2894" w:rsidRPr="008C2894">
        <w:t xml:space="preserve"> countries)</w:t>
      </w:r>
      <w:r>
        <w:t xml:space="preserve"> and the Russian Federation</w:t>
      </w:r>
      <w:r w:rsidR="00EC3E43">
        <w:t xml:space="preserve"> in 2015</w:t>
      </w:r>
      <w:r w:rsidR="00C021B3">
        <w:t>.</w:t>
      </w:r>
      <w:r w:rsidR="00295851">
        <w:t xml:space="preserve"> </w:t>
      </w:r>
      <w:r>
        <w:t>Since 2019, LSD</w:t>
      </w:r>
      <w:r w:rsidR="00EC3E43">
        <w:t>V</w:t>
      </w:r>
      <w:r>
        <w:t xml:space="preserve"> has spread </w:t>
      </w:r>
      <w:r w:rsidR="00AA5E63">
        <w:t>across</w:t>
      </w:r>
      <w:r>
        <w:t xml:space="preserve"> Asia, with outbreaks reported in China, Hong Kong (Special Administrative Region, </w:t>
      </w:r>
      <w:r w:rsidR="008E3679">
        <w:t>People’s</w:t>
      </w:r>
      <w:r>
        <w:t xml:space="preserve"> Republic of China), India, Pakistan, Bhutan, Myanmar, Nepal, Bangladesh, Thailand, Laos, Cambodia, Vietnam, Singapore, Malaysia, </w:t>
      </w:r>
      <w:r w:rsidR="00295851">
        <w:t xml:space="preserve">South </w:t>
      </w:r>
      <w:r>
        <w:t>Korea</w:t>
      </w:r>
      <w:r w:rsidR="00AA5E63">
        <w:t xml:space="preserve"> and Indonesia</w:t>
      </w:r>
      <w:r w:rsidR="00B15C47">
        <w:t xml:space="preserve"> </w:t>
      </w:r>
      <w:r w:rsidR="00B15C47">
        <w:fldChar w:fldCharType="begin"/>
      </w:r>
      <w:r w:rsidR="006B0536">
        <w:instrText xml:space="preserve"> ADDIN ZOTERO_ITEM CSL_CITATION {"citationID":"Dk1d5h0P","properties":{"formattedCitation":"(EFSA Panel on Animal Health and Welfare (AHAW) et al. 2022; A. Sprygin et al. 2019; Bianchini et al. 2023)","plainCitation":"(EFSA Panel on Animal Health and Welfare (AHAW) et al. 2022; A. Sprygin et al. 2019; Bianchini et al. 2023)","dontUpdate":true,"noteIndex":0},"citationItems":[{"id":7762,"uris":["http://zotero.org/groups/4707929/items/K4SN6DQ7"],"itemData":{"id":7762,"type":"article-journal","abstract":"EFSA received a mandate from the EC to assess the effectiveness of some of the control measures against diseases included in the Category A list according to Regulation (EU) 2016/429 on transmissible animal diseases (‘Animal Health Law’). This opinion belongs to a series of opinions where these control measures are assessed, with this opinion covering the assessment of control measures for Lumpy Skin Disease (LSD). In this opinion, EFSA and the AHAW Panel of experts review the effectiveness of: i) clinical and laboratory sampling procedures, ii) monitoring period and iii) the minimum radius of the protection and surveillance zones, and the minimum length of time that measures should be applied in these zones. The general methodology used for this series of opinions has been published elsewhere; nonetheless, the transmission kernels used for the assessment of the minimum radius of the protection and surveillance zones are shown. Several scenarios for which these control measures had to be assessed were designed and agreed prior to the start of the assessment. The monitoring period was assessed as effective, and based on the transmission kernels available, it was concluded that the protection zone of 20 km radius and the surveillance zone of 50 km radius would comprise &gt; 99% of the transmission from an affected establishment if transmission occurred. Recommendations provided for each of the assessed scenarios aim to support the European Commission in the drafting of further pieces of legislation, as well as for plausible ad hoc requests in relation to LSD.","container-title":"EFSA Journal","DOI":"10.2903/j.efsa.2022.7121","ISSN":"1831-4732","issue":"1","language":"en","note":"_eprint: https://onlinelibrary.wiley.com/doi/pdf/10.2903/j.efsa.2022.7121","page":"e07121","source":"Wiley Online Library","title":"Assessment of the control measures for category A diseases of Animal Health Law: Lumpy Skin Disease","title-short":"Assessment of the control measures for category A diseases of Animal Health Law","volume":"20","author":[{"literal":"EFSA Panel on Animal Health and Welfare (AHAW)"},{"family":"Nielsen","given":"Søren Saxmose"},{"family":"Alvarez","given":"Julio"},{"family":"Bicout","given":"Dominique Joseph"},{"family":"Calistri","given":"Paolo"},{"family":"Canali","given":"Elisabetta"},{"family":"Drewe","given":"Julian Ashley"},{"family":"Garin-Bastuji","given":"Bruno"},{"family":"Gonzales Rojas","given":"José Luis"},{"family":"Gortázar Schmidt","given":"Christian"},{"family":"Herskin","given":"Mette"},{"family":"Michel","given":"Virginie"},{"family":"Miranda Chueca","given":"Miguel Ángel"},{"family":"Padalino","given":"Barbara"},{"family":"Pasquali","given":"Paolo"},{"family":"Sihvonen","given":"Liisa Helena"},{"family":"Spoolder","given":"Hans"},{"family":"Ståhl","given":"Karl"},{"family":"Velarde","given":"Antonio"},{"family":"Viltrop","given":"Arvo"},{"family":"Winckler","given":"Christoph"},{"family":"De Clercq","given":"Kris"},{"family":"Gubbins","given":"Simon"},{"family":"Klement","given":"Eyal"},{"family":"Stegeman","given":"Jan Arend"},{"family":"Antoniou","given":"Sotiria-Eleni"},{"family":"Aznar","given":"Inma"},{"family":"Broglia","given":"Alessandro"},{"family":"Van der Stede","given":"Yves"},{"family":"Zancanaro","given":"Gabriele"},{"family":"Roberts","given":"Helen Clare"}],"issued":{"date-parts":[["2022"]]}}},{"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00B15C47">
        <w:fldChar w:fldCharType="separate"/>
      </w:r>
      <w:r w:rsidR="00B15C47">
        <w:rPr>
          <w:noProof/>
        </w:rPr>
        <w:t>(EFSA Panel on Animal Health and Welfare (AHAW) et al. 2022; Sprygin et al. 2019; Bianchini et al. 2023)</w:t>
      </w:r>
      <w:r w:rsidR="00B15C47">
        <w:fldChar w:fldCharType="end"/>
      </w:r>
      <w:r w:rsidR="00295851">
        <w:t>.</w:t>
      </w:r>
    </w:p>
    <w:p w14:paraId="6AB1243B" w14:textId="429EE8CB" w:rsidR="00644E9A" w:rsidRDefault="000114F6" w:rsidP="00500A8F">
      <w:r>
        <w:t>L</w:t>
      </w:r>
      <w:r w:rsidR="00491A76">
        <w:t>umpy skin disease</w:t>
      </w:r>
      <w:r w:rsidR="007A09F6">
        <w:t xml:space="preserve"> (LSD)</w:t>
      </w:r>
      <w:r>
        <w:t xml:space="preserve"> poses a significant </w:t>
      </w:r>
      <w:r w:rsidR="00AE52F9">
        <w:t xml:space="preserve">economic </w:t>
      </w:r>
      <w:r>
        <w:t xml:space="preserve">threat to </w:t>
      </w:r>
      <w:r w:rsidR="00AE52F9">
        <w:t xml:space="preserve">the </w:t>
      </w:r>
      <w:r>
        <w:t>Australia</w:t>
      </w:r>
      <w:r w:rsidR="00E91A58">
        <w:t>n</w:t>
      </w:r>
      <w:r w:rsidR="00E9156E">
        <w:t xml:space="preserve"> cattle industry and rural and regional communities</w:t>
      </w:r>
      <w:r w:rsidR="00251984">
        <w:t>.</w:t>
      </w:r>
      <w:r w:rsidR="00295851">
        <w:t xml:space="preserve"> </w:t>
      </w:r>
      <w:r w:rsidR="009C31A8">
        <w:t>T</w:t>
      </w:r>
      <w:r w:rsidR="00440A27">
        <w:t>he importation of</w:t>
      </w:r>
      <w:r>
        <w:t xml:space="preserve"> l</w:t>
      </w:r>
      <w:r>
        <w:rPr>
          <w:shd w:val="clear" w:color="auto" w:fill="FFFFFF"/>
        </w:rPr>
        <w:t xml:space="preserve">ive animals </w:t>
      </w:r>
      <w:r w:rsidR="009C31A8">
        <w:rPr>
          <w:shd w:val="clear" w:color="auto" w:fill="FFFFFF"/>
        </w:rPr>
        <w:t xml:space="preserve">is </w:t>
      </w:r>
      <w:r w:rsidR="36E80189">
        <w:rPr>
          <w:shd w:val="clear" w:color="auto" w:fill="FFFFFF"/>
        </w:rPr>
        <w:t xml:space="preserve">mostly </w:t>
      </w:r>
      <w:r w:rsidR="009C31A8">
        <w:rPr>
          <w:shd w:val="clear" w:color="auto" w:fill="FFFFFF"/>
        </w:rPr>
        <w:t>limited to zo</w:t>
      </w:r>
      <w:r w:rsidR="00C14FDF">
        <w:rPr>
          <w:shd w:val="clear" w:color="auto" w:fill="FFFFFF"/>
        </w:rPr>
        <w:t>o animals</w:t>
      </w:r>
      <w:r w:rsidR="009C31A8">
        <w:rPr>
          <w:shd w:val="clear" w:color="auto" w:fill="FFFFFF"/>
        </w:rPr>
        <w:t xml:space="preserve"> and occasional </w:t>
      </w:r>
      <w:r>
        <w:rPr>
          <w:shd w:val="clear" w:color="auto" w:fill="FFFFFF"/>
        </w:rPr>
        <w:t>reproductive products</w:t>
      </w:r>
      <w:r w:rsidR="00C14FDF">
        <w:rPr>
          <w:shd w:val="clear" w:color="auto" w:fill="FFFFFF"/>
        </w:rPr>
        <w:t xml:space="preserve"> (e.g. germplasm)</w:t>
      </w:r>
      <w:r w:rsidR="009C31A8">
        <w:rPr>
          <w:shd w:val="clear" w:color="auto" w:fill="FFFFFF"/>
        </w:rPr>
        <w:t xml:space="preserve">. Importation is </w:t>
      </w:r>
      <w:r>
        <w:rPr>
          <w:shd w:val="clear" w:color="auto" w:fill="FFFFFF"/>
        </w:rPr>
        <w:t xml:space="preserve">tightly regulated and </w:t>
      </w:r>
      <w:r w:rsidR="00AA5E63">
        <w:rPr>
          <w:shd w:val="clear" w:color="auto" w:fill="FFFFFF"/>
        </w:rPr>
        <w:t xml:space="preserve">considered </w:t>
      </w:r>
      <w:r w:rsidR="00AC79E9">
        <w:rPr>
          <w:shd w:val="clear" w:color="auto" w:fill="FFFFFF"/>
        </w:rPr>
        <w:t>of</w:t>
      </w:r>
      <w:r w:rsidR="00685245">
        <w:rPr>
          <w:shd w:val="clear" w:color="auto" w:fill="FFFFFF"/>
        </w:rPr>
        <w:t xml:space="preserve"> </w:t>
      </w:r>
      <w:r>
        <w:t>negligible risk</w:t>
      </w:r>
      <w:r w:rsidR="009C31A8">
        <w:t>. V</w:t>
      </w:r>
      <w:r w:rsidR="00AA5E63">
        <w:t>ector</w:t>
      </w:r>
      <w:r>
        <w:t xml:space="preserve"> </w:t>
      </w:r>
      <w:r>
        <w:rPr>
          <w:shd w:val="clear" w:color="auto" w:fill="FFFFFF"/>
        </w:rPr>
        <w:t xml:space="preserve">movements </w:t>
      </w:r>
      <w:r w:rsidR="00AA5E63">
        <w:rPr>
          <w:shd w:val="clear" w:color="auto" w:fill="FFFFFF"/>
        </w:rPr>
        <w:t xml:space="preserve">from </w:t>
      </w:r>
      <w:r w:rsidR="008E3679">
        <w:rPr>
          <w:shd w:val="clear" w:color="auto" w:fill="FFFFFF"/>
        </w:rPr>
        <w:t>LSD-endemic</w:t>
      </w:r>
      <w:r w:rsidR="00AA5E63">
        <w:rPr>
          <w:shd w:val="clear" w:color="auto" w:fill="FFFFFF"/>
        </w:rPr>
        <w:t xml:space="preserve"> countries </w:t>
      </w:r>
      <w:r w:rsidR="00440A27">
        <w:rPr>
          <w:shd w:val="clear" w:color="auto" w:fill="FFFFFF"/>
        </w:rPr>
        <w:t>coul</w:t>
      </w:r>
      <w:r w:rsidR="008E5C94">
        <w:rPr>
          <w:shd w:val="clear" w:color="auto" w:fill="FFFFFF"/>
        </w:rPr>
        <w:t xml:space="preserve">d </w:t>
      </w:r>
      <w:r w:rsidR="00CB2BDE">
        <w:rPr>
          <w:shd w:val="clear" w:color="auto" w:fill="FFFFFF"/>
        </w:rPr>
        <w:t>pose a very low</w:t>
      </w:r>
      <w:r w:rsidR="00687817">
        <w:rPr>
          <w:shd w:val="clear" w:color="auto" w:fill="FFFFFF"/>
        </w:rPr>
        <w:t xml:space="preserve"> (although highly uncertain)</w:t>
      </w:r>
      <w:r w:rsidR="00CB2BDE">
        <w:rPr>
          <w:shd w:val="clear" w:color="auto" w:fill="FFFFFF"/>
        </w:rPr>
        <w:t xml:space="preserve"> incursion risk </w:t>
      </w:r>
      <w:r w:rsidR="008E5C94">
        <w:rPr>
          <w:shd w:val="clear" w:color="auto" w:fill="FFFFFF"/>
        </w:rPr>
        <w:t>either from wind-dispersion or as hitchhikers on shipping vessels or aircraft</w:t>
      </w:r>
      <w:r w:rsidR="00BF560E">
        <w:rPr>
          <w:shd w:val="clear" w:color="auto" w:fill="FFFFFF"/>
        </w:rPr>
        <w:t xml:space="preserve"> </w:t>
      </w:r>
      <w:r w:rsidR="00BF560E">
        <w:fldChar w:fldCharType="begin"/>
      </w:r>
      <w:r w:rsidR="006B0536">
        <w:instrText xml:space="preserve"> ADDIN ZOTERO_ITEM CSL_CITATION {"citationID":"7CYMpLuk","properties":{"formattedCitation":"(Hall et al. 2023b)","plainCitation":"(Hall et al. 2023b)","dontUpdate":true,"noteIndex":0},"citationItems":[{"id":7752,"uris":["http://zotero.org/groups/4707929/items/EU83PQIL"],"itemData":{"id":7752,"type":"article-journal","abstract":"Lumpy skin disease (LSD) is an infectious disease of cattle and water buffalo caused by lumpy skin disease virus (LSDV). It is primarily transmitted mechanically by biting insects. LSDV has spread from Africa to the Middle-East, the Balkans, Caucasus, Russia, Kazakhstan, China, Asia and India, suggesting that a wide variety of arthropod vectors are capable of mechanical transmission. In 2022, LSD was detected in Indonesia, heightening awareness for Australia’s livestock industries. To better understand the risk of LSDV incursion to Australia we undertook a quantitative risk assessment (QRA) looking at windborne dispersal of arthropod vectors, assuming a hypothetical situation where LSD is endemic in south-east Asia and Papua New Guinea. We estimated the risk of LSDV incursion to be low, with a median incursion rate of one incursion every 403 years, based on a model where several infectious insects (i.e. a ‘small batch’ of 3–5) must bite a single bovine to transmit infection. The incursion risk increases substantially to one incursion every 7–8 years if a bite from a single insect is sufficient for transmission. The risk becomes negligible (one incursion every 20,706 years) if bites from many insects (i.e. a ‘large batch’ of 30–50 insects) are necessary. Critically, several of our parameter estimates were highly uncertain during sensitivity analyses. Thus, a key outcome of this QRA was to better prioritise surveillance activities and to understand the key research gaps associated with LSDV in the Australasian context. The current literature shows that multiple vectors are required for successful bovine-to-vector transmission of LSDV, suggesting that our estimate of one outbreak every 403 years more accurately represents the risk to Australia; however, the role of single insects in transmission has not yet been evaluated. Similarly, attempts to transmit LSDV between bovines by Culicoides have not been successful, although midges were the highest risk vector category in our model due to the high vector-to-host ratio for midges compared to other vector categories. Our findings provide further insight into the risk of LSD to Australian cattle industries and identify the Tiwi Islands and areas east of Darwin as priority regions for LSDV surveillance, especially between December and March.","container-title":"Preventive Veterinary Medicine","DOI":"10.1016/j.prevetmed.2023.105990","ISSN":"0167-5877","journalAbbreviation":"Preventive Veterinary Medicine","page":"105990","source":"ScienceDirect","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1]]}}}],"schema":"https://github.com/citation-style-language/schema/raw/master/csl-citation.json"} </w:instrText>
      </w:r>
      <w:r w:rsidR="00BF560E">
        <w:fldChar w:fldCharType="separate"/>
      </w:r>
      <w:r w:rsidR="00BF560E">
        <w:rPr>
          <w:lang w:val="en-GB"/>
        </w:rPr>
        <w:t>(Hall et al. 2023)</w:t>
      </w:r>
      <w:r w:rsidR="00BF560E">
        <w:fldChar w:fldCharType="end"/>
      </w:r>
      <w:r w:rsidR="008E5C94">
        <w:rPr>
          <w:shd w:val="clear" w:color="auto" w:fill="FFFFFF"/>
        </w:rPr>
        <w:t>. R</w:t>
      </w:r>
      <w:r w:rsidR="008E5C94">
        <w:t xml:space="preserve">ecent modelling of LSD introduction </w:t>
      </w:r>
      <w:r w:rsidR="00687817">
        <w:t xml:space="preserve">risk </w:t>
      </w:r>
      <w:r w:rsidR="008E5C94">
        <w:t>via vectors carried by wind from South East Asian countries or</w:t>
      </w:r>
      <w:r w:rsidR="00BF560E">
        <w:t xml:space="preserve"> as hitchhiker pests on ships</w:t>
      </w:r>
      <w:r w:rsidR="008E5C94">
        <w:t xml:space="preserve"> found a </w:t>
      </w:r>
      <w:r w:rsidR="008E5C94" w:rsidRPr="001216DD">
        <w:t>low to negligible</w:t>
      </w:r>
      <w:r w:rsidR="008E5C94" w:rsidRPr="00E31629">
        <w:rPr>
          <w:b/>
          <w:bCs/>
        </w:rPr>
        <w:t xml:space="preserve"> </w:t>
      </w:r>
      <w:r w:rsidR="008E5C94" w:rsidRPr="001216DD">
        <w:t>probability</w:t>
      </w:r>
      <w:r w:rsidR="00687817">
        <w:t xml:space="preserve"> of incursion, although with extremely high uncertainty</w:t>
      </w:r>
      <w:r w:rsidR="008E5C94">
        <w:t xml:space="preserve"> </w:t>
      </w:r>
      <w:r w:rsidR="008E5C94">
        <w:fldChar w:fldCharType="begin"/>
      </w:r>
      <w:r w:rsidR="006B0536">
        <w:instrText xml:space="preserve"> ADDIN ZOTERO_ITEM CSL_CITATION {"citationID":"H7XoVRj5","properties":{"formattedCitation":"(Hall et al. 2023b)","plainCitation":"(Hall et al. 2023b)","dontUpdate":true,"noteIndex":0},"citationItems":[{"id":7752,"uris":["http://zotero.org/groups/4707929/items/EU83PQIL"],"itemData":{"id":7752,"type":"article-journal","abstract":"Lumpy skin disease (LSD) is an infectious disease of cattle and water buffalo caused by lumpy skin disease virus (LSDV). It is primarily transmitted mechanically by biting insects. LSDV has spread from Africa to the Middle-East, the Balkans, Caucasus, Russia, Kazakhstan, China, Asia and India, suggesting that a wide variety of arthropod vectors are capable of mechanical transmission. In 2022, LSD was detected in Indonesia, heightening awareness for Australia’s livestock industries. To better understand the risk of LSDV incursion to Australia we undertook a quantitative risk assessment (QRA) looking at windborne dispersal of arthropod vectors, assuming a hypothetical situation where LSD is endemic in south-east Asia and Papua New Guinea. We estimated the risk of LSDV incursion to be low, with a median incursion rate of one incursion every 403 years, based on a model where several infectious insects (i.e. a ‘small batch’ of 3–5) must bite a single bovine to transmit infection. The incursion risk increases substantially to one incursion every 7–8 years if a bite from a single insect is sufficient for transmission. The risk becomes negligible (one incursion every 20,706 years) if bites from many insects (i.e. a ‘large batch’ of 30–50 insects) are necessary. Critically, several of our parameter estimates were highly uncertain during sensitivity analyses. Thus, a key outcome of this QRA was to better prioritise surveillance activities and to understand the key research gaps associated with LSDV in the Australasian context. The current literature shows that multiple vectors are required for successful bovine-to-vector transmission of LSDV, suggesting that our estimate of one outbreak every 403 years more accurately represents the risk to Australia; however, the role of single insects in transmission has not yet been evaluated. Similarly, attempts to transmit LSDV between bovines by Culicoides have not been successful, although midges were the highest risk vector category in our model due to the high vector-to-host ratio for midges compared to other vector categories. Our findings provide further insight into the risk of LSD to Australian cattle industries and identify the Tiwi Islands and areas east of Darwin as priority regions for LSDV surveillance, especially between December and March.","container-title":"Preventive Veterinary Medicine","DOI":"10.1016/j.prevetmed.2023.105990","ISSN":"0167-5877","journalAbbreviation":"Preventive Veterinary Medicine","page":"105990","source":"ScienceDirect","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1]]}}}],"schema":"https://github.com/citation-style-language/schema/raw/master/csl-citation.json"} </w:instrText>
      </w:r>
      <w:r w:rsidR="008E5C94">
        <w:fldChar w:fldCharType="separate"/>
      </w:r>
      <w:r w:rsidR="008E5C94">
        <w:rPr>
          <w:lang w:val="en-GB"/>
        </w:rPr>
        <w:t>(Hall et al. 2023)</w:t>
      </w:r>
      <w:r w:rsidR="008E5C94">
        <w:fldChar w:fldCharType="end"/>
      </w:r>
      <w:r w:rsidR="008E5C94">
        <w:t xml:space="preserve">. </w:t>
      </w:r>
      <w:r w:rsidR="00644E9A">
        <w:t>According to the</w:t>
      </w:r>
      <w:r w:rsidR="008E5C94">
        <w:t xml:space="preserve"> </w:t>
      </w:r>
      <w:r w:rsidR="00644E9A">
        <w:t>authors</w:t>
      </w:r>
      <w:r w:rsidR="008E5C94">
        <w:t xml:space="preserve">, the median incursion rate was </w:t>
      </w:r>
      <w:r w:rsidR="00644E9A">
        <w:t xml:space="preserve">estimated at </w:t>
      </w:r>
      <w:r w:rsidR="008E5C94">
        <w:t xml:space="preserve">one every 403 years </w:t>
      </w:r>
      <w:r w:rsidR="00BF560E">
        <w:t>(or 0.02 per year, 95% CI</w:t>
      </w:r>
      <w:r w:rsidR="007431F3">
        <w:t xml:space="preserve">, </w:t>
      </w:r>
      <w:r w:rsidR="00BF560E">
        <w:t>6x10</w:t>
      </w:r>
      <w:r w:rsidR="00BF560E" w:rsidRPr="007431F3">
        <w:rPr>
          <w:vertAlign w:val="superscript"/>
        </w:rPr>
        <w:t>-6</w:t>
      </w:r>
      <w:r w:rsidR="00BF560E">
        <w:t>, 0.15</w:t>
      </w:r>
      <w:r w:rsidR="007431F3">
        <w:t xml:space="preserve">) </w:t>
      </w:r>
      <w:r w:rsidR="008E5C94">
        <w:t xml:space="preserve">based on </w:t>
      </w:r>
      <w:r w:rsidR="00687817">
        <w:t xml:space="preserve">the assumption that </w:t>
      </w:r>
      <w:r w:rsidR="008E5C94">
        <w:t xml:space="preserve">a small batch of three to </w:t>
      </w:r>
      <w:r w:rsidR="00AE2527">
        <w:t xml:space="preserve">five </w:t>
      </w:r>
      <w:r w:rsidR="008E5C94">
        <w:t xml:space="preserve">infectious insects biting a single animal </w:t>
      </w:r>
      <w:r w:rsidR="00687817">
        <w:t xml:space="preserve">is necessary </w:t>
      </w:r>
      <w:r w:rsidR="008E5C94">
        <w:t>to transmit infection. The incursion risk becomes negligible</w:t>
      </w:r>
      <w:r w:rsidR="00E91A58">
        <w:t>, with an e</w:t>
      </w:r>
      <w:r w:rsidR="00644E9A">
        <w:t>stimated</w:t>
      </w:r>
      <w:r w:rsidR="00687817">
        <w:t xml:space="preserve"> entry</w:t>
      </w:r>
      <w:r w:rsidR="00644E9A">
        <w:t xml:space="preserve"> </w:t>
      </w:r>
      <w:r w:rsidR="00E91A58">
        <w:t>on</w:t>
      </w:r>
      <w:r w:rsidR="00687817">
        <w:t>c</w:t>
      </w:r>
      <w:r w:rsidR="00E91A58">
        <w:t>e</w:t>
      </w:r>
      <w:r w:rsidR="008E5C94">
        <w:t xml:space="preserve"> every 20,706 years</w:t>
      </w:r>
      <w:r w:rsidR="00644E9A">
        <w:t>,</w:t>
      </w:r>
      <w:r w:rsidR="008E5C94">
        <w:t xml:space="preserve"> if bites from many </w:t>
      </w:r>
      <w:r w:rsidR="00644E9A">
        <w:t xml:space="preserve">more </w:t>
      </w:r>
      <w:r w:rsidR="008E5C94">
        <w:t xml:space="preserve">insects (i.e. a ‘large batch’ of 30–50 insects) are necessary </w:t>
      </w:r>
      <w:r w:rsidR="008E5C94">
        <w:fldChar w:fldCharType="begin"/>
      </w:r>
      <w:r w:rsidR="006B0536">
        <w:instrText xml:space="preserve"> ADDIN ZOTERO_ITEM CSL_CITATION {"citationID":"phJpenn6","properties":{"formattedCitation":"(Hall et al. 2023b)","plainCitation":"(Hall et al. 2023b)","dontUpdate":true,"noteIndex":0},"citationItems":[{"id":7752,"uris":["http://zotero.org/groups/4707929/items/EU83PQIL"],"itemData":{"id":7752,"type":"article-journal","abstract":"Lumpy skin disease (LSD) is an infectious disease of cattle and water buffalo caused by lumpy skin disease virus (LSDV). It is primarily transmitted mechanically by biting insects. LSDV has spread from Africa to the Middle-East, the Balkans, Caucasus, Russia, Kazakhstan, China, Asia and India, suggesting that a wide variety of arthropod vectors are capable of mechanical transmission. In 2022, LSD was detected in Indonesia, heightening awareness for Australia’s livestock industries. To better understand the risk of LSDV incursion to Australia we undertook a quantitative risk assessment (QRA) looking at windborne dispersal of arthropod vectors, assuming a hypothetical situation where LSD is endemic in south-east Asia and Papua New Guinea. We estimated the risk of LSDV incursion to be low, with a median incursion rate of one incursion every 403 years, based on a model where several infectious insects (i.e. a ‘small batch’ of 3–5) must bite a single bovine to transmit infection. The incursion risk increases substantially to one incursion every 7–8 years if a bite from a single insect is sufficient for transmission. The risk becomes negligible (one incursion every 20,706 years) if bites from many insects (i.e. a ‘large batch’ of 30–50 insects) are necessary. Critically, several of our parameter estimates were highly uncertain during sensitivity analyses. Thus, a key outcome of this QRA was to better prioritise surveillance activities and to understand the key research gaps associated with LSDV in the Australasian context. The current literature shows that multiple vectors are required for successful bovine-to-vector transmission of LSDV, suggesting that our estimate of one outbreak every 403 years more accurately represents the risk to Australia; however, the role of single insects in transmission has not yet been evaluated. Similarly, attempts to transmit LSDV between bovines by Culicoides have not been successful, although midges were the highest risk vector category in our model due to the high vector-to-host ratio for midges compared to other vector categories. Our findings provide further insight into the risk of LSD to Australian cattle industries and identify the Tiwi Islands and areas east of Darwin as priority regions for LSDV surveillance, especially between December and March.","container-title":"Preventive Veterinary Medicine","DOI":"10.1016/j.prevetmed.2023.105990","ISSN":"0167-5877","journalAbbreviation":"Preventive Veterinary Medicine","page":"105990","source":"ScienceDirect","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1]]}}}],"schema":"https://github.com/citation-style-language/schema/raw/master/csl-citation.json"} </w:instrText>
      </w:r>
      <w:r w:rsidR="008E5C94">
        <w:fldChar w:fldCharType="separate"/>
      </w:r>
      <w:r w:rsidR="008E5C94">
        <w:rPr>
          <w:lang w:val="en-GB"/>
        </w:rPr>
        <w:t>(Hall et al. 2023)</w:t>
      </w:r>
      <w:r w:rsidR="008E5C94">
        <w:fldChar w:fldCharType="end"/>
      </w:r>
      <w:r w:rsidR="008E5C94">
        <w:t>.</w:t>
      </w:r>
    </w:p>
    <w:p w14:paraId="17F85628" w14:textId="3D839054" w:rsidR="00F55D5E" w:rsidRPr="00D5769D" w:rsidRDefault="49979293" w:rsidP="6935FD06">
      <w:r w:rsidRPr="00CB2BDE">
        <w:t>V</w:t>
      </w:r>
      <w:r w:rsidR="00CB2BDE" w:rsidRPr="00CB2BDE">
        <w:t xml:space="preserve">irus </w:t>
      </w:r>
      <w:r w:rsidR="007431F3">
        <w:t>incursion</w:t>
      </w:r>
      <w:r w:rsidR="737EFA01">
        <w:t>s</w:t>
      </w:r>
      <w:r w:rsidR="00CB2BDE" w:rsidRPr="00CB2BDE">
        <w:t xml:space="preserve"> through wind dispersal of vectors h</w:t>
      </w:r>
      <w:r w:rsidR="00E91A58">
        <w:t>ave</w:t>
      </w:r>
      <w:r w:rsidR="00CB2BDE" w:rsidRPr="00CB2BDE">
        <w:t xml:space="preserve"> been observed, such as th</w:t>
      </w:r>
      <w:r w:rsidR="007C1EAE" w:rsidRPr="00CB2BDE">
        <w:rPr>
          <w:shd w:val="clear" w:color="auto" w:fill="FFFFFF"/>
        </w:rPr>
        <w:t xml:space="preserve">e introduction of JEV by windblown </w:t>
      </w:r>
      <w:r w:rsidR="007C1EAE" w:rsidRPr="6935FD06">
        <w:rPr>
          <w:i/>
          <w:iCs/>
          <w:shd w:val="clear" w:color="auto" w:fill="FFFFFF"/>
        </w:rPr>
        <w:t>Culex s</w:t>
      </w:r>
      <w:r w:rsidR="007C1EAE" w:rsidRPr="00CB2BDE">
        <w:rPr>
          <w:shd w:val="clear" w:color="auto" w:fill="FFFFFF"/>
        </w:rPr>
        <w:t xml:space="preserve">pp. </w:t>
      </w:r>
      <w:r w:rsidR="007C1EAE" w:rsidRPr="00CB2BDE">
        <w:rPr>
          <w:shd w:val="clear" w:color="auto" w:fill="FFFFFF"/>
        </w:rPr>
        <w:fldChar w:fldCharType="begin"/>
      </w:r>
      <w:r w:rsidR="006B0536">
        <w:rPr>
          <w:shd w:val="clear" w:color="auto" w:fill="FFFFFF"/>
        </w:rPr>
        <w:instrText xml:space="preserve"> ADDIN ZOTERO_ITEM CSL_CITATION {"citationID":"57QL3FtC","properties":{"formattedCitation":"(Ritchie and Rochester 2001)","plainCitation":"(Ritchie and Rochester 2001)","noteIndex":0},"citationItems":[{"id":6306,"uris":["http://zotero.org/groups/4707929/items/NYQS67WE"],"itemData":{"id":6306,"type":"article-journal","abstract":"Backtrack simulation analysis indicates that wind-blown mosquitoes could have traveled from New Guinea to Australia, potentially introducing Japanese encephalitis virus. Large incursions of the virus in 1995 and 1998 were linked with low-pressure systems that sustained strong northerly winds from New Guinea to the Cape York Peninsula.","container-title":"Emerging Infectious Diseases","DOI":"10.3201/eid0705.017524","ISSN":"1080-6040","issue":"5","journalAbbreviation":"Emerg Infect Dis","note":"PMID: 11747709\nPMCID: PMC2631883","page":"900-903","source":"PubMed Central","title":"Wind-blown mosquitoes and introduction of Japanese encephalitis into Australia.","title-short":"Emerg Infect Dis","volume":"7","author":[{"family":"Ritchie","given":"S A"},{"family":"Rochester","given":"W"}],"issued":{"date-parts":[["2001"]]}}}],"schema":"https://github.com/citation-style-language/schema/raw/master/csl-citation.json"} </w:instrText>
      </w:r>
      <w:r w:rsidR="007C1EAE" w:rsidRPr="00CB2BDE">
        <w:rPr>
          <w:shd w:val="clear" w:color="auto" w:fill="FFFFFF"/>
        </w:rPr>
        <w:fldChar w:fldCharType="separate"/>
      </w:r>
      <w:r w:rsidR="007C1EAE" w:rsidRPr="00CB2BDE">
        <w:rPr>
          <w:noProof/>
          <w:shd w:val="clear" w:color="auto" w:fill="FFFFFF"/>
        </w:rPr>
        <w:t>(Ritchie and Rochester 2001)</w:t>
      </w:r>
      <w:r w:rsidR="007C1EAE" w:rsidRPr="00CB2BDE">
        <w:rPr>
          <w:shd w:val="clear" w:color="auto" w:fill="FFFFFF"/>
        </w:rPr>
        <w:fldChar w:fldCharType="end"/>
      </w:r>
      <w:r w:rsidR="007C1EAE" w:rsidRPr="00CB2BDE">
        <w:rPr>
          <w:shd w:val="clear" w:color="auto" w:fill="FFFFFF"/>
        </w:rPr>
        <w:t xml:space="preserve"> and BTV </w:t>
      </w:r>
      <w:r w:rsidR="00687817">
        <w:rPr>
          <w:shd w:val="clear" w:color="auto" w:fill="FFFFFF"/>
        </w:rPr>
        <w:t xml:space="preserve">serotypes </w:t>
      </w:r>
      <w:r w:rsidR="007C1EAE" w:rsidRPr="00CB2BDE">
        <w:rPr>
          <w:shd w:val="clear" w:color="auto" w:fill="FFFFFF"/>
        </w:rPr>
        <w:t>carri</w:t>
      </w:r>
      <w:r w:rsidR="00687817">
        <w:rPr>
          <w:shd w:val="clear" w:color="auto" w:fill="FFFFFF"/>
        </w:rPr>
        <w:t>ed by</w:t>
      </w:r>
      <w:r w:rsidR="007C1EAE" w:rsidRPr="00CB2BDE">
        <w:rPr>
          <w:shd w:val="clear" w:color="auto" w:fill="FFFFFF"/>
        </w:rPr>
        <w:t xml:space="preserve"> exotic </w:t>
      </w:r>
      <w:r w:rsidR="007C1EAE" w:rsidRPr="6935FD06">
        <w:rPr>
          <w:i/>
          <w:iCs/>
          <w:shd w:val="clear" w:color="auto" w:fill="FFFFFF"/>
        </w:rPr>
        <w:t xml:space="preserve">Culicoides </w:t>
      </w:r>
      <w:r w:rsidR="00CB2BDE">
        <w:rPr>
          <w:shd w:val="clear" w:color="auto" w:fill="FFFFFF"/>
        </w:rPr>
        <w:t>spp.</w:t>
      </w:r>
      <w:r w:rsidR="007431F3">
        <w:rPr>
          <w:shd w:val="clear" w:color="auto" w:fill="FFFFFF"/>
        </w:rPr>
        <w:t xml:space="preserve"> </w:t>
      </w:r>
      <w:r w:rsidR="007431F3">
        <w:rPr>
          <w:shd w:val="clear" w:color="auto" w:fill="FFFFFF"/>
        </w:rPr>
        <w:fldChar w:fldCharType="begin"/>
      </w:r>
      <w:r w:rsidR="006B0536">
        <w:rPr>
          <w:shd w:val="clear" w:color="auto" w:fill="FFFFFF"/>
        </w:rPr>
        <w:instrText xml:space="preserve"> ADDIN ZOTERO_ITEM CSL_CITATION {"citationID":"WLbg55AX","properties":{"formattedCitation":"(Eagles et al. 2014)","plainCitation":"(Eagles et al. 2014)","noteIndex":0},"citationItems":[{"id":6308,"uris":["http://zotero.org/groups/4707929/items/M358K6UB"],"itemData":{"id":6308,"type":"article-journal","abstract":"BACKGROUND: Previous studies investigating long-distance, wind-borne dispersal of Culicoides have utilised outbreaks of clinical disease (passive surveillance) to assess the relationship between incursion and dispersal event. In this study, species of exotic Culicoides and isolates of novel bluetongue viruses, collected as part of an active arbovirus surveillance program, were used for the first time to assess dispersal into an endemic region.\nRESULTS: A plausible dispersal event was determined for five of the six cases examined. These include exotic Culicoides specimens for which a possible dispersal event was identified within the range of two days--three weeks prior to their collection and novel bluetongue viruses for which a dispersal event was identified between one week and two months prior to their detection in cattle. The source location varied, but ranged from Lombok, in eastern Indonesia, to Timor-Leste and southern Papua New Guinea.\nCONCLUSIONS: Where bluetongue virus is endemic, the concurrent use of an atmospheric dispersal model alongside existing arbovirus and Culicoides surveillance may help guide the strategic use of limited surveillance resources as well as contribute to continued model validation and refinement. Further, the value of active surveillance systems in evaluating models for long-distance dispersal is highlighted, particularly in endemic regions where knowledge of background virus and vector status is beneficial.","container-title":"BMC Veterinary Research","DOI":"10.1186/1746-6148-10-135","ISSN":"1746-6148","journalAbbreviation":"BMC Vet Res","language":"eng","note":"PMID: 24943652\nPMCID: PMC4074460","page":"135","source":"PubMed","title":"Long-distance aerial dispersal modelling of &lt;i&gt;Culicoides&lt;/i&gt; biting midges: case studies of incursions into Australia","title-short":"Long-distance aerial dispersal modelling of Culicoides biting midges","volume":"10","author":[{"family":"Eagles","given":"Debbie"},{"family":"Melville","given":"Lorna"},{"family":"Weir","given":"Richard"},{"family":"Davis","given":"Steven"},{"family":"Bellis","given":"Glenn"},{"family":"Zalucki","given":"Myron P."},{"family":"Walker","given":"Peter J."},{"family":"Durr","given":"Peter A."}],"issued":{"date-parts":[["2014"]]}}}],"schema":"https://github.com/citation-style-language/schema/raw/master/csl-citation.json"} </w:instrText>
      </w:r>
      <w:r w:rsidR="007431F3">
        <w:rPr>
          <w:shd w:val="clear" w:color="auto" w:fill="FFFFFF"/>
        </w:rPr>
        <w:fldChar w:fldCharType="separate"/>
      </w:r>
      <w:r w:rsidR="000A44C2">
        <w:rPr>
          <w:noProof/>
          <w:shd w:val="clear" w:color="auto" w:fill="FFFFFF"/>
        </w:rPr>
        <w:t>(Eagles et al. 2014)</w:t>
      </w:r>
      <w:r w:rsidR="007431F3">
        <w:rPr>
          <w:shd w:val="clear" w:color="auto" w:fill="FFFFFF"/>
        </w:rPr>
        <w:fldChar w:fldCharType="end"/>
      </w:r>
      <w:r w:rsidR="00491A76">
        <w:rPr>
          <w:shd w:val="clear" w:color="auto" w:fill="FFFFFF"/>
        </w:rPr>
        <w:t>. However, u</w:t>
      </w:r>
      <w:r w:rsidR="00CB2BDE">
        <w:rPr>
          <w:shd w:val="clear" w:color="auto" w:fill="FFFFFF"/>
        </w:rPr>
        <w:t>nlike for JEV and BTV, the vectors implicated in LSDV transmission are mechanical rather than biological.</w:t>
      </w:r>
      <w:r w:rsidR="007C1EAE">
        <w:rPr>
          <w:shd w:val="clear" w:color="auto" w:fill="FFFFFF"/>
        </w:rPr>
        <w:t xml:space="preserve"> </w:t>
      </w:r>
      <w:r w:rsidR="006B14A6">
        <w:rPr>
          <w:shd w:val="clear" w:color="auto" w:fill="FFFFFF"/>
        </w:rPr>
        <w:t>Surra (</w:t>
      </w:r>
      <w:r w:rsidR="006B14A6" w:rsidRPr="6935FD06">
        <w:rPr>
          <w:i/>
          <w:iCs/>
          <w:shd w:val="clear" w:color="auto" w:fill="FFFFFF"/>
        </w:rPr>
        <w:t>Trypanosom</w:t>
      </w:r>
      <w:r w:rsidR="00644E9A" w:rsidRPr="6935FD06">
        <w:rPr>
          <w:i/>
          <w:iCs/>
          <w:shd w:val="clear" w:color="auto" w:fill="FFFFFF"/>
        </w:rPr>
        <w:t>a</w:t>
      </w:r>
      <w:r w:rsidR="006B14A6" w:rsidRPr="6935FD06">
        <w:rPr>
          <w:i/>
          <w:iCs/>
          <w:shd w:val="clear" w:color="auto" w:fill="FFFFFF"/>
        </w:rPr>
        <w:t xml:space="preserve"> evansi</w:t>
      </w:r>
      <w:r w:rsidR="006B14A6">
        <w:rPr>
          <w:shd w:val="clear" w:color="auto" w:fill="FFFFFF"/>
        </w:rPr>
        <w:t xml:space="preserve">) is another example of a mechanically transmitted disease </w:t>
      </w:r>
      <w:r w:rsidR="00687817">
        <w:rPr>
          <w:shd w:val="clear" w:color="auto" w:fill="FFFFFF"/>
        </w:rPr>
        <w:t xml:space="preserve">vectored </w:t>
      </w:r>
      <w:r w:rsidR="006B14A6">
        <w:rPr>
          <w:shd w:val="clear" w:color="auto" w:fill="FFFFFF"/>
        </w:rPr>
        <w:t>by biting flies. With this disease, t</w:t>
      </w:r>
      <w:r w:rsidR="006B14A6">
        <w:t xml:space="preserve">he probability of survival of </w:t>
      </w:r>
      <w:r w:rsidR="006B14A6" w:rsidRPr="6935FD06">
        <w:rPr>
          <w:i/>
          <w:iCs/>
        </w:rPr>
        <w:t>T. evansi</w:t>
      </w:r>
      <w:r w:rsidR="006B14A6">
        <w:t xml:space="preserve"> on the mouthparts of </w:t>
      </w:r>
      <w:r w:rsidR="002E2639">
        <w:t>t</w:t>
      </w:r>
      <w:r w:rsidR="006B14A6">
        <w:t xml:space="preserve">abanid flies </w:t>
      </w:r>
      <w:r w:rsidR="002E2639">
        <w:t xml:space="preserve">(the primary vector) </w:t>
      </w:r>
      <w:r w:rsidR="006B14A6">
        <w:t>decrease</w:t>
      </w:r>
      <w:r w:rsidR="00F55D5E">
        <w:t>s</w:t>
      </w:r>
      <w:r w:rsidR="006B14A6">
        <w:t xml:space="preserve"> rapidly with </w:t>
      </w:r>
      <w:r w:rsidR="006B14A6">
        <w:lastRenderedPageBreak/>
        <w:t>time</w:t>
      </w:r>
      <w:r w:rsidR="00F55D5E">
        <w:t xml:space="preserve"> and</w:t>
      </w:r>
      <w:r w:rsidR="006B14A6">
        <w:t xml:space="preserve"> between successive feeds</w:t>
      </w:r>
      <w:r w:rsidR="00F55D5E">
        <w:t xml:space="preserve"> </w:t>
      </w:r>
      <w:r w:rsidR="00644E9A">
        <w:fldChar w:fldCharType="begin"/>
      </w:r>
      <w:r w:rsidR="006B0536">
        <w:instrText xml:space="preserve"> ADDIN ZOTERO_ITEM CSL_CITATION {"citationID":"CPiXyHLw","properties":{"formattedCitation":"(AHA 2021)","plainCitation":"(AHA 2021)","noteIndex":0},"citationItems":[{"id":8015,"uris":["http://zotero.org/groups/4707929/items/JYTJT2LJ"],"itemData":{"id":8015,"type":"report","event-place":"Canberra, Australia","publisher":"Animal Health Australia","publisher-place":"Canberra, Australia","title":"Response strategy: Surra (version 5.0). Australian VeterinaryEmergency Plan (AUSVETPLAN), Edition 5","URL":"https://animalhealthaustralia.com.au//wp-content/uploads/dlm_uploads/2015/11/AUSVETPLANResponseStrategy_Surra_V5.pdf","author":[{"family":"AHA","given":""}],"issued":{"date-parts":[["2021"]]}}}],"schema":"https://github.com/citation-style-language/schema/raw/master/csl-citation.json"} </w:instrText>
      </w:r>
      <w:r w:rsidR="00644E9A">
        <w:fldChar w:fldCharType="separate"/>
      </w:r>
      <w:r w:rsidR="002E2639">
        <w:rPr>
          <w:noProof/>
        </w:rPr>
        <w:t>(AHA 2021)</w:t>
      </w:r>
      <w:r w:rsidR="00644E9A">
        <w:fldChar w:fldCharType="end"/>
      </w:r>
      <w:r w:rsidR="00644E9A">
        <w:t xml:space="preserve">. </w:t>
      </w:r>
      <w:r w:rsidR="0E1EDC07">
        <w:t xml:space="preserve">Importantly, Australia has not experienced an incursion of Surra from infected vectors arriving from neighbouring countries despite the longstanding presence of the disease in the region. In contrast to the short survival time of </w:t>
      </w:r>
      <w:r w:rsidR="0E1EDC07" w:rsidRPr="6935FD06">
        <w:rPr>
          <w:i/>
          <w:iCs/>
        </w:rPr>
        <w:t>T. evansi</w:t>
      </w:r>
      <w:r w:rsidR="0E1EDC07">
        <w:t xml:space="preserve"> on insect mouthparts, experimental studies have demonstrated significantly longer survival times of LSD virus, lasting several days or longer depending on the vector species </w:t>
      </w:r>
      <w:r w:rsidR="00491A76">
        <w:fldChar w:fldCharType="begin"/>
      </w:r>
      <w:r w:rsidR="006B0536">
        <w:instrText xml:space="preserve"> ADDIN ZOTERO_ITEM CSL_CITATION {"citationID":"yyFpYvKc","properties":{"formattedCitation":"(Gubbins 2019; Sanz-Bernardo et al. 2021; Bianchini et al. 2023)","plainCitation":"(Gubbins 2019; Sanz-Bernardo et al. 2021; Bianchini et al. 2023)","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00491A76">
        <w:fldChar w:fldCharType="separate"/>
      </w:r>
      <w:r w:rsidR="0E1EDC07" w:rsidRPr="6935FD06">
        <w:rPr>
          <w:noProof/>
        </w:rPr>
        <w:t>(Gubbins 2019; Sanz-Bernardo et al. 2021; Bianchini et al. 2023)</w:t>
      </w:r>
      <w:r w:rsidR="00491A76">
        <w:fldChar w:fldCharType="end"/>
      </w:r>
      <w:r w:rsidR="0E1EDC07">
        <w:t xml:space="preserve">. </w:t>
      </w:r>
    </w:p>
    <w:p w14:paraId="4D5C2FE7" w14:textId="02ACC92F" w:rsidR="00777631" w:rsidRPr="00777631" w:rsidRDefault="00E9156E" w:rsidP="00A1505E">
      <w:pPr>
        <w:rPr>
          <w:rFonts w:cs="Calibri"/>
          <w:szCs w:val="22"/>
        </w:rPr>
      </w:pPr>
      <w:r>
        <w:t xml:space="preserve">Successful eradication of LSD </w:t>
      </w:r>
      <w:r w:rsidR="00AC79E9">
        <w:t>relies</w:t>
      </w:r>
      <w:r>
        <w:t xml:space="preserve"> on early detection </w:t>
      </w:r>
      <w:r w:rsidR="00AE52F9">
        <w:t>c</w:t>
      </w:r>
      <w:r w:rsidR="000E6DFA">
        <w:t xml:space="preserve">ombined </w:t>
      </w:r>
      <w:r w:rsidR="00AE52F9">
        <w:t>with</w:t>
      </w:r>
      <w:r>
        <w:t xml:space="preserve"> mass vaccination, </w:t>
      </w:r>
      <w:r w:rsidR="000A44C2">
        <w:t xml:space="preserve">movement restrictions and some </w:t>
      </w:r>
      <w:r w:rsidR="00AE52F9">
        <w:t>stamping out</w:t>
      </w:r>
      <w:r w:rsidR="000E6DFA">
        <w:t xml:space="preserve"> </w:t>
      </w:r>
      <w:r w:rsidR="00AE52F9">
        <w:t>a</w:t>
      </w:r>
      <w:r w:rsidR="000A44C2">
        <w:t>ctivities</w:t>
      </w:r>
      <w:r w:rsidR="00AE52F9">
        <w:t xml:space="preserve">, </w:t>
      </w:r>
      <w:r>
        <w:t xml:space="preserve">as </w:t>
      </w:r>
      <w:r w:rsidR="00533B89">
        <w:t xml:space="preserve">demonstrated </w:t>
      </w:r>
      <w:r>
        <w:t xml:space="preserve">by </w:t>
      </w:r>
      <w:r w:rsidR="00AE52F9">
        <w:t xml:space="preserve">successful responses to </w:t>
      </w:r>
      <w:r>
        <w:t xml:space="preserve">outbreaks in </w:t>
      </w:r>
      <w:r w:rsidR="000A44C2">
        <w:t xml:space="preserve">some countries </w:t>
      </w:r>
      <w:r>
        <w:t xml:space="preserve">the Balkans and Israel </w:t>
      </w:r>
      <w:r>
        <w:fldChar w:fldCharType="begin"/>
      </w:r>
      <w:r w:rsidR="006B0536">
        <w:instrText xml:space="preserve"> ADDIN ZOTERO_ITEM CSL_CITATION {"citationID":"Xb8zl5ZI","properties":{"formattedCitation":"(Tuppurainen et al. 2021; EFSA Panel on Animal Health and Welfare (AHAW) et al. 2022)","plainCitation":"(Tuppurainen et al. 2021; EFSA Panel on Animal Health and Welfare (AHAW) et al. 2022)","noteIndex":0},"citationItems":[{"id":6586,"uris":["http://zotero.org/groups/4707929/items/3E7SINJQ"],"itemData":{"id":6586,"type":"article-journal","abstract":"The geographical distribution of lumpy skin disease (LSD), an economically important cattle disease caused by a capripoxvirus, has reached an unprecedented extent. Vaccination is the only way to prevent the spread of the infection in endemic and newly affected regions. Yet, in the event of an outbreak, selection of the best vaccine is a major challenge for veterinary authorities and farmers. Decision makers need sound scientific information to support their decisions and subsequent actions. The available vaccine products vary in terms of quality, efficacy, safety, side effects, and price. The pros and cons of different types of live attenuated and inactivated vaccines, vaccination strategies, and associated risks are discussed. Seroconversion, which typically follows vaccination, places specific demands on the tools and methods used to evaluate the effectiveness of the LSD vaccination campaigns in the field. We aimed to give a comprehensive update on available vaccines and vaccination against LSD, to better prepare affected and at-risk countries to control LSD and ensure the safe trade of cattle.","container-title":"Vaccines","DOI":"10.3390/vaccines9101136","ISSN":"2076-393X","issue":"10","journalAbbreviation":"Vaccines","language":"en","page":"1136","source":"DOI.org (Crossref)","title":"Review: Vaccines and vaccination against lumpy skin disease","title-short":"Review","volume":"9","author":[{"family":"Tuppurainen","given":"Eeva"},{"family":"Dietze","given":"Klaas"},{"family":"Wolff","given":"Janika"},{"family":"Bergmann","given":"Hannes"},{"family":"Beltran-Alcrudo","given":"Daniel"},{"family":"Fahrion","given":"Anna"},{"family":"Lamien","given":"Charles Euloge"},{"family":"Busch","given":"Frank"},{"family":"Sauter-Louis","given":"Carola"},{"family":"Conraths","given":"Franz J."},{"family":"De Clercq","given":"Kris"},{"family":"Hoffmann","given":"Bernd"},{"family":"Knauf","given":"Sascha"}],"issued":{"date-parts":[["2021",10,6]]}}},{"id":7762,"uris":["http://zotero.org/groups/4707929/items/K4SN6DQ7"],"itemData":{"id":7762,"type":"article-journal","abstract":"EFSA received a mandate from the EC to assess the effectiveness of some of the control measures against diseases included in the Category A list according to Regulation (EU) 2016/429 on transmissible animal diseases (‘Animal Health Law’). This opinion belongs to a series of opinions where these control measures are assessed, with this opinion covering the assessment of control measures for Lumpy Skin Disease (LSD). In this opinion, EFSA and the AHAW Panel of experts review the effectiveness of: i) clinical and laboratory sampling procedures, ii) monitoring period and iii) the minimum radius of the protection and surveillance zones, and the minimum length of time that measures should be applied in these zones. The general methodology used for this series of opinions has been published elsewhere; nonetheless, the transmission kernels used for the assessment of the minimum radius of the protection and surveillance zones are shown. Several scenarios for which these control measures had to be assessed were designed and agreed prior to the start of the assessment. The monitoring period was assessed as effective, and based on the transmission kernels available, it was concluded that the protection zone of 20 km radius and the surveillance zone of 50 km radius would comprise &gt; 99% of the transmission from an affected establishment if transmission occurred. Recommendations provided for each of the assessed scenarios aim to support the European Commission in the drafting of further pieces of legislation, as well as for plausible ad hoc requests in relation to LSD.","container-title":"EFSA Journal","DOI":"10.2903/j.efsa.2022.7121","ISSN":"1831-4732","issue":"1","language":"en","note":"_eprint: https://onlinelibrary.wiley.com/doi/pdf/10.2903/j.efsa.2022.7121","page":"e07121","source":"Wiley Online Library","title":"Assessment of the control measures for category A diseases of Animal Health Law: Lumpy Skin Disease","title-short":"Assessment of the control measures for category A diseases of Animal Health Law","volume":"20","author":[{"literal":"EFSA Panel on Animal Health and Welfare (AHAW)"},{"family":"Nielsen","given":"Søren Saxmose"},{"family":"Alvarez","given":"Julio"},{"family":"Bicout","given":"Dominique Joseph"},{"family":"Calistri","given":"Paolo"},{"family":"Canali","given":"Elisabetta"},{"family":"Drewe","given":"Julian Ashley"},{"family":"Garin-Bastuji","given":"Bruno"},{"family":"Gonzales Rojas","given":"José Luis"},{"family":"Gortázar Schmidt","given":"Christian"},{"family":"Herskin","given":"Mette"},{"family":"Michel","given":"Virginie"},{"family":"Miranda Chueca","given":"Miguel Ángel"},{"family":"Padalino","given":"Barbara"},{"family":"Pasquali","given":"Paolo"},{"family":"Sihvonen","given":"Liisa Helena"},{"family":"Spoolder","given":"Hans"},{"family":"Ståhl","given":"Karl"},{"family":"Velarde","given":"Antonio"},{"family":"Viltrop","given":"Arvo"},{"family":"Winckler","given":"Christoph"},{"family":"De Clercq","given":"Kris"},{"family":"Gubbins","given":"Simon"},{"family":"Klement","given":"Eyal"},{"family":"Stegeman","given":"Jan Arend"},{"family":"Antoniou","given":"Sotiria-Eleni"},{"family":"Aznar","given":"Inma"},{"family":"Broglia","given":"Alessandro"},{"family":"Van der Stede","given":"Yves"},{"family":"Zancanaro","given":"Gabriele"},{"family":"Roberts","given":"Helen Clare"}],"issued":{"date-parts":[["2022"]]}}}],"schema":"https://github.com/citation-style-language/schema/raw/master/csl-citation.json"} </w:instrText>
      </w:r>
      <w:r>
        <w:fldChar w:fldCharType="separate"/>
      </w:r>
      <w:r w:rsidRPr="25E7A772">
        <w:rPr>
          <w:lang w:val="en-GB"/>
        </w:rPr>
        <w:t>(Tuppurainen et al. 2021; EFSA Panel on Animal Health and Welfare (AHAW) et al. 2022)</w:t>
      </w:r>
      <w:r>
        <w:fldChar w:fldCharType="end"/>
      </w:r>
      <w:r w:rsidR="00533B89">
        <w:t xml:space="preserve">. </w:t>
      </w:r>
      <w:r w:rsidR="00AE52F9">
        <w:t>While v</w:t>
      </w:r>
      <w:r w:rsidR="000114F6">
        <w:t xml:space="preserve">ector control </w:t>
      </w:r>
      <w:r w:rsidR="00AE52F9">
        <w:t xml:space="preserve">has been part of the overall </w:t>
      </w:r>
      <w:r w:rsidR="00533B89">
        <w:t>strategy to disrupt</w:t>
      </w:r>
      <w:r w:rsidR="00EC3E43">
        <w:t xml:space="preserve"> </w:t>
      </w:r>
      <w:r w:rsidR="000114F6">
        <w:t xml:space="preserve">local </w:t>
      </w:r>
      <w:r w:rsidR="000E6DFA">
        <w:t>transmission,</w:t>
      </w:r>
      <w:r w:rsidR="00533B89">
        <w:t xml:space="preserve"> </w:t>
      </w:r>
      <w:r w:rsidR="000E6DFA">
        <w:t xml:space="preserve">there is </w:t>
      </w:r>
      <w:r w:rsidR="00533B89">
        <w:t>limited evidence demonstrat</w:t>
      </w:r>
      <w:r w:rsidR="000E6DFA">
        <w:t>ing</w:t>
      </w:r>
      <w:r w:rsidR="00533B89">
        <w:t xml:space="preserve"> its effectiveness</w:t>
      </w:r>
      <w:r w:rsidR="005E48AF">
        <w:t xml:space="preserve"> in reducing LSDV transmission</w:t>
      </w:r>
      <w:r w:rsidR="00533B89">
        <w:t xml:space="preserve"> </w:t>
      </w:r>
      <w:r>
        <w:fldChar w:fldCharType="begin"/>
      </w:r>
      <w:r w:rsidR="006B0536">
        <w:instrText xml:space="preserve"> ADDIN ZOTERO_ITEM CSL_CITATION {"citationID":"EYMK5JvO","properties":{"formattedCitation":"(WOAH 2022)","plainCitation":"(WOAH 2022)","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schema":"https://github.com/citation-style-language/schema/raw/master/csl-citation.json"} </w:instrText>
      </w:r>
      <w:r>
        <w:fldChar w:fldCharType="separate"/>
      </w:r>
      <w:r w:rsidR="00533B89" w:rsidRPr="25E7A772">
        <w:rPr>
          <w:noProof/>
        </w:rPr>
        <w:t>(WOAH 2022)</w:t>
      </w:r>
      <w:r>
        <w:fldChar w:fldCharType="end"/>
      </w:r>
      <w:r w:rsidR="00533B89">
        <w:t>.</w:t>
      </w:r>
      <w:r w:rsidR="000114F6">
        <w:t xml:space="preserve"> </w:t>
      </w:r>
      <w:r w:rsidR="00777631" w:rsidRPr="00273BDF">
        <w:rPr>
          <w:rFonts w:cs="Calibri"/>
          <w:szCs w:val="22"/>
        </w:rPr>
        <w:t xml:space="preserve">Two recent case studies exploring risk factors in LSD transmission in Indonesia and Thailand reported a positive association between LSD cases and a ‘lack of vector control measures’, suggesting that farms that did not implement vector control had greater odds of an LSD outbreak than farms that did </w:t>
      </w:r>
      <w:r w:rsidR="00777631" w:rsidRPr="00273BDF">
        <w:rPr>
          <w:rFonts w:cs="Calibri"/>
          <w:szCs w:val="22"/>
        </w:rPr>
        <w:fldChar w:fldCharType="begin"/>
      </w:r>
      <w:r w:rsidR="00777631" w:rsidRPr="00273BDF">
        <w:rPr>
          <w:rFonts w:cs="Calibri"/>
          <w:szCs w:val="22"/>
        </w:rPr>
        <w:instrText xml:space="preserve"> ADDIN ZOTERO_ITEM CSL_CITATION {"citationID":"ascg9sflo7","properties":{"formattedCitation":"(Susanti et al. 2023; Arjkumpa et al. 2024)","plainCitation":"(Susanti et al. 2023; Arjkumpa et al. 2024)","noteIndex":0},"citationItems":[{"id":8214,"uris":["http://zotero.org/groups/4707929/items/ZD2MWJM6"],"itemData":{"id":8214,"type":"article-journal","abstract":"Background and Aim:\nLumpy skin disease (LSD) is an emerging epidemic in livestock in Indonesia. It was first reported in the Indragiri Hulu Regency of Riau Province, which has more cases than the surrounding regencies. This study aimed to identify the risk factors and generate a logistic regression model and vulnerability map of LSD in the Indragiri Hulu Regency.\n\nMaterials and Methods:\nWe used a structured questionnaire to interview the case and control farm owners to evaluate the risk factors. We evaluated 244 samples, consisting of 122 case and control farm samples each. At the cattle farm level, the risk factor data related to LSD were analyzed using descriptive statistics, bivariate analysis with Chi-square, and odds ratio, while the logistic model was derived using multivariate logistic regression analysis. Using variables, such as the number of cases and risk factor variables included in the model logistic, and the temperature, humidity, and rainfall data from the Meteorology, Climatology, and Geophysical Agency, we analyzed the vulnerability map of LSD in the regency using scoring, weighting, and overlay methods.\n\nResults:\nTen significant risk factors were associated with LSD occurrence. The LSD model obtained from the logistic regression analysis was LSD (Y) = −3.92095 + 1.13107 (number of cattle &gt;3) + 1.50070 (grazing cattle together with other farmers’ cattle) + 1.03500 (poor management of farm waste/dirt) + 2.49242 (presence of livestock collectors/traders near the farm location) + 1.40543 (introduction of new livestock) + 2.15196 (lack of vector control measures on the farm). The LSD vulnerability map indicated that the villages with high vulnerability levels were Rantau Bakung, Kuantan Babu, and Sungai Lala in the Rengat Barat, Rengat, and Sungai Lala subdistricts, respectively.\n\nConclusion:\nWe found 10 significant risk factors associated with LSD occurrence. The LSD model included the number of cattle (&gt;3), cograzing with other farmers’ cattle, poor management of farm waste/dirt, the presence of livestock collectors/traders near the farm, introduction of new livestock, and lack of vector control measures on the farm. The LSD vulnerability map indicated that villages with high vulnerability levels included Rantau Bakung in the Rengat Barat subdistrict, Kuantan Babu in the Rengat subdistrict, and Sungai Lala in the Sungai Lala subdistrict.","container-title":"Veterinary World","DOI":"10.14202/vetworld.2023.2071-2079","ISSN":"0972-8988","issue":"10","journalAbbreviation":"Vet World","note":"PMID: 38023269\nPMCID: PMC10668545","page":"2071-2079","source":"PubMed Central","title":"Risk factors, logistic model, and vulnerability mapping of lumpy skin disease in livestock at the farm level in Indragiri Hulu District, Riau Province, Indonesia, in 2022","volume":"16","author":[{"family":"Susanti","given":"Tri"},{"family":"Susetya","given":"Heru"},{"family":"Widayani","given":"Prima"},{"family":"Fitria","given":"Yul"},{"family":"Pambudi","given":"Gigih Tri"}],"issued":{"date-parts":[["2023",10]]}}},{"id":8212,"uris":["http://zotero.org/groups/4707929/items/5P5VY3GK"],"itemData":{"id":8212,"type":"article-journal","abstract":"Introduction\nThailand experienced a nationwide outbreak of lumpy skin disease (LSD) in 2021, highlighting the need for effective prevention and control strategies. This study aimed to identify herd-level risk factors associated with LSD outbreaks in beef cattle herds across different regions of Thailand.\n\nMethods\nA case–control study was conducted in upper northeastern, northeastern, and central regions, where face-to-face interviews were conducted with farmers using a semi-structured questionnaire. Univariable and multivariable mixed effect logistic regression analyses were employed to determine the factors associated with LSD outbreaks. A total of 489 beef herds, including 161 LSD outbreak herds and 328 non-LSD herds, were investigated.\n\nResults and discussion\nResults showed that 66% of farmers have operated beef herds for more than five years. There were very few animal movements during the outbreak period. None of the cattle had been vaccinated with LSD vaccines. Insects that have the potential to act as vectors for LSD were observed in all herds. Thirty-four percent of farmers have implemented insect control measures. The final mixed effect logistic regression model identified herds operating for more than five years (odds ratio [OR]: 1.62, 95% confidence interval [CI]: 1.04–2.53) and the absence of insect control management on the herd (OR: 2.05, 95% CI: 1.29–3.25) to be associated with LSD outbreaks. The implementation of insect-vector control measures in areas at risk of LSD, especially for herds without vaccination against the disease, should be emphasized. This study provides the first report on risk factors for LSD outbreaks in naïve cattle herds in Thailand and offers useful information for the development of LSD prevention and control programs within the country’s context.","container-title":"Frontiers in Veterinary Science","DOI":"10.3389/fvets.2024.1338713","ISSN":"2297-1769","journalAbbreviation":"Front Vet Sci","note":"PMID: 38464702\nPMCID: PMC10921558","page":"1338713","source":"PubMed Central","title":"Analysis of factors associated with the first lumpy skin disease outbreaks in naïve cattle herds in different regions of Thailand","volume":"11","author":[{"family":"Arjkumpa","given":"Orapun"},{"family":"Wachoom","given":"Wanwisa"},{"family":"Puyati","given":"Bopit"},{"family":"Jindajang","given":"Sirima"},{"family":"Suwannaboon","given":"Minta"},{"family":"Premashthira","given":"Sith"},{"family":"Prarakamawongsa","given":"Tippawon"},{"family":"Dejyong","given":"Tosapol"},{"family":"Sansamur","given":"Chalutwan"},{"family":"Salvador","given":"Roderick"},{"family":"Jainonthee","given":"Chalita"},{"family":"Punyapornwithaya","given":"Veerasak"}],"issued":{"date-parts":[["2024",2,22]]}}}],"schema":"https://github.com/citation-style-language/schema/raw/master/csl-citation.json"} </w:instrText>
      </w:r>
      <w:r w:rsidR="00777631" w:rsidRPr="00273BDF">
        <w:rPr>
          <w:rFonts w:cs="Calibri"/>
          <w:szCs w:val="22"/>
        </w:rPr>
        <w:fldChar w:fldCharType="separate"/>
      </w:r>
      <w:r w:rsidR="00777631" w:rsidRPr="00273BDF">
        <w:rPr>
          <w:rFonts w:cs="Calibri"/>
          <w:szCs w:val="22"/>
          <w:lang w:val="en-GB"/>
        </w:rPr>
        <w:t>(Susanti et al. 2023; Arjkumpa et al. 2024)</w:t>
      </w:r>
      <w:r w:rsidR="00777631" w:rsidRPr="00273BDF">
        <w:rPr>
          <w:rFonts w:cs="Calibri"/>
          <w:szCs w:val="22"/>
        </w:rPr>
        <w:fldChar w:fldCharType="end"/>
      </w:r>
      <w:r w:rsidR="00777631" w:rsidRPr="00273BDF">
        <w:rPr>
          <w:rFonts w:cs="Calibri"/>
          <w:szCs w:val="22"/>
        </w:rPr>
        <w:t>. However, these studies should be interpreted with some caution, as vector control measures were not explicitly defined and similar management factor on LSD-positive and case farms suggests some degree of bias in the results.</w:t>
      </w:r>
    </w:p>
    <w:p w14:paraId="4543E1FF" w14:textId="744D1CF1" w:rsidR="008B2699" w:rsidRDefault="000E6DFA" w:rsidP="00A1505E">
      <w:r>
        <w:t xml:space="preserve">The uncertainty </w:t>
      </w:r>
      <w:r w:rsidR="00EE42D8">
        <w:t>regarding</w:t>
      </w:r>
      <w:r>
        <w:t xml:space="preserve"> the effectiveness of vector control </w:t>
      </w:r>
      <w:r w:rsidR="00EE42D8">
        <w:t>may be attributed to several</w:t>
      </w:r>
      <w:r w:rsidR="00C14FDF">
        <w:t xml:space="preserve"> factors</w:t>
      </w:r>
      <w:r w:rsidR="00EE42D8">
        <w:t xml:space="preserve">. One factor is the limited understanding </w:t>
      </w:r>
      <w:r>
        <w:t>of the predomina</w:t>
      </w:r>
      <w:r w:rsidR="00E91A58">
        <w:t>n</w:t>
      </w:r>
      <w:r>
        <w:t xml:space="preserve">t vectors contributing to local </w:t>
      </w:r>
      <w:r w:rsidR="00CA6EFE">
        <w:t>spread, impeding</w:t>
      </w:r>
      <w:r w:rsidR="00EE42D8">
        <w:t xml:space="preserve"> the implementation of </w:t>
      </w:r>
      <w:r w:rsidR="008E251D">
        <w:t xml:space="preserve">effective </w:t>
      </w:r>
      <w:r w:rsidR="00EE42D8">
        <w:t xml:space="preserve">targeted measures. </w:t>
      </w:r>
      <w:r w:rsidR="00491A76">
        <w:t>Another factor is that</w:t>
      </w:r>
      <w:r w:rsidR="00EE42D8">
        <w:t xml:space="preserve"> even the most rigorous vector control measures in outdoor settings may struggle to reduce vector numbers</w:t>
      </w:r>
      <w:r w:rsidR="00491A76">
        <w:t xml:space="preserve"> enough to significantly reduce transmission. Further, f</w:t>
      </w:r>
      <w:r w:rsidR="008E251D">
        <w:t>ew</w:t>
      </w:r>
      <w:r w:rsidR="00EE42D8">
        <w:t xml:space="preserve"> chemical products </w:t>
      </w:r>
      <w:r w:rsidR="008E251D">
        <w:t xml:space="preserve">used on cattle </w:t>
      </w:r>
      <w:r w:rsidR="008B2699">
        <w:t xml:space="preserve">act </w:t>
      </w:r>
      <w:r w:rsidR="008E251D">
        <w:t xml:space="preserve">as repellents to deter contact, with most </w:t>
      </w:r>
      <w:r w:rsidR="008B2699">
        <w:t>relying</w:t>
      </w:r>
      <w:r w:rsidR="008E251D">
        <w:t xml:space="preserve"> on </w:t>
      </w:r>
      <w:r w:rsidR="00EE42D8">
        <w:t>insects biting and</w:t>
      </w:r>
      <w:r w:rsidR="008E251D">
        <w:t xml:space="preserve"> </w:t>
      </w:r>
      <w:r w:rsidR="00EE42D8">
        <w:t>ingesting the chemical</w:t>
      </w:r>
      <w:r w:rsidR="008B2699">
        <w:t xml:space="preserve"> before</w:t>
      </w:r>
      <w:r w:rsidR="008E251D">
        <w:t xml:space="preserve"> perishing. </w:t>
      </w:r>
      <w:r w:rsidR="008B2699">
        <w:t>Consequently, these chemicals only take effect after the vector has made contact with the host, potentially limiting their effectiveness in preventing disease transmission</w:t>
      </w:r>
      <w:r>
        <w:t xml:space="preserve">. </w:t>
      </w:r>
      <w:r w:rsidR="001B2CE7">
        <w:t xml:space="preserve">Lastly, the effectiveness </w:t>
      </w:r>
      <w:r w:rsidR="00491A76">
        <w:t xml:space="preserve">of chemical control </w:t>
      </w:r>
      <w:r w:rsidR="001B2CE7">
        <w:t xml:space="preserve">(or lack of) in preventing LSDV spread is likely to be difficult to measure appropriately in field settings. </w:t>
      </w:r>
      <w:r>
        <w:t>Despite</w:t>
      </w:r>
      <w:r w:rsidR="00A7255A">
        <w:t xml:space="preserve"> </w:t>
      </w:r>
      <w:r w:rsidR="00EE42D8">
        <w:t>knowledge gap</w:t>
      </w:r>
      <w:r w:rsidR="00A7255A">
        <w:t xml:space="preserve">s regarding the effectiveness of </w:t>
      </w:r>
      <w:r>
        <w:t>vector control</w:t>
      </w:r>
      <w:r w:rsidR="00A7255A">
        <w:t>, these</w:t>
      </w:r>
      <w:r>
        <w:t xml:space="preserve"> measures will likely remain part of the</w:t>
      </w:r>
      <w:r w:rsidR="000114F6">
        <w:t xml:space="preserve"> multi-modal approach </w:t>
      </w:r>
      <w:r>
        <w:t>to control and eradicate LSD</w:t>
      </w:r>
      <w:r w:rsidR="00AE4BA2">
        <w:t>.</w:t>
      </w:r>
    </w:p>
    <w:p w14:paraId="5464592B" w14:textId="510C1BCF" w:rsidR="00D20FD9" w:rsidRDefault="00E828EF" w:rsidP="00A1505E">
      <w:pPr>
        <w:pStyle w:val="Heading1"/>
      </w:pPr>
      <w:bookmarkStart w:id="23" w:name="_Toc195777896"/>
      <w:r>
        <w:lastRenderedPageBreak/>
        <w:t xml:space="preserve">Vector species that carry </w:t>
      </w:r>
      <w:r w:rsidR="0099433A">
        <w:t>lumpy skin disease</w:t>
      </w:r>
      <w:bookmarkEnd w:id="23"/>
      <w:r>
        <w:t xml:space="preserve"> </w:t>
      </w:r>
    </w:p>
    <w:p w14:paraId="6780113A" w14:textId="7FB9CF88" w:rsidR="00744FFB" w:rsidRDefault="00744FFB" w:rsidP="001B2CE7">
      <w:pPr>
        <w:pStyle w:val="Heading2"/>
      </w:pPr>
      <w:bookmarkStart w:id="24" w:name="_Toc195777897"/>
      <w:r>
        <w:t xml:space="preserve">Vectors implicated in </w:t>
      </w:r>
      <w:r w:rsidR="0099433A">
        <w:t>lumpy skin disease virus</w:t>
      </w:r>
      <w:r>
        <w:t xml:space="preserve"> transmission</w:t>
      </w:r>
      <w:bookmarkEnd w:id="24"/>
    </w:p>
    <w:p w14:paraId="21600548" w14:textId="40E62A74" w:rsidR="00F54D55" w:rsidRPr="004007D2" w:rsidRDefault="00E5578D" w:rsidP="00744FFB">
      <w:r>
        <w:rPr>
          <w:shd w:val="clear" w:color="auto" w:fill="FFFFFF"/>
        </w:rPr>
        <w:t>F</w:t>
      </w:r>
      <w:r w:rsidR="00CD513F">
        <w:rPr>
          <w:shd w:val="clear" w:color="auto" w:fill="FFFFFF"/>
        </w:rPr>
        <w:t>lies, mosquitoes, ticks and potentially midges are implicated in the transmission of LSD</w:t>
      </w:r>
      <w:r w:rsidR="006C1FCE">
        <w:rPr>
          <w:shd w:val="clear" w:color="auto" w:fill="FFFFFF"/>
        </w:rPr>
        <w:t>V</w:t>
      </w:r>
      <w:r w:rsidR="006D400A">
        <w:rPr>
          <w:shd w:val="clear" w:color="auto" w:fill="FFFFFF"/>
        </w:rPr>
        <w:t xml:space="preserve">. </w:t>
      </w:r>
      <w:r w:rsidR="00CD513F">
        <w:rPr>
          <w:shd w:val="clear" w:color="auto" w:fill="FFFFFF"/>
        </w:rPr>
        <w:t>Specifically, stable flies (</w:t>
      </w:r>
      <w:r w:rsidR="00CD513F" w:rsidRPr="00B24390">
        <w:rPr>
          <w:rStyle w:val="Emphasis"/>
          <w:rFonts w:cs="Calibri"/>
          <w:color w:val="1F1F1F"/>
        </w:rPr>
        <w:t>Stomoxys calcitrans</w:t>
      </w:r>
      <w:r w:rsidR="00CD513F">
        <w:rPr>
          <w:shd w:val="clear" w:color="auto" w:fill="FFFFFF"/>
        </w:rPr>
        <w:t>), yellow fever mosquitoes (</w:t>
      </w:r>
      <w:r w:rsidR="00CD513F" w:rsidRPr="25E7A772">
        <w:rPr>
          <w:i/>
          <w:iCs/>
          <w:shd w:val="clear" w:color="auto" w:fill="FFFFFF"/>
        </w:rPr>
        <w:t>Aedes aegypti</w:t>
      </w:r>
      <w:r w:rsidR="00CD513F">
        <w:rPr>
          <w:shd w:val="clear" w:color="auto" w:fill="FFFFFF"/>
        </w:rPr>
        <w:t xml:space="preserve">) and </w:t>
      </w:r>
      <w:r w:rsidR="00667099">
        <w:rPr>
          <w:shd w:val="clear" w:color="auto" w:fill="FFFFFF"/>
        </w:rPr>
        <w:t xml:space="preserve">several </w:t>
      </w:r>
      <w:r w:rsidR="00CD513F">
        <w:rPr>
          <w:shd w:val="clear" w:color="auto" w:fill="FFFFFF"/>
        </w:rPr>
        <w:t>tick</w:t>
      </w:r>
      <w:r w:rsidR="00667099">
        <w:rPr>
          <w:shd w:val="clear" w:color="auto" w:fill="FFFFFF"/>
        </w:rPr>
        <w:t xml:space="preserve"> species</w:t>
      </w:r>
      <w:r w:rsidR="00CD513F">
        <w:rPr>
          <w:shd w:val="clear" w:color="auto" w:fill="FFFFFF"/>
        </w:rPr>
        <w:t xml:space="preserve"> (</w:t>
      </w:r>
      <w:r w:rsidR="00CD513F" w:rsidRPr="25E7A772">
        <w:rPr>
          <w:i/>
          <w:iCs/>
        </w:rPr>
        <w:t>Rhipicephalus appendiculatus</w:t>
      </w:r>
      <w:r w:rsidR="00667099" w:rsidRPr="25E7A772">
        <w:rPr>
          <w:i/>
          <w:iCs/>
        </w:rPr>
        <w:t xml:space="preserve">, R. decoloratus and </w:t>
      </w:r>
      <w:r w:rsidR="00667099" w:rsidRPr="25E7A772">
        <w:rPr>
          <w:rFonts w:cs="Calibri"/>
          <w:i/>
          <w:iCs/>
          <w:shd w:val="clear" w:color="auto" w:fill="FFFFFF"/>
        </w:rPr>
        <w:t>Amblyomma hebraeum</w:t>
      </w:r>
      <w:r w:rsidR="00667099" w:rsidRPr="25E7A772">
        <w:rPr>
          <w:rFonts w:cs="Calibri"/>
          <w:shd w:val="clear" w:color="auto" w:fill="FFFFFF"/>
        </w:rPr>
        <w:t>)</w:t>
      </w:r>
      <w:r w:rsidR="00CD513F" w:rsidRPr="00CD513F">
        <w:t xml:space="preserve"> </w:t>
      </w:r>
      <w:r w:rsidR="00CD513F">
        <w:t xml:space="preserve">have </w:t>
      </w:r>
      <w:r>
        <w:t>demonstrated</w:t>
      </w:r>
      <w:r w:rsidR="00D874B1">
        <w:t xml:space="preserve"> the</w:t>
      </w:r>
      <w:r>
        <w:t xml:space="preserve"> </w:t>
      </w:r>
      <w:r w:rsidR="00695934">
        <w:t>capability</w:t>
      </w:r>
      <w:r>
        <w:t xml:space="preserve"> of</w:t>
      </w:r>
      <w:r w:rsidR="00CD513F">
        <w:t xml:space="preserve"> transmit</w:t>
      </w:r>
      <w:r>
        <w:t>ting</w:t>
      </w:r>
      <w:r w:rsidR="00CD513F">
        <w:t xml:space="preserve"> LSD</w:t>
      </w:r>
      <w:r w:rsidR="006C1FCE">
        <w:t>V</w:t>
      </w:r>
      <w:r w:rsidR="00CD513F">
        <w:t xml:space="preserve"> to cattle</w:t>
      </w:r>
      <w:r>
        <w:t xml:space="preserve">. </w:t>
      </w:r>
    </w:p>
    <w:p w14:paraId="156F5866" w14:textId="2FF91143" w:rsidR="00F54D55" w:rsidRPr="004007D2" w:rsidRDefault="00CC3046" w:rsidP="00744FFB">
      <w:pPr>
        <w:rPr>
          <w:shd w:val="clear" w:color="auto" w:fill="FFFFFF"/>
        </w:rPr>
      </w:pPr>
      <w:r>
        <w:t>While other</w:t>
      </w:r>
      <w:r w:rsidR="00FD5A2E">
        <w:t xml:space="preserve"> </w:t>
      </w:r>
      <w:r>
        <w:t xml:space="preserve">fly, </w:t>
      </w:r>
      <w:r w:rsidR="00E5578D">
        <w:t>tick</w:t>
      </w:r>
      <w:r>
        <w:t xml:space="preserve">, </w:t>
      </w:r>
      <w:r w:rsidR="00FD5A2E">
        <w:t xml:space="preserve">mosquito </w:t>
      </w:r>
      <w:r>
        <w:t xml:space="preserve">and biting midge </w:t>
      </w:r>
      <w:r w:rsidR="00FD5A2E">
        <w:t xml:space="preserve">species </w:t>
      </w:r>
      <w:r w:rsidR="009276C9">
        <w:t>can carry</w:t>
      </w:r>
      <w:r w:rsidR="00154598">
        <w:t xml:space="preserve"> </w:t>
      </w:r>
      <w:r w:rsidR="009276C9">
        <w:t xml:space="preserve">infectious </w:t>
      </w:r>
      <w:r w:rsidR="00154598">
        <w:t>virus</w:t>
      </w:r>
      <w:r w:rsidR="009276C9">
        <w:t xml:space="preserve"> or viral DNA</w:t>
      </w:r>
      <w:r w:rsidR="00154598">
        <w:t xml:space="preserve">, </w:t>
      </w:r>
      <w:r w:rsidR="00E5578D">
        <w:t xml:space="preserve">evidence of transmission </w:t>
      </w:r>
      <w:r>
        <w:t xml:space="preserve">to cattle </w:t>
      </w:r>
      <w:r w:rsidR="00E5578D">
        <w:t>is lacking</w:t>
      </w:r>
      <w:r w:rsidR="00695934" w:rsidRPr="00695934">
        <w:t xml:space="preserve"> </w:t>
      </w:r>
      <w:r w:rsidR="00695934">
        <w:t>(</w:t>
      </w:r>
      <w:hyperlink w:anchor="Table_2" w:history="1">
        <w:r w:rsidR="003C4E87" w:rsidRPr="00A7324E">
          <w:rPr>
            <w:rStyle w:val="Hyperlink"/>
            <w:color w:val="0D0D0D" w:themeColor="text1" w:themeTint="F2"/>
            <w:u w:val="none"/>
          </w:rPr>
          <w:t>Table 2</w:t>
        </w:r>
      </w:hyperlink>
      <w:r w:rsidR="00695934">
        <w:t>)</w:t>
      </w:r>
      <w:r w:rsidR="00695934">
        <w:rPr>
          <w:shd w:val="clear" w:color="auto" w:fill="FFFFFF"/>
        </w:rPr>
        <w:t>.</w:t>
      </w:r>
      <w:r w:rsidR="00F54D55">
        <w:rPr>
          <w:shd w:val="clear" w:color="auto" w:fill="FFFFFF"/>
        </w:rPr>
        <w:t xml:space="preserve"> Identifying viral DNA on vectors indicates the presence of LSDV genetic material, but this finding on its own does not imply infectivity. </w:t>
      </w:r>
      <w:r w:rsidR="007A09F6">
        <w:rPr>
          <w:shd w:val="clear" w:color="auto" w:fill="FFFFFF"/>
        </w:rPr>
        <w:t>D</w:t>
      </w:r>
      <w:r w:rsidR="00F54D55">
        <w:rPr>
          <w:shd w:val="clear" w:color="auto" w:fill="FFFFFF"/>
        </w:rPr>
        <w:t xml:space="preserve">etecting infectious virus on vectors is more concerning, as this </w:t>
      </w:r>
      <w:r w:rsidR="004007D2">
        <w:rPr>
          <w:shd w:val="clear" w:color="auto" w:fill="FFFFFF"/>
        </w:rPr>
        <w:t>demonstrates a</w:t>
      </w:r>
      <w:r w:rsidR="00F54D55">
        <w:rPr>
          <w:shd w:val="clear" w:color="auto" w:fill="FFFFFF"/>
        </w:rPr>
        <w:t xml:space="preserve"> capability to cause </w:t>
      </w:r>
      <w:r w:rsidR="004007D2">
        <w:rPr>
          <w:shd w:val="clear" w:color="auto" w:fill="FFFFFF"/>
        </w:rPr>
        <w:t>infection</w:t>
      </w:r>
      <w:r w:rsidR="00F54D55">
        <w:rPr>
          <w:shd w:val="clear" w:color="auto" w:fill="FFFFFF"/>
        </w:rPr>
        <w:t xml:space="preserve"> </w:t>
      </w:r>
      <w:r w:rsidR="004007D2">
        <w:rPr>
          <w:shd w:val="clear" w:color="auto" w:fill="FFFFFF"/>
        </w:rPr>
        <w:t>when transmitted to a host</w:t>
      </w:r>
      <w:r w:rsidR="00F54D55">
        <w:rPr>
          <w:shd w:val="clear" w:color="auto" w:fill="FFFFFF"/>
        </w:rPr>
        <w:t>.</w:t>
      </w:r>
    </w:p>
    <w:p w14:paraId="7F64DC50" w14:textId="40B45321" w:rsidR="006D400A" w:rsidRDefault="00AA7A1A" w:rsidP="00A5426C">
      <w:r>
        <w:t>I</w:t>
      </w:r>
      <w:r w:rsidR="00FD5A2E">
        <w:t>n principle, any biting insect species that prefer</w:t>
      </w:r>
      <w:r w:rsidR="006C1FCE">
        <w:t>s</w:t>
      </w:r>
      <w:r w:rsidR="00FD5A2E">
        <w:t xml:space="preserve"> cattle, move</w:t>
      </w:r>
      <w:r w:rsidR="006C1FCE">
        <w:t>s</w:t>
      </w:r>
      <w:r w:rsidR="00FD5A2E">
        <w:t xml:space="preserve"> between hosts and </w:t>
      </w:r>
      <w:r w:rsidR="006C1FCE">
        <w:t xml:space="preserve">is abundant </w:t>
      </w:r>
      <w:r w:rsidR="00FD5A2E">
        <w:t xml:space="preserve">could mechanically transmit LSD </w:t>
      </w:r>
      <w:r w:rsidR="00FD5A2E">
        <w:fldChar w:fldCharType="begin"/>
      </w:r>
      <w:r w:rsidR="006B0536">
        <w:instrText xml:space="preserve"> ADDIN ZOTERO_ITEM CSL_CITATION {"citationID":"MWKKy82o","properties":{"formattedCitation":"(Berg et al. 2015a; Horigan et al. 2018a; ESM Tuppurainen et al. 2017; Sohier et al. 2019a; Sprygin et al. 2019a; Kahana-Sutin et al. 2017a; Wang et al. 2021a)","plainCitation":"(Berg et al. 2015a; Horigan et al. 2018a; ESM Tuppurainen et al. 2017; Sohier et al. 2019a; Sprygin et al. 2019a; Kahana-Sutin et al. 2017a; Wang et al. 2021a)","dontUpdate":true,"noteIndex":0},"citationItems":[{"id":6292,"uris":["http://zotero.org/groups/4707929/items/U2KZC4EQ"],"itemData":{"id":6292,"type":"article-journal","archive_location":"WOS:000409021500046","container-title":"EFSA Journal","DOI":"10.2903/j.efsa.2015.3986","ISSN":"1831-4732","issue":"1","journalAbbreviation":"EFSA Journal","title":"Scientific opinion on lumpy skin disease","volume":"13","author":[{"family":"Berg","given":"C"},{"family":"Botner","given":"A"},{"family":"Browman","given":"H"},{"family":"De Koeijer","given":"A"},{"family":"Depner","given":"K"},{"family":"Domingo","given":"M"},{"family":"Ducrot","given":"C"},{"family":"Edwards","given":"S"},{"family":"Fourichon","given":"C"},{"family":"Koenen","given":"F"},{"family":"More","given":"S"},{"family":"Raj","given":"M"},{"family":"Sihvonen","given":"L"},{"family":"Spoolder","given":"H"},{"family":"Stegeman","given":"JA"},{"family":"Thulke","given":"HH"},{"family":"Vagsholm","given":"L"},{"family":"Velarde","given":"A"},{"family":"Willeberg","given":"P"},{"family":"Zientara","given":"S"},{"literal":"EFSA Panel Anim Hlth &amp; Welf AHAW"}],"issued":{"date-parts":[["2015"]]}}},{"id":6548,"uris":["http://zotero.org/groups/4707929/items/L9NWUX2Z"],"itemData":{"id":6548,"type":"article-journal","archive_location":"WOS:000503369200001","container-title":"Microbial Risk Analysis","DOI":"10.1016/j.mran.2018.05.001","ISSN":"2352-3522","journalAbbreviation":"Microb Risk Anal","page":"1-10","title":"Assessing the probability of introduction and transmission of lumpy skin disease virus within the United Kingdom","volume":"9","author":[{"family":"Horigan","given":"V"},{"family":"Beard","given":"PM"},{"family":"Roberts","given":"H"},{"family":"Adkin","given":"A"},{"family":"Gale","given":"P"},{"family":"Batten","given":"CA"},{"family":"Kelly","given":"L"}],"issued":{"date-parts":[["2018"]]}}},{"id":6491,"uris":["http://zotero.org/groups/4707929/items/9ZIAFM4U"],"itemData":{"id":6491,"type":"article-journal","archive_location":"WOS:000400161300008","container-title":"Transboundary and Emerging Diseases","DOI":"10.1111/tbed.12444","ISSN":"1865-1674","issue":"3","journalAbbreviation":"Transbound Emerg Dis","page":"729-745","title":"Review: Capripoxvirus diseases: Current status and opportunities for control","volume":"64","author":[{"family":"Tuppurainen","given":"ESM"},{"family":"Venter","given":"EH"},{"family":"Shisler","given":"JL"},{"family":"Gari","given":"G"},{"family":"Mekonnen","given":"GA"},{"family":"Juleff","given":"N"},{"family":"Lyons","given":"NA"},{"family":"De Clercq","given":"K"},{"family":"Upton","given":"C"},{"family":"Bowden","given":"TR"},{"family":"Babiuk","given":"S"},{"family":"Babiuk","given":"LA"}],"issued":{"date-parts":[["2017"]]}}},{"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MssAEy0D/wc27Z5jD","uris":["http://zotero.org/groups/4707929/items/TDZZ7UQ4"],"itemData":{"id":6780,"type":"article-journal","archive_location":"WOS:000479024800005","container-title":"Virus Research","DOI":"10.1016/j.virusres.2019.05.015","ISSN":"0168-1702","journalAbbreviation":"Virus Res","page":"197637","title":"Transmission of lumpy skin disease virus: A short review","volume":"269","author":[{"family":"Sprygin","given":""},{"family":"Pestova","given":"Y"},{"family":"Wallace","given":"DB"},{"family":"Tuppurainen","given":"E"},{"family":"Kononov","given":"AV"}],"issued":{"date-parts":[["2019"]]}}},{"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id":6492,"uris":["http://zotero.org/groups/4707929/items/BJ5WJ8D2"],"itemData":{"id":6492,"type":"article-journal","abstract":"Lumpy skin disease (LSD) is a devastating viral disease that occurs in cattle. In China, it was first detected in the Xin-Jiang autonomous region, near the border with Kazakhstan, in August 2019. As there were no new occurrences of LSD in either country following the first detection, the initial introduction of the virus remains unknown. Arthropod vectors were considered as potential vectors. Consequently, to identify the arthropod vectors involved in transmitting LSD virus (LSDV), an insect surveillance campaign was launched at four different sites scattered along the border, and samples from 22 flying insect species were collected and subjected to PCR assays. Following the Agianniotaki LSDV vaccine and Sprygin's general LSDV assays, two kinds of non-biting flies, namely, Musca domestica L and Muscina stabulans, were positive for LSDV. However, all the other insects tested negative. Viral DNA was only detected in wash fluid, implying body surface contamination of the virus. The negative test results suggest that non-biting flies are the dominant insects involved in the observed local epidemic. Three genomic regions encoding RPO30, GPCR, and LW126 were successfully sequenced and subjected to phylogenetic analysis. The sequences shared high homology with LSDV/Russia/Saratov/2017, a recombinant vaccine-like strain formerly identified in Russia, and clustered with LSDV vaccine strains in phylogenetic trees of RPO30 and LW126. However, the GPCR gene was seen to be solely clustered with LSDV field strains, implying differences in host affinity between these closely related vaccine-like strains. Despite this, there is no direct evidence to support cross-border transmission of the vaccine-like LSDV. To our knowledge, this is the first report of vaccine-like LSDV DNA detection in non-biting flies in China.","archive_location":"WOS:000657605900001","container-title":"Transboundary and Emerging Diseases","DOI":"10.1111/tbed.14159","ISSN":"1865-1674","journalAbbreviation":"Transbound Emerg Dis","title":"Analysis of vaccine-like lumpy skin disease virus from flies near the western border of China","author":[{"family":"Wang","given":"Y"},{"family":"Zhao","given":"L"},{"family":"Yang","given":"J"},{"family":"Shi","given":"MM"},{"family":"Nie","given":"FP"},{"family":"Liu","given":"SF"},{"family":"Wang","given":"ZB"},{"family":"Huang","given":"DC"},{"family":"Wu","given":"HB"},{"family":"Li","given":"DD"},{"family":"Lin","given":"H"},{"family":"Li","given":"YG"}],"issued":{"date-parts":[["2021"]]}}}],"schema":"https://github.com/citation-style-language/schema/raw/master/csl-citation.json"} </w:instrText>
      </w:r>
      <w:r w:rsidR="00FD5A2E">
        <w:fldChar w:fldCharType="separate"/>
      </w:r>
      <w:r w:rsidR="00FD5A2E">
        <w:rPr>
          <w:noProof/>
        </w:rPr>
        <w:t>(Berg et al. 2015; Horigan et al. 2018;</w:t>
      </w:r>
      <w:r w:rsidR="001F09E2">
        <w:rPr>
          <w:noProof/>
        </w:rPr>
        <w:t xml:space="preserve"> </w:t>
      </w:r>
      <w:r w:rsidR="00FD5A2E">
        <w:rPr>
          <w:noProof/>
        </w:rPr>
        <w:t>Tuppurainen et al. 2017; Sohier et al. 2019; Sprygin et al. 2019; Kahana-Sutin et al. 2017; Wang et al. 2021)</w:t>
      </w:r>
      <w:r w:rsidR="00FD5A2E">
        <w:fldChar w:fldCharType="end"/>
      </w:r>
      <w:r w:rsidR="00FD5A2E">
        <w:t xml:space="preserve">. </w:t>
      </w:r>
      <w:r w:rsidR="00154598">
        <w:t xml:space="preserve">Current knowledge of potential vectors is incomplete, and </w:t>
      </w:r>
      <w:r w:rsidR="00D874B1">
        <w:t>there are</w:t>
      </w:r>
      <w:r w:rsidR="00154598">
        <w:t xml:space="preserve"> likely </w:t>
      </w:r>
      <w:r w:rsidR="000918B5">
        <w:t xml:space="preserve">other </w:t>
      </w:r>
      <w:r w:rsidR="00154598">
        <w:t>vectors capable of transmi</w:t>
      </w:r>
      <w:r w:rsidR="00D66874">
        <w:t>tting LSD</w:t>
      </w:r>
      <w:r w:rsidR="001B2CE7">
        <w:t>V</w:t>
      </w:r>
      <w:r w:rsidR="00154598">
        <w:t>.</w:t>
      </w:r>
      <w:r w:rsidR="001B2CE7">
        <w:t xml:space="preserve"> Peer-reviewed literature demonstrating transmission of LSDV is also dominated by species that are easily bred and managed in laboratory environments such as </w:t>
      </w:r>
      <w:r w:rsidR="001B2CE7" w:rsidRPr="006D400A">
        <w:rPr>
          <w:i/>
          <w:iCs/>
        </w:rPr>
        <w:t>Ae</w:t>
      </w:r>
      <w:r w:rsidR="006D400A" w:rsidRPr="006D400A">
        <w:rPr>
          <w:i/>
          <w:iCs/>
        </w:rPr>
        <w:t xml:space="preserve">. </w:t>
      </w:r>
      <w:r w:rsidR="001B2CE7" w:rsidRPr="006D400A">
        <w:rPr>
          <w:i/>
          <w:iCs/>
        </w:rPr>
        <w:t>aegypti.</w:t>
      </w:r>
      <w:r w:rsidR="001B2CE7">
        <w:t xml:space="preserve"> While a species like this easy to work with, in field conditions it preferentially bites humans</w:t>
      </w:r>
      <w:r w:rsidR="00A5426C">
        <w:t xml:space="preserve">, </w:t>
      </w:r>
      <w:r w:rsidR="001B2CE7">
        <w:t xml:space="preserve">so </w:t>
      </w:r>
      <w:r w:rsidR="00A5426C">
        <w:t>the relevance of some of these studies to the situation in the field is questionable</w:t>
      </w:r>
      <w:r w:rsidR="00491A76">
        <w:t xml:space="preserve"> </w:t>
      </w:r>
      <w:r w:rsidR="00491A76">
        <w:fldChar w:fldCharType="begin"/>
      </w:r>
      <w:r w:rsidR="006B0536">
        <w:instrText xml:space="preserve"> ADDIN ZOTERO_ITEM CSL_CITATION {"citationID":"VQXtabmW","properties":{"formattedCitation":"(Stephenson et al. 2019)","plainCitation":"(Stephenson et al. 2019)","noteIndex":0},"citationItems":[{"id":8056,"uris":["http://zotero.org/groups/4707929/items/WD3F8I8L"],"itemData":{"id":8056,"type":"article-journal","abstract":"Mosquito-borne pathogens contribute significantly to the global burden of disease, infecting millions of people each year. Mosquito feeding is critical to the transmission dynamics of pathogens, and thus it is important to understanding and interpreting mosquito feeding patterns. In this paper we explore mosquito feeding patterns and their implications for disease ecology through a meta-analysis of published blood meal results collected across Australia from more than 12,000 blood meals from 22 species. To assess mosquito-vertebrate associations and identify mosquitoes on a spectrum of generalist or specialist feeders, we analysed blood meal data in two ways; first using a novel odds ratio analysis, and secondly by calculating Shannon’s diversity scores.","container-title":"Parasites &amp; Vectors","DOI":"10.1186/s13071-019-3405-z","ISSN":"1756-3305","issue":"1","journalAbbreviation":"Parasites &amp; Vectors","page":"156","source":"BioMed Central","title":"Interpreting mosquito feeding patterns in Australia through an ecological lens: an analysis of blood meal studies","title-short":"Interpreting mosquito feeding patterns in Australia through an ecological lens","volume":"12","author":[{"family":"Stephenson","given":"Eloise B."},{"family":"Murphy","given":"Amanda K."},{"family":"Jansen","given":"Cassie C."},{"family":"Peel","given":"Alison J."},{"family":"McCallum","given":"Hamish"}],"issued":{"date-parts":[["2019",4,4]]}}}],"schema":"https://github.com/citation-style-language/schema/raw/master/csl-citation.json"} </w:instrText>
      </w:r>
      <w:r w:rsidR="00491A76">
        <w:fldChar w:fldCharType="separate"/>
      </w:r>
      <w:r w:rsidR="00491A76">
        <w:rPr>
          <w:noProof/>
        </w:rPr>
        <w:t>(Stephenson et al. 2019)</w:t>
      </w:r>
      <w:r w:rsidR="00491A76">
        <w:fldChar w:fldCharType="end"/>
      </w:r>
      <w:r w:rsidR="00A5426C">
        <w:t>.</w:t>
      </w:r>
    </w:p>
    <w:p w14:paraId="4736AE82" w14:textId="77777777" w:rsidR="00695934" w:rsidRDefault="00695934" w:rsidP="00744FFB"/>
    <w:p w14:paraId="6514FA30" w14:textId="77777777" w:rsidR="00695934" w:rsidRDefault="00695934" w:rsidP="00744FFB">
      <w:pPr>
        <w:sectPr w:rsidR="00695934" w:rsidSect="00604C5E">
          <w:headerReference w:type="even" r:id="rId31"/>
          <w:headerReference w:type="default" r:id="rId32"/>
          <w:footerReference w:type="even" r:id="rId33"/>
          <w:footerReference w:type="default" r:id="rId34"/>
          <w:headerReference w:type="first" r:id="rId35"/>
          <w:footerReference w:type="first" r:id="rId36"/>
          <w:footnotePr>
            <w:numRestart w:val="eachSect"/>
          </w:footnotePr>
          <w:pgSz w:w="11906" w:h="16838" w:code="9"/>
          <w:pgMar w:top="1440" w:right="1440" w:bottom="1440" w:left="1440" w:header="578" w:footer="578" w:gutter="0"/>
          <w:pgNumType w:start="1"/>
          <w:cols w:space="720"/>
          <w:docGrid w:linePitch="299"/>
        </w:sectPr>
      </w:pPr>
    </w:p>
    <w:p w14:paraId="40DCAE19" w14:textId="77FE35C2" w:rsidR="00744FFB" w:rsidRDefault="003320E2" w:rsidP="003320E2">
      <w:pPr>
        <w:pStyle w:val="Caption"/>
      </w:pPr>
      <w:bookmarkStart w:id="25" w:name="_Toc195772700"/>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D350C7">
        <w:t>Vectors implicated in LSDV transmission.</w:t>
      </w:r>
      <w:bookmarkEnd w:id="25"/>
    </w:p>
    <w:tbl>
      <w:tblPr>
        <w:tblStyle w:val="TableGrid"/>
        <w:tblW w:w="148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1984"/>
        <w:gridCol w:w="1560"/>
        <w:gridCol w:w="1559"/>
        <w:gridCol w:w="4394"/>
        <w:gridCol w:w="3969"/>
      </w:tblGrid>
      <w:tr w:rsidR="00906F36" w:rsidRPr="00F46437" w14:paraId="3EB45827" w14:textId="77777777" w:rsidTr="00371B48">
        <w:trPr>
          <w:cantSplit/>
          <w:tblHeader/>
        </w:trPr>
        <w:tc>
          <w:tcPr>
            <w:tcW w:w="1413" w:type="dxa"/>
          </w:tcPr>
          <w:p w14:paraId="5AAD58CB" w14:textId="77777777" w:rsidR="00906F36" w:rsidRPr="00F46437" w:rsidRDefault="00906F36" w:rsidP="00615C13">
            <w:pPr>
              <w:rPr>
                <w:b/>
                <w:bCs/>
                <w:sz w:val="20"/>
                <w:szCs w:val="20"/>
              </w:rPr>
            </w:pPr>
            <w:bookmarkStart w:id="26" w:name="Table_2"/>
            <w:bookmarkEnd w:id="26"/>
            <w:r w:rsidRPr="00F46437">
              <w:rPr>
                <w:b/>
                <w:bCs/>
                <w:sz w:val="20"/>
                <w:szCs w:val="20"/>
              </w:rPr>
              <w:t>Vector type</w:t>
            </w:r>
          </w:p>
        </w:tc>
        <w:tc>
          <w:tcPr>
            <w:tcW w:w="1984" w:type="dxa"/>
          </w:tcPr>
          <w:p w14:paraId="47343D5C" w14:textId="77777777" w:rsidR="00906F36" w:rsidRPr="00F46437" w:rsidRDefault="00906F36" w:rsidP="00615C13">
            <w:pPr>
              <w:rPr>
                <w:b/>
                <w:bCs/>
                <w:sz w:val="20"/>
                <w:szCs w:val="20"/>
              </w:rPr>
            </w:pPr>
            <w:r w:rsidRPr="00F46437">
              <w:rPr>
                <w:b/>
                <w:bCs/>
                <w:sz w:val="20"/>
                <w:szCs w:val="20"/>
              </w:rPr>
              <w:t>Species</w:t>
            </w:r>
          </w:p>
        </w:tc>
        <w:tc>
          <w:tcPr>
            <w:tcW w:w="1560" w:type="dxa"/>
          </w:tcPr>
          <w:p w14:paraId="3A22D58D" w14:textId="77777777" w:rsidR="00906F36" w:rsidRPr="00F46437" w:rsidRDefault="00906F36" w:rsidP="00615C13">
            <w:pPr>
              <w:rPr>
                <w:b/>
                <w:bCs/>
                <w:sz w:val="20"/>
                <w:szCs w:val="20"/>
              </w:rPr>
            </w:pPr>
            <w:r w:rsidRPr="00F46437">
              <w:rPr>
                <w:b/>
                <w:bCs/>
                <w:sz w:val="20"/>
                <w:szCs w:val="20"/>
              </w:rPr>
              <w:t>Distribution</w:t>
            </w:r>
          </w:p>
        </w:tc>
        <w:tc>
          <w:tcPr>
            <w:tcW w:w="1559" w:type="dxa"/>
          </w:tcPr>
          <w:p w14:paraId="47ABBCCA" w14:textId="1BE0CCEE" w:rsidR="00906F36" w:rsidRPr="00F46437" w:rsidRDefault="00426BE2" w:rsidP="00615C13">
            <w:pPr>
              <w:rPr>
                <w:b/>
                <w:bCs/>
                <w:sz w:val="20"/>
                <w:szCs w:val="20"/>
              </w:rPr>
            </w:pPr>
            <w:r>
              <w:rPr>
                <w:b/>
                <w:bCs/>
                <w:sz w:val="20"/>
                <w:szCs w:val="20"/>
              </w:rPr>
              <w:t>Importance to Australia*</w:t>
            </w:r>
          </w:p>
        </w:tc>
        <w:tc>
          <w:tcPr>
            <w:tcW w:w="4394" w:type="dxa"/>
          </w:tcPr>
          <w:p w14:paraId="4B0CAEEC" w14:textId="11E635D4" w:rsidR="00906F36" w:rsidRPr="00F46437" w:rsidRDefault="00906F36" w:rsidP="00615C13">
            <w:pPr>
              <w:rPr>
                <w:b/>
                <w:bCs/>
                <w:sz w:val="20"/>
                <w:szCs w:val="20"/>
              </w:rPr>
            </w:pPr>
            <w:r w:rsidRPr="00F46437">
              <w:rPr>
                <w:b/>
                <w:bCs/>
                <w:sz w:val="20"/>
                <w:szCs w:val="20"/>
              </w:rPr>
              <w:t>Evidence</w:t>
            </w:r>
          </w:p>
        </w:tc>
        <w:tc>
          <w:tcPr>
            <w:tcW w:w="3969" w:type="dxa"/>
          </w:tcPr>
          <w:p w14:paraId="409F6A0D" w14:textId="77777777" w:rsidR="00906F36" w:rsidRPr="00F46437" w:rsidRDefault="00906F36" w:rsidP="00615C13">
            <w:pPr>
              <w:rPr>
                <w:b/>
                <w:bCs/>
                <w:sz w:val="20"/>
                <w:szCs w:val="20"/>
              </w:rPr>
            </w:pPr>
            <w:r w:rsidRPr="25E7A772">
              <w:rPr>
                <w:b/>
                <w:bCs/>
                <w:sz w:val="20"/>
                <w:szCs w:val="20"/>
              </w:rPr>
              <w:t>References</w:t>
            </w:r>
          </w:p>
        </w:tc>
      </w:tr>
      <w:tr w:rsidR="00906F36" w:rsidRPr="00F46437" w14:paraId="2571D671" w14:textId="77777777" w:rsidTr="00371B48">
        <w:trPr>
          <w:cantSplit/>
        </w:trPr>
        <w:tc>
          <w:tcPr>
            <w:tcW w:w="1413" w:type="dxa"/>
            <w:vMerge w:val="restart"/>
            <w:vAlign w:val="center"/>
          </w:tcPr>
          <w:p w14:paraId="27A6AB6F" w14:textId="77777777" w:rsidR="00906F36" w:rsidRDefault="00906F36" w:rsidP="00615C13">
            <w:pPr>
              <w:jc w:val="center"/>
              <w:rPr>
                <w:sz w:val="20"/>
                <w:szCs w:val="20"/>
              </w:rPr>
            </w:pPr>
            <w:r w:rsidRPr="00F46437">
              <w:rPr>
                <w:sz w:val="20"/>
                <w:szCs w:val="20"/>
              </w:rPr>
              <w:t>Flies</w:t>
            </w:r>
          </w:p>
          <w:p w14:paraId="400B7DF1" w14:textId="77777777" w:rsidR="00906F36" w:rsidRPr="00F46437" w:rsidRDefault="00906F36" w:rsidP="00615C13">
            <w:pPr>
              <w:jc w:val="center"/>
              <w:rPr>
                <w:sz w:val="20"/>
                <w:szCs w:val="20"/>
              </w:rPr>
            </w:pPr>
            <w:r>
              <w:rPr>
                <w:sz w:val="20"/>
                <w:szCs w:val="20"/>
              </w:rPr>
              <w:t>(Diptera)</w:t>
            </w:r>
          </w:p>
        </w:tc>
        <w:tc>
          <w:tcPr>
            <w:tcW w:w="1984" w:type="dxa"/>
          </w:tcPr>
          <w:p w14:paraId="13EB5E5F" w14:textId="77777777" w:rsidR="00906F36" w:rsidRPr="00F46437" w:rsidRDefault="00906F36" w:rsidP="00615C13">
            <w:pPr>
              <w:rPr>
                <w:sz w:val="20"/>
                <w:szCs w:val="20"/>
              </w:rPr>
            </w:pPr>
            <w:r w:rsidRPr="00F46437">
              <w:rPr>
                <w:sz w:val="20"/>
                <w:szCs w:val="20"/>
              </w:rPr>
              <w:t xml:space="preserve">Stable fly </w:t>
            </w:r>
          </w:p>
          <w:p w14:paraId="4790117E" w14:textId="77777777" w:rsidR="00906F36" w:rsidRPr="00F46437" w:rsidRDefault="00906F36" w:rsidP="00615C13">
            <w:pPr>
              <w:rPr>
                <w:i/>
                <w:iCs/>
                <w:sz w:val="20"/>
                <w:szCs w:val="20"/>
              </w:rPr>
            </w:pPr>
            <w:r w:rsidRPr="00F46437">
              <w:rPr>
                <w:sz w:val="20"/>
                <w:szCs w:val="20"/>
              </w:rPr>
              <w:t>(</w:t>
            </w:r>
            <w:r w:rsidRPr="00695934">
              <w:rPr>
                <w:rStyle w:val="Emphasis"/>
                <w:rFonts w:cs="Calibri"/>
                <w:color w:val="1F1F1F"/>
                <w:sz w:val="20"/>
                <w:szCs w:val="20"/>
              </w:rPr>
              <w:t>Stomoxys calcitrans</w:t>
            </w:r>
            <w:r w:rsidRPr="00F46437">
              <w:rPr>
                <w:rStyle w:val="Emphasis"/>
                <w:color w:val="1F1F1F"/>
                <w:sz w:val="20"/>
                <w:szCs w:val="20"/>
              </w:rPr>
              <w:t xml:space="preserve">, </w:t>
            </w:r>
            <w:r w:rsidRPr="00F46437">
              <w:rPr>
                <w:i/>
                <w:iCs/>
                <w:sz w:val="20"/>
                <w:szCs w:val="20"/>
              </w:rPr>
              <w:t>S. sitiens, S. indica)</w:t>
            </w:r>
          </w:p>
        </w:tc>
        <w:tc>
          <w:tcPr>
            <w:tcW w:w="1560" w:type="dxa"/>
          </w:tcPr>
          <w:p w14:paraId="7CFBE457" w14:textId="77777777" w:rsidR="00906F36" w:rsidRPr="00F46437" w:rsidRDefault="00906F36" w:rsidP="00615C13">
            <w:pPr>
              <w:rPr>
                <w:i/>
                <w:iCs/>
                <w:sz w:val="20"/>
                <w:szCs w:val="20"/>
              </w:rPr>
            </w:pPr>
            <w:r w:rsidRPr="00F46437">
              <w:rPr>
                <w:i/>
                <w:iCs/>
                <w:sz w:val="20"/>
                <w:szCs w:val="20"/>
              </w:rPr>
              <w:t>S. calcitrans</w:t>
            </w:r>
            <w:r w:rsidRPr="00F46437">
              <w:rPr>
                <w:sz w:val="20"/>
                <w:szCs w:val="20"/>
              </w:rPr>
              <w:t xml:space="preserve"> – Global</w:t>
            </w:r>
          </w:p>
          <w:p w14:paraId="6673C814" w14:textId="77777777" w:rsidR="00906F36" w:rsidRPr="00F46437" w:rsidRDefault="00906F36" w:rsidP="00615C13">
            <w:pPr>
              <w:rPr>
                <w:i/>
                <w:iCs/>
                <w:sz w:val="20"/>
                <w:szCs w:val="20"/>
              </w:rPr>
            </w:pPr>
            <w:r w:rsidRPr="00F46437">
              <w:rPr>
                <w:i/>
                <w:iCs/>
                <w:sz w:val="20"/>
                <w:szCs w:val="20"/>
              </w:rPr>
              <w:t>S. sitiens</w:t>
            </w:r>
            <w:r w:rsidRPr="00F46437">
              <w:rPr>
                <w:sz w:val="20"/>
                <w:szCs w:val="20"/>
              </w:rPr>
              <w:t xml:space="preserve"> – Africa and Asia</w:t>
            </w:r>
          </w:p>
          <w:p w14:paraId="02CF8574" w14:textId="77777777" w:rsidR="00906F36" w:rsidRPr="00F46437" w:rsidRDefault="00906F36" w:rsidP="00615C13">
            <w:pPr>
              <w:rPr>
                <w:sz w:val="20"/>
                <w:szCs w:val="20"/>
              </w:rPr>
            </w:pPr>
            <w:r w:rsidRPr="00F46437">
              <w:rPr>
                <w:i/>
                <w:iCs/>
                <w:sz w:val="20"/>
                <w:szCs w:val="20"/>
              </w:rPr>
              <w:t xml:space="preserve">S. indica </w:t>
            </w:r>
            <w:r w:rsidRPr="00F46437">
              <w:rPr>
                <w:sz w:val="20"/>
                <w:szCs w:val="20"/>
              </w:rPr>
              <w:t xml:space="preserve">–India, SE Asia </w:t>
            </w:r>
          </w:p>
        </w:tc>
        <w:tc>
          <w:tcPr>
            <w:tcW w:w="1559" w:type="dxa"/>
          </w:tcPr>
          <w:p w14:paraId="32B769FE" w14:textId="6B732C38" w:rsidR="00906F36" w:rsidRPr="6935FD06" w:rsidRDefault="009F4A8A" w:rsidP="006D400A">
            <w:pPr>
              <w:rPr>
                <w:sz w:val="20"/>
                <w:szCs w:val="20"/>
              </w:rPr>
            </w:pPr>
            <w:r>
              <w:rPr>
                <w:sz w:val="20"/>
                <w:szCs w:val="20"/>
              </w:rPr>
              <w:t>High</w:t>
            </w:r>
          </w:p>
        </w:tc>
        <w:tc>
          <w:tcPr>
            <w:tcW w:w="4394" w:type="dxa"/>
          </w:tcPr>
          <w:p w14:paraId="132AD7BD" w14:textId="551CA23B" w:rsidR="00906F36" w:rsidRPr="00717445" w:rsidRDefault="00906F36" w:rsidP="006D400A">
            <w:pPr>
              <w:rPr>
                <w:sz w:val="20"/>
                <w:szCs w:val="20"/>
              </w:rPr>
            </w:pPr>
            <w:r w:rsidRPr="6935FD06">
              <w:rPr>
                <w:sz w:val="20"/>
                <w:szCs w:val="20"/>
              </w:rPr>
              <w:t xml:space="preserve">LSDV virus has been isolated from field collected </w:t>
            </w:r>
            <w:r w:rsidRPr="6935FD06">
              <w:rPr>
                <w:i/>
                <w:iCs/>
                <w:sz w:val="20"/>
                <w:szCs w:val="20"/>
              </w:rPr>
              <w:t xml:space="preserve">S. calcitrans </w:t>
            </w:r>
            <w:r w:rsidRPr="6935FD06">
              <w:rPr>
                <w:sz w:val="20"/>
                <w:szCs w:val="20"/>
              </w:rPr>
              <w:t xml:space="preserve">specimens. </w:t>
            </w:r>
            <w:r w:rsidRPr="6935FD06">
              <w:rPr>
                <w:i/>
                <w:iCs/>
                <w:sz w:val="20"/>
                <w:szCs w:val="20"/>
              </w:rPr>
              <w:t>S. sitiens and S. indica</w:t>
            </w:r>
            <w:r w:rsidRPr="6935FD06">
              <w:rPr>
                <w:sz w:val="20"/>
                <w:szCs w:val="20"/>
              </w:rPr>
              <w:t xml:space="preserve">. </w:t>
            </w:r>
            <w:r w:rsidR="00F01ECC">
              <w:rPr>
                <w:sz w:val="20"/>
                <w:szCs w:val="20"/>
              </w:rPr>
              <w:t xml:space="preserve"> </w:t>
            </w:r>
            <w:r w:rsidRPr="6935FD06">
              <w:rPr>
                <w:sz w:val="20"/>
                <w:szCs w:val="20"/>
              </w:rPr>
              <w:t xml:space="preserve"> </w:t>
            </w:r>
            <w:r w:rsidRPr="6935FD06">
              <w:rPr>
                <w:i/>
                <w:iCs/>
                <w:sz w:val="20"/>
                <w:szCs w:val="20"/>
              </w:rPr>
              <w:t>S. calcitrans</w:t>
            </w:r>
            <w:r w:rsidRPr="6935FD06">
              <w:rPr>
                <w:sz w:val="20"/>
                <w:szCs w:val="20"/>
              </w:rPr>
              <w:t>, the stable fly, has been implicated in many outbreaks, including in Israel. Recent experimental evidence demonstrated stable flies transmitted LSDV to cattle. Of all vectors, the stable fly is the most implicated vector species for LSD.</w:t>
            </w:r>
          </w:p>
        </w:tc>
        <w:tc>
          <w:tcPr>
            <w:tcW w:w="3969" w:type="dxa"/>
          </w:tcPr>
          <w:p w14:paraId="6DA31BE3" w14:textId="6ACBCCD8"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D2cmmzKY","properties":{"formattedCitation":"(Gubbins 2019; Sohier et al. 2019; Issimov et al. 2020; Weiss 1968; Tuppurainen et al. 2011a; Lubinga et al. 2015; EFSA Panel on Animal Health and Welfare (AHAW) et al. 2022; Chihota et al. 2003a; Kahana-Sutin et al. 2017; Duvallet and Hogsette 2023)","plainCitation":"(Gubbins 2019; Sohier et al. 2019; Issimov et al. 2020; Weiss 1968; Tuppurainen et al. 2011a; Lubinga et al. 2015; EFSA Panel on Animal Health and Welfare (AHAW) et al. 2022; Chihota et al. 2003a; Kahana-Sutin et al. 2017; Duvallet and Hogsette 2023)","dontUpdate":true,"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id":6331,"uris":["http://zotero.org/groups/4707929/items/LH5PWTNZ"],"itemData":{"id":6331,"type":"chapter","container-title":"Cytomegaloviruses. Rinderpest Virus. Lumpy Skin Disease Virus","event-place":"Berlin, Heidelberg","ISBN":"978-3-662-38850-1","language":"en","note":"collection-title: Virology Monographs\nDOI: 10.1007/978-3-662-39771-8_3","page":"111-131","publisher":"Springer Berlin Heidelberg","publisher-place":"Berlin, Heidelberg","source":"DOI.org (Crossref)","title":"Lumpy skin disease virus","URL":"http://link.springer.com/10.1007/978-3-662-39771-8_3","collection-editor":[{"family":"Gard","given":"S."},{"family":"Hallauer","given":"C."},{"family":"Meyer","given":"K. F."}],"container-author":[{"family":"Hanshaw","given":"J. B."},{"family":"Plowright","given":"W."},{"family":"Weiss","given":"K. E."}],"author":[{"family":"Weiss","given":"K. E."}],"accessed":{"date-parts":[["2022",5,18]]},"issued":{"date-parts":[["1968"]]}}},{"id":6493,"uris":["http://zotero.org/groups/4707929/items/VDHKTHYA"],"itemData":{"id":6493,"type":"article-journal","abstract":"P&gt;Lumpy skin disease (LSD) is an economically important cattle disease. The disease is endemic in many African countries, but outbreaks have also been reported in Madagascar and the Middle East. The aim of this study was to investigate the potential role of ixodid (hard) ticks in the transmission of the disease. Cattle were infected with a virulent, South African field isolate of lumpy skin disease virus (LSDV). Three common African tick species (genera Rhipicephalus, Amblyomma and Rhipicephalus (Boophilus)) in different life cycle stages were fed on the infected animals during the viraemic stage and on skin lesions. Post-feeding, the partially fed male ticks were transferred to the skin of non-infected 'recipient' animals, while females were allowed to lay eggs that were then tested using the polymerase chain reaction (PCR) method and virus isolation. Nymphs were allowed to develop for 2-3 weeks after which time they were tested. The non-infected 'recipient' cattle were closely monitored, both skin and blood samples were tested using PCR and virus isolation, and serum samples were tested by the serum neutralization test. This is the first report showing molecular evidence of potential transmission of LSDV by ixodid ticks. The study showed evidence of transstadial and transovarial transmission of LSDV by R. (B.) decoloratus ticks and mechanical or intrastadial transmission by R. appendiculatus and A. hebraeum ticks.","archive_location":"WOS:000288212100001","container-title":"Transboundary and Emerging Diseases","DOI":"10.1111/j.1865-1682.2010.01184.x","ISSN":"1865-1674","issue":"2","journalAbbreviation":"Transbound Emerg Dis","page":"93-104","title":"A potential role for ixodid (hard) tick vectors in the transmission of lumpy skin disease virus in cattle","volume":"58","author":[{"family":"Tuppurainen","given":"ESM"},{"family":"Stoltsz","given":"WH"},{"family":"Troskie","given":"M"},{"family":"Wallace","given":"DB"},{"family":"Oura","given":"CAL"},{"family":"Mellor","given":"PS"},{"family":"Coetzer","given":"JAW"},{"family":"Venter","given":"EH"}],"issued":{"date-parts":[["2011"]]}}},{"id":6503,"uris":["http://zotero.org/groups/4707929/items/QQSRPNZ9"],"itemData":{"id":6503,"type":"article-journal","abstract":"Lumpy skin disease (LSD) is an economically important disease caused by LSD virus (LSDV), a Capripoxvirus, characterized by fever and circumscribed skin lesions. It is suspected to be transmitted mechanically by biting flies. To assess the vector potential of Amblyomma hebraeum in transmission of LSDV, mechanical/intrastadial and transstadial modes of transmission of the virus by this tick species were investigated. Two cattle were artificially infected as sources (donors) of infection to ticks. Ticks were infected as either nymphs or adults. Male A.hebraeum ticks were partially fed on donor animals and transferred to recipient animals to test for mechanical/intrastadial transmission. Nymphal A.hebraeum were fed to repletion on donor animals. The emergent adult ticks were placed on recipient animals to test for transstadial transmission of the virus. Successful transmission of LSDV infection was determined in recipient animals by monitoring development of clinical signs, testing of blood for the presence of LSDV by real-time PCR, virus isolation and the serum neutralization test. This report provides further evidence of mechanical/intrastadial and, for the first time, transstadial transmission of LSDV by A.hebraeum. These findings implicate A.hebraeum as a possible maintenance host in the epidemiology of the disease.","archive_location":"WOS:000350642200008","container-title":"Transboundary and Emerging Diseases","DOI":"10.1111/tbed.12102","ISSN":"1865-1674","issue":"2","journalAbbreviation":"Transbound Emerg Dis","page":"174-182","title":"Evidence of transstadial and mechanical transmission of lumpy skin disease virus by &lt;i&gt;Amblyomma hebraeum&lt;/i&gt; ticks","volume":"62","author":[{"family":"Lubinga","given":"JC"},{"family":"Tuppurainen","given":"ESM"},{"family":"Mahlare","given":"R"},{"family":"Coetzer","given":"JAW"},{"family":"Stoltsz","given":"WH"},{"family":"Venter","given":"EH"}],"issued":{"date-parts":[["2015"]]}}},{"id":7762,"uris":["http://zotero.org/groups/4707929/items/K4SN6DQ7"],"itemData":{"id":7762,"type":"article-journal","abstract":"EFSA received a mandate from the EC to assess the effectiveness of some of the control measures against diseases included in the Category A list according to Regulation (EU) 2016/429 on transmissible animal diseases (‘Animal Health Law’). This opinion belongs to a series of opinions where these control measures are assessed, with this opinion covering the assessment of control measures for Lumpy Skin Disease (LSD). In this opinion, EFSA and the AHAW Panel of experts review the effectiveness of: i) clinical and laboratory sampling procedures, ii) monitoring period and iii) the minimum radius of the protection and surveillance zones, and the minimum length of time that measures should be applied in these zones. The general methodology used for this series of opinions has been published elsewhere; nonetheless, the transmission kernels used for the assessment of the minimum radius of the protection and surveillance zones are shown. Several scenarios for which these control measures had to be assessed were designed and agreed prior to the start of the assessment. The monitoring period was assessed as effective, and based on the transmission kernels available, it was concluded that the protection zone of 20 km radius and the surveillance zone of 50 km radius would comprise &gt; 99% of the transmission from an affected establishment if transmission occurred. Recommendations provided for each of the assessed scenarios aim to support the European Commission in the drafting of further pieces of legislation, as well as for plausible ad hoc requests in relation to LSD.","container-title":"EFSA Journal","DOI":"10.2903/j.efsa.2022.7121","ISSN":"1831-4732","issue":"1","language":"en","note":"_eprint: https://onlinelibrary.wiley.com/doi/pdf/10.2903/j.efsa.2022.7121","page":"e07121","source":"Wiley Online Library","title":"Assessment of the control measures for category A diseases of Animal Health Law: Lumpy Skin Disease","title-short":"Assessment of the control measures for category A diseases of Animal Health Law","volume":"20","author":[{"literal":"EFSA Panel on Animal Health and Welfare (AHAW)"},{"family":"Nielsen","given":"Søren Saxmose"},{"family":"Alvarez","given":"Julio"},{"family":"Bicout","given":"Dominique Joseph"},{"family":"Calistri","given":"Paolo"},{"family":"Canali","given":"Elisabetta"},{"family":"Drewe","given":"Julian Ashley"},{"family":"Garin-Bastuji","given":"Bruno"},{"family":"Gonzales Rojas","given":"José Luis"},{"family":"Gortázar Schmidt","given":"Christian"},{"family":"Herskin","given":"Mette"},{"family":"Michel","given":"Virginie"},{"family":"Miranda Chueca","given":"Miguel Ángel"},{"family":"Padalino","given":"Barbara"},{"family":"Pasquali","given":"Paolo"},{"family":"Sihvonen","given":"Liisa Helena"},{"family":"Spoolder","given":"Hans"},{"family":"Ståhl","given":"Karl"},{"family":"Velarde","given":"Antonio"},{"family":"Viltrop","given":"Arvo"},{"family":"Winckler","given":"Christoph"},{"family":"De Clercq","given":"Kris"},{"family":"Gubbins","given":"Simon"},{"family":"Klement","given":"Eyal"},{"family":"Stegeman","given":"Jan Arend"},{"family":"Antoniou","given":"Sotiria-Eleni"},{"family":"Aznar","given":"Inma"},{"family":"Broglia","given":"Alessandro"},{"family":"Van der Stede","given":"Yves"},{"family":"Zancanaro","given":"Gabriele"},{"family":"Roberts","given":"Helen Clare"}],"issued":{"date-parts":[["2022"]]}}},{"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id":7796,"uris":["http://zotero.org/groups/4707929/items/3QPUISBA"],"itemData":{"id":7796,"type":"article-journal","abstract":"In the subfamily Stomoxyinae there are currently 18 recognized Stomoxys species, plus two subspecies. Most Stomoxys knowledge was gained through studies with S. calcitrans, a cosmopolitan species, economic pest, and vector. Other Stomoxys spp. are known only from a few trapped adult specimens. Herein, the Stomoxys spp. have been grouped by their ecological diversity, global distribution, and phylogeny and phylogeography. Seven species are dependent to some degree on humans and their activities, particularly animal production. Eleven species are dependent on wildlife to some degree for their development, and little is known about their biology in many cases. Global distributions include one cosmopolitan species (S. calcitrans), twelve species found only in Africa, four species only in Asia, and one species (S. sitiens) in Africa and Asia. Most genetic studies on Stomoxys calcitrans showed little variation in North America, possibly due to the adults’ long range flight capability. Phylogeographic analysis of S. calcitrans showed a differentiation between Oriental populations (first lineage) and populations from Afrotropical, Palearctic, Nearctic, Neotropical and Oceanian regions (second lineage). Genetic studies were followed by sequencing of the Stomoxys calcitrans genome and phylogenetic studies of the Stomoxys genus using 10 of the known species. Phylogenetic relationships were established.","container-title":"Diversity","DOI":"10.3390/d15050600","ISSN":"1424-2818","issue":"5","language":"en","license":"http://creativecommons.org/licenses/by/3.0/","note":"number: 5\npublisher: Multidisciplinary Digital Publishing Institute","page":"600","source":"www.mdpi.com","title":"Global Diversity, Distribution, and Genetic Studies of Stable Flies (Stomoxys sp.)","volume":"15","author":[{"family":"Duvallet","given":"Gérard"},{"family":"Hogsette","given":"Jerome A."}],"issued":{"date-parts":[["2023",5]]}}}],"schema":"https://github.com/citation-style-language/schema/raw/master/csl-citation.json"} </w:instrText>
            </w:r>
            <w:r w:rsidRPr="00F46437">
              <w:rPr>
                <w:sz w:val="20"/>
                <w:szCs w:val="20"/>
              </w:rPr>
              <w:fldChar w:fldCharType="separate"/>
            </w:r>
            <w:r>
              <w:rPr>
                <w:noProof/>
                <w:sz w:val="20"/>
                <w:szCs w:val="20"/>
              </w:rPr>
              <w:t>(Gubbins 2019; Sohier et al. 2019; Issimov et al. 2020; Weiss 1968; Tuppurainen et al. 2011; Lubinga et al. 2015; EFSA Panel on Animal Health and Welfare (AHAW) et al. 2022; Chihota et al. 2003; Kahana-Sutin et al. 2017; Duvallet and Hogsette 2023)</w:t>
            </w:r>
            <w:r w:rsidRPr="00F46437">
              <w:rPr>
                <w:sz w:val="20"/>
                <w:szCs w:val="20"/>
              </w:rPr>
              <w:fldChar w:fldCharType="end"/>
            </w:r>
          </w:p>
        </w:tc>
      </w:tr>
      <w:tr w:rsidR="00906F36" w:rsidRPr="00F46437" w14:paraId="2C26B494" w14:textId="77777777" w:rsidTr="00371B48">
        <w:trPr>
          <w:cantSplit/>
        </w:trPr>
        <w:tc>
          <w:tcPr>
            <w:tcW w:w="1413" w:type="dxa"/>
            <w:vMerge/>
          </w:tcPr>
          <w:p w14:paraId="1B3C7403" w14:textId="77777777" w:rsidR="00906F36" w:rsidRPr="00F46437" w:rsidRDefault="00906F36" w:rsidP="00615C13">
            <w:pPr>
              <w:rPr>
                <w:sz w:val="20"/>
                <w:szCs w:val="20"/>
              </w:rPr>
            </w:pPr>
          </w:p>
        </w:tc>
        <w:tc>
          <w:tcPr>
            <w:tcW w:w="1984" w:type="dxa"/>
          </w:tcPr>
          <w:p w14:paraId="793B4B16" w14:textId="77777777" w:rsidR="00906F36" w:rsidRPr="00F46437" w:rsidRDefault="00906F36" w:rsidP="00615C13">
            <w:pPr>
              <w:rPr>
                <w:sz w:val="20"/>
                <w:szCs w:val="20"/>
              </w:rPr>
            </w:pPr>
            <w:r w:rsidRPr="25E7A772">
              <w:rPr>
                <w:i/>
                <w:iCs/>
                <w:sz w:val="20"/>
                <w:szCs w:val="20"/>
              </w:rPr>
              <w:t xml:space="preserve">Tabanids – </w:t>
            </w:r>
            <w:r w:rsidRPr="25E7A772">
              <w:rPr>
                <w:rFonts w:cs="Calibri"/>
                <w:i/>
                <w:iCs/>
                <w:sz w:val="20"/>
                <w:szCs w:val="20"/>
              </w:rPr>
              <w:t>Haematopota</w:t>
            </w:r>
            <w:r w:rsidRPr="25E7A772">
              <w:rPr>
                <w:rFonts w:cs="Calibri"/>
                <w:sz w:val="20"/>
                <w:szCs w:val="20"/>
              </w:rPr>
              <w:t xml:space="preserve"> spp</w:t>
            </w:r>
            <w:r w:rsidRPr="25E7A772">
              <w:rPr>
                <w:rFonts w:asciiTheme="minorHAnsi" w:hAnsiTheme="minorHAnsi"/>
                <w:sz w:val="20"/>
                <w:szCs w:val="20"/>
              </w:rPr>
              <w:t>.</w:t>
            </w:r>
          </w:p>
          <w:p w14:paraId="72BC8D71" w14:textId="77777777" w:rsidR="00906F36" w:rsidRPr="00F46437" w:rsidRDefault="00906F36" w:rsidP="00615C13">
            <w:pPr>
              <w:rPr>
                <w:sz w:val="20"/>
                <w:szCs w:val="20"/>
              </w:rPr>
            </w:pPr>
          </w:p>
          <w:p w14:paraId="440BB36C" w14:textId="602E9F4D" w:rsidR="00906F36" w:rsidRPr="00F46437" w:rsidRDefault="00906F36" w:rsidP="00615C13">
            <w:pPr>
              <w:rPr>
                <w:sz w:val="20"/>
                <w:szCs w:val="20"/>
              </w:rPr>
            </w:pPr>
            <w:r w:rsidRPr="00F46437">
              <w:rPr>
                <w:sz w:val="20"/>
                <w:szCs w:val="20"/>
              </w:rPr>
              <w:t>Horse/March fly (</w:t>
            </w:r>
            <w:r w:rsidRPr="00F46437">
              <w:rPr>
                <w:i/>
                <w:iCs/>
                <w:sz w:val="20"/>
                <w:szCs w:val="20"/>
              </w:rPr>
              <w:t>Tabanus</w:t>
            </w:r>
            <w:r w:rsidRPr="00F46437">
              <w:rPr>
                <w:sz w:val="20"/>
                <w:szCs w:val="20"/>
              </w:rPr>
              <w:t>)</w:t>
            </w:r>
          </w:p>
        </w:tc>
        <w:tc>
          <w:tcPr>
            <w:tcW w:w="1560" w:type="dxa"/>
          </w:tcPr>
          <w:p w14:paraId="0FEF07AF" w14:textId="5A10DCA1" w:rsidR="00906F36" w:rsidRPr="00F46437" w:rsidRDefault="00906F36" w:rsidP="00615C13">
            <w:pPr>
              <w:rPr>
                <w:sz w:val="20"/>
                <w:szCs w:val="20"/>
              </w:rPr>
            </w:pPr>
            <w:r w:rsidRPr="00F46437">
              <w:rPr>
                <w:i/>
                <w:iCs/>
                <w:sz w:val="20"/>
                <w:szCs w:val="20"/>
              </w:rPr>
              <w:t>Tabanus latipes</w:t>
            </w:r>
            <w:r w:rsidRPr="00F46437">
              <w:rPr>
                <w:sz w:val="20"/>
                <w:szCs w:val="20"/>
              </w:rPr>
              <w:t xml:space="preserve"> – </w:t>
            </w:r>
            <w:r>
              <w:rPr>
                <w:sz w:val="20"/>
                <w:szCs w:val="20"/>
              </w:rPr>
              <w:t>World-wide, except Australia</w:t>
            </w:r>
          </w:p>
          <w:p w14:paraId="6006890F" w14:textId="77777777" w:rsidR="00906F36" w:rsidRPr="00F46437" w:rsidRDefault="00906F36" w:rsidP="00615C13">
            <w:pPr>
              <w:rPr>
                <w:sz w:val="20"/>
                <w:szCs w:val="20"/>
              </w:rPr>
            </w:pPr>
          </w:p>
          <w:p w14:paraId="75C4DF09" w14:textId="21D1BD6F" w:rsidR="00906F36" w:rsidRPr="00F46437" w:rsidRDefault="00906F36" w:rsidP="00615C13">
            <w:pPr>
              <w:rPr>
                <w:sz w:val="20"/>
                <w:szCs w:val="20"/>
              </w:rPr>
            </w:pPr>
            <w:r w:rsidRPr="00F46437">
              <w:rPr>
                <w:i/>
                <w:iCs/>
                <w:sz w:val="20"/>
                <w:szCs w:val="20"/>
              </w:rPr>
              <w:t xml:space="preserve">Haemotobia irritans – </w:t>
            </w:r>
            <w:r>
              <w:rPr>
                <w:sz w:val="20"/>
                <w:szCs w:val="20"/>
                <w:shd w:val="clear" w:color="auto" w:fill="FFFFFF"/>
              </w:rPr>
              <w:t>Global</w:t>
            </w:r>
          </w:p>
        </w:tc>
        <w:tc>
          <w:tcPr>
            <w:tcW w:w="1559" w:type="dxa"/>
          </w:tcPr>
          <w:p w14:paraId="1D8D74CE" w14:textId="79D9E388" w:rsidR="00906F36" w:rsidRPr="00F46437" w:rsidRDefault="00EC3CD3" w:rsidP="00615C13">
            <w:pPr>
              <w:rPr>
                <w:sz w:val="20"/>
                <w:szCs w:val="20"/>
              </w:rPr>
            </w:pPr>
            <w:r>
              <w:rPr>
                <w:sz w:val="20"/>
                <w:szCs w:val="20"/>
              </w:rPr>
              <w:t>High</w:t>
            </w:r>
          </w:p>
        </w:tc>
        <w:tc>
          <w:tcPr>
            <w:tcW w:w="4394" w:type="dxa"/>
          </w:tcPr>
          <w:p w14:paraId="3F79D9E2" w14:textId="416A13FC" w:rsidR="00906F36" w:rsidRPr="00F46437" w:rsidRDefault="00906F36" w:rsidP="00615C13">
            <w:pPr>
              <w:rPr>
                <w:sz w:val="20"/>
                <w:szCs w:val="20"/>
              </w:rPr>
            </w:pPr>
            <w:r w:rsidRPr="00F46437">
              <w:rPr>
                <w:sz w:val="20"/>
                <w:szCs w:val="20"/>
              </w:rPr>
              <w:t xml:space="preserve">LSDV DNA has been found in </w:t>
            </w:r>
            <w:r w:rsidRPr="00F46437">
              <w:rPr>
                <w:i/>
                <w:iCs/>
                <w:sz w:val="20"/>
                <w:szCs w:val="20"/>
              </w:rPr>
              <w:t>Tabanid</w:t>
            </w:r>
            <w:r w:rsidRPr="00F46437">
              <w:rPr>
                <w:sz w:val="20"/>
                <w:szCs w:val="20"/>
              </w:rPr>
              <w:t xml:space="preserve"> species and </w:t>
            </w:r>
            <w:r>
              <w:rPr>
                <w:sz w:val="20"/>
                <w:szCs w:val="20"/>
              </w:rPr>
              <w:t>successful transmission of LSDV to cattle has been demonstrated experimentally</w:t>
            </w:r>
            <w:r w:rsidRPr="00F46437">
              <w:rPr>
                <w:sz w:val="20"/>
                <w:szCs w:val="20"/>
              </w:rPr>
              <w:t>. One field study isolated LSDV in 14% of horse flies sampled during an outbreak but could not confirm if they played a role in transmission. It has been hypothesised that tabanids may be more competent hosts than stable flies, given they have larger mouthparts and have aggressive interrupted feeding behaviour.</w:t>
            </w:r>
          </w:p>
        </w:tc>
        <w:tc>
          <w:tcPr>
            <w:tcW w:w="3969" w:type="dxa"/>
          </w:tcPr>
          <w:p w14:paraId="40A88513" w14:textId="4B3FD15C"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jT3wB5vS","properties":{"formattedCitation":"(Sohier et al. 2019; Kahana-Sutin et al. 2017; Issimov et al. 2020; Orynbayev et al. 2021)","plainCitation":"(Sohier et al. 2019; Kahana-Sutin et al. 2017; Issimov et al. 2020; Orynbayev et al. 2021)","noteIndex":0},"citationItems":[{"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id":7775,"uris":["http://zotero.org/groups/4707929/items/6LT9KL6K"],"itemData":{"id":7775,"type":"article-journal","container-title":"Tropical Animal Health Production","DOI":"10.1007/s11250-021-02613-6","issue":"166","title":"Lumpy skin disease in Kazakhstan","URL":"https://link.springer.com/article/10.1007/s11250-021-02613-6","volume":"53","author":[{"family":"Orynbayev","given":"M.B"},{"family":"Nissanova","given":"R.K"},{"family":"Khairullin","given":"V.N"},{"family":"Issimov","given":"A"},{"family":"Zakarya","given":"K.D"},{"family":"Sultankulova","given":"K.T"},{"family":"Kutumbetov","given":"L.B"},{"family":"Tulendibayev","given":"A.B"},{"family":"Myrzakhmetova","given":"B.S"},{"family":"Burashev","given":"E.D"},{"family":"Nurabayev","given":"S.S"},{"family":"Chervyakova,","given":"O.V"},{"family":"Nakhanov","given":"A.K"},{"family":"Kock","given":"R.K"}],"accessed":{"date-parts":[["2024",2,13]]},"issued":{"date-parts":[["2021"]]}}}],"schema":"https://github.com/citation-style-language/schema/raw/master/csl-citation.json"} </w:instrText>
            </w:r>
            <w:r w:rsidRPr="00F46437">
              <w:rPr>
                <w:sz w:val="20"/>
                <w:szCs w:val="20"/>
              </w:rPr>
              <w:fldChar w:fldCharType="separate"/>
            </w:r>
            <w:r w:rsidRPr="00F46437">
              <w:rPr>
                <w:noProof/>
                <w:sz w:val="20"/>
                <w:szCs w:val="20"/>
              </w:rPr>
              <w:t>(</w:t>
            </w:r>
            <w:r w:rsidR="0063793E" w:rsidRPr="00F46437">
              <w:rPr>
                <w:sz w:val="20"/>
                <w:szCs w:val="20"/>
              </w:rPr>
              <w:t xml:space="preserve">Alexandrov, 2016; </w:t>
            </w:r>
            <w:r w:rsidRPr="00F46437">
              <w:rPr>
                <w:noProof/>
                <w:sz w:val="20"/>
                <w:szCs w:val="20"/>
              </w:rPr>
              <w:t>Sohier et al. 2019; Kahana-Sutin et al. 2017; Issimov et al. 2020; Orynbayev et al. 2021)</w:t>
            </w:r>
            <w:r w:rsidRPr="00F46437">
              <w:rPr>
                <w:sz w:val="20"/>
                <w:szCs w:val="20"/>
              </w:rPr>
              <w:fldChar w:fldCharType="end"/>
            </w:r>
          </w:p>
          <w:p w14:paraId="1C05F8CE" w14:textId="58C57437" w:rsidR="00906F36" w:rsidRPr="00F46437" w:rsidRDefault="00906F36" w:rsidP="00615C13">
            <w:pPr>
              <w:rPr>
                <w:sz w:val="20"/>
                <w:szCs w:val="20"/>
              </w:rPr>
            </w:pPr>
          </w:p>
        </w:tc>
      </w:tr>
      <w:tr w:rsidR="00906F36" w:rsidRPr="00F46437" w14:paraId="419C1ADB" w14:textId="77777777" w:rsidTr="00371B48">
        <w:trPr>
          <w:cantSplit/>
        </w:trPr>
        <w:tc>
          <w:tcPr>
            <w:tcW w:w="1413" w:type="dxa"/>
            <w:vMerge/>
          </w:tcPr>
          <w:p w14:paraId="63EA5F04" w14:textId="77777777" w:rsidR="00906F36" w:rsidRPr="00F46437" w:rsidRDefault="00906F36" w:rsidP="00615C13">
            <w:pPr>
              <w:rPr>
                <w:sz w:val="20"/>
                <w:szCs w:val="20"/>
              </w:rPr>
            </w:pPr>
          </w:p>
        </w:tc>
        <w:tc>
          <w:tcPr>
            <w:tcW w:w="1984" w:type="dxa"/>
          </w:tcPr>
          <w:p w14:paraId="314C00B5" w14:textId="77777777" w:rsidR="00906F36" w:rsidRPr="00695934" w:rsidRDefault="00906F36" w:rsidP="00615C13">
            <w:pPr>
              <w:rPr>
                <w:rStyle w:val="Emphasis"/>
                <w:rFonts w:cs="Calibri"/>
                <w:i w:val="0"/>
                <w:iCs w:val="0"/>
                <w:color w:val="1F1F1F"/>
                <w:sz w:val="20"/>
                <w:szCs w:val="20"/>
              </w:rPr>
            </w:pPr>
            <w:r w:rsidRPr="00695934">
              <w:rPr>
                <w:rStyle w:val="Emphasis"/>
                <w:rFonts w:cs="Calibri"/>
                <w:i w:val="0"/>
                <w:iCs w:val="0"/>
                <w:color w:val="1F1F1F"/>
                <w:sz w:val="20"/>
                <w:szCs w:val="20"/>
              </w:rPr>
              <w:t xml:space="preserve">House fly </w:t>
            </w:r>
          </w:p>
          <w:p w14:paraId="4BC3FAF1" w14:textId="77777777" w:rsidR="00906F36" w:rsidRPr="00F46437" w:rsidRDefault="00906F36" w:rsidP="00615C13">
            <w:pPr>
              <w:rPr>
                <w:sz w:val="20"/>
                <w:szCs w:val="20"/>
              </w:rPr>
            </w:pPr>
            <w:r w:rsidRPr="00695934">
              <w:rPr>
                <w:rStyle w:val="Emphasis"/>
                <w:rFonts w:cs="Calibri"/>
                <w:color w:val="1F1F1F"/>
                <w:sz w:val="20"/>
                <w:szCs w:val="20"/>
              </w:rPr>
              <w:t>(Musca domestica)</w:t>
            </w:r>
          </w:p>
        </w:tc>
        <w:tc>
          <w:tcPr>
            <w:tcW w:w="1560" w:type="dxa"/>
          </w:tcPr>
          <w:p w14:paraId="387ECB90" w14:textId="77777777" w:rsidR="00906F36" w:rsidRPr="00F46437" w:rsidRDefault="00906F36" w:rsidP="00615C13">
            <w:pPr>
              <w:rPr>
                <w:sz w:val="20"/>
                <w:szCs w:val="20"/>
              </w:rPr>
            </w:pPr>
            <w:r w:rsidRPr="00F46437">
              <w:rPr>
                <w:sz w:val="20"/>
                <w:szCs w:val="20"/>
              </w:rPr>
              <w:t>Global</w:t>
            </w:r>
          </w:p>
        </w:tc>
        <w:tc>
          <w:tcPr>
            <w:tcW w:w="1559" w:type="dxa"/>
          </w:tcPr>
          <w:p w14:paraId="20558C59" w14:textId="3CCA4BD3" w:rsidR="00906F36" w:rsidRPr="00F46437" w:rsidRDefault="00EC3CD3" w:rsidP="00615C13">
            <w:pPr>
              <w:rPr>
                <w:sz w:val="20"/>
                <w:szCs w:val="20"/>
              </w:rPr>
            </w:pPr>
            <w:r>
              <w:rPr>
                <w:sz w:val="20"/>
                <w:szCs w:val="20"/>
              </w:rPr>
              <w:t>Low</w:t>
            </w:r>
          </w:p>
        </w:tc>
        <w:tc>
          <w:tcPr>
            <w:tcW w:w="4394" w:type="dxa"/>
          </w:tcPr>
          <w:p w14:paraId="7FA57F37" w14:textId="56C6B689" w:rsidR="00906F36" w:rsidRPr="00F46437" w:rsidRDefault="00906F36" w:rsidP="00615C13">
            <w:pPr>
              <w:rPr>
                <w:sz w:val="20"/>
                <w:szCs w:val="20"/>
              </w:rPr>
            </w:pPr>
            <w:r w:rsidRPr="00F46437">
              <w:rPr>
                <w:sz w:val="20"/>
                <w:szCs w:val="20"/>
              </w:rPr>
              <w:t xml:space="preserve">It is hypothesised that non-biting flies could act as vectors by feeding on the carcasses of LSDV-infected cattle. During an LSD outbreak in Russia in 2017, </w:t>
            </w:r>
            <w:r w:rsidRPr="00F46437">
              <w:rPr>
                <w:i/>
                <w:iCs/>
                <w:sz w:val="20"/>
                <w:szCs w:val="20"/>
              </w:rPr>
              <w:t>M. domestica</w:t>
            </w:r>
            <w:r w:rsidRPr="00F46437">
              <w:rPr>
                <w:sz w:val="20"/>
                <w:szCs w:val="20"/>
              </w:rPr>
              <w:t xml:space="preserve"> tested positive for the presence of LSDV genomic DNA, but no evidence was found linking it to transmission to cattle hosts. Similarly, an outbreak in China in 2019 found</w:t>
            </w:r>
            <w:r>
              <w:rPr>
                <w:sz w:val="20"/>
                <w:szCs w:val="20"/>
              </w:rPr>
              <w:t xml:space="preserve"> viral DNA </w:t>
            </w:r>
            <w:r w:rsidRPr="00F46437">
              <w:rPr>
                <w:sz w:val="20"/>
                <w:szCs w:val="20"/>
              </w:rPr>
              <w:t xml:space="preserve">in </w:t>
            </w:r>
            <w:r w:rsidRPr="00F46437">
              <w:rPr>
                <w:i/>
                <w:iCs/>
                <w:sz w:val="20"/>
                <w:szCs w:val="20"/>
              </w:rPr>
              <w:t xml:space="preserve">M. domestica. </w:t>
            </w:r>
            <w:r w:rsidRPr="00F46437">
              <w:rPr>
                <w:sz w:val="20"/>
                <w:szCs w:val="20"/>
              </w:rPr>
              <w:t>It was hypothesised that non-biting</w:t>
            </w:r>
            <w:r>
              <w:rPr>
                <w:sz w:val="20"/>
                <w:szCs w:val="20"/>
              </w:rPr>
              <w:t xml:space="preserve"> flies</w:t>
            </w:r>
            <w:r w:rsidRPr="00F46437">
              <w:rPr>
                <w:sz w:val="20"/>
                <w:szCs w:val="20"/>
              </w:rPr>
              <w:t xml:space="preserve"> were the dominant insects involved</w:t>
            </w:r>
            <w:r>
              <w:rPr>
                <w:sz w:val="20"/>
                <w:szCs w:val="20"/>
              </w:rPr>
              <w:t xml:space="preserve"> in this outbreak,</w:t>
            </w:r>
            <w:r w:rsidRPr="00F46437">
              <w:rPr>
                <w:sz w:val="20"/>
                <w:szCs w:val="20"/>
              </w:rPr>
              <w:t xml:space="preserve"> but no direct evidence was found.</w:t>
            </w:r>
          </w:p>
        </w:tc>
        <w:tc>
          <w:tcPr>
            <w:tcW w:w="3969" w:type="dxa"/>
          </w:tcPr>
          <w:p w14:paraId="0B0E6096" w14:textId="392CC3E0"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ktfxxPya","properties":{"formattedCitation":"(Sprygin et al. 2020; Wang et al. 2021)","plainCitation":"(Sprygin et al. 2020; Wang et al. 2021)","noteIndex":0},"citationItems":[{"id":6388,"uris":["http://zotero.org/groups/4707929/items/EVM43W7N"],"itemData":{"id":6388,"type":"article-journal","container-title":"PLoS One","DOI":"10.1371/journal.pone.0232584","issue":"5","journalAbbreviation":"PLoS One","page":"e0232584","title":"Evidence of recombination of vaccine strains of lumpy skin disease virus with field strains, causing disease","volume":"15","author":[{"family":"Sprygin","given":""},{"family":"Pestova","given":"Y."},{"family":"Bjadovskaya","given":"O."},{"family":"Prutnikov","given":"P."},{"family":"Zinyakov","given":"N."},{"family":"Kononova","given":"S."}],"issued":{"date-parts":[["2020"]]}}},{"id":6492,"uris":["http://zotero.org/groups/4707929/items/BJ5WJ8D2"],"itemData":{"id":6492,"type":"article-journal","abstract":"Lumpy skin disease (LSD) is a devastating viral disease that occurs in cattle. In China, it was first detected in the Xin-Jiang autonomous region, near the border with Kazakhstan, in August 2019. As there were no new occurrences of LSD in either country following the first detection, the initial introduction of the virus remains unknown. Arthropod vectors were considered as potential vectors. Consequently, to identify the arthropod vectors involved in transmitting LSD virus (LSDV), an insect surveillance campaign was launched at four different sites scattered along the border, and samples from 22 flying insect species were collected and subjected to PCR assays. Following the Agianniotaki LSDV vaccine and Sprygin's general LSDV assays, two kinds of non-biting flies, namely, Musca domestica L and Muscina stabulans, were positive for LSDV. However, all the other insects tested negative. Viral DNA was only detected in wash fluid, implying body surface contamination of the virus. The negative test results suggest that non-biting flies are the dominant insects involved in the observed local epidemic. Three genomic regions encoding RPO30, GPCR, and LW126 were successfully sequenced and subjected to phylogenetic analysis. The sequences shared high homology with LSDV/Russia/Saratov/2017, a recombinant vaccine-like strain formerly identified in Russia, and clustered with LSDV vaccine strains in phylogenetic trees of RPO30 and LW126. However, the GPCR gene was seen to be solely clustered with LSDV field strains, implying differences in host affinity between these closely related vaccine-like strains. Despite this, there is no direct evidence to support cross-border transmission of the vaccine-like LSDV. To our knowledge, this is the first report of vaccine-like LSDV DNA detection in non-biting flies in China.","archive_location":"WOS:000657605900001","container-title":"Transboundary and Emerging Diseases","DOI":"10.1111/tbed.14159","ISSN":"1865-1674","journalAbbreviation":"Transbound Emerg Dis","title":"Analysis of vaccine-like lumpy skin disease virus from flies near the western border of China","author":[{"family":"Wang","given":"Y"},{"family":"Zhao","given":"L"},{"family":"Yang","given":"J"},{"family":"Shi","given":"MM"},{"family":"Nie","given":"FP"},{"family":"Liu","given":"SF"},{"family":"Wang","given":"ZB"},{"family":"Huang","given":"DC"},{"family":"Wu","given":"HB"},{"family":"Li","given":"DD"},{"family":"Lin","given":"H"},{"family":"Li","given":"YG"}],"issued":{"date-parts":[["2021"]]}}}],"schema":"https://github.com/citation-style-language/schema/raw/master/csl-citation.json"} </w:instrText>
            </w:r>
            <w:r w:rsidRPr="00F46437">
              <w:rPr>
                <w:sz w:val="20"/>
                <w:szCs w:val="20"/>
              </w:rPr>
              <w:fldChar w:fldCharType="separate"/>
            </w:r>
            <w:r w:rsidRPr="00F46437">
              <w:rPr>
                <w:noProof/>
                <w:sz w:val="20"/>
                <w:szCs w:val="20"/>
              </w:rPr>
              <w:t>(Sprygin et al. 2020; Wang et al. 2021)</w:t>
            </w:r>
            <w:r w:rsidRPr="00F46437">
              <w:rPr>
                <w:sz w:val="20"/>
                <w:szCs w:val="20"/>
              </w:rPr>
              <w:fldChar w:fldCharType="end"/>
            </w:r>
          </w:p>
        </w:tc>
      </w:tr>
      <w:tr w:rsidR="00906F36" w:rsidRPr="00F46437" w14:paraId="1E9B329F" w14:textId="77777777" w:rsidTr="00371B48">
        <w:trPr>
          <w:cantSplit/>
        </w:trPr>
        <w:tc>
          <w:tcPr>
            <w:tcW w:w="1413" w:type="dxa"/>
            <w:vMerge/>
            <w:vAlign w:val="center"/>
          </w:tcPr>
          <w:p w14:paraId="1CBF1E86" w14:textId="77777777" w:rsidR="00906F36" w:rsidRPr="00F46437" w:rsidRDefault="00906F36" w:rsidP="00615C13">
            <w:pPr>
              <w:jc w:val="center"/>
              <w:rPr>
                <w:sz w:val="20"/>
                <w:szCs w:val="20"/>
              </w:rPr>
            </w:pPr>
          </w:p>
        </w:tc>
        <w:tc>
          <w:tcPr>
            <w:tcW w:w="1984" w:type="dxa"/>
          </w:tcPr>
          <w:p w14:paraId="6B02C1C9" w14:textId="77777777" w:rsidR="00906F36" w:rsidRPr="00695934" w:rsidRDefault="00906F36" w:rsidP="00615C13">
            <w:pPr>
              <w:rPr>
                <w:rStyle w:val="Emphasis"/>
                <w:rFonts w:cs="Calibri"/>
                <w:i w:val="0"/>
                <w:iCs w:val="0"/>
                <w:color w:val="1F1F1F"/>
                <w:sz w:val="20"/>
                <w:szCs w:val="20"/>
              </w:rPr>
            </w:pPr>
            <w:r w:rsidRPr="00F46437">
              <w:rPr>
                <w:rStyle w:val="Emphasis"/>
                <w:color w:val="1F1F1F"/>
                <w:sz w:val="20"/>
                <w:szCs w:val="20"/>
              </w:rPr>
              <w:t xml:space="preserve">False stable </w:t>
            </w:r>
            <w:r w:rsidRPr="00695934">
              <w:rPr>
                <w:rStyle w:val="Emphasis"/>
                <w:rFonts w:cs="Calibri"/>
                <w:color w:val="1F1F1F"/>
                <w:sz w:val="20"/>
                <w:szCs w:val="20"/>
              </w:rPr>
              <w:t xml:space="preserve">fly </w:t>
            </w:r>
          </w:p>
          <w:p w14:paraId="63D12451" w14:textId="77777777" w:rsidR="00906F36" w:rsidRPr="00F46437" w:rsidRDefault="00906F36" w:rsidP="00615C13">
            <w:pPr>
              <w:rPr>
                <w:sz w:val="20"/>
                <w:szCs w:val="20"/>
              </w:rPr>
            </w:pPr>
            <w:r w:rsidRPr="00695934">
              <w:rPr>
                <w:rStyle w:val="Emphasis"/>
                <w:rFonts w:cs="Calibri"/>
                <w:color w:val="1F1F1F"/>
                <w:sz w:val="20"/>
                <w:szCs w:val="20"/>
              </w:rPr>
              <w:t>(Musca stabulans</w:t>
            </w:r>
            <w:r w:rsidRPr="00F46437">
              <w:rPr>
                <w:rStyle w:val="Emphasis"/>
                <w:color w:val="1F1F1F"/>
                <w:sz w:val="20"/>
                <w:szCs w:val="20"/>
              </w:rPr>
              <w:t>)</w:t>
            </w:r>
          </w:p>
        </w:tc>
        <w:tc>
          <w:tcPr>
            <w:tcW w:w="1560" w:type="dxa"/>
          </w:tcPr>
          <w:p w14:paraId="696B31A2" w14:textId="77777777" w:rsidR="00906F36" w:rsidRPr="00F46437" w:rsidRDefault="00906F36" w:rsidP="00615C13">
            <w:pPr>
              <w:rPr>
                <w:sz w:val="20"/>
                <w:szCs w:val="20"/>
              </w:rPr>
            </w:pPr>
            <w:r w:rsidRPr="00F46437">
              <w:rPr>
                <w:sz w:val="20"/>
                <w:szCs w:val="20"/>
              </w:rPr>
              <w:t>Global</w:t>
            </w:r>
          </w:p>
        </w:tc>
        <w:tc>
          <w:tcPr>
            <w:tcW w:w="1559" w:type="dxa"/>
          </w:tcPr>
          <w:p w14:paraId="54523BC5" w14:textId="1A66703F" w:rsidR="00906F36" w:rsidRPr="00F46437" w:rsidRDefault="00EC3CD3" w:rsidP="00615C13">
            <w:pPr>
              <w:rPr>
                <w:sz w:val="20"/>
                <w:szCs w:val="20"/>
              </w:rPr>
            </w:pPr>
            <w:r>
              <w:rPr>
                <w:sz w:val="20"/>
                <w:szCs w:val="20"/>
              </w:rPr>
              <w:t>Low</w:t>
            </w:r>
          </w:p>
        </w:tc>
        <w:tc>
          <w:tcPr>
            <w:tcW w:w="4394" w:type="dxa"/>
          </w:tcPr>
          <w:p w14:paraId="73330007" w14:textId="0CF5FF5D" w:rsidR="00906F36" w:rsidRPr="00F46437" w:rsidRDefault="00906F36" w:rsidP="00615C13">
            <w:pPr>
              <w:rPr>
                <w:sz w:val="20"/>
                <w:szCs w:val="20"/>
              </w:rPr>
            </w:pPr>
            <w:r w:rsidRPr="00F46437">
              <w:rPr>
                <w:sz w:val="20"/>
                <w:szCs w:val="20"/>
              </w:rPr>
              <w:t xml:space="preserve">An outbreak in China in 2019 found LSDV in </w:t>
            </w:r>
            <w:r w:rsidRPr="00F46437">
              <w:rPr>
                <w:i/>
                <w:iCs/>
                <w:sz w:val="20"/>
                <w:szCs w:val="20"/>
              </w:rPr>
              <w:t xml:space="preserve">M. stabulans. </w:t>
            </w:r>
            <w:r w:rsidRPr="00F46437">
              <w:rPr>
                <w:sz w:val="20"/>
                <w:szCs w:val="20"/>
              </w:rPr>
              <w:t>It was hypothesised that non-biting</w:t>
            </w:r>
            <w:r w:rsidRPr="00F46437">
              <w:rPr>
                <w:i/>
                <w:iCs/>
                <w:sz w:val="20"/>
                <w:szCs w:val="20"/>
              </w:rPr>
              <w:t xml:space="preserve"> </w:t>
            </w:r>
            <w:r w:rsidRPr="00F46437">
              <w:rPr>
                <w:sz w:val="20"/>
                <w:szCs w:val="20"/>
              </w:rPr>
              <w:t>flies</w:t>
            </w:r>
            <w:r w:rsidRPr="00F46437">
              <w:rPr>
                <w:i/>
                <w:iCs/>
                <w:sz w:val="20"/>
                <w:szCs w:val="20"/>
              </w:rPr>
              <w:t xml:space="preserve"> </w:t>
            </w:r>
            <w:r w:rsidRPr="00F46437">
              <w:rPr>
                <w:sz w:val="20"/>
                <w:szCs w:val="20"/>
              </w:rPr>
              <w:t>were the dominant insects involved</w:t>
            </w:r>
            <w:r>
              <w:rPr>
                <w:sz w:val="20"/>
                <w:szCs w:val="20"/>
              </w:rPr>
              <w:t xml:space="preserve"> in this outbreak,</w:t>
            </w:r>
            <w:r w:rsidRPr="00F46437">
              <w:rPr>
                <w:sz w:val="20"/>
                <w:szCs w:val="20"/>
              </w:rPr>
              <w:t xml:space="preserve"> but no direct evidence of transmission was found.</w:t>
            </w:r>
          </w:p>
        </w:tc>
        <w:tc>
          <w:tcPr>
            <w:tcW w:w="3969" w:type="dxa"/>
          </w:tcPr>
          <w:p w14:paraId="06950987" w14:textId="56A74AD2"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v3ZYYHVq","properties":{"formattedCitation":"(Wang et al. 2021)","plainCitation":"(Wang et al. 2021)","noteIndex":0},"citationItems":[{"id":6492,"uris":["http://zotero.org/groups/4707929/items/BJ5WJ8D2"],"itemData":{"id":6492,"type":"article-journal","abstract":"Lumpy skin disease (LSD) is a devastating viral disease that occurs in cattle. In China, it was first detected in the Xin-Jiang autonomous region, near the border with Kazakhstan, in August 2019. As there were no new occurrences of LSD in either country following the first detection, the initial introduction of the virus remains unknown. Arthropod vectors were considered as potential vectors. Consequently, to identify the arthropod vectors involved in transmitting LSD virus (LSDV), an insect surveillance campaign was launched at four different sites scattered along the border, and samples from 22 flying insect species were collected and subjected to PCR assays. Following the Agianniotaki LSDV vaccine and Sprygin's general LSDV assays, two kinds of non-biting flies, namely, Musca domestica L and Muscina stabulans, were positive for LSDV. However, all the other insects tested negative. Viral DNA was only detected in wash fluid, implying body surface contamination of the virus. The negative test results suggest that non-biting flies are the dominant insects involved in the observed local epidemic. Three genomic regions encoding RPO30, GPCR, and LW126 were successfully sequenced and subjected to phylogenetic analysis. The sequences shared high homology with LSDV/Russia/Saratov/2017, a recombinant vaccine-like strain formerly identified in Russia, and clustered with LSDV vaccine strains in phylogenetic trees of RPO30 and LW126. However, the GPCR gene was seen to be solely clustered with LSDV field strains, implying differences in host affinity between these closely related vaccine-like strains. Despite this, there is no direct evidence to support cross-border transmission of the vaccine-like LSDV. To our knowledge, this is the first report of vaccine-like LSDV DNA detection in non-biting flies in China.","archive_location":"WOS:000657605900001","container-title":"Transboundary and Emerging Diseases","DOI":"10.1111/tbed.14159","ISSN":"1865-1674","journalAbbreviation":"Transbound Emerg Dis","title":"Analysis of vaccine-like lumpy skin disease virus from flies near the western border of China","author":[{"family":"Wang","given":"Y"},{"family":"Zhao","given":"L"},{"family":"Yang","given":"J"},{"family":"Shi","given":"MM"},{"family":"Nie","given":"FP"},{"family":"Liu","given":"SF"},{"family":"Wang","given":"ZB"},{"family":"Huang","given":"DC"},{"family":"Wu","given":"HB"},{"family":"Li","given":"DD"},{"family":"Lin","given":"H"},{"family":"Li","given":"YG"}],"issued":{"date-parts":[["2021"]]}}}],"schema":"https://github.com/citation-style-language/schema/raw/master/csl-citation.json"} </w:instrText>
            </w:r>
            <w:r w:rsidRPr="00F46437">
              <w:rPr>
                <w:sz w:val="20"/>
                <w:szCs w:val="20"/>
              </w:rPr>
              <w:fldChar w:fldCharType="separate"/>
            </w:r>
            <w:r w:rsidRPr="00F46437">
              <w:rPr>
                <w:noProof/>
                <w:sz w:val="20"/>
                <w:szCs w:val="20"/>
              </w:rPr>
              <w:t>(Wang et al. 2021)</w:t>
            </w:r>
            <w:r w:rsidRPr="00F46437">
              <w:rPr>
                <w:sz w:val="20"/>
                <w:szCs w:val="20"/>
              </w:rPr>
              <w:fldChar w:fldCharType="end"/>
            </w:r>
          </w:p>
        </w:tc>
      </w:tr>
      <w:tr w:rsidR="00906F36" w:rsidRPr="00F46437" w14:paraId="01009D80" w14:textId="77777777" w:rsidTr="00371B48">
        <w:trPr>
          <w:cantSplit/>
        </w:trPr>
        <w:tc>
          <w:tcPr>
            <w:tcW w:w="1413" w:type="dxa"/>
            <w:vMerge w:val="restart"/>
            <w:vAlign w:val="center"/>
          </w:tcPr>
          <w:p w14:paraId="42F1C88A" w14:textId="77777777" w:rsidR="00906F36" w:rsidRPr="00695934" w:rsidRDefault="00906F36" w:rsidP="00615C13">
            <w:pPr>
              <w:jc w:val="center"/>
              <w:rPr>
                <w:rFonts w:cs="Calibri"/>
                <w:sz w:val="20"/>
                <w:szCs w:val="20"/>
              </w:rPr>
            </w:pPr>
            <w:r w:rsidRPr="00695934">
              <w:rPr>
                <w:rFonts w:cs="Calibri"/>
                <w:sz w:val="20"/>
                <w:szCs w:val="20"/>
              </w:rPr>
              <w:t>Mosquitoes (</w:t>
            </w:r>
            <w:r w:rsidRPr="00695934">
              <w:rPr>
                <w:rStyle w:val="Emphasis"/>
                <w:rFonts w:cs="Calibri"/>
                <w:color w:val="1F1F1F"/>
                <w:sz w:val="20"/>
                <w:szCs w:val="20"/>
              </w:rPr>
              <w:t>Culicidae)</w:t>
            </w:r>
          </w:p>
        </w:tc>
        <w:tc>
          <w:tcPr>
            <w:tcW w:w="1984" w:type="dxa"/>
          </w:tcPr>
          <w:p w14:paraId="50A73A9C" w14:textId="3998A9B2" w:rsidR="00906F36" w:rsidRPr="00F46437" w:rsidRDefault="00906F36" w:rsidP="00615C13">
            <w:pPr>
              <w:rPr>
                <w:sz w:val="20"/>
                <w:szCs w:val="20"/>
              </w:rPr>
            </w:pPr>
            <w:r>
              <w:rPr>
                <w:sz w:val="20"/>
                <w:szCs w:val="20"/>
              </w:rPr>
              <w:t>Dengue</w:t>
            </w:r>
            <w:r w:rsidRPr="00F46437">
              <w:rPr>
                <w:sz w:val="20"/>
                <w:szCs w:val="20"/>
              </w:rPr>
              <w:t xml:space="preserve"> mosquito </w:t>
            </w:r>
          </w:p>
          <w:p w14:paraId="3A8062C4" w14:textId="77777777" w:rsidR="00906F36" w:rsidRPr="00F46437" w:rsidRDefault="00906F36" w:rsidP="00615C13">
            <w:pPr>
              <w:rPr>
                <w:sz w:val="20"/>
                <w:szCs w:val="20"/>
              </w:rPr>
            </w:pPr>
            <w:r w:rsidRPr="00F46437">
              <w:rPr>
                <w:sz w:val="20"/>
                <w:szCs w:val="20"/>
              </w:rPr>
              <w:t>(</w:t>
            </w:r>
            <w:r w:rsidRPr="00F46437">
              <w:rPr>
                <w:i/>
                <w:iCs/>
                <w:sz w:val="20"/>
                <w:szCs w:val="20"/>
              </w:rPr>
              <w:t>Aedes aegyptii</w:t>
            </w:r>
            <w:r w:rsidRPr="00F46437">
              <w:rPr>
                <w:sz w:val="20"/>
                <w:szCs w:val="20"/>
              </w:rPr>
              <w:t>)</w:t>
            </w:r>
          </w:p>
        </w:tc>
        <w:tc>
          <w:tcPr>
            <w:tcW w:w="1560" w:type="dxa"/>
          </w:tcPr>
          <w:p w14:paraId="6A59C8DA" w14:textId="77777777" w:rsidR="00906F36" w:rsidRPr="00F46437" w:rsidRDefault="00906F36" w:rsidP="00615C13">
            <w:pPr>
              <w:rPr>
                <w:sz w:val="20"/>
                <w:szCs w:val="20"/>
              </w:rPr>
            </w:pPr>
            <w:r w:rsidRPr="00F46437">
              <w:rPr>
                <w:sz w:val="20"/>
                <w:szCs w:val="20"/>
              </w:rPr>
              <w:t>Global, limited distribution in Australia (central and northern Queensland)</w:t>
            </w:r>
          </w:p>
        </w:tc>
        <w:tc>
          <w:tcPr>
            <w:tcW w:w="1559" w:type="dxa"/>
          </w:tcPr>
          <w:p w14:paraId="34C845CA" w14:textId="42C9690B" w:rsidR="00906F36" w:rsidRPr="00F46437" w:rsidRDefault="00EC3CD3" w:rsidP="00615C13">
            <w:pPr>
              <w:rPr>
                <w:sz w:val="20"/>
                <w:szCs w:val="20"/>
              </w:rPr>
            </w:pPr>
            <w:r>
              <w:rPr>
                <w:sz w:val="20"/>
                <w:szCs w:val="20"/>
              </w:rPr>
              <w:t>Very low</w:t>
            </w:r>
          </w:p>
        </w:tc>
        <w:tc>
          <w:tcPr>
            <w:tcW w:w="4394" w:type="dxa"/>
          </w:tcPr>
          <w:p w14:paraId="3DF71E61" w14:textId="71CBDC1D" w:rsidR="00906F36" w:rsidRPr="00F46437" w:rsidRDefault="00906F36" w:rsidP="00615C13">
            <w:pPr>
              <w:rPr>
                <w:sz w:val="20"/>
                <w:szCs w:val="20"/>
              </w:rPr>
            </w:pPr>
            <w:r w:rsidRPr="00F46437">
              <w:rPr>
                <w:sz w:val="20"/>
                <w:szCs w:val="20"/>
              </w:rPr>
              <w:t xml:space="preserve">LSDV has been isolated from </w:t>
            </w:r>
            <w:r w:rsidRPr="00F46437">
              <w:rPr>
                <w:i/>
                <w:iCs/>
                <w:sz w:val="20"/>
                <w:szCs w:val="20"/>
              </w:rPr>
              <w:t>A</w:t>
            </w:r>
            <w:r>
              <w:rPr>
                <w:i/>
                <w:iCs/>
                <w:sz w:val="20"/>
                <w:szCs w:val="20"/>
              </w:rPr>
              <w:t>e</w:t>
            </w:r>
            <w:r w:rsidRPr="00F46437">
              <w:rPr>
                <w:i/>
                <w:iCs/>
                <w:sz w:val="20"/>
                <w:szCs w:val="20"/>
              </w:rPr>
              <w:t>. aegypti</w:t>
            </w:r>
            <w:r w:rsidRPr="00F46437">
              <w:rPr>
                <w:sz w:val="20"/>
                <w:szCs w:val="20"/>
              </w:rPr>
              <w:t xml:space="preserve">. It has been shown to </w:t>
            </w:r>
            <w:r>
              <w:rPr>
                <w:sz w:val="20"/>
                <w:szCs w:val="20"/>
              </w:rPr>
              <w:t xml:space="preserve">have the longest retention period of LSDV for any vector tested. </w:t>
            </w:r>
            <w:r w:rsidRPr="00F46437">
              <w:rPr>
                <w:sz w:val="20"/>
                <w:szCs w:val="20"/>
              </w:rPr>
              <w:t xml:space="preserve">In one study, after feeding on LSDV-rich skin lesions, </w:t>
            </w:r>
            <w:r w:rsidRPr="00F46437">
              <w:rPr>
                <w:i/>
                <w:iCs/>
                <w:sz w:val="20"/>
                <w:szCs w:val="20"/>
              </w:rPr>
              <w:t>A</w:t>
            </w:r>
            <w:r>
              <w:rPr>
                <w:i/>
                <w:iCs/>
                <w:sz w:val="20"/>
                <w:szCs w:val="20"/>
              </w:rPr>
              <w:t>e</w:t>
            </w:r>
            <w:r w:rsidRPr="00F46437">
              <w:rPr>
                <w:i/>
                <w:iCs/>
                <w:sz w:val="20"/>
                <w:szCs w:val="20"/>
              </w:rPr>
              <w:t>. aegypti</w:t>
            </w:r>
            <w:r w:rsidRPr="00F46437">
              <w:rPr>
                <w:sz w:val="20"/>
                <w:szCs w:val="20"/>
              </w:rPr>
              <w:t xml:space="preserve"> mosquitoes were shown to </w:t>
            </w:r>
            <w:r>
              <w:rPr>
                <w:sz w:val="20"/>
                <w:szCs w:val="20"/>
              </w:rPr>
              <w:t>transmit</w:t>
            </w:r>
            <w:r w:rsidRPr="00F46437">
              <w:rPr>
                <w:sz w:val="20"/>
                <w:szCs w:val="20"/>
              </w:rPr>
              <w:t xml:space="preserve"> the virus to susceptible cattle over two to six days.</w:t>
            </w:r>
            <w:r>
              <w:rPr>
                <w:sz w:val="20"/>
                <w:szCs w:val="20"/>
              </w:rPr>
              <w:t xml:space="preserve"> The strong preference of this species for human hosts reduces its potential importance as a vector for livestock diseases.</w:t>
            </w:r>
          </w:p>
        </w:tc>
        <w:tc>
          <w:tcPr>
            <w:tcW w:w="3969" w:type="dxa"/>
          </w:tcPr>
          <w:p w14:paraId="4C55573D" w14:textId="4A1482C0" w:rsidR="00906F36" w:rsidRPr="004944B3" w:rsidRDefault="00906F36" w:rsidP="00615C13">
            <w:pPr>
              <w:rPr>
                <w:sz w:val="20"/>
                <w:szCs w:val="20"/>
                <w:shd w:val="clear" w:color="auto" w:fill="FFFFFF"/>
              </w:rPr>
            </w:pPr>
            <w:r w:rsidRPr="004944B3">
              <w:rPr>
                <w:sz w:val="20"/>
                <w:szCs w:val="20"/>
                <w:shd w:val="clear" w:color="auto" w:fill="FFFFFF"/>
              </w:rPr>
              <w:fldChar w:fldCharType="begin"/>
            </w:r>
            <w:r w:rsidR="006B0536">
              <w:rPr>
                <w:sz w:val="20"/>
                <w:szCs w:val="20"/>
                <w:shd w:val="clear" w:color="auto" w:fill="FFFFFF"/>
              </w:rPr>
              <w:instrText xml:space="preserve"> ADDIN ZOTERO_ITEM CSL_CITATION {"citationID":"iKpoJWzy","properties":{"formattedCitation":"(Gubbins 2019; C. M. Chihota et al. 2001; Bianchini et al. 2023; Paslaru et al. 2022; Sanz-Bernardo et al. 2021; Trewin et al. 2017; Stephenson et al. 2019; Scott et al. 2000)","plainCitation":"(Gubbins 2019; C. M. Chihota et al. 2001; Bianchini et al. 2023; Paslaru et al. 2022; Sanz-Bernardo et al. 2021; Trewin et al. 2017; Stephenson et al. 2019; Scott et al. 2000)","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id":6536,"uris":["http://zotero.org/groups/4707929/items/GI5TLUTZ"],"itemData":{"id":6536,"type":"article-journal","container-title":"PLoS Neglected Tropical Diseases","DOI":"10.1371/journal.pntd.0005848","issue":"8","journalAbbreviation":"PLoS Negl Trop Dis","note":"publisher: Public Library of Science San Francisco, CA USA","page":"e0005848","source":"Google Scholar","title":"The elimination of the dengue vector, &lt;i&gt;Aedes aegypti&lt;/i&gt;, from Brisbane, Australia: The role of surveillance, larval habitat removal and policy","title-short":"PLoS Negl Trop Dis","volume":"11","author":[{"family":"Trewin","given":"Brendan J."},{"family":"Darbro","given":"Jonathan M."},{"family":"Jansen","given":"Cassie C."},{"family":"Schellhorn","given":"Nancy A."},{"family":"Zalucki","given":"Myron P."},{"family":"Hurst","given":"Tim P."},{"family":"Devine","given":"Gregor J."}],"issued":{"date-parts":[["2017"]]}}},{"id":8056,"uris":["http://zotero.org/groups/4707929/items/WD3F8I8L"],"itemData":{"id":8056,"type":"article-journal","abstract":"Mosquito-borne pathogens contribute significantly to the global burden of disease, infecting millions of people each year. Mosquito feeding is critical to the transmission dynamics of pathogens, and thus it is important to understanding and interpreting mosquito feeding patterns. In this paper we explore mosquito feeding patterns and their implications for disease ecology through a meta-analysis of published blood meal results collected across Australia from more than 12,000 blood meals from 22 species. To assess mosquito-vertebrate associations and identify mosquitoes on a spectrum of generalist or specialist feeders, we analysed blood meal data in two ways; first using a novel odds ratio analysis, and secondly by calculating Shannon’s diversity scores.","container-title":"Parasites &amp; Vectors","DOI":"10.1186/s13071-019-3405-z","ISSN":"1756-3305","issue":"1","journalAbbreviation":"Parasites &amp; Vectors","page":"156","source":"BioMed Central","title":"Interpreting mosquito feeding patterns in Australia through an ecological lens: an analysis of blood meal studies","title-short":"Interpreting mosquito feeding patterns in Australia through an ecological lens","volume":"12","author":[{"family":"Stephenson","given":"Eloise B."},{"family":"Murphy","given":"Amanda K."},{"family":"Jansen","given":"Cassie C."},{"family":"Peel","given":"Alison J."},{"family":"McCallum","given":"Hamish"}],"issued":{"date-parts":[["2019",4,4]]}}},{"id":8059,"uris":["http://zotero.org/groups/4707929/items/JM3CIR6N"],"itemData":{"id":8059,"type":"article-journal","container-title":"J Med Entomol","DOI":"10.1603/0022-2585-37.1.89","issue":"1","page":"89-101","title":"Longitudinal studies of Aedes aegypti (Diptera: Culicidae) in Thailand and Puerto Rico: blood feeding frequency - PubMed","volume":"37","author":[{"family":"Scott","given":"T.W"},{"family":"Amerasinghe","given":"P.H"},{"family":"Morrison","given":"A.C"},{"family":"Lorenz","given":"L.H"},{"family":"Clark","given":"G.G"},{"family":"Strickman","given":"D"},{"family":"Kittayapong","given":"P"},{"family":"Edman","given":"J.D"}],"issued":{"date-parts":[["2000"]]}}}],"schema":"https://github.com/citation-style-language/schema/raw/master/csl-citation.json"} </w:instrText>
            </w:r>
            <w:r w:rsidRPr="004944B3">
              <w:rPr>
                <w:sz w:val="20"/>
                <w:szCs w:val="20"/>
                <w:shd w:val="clear" w:color="auto" w:fill="FFFFFF"/>
              </w:rPr>
              <w:fldChar w:fldCharType="separate"/>
            </w:r>
            <w:r w:rsidR="003B0144">
              <w:rPr>
                <w:noProof/>
                <w:sz w:val="20"/>
                <w:szCs w:val="20"/>
                <w:shd w:val="clear" w:color="auto" w:fill="FFFFFF"/>
              </w:rPr>
              <w:t>(Gubbins 2019; C. M. Chihota et al. 2001; Bianchini et al. 2023; Paslaru et al. 2022; Sanz-Bernardo et al. 2021; Trewin et al. 2017; Stephenson et al. 2019; Scott et al. 2000)</w:t>
            </w:r>
            <w:r w:rsidRPr="004944B3">
              <w:rPr>
                <w:sz w:val="20"/>
                <w:szCs w:val="20"/>
                <w:shd w:val="clear" w:color="auto" w:fill="FFFFFF"/>
              </w:rPr>
              <w:fldChar w:fldCharType="end"/>
            </w:r>
          </w:p>
        </w:tc>
      </w:tr>
      <w:tr w:rsidR="00906F36" w:rsidRPr="00F46437" w14:paraId="2976C27D" w14:textId="77777777" w:rsidTr="00371B48">
        <w:trPr>
          <w:cantSplit/>
        </w:trPr>
        <w:tc>
          <w:tcPr>
            <w:tcW w:w="1413" w:type="dxa"/>
            <w:vMerge/>
          </w:tcPr>
          <w:p w14:paraId="0FA6DEEA" w14:textId="77777777" w:rsidR="00906F36" w:rsidRPr="00F46437" w:rsidRDefault="00906F36" w:rsidP="00615C13">
            <w:pPr>
              <w:rPr>
                <w:sz w:val="20"/>
                <w:szCs w:val="20"/>
              </w:rPr>
            </w:pPr>
          </w:p>
        </w:tc>
        <w:tc>
          <w:tcPr>
            <w:tcW w:w="1984" w:type="dxa"/>
          </w:tcPr>
          <w:p w14:paraId="0FC27F51" w14:textId="77777777" w:rsidR="00906F36" w:rsidRPr="00F46437" w:rsidRDefault="00906F36" w:rsidP="00615C13">
            <w:pPr>
              <w:rPr>
                <w:sz w:val="20"/>
                <w:szCs w:val="20"/>
              </w:rPr>
            </w:pPr>
            <w:r w:rsidRPr="00F46437">
              <w:rPr>
                <w:sz w:val="20"/>
                <w:szCs w:val="20"/>
              </w:rPr>
              <w:t>Asian malaria mosquito</w:t>
            </w:r>
          </w:p>
          <w:p w14:paraId="339B1045" w14:textId="77777777" w:rsidR="00906F36" w:rsidRPr="00F46437" w:rsidRDefault="00906F36" w:rsidP="00615C13">
            <w:pPr>
              <w:rPr>
                <w:sz w:val="20"/>
                <w:szCs w:val="20"/>
              </w:rPr>
            </w:pPr>
            <w:r w:rsidRPr="00F46437">
              <w:rPr>
                <w:rStyle w:val="Emphasis"/>
                <w:sz w:val="20"/>
                <w:szCs w:val="20"/>
              </w:rPr>
              <w:t>(Anopheles stephensi)</w:t>
            </w:r>
          </w:p>
        </w:tc>
        <w:tc>
          <w:tcPr>
            <w:tcW w:w="1560" w:type="dxa"/>
          </w:tcPr>
          <w:p w14:paraId="5ECBEDFC" w14:textId="0E867696" w:rsidR="00906F36" w:rsidRPr="00F46437" w:rsidRDefault="00906F36" w:rsidP="00615C13">
            <w:pPr>
              <w:rPr>
                <w:sz w:val="20"/>
                <w:szCs w:val="20"/>
              </w:rPr>
            </w:pPr>
            <w:r w:rsidRPr="00F46437">
              <w:rPr>
                <w:sz w:val="20"/>
                <w:szCs w:val="20"/>
              </w:rPr>
              <w:t xml:space="preserve">Africa, Southern Asia, </w:t>
            </w:r>
            <w:r w:rsidR="00371B48" w:rsidRPr="00F46437">
              <w:rPr>
                <w:sz w:val="20"/>
                <w:szCs w:val="20"/>
              </w:rPr>
              <w:t>Arabian Peninsula</w:t>
            </w:r>
          </w:p>
        </w:tc>
        <w:tc>
          <w:tcPr>
            <w:tcW w:w="1559" w:type="dxa"/>
          </w:tcPr>
          <w:p w14:paraId="23B1B89C" w14:textId="4844F292" w:rsidR="00906F36" w:rsidRPr="00F46437" w:rsidRDefault="00EC3CD3" w:rsidP="00615C13">
            <w:pPr>
              <w:rPr>
                <w:sz w:val="20"/>
                <w:szCs w:val="20"/>
              </w:rPr>
            </w:pPr>
            <w:r>
              <w:rPr>
                <w:sz w:val="20"/>
                <w:szCs w:val="20"/>
              </w:rPr>
              <w:t>Low</w:t>
            </w:r>
          </w:p>
        </w:tc>
        <w:tc>
          <w:tcPr>
            <w:tcW w:w="4394" w:type="dxa"/>
          </w:tcPr>
          <w:p w14:paraId="51511999" w14:textId="022A169A" w:rsidR="00906F36" w:rsidRPr="00F46437" w:rsidRDefault="00906F36" w:rsidP="00615C13">
            <w:pPr>
              <w:rPr>
                <w:sz w:val="20"/>
                <w:szCs w:val="20"/>
              </w:rPr>
            </w:pPr>
            <w:r w:rsidRPr="00F46437">
              <w:rPr>
                <w:sz w:val="20"/>
                <w:szCs w:val="20"/>
              </w:rPr>
              <w:t xml:space="preserve">To date, experimental transmission of LSDV to cattle has been unsuccessful. </w:t>
            </w:r>
            <w:r w:rsidRPr="00F46437">
              <w:rPr>
                <w:rStyle w:val="Emphasis"/>
                <w:sz w:val="20"/>
                <w:szCs w:val="20"/>
              </w:rPr>
              <w:t>A. stephensi</w:t>
            </w:r>
            <w:r w:rsidRPr="00F46437">
              <w:rPr>
                <w:sz w:val="20"/>
                <w:szCs w:val="20"/>
              </w:rPr>
              <w:t xml:space="preserve"> is currently considered to be an inefficient vector.</w:t>
            </w:r>
          </w:p>
        </w:tc>
        <w:tc>
          <w:tcPr>
            <w:tcW w:w="3969" w:type="dxa"/>
          </w:tcPr>
          <w:p w14:paraId="2F4FF500" w14:textId="0223E848"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1JUJoQnT","properties":{"formattedCitation":"(Gubbins 2019; C. M. Chihota et al. 2001; Bianchini et al. 2023; Paslaru et al. 2022; Sanz-Bernardo et al. 2021)","plainCitation":"(Gubbins 2019; C. M. Chihota et al. 2001; Bianchini et al. 2023; Paslaru et al. 2022; Sanz-Bernardo et al. 2021)","dontUpdate":true,"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Pr="00F46437">
              <w:rPr>
                <w:sz w:val="20"/>
                <w:szCs w:val="20"/>
              </w:rPr>
              <w:fldChar w:fldCharType="separate"/>
            </w:r>
            <w:r>
              <w:rPr>
                <w:noProof/>
                <w:sz w:val="20"/>
                <w:szCs w:val="20"/>
              </w:rPr>
              <w:t>(Gubbins 2019; Chihota et al. 2001; Bianchini et al. 2023; Paslaru et al. 2022; Sanz-Bernardo et al. 2021)</w:t>
            </w:r>
            <w:r w:rsidRPr="00F46437">
              <w:rPr>
                <w:sz w:val="20"/>
                <w:szCs w:val="20"/>
              </w:rPr>
              <w:fldChar w:fldCharType="end"/>
            </w:r>
          </w:p>
        </w:tc>
      </w:tr>
      <w:tr w:rsidR="00906F36" w:rsidRPr="00F46437" w14:paraId="7A3F1157" w14:textId="77777777" w:rsidTr="00371B48">
        <w:trPr>
          <w:cantSplit/>
        </w:trPr>
        <w:tc>
          <w:tcPr>
            <w:tcW w:w="1413" w:type="dxa"/>
            <w:vMerge/>
          </w:tcPr>
          <w:p w14:paraId="4C1005CF" w14:textId="77777777" w:rsidR="00906F36" w:rsidRPr="00F46437" w:rsidRDefault="00906F36" w:rsidP="00615C13">
            <w:pPr>
              <w:rPr>
                <w:sz w:val="20"/>
                <w:szCs w:val="20"/>
              </w:rPr>
            </w:pPr>
          </w:p>
        </w:tc>
        <w:tc>
          <w:tcPr>
            <w:tcW w:w="1984" w:type="dxa"/>
          </w:tcPr>
          <w:p w14:paraId="1DBBAC38" w14:textId="77777777" w:rsidR="00906F36" w:rsidRPr="00F46437" w:rsidRDefault="00906F36" w:rsidP="00615C13">
            <w:pPr>
              <w:rPr>
                <w:sz w:val="20"/>
                <w:szCs w:val="20"/>
              </w:rPr>
            </w:pPr>
            <w:r w:rsidRPr="00F46437">
              <w:rPr>
                <w:sz w:val="20"/>
                <w:szCs w:val="20"/>
              </w:rPr>
              <w:t xml:space="preserve">Southern House Mosquito </w:t>
            </w:r>
          </w:p>
          <w:p w14:paraId="43CAA7E6" w14:textId="77777777" w:rsidR="00906F36" w:rsidRPr="00F46437" w:rsidRDefault="00906F36" w:rsidP="00615C13">
            <w:pPr>
              <w:rPr>
                <w:sz w:val="20"/>
                <w:szCs w:val="20"/>
              </w:rPr>
            </w:pPr>
            <w:r w:rsidRPr="00F46437">
              <w:rPr>
                <w:sz w:val="20"/>
                <w:szCs w:val="20"/>
              </w:rPr>
              <w:t>(</w:t>
            </w:r>
            <w:r w:rsidRPr="00F46437">
              <w:rPr>
                <w:rStyle w:val="Emphasis"/>
                <w:sz w:val="20"/>
                <w:szCs w:val="20"/>
              </w:rPr>
              <w:t>Culex quinquefasciatus)</w:t>
            </w:r>
          </w:p>
        </w:tc>
        <w:tc>
          <w:tcPr>
            <w:tcW w:w="1560" w:type="dxa"/>
          </w:tcPr>
          <w:p w14:paraId="50980E4D" w14:textId="77777777" w:rsidR="00906F36" w:rsidRPr="00F46437" w:rsidRDefault="00906F36" w:rsidP="00615C13">
            <w:pPr>
              <w:rPr>
                <w:sz w:val="20"/>
                <w:szCs w:val="20"/>
              </w:rPr>
            </w:pPr>
            <w:r w:rsidRPr="00F46437">
              <w:rPr>
                <w:sz w:val="20"/>
                <w:szCs w:val="20"/>
              </w:rPr>
              <w:t>Global</w:t>
            </w:r>
          </w:p>
        </w:tc>
        <w:tc>
          <w:tcPr>
            <w:tcW w:w="1559" w:type="dxa"/>
          </w:tcPr>
          <w:p w14:paraId="59B4A65E" w14:textId="1BF93CB4" w:rsidR="00906F36" w:rsidRPr="00F46437" w:rsidRDefault="00EC3CD3" w:rsidP="00615C13">
            <w:pPr>
              <w:rPr>
                <w:sz w:val="20"/>
                <w:szCs w:val="20"/>
              </w:rPr>
            </w:pPr>
            <w:r>
              <w:rPr>
                <w:sz w:val="20"/>
                <w:szCs w:val="20"/>
              </w:rPr>
              <w:t>Low</w:t>
            </w:r>
          </w:p>
        </w:tc>
        <w:tc>
          <w:tcPr>
            <w:tcW w:w="4394" w:type="dxa"/>
          </w:tcPr>
          <w:p w14:paraId="0E98250C" w14:textId="74040805" w:rsidR="00906F36" w:rsidRPr="00F46437" w:rsidRDefault="00906F36" w:rsidP="00615C13">
            <w:pPr>
              <w:rPr>
                <w:sz w:val="20"/>
                <w:szCs w:val="20"/>
              </w:rPr>
            </w:pPr>
            <w:r w:rsidRPr="00F46437">
              <w:rPr>
                <w:sz w:val="20"/>
                <w:szCs w:val="20"/>
              </w:rPr>
              <w:t xml:space="preserve">To date, experimental transmission of LSDV to cattle has been unsuccessful. </w:t>
            </w:r>
            <w:r w:rsidRPr="00F46437">
              <w:rPr>
                <w:rStyle w:val="Emphasis"/>
                <w:sz w:val="20"/>
                <w:szCs w:val="20"/>
              </w:rPr>
              <w:t>C. quinquefasciatus</w:t>
            </w:r>
            <w:r w:rsidRPr="00F46437">
              <w:rPr>
                <w:sz w:val="20"/>
                <w:szCs w:val="20"/>
              </w:rPr>
              <w:t xml:space="preserve"> is currently considered to be an inefficient vector.</w:t>
            </w:r>
          </w:p>
        </w:tc>
        <w:tc>
          <w:tcPr>
            <w:tcW w:w="3969" w:type="dxa"/>
          </w:tcPr>
          <w:p w14:paraId="7DD1F208" w14:textId="04397EB9"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DUmqxXCL","properties":{"formattedCitation":"(Gubbins 2019; C. M. Chihota et al. 2001; Bianchini et al. 2023; Paslaru et al. 2022; Sanz-Bernardo et al. 2021)","plainCitation":"(Gubbins 2019; C. M. Chihota et al. 2001; Bianchini et al. 2023; Paslaru et al. 2022; Sanz-Bernardo et al. 2021)","dontUpdate":true,"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Pr="00F46437">
              <w:rPr>
                <w:sz w:val="20"/>
                <w:szCs w:val="20"/>
              </w:rPr>
              <w:fldChar w:fldCharType="separate"/>
            </w:r>
            <w:r>
              <w:rPr>
                <w:noProof/>
                <w:sz w:val="20"/>
                <w:szCs w:val="20"/>
              </w:rPr>
              <w:t>(Gubbins 2019; Chihota et al. 2001; Bianchini et al. 2023; Paslaru et al. 2022; Sanz-Bernardo et al. 2021)</w:t>
            </w:r>
            <w:r w:rsidRPr="00F46437">
              <w:rPr>
                <w:sz w:val="20"/>
                <w:szCs w:val="20"/>
              </w:rPr>
              <w:fldChar w:fldCharType="end"/>
            </w:r>
          </w:p>
        </w:tc>
      </w:tr>
      <w:tr w:rsidR="00906F36" w:rsidRPr="00F46437" w14:paraId="3345BEB9" w14:textId="77777777" w:rsidTr="00371B48">
        <w:trPr>
          <w:cantSplit/>
        </w:trPr>
        <w:tc>
          <w:tcPr>
            <w:tcW w:w="1413" w:type="dxa"/>
            <w:vMerge/>
          </w:tcPr>
          <w:p w14:paraId="6089414C" w14:textId="77777777" w:rsidR="00906F36" w:rsidRPr="00F46437" w:rsidRDefault="00906F36" w:rsidP="00615C13">
            <w:pPr>
              <w:rPr>
                <w:sz w:val="20"/>
                <w:szCs w:val="20"/>
              </w:rPr>
            </w:pPr>
          </w:p>
        </w:tc>
        <w:tc>
          <w:tcPr>
            <w:tcW w:w="1984" w:type="dxa"/>
          </w:tcPr>
          <w:p w14:paraId="0C9AE2D8" w14:textId="77777777" w:rsidR="00906F36" w:rsidRPr="00F46437" w:rsidRDefault="00906F36" w:rsidP="00615C13">
            <w:pPr>
              <w:rPr>
                <w:sz w:val="20"/>
                <w:szCs w:val="20"/>
              </w:rPr>
            </w:pPr>
            <w:r w:rsidRPr="00F46437">
              <w:rPr>
                <w:sz w:val="20"/>
                <w:szCs w:val="20"/>
              </w:rPr>
              <w:t xml:space="preserve">Common house mosquito </w:t>
            </w:r>
          </w:p>
          <w:p w14:paraId="2CFD30F7" w14:textId="77777777" w:rsidR="00906F36" w:rsidRPr="00F46437" w:rsidRDefault="00906F36" w:rsidP="00615C13">
            <w:pPr>
              <w:rPr>
                <w:sz w:val="20"/>
                <w:szCs w:val="20"/>
              </w:rPr>
            </w:pPr>
            <w:r w:rsidRPr="00F46437">
              <w:rPr>
                <w:sz w:val="20"/>
                <w:szCs w:val="20"/>
              </w:rPr>
              <w:t>(</w:t>
            </w:r>
            <w:r w:rsidRPr="00F46437">
              <w:rPr>
                <w:rStyle w:val="html-italic"/>
                <w:i/>
                <w:iCs/>
                <w:sz w:val="20"/>
                <w:szCs w:val="20"/>
              </w:rPr>
              <w:t>Culex pipiens</w:t>
            </w:r>
            <w:r w:rsidRPr="00F46437">
              <w:rPr>
                <w:rStyle w:val="html-italic"/>
                <w:sz w:val="20"/>
                <w:szCs w:val="20"/>
              </w:rPr>
              <w:t>)</w:t>
            </w:r>
          </w:p>
        </w:tc>
        <w:tc>
          <w:tcPr>
            <w:tcW w:w="1560" w:type="dxa"/>
          </w:tcPr>
          <w:p w14:paraId="084C4BED" w14:textId="77777777" w:rsidR="00906F36" w:rsidRPr="00F46437" w:rsidRDefault="00906F36" w:rsidP="00615C13">
            <w:pPr>
              <w:rPr>
                <w:sz w:val="20"/>
                <w:szCs w:val="20"/>
              </w:rPr>
            </w:pPr>
            <w:r w:rsidRPr="00F46437">
              <w:rPr>
                <w:sz w:val="20"/>
                <w:szCs w:val="20"/>
              </w:rPr>
              <w:t>Americas, the Middle East, Asia, Africa, and Europe</w:t>
            </w:r>
          </w:p>
        </w:tc>
        <w:tc>
          <w:tcPr>
            <w:tcW w:w="1559" w:type="dxa"/>
          </w:tcPr>
          <w:p w14:paraId="1F68F014" w14:textId="067CDC74" w:rsidR="00906F36" w:rsidRPr="00F46437" w:rsidRDefault="0099433A" w:rsidP="00615C13">
            <w:pPr>
              <w:rPr>
                <w:sz w:val="20"/>
                <w:szCs w:val="20"/>
                <w:shd w:val="clear" w:color="auto" w:fill="FFFFFF"/>
              </w:rPr>
            </w:pPr>
            <w:r>
              <w:rPr>
                <w:sz w:val="20"/>
                <w:szCs w:val="20"/>
                <w:shd w:val="clear" w:color="auto" w:fill="FFFFFF"/>
              </w:rPr>
              <w:t>n/a</w:t>
            </w:r>
          </w:p>
        </w:tc>
        <w:tc>
          <w:tcPr>
            <w:tcW w:w="4394" w:type="dxa"/>
          </w:tcPr>
          <w:p w14:paraId="6EE324E9" w14:textId="025F5C6A" w:rsidR="00906F36" w:rsidRPr="00F46437" w:rsidRDefault="00906F36" w:rsidP="00615C13">
            <w:pPr>
              <w:rPr>
                <w:sz w:val="20"/>
                <w:szCs w:val="20"/>
              </w:rPr>
            </w:pPr>
            <w:r w:rsidRPr="00F46437">
              <w:rPr>
                <w:sz w:val="20"/>
                <w:szCs w:val="20"/>
                <w:shd w:val="clear" w:color="auto" w:fill="FFFFFF"/>
              </w:rPr>
              <w:t xml:space="preserve">In an experimental study, viral </w:t>
            </w:r>
            <w:r>
              <w:rPr>
                <w:sz w:val="20"/>
                <w:szCs w:val="20"/>
                <w:shd w:val="clear" w:color="auto" w:fill="FFFFFF"/>
              </w:rPr>
              <w:t xml:space="preserve">DNA </w:t>
            </w:r>
            <w:r w:rsidRPr="00F46437">
              <w:rPr>
                <w:sz w:val="20"/>
                <w:szCs w:val="20"/>
                <w:shd w:val="clear" w:color="auto" w:fill="FFFFFF"/>
              </w:rPr>
              <w:t xml:space="preserve">retention was found for 7 days post-feeding on virus-spiked blood for </w:t>
            </w:r>
            <w:r w:rsidRPr="00F46437">
              <w:rPr>
                <w:i/>
                <w:iCs/>
                <w:sz w:val="20"/>
                <w:szCs w:val="20"/>
                <w:shd w:val="clear" w:color="auto" w:fill="FFFFFF"/>
              </w:rPr>
              <w:t xml:space="preserve">C. pipiens. </w:t>
            </w:r>
            <w:r>
              <w:rPr>
                <w:sz w:val="20"/>
                <w:szCs w:val="20"/>
                <w:shd w:val="clear" w:color="auto" w:fill="FFFFFF"/>
              </w:rPr>
              <w:t>However, onwards t</w:t>
            </w:r>
            <w:r w:rsidRPr="00F46437">
              <w:rPr>
                <w:sz w:val="20"/>
                <w:szCs w:val="20"/>
                <w:shd w:val="clear" w:color="auto" w:fill="FFFFFF"/>
              </w:rPr>
              <w:t>ransmission to cattle has not been proven.</w:t>
            </w:r>
            <w:r w:rsidRPr="00F46437">
              <w:rPr>
                <w:i/>
                <w:iCs/>
                <w:sz w:val="20"/>
                <w:szCs w:val="20"/>
                <w:shd w:val="clear" w:color="auto" w:fill="FFFFFF"/>
              </w:rPr>
              <w:t xml:space="preserve"> </w:t>
            </w:r>
          </w:p>
        </w:tc>
        <w:tc>
          <w:tcPr>
            <w:tcW w:w="3969" w:type="dxa"/>
          </w:tcPr>
          <w:p w14:paraId="1B0BEB11" w14:textId="371DC236"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C4iZA9mo","properties":{"formattedCitation":"(Paslaru et al. 2022; Bianchini et al. 2023)","plainCitation":"(Paslaru et al. 2022; Bianchini et al. 2023)","noteIndex":0},"citationItems":[{"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Pr="00F46437">
              <w:rPr>
                <w:sz w:val="20"/>
                <w:szCs w:val="20"/>
              </w:rPr>
              <w:fldChar w:fldCharType="separate"/>
            </w:r>
            <w:r w:rsidRPr="00F46437">
              <w:rPr>
                <w:noProof/>
                <w:sz w:val="20"/>
                <w:szCs w:val="20"/>
              </w:rPr>
              <w:t>(Paslaru et al. 2022; Bianchini et al. 2023)</w:t>
            </w:r>
            <w:r w:rsidRPr="00F46437">
              <w:rPr>
                <w:sz w:val="20"/>
                <w:szCs w:val="20"/>
              </w:rPr>
              <w:fldChar w:fldCharType="end"/>
            </w:r>
          </w:p>
        </w:tc>
      </w:tr>
      <w:tr w:rsidR="00906F36" w:rsidRPr="00F46437" w14:paraId="070FA4ED" w14:textId="77777777" w:rsidTr="00371B48">
        <w:trPr>
          <w:cantSplit/>
        </w:trPr>
        <w:tc>
          <w:tcPr>
            <w:tcW w:w="1413" w:type="dxa"/>
            <w:vMerge/>
          </w:tcPr>
          <w:p w14:paraId="15B286FE" w14:textId="77777777" w:rsidR="00906F36" w:rsidRPr="00F46437" w:rsidRDefault="00906F36" w:rsidP="00615C13">
            <w:pPr>
              <w:rPr>
                <w:sz w:val="20"/>
                <w:szCs w:val="20"/>
              </w:rPr>
            </w:pPr>
          </w:p>
        </w:tc>
        <w:tc>
          <w:tcPr>
            <w:tcW w:w="1984" w:type="dxa"/>
          </w:tcPr>
          <w:p w14:paraId="7CF17232" w14:textId="77777777" w:rsidR="00906F36" w:rsidRPr="00F46437" w:rsidRDefault="00906F36" w:rsidP="00615C13">
            <w:pPr>
              <w:rPr>
                <w:rStyle w:val="html-italic"/>
                <w:sz w:val="20"/>
                <w:szCs w:val="20"/>
              </w:rPr>
            </w:pPr>
            <w:r w:rsidRPr="00F46437">
              <w:rPr>
                <w:rStyle w:val="html-italic"/>
                <w:sz w:val="20"/>
                <w:szCs w:val="20"/>
              </w:rPr>
              <w:t xml:space="preserve">Asian bush mosquito </w:t>
            </w:r>
          </w:p>
          <w:p w14:paraId="55B6E3A5" w14:textId="77777777" w:rsidR="00906F36" w:rsidRPr="00F46437" w:rsidRDefault="00906F36" w:rsidP="00615C13">
            <w:pPr>
              <w:rPr>
                <w:sz w:val="20"/>
                <w:szCs w:val="20"/>
              </w:rPr>
            </w:pPr>
            <w:r w:rsidRPr="00F46437">
              <w:rPr>
                <w:rStyle w:val="html-italic"/>
                <w:sz w:val="20"/>
                <w:szCs w:val="20"/>
              </w:rPr>
              <w:t>(</w:t>
            </w:r>
            <w:r w:rsidRPr="00F46437">
              <w:rPr>
                <w:rStyle w:val="html-italic"/>
                <w:i/>
                <w:iCs/>
                <w:sz w:val="20"/>
                <w:szCs w:val="20"/>
              </w:rPr>
              <w:t>Aedes japonicus</w:t>
            </w:r>
            <w:r w:rsidRPr="00F46437">
              <w:rPr>
                <w:rStyle w:val="html-italic"/>
                <w:sz w:val="20"/>
                <w:szCs w:val="20"/>
              </w:rPr>
              <w:t>)</w:t>
            </w:r>
          </w:p>
        </w:tc>
        <w:tc>
          <w:tcPr>
            <w:tcW w:w="1560" w:type="dxa"/>
          </w:tcPr>
          <w:p w14:paraId="644817F7" w14:textId="77777777" w:rsidR="00906F36" w:rsidRPr="00F46437" w:rsidRDefault="00906F36" w:rsidP="00615C13">
            <w:pPr>
              <w:rPr>
                <w:sz w:val="20"/>
                <w:szCs w:val="20"/>
              </w:rPr>
            </w:pPr>
            <w:r w:rsidRPr="00F46437">
              <w:rPr>
                <w:sz w:val="20"/>
                <w:szCs w:val="20"/>
              </w:rPr>
              <w:t>Europe, North America, China, Taiwan, Korea, Japan, New Zealand</w:t>
            </w:r>
          </w:p>
        </w:tc>
        <w:tc>
          <w:tcPr>
            <w:tcW w:w="1559" w:type="dxa"/>
          </w:tcPr>
          <w:p w14:paraId="790562DD" w14:textId="707238C3" w:rsidR="00906F36" w:rsidRPr="00F46437" w:rsidRDefault="0099433A" w:rsidP="00615C13">
            <w:pPr>
              <w:rPr>
                <w:sz w:val="20"/>
                <w:szCs w:val="20"/>
                <w:shd w:val="clear" w:color="auto" w:fill="FFFFFF"/>
              </w:rPr>
            </w:pPr>
            <w:r>
              <w:rPr>
                <w:sz w:val="20"/>
                <w:szCs w:val="20"/>
                <w:shd w:val="clear" w:color="auto" w:fill="FFFFFF"/>
              </w:rPr>
              <w:t>n/a</w:t>
            </w:r>
          </w:p>
        </w:tc>
        <w:tc>
          <w:tcPr>
            <w:tcW w:w="4394" w:type="dxa"/>
          </w:tcPr>
          <w:p w14:paraId="05FB78AA" w14:textId="17CEF122" w:rsidR="00906F36" w:rsidRPr="00F46437" w:rsidRDefault="00906F36" w:rsidP="00615C13">
            <w:pPr>
              <w:rPr>
                <w:sz w:val="20"/>
                <w:szCs w:val="20"/>
              </w:rPr>
            </w:pPr>
            <w:r w:rsidRPr="00F46437">
              <w:rPr>
                <w:sz w:val="20"/>
                <w:szCs w:val="20"/>
                <w:shd w:val="clear" w:color="auto" w:fill="FFFFFF"/>
              </w:rPr>
              <w:t>In an experimental study, viral</w:t>
            </w:r>
            <w:r>
              <w:rPr>
                <w:sz w:val="20"/>
                <w:szCs w:val="20"/>
                <w:shd w:val="clear" w:color="auto" w:fill="FFFFFF"/>
              </w:rPr>
              <w:t xml:space="preserve"> DNA</w:t>
            </w:r>
            <w:r w:rsidRPr="00F46437">
              <w:rPr>
                <w:sz w:val="20"/>
                <w:szCs w:val="20"/>
                <w:shd w:val="clear" w:color="auto" w:fill="FFFFFF"/>
              </w:rPr>
              <w:t xml:space="preserve"> retention was found for 10 days post-feeding on virus-spiked blood for </w:t>
            </w:r>
            <w:r w:rsidRPr="00F46437">
              <w:rPr>
                <w:i/>
                <w:iCs/>
                <w:sz w:val="20"/>
                <w:szCs w:val="20"/>
                <w:shd w:val="clear" w:color="auto" w:fill="FFFFFF"/>
              </w:rPr>
              <w:t xml:space="preserve">A. japonicus. </w:t>
            </w:r>
            <w:r w:rsidRPr="00F46437">
              <w:rPr>
                <w:sz w:val="20"/>
                <w:szCs w:val="20"/>
                <w:shd w:val="clear" w:color="auto" w:fill="FFFFFF"/>
              </w:rPr>
              <w:t>Transmission to cattle has not been proven.</w:t>
            </w:r>
          </w:p>
        </w:tc>
        <w:tc>
          <w:tcPr>
            <w:tcW w:w="3969" w:type="dxa"/>
          </w:tcPr>
          <w:p w14:paraId="1B50D532" w14:textId="403CA81F"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UZaTI89y","properties":{"formattedCitation":"(Paslaru et al. 2022; Bianchini et al. 2023)","plainCitation":"(Paslaru et al. 2022; Bianchini et al. 2023)","noteIndex":0},"citationItems":[{"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Pr="00F46437">
              <w:rPr>
                <w:sz w:val="20"/>
                <w:szCs w:val="20"/>
              </w:rPr>
              <w:fldChar w:fldCharType="separate"/>
            </w:r>
            <w:r w:rsidRPr="00F46437">
              <w:rPr>
                <w:noProof/>
                <w:sz w:val="20"/>
                <w:szCs w:val="20"/>
              </w:rPr>
              <w:t>(Paslaru et al. 2022; Bianchini et al. 2023)</w:t>
            </w:r>
            <w:r w:rsidRPr="00F46437">
              <w:rPr>
                <w:sz w:val="20"/>
                <w:szCs w:val="20"/>
              </w:rPr>
              <w:fldChar w:fldCharType="end"/>
            </w:r>
          </w:p>
        </w:tc>
      </w:tr>
      <w:tr w:rsidR="00906F36" w:rsidRPr="00F46437" w14:paraId="57B6431C" w14:textId="77777777" w:rsidTr="00371B48">
        <w:trPr>
          <w:cantSplit/>
        </w:trPr>
        <w:tc>
          <w:tcPr>
            <w:tcW w:w="1413" w:type="dxa"/>
            <w:vMerge w:val="restart"/>
            <w:vAlign w:val="center"/>
          </w:tcPr>
          <w:p w14:paraId="7E36CFB1" w14:textId="77777777" w:rsidR="00906F36" w:rsidRPr="00F46437" w:rsidRDefault="00906F36" w:rsidP="00615C13">
            <w:pPr>
              <w:jc w:val="center"/>
              <w:rPr>
                <w:sz w:val="20"/>
                <w:szCs w:val="20"/>
              </w:rPr>
            </w:pPr>
            <w:r w:rsidRPr="00F46437">
              <w:rPr>
                <w:sz w:val="20"/>
                <w:szCs w:val="20"/>
              </w:rPr>
              <w:t xml:space="preserve">Hard ticks </w:t>
            </w:r>
          </w:p>
          <w:p w14:paraId="17CAB0F7" w14:textId="77777777" w:rsidR="00906F36" w:rsidRPr="00F46437" w:rsidRDefault="00906F36" w:rsidP="00615C13">
            <w:pPr>
              <w:jc w:val="center"/>
              <w:rPr>
                <w:sz w:val="20"/>
                <w:szCs w:val="20"/>
              </w:rPr>
            </w:pPr>
            <w:r w:rsidRPr="00F46437">
              <w:rPr>
                <w:sz w:val="20"/>
                <w:szCs w:val="20"/>
              </w:rPr>
              <w:t>(</w:t>
            </w:r>
            <w:r w:rsidRPr="00F46437">
              <w:rPr>
                <w:i/>
                <w:iCs/>
                <w:sz w:val="20"/>
                <w:szCs w:val="20"/>
              </w:rPr>
              <w:t>Ixodidae</w:t>
            </w:r>
            <w:r w:rsidRPr="00F46437">
              <w:rPr>
                <w:sz w:val="20"/>
                <w:szCs w:val="20"/>
              </w:rPr>
              <w:t>)</w:t>
            </w:r>
          </w:p>
        </w:tc>
        <w:tc>
          <w:tcPr>
            <w:tcW w:w="1984" w:type="dxa"/>
          </w:tcPr>
          <w:p w14:paraId="55F3AA5A" w14:textId="77777777" w:rsidR="00906F36" w:rsidRPr="00F46437" w:rsidRDefault="00906F36" w:rsidP="00615C13">
            <w:pPr>
              <w:rPr>
                <w:sz w:val="20"/>
                <w:szCs w:val="20"/>
              </w:rPr>
            </w:pPr>
            <w:r w:rsidRPr="00F46437">
              <w:rPr>
                <w:sz w:val="20"/>
                <w:szCs w:val="20"/>
              </w:rPr>
              <w:t xml:space="preserve">Brown ear tick </w:t>
            </w:r>
          </w:p>
          <w:p w14:paraId="7FDB287E" w14:textId="77777777" w:rsidR="00906F36" w:rsidRPr="00F46437" w:rsidRDefault="00906F36" w:rsidP="00615C13">
            <w:pPr>
              <w:rPr>
                <w:sz w:val="20"/>
                <w:szCs w:val="20"/>
              </w:rPr>
            </w:pPr>
            <w:r w:rsidRPr="00F46437">
              <w:rPr>
                <w:sz w:val="20"/>
                <w:szCs w:val="20"/>
              </w:rPr>
              <w:t>(</w:t>
            </w:r>
            <w:r w:rsidRPr="00F46437">
              <w:rPr>
                <w:i/>
                <w:iCs/>
                <w:sz w:val="20"/>
                <w:szCs w:val="20"/>
              </w:rPr>
              <w:t>Rhipicephalus appendiculatus</w:t>
            </w:r>
            <w:r w:rsidRPr="00F46437">
              <w:rPr>
                <w:sz w:val="20"/>
                <w:szCs w:val="20"/>
              </w:rPr>
              <w:t>)</w:t>
            </w:r>
          </w:p>
        </w:tc>
        <w:tc>
          <w:tcPr>
            <w:tcW w:w="1560" w:type="dxa"/>
          </w:tcPr>
          <w:p w14:paraId="15AD55E6" w14:textId="7C3A9F96" w:rsidR="00906F36" w:rsidRPr="00F46437" w:rsidRDefault="00906F36" w:rsidP="00615C13">
            <w:pPr>
              <w:rPr>
                <w:sz w:val="20"/>
                <w:szCs w:val="20"/>
              </w:rPr>
            </w:pPr>
            <w:r>
              <w:rPr>
                <w:sz w:val="20"/>
                <w:szCs w:val="20"/>
              </w:rPr>
              <w:t>S</w:t>
            </w:r>
            <w:r w:rsidRPr="00F46437">
              <w:rPr>
                <w:sz w:val="20"/>
                <w:szCs w:val="20"/>
              </w:rPr>
              <w:t>ub-Saharan Africa</w:t>
            </w:r>
          </w:p>
        </w:tc>
        <w:tc>
          <w:tcPr>
            <w:tcW w:w="1559" w:type="dxa"/>
          </w:tcPr>
          <w:p w14:paraId="70A33CAC" w14:textId="1214DD9C" w:rsidR="00906F36" w:rsidRPr="00F46437" w:rsidRDefault="0099433A" w:rsidP="00615C13">
            <w:pPr>
              <w:rPr>
                <w:sz w:val="20"/>
                <w:szCs w:val="20"/>
              </w:rPr>
            </w:pPr>
            <w:r>
              <w:rPr>
                <w:sz w:val="20"/>
                <w:szCs w:val="20"/>
                <w:shd w:val="clear" w:color="auto" w:fill="FFFFFF"/>
              </w:rPr>
              <w:t>n/a</w:t>
            </w:r>
          </w:p>
        </w:tc>
        <w:tc>
          <w:tcPr>
            <w:tcW w:w="4394" w:type="dxa"/>
          </w:tcPr>
          <w:p w14:paraId="640C5955" w14:textId="5EAEBD5B" w:rsidR="00906F36" w:rsidRPr="00F46437" w:rsidRDefault="00906F36" w:rsidP="00615C13">
            <w:pPr>
              <w:rPr>
                <w:sz w:val="20"/>
                <w:szCs w:val="20"/>
              </w:rPr>
            </w:pPr>
            <w:r w:rsidRPr="00F46437">
              <w:rPr>
                <w:sz w:val="20"/>
                <w:szCs w:val="20"/>
              </w:rPr>
              <w:t>Found capable of LSDV transmission</w:t>
            </w:r>
            <w:r>
              <w:rPr>
                <w:sz w:val="20"/>
                <w:szCs w:val="20"/>
              </w:rPr>
              <w:t xml:space="preserve"> between cattle</w:t>
            </w:r>
            <w:r w:rsidRPr="00F46437">
              <w:rPr>
                <w:sz w:val="20"/>
                <w:szCs w:val="20"/>
              </w:rPr>
              <w:t xml:space="preserve"> in several experimental studies. Transstadial transmission has been demonstrated. They are likely to be reservoirs rather than be involved in an outbreak. </w:t>
            </w:r>
          </w:p>
        </w:tc>
        <w:tc>
          <w:tcPr>
            <w:tcW w:w="3969" w:type="dxa"/>
          </w:tcPr>
          <w:p w14:paraId="48CC1108" w14:textId="2A216000" w:rsidR="00906F36" w:rsidRPr="00F46437" w:rsidRDefault="00906F36" w:rsidP="00615C13">
            <w:pPr>
              <w:rPr>
                <w:sz w:val="20"/>
                <w:szCs w:val="20"/>
                <w:lang w:val="en-GB"/>
              </w:rPr>
            </w:pPr>
            <w:r w:rsidRPr="00F46437">
              <w:rPr>
                <w:sz w:val="20"/>
                <w:szCs w:val="20"/>
                <w:lang w:val="en-GB"/>
              </w:rPr>
              <w:fldChar w:fldCharType="begin"/>
            </w:r>
            <w:r w:rsidR="006B0536">
              <w:rPr>
                <w:sz w:val="20"/>
                <w:szCs w:val="20"/>
                <w:lang w:val="en-GB"/>
              </w:rPr>
              <w:instrText xml:space="preserve"> ADDIN ZOTERO_ITEM CSL_CITATION {"citationID":"JQe1723C","properties":{"formattedCitation":"(Tuppurainen et al. 2011a, 2013; Lubinga, Clift, et al. 2014; Lubinga, Tuppurainen, et al. 2014; Lubinga et al. 2015; EFSA Panel on Animal Health and Welfare (AHAW) et al. 2022)","plainCitation":"(Tuppurainen et al. 2011a, 2013; Lubinga, Clift, et al. 2014; Lubinga, Tuppurainen, et al. 2014; Lubinga et al. 2015; EFSA Panel on Animal Health and Welfare (AHAW) et al. 2022)","dontUpdate":true,"noteIndex":0},"citationItems":[{"id":6493,"uris":["http://zotero.org/groups/4707929/items/VDHKTHYA"],"itemData":{"id":6493,"type":"article-journal","abstract":"P&gt;Lumpy skin disease (LSD) is an economically important cattle disease. The disease is endemic in many African countries, but outbreaks have also been reported in Madagascar and the Middle East. The aim of this study was to investigate the potential role of ixodid (hard) ticks in the transmission of the disease. Cattle were infected with a virulent, South African field isolate of lumpy skin disease virus (LSDV). Three common African tick species (genera Rhipicephalus, Amblyomma and Rhipicephalus (Boophilus)) in different life cycle stages were fed on the infected animals during the viraemic stage and on skin lesions. Post-feeding, the partially fed male ticks were transferred to the skin of non-infected 'recipient' animals, while females were allowed to lay eggs that were then tested using the polymerase chain reaction (PCR) method and virus isolation. Nymphs were allowed to develop for 2-3 weeks after which time they were tested. The non-infected 'recipient' cattle were closely monitored, both skin and blood samples were tested using PCR and virus isolation, and serum samples were tested by the serum neutralization test. This is the first report showing molecular evidence of potential transmission of LSDV by ixodid ticks. The study showed evidence of transstadial and transovarial transmission of LSDV by R. (B.) decoloratus ticks and mechanical or intrastadial transmission by R. appendiculatus and A. hebraeum ticks.","archive_location":"WOS:000288212100001","container-title":"Transboundary and Emerging Diseases","DOI":"10.1111/j.1865-1682.2010.01184.x","ISSN":"1865-1674","issue":"2","journalAbbreviation":"Transbound Emerg Dis","page":"93-104","title":"A potential role for ixodid (hard) tick vectors in the transmission of lumpy skin disease virus in cattle","volume":"58","author":[{"family":"Tuppurainen","given":"ESM"},{"family":"Stoltsz","given":"WH"},{"family":"Troskie","given":"M"},{"family":"Wallace","given":"DB"},{"family":"Oura","given":"CAL"},{"family":"Mellor","given":"PS"},{"family":"Coetzer","given":"JAW"},{"family":"Venter","given":"EH"}],"issued":{"date-parts":[["2011"]]}}},{"id":6515,"uris":["http://zotero.org/groups/4707929/items/HQ6Z7WC8"],"itemData":{"id":6515,"type":"article-journal","archive_location":"WOS:000321794500010","container-title":"Ticks and Tick-Borne Diseases","DOI":"10.1016/j.ttbdis.2013.01.006","ISSN":"1877-959X","issue":"4","journalAbbreviation":"Ticks Tick-Borne Dis","page":"329-333","title":"Evidence of vertical transmission of lumpy skin disease virus in &lt;i&gt;Rhipicephalus decoloratus&lt;/i&gt; ticks","volume":"4","author":[{"family":"Tuppurainen","given":"ESM"},{"family":"Lubinga","given":"JC"},{"family":"Stoltsz","given":"WH"},{"family":"Troskie","given":"M"},{"family":"Carpenter","given":"ST"},{"family":"Coetzer","given":"JAW"},{"family":"Venter","given":"EH"},{"family":"Oura","given":"CAL"}],"issued":{"date-parts":[["2013"]]}}},{"id":6516,"uris":["http://zotero.org/groups/4707929/items/NFV58836"],"itemData":{"id":6516,"type":"article-journal","abstract":"Lumpy skin disease (LSD) is caused by lumpy skin disease virus (LSDV), a member of the genus Capripoxvirus. Transmission of the virus has been associated with haematophagous insects such as Stomoxys calcitrans as well as Aedes and Culex species of mosquitoes. Recent studies have reported the transmission of the virus by Amblyomma hebraeum, Rhipicephalus appendiculatus, and Rhipicephalus decoloratus ticks and the presence of LSDV in saliva of A. hebraeum and R. appendiculatus ticks. The aim of this study was to determine which tick organs become infected by LSDV following intrastadial infection and transstadial persistence of the virus in A. hebraeum and R. appendiculatus ticks. Nymphal and adult ticks were orally infected by feeding them on LSDV-infected cattle. Partially fed adult ticks were processed for testing while nymphs were fed to repletion and allowed to moult to adults before being processed for testing. The infection in tick organs was determined by testing for the presence of the viral antigen using monoclonal antibodies with immunohistochemical staining. The viral antigen was detected in salivary glands, haemocytes, synganglia, ovaries, testes, fat bodies, and midgut. Since the virus was shown to be able to cross the midgut wall and infect various tick organs, this may indicate potential for biological development and transmission of LSDV in ticks. This study strengthens the previously reported evidence of the occurrence of LSDV in tick saliva. (C) 2013 Elsevier GmbH. All rights reserved.","archive_location":"WOS:000332057800007","container-title":"Ticks and Tick-Borne Diseases","DOI":"10.1016/j.ttbdis.2013.09.010","ISSN":"1877-959X","issue":"2","journalAbbreviation":"Ticks Tick-Borne Dis","page":"113-120","title":"Demonstration of lumpy skin disease virus infection in &lt;i&gt;Amblyomma hebraeum&lt;/i&gt; and &lt;i&gt;Rhipicephalus appendiculatus&lt;/i&gt; ticks using immunohistochemistry","volume":"5","author":[{"family":"Lubinga","given":"JC"},{"family":"Clift","given":"SJ"},{"family":"Tuppurainen","given":"ESM"},{"family":"Stoltsz","given":"WH"},{"family":"Babiuk","given":"S"},{"family":"Coetzer","given":"JAW"},{"family":"Venter","given":"EH"}],"issued":{"date-parts":[["2014"]]}}},{"id":6571,"uris":["http://zotero.org/groups/4707929/items/U8X9HU5B"],"itemData":{"id":6571,"type":"article-journal","archive_location":"WOS:000328121700006","container-title":"Experimental and Applied Acarology","DOI":"10.1007/s10493-013-9722-6","ISSN":"0168-8162","issue":"1","journalAbbreviation":"Exp Appl Acarol","page":"67-75","title":"Transovarial passage and transmission of LSDV by &lt;i&gt;Amblyomma hebraeum, Rhipicephalus appendiculatus &lt;/i&gt;and &lt;i&gt;Rhipicephalus decoloratus&lt;/i&gt;","volume":"62","author":[{"family":"Lubinga","given":"JC"},{"family":"Tuppurainen","given":"ESM"},{"family":"Coetzer","given":"JAW"},{"family":"Stoltsz","given":"WH"},{"family":"Venter","given":"EH"}],"issued":{"date-parts":[["2014"]]}}},{"id":6503,"uris":["http://zotero.org/groups/4707929/items/QQSRPNZ9"],"itemData":{"id":6503,"type":"article-journal","abstract":"Lumpy skin disease (LSD) is an economically important disease caused by LSD virus (LSDV), a Capripoxvirus, characterized by fever and circumscribed skin lesions. It is suspected to be transmitted mechanically by biting flies. To assess the vector potential of Amblyomma hebraeum in transmission of LSDV, mechanical/intrastadial and transstadial modes of transmission of the virus by this tick species were investigated. Two cattle were artificially infected as sources (donors) of infection to ticks. Ticks were infected as either nymphs or adults. Male A.hebraeum ticks were partially fed on donor animals and transferred to recipient animals to test for mechanical/intrastadial transmission. Nymphal A.hebraeum were fed to repletion on donor animals. The emergent adult ticks were placed on recipient animals to test for transstadial transmission of the virus. Successful transmission of LSDV infection was determined in recipient animals by monitoring development of clinical signs, testing of blood for the presence of LSDV by real-time PCR, virus isolation and the serum neutralization test. This report provides further evidence of mechanical/intrastadial and, for the first time, transstadial transmission of LSDV by A.hebraeum. These findings implicate A.hebraeum as a possible maintenance host in the epidemiology of the disease.","archive_location":"WOS:000350642200008","container-title":"Transboundary and Emerging Diseases","DOI":"10.1111/tbed.12102","ISSN":"1865-1674","issue":"2","journalAbbreviation":"Transbound Emerg Dis","page":"174-182","title":"Evidence of transstadial and mechanical transmission of lumpy skin disease virus by &lt;i&gt;Amblyomma hebraeum&lt;/i&gt; ticks","volume":"62","author":[{"family":"Lubinga","given":"JC"},{"family":"Tuppurainen","given":"ESM"},{"family":"Mahlare","given":"R"},{"family":"Coetzer","given":"JAW"},{"family":"Stoltsz","given":"WH"},{"family":"Venter","given":"EH"}],"issued":{"date-parts":[["2015"]]}}},{"id":7762,"uris":["http://zotero.org/groups/4707929/items/K4SN6DQ7"],"itemData":{"id":7762,"type":"article-journal","abstract":"EFSA received a mandate from the EC to assess the effectiveness of some of the control measures against diseases included in the Category A list according to Regulation (EU) 2016/429 on transmissible animal diseases (‘Animal Health Law’). This opinion belongs to a series of opinions where these control measures are assessed, with this opinion covering the assessment of control measures for Lumpy Skin Disease (LSD). In this opinion, EFSA and the AHAW Panel of experts review the effectiveness of: i) clinical and laboratory sampling procedures, ii) monitoring period and iii) the minimum radius of the protection and surveillance zones, and the minimum length of time that measures should be applied in these zones. The general methodology used for this series of opinions has been published elsewhere; nonetheless, the transmission kernels used for the assessment of the minimum radius of the protection and surveillance zones are shown. Several scenarios for which these control measures had to be assessed were designed and agreed prior to the start of the assessment. The monitoring period was assessed as effective, and based on the transmission kernels available, it was concluded that the protection zone of 20 km radius and the surveillance zone of 50 km radius would comprise &gt; 99% of the transmission from an affected establishment if transmission occurred. Recommendations provided for each of the assessed scenarios aim to support the European Commission in the drafting of further pieces of legislation, as well as for plausible ad hoc requests in relation to LSD.","container-title":"EFSA Journal","DOI":"10.2903/j.efsa.2022.7121","ISSN":"1831-4732","issue":"1","language":"en","note":"_eprint: https://onlinelibrary.wiley.com/doi/pdf/10.2903/j.efsa.2022.7121","page":"e07121","source":"Wiley Online Library","title":"Assessment of the control measures for category A diseases of Animal Health Law: Lumpy Skin Disease","title-short":"Assessment of the control measures for category A diseases of Animal Health Law","volume":"20","author":[{"literal":"EFSA Panel on Animal Health and Welfare (AHAW)"},{"family":"Nielsen","given":"Søren Saxmose"},{"family":"Alvarez","given":"Julio"},{"family":"Bicout","given":"Dominique Joseph"},{"family":"Calistri","given":"Paolo"},{"family":"Canali","given":"Elisabetta"},{"family":"Drewe","given":"Julian Ashley"},{"family":"Garin-Bastuji","given":"Bruno"},{"family":"Gonzales Rojas","given":"José Luis"},{"family":"Gortázar Schmidt","given":"Christian"},{"family":"Herskin","given":"Mette"},{"family":"Michel","given":"Virginie"},{"family":"Miranda Chueca","given":"Miguel Ángel"},{"family":"Padalino","given":"Barbara"},{"family":"Pasquali","given":"Paolo"},{"family":"Sihvonen","given":"Liisa Helena"},{"family":"Spoolder","given":"Hans"},{"family":"Ståhl","given":"Karl"},{"family":"Velarde","given":"Antonio"},{"family":"Viltrop","given":"Arvo"},{"family":"Winckler","given":"Christoph"},{"family":"De Clercq","given":"Kris"},{"family":"Gubbins","given":"Simon"},{"family":"Klement","given":"Eyal"},{"family":"Stegeman","given":"Jan Arend"},{"family":"Antoniou","given":"Sotiria-Eleni"},{"family":"Aznar","given":"Inma"},{"family":"Broglia","given":"Alessandro"},{"family":"Van der Stede","given":"Yves"},{"family":"Zancanaro","given":"Gabriele"},{"family":"Roberts","given":"Helen Clare"}],"issued":{"date-parts":[["2022"]]}}}],"schema":"https://github.com/citation-style-language/schema/raw/master/csl-citation.json"} </w:instrText>
            </w:r>
            <w:r w:rsidRPr="00F46437">
              <w:rPr>
                <w:sz w:val="20"/>
                <w:szCs w:val="20"/>
                <w:lang w:val="en-GB"/>
              </w:rPr>
              <w:fldChar w:fldCharType="separate"/>
            </w:r>
            <w:r>
              <w:rPr>
                <w:noProof/>
                <w:sz w:val="20"/>
                <w:szCs w:val="20"/>
                <w:lang w:val="en-GB"/>
              </w:rPr>
              <w:t>(Tuppurainen et al. 2011, 2013; Lubinga, Clift, et al. 2014; Lubinga, Tuppurainen, et al. 2014; Lubinga et al. 2015; EFSA Panel on Animal Health and Welfare (AHAW) et al. 2022)</w:t>
            </w:r>
            <w:r w:rsidRPr="00F46437">
              <w:rPr>
                <w:sz w:val="20"/>
                <w:szCs w:val="20"/>
                <w:lang w:val="en-GB"/>
              </w:rPr>
              <w:fldChar w:fldCharType="end"/>
            </w:r>
          </w:p>
        </w:tc>
      </w:tr>
      <w:tr w:rsidR="00906F36" w:rsidRPr="00F46437" w14:paraId="72273203" w14:textId="77777777" w:rsidTr="00371B48">
        <w:trPr>
          <w:cantSplit/>
        </w:trPr>
        <w:tc>
          <w:tcPr>
            <w:tcW w:w="1413" w:type="dxa"/>
            <w:vMerge/>
          </w:tcPr>
          <w:p w14:paraId="063975E6" w14:textId="77777777" w:rsidR="00906F36" w:rsidRPr="00F46437" w:rsidRDefault="00906F36" w:rsidP="00615C13">
            <w:pPr>
              <w:rPr>
                <w:sz w:val="20"/>
                <w:szCs w:val="20"/>
              </w:rPr>
            </w:pPr>
          </w:p>
        </w:tc>
        <w:tc>
          <w:tcPr>
            <w:tcW w:w="1984" w:type="dxa"/>
          </w:tcPr>
          <w:p w14:paraId="656C9B2B" w14:textId="77777777" w:rsidR="00906F36" w:rsidRPr="00F46437" w:rsidRDefault="00906F36" w:rsidP="00615C13">
            <w:pPr>
              <w:rPr>
                <w:sz w:val="20"/>
                <w:szCs w:val="20"/>
              </w:rPr>
            </w:pPr>
            <w:r w:rsidRPr="00F46437">
              <w:rPr>
                <w:sz w:val="20"/>
                <w:szCs w:val="20"/>
              </w:rPr>
              <w:t xml:space="preserve">South African Bont tick </w:t>
            </w:r>
          </w:p>
          <w:p w14:paraId="1289BDAE" w14:textId="77777777" w:rsidR="00906F36" w:rsidRPr="00F46437" w:rsidRDefault="00906F36" w:rsidP="00615C13">
            <w:pPr>
              <w:rPr>
                <w:sz w:val="20"/>
                <w:szCs w:val="20"/>
              </w:rPr>
            </w:pPr>
            <w:r w:rsidRPr="00F46437">
              <w:rPr>
                <w:sz w:val="20"/>
                <w:szCs w:val="20"/>
              </w:rPr>
              <w:t>(</w:t>
            </w:r>
            <w:r w:rsidRPr="00F46437">
              <w:rPr>
                <w:i/>
                <w:iCs/>
                <w:sz w:val="20"/>
                <w:szCs w:val="20"/>
              </w:rPr>
              <w:t>Amblyomma hebraeum</w:t>
            </w:r>
            <w:r w:rsidRPr="00F46437">
              <w:rPr>
                <w:sz w:val="20"/>
                <w:szCs w:val="20"/>
              </w:rPr>
              <w:t>)</w:t>
            </w:r>
          </w:p>
        </w:tc>
        <w:tc>
          <w:tcPr>
            <w:tcW w:w="1560" w:type="dxa"/>
          </w:tcPr>
          <w:p w14:paraId="493E75C1" w14:textId="77777777" w:rsidR="00906F36" w:rsidRPr="00F46437" w:rsidRDefault="00906F36" w:rsidP="00615C13">
            <w:pPr>
              <w:rPr>
                <w:sz w:val="20"/>
                <w:szCs w:val="20"/>
              </w:rPr>
            </w:pPr>
            <w:r w:rsidRPr="00F46437">
              <w:rPr>
                <w:sz w:val="20"/>
                <w:szCs w:val="20"/>
              </w:rPr>
              <w:t>Africa</w:t>
            </w:r>
          </w:p>
        </w:tc>
        <w:tc>
          <w:tcPr>
            <w:tcW w:w="1559" w:type="dxa"/>
          </w:tcPr>
          <w:p w14:paraId="711FDB38" w14:textId="36B9ED5D" w:rsidR="00906F36" w:rsidRPr="00F46437" w:rsidRDefault="0099433A" w:rsidP="00615C13">
            <w:pPr>
              <w:rPr>
                <w:sz w:val="20"/>
                <w:szCs w:val="20"/>
              </w:rPr>
            </w:pPr>
            <w:r>
              <w:rPr>
                <w:sz w:val="20"/>
                <w:szCs w:val="20"/>
                <w:shd w:val="clear" w:color="auto" w:fill="FFFFFF"/>
              </w:rPr>
              <w:t>n/a</w:t>
            </w:r>
          </w:p>
        </w:tc>
        <w:tc>
          <w:tcPr>
            <w:tcW w:w="4394" w:type="dxa"/>
          </w:tcPr>
          <w:p w14:paraId="18E6AF35" w14:textId="415B92E9" w:rsidR="00906F36" w:rsidRPr="00F46437" w:rsidRDefault="00906F36" w:rsidP="00615C13">
            <w:pPr>
              <w:rPr>
                <w:sz w:val="20"/>
                <w:szCs w:val="20"/>
              </w:rPr>
            </w:pPr>
            <w:r w:rsidRPr="00F46437">
              <w:rPr>
                <w:sz w:val="20"/>
                <w:szCs w:val="20"/>
              </w:rPr>
              <w:t xml:space="preserve">In one study, </w:t>
            </w:r>
            <w:r w:rsidRPr="00F46437">
              <w:rPr>
                <w:i/>
                <w:iCs/>
                <w:sz w:val="20"/>
                <w:szCs w:val="20"/>
              </w:rPr>
              <w:t>A. hebraeum</w:t>
            </w:r>
            <w:r w:rsidRPr="00F46437">
              <w:rPr>
                <w:sz w:val="20"/>
                <w:szCs w:val="20"/>
              </w:rPr>
              <w:t xml:space="preserve"> female ticks that fed on infected cattle were positive for LSD</w:t>
            </w:r>
            <w:r>
              <w:rPr>
                <w:sz w:val="20"/>
                <w:szCs w:val="20"/>
              </w:rPr>
              <w:t xml:space="preserve"> virus</w:t>
            </w:r>
            <w:r w:rsidRPr="00F46437">
              <w:rPr>
                <w:sz w:val="20"/>
                <w:szCs w:val="20"/>
              </w:rPr>
              <w:t>, but cattle exposed to these ticks did not develop clinical signs or seroconvert.</w:t>
            </w:r>
          </w:p>
        </w:tc>
        <w:tc>
          <w:tcPr>
            <w:tcW w:w="3969" w:type="dxa"/>
          </w:tcPr>
          <w:p w14:paraId="64DC4A9C" w14:textId="1F0C5D2E"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tUJRgyLU","properties":{"formattedCitation":"(Lubinga et al. 2013; Lubinga, Clift, et al. 2014; Kahana-Sutin et al. 2017)","plainCitation":"(Lubinga et al. 2013; Lubinga, Clift, et al. 2014; Kahana-Sutin et al. 2017)","noteIndex":0},"citationItems":[{"id":6570,"uris":["http://zotero.org/groups/4707929/items/8SSQ2WJD"],"itemData":{"id":6570,"type":"article-journal","archive_location":"WOS:000323248900011","container-title":"Experimental and Applied Acarology","DOI":"10.1007/s10493-013-9679-5","ISSN":"0168-8162","issue":"1","journalAbbreviation":"Exp Appl Acarol","page":"129-138","title":"Detection of lumpy skin disease virus in saliva of ticks fed on lumpy skin disease virus-infected cattle","volume":"61","author":[{"family":"Lubinga","given":"JC"},{"family":"Tuppurainen","given":"ESM"},{"family":"Stoltsz","given":"WH"},{"family":"Ebersohn","given":"K"},{"family":"Coetzer","given":"JAW"},{"family":"Venter","given":"EH"}],"issued":{"date-parts":[["2013"]]}}},{"id":6516,"uris":["http://zotero.org/groups/4707929/items/NFV58836"],"itemData":{"id":6516,"type":"article-journal","abstract":"Lumpy skin disease (LSD) is caused by lumpy skin disease virus (LSDV), a member of the genus Capripoxvirus. Transmission of the virus has been associated with haematophagous insects such as Stomoxys calcitrans as well as Aedes and Culex species of mosquitoes. Recent studies have reported the transmission of the virus by Amblyomma hebraeum, Rhipicephalus appendiculatus, and Rhipicephalus decoloratus ticks and the presence of LSDV in saliva of A. hebraeum and R. appendiculatus ticks. The aim of this study was to determine which tick organs become infected by LSDV following intrastadial infection and transstadial persistence of the virus in A. hebraeum and R. appendiculatus ticks. Nymphal and adult ticks were orally infected by feeding them on LSDV-infected cattle. Partially fed adult ticks were processed for testing while nymphs were fed to repletion and allowed to moult to adults before being processed for testing. The infection in tick organs was determined by testing for the presence of the viral antigen using monoclonal antibodies with immunohistochemical staining. The viral antigen was detected in salivary glands, haemocytes, synganglia, ovaries, testes, fat bodies, and midgut. Since the virus was shown to be able to cross the midgut wall and infect various tick organs, this may indicate potential for biological development and transmission of LSDV in ticks. This study strengthens the previously reported evidence of the occurrence of LSDV in tick saliva. (C) 2013 Elsevier GmbH. All rights reserved.","archive_location":"WOS:000332057800007","container-title":"Ticks and Tick-Borne Diseases","DOI":"10.1016/j.ttbdis.2013.09.010","ISSN":"1877-959X","issue":"2","journalAbbreviation":"Ticks Tick-Borne Dis","page":"113-120","title":"Demonstration of lumpy skin disease virus infection in &lt;i&gt;Amblyomma hebraeum&lt;/i&gt; and &lt;i&gt;Rhipicephalus appendiculatus&lt;/i&gt; ticks using immunohistochemistry","volume":"5","author":[{"family":"Lubinga","given":"JC"},{"family":"Clift","given":"SJ"},{"family":"Tuppurainen","given":"ESM"},{"family":"Stoltsz","given":"WH"},{"family":"Babiuk","given":"S"},{"family":"Coetzer","given":"JAW"},{"family":"Venter","given":"EH"}],"issued":{"date-parts":[["2014"]]}}},{"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schema":"https://github.com/citation-style-language/schema/raw/master/csl-citation.json"} </w:instrText>
            </w:r>
            <w:r w:rsidRPr="00F46437">
              <w:rPr>
                <w:sz w:val="20"/>
                <w:szCs w:val="20"/>
              </w:rPr>
              <w:fldChar w:fldCharType="separate"/>
            </w:r>
            <w:r w:rsidRPr="00F46437">
              <w:rPr>
                <w:noProof/>
                <w:sz w:val="20"/>
                <w:szCs w:val="20"/>
              </w:rPr>
              <w:t>(Lubinga et al. 2013; Lubinga, Clift, et al. 2014; Kahana-Sutin et al. 2017)</w:t>
            </w:r>
            <w:r w:rsidRPr="00F46437">
              <w:rPr>
                <w:sz w:val="20"/>
                <w:szCs w:val="20"/>
              </w:rPr>
              <w:fldChar w:fldCharType="end"/>
            </w:r>
          </w:p>
        </w:tc>
      </w:tr>
      <w:tr w:rsidR="00906F36" w:rsidRPr="00F46437" w14:paraId="7020C95F" w14:textId="77777777" w:rsidTr="00371B48">
        <w:trPr>
          <w:cantSplit/>
        </w:trPr>
        <w:tc>
          <w:tcPr>
            <w:tcW w:w="1413" w:type="dxa"/>
            <w:vMerge/>
          </w:tcPr>
          <w:p w14:paraId="64B69A25" w14:textId="77777777" w:rsidR="00906F36" w:rsidRPr="00F46437" w:rsidRDefault="00906F36" w:rsidP="00615C13">
            <w:pPr>
              <w:rPr>
                <w:sz w:val="20"/>
                <w:szCs w:val="20"/>
              </w:rPr>
            </w:pPr>
          </w:p>
        </w:tc>
        <w:tc>
          <w:tcPr>
            <w:tcW w:w="1984" w:type="dxa"/>
          </w:tcPr>
          <w:p w14:paraId="4C445D6D" w14:textId="77777777" w:rsidR="00906F36" w:rsidRPr="00F46437" w:rsidRDefault="00906F36" w:rsidP="00615C13">
            <w:pPr>
              <w:rPr>
                <w:sz w:val="20"/>
                <w:szCs w:val="20"/>
                <w:lang w:val="en"/>
              </w:rPr>
            </w:pPr>
            <w:r w:rsidRPr="00F46437">
              <w:rPr>
                <w:sz w:val="20"/>
                <w:szCs w:val="20"/>
                <w:lang w:val="en"/>
              </w:rPr>
              <w:t xml:space="preserve">Blue tick </w:t>
            </w:r>
          </w:p>
          <w:p w14:paraId="75C0EC38" w14:textId="77777777" w:rsidR="00906F36" w:rsidRPr="00F46437" w:rsidRDefault="00906F36" w:rsidP="00615C13">
            <w:pPr>
              <w:rPr>
                <w:sz w:val="20"/>
                <w:szCs w:val="20"/>
              </w:rPr>
            </w:pPr>
            <w:r w:rsidRPr="00F46437">
              <w:rPr>
                <w:sz w:val="20"/>
                <w:szCs w:val="20"/>
                <w:lang w:val="en"/>
              </w:rPr>
              <w:t>(</w:t>
            </w:r>
            <w:r w:rsidRPr="00F46437">
              <w:rPr>
                <w:i/>
                <w:iCs/>
                <w:sz w:val="20"/>
                <w:szCs w:val="20"/>
                <w:lang w:val="en"/>
              </w:rPr>
              <w:t>Rhipicephalus decoloratus</w:t>
            </w:r>
            <w:r w:rsidRPr="00F46437">
              <w:rPr>
                <w:sz w:val="20"/>
                <w:szCs w:val="20"/>
                <w:lang w:val="en"/>
              </w:rPr>
              <w:t>)</w:t>
            </w:r>
          </w:p>
          <w:p w14:paraId="05332772" w14:textId="77777777" w:rsidR="00906F36" w:rsidRPr="00F46437" w:rsidRDefault="00906F36" w:rsidP="00615C13">
            <w:pPr>
              <w:rPr>
                <w:sz w:val="20"/>
                <w:szCs w:val="20"/>
              </w:rPr>
            </w:pPr>
          </w:p>
        </w:tc>
        <w:tc>
          <w:tcPr>
            <w:tcW w:w="1560" w:type="dxa"/>
          </w:tcPr>
          <w:p w14:paraId="167CE0B6" w14:textId="77777777" w:rsidR="00906F36" w:rsidRPr="00F46437" w:rsidRDefault="00906F36" w:rsidP="00615C13">
            <w:pPr>
              <w:rPr>
                <w:sz w:val="20"/>
                <w:szCs w:val="20"/>
              </w:rPr>
            </w:pPr>
            <w:r w:rsidRPr="00F46437">
              <w:rPr>
                <w:sz w:val="20"/>
                <w:szCs w:val="20"/>
              </w:rPr>
              <w:t>Africa</w:t>
            </w:r>
          </w:p>
        </w:tc>
        <w:tc>
          <w:tcPr>
            <w:tcW w:w="1559" w:type="dxa"/>
          </w:tcPr>
          <w:p w14:paraId="588589A5" w14:textId="07F5A61E" w:rsidR="00906F36" w:rsidRPr="00F46437" w:rsidRDefault="0099433A" w:rsidP="00615C13">
            <w:pPr>
              <w:rPr>
                <w:sz w:val="20"/>
                <w:szCs w:val="20"/>
              </w:rPr>
            </w:pPr>
            <w:r>
              <w:rPr>
                <w:sz w:val="20"/>
                <w:szCs w:val="20"/>
                <w:shd w:val="clear" w:color="auto" w:fill="FFFFFF"/>
              </w:rPr>
              <w:t>n/a</w:t>
            </w:r>
          </w:p>
        </w:tc>
        <w:tc>
          <w:tcPr>
            <w:tcW w:w="4394" w:type="dxa"/>
          </w:tcPr>
          <w:p w14:paraId="62B17AE1" w14:textId="6E29E6BB" w:rsidR="00906F36" w:rsidRPr="00F46437" w:rsidRDefault="00906F36" w:rsidP="00615C13">
            <w:pPr>
              <w:rPr>
                <w:sz w:val="20"/>
                <w:szCs w:val="20"/>
              </w:rPr>
            </w:pPr>
            <w:r w:rsidRPr="00F46437">
              <w:rPr>
                <w:sz w:val="20"/>
                <w:szCs w:val="20"/>
              </w:rPr>
              <w:t xml:space="preserve">Studies have demonstrated that experimentally infected </w:t>
            </w:r>
            <w:r w:rsidRPr="00F46437">
              <w:rPr>
                <w:i/>
                <w:iCs/>
                <w:sz w:val="20"/>
                <w:szCs w:val="20"/>
              </w:rPr>
              <w:t xml:space="preserve">R. decoloratus </w:t>
            </w:r>
            <w:r w:rsidRPr="00F46437">
              <w:rPr>
                <w:sz w:val="20"/>
                <w:szCs w:val="20"/>
              </w:rPr>
              <w:t>was able to transmit LSDV to cattle. Transstadial and transovarian transmission of LSDV has been demonstrated. They are likely to be reservoirs rather than be involved in an outbreak.</w:t>
            </w:r>
          </w:p>
        </w:tc>
        <w:tc>
          <w:tcPr>
            <w:tcW w:w="3969" w:type="dxa"/>
          </w:tcPr>
          <w:p w14:paraId="4DC3EB25" w14:textId="12D4FB3C"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levQLjK0","properties":{"formattedCitation":"(Lubinga et al. 2013, 2015; Tuppurainen et al. 2011a, 2013)","plainCitation":"(Lubinga et al. 2013, 2015; Tuppurainen et al. 2011a, 2013)","dontUpdate":true,"noteIndex":0},"citationItems":[{"id":6570,"uris":["http://zotero.org/groups/4707929/items/8SSQ2WJD"],"itemData":{"id":6570,"type":"article-journal","archive_location":"WOS:000323248900011","container-title":"Experimental and Applied Acarology","DOI":"10.1007/s10493-013-9679-5","ISSN":"0168-8162","issue":"1","journalAbbreviation":"Exp Appl Acarol","page":"129-138","title":"Detection of lumpy skin disease virus in saliva of ticks fed on lumpy skin disease virus-infected cattle","volume":"61","author":[{"family":"Lubinga","given":"JC"},{"family":"Tuppurainen","given":"ESM"},{"family":"Stoltsz","given":"WH"},{"family":"Ebersohn","given":"K"},{"family":"Coetzer","given":"JAW"},{"family":"Venter","given":"EH"}],"issued":{"date-parts":[["2013"]]}}},{"id":6503,"uris":["http://zotero.org/groups/4707929/items/QQSRPNZ9"],"itemData":{"id":6503,"type":"article-journal","abstract":"Lumpy skin disease (LSD) is an economically important disease caused by LSD virus (LSDV), a Capripoxvirus, characterized by fever and circumscribed skin lesions. It is suspected to be transmitted mechanically by biting flies. To assess the vector potential of Amblyomma hebraeum in transmission of LSDV, mechanical/intrastadial and transstadial modes of transmission of the virus by this tick species were investigated. Two cattle were artificially infected as sources (donors) of infection to ticks. Ticks were infected as either nymphs or adults. Male A.hebraeum ticks were partially fed on donor animals and transferred to recipient animals to test for mechanical/intrastadial transmission. Nymphal A.hebraeum were fed to repletion on donor animals. The emergent adult ticks were placed on recipient animals to test for transstadial transmission of the virus. Successful transmission of LSDV infection was determined in recipient animals by monitoring development of clinical signs, testing of blood for the presence of LSDV by real-time PCR, virus isolation and the serum neutralization test. This report provides further evidence of mechanical/intrastadial and, for the first time, transstadial transmission of LSDV by A.hebraeum. These findings implicate A.hebraeum as a possible maintenance host in the epidemiology of the disease.","archive_location":"WOS:000350642200008","container-title":"Transboundary and Emerging Diseases","DOI":"10.1111/tbed.12102","ISSN":"1865-1674","issue":"2","journalAbbreviation":"Transbound Emerg Dis","page":"174-182","title":"Evidence of transstadial and mechanical transmission of lumpy skin disease virus by &lt;i&gt;Amblyomma hebraeum&lt;/i&gt; ticks","volume":"62","author":[{"family":"Lubinga","given":"JC"},{"family":"Tuppurainen","given":"ESM"},{"family":"Mahlare","given":"R"},{"family":"Coetzer","given":"JAW"},{"family":"Stoltsz","given":"WH"},{"family":"Venter","given":"EH"}],"issued":{"date-parts":[["2015"]]}}},{"id":6493,"uris":["http://zotero.org/groups/4707929/items/VDHKTHYA"],"itemData":{"id":6493,"type":"article-journal","abstract":"P&gt;Lumpy skin disease (LSD) is an economically important cattle disease. The disease is endemic in many African countries, but outbreaks have also been reported in Madagascar and the Middle East. The aim of this study was to investigate the potential role of ixodid (hard) ticks in the transmission of the disease. Cattle were infected with a virulent, South African field isolate of lumpy skin disease virus (LSDV). Three common African tick species (genera Rhipicephalus, Amblyomma and Rhipicephalus (Boophilus)) in different life cycle stages were fed on the infected animals during the viraemic stage and on skin lesions. Post-feeding, the partially fed male ticks were transferred to the skin of non-infected 'recipient' animals, while females were allowed to lay eggs that were then tested using the polymerase chain reaction (PCR) method and virus isolation. Nymphs were allowed to develop for 2-3 weeks after which time they were tested. The non-infected 'recipient' cattle were closely monitored, both skin and blood samples were tested using PCR and virus isolation, and serum samples were tested by the serum neutralization test. This is the first report showing molecular evidence of potential transmission of LSDV by ixodid ticks. The study showed evidence of transstadial and transovarial transmission of LSDV by R. (B.) decoloratus ticks and mechanical or intrastadial transmission by R. appendiculatus and A. hebraeum ticks.","archive_location":"WOS:000288212100001","container-title":"Transboundary and Emerging Diseases","DOI":"10.1111/j.1865-1682.2010.01184.x","ISSN":"1865-1674","issue":"2","journalAbbreviation":"Transbound Emerg Dis","page":"93-104","title":"A potential role for ixodid (hard) tick vectors in the transmission of lumpy skin disease virus in cattle","volume":"58","author":[{"family":"Tuppurainen","given":"ESM"},{"family":"Stoltsz","given":"WH"},{"family":"Troskie","given":"M"},{"family":"Wallace","given":"DB"},{"family":"Oura","given":"CAL"},{"family":"Mellor","given":"PS"},{"family":"Coetzer","given":"JAW"},{"family":"Venter","given":"EH"}],"issued":{"date-parts":[["2011"]]}}},{"id":6515,"uris":["http://zotero.org/groups/4707929/items/HQ6Z7WC8"],"itemData":{"id":6515,"type":"article-journal","archive_location":"WOS:000321794500010","container-title":"Ticks and Tick-Borne Diseases","DOI":"10.1016/j.ttbdis.2013.01.006","ISSN":"1877-959X","issue":"4","journalAbbreviation":"Ticks Tick-Borne Dis","page":"329-333","title":"Evidence of vertical transmission of lumpy skin disease virus in &lt;i&gt;Rhipicephalus decoloratus&lt;/i&gt; ticks","volume":"4","author":[{"family":"Tuppurainen","given":"ESM"},{"family":"Lubinga","given":"JC"},{"family":"Stoltsz","given":"WH"},{"family":"Troskie","given":"M"},{"family":"Carpenter","given":"ST"},{"family":"Coetzer","given":"JAW"},{"family":"Venter","given":"EH"},{"family":"Oura","given":"CAL"}],"issued":{"date-parts":[["2013"]]}}}],"schema":"https://github.com/citation-style-language/schema/raw/master/csl-citation.json"} </w:instrText>
            </w:r>
            <w:r w:rsidRPr="00F46437">
              <w:rPr>
                <w:sz w:val="20"/>
                <w:szCs w:val="20"/>
              </w:rPr>
              <w:fldChar w:fldCharType="separate"/>
            </w:r>
            <w:r>
              <w:rPr>
                <w:noProof/>
                <w:sz w:val="20"/>
                <w:szCs w:val="20"/>
              </w:rPr>
              <w:t>(Lubinga et al. 2013, 2015; Tuppurainen et al. 2011, 2013)</w:t>
            </w:r>
            <w:r w:rsidRPr="00F46437">
              <w:rPr>
                <w:sz w:val="20"/>
                <w:szCs w:val="20"/>
              </w:rPr>
              <w:fldChar w:fldCharType="end"/>
            </w:r>
          </w:p>
        </w:tc>
      </w:tr>
      <w:tr w:rsidR="00906F36" w:rsidRPr="00F46437" w14:paraId="7C218043" w14:textId="77777777" w:rsidTr="00371B48">
        <w:trPr>
          <w:cantSplit/>
        </w:trPr>
        <w:tc>
          <w:tcPr>
            <w:tcW w:w="1413" w:type="dxa"/>
            <w:vMerge/>
          </w:tcPr>
          <w:p w14:paraId="34DA4709" w14:textId="77777777" w:rsidR="00906F36" w:rsidRPr="00F46437" w:rsidRDefault="00906F36" w:rsidP="00615C13">
            <w:pPr>
              <w:rPr>
                <w:sz w:val="20"/>
                <w:szCs w:val="20"/>
              </w:rPr>
            </w:pPr>
          </w:p>
        </w:tc>
        <w:tc>
          <w:tcPr>
            <w:tcW w:w="1984" w:type="dxa"/>
          </w:tcPr>
          <w:p w14:paraId="34E3F21F" w14:textId="77777777" w:rsidR="00906F36" w:rsidRPr="00F46437" w:rsidRDefault="00906F36" w:rsidP="00615C13">
            <w:pPr>
              <w:rPr>
                <w:sz w:val="20"/>
                <w:szCs w:val="20"/>
                <w:lang w:val="en"/>
              </w:rPr>
            </w:pPr>
            <w:r w:rsidRPr="00F46437">
              <w:rPr>
                <w:sz w:val="20"/>
                <w:szCs w:val="20"/>
                <w:lang w:val="en"/>
              </w:rPr>
              <w:t xml:space="preserve">Cattle tick </w:t>
            </w:r>
          </w:p>
          <w:p w14:paraId="27CC5E8A" w14:textId="77777777" w:rsidR="00906F36" w:rsidRPr="00F46437" w:rsidRDefault="00906F36" w:rsidP="00615C13">
            <w:pPr>
              <w:rPr>
                <w:rStyle w:val="Emphasis"/>
                <w:i w:val="0"/>
                <w:iCs w:val="0"/>
                <w:sz w:val="20"/>
                <w:szCs w:val="20"/>
              </w:rPr>
            </w:pPr>
            <w:r w:rsidRPr="00F46437">
              <w:rPr>
                <w:sz w:val="20"/>
                <w:szCs w:val="20"/>
                <w:lang w:val="en"/>
              </w:rPr>
              <w:t>(</w:t>
            </w:r>
            <w:r w:rsidRPr="00F46437">
              <w:rPr>
                <w:i/>
                <w:iCs/>
                <w:sz w:val="20"/>
                <w:szCs w:val="20"/>
                <w:lang w:val="en"/>
              </w:rPr>
              <w:t>Rhipicephalus annulatus)</w:t>
            </w:r>
          </w:p>
        </w:tc>
        <w:tc>
          <w:tcPr>
            <w:tcW w:w="1560" w:type="dxa"/>
          </w:tcPr>
          <w:p w14:paraId="66538E5A" w14:textId="77777777" w:rsidR="00906F36" w:rsidRPr="00F46437" w:rsidRDefault="00906F36" w:rsidP="00615C13">
            <w:pPr>
              <w:rPr>
                <w:sz w:val="20"/>
                <w:szCs w:val="20"/>
              </w:rPr>
            </w:pPr>
            <w:r w:rsidRPr="00F46437">
              <w:rPr>
                <w:sz w:val="20"/>
                <w:szCs w:val="20"/>
              </w:rPr>
              <w:t>Global</w:t>
            </w:r>
          </w:p>
        </w:tc>
        <w:tc>
          <w:tcPr>
            <w:tcW w:w="1559" w:type="dxa"/>
          </w:tcPr>
          <w:p w14:paraId="5BB1AA88" w14:textId="2BDCEF46" w:rsidR="00906F36" w:rsidRPr="00F46437" w:rsidRDefault="00E01146" w:rsidP="00615C13">
            <w:pPr>
              <w:rPr>
                <w:sz w:val="20"/>
                <w:szCs w:val="20"/>
              </w:rPr>
            </w:pPr>
            <w:r>
              <w:rPr>
                <w:sz w:val="20"/>
                <w:szCs w:val="20"/>
              </w:rPr>
              <w:t>Medium</w:t>
            </w:r>
          </w:p>
        </w:tc>
        <w:tc>
          <w:tcPr>
            <w:tcW w:w="4394" w:type="dxa"/>
          </w:tcPr>
          <w:p w14:paraId="56AD6C84" w14:textId="15FE6692" w:rsidR="00906F36" w:rsidRPr="00F46437" w:rsidRDefault="00906F36" w:rsidP="00615C13">
            <w:pPr>
              <w:rPr>
                <w:sz w:val="20"/>
                <w:szCs w:val="20"/>
              </w:rPr>
            </w:pPr>
            <w:r w:rsidRPr="00F46437">
              <w:rPr>
                <w:sz w:val="20"/>
                <w:szCs w:val="20"/>
              </w:rPr>
              <w:t>Transovarian transmission of LSDV to tick larvae has been demonstrated in one study. They are likely to be reservoirs rather than be involved in an outbreak.</w:t>
            </w:r>
          </w:p>
        </w:tc>
        <w:tc>
          <w:tcPr>
            <w:tcW w:w="3969" w:type="dxa"/>
          </w:tcPr>
          <w:p w14:paraId="5628F3E5" w14:textId="43BFA9FA"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oGnJPr8P","properties":{"formattedCitation":"(Rouby et al. 2017)","plainCitation":"(Rouby et al. 2017)","noteIndex":0},"citationItems":[{"id":7776,"uris":["http://zotero.org/groups/4707929/items/29Z4INUE"],"itemData":{"id":7776,"type":"article-journal","container-title":"Advanced Animal Veterinary Science","ISSN":"2307-8316","issue":"4","page":"185-191","title":"Role of rhipicephalus annulatus tick in transmission of lumpy skin disease virus in naturally infected cattle in Egypt","volume":"5","author":[{"family":"Rouby","given":"S.R"},{"family":"Hussein","given":"K.H"},{"family":"Aboelhadid","given":"S.M"},{"family":"Sherif","given":"A.M"}],"issued":{"date-parts":[["2017"]]}}}],"schema":"https://github.com/citation-style-language/schema/raw/master/csl-citation.json"} </w:instrText>
            </w:r>
            <w:r w:rsidRPr="00F46437">
              <w:rPr>
                <w:sz w:val="20"/>
                <w:szCs w:val="20"/>
              </w:rPr>
              <w:fldChar w:fldCharType="separate"/>
            </w:r>
            <w:r w:rsidRPr="00F46437">
              <w:rPr>
                <w:noProof/>
                <w:sz w:val="20"/>
                <w:szCs w:val="20"/>
              </w:rPr>
              <w:t>(Rouby et al. 2017)</w:t>
            </w:r>
            <w:r w:rsidRPr="00F46437">
              <w:rPr>
                <w:sz w:val="20"/>
                <w:szCs w:val="20"/>
              </w:rPr>
              <w:fldChar w:fldCharType="end"/>
            </w:r>
          </w:p>
        </w:tc>
      </w:tr>
      <w:tr w:rsidR="00906F36" w:rsidRPr="00F46437" w14:paraId="77A744A6" w14:textId="77777777" w:rsidTr="00371B48">
        <w:trPr>
          <w:cantSplit/>
        </w:trPr>
        <w:tc>
          <w:tcPr>
            <w:tcW w:w="1413" w:type="dxa"/>
            <w:vMerge w:val="restart"/>
            <w:vAlign w:val="center"/>
          </w:tcPr>
          <w:p w14:paraId="2C429602" w14:textId="77777777" w:rsidR="00906F36" w:rsidRPr="00F46437" w:rsidRDefault="00906F36" w:rsidP="00695934">
            <w:pPr>
              <w:jc w:val="center"/>
              <w:rPr>
                <w:sz w:val="20"/>
                <w:szCs w:val="20"/>
              </w:rPr>
            </w:pPr>
            <w:r w:rsidRPr="00F46437">
              <w:rPr>
                <w:sz w:val="20"/>
                <w:szCs w:val="20"/>
              </w:rPr>
              <w:lastRenderedPageBreak/>
              <w:t>Biting Midges</w:t>
            </w:r>
          </w:p>
          <w:p w14:paraId="11819462" w14:textId="1C55F35F" w:rsidR="00906F36" w:rsidRPr="00F46437" w:rsidRDefault="00906F36" w:rsidP="00695934">
            <w:pPr>
              <w:jc w:val="center"/>
            </w:pPr>
            <w:r w:rsidRPr="00F46437">
              <w:t>(</w:t>
            </w:r>
            <w:r w:rsidRPr="00695934">
              <w:rPr>
                <w:rStyle w:val="Emphasis"/>
                <w:rFonts w:cs="Calibri"/>
                <w:color w:val="1F1F1F"/>
                <w:sz w:val="20"/>
                <w:szCs w:val="20"/>
              </w:rPr>
              <w:t>Culicoides Diptera: Ceratopogonidae)</w:t>
            </w:r>
          </w:p>
        </w:tc>
        <w:tc>
          <w:tcPr>
            <w:tcW w:w="1984" w:type="dxa"/>
          </w:tcPr>
          <w:p w14:paraId="33263C48" w14:textId="77777777" w:rsidR="00906F36" w:rsidRPr="00F46437" w:rsidRDefault="00906F36" w:rsidP="00615C13">
            <w:pPr>
              <w:rPr>
                <w:rStyle w:val="Emphasis"/>
                <w:sz w:val="20"/>
                <w:szCs w:val="20"/>
              </w:rPr>
            </w:pPr>
            <w:r w:rsidRPr="00F46437">
              <w:rPr>
                <w:rStyle w:val="Emphasis"/>
                <w:sz w:val="20"/>
                <w:szCs w:val="20"/>
              </w:rPr>
              <w:t>European biting midge</w:t>
            </w:r>
          </w:p>
          <w:p w14:paraId="5CE37756" w14:textId="77777777" w:rsidR="00906F36" w:rsidRPr="00F46437" w:rsidRDefault="00906F36" w:rsidP="00615C13">
            <w:pPr>
              <w:rPr>
                <w:sz w:val="20"/>
                <w:szCs w:val="20"/>
              </w:rPr>
            </w:pPr>
            <w:r w:rsidRPr="00F46437">
              <w:rPr>
                <w:rStyle w:val="Emphasis"/>
                <w:sz w:val="20"/>
                <w:szCs w:val="20"/>
              </w:rPr>
              <w:t>(Culicoides nubeculosus)</w:t>
            </w:r>
          </w:p>
        </w:tc>
        <w:tc>
          <w:tcPr>
            <w:tcW w:w="1560" w:type="dxa"/>
          </w:tcPr>
          <w:p w14:paraId="1D660EA3" w14:textId="77777777" w:rsidR="00906F36" w:rsidRPr="00F46437" w:rsidRDefault="00906F36" w:rsidP="00615C13">
            <w:pPr>
              <w:rPr>
                <w:sz w:val="20"/>
                <w:szCs w:val="20"/>
              </w:rPr>
            </w:pPr>
            <w:r w:rsidRPr="00F46437">
              <w:rPr>
                <w:sz w:val="20"/>
                <w:szCs w:val="20"/>
              </w:rPr>
              <w:t>Eurasia</w:t>
            </w:r>
          </w:p>
        </w:tc>
        <w:tc>
          <w:tcPr>
            <w:tcW w:w="1559" w:type="dxa"/>
          </w:tcPr>
          <w:p w14:paraId="6532DCD0" w14:textId="1CFDB863" w:rsidR="00906F36" w:rsidRPr="00F46437" w:rsidRDefault="0099433A" w:rsidP="00615C13">
            <w:pPr>
              <w:rPr>
                <w:sz w:val="20"/>
                <w:szCs w:val="20"/>
              </w:rPr>
            </w:pPr>
            <w:r>
              <w:rPr>
                <w:sz w:val="20"/>
                <w:szCs w:val="20"/>
                <w:shd w:val="clear" w:color="auto" w:fill="FFFFFF"/>
              </w:rPr>
              <w:t>n/a</w:t>
            </w:r>
          </w:p>
        </w:tc>
        <w:tc>
          <w:tcPr>
            <w:tcW w:w="4394" w:type="dxa"/>
          </w:tcPr>
          <w:p w14:paraId="5C815773" w14:textId="49E805C9" w:rsidR="00906F36" w:rsidRPr="00F46437" w:rsidRDefault="00906F36" w:rsidP="00615C13">
            <w:pPr>
              <w:rPr>
                <w:sz w:val="20"/>
                <w:szCs w:val="20"/>
              </w:rPr>
            </w:pPr>
            <w:r w:rsidRPr="00F46437">
              <w:rPr>
                <w:sz w:val="20"/>
                <w:szCs w:val="20"/>
              </w:rPr>
              <w:t xml:space="preserve">To date, experimental transmission of LSDV to cattle has been unsuccessful. In one experimental study, there was no persistence of </w:t>
            </w:r>
            <w:r>
              <w:rPr>
                <w:sz w:val="20"/>
                <w:szCs w:val="20"/>
              </w:rPr>
              <w:t>viral DNA</w:t>
            </w:r>
            <w:r w:rsidRPr="00F46437">
              <w:rPr>
                <w:sz w:val="20"/>
                <w:szCs w:val="20"/>
              </w:rPr>
              <w:t xml:space="preserve"> observed in field-collected midges. </w:t>
            </w:r>
            <w:r>
              <w:rPr>
                <w:sz w:val="20"/>
                <w:szCs w:val="20"/>
              </w:rPr>
              <w:t xml:space="preserve">During their gonotrophic cycle, midges do not refeed for four days, so infectious virus would need to persist in high enough amounts for this length of time, unlike Stomoxys which can re-feed rapidly. </w:t>
            </w:r>
            <w:r w:rsidRPr="00F46437">
              <w:rPr>
                <w:i/>
                <w:iCs/>
                <w:sz w:val="20"/>
                <w:szCs w:val="20"/>
                <w:shd w:val="clear" w:color="auto" w:fill="FFFFFF"/>
              </w:rPr>
              <w:t xml:space="preserve">Culicoides </w:t>
            </w:r>
            <w:r w:rsidRPr="00F46437">
              <w:rPr>
                <w:sz w:val="20"/>
                <w:szCs w:val="20"/>
                <w:shd w:val="clear" w:color="auto" w:fill="FFFFFF"/>
              </w:rPr>
              <w:t xml:space="preserve">biting midges have been considered as putative vectors in the Balkans </w:t>
            </w:r>
            <w:r>
              <w:rPr>
                <w:sz w:val="20"/>
                <w:szCs w:val="20"/>
                <w:shd w:val="clear" w:color="auto" w:fill="FFFFFF"/>
              </w:rPr>
              <w:t xml:space="preserve">LSD </w:t>
            </w:r>
            <w:r w:rsidRPr="00F46437">
              <w:rPr>
                <w:sz w:val="20"/>
                <w:szCs w:val="20"/>
                <w:shd w:val="clear" w:color="auto" w:fill="FFFFFF"/>
              </w:rPr>
              <w:t xml:space="preserve">outbreaks, but no evidence has been found to confirm their role. </w:t>
            </w:r>
            <w:r w:rsidRPr="00F46437">
              <w:rPr>
                <w:sz w:val="20"/>
                <w:szCs w:val="20"/>
              </w:rPr>
              <w:t xml:space="preserve">Recent work from the Pirbright Institute was not able to find evidence of LSDV transmission from </w:t>
            </w:r>
            <w:r w:rsidRPr="00F46437">
              <w:rPr>
                <w:i/>
                <w:iCs/>
                <w:sz w:val="20"/>
                <w:szCs w:val="20"/>
              </w:rPr>
              <w:t>Culicoides</w:t>
            </w:r>
            <w:r w:rsidRPr="00F46437">
              <w:rPr>
                <w:sz w:val="20"/>
                <w:szCs w:val="20"/>
              </w:rPr>
              <w:t xml:space="preserve"> under laboratory conditions. S</w:t>
            </w:r>
            <w:r w:rsidRPr="00F46437">
              <w:rPr>
                <w:sz w:val="20"/>
                <w:szCs w:val="20"/>
                <w:shd w:val="clear" w:color="auto" w:fill="FFFFFF"/>
              </w:rPr>
              <w:t>everal other s</w:t>
            </w:r>
            <w:r w:rsidRPr="00F46437">
              <w:rPr>
                <w:sz w:val="20"/>
                <w:szCs w:val="20"/>
              </w:rPr>
              <w:t xml:space="preserve">tudies have also concluded that biting midges are not competent mechanical vectors of LSDV. </w:t>
            </w:r>
          </w:p>
        </w:tc>
        <w:tc>
          <w:tcPr>
            <w:tcW w:w="3969" w:type="dxa"/>
          </w:tcPr>
          <w:p w14:paraId="6904C931" w14:textId="351AE1C0"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dKlHdEKu","properties":{"formattedCitation":"(Gubbins 2019; Chihota et al. 2003a; Paslaru et al. 2022; Sanz-Bernardo et al. 2021)","plainCitation":"(Gubbins 2019; Chihota et al. 2003a; Paslaru et al. 2022; Sanz-Bernardo et al. 2021)","dontUpdate":true,"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Pr="00F46437">
              <w:rPr>
                <w:sz w:val="20"/>
                <w:szCs w:val="20"/>
              </w:rPr>
              <w:fldChar w:fldCharType="separate"/>
            </w:r>
            <w:r>
              <w:rPr>
                <w:noProof/>
                <w:sz w:val="20"/>
                <w:szCs w:val="20"/>
              </w:rPr>
              <w:t>(Gubbins 2019; Chihota et al. 2003; Paslaru et al. 2022; Sanz-Bernardo et al. 2021)</w:t>
            </w:r>
            <w:r w:rsidRPr="00F46437">
              <w:rPr>
                <w:sz w:val="20"/>
                <w:szCs w:val="20"/>
              </w:rPr>
              <w:fldChar w:fldCharType="end"/>
            </w:r>
            <w:r w:rsidRPr="00F46437">
              <w:rPr>
                <w:sz w:val="20"/>
                <w:szCs w:val="20"/>
              </w:rPr>
              <w:t xml:space="preserve"> </w:t>
            </w:r>
          </w:p>
        </w:tc>
      </w:tr>
      <w:tr w:rsidR="00906F36" w:rsidRPr="00F46437" w14:paraId="65A44246" w14:textId="77777777" w:rsidTr="00371B48">
        <w:trPr>
          <w:cantSplit/>
        </w:trPr>
        <w:tc>
          <w:tcPr>
            <w:tcW w:w="1413" w:type="dxa"/>
            <w:vMerge/>
          </w:tcPr>
          <w:p w14:paraId="67018B10" w14:textId="77777777" w:rsidR="00906F36" w:rsidRPr="00F46437" w:rsidRDefault="00906F36" w:rsidP="00615C13">
            <w:pPr>
              <w:jc w:val="center"/>
              <w:rPr>
                <w:sz w:val="20"/>
                <w:szCs w:val="20"/>
              </w:rPr>
            </w:pPr>
          </w:p>
        </w:tc>
        <w:tc>
          <w:tcPr>
            <w:tcW w:w="1984" w:type="dxa"/>
          </w:tcPr>
          <w:p w14:paraId="4140E145" w14:textId="77777777" w:rsidR="00906F36" w:rsidRPr="00F46437" w:rsidRDefault="00906F36" w:rsidP="00615C13">
            <w:pPr>
              <w:rPr>
                <w:rStyle w:val="Emphasis"/>
                <w:i w:val="0"/>
                <w:iCs w:val="0"/>
                <w:sz w:val="20"/>
                <w:szCs w:val="20"/>
              </w:rPr>
            </w:pPr>
            <w:r w:rsidRPr="00F46437">
              <w:rPr>
                <w:rStyle w:val="Emphasis"/>
                <w:sz w:val="20"/>
                <w:szCs w:val="20"/>
              </w:rPr>
              <w:t>Culicoides punctatus</w:t>
            </w:r>
          </w:p>
        </w:tc>
        <w:tc>
          <w:tcPr>
            <w:tcW w:w="1560" w:type="dxa"/>
          </w:tcPr>
          <w:p w14:paraId="710EE297" w14:textId="77777777" w:rsidR="00906F36" w:rsidRPr="00F46437" w:rsidRDefault="00906F36" w:rsidP="00615C13">
            <w:pPr>
              <w:rPr>
                <w:sz w:val="20"/>
                <w:szCs w:val="20"/>
              </w:rPr>
            </w:pPr>
            <w:r w:rsidRPr="00F46437">
              <w:rPr>
                <w:sz w:val="20"/>
                <w:szCs w:val="20"/>
              </w:rPr>
              <w:t>Eurasia</w:t>
            </w:r>
          </w:p>
        </w:tc>
        <w:tc>
          <w:tcPr>
            <w:tcW w:w="1559" w:type="dxa"/>
          </w:tcPr>
          <w:p w14:paraId="2C771CF3" w14:textId="30C4549B" w:rsidR="00906F36" w:rsidRPr="00F46437" w:rsidRDefault="0099433A" w:rsidP="00615C13">
            <w:pPr>
              <w:rPr>
                <w:sz w:val="20"/>
                <w:szCs w:val="20"/>
              </w:rPr>
            </w:pPr>
            <w:r>
              <w:rPr>
                <w:sz w:val="20"/>
                <w:szCs w:val="20"/>
                <w:shd w:val="clear" w:color="auto" w:fill="FFFFFF"/>
              </w:rPr>
              <w:t>n/a</w:t>
            </w:r>
          </w:p>
        </w:tc>
        <w:tc>
          <w:tcPr>
            <w:tcW w:w="4394" w:type="dxa"/>
          </w:tcPr>
          <w:p w14:paraId="1CC12A9E" w14:textId="6B4E0DDF" w:rsidR="00906F36" w:rsidRPr="00F46437" w:rsidRDefault="00906F36" w:rsidP="00615C13">
            <w:pPr>
              <w:rPr>
                <w:sz w:val="20"/>
                <w:szCs w:val="20"/>
              </w:rPr>
            </w:pPr>
            <w:r w:rsidRPr="00F46437">
              <w:rPr>
                <w:sz w:val="20"/>
                <w:szCs w:val="20"/>
              </w:rPr>
              <w:t>A single study reporting on the 2014</w:t>
            </w:r>
            <w:r>
              <w:rPr>
                <w:sz w:val="20"/>
                <w:szCs w:val="20"/>
              </w:rPr>
              <w:t>–</w:t>
            </w:r>
            <w:r w:rsidRPr="00F46437">
              <w:rPr>
                <w:sz w:val="20"/>
                <w:szCs w:val="20"/>
              </w:rPr>
              <w:t>2015 LSD</w:t>
            </w:r>
            <w:r>
              <w:rPr>
                <w:sz w:val="20"/>
                <w:szCs w:val="20"/>
              </w:rPr>
              <w:t xml:space="preserve"> outbreak </w:t>
            </w:r>
            <w:r w:rsidRPr="00F46437">
              <w:rPr>
                <w:sz w:val="20"/>
                <w:szCs w:val="20"/>
              </w:rPr>
              <w:t xml:space="preserve">in </w:t>
            </w:r>
            <w:r w:rsidRPr="00A32AFC">
              <w:rPr>
                <w:sz w:val="20"/>
                <w:szCs w:val="21"/>
                <w:shd w:val="clear" w:color="auto" w:fill="FFFFFF"/>
              </w:rPr>
              <w:t>Türkiye</w:t>
            </w:r>
            <w:r w:rsidRPr="00F46437">
              <w:rPr>
                <w:sz w:val="20"/>
                <w:szCs w:val="20"/>
              </w:rPr>
              <w:t xml:space="preserve"> found that field-collected </w:t>
            </w:r>
            <w:r w:rsidRPr="00F46437">
              <w:rPr>
                <w:i/>
                <w:iCs/>
                <w:sz w:val="20"/>
                <w:szCs w:val="20"/>
              </w:rPr>
              <w:t>C. punctus</w:t>
            </w:r>
            <w:r w:rsidRPr="00F46437">
              <w:rPr>
                <w:sz w:val="20"/>
                <w:szCs w:val="20"/>
              </w:rPr>
              <w:t xml:space="preserve"> harboured LSDV DNA and hypothesised that </w:t>
            </w:r>
            <w:r>
              <w:rPr>
                <w:sz w:val="20"/>
                <w:szCs w:val="20"/>
              </w:rPr>
              <w:t>this species</w:t>
            </w:r>
            <w:r w:rsidRPr="00F46437">
              <w:rPr>
                <w:sz w:val="20"/>
                <w:szCs w:val="20"/>
              </w:rPr>
              <w:t xml:space="preserve"> could have played a role in transmission. Recent work from the Pirbright Institute was not able to find evidence of LSDV transmission from </w:t>
            </w:r>
            <w:r w:rsidRPr="00F46437">
              <w:rPr>
                <w:i/>
                <w:iCs/>
                <w:sz w:val="20"/>
                <w:szCs w:val="20"/>
              </w:rPr>
              <w:t>Culicoides</w:t>
            </w:r>
            <w:r w:rsidRPr="00F46437">
              <w:rPr>
                <w:sz w:val="20"/>
                <w:szCs w:val="20"/>
              </w:rPr>
              <w:t xml:space="preserve"> under laboratory conditions. Several other studies have concluded that biting midges are not competent mechanical vectors of LSDV</w:t>
            </w:r>
          </w:p>
        </w:tc>
        <w:tc>
          <w:tcPr>
            <w:tcW w:w="3969" w:type="dxa"/>
          </w:tcPr>
          <w:p w14:paraId="398CB263" w14:textId="615F4392" w:rsidR="00906F36" w:rsidRPr="00F46437" w:rsidRDefault="00906F36" w:rsidP="00615C13">
            <w:pPr>
              <w:rPr>
                <w:sz w:val="20"/>
                <w:szCs w:val="20"/>
              </w:rPr>
            </w:pPr>
            <w:r w:rsidRPr="00F46437">
              <w:rPr>
                <w:sz w:val="20"/>
                <w:szCs w:val="20"/>
              </w:rPr>
              <w:fldChar w:fldCharType="begin"/>
            </w:r>
            <w:r w:rsidR="006B0536">
              <w:rPr>
                <w:sz w:val="20"/>
                <w:szCs w:val="20"/>
              </w:rPr>
              <w:instrText xml:space="preserve"> ADDIN ZOTERO_ITEM CSL_CITATION {"citationID":"Ea7Szrup","properties":{"formattedCitation":"(\\uc0\\u350{}evik and Do\\uc0\\u287{}an 2017; Chihota et al. 2003a; Paslaru et al. 2022; Sanz-Bernardo et al. 2021)","plainCitation":"(Şevik and Doğan 2017; Chihota et al. 2003a; Paslaru et al. 2022; Sanz-Bernardo et al. 2021)","dontUpdate":true,"noteIndex":0},"citationItems":[{"id":6369,"uris":["http://zotero.org/groups/4707929/items/JRUQJYWS"],"itemData":{"id":6369,"type":"article-journal","abstract":"This study was carried out to explore epidemiological and molecular features of lumpy skin disease virus (LSDV) in the Aegean, Central Anatolian and Mediterranean regions of Turkey, to evaluate the risk factors associated with LSDV infection and to investigate the financial impact of LSD and potential role of the Culicoides spp. in the transmission of LSDV. Samples were obtained from 611 cattle, each from different farms, and each clinically suspected to be infected with LSDV during the months of July 2014 and June 2015. Culicoides spp. were trapped from April to June 2015. Genetic characterization of the local LSDV field isolates was conducted by sequencing G-protein-coupled chemokine receptor gene segment. Real-time PCR high-resolution melting analysis was used for distinguishing each type of capripoxviruses. Viral DNA was detected in 448 of the 611 animals and Culicoides midges. Three hundred and ninety-three of the 448 affected farms were surveyed. The morbidity and mortality rates detected were 12.3% and 6.4%, respectively. Phylogenetic analysis showed that the field isolates in this study were clustered together with other Africa and Middle East isolates. Genotyping of isolates from infected cattle has revealed the presence of LSDV. A generalized mixed linear model showed that there were positive associations between LSDV infection, European breeds, small-sized family-type farms and nearness of farm to a lake. The financial cost of disease presence in surveyed cattle farms was estimated to be 72.75 GBP per head. The sequence analysis of the mitochondrial cytochrome oxidase subunit I gene showed that the species of Culicoides in LSDV-positive pools was Culicoides punctatus. Detection of LSDV in Culicoides punctatus suggests that it may have played a role in transmitting LSDV. Furthermore, movement of infected animals into disease-free areas increases the risk of the transmission of LSD. Control strategies for LSDV infection should include consideration of the risk factors identified in this study.","container-title":"Transboundary and Emerging Diseases","DOI":"10.1111/tbed.12501","ISSN":"1865-1682","issue":"4","journalAbbreviation":"Transbound Emerg Dis","language":"eng","note":"PMID: 27039847","page":"1268-1279","source":"PubMed","title":"Epidemiological and molecular studies on lumpy skin disease outbreaks in Turkey during 2014-2015","volume":"64","author":[{"family":"Şevik","given":"M."},{"family":"Doğan","given":"M."}],"issued":{"date-parts":[["2017"]]}}},{"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Pr="00F46437">
              <w:rPr>
                <w:sz w:val="20"/>
                <w:szCs w:val="20"/>
              </w:rPr>
              <w:fldChar w:fldCharType="separate"/>
            </w:r>
            <w:r w:rsidRPr="00DC196C">
              <w:rPr>
                <w:rFonts w:cs="Calibri"/>
                <w:sz w:val="20"/>
                <w:lang w:val="en-GB"/>
              </w:rPr>
              <w:t>(Şevik and Doğan 2017; Chihota et al. 2003; Paslaru et al. 2022; Sanz-Bernardo et al. 2021)</w:t>
            </w:r>
            <w:r w:rsidRPr="00F46437">
              <w:rPr>
                <w:sz w:val="20"/>
                <w:szCs w:val="20"/>
              </w:rPr>
              <w:fldChar w:fldCharType="end"/>
            </w:r>
          </w:p>
        </w:tc>
      </w:tr>
    </w:tbl>
    <w:p w14:paraId="5AA94FBD" w14:textId="655F3F6F" w:rsidR="00695934" w:rsidRPr="00E01146" w:rsidRDefault="004667F9" w:rsidP="004667F9">
      <w:pPr>
        <w:rPr>
          <w:sz w:val="18"/>
          <w:szCs w:val="18"/>
          <w:shd w:val="clear" w:color="auto" w:fill="FFFFFF"/>
        </w:rPr>
      </w:pPr>
      <w:r>
        <w:rPr>
          <w:sz w:val="18"/>
          <w:szCs w:val="18"/>
          <w:shd w:val="clear" w:color="auto" w:fill="FFFFFF"/>
        </w:rPr>
        <w:t xml:space="preserve">* </w:t>
      </w:r>
      <w:r w:rsidRPr="00E01146">
        <w:rPr>
          <w:sz w:val="18"/>
          <w:szCs w:val="18"/>
          <w:shd w:val="clear" w:color="auto" w:fill="FFFFFF"/>
        </w:rPr>
        <w:t>Importance to A</w:t>
      </w:r>
      <w:r>
        <w:rPr>
          <w:sz w:val="18"/>
          <w:szCs w:val="18"/>
          <w:shd w:val="clear" w:color="auto" w:fill="FFFFFF"/>
        </w:rPr>
        <w:t>ustralia, refers to whether the vector species is present in Australia and the relative importance of its potential role in transmission. High</w:t>
      </w:r>
      <w:r w:rsidR="00E01146">
        <w:rPr>
          <w:sz w:val="18"/>
          <w:szCs w:val="18"/>
          <w:shd w:val="clear" w:color="auto" w:fill="FFFFFF"/>
        </w:rPr>
        <w:t xml:space="preserve"> </w:t>
      </w:r>
      <w:r>
        <w:rPr>
          <w:sz w:val="18"/>
          <w:szCs w:val="18"/>
          <w:shd w:val="clear" w:color="auto" w:fill="FFFFFF"/>
        </w:rPr>
        <w:t xml:space="preserve">importance </w:t>
      </w:r>
      <w:r w:rsidR="00E01146">
        <w:rPr>
          <w:sz w:val="18"/>
          <w:szCs w:val="18"/>
          <w:shd w:val="clear" w:color="auto" w:fill="FFFFFF"/>
        </w:rPr>
        <w:t>relates to vectors w</w:t>
      </w:r>
      <w:r>
        <w:rPr>
          <w:sz w:val="18"/>
          <w:szCs w:val="18"/>
          <w:shd w:val="clear" w:color="auto" w:fill="FFFFFF"/>
        </w:rPr>
        <w:t xml:space="preserve">here </w:t>
      </w:r>
      <w:r w:rsidR="00E01146">
        <w:rPr>
          <w:sz w:val="18"/>
          <w:szCs w:val="18"/>
          <w:shd w:val="clear" w:color="auto" w:fill="FFFFFF"/>
        </w:rPr>
        <w:t xml:space="preserve">published </w:t>
      </w:r>
      <w:r>
        <w:rPr>
          <w:sz w:val="18"/>
          <w:szCs w:val="18"/>
          <w:shd w:val="clear" w:color="auto" w:fill="FFFFFF"/>
        </w:rPr>
        <w:t xml:space="preserve">evidence demonstrates </w:t>
      </w:r>
      <w:r w:rsidR="00E01146">
        <w:rPr>
          <w:sz w:val="18"/>
          <w:szCs w:val="18"/>
          <w:shd w:val="clear" w:color="auto" w:fill="FFFFFF"/>
        </w:rPr>
        <w:t>transmission or</w:t>
      </w:r>
      <w:r>
        <w:rPr>
          <w:sz w:val="18"/>
          <w:szCs w:val="18"/>
          <w:shd w:val="clear" w:color="auto" w:fill="FFFFFF"/>
        </w:rPr>
        <w:t xml:space="preserve"> supports likely </w:t>
      </w:r>
      <w:r w:rsidR="00E01146">
        <w:rPr>
          <w:sz w:val="18"/>
          <w:szCs w:val="18"/>
          <w:shd w:val="clear" w:color="auto" w:fill="FFFFFF"/>
        </w:rPr>
        <w:t>transmission,</w:t>
      </w:r>
      <w:r>
        <w:rPr>
          <w:sz w:val="18"/>
          <w:szCs w:val="18"/>
          <w:shd w:val="clear" w:color="auto" w:fill="FFFFFF"/>
        </w:rPr>
        <w:t xml:space="preserve"> and the vector species </w:t>
      </w:r>
      <w:r w:rsidR="00E01146">
        <w:rPr>
          <w:sz w:val="18"/>
          <w:szCs w:val="18"/>
          <w:shd w:val="clear" w:color="auto" w:fill="FFFFFF"/>
        </w:rPr>
        <w:t xml:space="preserve">is abundant </w:t>
      </w:r>
      <w:r>
        <w:rPr>
          <w:sz w:val="18"/>
          <w:szCs w:val="18"/>
          <w:shd w:val="clear" w:color="auto" w:fill="FFFFFF"/>
        </w:rPr>
        <w:t>where cattle are raised. Medium</w:t>
      </w:r>
      <w:r w:rsidR="00E01146">
        <w:rPr>
          <w:sz w:val="18"/>
          <w:szCs w:val="18"/>
          <w:shd w:val="clear" w:color="auto" w:fill="FFFFFF"/>
        </w:rPr>
        <w:t xml:space="preserve"> </w:t>
      </w:r>
      <w:r>
        <w:rPr>
          <w:sz w:val="18"/>
          <w:szCs w:val="18"/>
          <w:shd w:val="clear" w:color="auto" w:fill="FFFFFF"/>
        </w:rPr>
        <w:t>importance relates to instances where evidence of transmission is high</w:t>
      </w:r>
      <w:r w:rsidR="00E01146">
        <w:rPr>
          <w:sz w:val="18"/>
          <w:szCs w:val="18"/>
          <w:shd w:val="clear" w:color="auto" w:fill="FFFFFF"/>
        </w:rPr>
        <w:t>,</w:t>
      </w:r>
      <w:r>
        <w:rPr>
          <w:sz w:val="18"/>
          <w:szCs w:val="18"/>
          <w:shd w:val="clear" w:color="auto" w:fill="FFFFFF"/>
        </w:rPr>
        <w:t xml:space="preserve"> but</w:t>
      </w:r>
      <w:r w:rsidR="00E01146">
        <w:rPr>
          <w:sz w:val="18"/>
          <w:szCs w:val="18"/>
          <w:shd w:val="clear" w:color="auto" w:fill="FFFFFF"/>
        </w:rPr>
        <w:t xml:space="preserve"> transmission spread is low (e.g. cattle tick). Low importance relates to vectors where the evidence of transmission is limited (e.g. non-biting flies). Very-low importance relates to vectors who are proven transmitters of LSDV, but their distribution is extremely</w:t>
      </w:r>
      <w:r>
        <w:rPr>
          <w:sz w:val="18"/>
          <w:szCs w:val="18"/>
          <w:shd w:val="clear" w:color="auto" w:fill="FFFFFF"/>
        </w:rPr>
        <w:t xml:space="preserve"> limited (e.g. </w:t>
      </w:r>
      <w:r w:rsidRPr="00371B48">
        <w:rPr>
          <w:i/>
          <w:iCs/>
          <w:sz w:val="18"/>
          <w:szCs w:val="18"/>
          <w:shd w:val="clear" w:color="auto" w:fill="FFFFFF"/>
        </w:rPr>
        <w:t>Ae. Aegypti</w:t>
      </w:r>
      <w:r>
        <w:rPr>
          <w:sz w:val="18"/>
          <w:szCs w:val="18"/>
          <w:shd w:val="clear" w:color="auto" w:fill="FFFFFF"/>
        </w:rPr>
        <w:t>)</w:t>
      </w:r>
      <w:r w:rsidR="00E01146">
        <w:rPr>
          <w:sz w:val="18"/>
          <w:szCs w:val="18"/>
          <w:shd w:val="clear" w:color="auto" w:fill="FFFFFF"/>
        </w:rPr>
        <w:t xml:space="preserve">. </w:t>
      </w:r>
      <w:r w:rsidR="0099433A">
        <w:rPr>
          <w:sz w:val="18"/>
          <w:szCs w:val="18"/>
          <w:shd w:val="clear" w:color="auto" w:fill="FFFFFF"/>
        </w:rPr>
        <w:t>n/a – not applicable:</w:t>
      </w:r>
      <w:r w:rsidR="00E01146">
        <w:rPr>
          <w:sz w:val="18"/>
          <w:szCs w:val="18"/>
          <w:shd w:val="clear" w:color="auto" w:fill="FFFFFF"/>
        </w:rPr>
        <w:t xml:space="preserve"> applies to vectors that are not present in Australia.</w:t>
      </w:r>
    </w:p>
    <w:p w14:paraId="06EF598D" w14:textId="77777777" w:rsidR="00695934" w:rsidRDefault="00695934" w:rsidP="00840EF2">
      <w:pPr>
        <w:sectPr w:rsidR="00695934" w:rsidSect="00434E12">
          <w:footnotePr>
            <w:numRestart w:val="eachSect"/>
          </w:footnotePr>
          <w:pgSz w:w="16838" w:h="11906" w:orient="landscape" w:code="9"/>
          <w:pgMar w:top="720" w:right="720" w:bottom="720" w:left="720" w:header="578" w:footer="578" w:gutter="0"/>
          <w:cols w:space="720"/>
          <w:docGrid w:linePitch="299"/>
        </w:sectPr>
      </w:pPr>
    </w:p>
    <w:p w14:paraId="069F794C" w14:textId="7DDF92F4" w:rsidR="006535F2" w:rsidRDefault="006535F2" w:rsidP="001B2CE7">
      <w:pPr>
        <w:pStyle w:val="Heading2"/>
      </w:pPr>
      <w:bookmarkStart w:id="27" w:name="_Toc195777898"/>
      <w:r>
        <w:lastRenderedPageBreak/>
        <w:t>Vector transmission</w:t>
      </w:r>
      <w:bookmarkEnd w:id="27"/>
    </w:p>
    <w:p w14:paraId="3125F41A" w14:textId="111723B3" w:rsidR="009078AF" w:rsidRPr="007B3A1B" w:rsidRDefault="009078AF" w:rsidP="00BF2C20">
      <w:pPr>
        <w:pStyle w:val="Heading3"/>
      </w:pPr>
      <w:bookmarkStart w:id="28" w:name="_Toc195777899"/>
      <w:r>
        <w:rPr>
          <w:lang w:eastAsia="en-US"/>
        </w:rPr>
        <w:t xml:space="preserve">Mode of </w:t>
      </w:r>
      <w:r w:rsidRPr="009078AF">
        <w:t>transmission</w:t>
      </w:r>
      <w:bookmarkEnd w:id="28"/>
    </w:p>
    <w:p w14:paraId="4EFCDC83" w14:textId="138F249A" w:rsidR="00232C2E" w:rsidRDefault="00AB6944" w:rsidP="00232C2E">
      <w:r>
        <w:t xml:space="preserve">Mechanical transmission by arthropods is considered the primary mode of </w:t>
      </w:r>
      <w:r w:rsidR="00C758B6">
        <w:t xml:space="preserve">local </w:t>
      </w:r>
      <w:r w:rsidR="00D23986">
        <w:t>LSD spread</w:t>
      </w:r>
      <w:r w:rsidR="005923D2">
        <w:t>, at least for classical LSDV strains</w:t>
      </w:r>
      <w:r>
        <w:t xml:space="preserve">. </w:t>
      </w:r>
      <w:r w:rsidR="00C758B6">
        <w:t xml:space="preserve">Long-distance </w:t>
      </w:r>
      <w:r w:rsidR="00364D68">
        <w:t xml:space="preserve">spread </w:t>
      </w:r>
      <w:r w:rsidR="00C758B6">
        <w:t xml:space="preserve">is attributed to the movement of infected animals </w:t>
      </w:r>
      <w:r>
        <w:fldChar w:fldCharType="begin"/>
      </w:r>
      <w:r w:rsidR="006B0536">
        <w:instrText xml:space="preserve"> ADDIN ZOTERO_ITEM CSL_CITATION {"citationID":"6ELkgHmE","properties":{"formattedCitation":"(Tuppurainen and Oura, 2012; Namazi and Tafti, 2021)","plainCitation":"(Tuppurainen and Oura, 2012; Namazi and Tafti, 2021)","dontUpdate":true,"noteIndex":0},"citationItems":[{"id":"MssAEy0D/FKdwjacJ","uris":["http://zotero.org/users/5495039/items/TLTM9BDJ"],"itemData":{"id":1133,"type":"article-journal","archive_location":"WOS:000298846100004","container-title":"TRANSBOUNDARY AND EMERGING DISEASES","DOI":"10.1111/j.1865-1682.2011.01242.x","ISSN":"1865-1674","issue":"1","page":"40-48","title":"Review: Lumpy Skin Disease: An Emerging Threat to Europe, the Middle East and Asia","volume":"59","author":[{"family":"Tuppurainen","given":"ESM"},{"family":"Oura","given":"CAL"}],"issued":{"date-parts":[["2012",2]]}}},{"id":"MssAEy0D/YJocbJ2n","uris":["http://zotero.org/users/5495039/items/VNNTX86I"],"itemData":{"id":1134,"type":"article-journal","archive_location":"WOS:000613313000001","container-title":"VETERINARY MEDICINE AND SCIENCE","DOI":"10.1002/vms3.434","ISSN":"2053-1095","issue":"3","page":"888-896","title":"Lumpy skin disease, an emerging transboundary viral disease: A review","volume":"7","author":[{"family":"Namazi","given":"F"},{"family":"Tafti","given":"AK"}],"issued":{"date-parts":[["2021",5]]}}}],"schema":"https://github.com/citation-style-language/schema/raw/master/csl-citation.json"} </w:instrText>
      </w:r>
      <w:r>
        <w:fldChar w:fldCharType="separate"/>
      </w:r>
      <w:r w:rsidR="00C758B6" w:rsidRPr="25E7A772">
        <w:rPr>
          <w:noProof/>
        </w:rPr>
        <w:t>(Tuppurainen and Oura, 2012; Namazi and Tafti, 2021; Sprygin et al., 2019 Bianchini 2023)</w:t>
      </w:r>
      <w:r>
        <w:fldChar w:fldCharType="end"/>
      </w:r>
      <w:r w:rsidR="00C758B6">
        <w:t>.</w:t>
      </w:r>
      <w:r w:rsidR="00F35DBD">
        <w:t xml:space="preserve"> </w:t>
      </w:r>
      <w:r w:rsidR="00491A76">
        <w:t>B</w:t>
      </w:r>
      <w:r>
        <w:t xml:space="preserve">iological transmission, involving </w:t>
      </w:r>
      <w:r w:rsidR="005923D2">
        <w:t xml:space="preserve">infection and replication </w:t>
      </w:r>
      <w:r>
        <w:t xml:space="preserve">of the virus in </w:t>
      </w:r>
      <w:r w:rsidR="0054659B">
        <w:t>Diptera</w:t>
      </w:r>
      <w:r>
        <w:t xml:space="preserve"> vector</w:t>
      </w:r>
      <w:r w:rsidR="0054659B">
        <w:t>s</w:t>
      </w:r>
      <w:r>
        <w:t xml:space="preserve"> </w:t>
      </w:r>
      <w:r w:rsidR="00352932">
        <w:t xml:space="preserve">has not been established </w:t>
      </w:r>
      <w:r>
        <w:fldChar w:fldCharType="begin"/>
      </w:r>
      <w:r w:rsidR="006B0536">
        <w:instrText xml:space="preserve"> ADDIN ZOTERO_ITEM CSL_CITATION {"citationID":"abKAycqJ","properties":{"formattedCitation":"(Sanz-Bernardo et al. 2021; Paslaru et al. 2022)","plainCitation":"(Sanz-Bernardo et al. 2021; Paslaru et al. 2022)","noteIndex":0},"citationItems":[{"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schema":"https://github.com/citation-style-language/schema/raw/master/csl-citation.json"} </w:instrText>
      </w:r>
      <w:r>
        <w:fldChar w:fldCharType="separate"/>
      </w:r>
      <w:r w:rsidR="0085266C" w:rsidRPr="25E7A772">
        <w:rPr>
          <w:noProof/>
        </w:rPr>
        <w:t>(Sanz-Bernardo et al. 2021; Paslaru et al. 2022)</w:t>
      </w:r>
      <w:r>
        <w:fldChar w:fldCharType="end"/>
      </w:r>
      <w:r w:rsidR="00491A76">
        <w:t>. T</w:t>
      </w:r>
      <w:r w:rsidR="001E2D00">
        <w:t xml:space="preserve">ransstadial and transovarial transmission in hard ticks has been demonstrated in several studies </w:t>
      </w:r>
      <w:r>
        <w:fldChar w:fldCharType="begin"/>
      </w:r>
      <w:r w:rsidR="006B0536">
        <w:instrText xml:space="preserve"> ADDIN ZOTERO_ITEM CSL_CITATION {"citationID":"W6bV7OC7","properties":{"formattedCitation":"(Lubinga et al. 2013; Tuppurainen et al. 2011a; Lubinga, Tuppurainen, et al. 2014; Tuppurainen et al. 2013)","plainCitation":"(Lubinga et al. 2013; Tuppurainen et al. 2011a; Lubinga, Tuppurainen, et al. 2014; Tuppurainen et al. 2013)","dontUpdate":true,"noteIndex":0},"citationItems":[{"id":6570,"uris":["http://zotero.org/groups/4707929/items/8SSQ2WJD"],"itemData":{"id":6570,"type":"article-journal","archive_location":"WOS:000323248900011","container-title":"Experimental and Applied Acarology","DOI":"10.1007/s10493-013-9679-5","ISSN":"0168-8162","issue":"1","journalAbbreviation":"Exp Appl Acarol","page":"129-138","title":"Detection of lumpy skin disease virus in saliva of ticks fed on lumpy skin disease virus-infected cattle","volume":"61","author":[{"family":"Lubinga","given":"JC"},{"family":"Tuppurainen","given":"ESM"},{"family":"Stoltsz","given":"WH"},{"family":"Ebersohn","given":"K"},{"family":"Coetzer","given":"JAW"},{"family":"Venter","given":"EH"}],"issued":{"date-parts":[["2013"]]}}},{"id":6493,"uris":["http://zotero.org/groups/4707929/items/VDHKTHYA"],"itemData":{"id":6493,"type":"article-journal","abstract":"P&gt;Lumpy skin disease (LSD) is an economically important cattle disease. The disease is endemic in many African countries, but outbreaks have also been reported in Madagascar and the Middle East. The aim of this study was to investigate the potential role of ixodid (hard) ticks in the transmission of the disease. Cattle were infected with a virulent, South African field isolate of lumpy skin disease virus (LSDV). Three common African tick species (genera Rhipicephalus, Amblyomma and Rhipicephalus (Boophilus)) in different life cycle stages were fed on the infected animals during the viraemic stage and on skin lesions. Post-feeding, the partially fed male ticks were transferred to the skin of non-infected 'recipient' animals, while females were allowed to lay eggs that were then tested using the polymerase chain reaction (PCR) method and virus isolation. Nymphs were allowed to develop for 2-3 weeks after which time they were tested. The non-infected 'recipient' cattle were closely monitored, both skin and blood samples were tested using PCR and virus isolation, and serum samples were tested by the serum neutralization test. This is the first report showing molecular evidence of potential transmission of LSDV by ixodid ticks. The study showed evidence of transstadial and transovarial transmission of LSDV by R. (B.) decoloratus ticks and mechanical or intrastadial transmission by R. appendiculatus and A. hebraeum ticks.","archive_location":"WOS:000288212100001","container-title":"Transboundary and Emerging Diseases","DOI":"10.1111/j.1865-1682.2010.01184.x","ISSN":"1865-1674","issue":"2","journalAbbreviation":"Transbound Emerg Dis","page":"93-104","title":"A potential role for ixodid (hard) tick vectors in the transmission of lumpy skin disease virus in cattle","volume":"58","author":[{"family":"Tuppurainen","given":"ESM"},{"family":"Stoltsz","given":"WH"},{"family":"Troskie","given":"M"},{"family":"Wallace","given":"DB"},{"family":"Oura","given":"CAL"},{"family":"Mellor","given":"PS"},{"family":"Coetzer","given":"JAW"},{"family":"Venter","given":"EH"}],"issued":{"date-parts":[["2011"]]}}},{"id":6571,"uris":["http://zotero.org/groups/4707929/items/U8X9HU5B"],"itemData":{"id":6571,"type":"article-journal","archive_location":"WOS:000328121700006","container-title":"Experimental and Applied Acarology","DOI":"10.1007/s10493-013-9722-6","ISSN":"0168-8162","issue":"1","journalAbbreviation":"Exp Appl Acarol","page":"67-75","title":"Transovarial passage and transmission of LSDV by &lt;i&gt;Amblyomma hebraeum, Rhipicephalus appendiculatus &lt;/i&gt;and &lt;i&gt;Rhipicephalus decoloratus&lt;/i&gt;","volume":"62","author":[{"family":"Lubinga","given":"JC"},{"family":"Tuppurainen","given":"ESM"},{"family":"Coetzer","given":"JAW"},{"family":"Stoltsz","given":"WH"},{"family":"Venter","given":"EH"}],"issued":{"date-parts":[["2014"]]}}},{"id":6515,"uris":["http://zotero.org/groups/4707929/items/HQ6Z7WC8"],"itemData":{"id":6515,"type":"article-journal","archive_location":"WOS:000321794500010","container-title":"Ticks and Tick-Borne Diseases","DOI":"10.1016/j.ttbdis.2013.01.006","ISSN":"1877-959X","issue":"4","journalAbbreviation":"Ticks Tick-Borne Dis","page":"329-333","title":"Evidence of vertical transmission of lumpy skin disease virus in &lt;i&gt;Rhipicephalus decoloratus&lt;/i&gt; ticks","volume":"4","author":[{"family":"Tuppurainen","given":"ESM"},{"family":"Lubinga","given":"JC"},{"family":"Stoltsz","given":"WH"},{"family":"Troskie","given":"M"},{"family":"Carpenter","given":"ST"},{"family":"Coetzer","given":"JAW"},{"family":"Venter","given":"EH"},{"family":"Oura","given":"CAL"}],"issued":{"date-parts":[["2013"]]}}}],"schema":"https://github.com/citation-style-language/schema/raw/master/csl-citation.json"} </w:instrText>
      </w:r>
      <w:r>
        <w:fldChar w:fldCharType="separate"/>
      </w:r>
      <w:r w:rsidR="00DC196C" w:rsidRPr="25E7A772">
        <w:rPr>
          <w:noProof/>
        </w:rPr>
        <w:t>(Lubinga et al. 2013; Tuppurainen et al. 2011; Lubinga, Tuppurainen, et al. 2014; Tuppurainen et al. 2013)</w:t>
      </w:r>
      <w:r>
        <w:fldChar w:fldCharType="end"/>
      </w:r>
      <w:r w:rsidR="00E6274C">
        <w:t>.</w:t>
      </w:r>
      <w:r w:rsidR="001E2D00">
        <w:t xml:space="preserve"> </w:t>
      </w:r>
      <w:r w:rsidR="005923D2">
        <w:t>I</w:t>
      </w:r>
      <w:r w:rsidR="00232C2E">
        <w:t>mportant transmission considerations for LSD are detailed i</w:t>
      </w:r>
      <w:r w:rsidR="003C4E87">
        <w:t xml:space="preserve">n </w:t>
      </w:r>
      <w:hyperlink w:anchor="Box_1" w:history="1">
        <w:r w:rsidR="003C4E87" w:rsidRPr="00A7324E">
          <w:rPr>
            <w:rStyle w:val="Hyperlink"/>
            <w:color w:val="0D0D0D" w:themeColor="text1" w:themeTint="F2"/>
            <w:u w:val="none"/>
          </w:rPr>
          <w:t>Box 1</w:t>
        </w:r>
      </w:hyperlink>
      <w:r w:rsidR="00542E9B">
        <w:t>.</w:t>
      </w:r>
    </w:p>
    <w:p w14:paraId="7FCF6BBF" w14:textId="14198A17" w:rsidR="003A77CB" w:rsidRDefault="00730D79" w:rsidP="003A77CB">
      <w:pPr>
        <w:rPr>
          <w:rFonts w:cs="Calibri"/>
          <w:szCs w:val="22"/>
          <w:shd w:val="clear" w:color="auto" w:fill="FFFFFF"/>
        </w:rPr>
      </w:pPr>
      <w:r>
        <w:t xml:space="preserve">Understanding the </w:t>
      </w:r>
      <w:r w:rsidRPr="00365557">
        <w:t>biology, feeding preferences</w:t>
      </w:r>
      <w:r>
        <w:t>, biting behaviour</w:t>
      </w:r>
      <w:r w:rsidRPr="00365557">
        <w:t xml:space="preserve"> and habits of </w:t>
      </w:r>
      <w:r>
        <w:t>vector</w:t>
      </w:r>
      <w:r w:rsidRPr="00365557">
        <w:t xml:space="preserve"> species</w:t>
      </w:r>
      <w:r>
        <w:t xml:space="preserve"> is essential in controlling LSD incursions</w:t>
      </w:r>
      <w:r w:rsidR="00D23986">
        <w:t xml:space="preserve">. </w:t>
      </w:r>
      <w:r>
        <w:t xml:space="preserve">Interrupted feeders are prime candidates for LSD transmission, with </w:t>
      </w:r>
      <w:r w:rsidR="00D23986">
        <w:t xml:space="preserve">the probability of </w:t>
      </w:r>
      <w:r>
        <w:t xml:space="preserve">transmission positively correlated to the abundance of vectors and hosts </w:t>
      </w:r>
      <w:r w:rsidR="00564242">
        <w:fldChar w:fldCharType="begin"/>
      </w:r>
      <w:r w:rsidR="006B0536">
        <w:instrText xml:space="preserve"> ADDIN ZOTERO_ITEM CSL_CITATION {"citationID":"XAe8nCKs","properties":{"formattedCitation":"(Gubbins 2019; Berg et al. 2015)","plainCitation":"(Gubbins 2019; Berg et al. 2015)","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292,"uris":["http://zotero.org/groups/4707929/items/U2KZC4EQ"],"itemData":{"id":6292,"type":"article-journal","archive_location":"WOS:000409021500046","container-title":"EFSA Journal","DOI":"10.2903/j.efsa.2015.3986","ISSN":"1831-4732","issue":"1","journalAbbreviation":"EFSA Journal","title":"Scientific opinion on lumpy skin disease","volume":"13","author":[{"family":"Berg","given":"C"},{"family":"Botner","given":"A"},{"family":"Browman","given":"H"},{"family":"De Koeijer","given":"A"},{"family":"Depner","given":"K"},{"family":"Domingo","given":"M"},{"family":"Ducrot","given":"C"},{"family":"Edwards","given":"S"},{"family":"Fourichon","given":"C"},{"family":"Koenen","given":"F"},{"family":"More","given":"S"},{"family":"Raj","given":"M"},{"family":"Sihvonen","given":"L"},{"family":"Spoolder","given":"H"},{"family":"Stegeman","given":"JA"},{"family":"Thulke","given":"HH"},{"family":"Vagsholm","given":"L"},{"family":"Velarde","given":"A"},{"family":"Willeberg","given":"P"},{"family":"Zientara","given":"S"},{"literal":"EFSA Panel Anim Hlth &amp; Welf AHAW"}],"issued":{"date-parts":[["2015"]]}}}],"schema":"https://github.com/citation-style-language/schema/raw/master/csl-citation.json"} </w:instrText>
      </w:r>
      <w:r w:rsidR="00564242">
        <w:fldChar w:fldCharType="separate"/>
      </w:r>
      <w:r w:rsidR="00564242">
        <w:rPr>
          <w:noProof/>
        </w:rPr>
        <w:t>(Gubbins 2019; Berg et al. 2015)</w:t>
      </w:r>
      <w:r w:rsidR="00564242">
        <w:fldChar w:fldCharType="end"/>
      </w:r>
      <w:r w:rsidR="00564242">
        <w:t xml:space="preserve">. </w:t>
      </w:r>
      <w:r w:rsidR="00FD1812">
        <w:t>While the precise number of vectors required to initiate infection in a single animal is unknown, experimental studies</w:t>
      </w:r>
      <w:r w:rsidR="00A5426C">
        <w:t xml:space="preserve"> (laboratory or field)</w:t>
      </w:r>
      <w:r w:rsidR="00FD1812">
        <w:t xml:space="preserve"> have demonstrated successful transmission with </w:t>
      </w:r>
      <w:r w:rsidR="003A77CB">
        <w:t xml:space="preserve">large (range: 50 – 400) and </w:t>
      </w:r>
      <w:r w:rsidR="00FD1812">
        <w:t xml:space="preserve">small batches of insects (e.g. </w:t>
      </w:r>
      <w:r w:rsidR="005923D2">
        <w:t>2</w:t>
      </w:r>
      <w:r w:rsidR="00FD1812">
        <w:t>0) after feeding on viremic cattle</w:t>
      </w:r>
      <w:r w:rsidR="003A77CB">
        <w:t xml:space="preserve"> </w:t>
      </w:r>
      <w:r w:rsidR="003A77CB">
        <w:rPr>
          <w:rFonts w:cs="Calibri"/>
          <w:szCs w:val="22"/>
          <w:shd w:val="clear" w:color="auto" w:fill="FFFFFF"/>
        </w:rPr>
        <w:fldChar w:fldCharType="begin"/>
      </w:r>
      <w:r w:rsidR="006B0536">
        <w:rPr>
          <w:rFonts w:cs="Calibri"/>
          <w:szCs w:val="22"/>
          <w:shd w:val="clear" w:color="auto" w:fill="FFFFFF"/>
        </w:rPr>
        <w:instrText xml:space="preserve"> ADDIN ZOTERO_ITEM CSL_CITATION {"citationID":"iMHy0pWn","properties":{"formattedCitation":"(Issimov et al. 2020; Sohier et al. 2019; C. M. Chihota et al. 2001; Haegeman 2023)","plainCitation":"(Issimov et al. 2020; Sohier et al. 2019; C. M. Chihota et al. 2001; Haegeman 2023)","noteIndex":0},"citationItems":[{"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8048,"uris":["http://zotero.org/groups/4707929/items/L7T5BTUD"],"itemData":{"id":8048,"type":"speech","event-title":"EuFMD LSD symposium","title":"LSDV transmission by stomoxys stable flies. Lessons learned from in vivo animal expiriments","URL":"https://www.slideshare.net/eufmd1/lsd-symposium-a-haegeman-lsdv-transmission-by-stomoxys-stable-flies-lessons-learned-from-in-vivo-animal-expiriments","author":[{"family":"Haegeman","given":"A"}],"accessed":{"date-parts":[["2024",3,22]]},"issued":{"date-parts":[["2023"]]}}}],"schema":"https://github.com/citation-style-language/schema/raw/master/csl-citation.json"} </w:instrText>
      </w:r>
      <w:r w:rsidR="003A77CB">
        <w:rPr>
          <w:rFonts w:cs="Calibri"/>
          <w:szCs w:val="22"/>
          <w:shd w:val="clear" w:color="auto" w:fill="FFFFFF"/>
        </w:rPr>
        <w:fldChar w:fldCharType="separate"/>
      </w:r>
      <w:r w:rsidR="003B0144">
        <w:rPr>
          <w:rFonts w:cs="Calibri"/>
          <w:noProof/>
          <w:szCs w:val="22"/>
          <w:shd w:val="clear" w:color="auto" w:fill="FFFFFF"/>
        </w:rPr>
        <w:t>(Issimov et al. 2020; Sohier et al. 2019; C. M. Chihota et al. 2001; Haegeman 2023)</w:t>
      </w:r>
      <w:r w:rsidR="003A77CB">
        <w:rPr>
          <w:rFonts w:cs="Calibri"/>
          <w:szCs w:val="22"/>
          <w:shd w:val="clear" w:color="auto" w:fill="FFFFFF"/>
        </w:rPr>
        <w:fldChar w:fldCharType="end"/>
      </w:r>
      <w:r w:rsidR="003A77CB">
        <w:rPr>
          <w:rFonts w:cs="Calibri"/>
          <w:szCs w:val="22"/>
          <w:shd w:val="clear" w:color="auto" w:fill="FFFFFF"/>
        </w:rPr>
        <w:t xml:space="preserve">. </w:t>
      </w:r>
    </w:p>
    <w:p w14:paraId="19F42753" w14:textId="4B88BA52" w:rsidR="009078AF" w:rsidRPr="00564242" w:rsidRDefault="009078AF" w:rsidP="00BF2C20">
      <w:pPr>
        <w:pStyle w:val="Heading3"/>
      </w:pPr>
      <w:bookmarkStart w:id="29" w:name="_Toc195777900"/>
      <w:r>
        <w:rPr>
          <w:shd w:val="clear" w:color="auto" w:fill="FFFFFF"/>
        </w:rPr>
        <w:t>Vector contamination</w:t>
      </w:r>
      <w:bookmarkEnd w:id="29"/>
    </w:p>
    <w:p w14:paraId="5E3F9F86" w14:textId="7478A06A" w:rsidR="00A436E7" w:rsidRDefault="00597CA8" w:rsidP="00AB6944">
      <w:r>
        <w:t xml:space="preserve">Vectors </w:t>
      </w:r>
      <w:r w:rsidR="00E6274C">
        <w:t>are</w:t>
      </w:r>
      <w:r>
        <w:t xml:space="preserve"> contaminated </w:t>
      </w:r>
      <w:r w:rsidR="003D4FFD">
        <w:t>when the proboscis pierces</w:t>
      </w:r>
      <w:r>
        <w:t xml:space="preserve"> skin lesions and scabs</w:t>
      </w:r>
      <w:r w:rsidR="0008758C">
        <w:t xml:space="preserve"> on infected cattle</w:t>
      </w:r>
      <w:r>
        <w:t xml:space="preserve">, </w:t>
      </w:r>
      <w:r w:rsidR="006541B7">
        <w:t>with the</w:t>
      </w:r>
      <w:r>
        <w:t xml:space="preserve"> virus persist</w:t>
      </w:r>
      <w:r w:rsidR="006541B7">
        <w:t>ing</w:t>
      </w:r>
      <w:r>
        <w:t xml:space="preserve"> in </w:t>
      </w:r>
      <w:r w:rsidR="003D4FFD">
        <w:t>nodules of infected animals</w:t>
      </w:r>
      <w:r>
        <w:t xml:space="preserve"> for up to 35 days</w:t>
      </w:r>
      <w:r w:rsidR="00232C43">
        <w:t xml:space="preserve"> </w:t>
      </w:r>
      <w:r w:rsidR="00232C43">
        <w:fldChar w:fldCharType="begin"/>
      </w:r>
      <w:r w:rsidR="006B0536">
        <w:instrText xml:space="preserve"> ADDIN ZOTERO_ITEM CSL_CITATION {"citationID":"H1zs5aJ4","properties":{"formattedCitation":"(Namazi and Tafti 2021a)","plainCitation":"(Namazi and Tafti 2021a)","dontUpdate":true,"noteIndex":0},"citationItems":[{"id":6486,"uris":["http://zotero.org/groups/4707929/items/67R5CSR3"],"itemData":{"id":6486,"type":"article-journal","archive_location":"WOS:000613313000001","container-title":"Veterinary Medicine and Science","DOI":"10.1002/vms3.434","ISSN":"2053-1095","issue":"3","journalAbbreviation":"Vet Med Sci","page":"888-896","title":"Lumpy skin disease, an emerging transboundary viral disease: A review","volume":"7","author":[{"family":"Namazi","given":"F"},{"family":"Tafti","given":"AK"}],"issued":{"date-parts":[["2021"]]}}}],"schema":"https://github.com/citation-style-language/schema/raw/master/csl-citation.json"} </w:instrText>
      </w:r>
      <w:r w:rsidR="00232C43">
        <w:fldChar w:fldCharType="separate"/>
      </w:r>
      <w:r w:rsidR="00232C43">
        <w:rPr>
          <w:noProof/>
        </w:rPr>
        <w:t>(Namazi and Tafti 2021)</w:t>
      </w:r>
      <w:r w:rsidR="00232C43">
        <w:fldChar w:fldCharType="end"/>
      </w:r>
      <w:r>
        <w:t xml:space="preserve">. </w:t>
      </w:r>
      <w:r w:rsidR="00E6274C">
        <w:t xml:space="preserve">Vectors may also be contaminated from contact with </w:t>
      </w:r>
      <w:r>
        <w:t>nasal secretions, saliva, semen and milk</w:t>
      </w:r>
      <w:r w:rsidR="00E6274C">
        <w:t xml:space="preserve"> </w:t>
      </w:r>
      <w:r w:rsidR="00F35DBD">
        <w:t>from</w:t>
      </w:r>
      <w:r w:rsidR="00E6274C">
        <w:t xml:space="preserve"> infected animals</w:t>
      </w:r>
      <w:r>
        <w:t xml:space="preserve">. Virus uptake </w:t>
      </w:r>
      <w:r w:rsidR="003D4FFD">
        <w:t xml:space="preserve">by </w:t>
      </w:r>
      <w:r>
        <w:t xml:space="preserve">vectors is more efficient </w:t>
      </w:r>
      <w:r w:rsidR="003D4FFD">
        <w:t xml:space="preserve">from </w:t>
      </w:r>
      <w:r>
        <w:t xml:space="preserve">clinically affected </w:t>
      </w:r>
      <w:r w:rsidR="0016441E">
        <w:t xml:space="preserve">cattle </w:t>
      </w:r>
      <w:r>
        <w:t xml:space="preserve">than in asymptomatic </w:t>
      </w:r>
      <w:r w:rsidR="0016441E">
        <w:t>ones</w:t>
      </w:r>
      <w:r w:rsidR="00C4761A">
        <w:t xml:space="preserve"> </w:t>
      </w:r>
      <w:r w:rsidR="00C4761A">
        <w:fldChar w:fldCharType="begin"/>
      </w:r>
      <w:r w:rsidR="006B0536">
        <w:instrText xml:space="preserve"> ADDIN ZOTERO_ITEM CSL_CITATION {"citationID":"RGRFQgj5","properties":{"formattedCitation":"(Sanz-Bernardo et al. 2021)","plainCitation":"(Sanz-Bernardo et al. 2021)","noteIndex":0},"citationItems":[{"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00C4761A">
        <w:fldChar w:fldCharType="separate"/>
      </w:r>
      <w:r w:rsidR="0085266C">
        <w:rPr>
          <w:noProof/>
        </w:rPr>
        <w:t>(Sanz-Bernardo et al. 2021)</w:t>
      </w:r>
      <w:r w:rsidR="00C4761A">
        <w:fldChar w:fldCharType="end"/>
      </w:r>
      <w:r w:rsidR="00C4761A">
        <w:t xml:space="preserve">. </w:t>
      </w:r>
      <w:r w:rsidR="00730D79">
        <w:t>L</w:t>
      </w:r>
      <w:r w:rsidR="00D33AF9">
        <w:t>umpy skin disease virus (L</w:t>
      </w:r>
      <w:r w:rsidR="00730D79">
        <w:t>SD</w:t>
      </w:r>
      <w:r w:rsidR="00AE2527">
        <w:t>V</w:t>
      </w:r>
      <w:r w:rsidR="00D33AF9">
        <w:t>)</w:t>
      </w:r>
      <w:r w:rsidR="00730D79">
        <w:t xml:space="preserve"> transmission efficiency is influenced by virus survival time in vectors. Most </w:t>
      </w:r>
      <w:r w:rsidR="001C6AAA">
        <w:t xml:space="preserve">experimental </w:t>
      </w:r>
      <w:r w:rsidR="00730D79">
        <w:t xml:space="preserve">studies suggest that the virus </w:t>
      </w:r>
      <w:r w:rsidR="002739E0">
        <w:t xml:space="preserve">DNA has been detected </w:t>
      </w:r>
      <w:r w:rsidR="00730D79">
        <w:t xml:space="preserve">for 2–6 days in </w:t>
      </w:r>
      <w:r w:rsidR="007A1279">
        <w:t xml:space="preserve">insect </w:t>
      </w:r>
      <w:r w:rsidR="00730D79">
        <w:t xml:space="preserve">vectors, extending to over 8 days in mosquitoes </w:t>
      </w:r>
      <w:r w:rsidR="00FF00BC" w:rsidRPr="25E7A772">
        <w:rPr>
          <w:rFonts w:cs="Calibri"/>
          <w:shd w:val="clear" w:color="auto" w:fill="FFFFFF"/>
        </w:rPr>
        <w:fldChar w:fldCharType="begin"/>
      </w:r>
      <w:r w:rsidR="006B0536">
        <w:rPr>
          <w:rFonts w:cs="Calibri"/>
          <w:shd w:val="clear" w:color="auto" w:fill="FFFFFF"/>
        </w:rPr>
        <w:instrText xml:space="preserve"> ADDIN ZOTERO_ITEM CSL_CITATION {"citationID":"JfYbvAoB","properties":{"formattedCitation":"(Bianchini et al. 2023)","plainCitation":"(Bianchini et al. 2023)","noteIndex":0},"citationItems":[{"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00FF00BC" w:rsidRPr="25E7A772">
        <w:rPr>
          <w:rFonts w:cs="Calibri"/>
          <w:shd w:val="clear" w:color="auto" w:fill="FFFFFF"/>
        </w:rPr>
        <w:fldChar w:fldCharType="separate"/>
      </w:r>
      <w:r w:rsidR="00FF00BC" w:rsidRPr="25E7A772">
        <w:rPr>
          <w:rFonts w:cs="Calibri"/>
          <w:noProof/>
          <w:shd w:val="clear" w:color="auto" w:fill="FFFFFF"/>
        </w:rPr>
        <w:t>(Bianchini et al. 2023)</w:t>
      </w:r>
      <w:r w:rsidR="00FF00BC" w:rsidRPr="25E7A772">
        <w:rPr>
          <w:rFonts w:cs="Calibri"/>
          <w:shd w:val="clear" w:color="auto" w:fill="FFFFFF"/>
        </w:rPr>
        <w:fldChar w:fldCharType="end"/>
      </w:r>
      <w:r w:rsidR="00F35DBD">
        <w:t xml:space="preserve">. </w:t>
      </w:r>
      <w:r w:rsidR="00491A76">
        <w:t>T</w:t>
      </w:r>
      <w:r w:rsidR="00730D79">
        <w:t xml:space="preserve">he potential for longer-term survival cannot be ruled out </w:t>
      </w:r>
      <w:r w:rsidR="00730D79">
        <w:fldChar w:fldCharType="begin"/>
      </w:r>
      <w:r w:rsidR="006B0536">
        <w:instrText xml:space="preserve"> ADDIN ZOTERO_ITEM CSL_CITATION {"citationID":"cFtevkEa","properties":{"formattedCitation":"(Chihota et al. 2003b, 2001; FAO 2016; Horigan et al. 2018b)","plainCitation":"(Chihota et al. 2003b, 2001; FAO 2016; Horigan et al. 2018b)","dontUpdate":true,"noteIndex":0},"citationItems":[{"id":"MssAEy0D/5qMRoMw1","uris":["http://zotero.org/users/5495039/items/DTNPHXCJ"],"itemData":{"id":1139,"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9]]}}},{"id":"MssAEy0D/ifNbn2Gs","uris":["http://zotero.org/users/5495039/items/2YQ6XAEG"],"itemData":{"id":1140,"type":"article-journal","archive_location":"WOS:000168695100020","container-title":"EPIDEMIOLOGY AND INFECTION","DOI":"10.1017/S0950268801005179","ISSN":"0950-2688","issue":"2","page":"317-321","title":"Mechanical transmission of lumpy skin disease virus by Aedes aegypti (Diptera : Culicidae)","volume":"126","author":[{"family":"Chihota","given":"CM"},{"family":"Rennie","given":"LF"},{"family":"Kitching","given":"RP"},{"family":"Mellor","given":"PS"}],"issued":{"date-parts":[["2001",4]]}}},{"id":"MssAEy0D/gkjjVgZt","uris":["http://zotero.org/users/5495039/items/Z4LYMQ6S"],"itemData":{"id":1255,"type":"report","title":"Repot of the FAO Ad Hoc Group Meeting on Lumpy Skin Disease","URL":"https://www.fao.org/fileadmin/user_upload/reu/europe/documents/Events2016/LSD/report_en.pdf","author":[{"family":"FAO","given":""}],"issued":{"date-parts":[["2016",7]]}}},{"id":"MssAEy0D/PzOiPlha","uris":["http://zotero.org/users/5495039/items/LAE5JGD6"],"itemData":{"id":1299,"type":"article-journal","archive_location":"WOS:000503369200001","container-title":"MICROBIAL RISK ANALYSIS","DOI":"10.1016/j.mran.2018.05.001","ISSN":"2352-3522","page":"1-10","title":"Assessing the probability of introduction and transmission of Lumpy skin disease virus within the United Kingdom","volume":"9","author":[{"family":"Horigan","given":"V"},{"family":"Beard","given":"PM"},{"family":"Roberts","given":"H"},{"family":"Adkin","given":"A"},{"family":"Gale","given":"P"},{"family":"Batten","given":"CA"},{"family":"Kelly","given":"L"}],"issued":{"date-parts":[["2018",8]]}}}],"schema":"https://github.com/citation-style-language/schema/raw/master/csl-citation.json"} </w:instrText>
      </w:r>
      <w:r w:rsidR="00730D79">
        <w:fldChar w:fldCharType="separate"/>
      </w:r>
      <w:r w:rsidR="00794E27">
        <w:rPr>
          <w:noProof/>
        </w:rPr>
        <w:t>(Gubbins 2019)</w:t>
      </w:r>
      <w:r w:rsidR="00730D79">
        <w:fldChar w:fldCharType="end"/>
      </w:r>
      <w:r w:rsidR="00730D79">
        <w:t>.</w:t>
      </w:r>
      <w:r w:rsidR="00C758B6">
        <w:t xml:space="preserve"> </w:t>
      </w:r>
      <w:r w:rsidR="00A436E7" w:rsidRPr="00FB6E74">
        <w:fldChar w:fldCharType="begin"/>
      </w:r>
      <w:r w:rsidR="006B0536">
        <w:instrText xml:space="preserve"> ADDIN ZOTERO_ITEM CSL_CITATION {"citationID":"l36KP4Pi","properties":{"formattedCitation":"(Sanz-Bernardo et al. 2021)","plainCitation":"(Sanz-Bernardo et al. 2021)","dontUpdate":true,"noteIndex":0},"citationItems":[{"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00A436E7" w:rsidRPr="00FB6E74">
        <w:fldChar w:fldCharType="separate"/>
      </w:r>
      <w:r w:rsidR="00A436E7" w:rsidRPr="00FB6E74">
        <w:fldChar w:fldCharType="end"/>
      </w:r>
      <w:r w:rsidR="00A436E7">
        <w:t xml:space="preserve"> </w:t>
      </w:r>
      <w:r w:rsidR="007A1279">
        <w:t xml:space="preserve">For ticks, experimental studies have shown that the virus can remain viable for up to 35 days </w:t>
      </w:r>
      <w:r w:rsidR="00232C2E">
        <w:fldChar w:fldCharType="begin"/>
      </w:r>
      <w:r w:rsidR="006B0536">
        <w:instrText xml:space="preserve"> ADDIN ZOTERO_ITEM CSL_CITATION {"citationID":"tWkFjRJj","properties":{"formattedCitation":"(Tuppurainen et al. 2015)","plainCitation":"(Tuppurainen et al. 2015)","noteIndex":0},"citationItems":[{"id":7967,"uris":["http://zotero.org/groups/4707929/items/JB9D494Q"],"itemData":{"id":7967,"type":"article-journal","abstract":"Lumpy skin disease (LSD) is of substantial economic importance for the cattle industry in Africa and the Near and Middle East. Several insect species are thought to transmit the disease mechanically. Recent transmission studies have demonstrated the first evidence for a role of hard (ixodid) ticks as vectors of lumpy skin disease virus (LSDV). The aim of this study was to attempt in vitro growth of the virus in Rhipicephalus spp. tick cell lines and investigate in vivo the presence of the virus in ticks collected from cattle during LSD outbreaks in Egypt and South Africa. No evidence was obtained for replication of LSDV in tick cell lines although the virus was remarkably stable, remaining viable for 35 days at 28 °C in tick cell cultures, in growth medium used for tick cells and in phosphate buffered saline. Viral DNA was detected in two-thirds of the 56 field ticks, making this the first report of the presence of potentially virulent LSDV in ticks collected from naturally infected animals.","container-title":"Ticks and Tick-Borne Diseases","DOI":"10.1016/j.ttbdis.2014.11.002","ISSN":"1877-959X","issue":"2","journalAbbreviation":"Ticks Tick Borne Dis","note":"PMID: 25468765\nPMCID: PMC4329317","page":"134-140","source":"PubMed Central","title":"Lumpy skin disease: Attempted propagation in tick cell lines and presence of viral DNA in field ticks collected from naturally-infected cattle","title-short":"Lumpy skin disease","volume":"6","author":[{"family":"Tuppurainen","given":"E.S.M."},{"family":"Venter","given":"E.H."},{"family":"Coetzer","given":"J.A.W."},{"family":"Bell-Sakyi","given":"L."}],"issued":{"date-parts":[["2015",3]]}}}],"schema":"https://github.com/citation-style-language/schema/raw/master/csl-citation.json"} </w:instrText>
      </w:r>
      <w:r w:rsidR="00232C2E">
        <w:fldChar w:fldCharType="separate"/>
      </w:r>
      <w:r w:rsidR="00232C2E">
        <w:rPr>
          <w:noProof/>
        </w:rPr>
        <w:t>(Tuppurainen et al. 2015)</w:t>
      </w:r>
      <w:r w:rsidR="00232C2E">
        <w:fldChar w:fldCharType="end"/>
      </w:r>
      <w:r w:rsidR="00AE2527">
        <w:t>.</w:t>
      </w:r>
    </w:p>
    <w:p w14:paraId="7BC6B8DF" w14:textId="59D377CE" w:rsidR="009078AF" w:rsidRPr="00A436E7" w:rsidRDefault="009078AF" w:rsidP="00BF2C20">
      <w:pPr>
        <w:pStyle w:val="Heading3"/>
      </w:pPr>
      <w:bookmarkStart w:id="30" w:name="_Toc195777901"/>
      <w:r>
        <w:t>Environmental influences</w:t>
      </w:r>
      <w:bookmarkEnd w:id="30"/>
    </w:p>
    <w:p w14:paraId="07216AC5" w14:textId="282861BB" w:rsidR="00D37545" w:rsidRDefault="00AB6944" w:rsidP="00AB6944">
      <w:r>
        <w:t>The environment significantly influences the abundance and distribution of vectors, both spatially and temporally. Seasonal conditions such as high temperatures and rainfall are correlated with increased vector activity and may increase the risk of LSD outbreaks</w:t>
      </w:r>
      <w:r w:rsidR="00C4761A">
        <w:t xml:space="preserve"> </w:t>
      </w:r>
      <w:r>
        <w:fldChar w:fldCharType="begin"/>
      </w:r>
      <w:r w:rsidR="006B0536">
        <w:instrText xml:space="preserve"> ADDIN ZOTERO_ITEM CSL_CITATION {"citationID":"G1W4EyQn","properties":{"formattedCitation":"(Arman Issimov et al. 2020; Molla et al. 2017; Selim et al. 2021; Bianchini et al. 2023; EFSA 2018; Kahana-Sutin et al. 2017a; Namazi and Tafti 2021a)","plainCitation":"(Arman Issimov et al. 2020; Molla et al. 2017; Selim et al. 2021; Bianchini et al. 2023; EFSA 2018; Kahana-Sutin et al. 2017a; Namazi and Tafti 2021a)","dontUpdate":true,"noteIndex":0},"citationItems":[{"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id":6574,"uris":["http://zotero.org/groups/4707929/items/I3IV8KMR"],"itemData":{"id":6574,"type":"article-journal","container-title":"Epidemiology &amp; Infection","DOI":"10.1017/S0950268817001637","issue":"13","journalAbbreviation":"Epidemiol Infect","note":"publisher: Cambridge University Press","page":"2856–2863","source":"Google Scholar","title":"Transmission dynamics of lumpy skin disease in Ethiopia","title-short":"Epidemiol Infect","volume":"145","author":[{"family":"Molla","given":"W."},{"family":"Frankena","given":"Klaas"},{"family":"De Jong","given":"M. C. M."}],"issued":{"date-parts":[["2017"]]}}},{"id":7794,"uris":["http://zotero.org/groups/4707929/items/LHAD6H5L"],"itemData":{"id":7794,"type":"article-journal","abstract":"Lumpy skin disease (LSD) is an endemic infectious viral disease of cattle in African and Middle East countries. A cross-sectional study was conducted to determine the seroprevalence of LSD among cattle in Northern Egypt and assessed the associated risk factors with LSD infection. A total of 1000 sera samples were collected from cattle and examined serologically with commercial ELISA kit. Overall, the true seroprevalence of LSD among cattle in Egypt was 19.5% (n = 180). The true seroprevalence rate was varied significantly between different geographical studied areas, and the highest level was observed in Kafr El-Sheikh (26.7%) and Gharbia (23.7%) governorates. Moreover, the risk of getting LSD infection was increased among Holstein breed (OR = 4.586; 95%CI, 1.83–11.48) and adult cattle (OR = 2.498; 95%CI, 1.17–5.32) during summer season (OR = 7.303, 95%CI: 3.97–13.42). Furthermore, communal grazing (OR = 1.546; 95%CI, 0.91–2.60), communal water points (OR = 3.283; 95%CI, 2.11–5.09), introduction of new animal (OR = 2.216; 95%CI, 1.32–3.71), and contact with other animals (OR = 3.401; 95%CI, 1.62–7.10) were identified as significant risk factors for the occurrence of LSDV infection in cattle. Moreover, the present study revealed that no significant (P &gt; 0.05) association between sex or type of herd and occurrence of LSD infection.","container-title":"Tropical Animal Health and Production","DOI":"10.1007/s11250-021-02786-0","ISSN":"1573-7438","issue":"3","journalAbbreviation":"Trop Anim Health Prod","language":"en","page":"350","source":"Springer Link","title":"Seroprevalence and risk factors for lumpy skin disease in cattle in Northern Egypt","volume":"53","author":[{"family":"Selim","given":"Abdelfattah"},{"family":"Manaa","given":"Eman"},{"family":"Khater","given":"Hanem"}],"issued":{"date-parts":[["2021",6,8]]}}},{"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id":"MssAEy0D/g7suydi1","uris":["http://zotero.org/users/5495039/items/MMVE3EIN"],"itemData":{"id":1284,"type":"article-journal","archive_location":"WOS:000426499600016","container-title":"EFSA JOURNAL","DOI":"10.2903/j.efsa.2018.5176","ISSN":"1831-4732","issue":"2","title":"Lumpy skin disease II. Data collection and analysis","volume":"16","author":[{"literal":"EFSA"}],"issued":{"date-parts":[["2018",2]]}}},{"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id":6486,"uris":["http://zotero.org/groups/4707929/items/67R5CSR3"],"itemData":{"id":6486,"type":"article-journal","archive_location":"WOS:000613313000001","container-title":"Veterinary Medicine and Science","DOI":"10.1002/vms3.434","ISSN":"2053-1095","issue":"3","journalAbbreviation":"Vet Med Sci","page":"888-896","title":"Lumpy skin disease, an emerging transboundary viral disease: A review","volume":"7","author":[{"family":"Namazi","given":"F"},{"family":"Tafti","given":"AK"}],"issued":{"date-parts":[["2021"]]}}}],"schema":"https://github.com/citation-style-language/schema/raw/master/csl-citation.json"} </w:instrText>
      </w:r>
      <w:r>
        <w:fldChar w:fldCharType="separate"/>
      </w:r>
      <w:r w:rsidR="00C4761A" w:rsidRPr="25E7A772">
        <w:rPr>
          <w:noProof/>
        </w:rPr>
        <w:t>( Issimov et al. 2020; Molla et al. 2017; Selim et al. 2021; Bianchini et al. 2023; EFSA 2018; Kahana-Sutin et al. 2017; Namazi and Tafti 2021)</w:t>
      </w:r>
      <w:r>
        <w:fldChar w:fldCharType="end"/>
      </w:r>
      <w:r>
        <w:t xml:space="preserve">. </w:t>
      </w:r>
      <w:r w:rsidR="00F35DBD">
        <w:t>W</w:t>
      </w:r>
      <w:r>
        <w:t xml:space="preserve">ind </w:t>
      </w:r>
      <w:r w:rsidR="00C4761A">
        <w:t>has</w:t>
      </w:r>
      <w:r w:rsidR="00F35DBD">
        <w:t xml:space="preserve"> also</w:t>
      </w:r>
      <w:r>
        <w:t xml:space="preserve"> been shown to contribute to the dispersal of vectors.</w:t>
      </w:r>
      <w:r w:rsidR="00C4761A">
        <w:t xml:space="preserve"> In general, v</w:t>
      </w:r>
      <w:r w:rsidR="00E16C5E">
        <w:t>e</w:t>
      </w:r>
      <w:r>
        <w:t xml:space="preserve">ctor-borne transmission tends to </w:t>
      </w:r>
      <w:r w:rsidR="00E16C5E">
        <w:t xml:space="preserve">be limited to </w:t>
      </w:r>
      <w:r>
        <w:t xml:space="preserve">short distances due to the </w:t>
      </w:r>
      <w:r w:rsidR="00E16C5E">
        <w:t>restricted</w:t>
      </w:r>
      <w:r>
        <w:t xml:space="preserve"> flight capabilities of insects </w:t>
      </w:r>
      <w:r>
        <w:fldChar w:fldCharType="begin"/>
      </w:r>
      <w:r w:rsidR="006B0536">
        <w:instrText xml:space="preserve"> ADDIN ZOTERO_ITEM CSL_CITATION {"citationID":"3kFqZOG7","properties":{"formattedCitation":"(Sprygin et al. 2020)","plainCitation":"(Sprygin et al. 2020)","dontUpdate":true,"noteIndex":0},"citationItems":[{"id":6388,"uris":["http://zotero.org/groups/4707929/items/EVM43W7N"],"itemData":{"id":6388,"type":"article-journal","container-title":"PLoS One","DOI":"10.1371/journal.pone.0232584","issue":"5","journalAbbreviation":"PLoS One","page":"e0232584","title":"Evidence of recombination of vaccine strains of lumpy skin disease virus with field strains, causing disease","volume":"15","author":[{"family":"Sprygin","given":""},{"family":"Pestova","given":"Y."},{"family":"Bjadovskaya","given":"O."},{"family":"Prutnikov","given":"P."},{"family":"Zinyakov","given":"N."},{"family":"Kononova","given":"S."}],"issued":{"date-parts":[["2020"]]}}}],"schema":"https://github.com/citation-style-language/schema/raw/master/csl-citation.json"} </w:instrText>
      </w:r>
      <w:r>
        <w:fldChar w:fldCharType="separate"/>
      </w:r>
      <w:r w:rsidR="00D37545" w:rsidRPr="25E7A772">
        <w:rPr>
          <w:noProof/>
        </w:rPr>
        <w:t>(Sprygin et al.</w:t>
      </w:r>
      <w:r w:rsidR="008E3679" w:rsidRPr="25E7A772">
        <w:rPr>
          <w:noProof/>
        </w:rPr>
        <w:t>,</w:t>
      </w:r>
      <w:r w:rsidR="00D37545" w:rsidRPr="25E7A772">
        <w:rPr>
          <w:noProof/>
        </w:rPr>
        <w:t xml:space="preserve"> 2020)</w:t>
      </w:r>
      <w:r>
        <w:fldChar w:fldCharType="end"/>
      </w:r>
      <w:r w:rsidR="00D37545">
        <w:t>.</w:t>
      </w:r>
      <w:r>
        <w:t xml:space="preserve"> </w:t>
      </w:r>
      <w:r w:rsidR="00C4761A">
        <w:t>For example, m</w:t>
      </w:r>
      <w:r>
        <w:t xml:space="preserve">ost blood-sucking insects fly </w:t>
      </w:r>
      <w:r w:rsidR="00232C2E">
        <w:t xml:space="preserve">between </w:t>
      </w:r>
      <w:r>
        <w:t>100</w:t>
      </w:r>
      <w:r w:rsidRPr="25E7A772">
        <w:rPr>
          <w:rFonts w:ascii="Times New Roman" w:hAnsi="Times New Roman"/>
        </w:rPr>
        <w:t xml:space="preserve"> </w:t>
      </w:r>
      <w:r w:rsidR="00232C2E">
        <w:t>and</w:t>
      </w:r>
      <w:r>
        <w:t xml:space="preserve"> 200 metres without wind assistance </w:t>
      </w:r>
      <w:r>
        <w:fldChar w:fldCharType="begin"/>
      </w:r>
      <w:r w:rsidR="006B0536">
        <w:instrText xml:space="preserve"> ADDIN ZOTERO_ITEM CSL_CITATION {"citationID":"r7tQ1iub","properties":{"formattedCitation":"(Russell et al. 2005)","plainCitation":"(Russell et al. 2005)","noteIndex":0},"citationItems":[{"id":7791,"uris":["http://zotero.org/groups/4707929/items/ADL7XV59"],"itemData":{"id":7791,"type":"article-journal","abstract":"Abstract. In Queensland, Australia, in response to isolated cases of dengue infection, larval control of the vector Aedes aegypti (L.) (Diptera: Culicidae) is targeted at breeding sites within 200 m of a case and interior spraying with a pyrethroid adulticide is targeted at premises within 100 m. To ascertain whether these limits are appropriate, we conducted a mark–release–recapture study to measure the dispersal of female Ae. aegypti in the city of Cairns where transmission occurs. Female mosquitoes reared from wild collected eggs were differentially marked with fluorescent dust depending on whether they were to be released blood-fed or non-blood-fed, and a total of 1948 females was released. A total of 132 sticky ovitraps was set at 64 premises within a 200 m radius and collections of trapped adults were made at 5–15 days post-release. Sixty-seven females (3.4%) were recaptured, with the furthest being caught 200 m from the release point, and the mean distance travelled was 78 m. Overall, 23.1% of the recaptures outside the release site were taken beyond 100 m by day 15. Dispersal was comparable for both blood-fed and non-blood-fed releases. There was a significant tendency for dispersal to be in a north-westerly direction, probably because of the presence of numerous containers and heavy shading by trees in this direction and a busy road to the south of the release point that appeared to inhibit dispersal. The results suggest that adulticiding may have to be extended beyond 100 m if more than 8 days have elapsed since female Ae. aegypti could have fed upon a viraemic dengue case. The study also shows that dispersal is not random, and that it may be possible to maximize vector control by taking into account environmental factors that affect the direction of female mosquito flight.","container-title":"Medical and Veterinary Entomology","DOI":"10.1111/j.1365-2915.2005.00589.x","ISSN":"1365-2915","issue":"4","language":"en","note":"_eprint: https://onlinelibrary.wiley.com/doi/pdf/10.1111/j.1365-2915.2005.00589.x","page":"451-457","source":"Wiley Online Library","title":"Mark–release–recapture study to measure dispersal of the mosquito Aedes aegypti in Cairns, Queensland, Australia","volume":"19","author":[{"family":"Russell","given":"R. C."},{"family":"Webb","given":"C. E."},{"family":"Williams","given":"C. R."},{"family":"Ritchie","given":"S. A."}],"issued":{"date-parts":[["2005"]]}}}],"schema":"https://github.com/citation-style-language/schema/raw/master/csl-citation.json"} </w:instrText>
      </w:r>
      <w:r>
        <w:fldChar w:fldCharType="separate"/>
      </w:r>
      <w:r w:rsidR="00D37545" w:rsidRPr="25E7A772">
        <w:rPr>
          <w:noProof/>
        </w:rPr>
        <w:t>(Russell et al. 2005)</w:t>
      </w:r>
      <w:r>
        <w:fldChar w:fldCharType="end"/>
      </w:r>
      <w:r>
        <w:t xml:space="preserve">. However, some flies </w:t>
      </w:r>
      <w:r w:rsidR="00232C2E">
        <w:t>and biting midges can</w:t>
      </w:r>
      <w:r>
        <w:t xml:space="preserve"> travel much further</w:t>
      </w:r>
      <w:r w:rsidR="00C4761A">
        <w:t xml:space="preserve">, </w:t>
      </w:r>
      <w:r w:rsidR="00FD1812">
        <w:t xml:space="preserve">with </w:t>
      </w:r>
      <w:r w:rsidR="00C4761A">
        <w:t>reports that</w:t>
      </w:r>
      <w:r>
        <w:t xml:space="preserve"> stable flies carrying LSD</w:t>
      </w:r>
      <w:r w:rsidR="00D33AF9">
        <w:t>V</w:t>
      </w:r>
      <w:r>
        <w:t xml:space="preserve"> have been observed travelling up to 28 km in 24 hours </w:t>
      </w:r>
      <w:r>
        <w:fldChar w:fldCharType="begin"/>
      </w:r>
      <w:r w:rsidR="006B0536">
        <w:instrText xml:space="preserve"> ADDIN ZOTERO_ITEM CSL_CITATION {"citationID":"rma420cy","properties":{"formattedCitation":"(Gubbins 2019a; Arman Issimov et al. 2020)","plainCitation":"(Gubbins 2019a; Arman Issimov et al. 2020)","dontUpdate":true,"noteIndex":0},"citationItems":[{"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schema":"https://github.com/citation-style-language/schema/raw/master/csl-citation.json"} </w:instrText>
      </w:r>
      <w:r>
        <w:fldChar w:fldCharType="separate"/>
      </w:r>
      <w:r w:rsidR="00D37545" w:rsidRPr="25E7A772">
        <w:rPr>
          <w:noProof/>
        </w:rPr>
        <w:t>(Gubbins 2019; Issimov et al. 2020)</w:t>
      </w:r>
      <w:r>
        <w:fldChar w:fldCharType="end"/>
      </w:r>
      <w:r w:rsidR="00D37545">
        <w:t>.</w:t>
      </w:r>
    </w:p>
    <w:p w14:paraId="2971D39C" w14:textId="52E693D0" w:rsidR="00564242" w:rsidRDefault="00CA1ABA" w:rsidP="00AB6944">
      <w:r>
        <w:lastRenderedPageBreak/>
        <w:t xml:space="preserve">Wind-aided dispersal of vectors </w:t>
      </w:r>
      <w:r w:rsidR="00C4761A">
        <w:t>has been implicated in</w:t>
      </w:r>
      <w:r w:rsidRPr="006F6B14">
        <w:t xml:space="preserve"> </w:t>
      </w:r>
      <w:r>
        <w:t>the spread of LSD</w:t>
      </w:r>
      <w:r w:rsidR="00D33AF9">
        <w:t>V</w:t>
      </w:r>
      <w:r>
        <w:t xml:space="preserve"> over</w:t>
      </w:r>
      <w:r w:rsidRPr="006F6B14">
        <w:t xml:space="preserve"> longer distances</w:t>
      </w:r>
      <w:r w:rsidRPr="00216DA0">
        <w:t xml:space="preserve"> </w:t>
      </w:r>
      <w:r w:rsidR="00D37545">
        <w:fldChar w:fldCharType="begin"/>
      </w:r>
      <w:r w:rsidR="006B0536">
        <w:instrText xml:space="preserve"> ADDIN ZOTERO_ITEM CSL_CITATION {"citationID":"QYHEaMzo","properties":{"formattedCitation":"(Rouby and Aboulsoud 2016; C. M. Chihota et al. 2001; Chihota et al. 2003a)","plainCitation":"(Rouby and Aboulsoud 2016; C. M. Chihota et al. 2001; Chihota et al. 2003a)","dontUpdate":true,"noteIndex":0},"citationItems":[{"id":6521,"uris":["http://zotero.org/groups/4707929/items/6L9ZIZPK"],"itemData":{"id":6521,"type":"article-journal","container-title":"The Veterinary Journal","DOI":"10.1016/j.tvjl.2015.11.010","journalAbbreviation":"Vet","note":"publisher: Elsevier","page":"193–195","source":"Google Scholar","title":"Evidence of intrauterine transmission of lumpy skin disease virus","volume":"209","author":[{"family":"Rouby","given":"Sherin"},{"family":"Aboulsoud","given":"Emad"}],"issued":{"date-parts":[["2016"]]}}},{"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schema":"https://github.com/citation-style-language/schema/raw/master/csl-citation.json"} </w:instrText>
      </w:r>
      <w:r w:rsidR="00D37545">
        <w:fldChar w:fldCharType="separate"/>
      </w:r>
      <w:r w:rsidR="00D37545">
        <w:rPr>
          <w:noProof/>
        </w:rPr>
        <w:t>(Rouby and Aboulsoud 2016; Chihota et al. 2001; Chihota et al. 2003)</w:t>
      </w:r>
      <w:r w:rsidR="00D37545">
        <w:fldChar w:fldCharType="end"/>
      </w:r>
      <w:r w:rsidR="00D37545">
        <w:t xml:space="preserve">, </w:t>
      </w:r>
      <w:r>
        <w:t>with this mechanism proposed as a factor in two LSD outbreaks in Israel in 1989 and 2006</w:t>
      </w:r>
      <w:r w:rsidR="00D37545">
        <w:t xml:space="preserve"> </w:t>
      </w:r>
      <w:r w:rsidR="00D37545">
        <w:fldChar w:fldCharType="begin"/>
      </w:r>
      <w:r w:rsidR="006B0536">
        <w:instrText xml:space="preserve"> ADDIN ZOTERO_ITEM CSL_CITATION {"citationID":"zc92OLNu","properties":{"formattedCitation":"(Klausner et al. 2017; Magori-Cohen et al. 2012; Yeruham et al. 1995a)","plainCitation":"(Klausner et al. 2017; Magori-Cohen et al. 2012; Yeruham et al. 1995a)","dontUpdate":true,"noteIndex":0},"citationItems":[{"id":6505,"uris":["http://zotero.org/groups/4707929/items/SLCPXW6Y"],"itemData":{"id":6505,"type":"article-journal","container-title":"Transboundary and Emerging Diseases","DOI":"10.1111/tbed.12378","issue":"2","journalAbbreviation":"Transbound Emerg Dis","note":"publisher: Wiley Online Library","page":"398–410","source":"Google Scholar","title":"Using synoptic systems’ typical wind trajectories for the analysis of potential atmospheric long-distance dispersal of lumpy skin disease virus","title-short":"Transbound Emerg Dis","volume":"64","author":[{"family":"Klausner","given":"Z."},{"family":"Fattal","given":"E."},{"family":"Klement","given":"E."}],"issued":{"date-parts":[["2017"]]}}},{"id":6482,"uris":["http://zotero.org/groups/4707929/items/U4ASQHPK"],"itemData":{"id":6482,"type":"article-journal","archive_location":"WOS:000300508300001","container-title":"Veterinary Research","DOI":"10.1186/1297-9716-43-1","ISSN":"0928-4249","issue":"1","journalAbbreviation":"Vet Res","page":"1","title":"Mathematical modelling and evaluation of the different routes of transmission of lumpy skin disease virus","volume":"43","author":[{"family":"Magori-Cohen","given":"R"},{"family":"Louzoun","given":"Y"},{"family":"Herziger","given":"Y"},{"family":"Oron","given":"E"},{"family":"Arazi","given":"A"},{"family":"Tuppurainen","given":"E"},{"family":"Shpigel","given":"NY"},{"family":"Klement","given":"E"}],"issued":{"date-parts":[["2012"]]}}},{"id":6518,"uris":["http://zotero.org/groups/4707929/items/UXZ6YLYS"],"itemData":{"id":6518,"type":"article-journal","container-title":"The Veterinary Record","DOI":"10.1136/vr.137.4.91","issue":"4","journalAbbreviation":"Vet Rec","note":"publisher: BRITISH VETERINARY ASSOCIATION","page":"91–91","source":"Google Scholar","title":"Spread of lumpy skin disease in Israeli dairy herds","title-short":"Vet Rec","volume":"137","author":[{"family":"Yeruham","given":"I."},{"family":"Nir","given":"O."},{"family":"Braverman","given":"Y."},{"family":"Davidson","given":"M."},{"family":"Grinstein","given":"H."},{"family":"Haymovitch","given":"M."},{"family":"Zamir","given":"O."}],"issued":{"date-parts":[["1995"]]}}}],"schema":"https://github.com/citation-style-language/schema/raw/master/csl-citation.json"} </w:instrText>
      </w:r>
      <w:r w:rsidR="00D37545">
        <w:fldChar w:fldCharType="separate"/>
      </w:r>
      <w:r w:rsidR="00D37545">
        <w:rPr>
          <w:noProof/>
        </w:rPr>
        <w:t>(Klausner et al. 2017; Magori-Cohen et al. 2012; Yeruham et al. 1995)</w:t>
      </w:r>
      <w:r w:rsidR="00D37545">
        <w:fldChar w:fldCharType="end"/>
      </w:r>
      <w:r w:rsidR="00D37545">
        <w:t xml:space="preserve">. </w:t>
      </w:r>
      <w:r w:rsidR="00AB6944">
        <w:fldChar w:fldCharType="begin"/>
      </w:r>
      <w:r w:rsidR="006B0536">
        <w:instrText xml:space="preserve"> ADDIN ZOTERO_ITEM CSL_CITATION {"citationID":"lyjSszaJ","properties":{"formattedCitation":"(Hall et al. 2023b)","plainCitation":"(Hall et al. 2023b)","dontUpdate":true,"noteIndex":0},"citationItems":[{"id":7752,"uris":["http://zotero.org/groups/4707929/items/EU83PQIL"],"itemData":{"id":7752,"type":"article-journal","abstract":"Lumpy skin disease (LSD) is an infectious disease of cattle and water buffalo caused by lumpy skin disease virus (LSDV). It is primarily transmitted mechanically by biting insects. LSDV has spread from Africa to the Middle-East, the Balkans, Caucasus, Russia, Kazakhstan, China, Asia and India, suggesting that a wide variety of arthropod vectors are capable of mechanical transmission. In 2022, LSD was detected in Indonesia, heightening awareness for Australia’s livestock industries. To better understand the risk of LSDV incursion to Australia we undertook a quantitative risk assessment (QRA) looking at windborne dispersal of arthropod vectors, assuming a hypothetical situation where LSD is endemic in south-east Asia and Papua New Guinea. We estimated the risk of LSDV incursion to be low, with a median incursion rate of one incursion every 403 years, based on a model where several infectious insects (i.e. a ‘small batch’ of 3–5) must bite a single bovine to transmit infection. The incursion risk increases substantially to one incursion every 7–8 years if a bite from a single insect is sufficient for transmission. The risk becomes negligible (one incursion every 20,706 years) if bites from many insects (i.e. a ‘large batch’ of 30–50 insects) are necessary. Critically, several of our parameter estimates were highly uncertain during sensitivity analyses. Thus, a key outcome of this QRA was to better prioritise surveillance activities and to understand the key research gaps associated with LSDV in the Australasian context. The current literature shows that multiple vectors are required for successful bovine-to-vector transmission of LSDV, suggesting that our estimate of one outbreak every 403 years more accurately represents the risk to Australia; however, the role of single insects in transmission has not yet been evaluated. Similarly, attempts to transmit LSDV between bovines by Culicoides have not been successful, although midges were the highest risk vector category in our model due to the high vector-to-host ratio for midges compared to other vector categories. Our findings provide further insight into the risk of LSD to Australian cattle industries and identify the Tiwi Islands and areas east of Darwin as priority regions for LSDV surveillance, especially between December and March.","container-title":"Preventive Veterinary Medicine","DOI":"10.1016/j.prevetmed.2023.105990","ISSN":"0167-5877","journalAbbreviation":"Preventive Veterinary Medicine","page":"105990","source":"ScienceDirect","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1]]}}},{"id":8015,"uris":["http://zotero.org/groups/4707929/items/JYTJT2LJ"],"itemData":{"id":8015,"type":"report","event-place":"Canberra, Australia","publisher":"Animal Health Australia","publisher-place":"Canberra, Australia","title":"Response strategy: Surra (version 5.0). Australian VeterinaryEmergency Plan (AUSVETPLAN), Edition 5","URL":"https://animalhealthaustralia.com.au//wp-content/uploads/dlm_uploads/2015/11/AUSVETPLANResponseStrategy_Surra_V5.pdf","author":[{"family":"AHA","given":""}],"issued":{"date-parts":[["2021"]]}}},{"id":8017,"uris":["http://zotero.org/groups/4707929/items/YRMRRL4U"],"itemData":{"id":8017,"type":"webpage","container-title":"WOAH - World Organisation for Animal Health","language":"en-GB","title":"OIE Technical Disease Card: Trypanosoma evansi (surra)","title-short":"OIE Technical Disease Card","URL":"https://www.woah.org/en/document/trypano_evansi/","author":[{"family":"WOAH","given":""}],"accessed":{"date-parts":[["2024",3,18]]},"issued":{"date-parts":[["2013"]]}}}],"schema":"https://github.com/citation-style-language/schema/raw/master/csl-citation.json"} </w:instrText>
      </w:r>
      <w:r w:rsidR="00AB6944">
        <w:fldChar w:fldCharType="separate"/>
      </w:r>
      <w:r w:rsidR="00AB6944">
        <w:fldChar w:fldCharType="end"/>
      </w:r>
    </w:p>
    <w:p w14:paraId="36B718AE" w14:textId="34D82881" w:rsidR="00D23986" w:rsidRPr="00EE1111" w:rsidRDefault="003320E2" w:rsidP="003320E2">
      <w:pPr>
        <w:pStyle w:val="Caption"/>
        <w:rPr>
          <w:b w:val="0"/>
          <w:bCs/>
        </w:rPr>
      </w:pPr>
      <w:bookmarkStart w:id="31" w:name="Box_1"/>
      <w:bookmarkStart w:id="32" w:name="_Toc195772726"/>
      <w:bookmarkEnd w:id="31"/>
      <w:r>
        <w:t xml:space="preserve">Box </w:t>
      </w:r>
      <w:r>
        <w:fldChar w:fldCharType="begin"/>
      </w:r>
      <w:r>
        <w:instrText xml:space="preserve"> SEQ Box \* ARABIC </w:instrText>
      </w:r>
      <w:r>
        <w:fldChar w:fldCharType="separate"/>
      </w:r>
      <w:r>
        <w:rPr>
          <w:noProof/>
        </w:rPr>
        <w:t>1</w:t>
      </w:r>
      <w:r>
        <w:fldChar w:fldCharType="end"/>
      </w:r>
      <w:r>
        <w:t xml:space="preserve">. </w:t>
      </w:r>
      <w:r w:rsidRPr="0077071E">
        <w:t>Vector transmission considerations</w:t>
      </w:r>
      <w:r>
        <w:t>.</w:t>
      </w:r>
      <w:bookmarkEnd w:id="32"/>
    </w:p>
    <w:tbl>
      <w:tblPr>
        <w:tblStyle w:val="TableGrid"/>
        <w:tblW w:w="0" w:type="auto"/>
        <w:tblLook w:val="04A0" w:firstRow="1" w:lastRow="0" w:firstColumn="1" w:lastColumn="0" w:noHBand="0" w:noVBand="1"/>
      </w:tblPr>
      <w:tblGrid>
        <w:gridCol w:w="9016"/>
      </w:tblGrid>
      <w:tr w:rsidR="00D23986" w14:paraId="0104169F" w14:textId="77777777" w:rsidTr="00615C13">
        <w:tc>
          <w:tcPr>
            <w:tcW w:w="9016" w:type="dxa"/>
          </w:tcPr>
          <w:p w14:paraId="293A9099" w14:textId="77777777" w:rsidR="00D23986" w:rsidRPr="00352932" w:rsidRDefault="00D23986" w:rsidP="00615C13">
            <w:pPr>
              <w:rPr>
                <w:b/>
                <w:bCs/>
              </w:rPr>
            </w:pPr>
            <w:r w:rsidRPr="00352932">
              <w:rPr>
                <w:b/>
                <w:bCs/>
              </w:rPr>
              <w:t>Vector considerations</w:t>
            </w:r>
          </w:p>
          <w:p w14:paraId="46C9F8B3" w14:textId="2462B8D6" w:rsidR="00D23986" w:rsidRPr="00352932" w:rsidRDefault="00D23986" w:rsidP="00615C13">
            <w:pPr>
              <w:pStyle w:val="ListParagraph"/>
            </w:pPr>
            <w:r>
              <w:t xml:space="preserve">Vector </w:t>
            </w:r>
            <w:r w:rsidRPr="00352932">
              <w:t>life cycle</w:t>
            </w:r>
            <w:r w:rsidR="005E4A4B">
              <w:t xml:space="preserve"> and gonotrophic cycle</w:t>
            </w:r>
          </w:p>
          <w:p w14:paraId="4D56D0EE" w14:textId="7A599DD0" w:rsidR="00D23986" w:rsidRPr="00352932" w:rsidRDefault="00D23986" w:rsidP="00615C13">
            <w:pPr>
              <w:pStyle w:val="ListParagraph"/>
            </w:pPr>
            <w:r w:rsidRPr="00352932">
              <w:t>Feeding habits</w:t>
            </w:r>
            <w:r>
              <w:t>,</w:t>
            </w:r>
            <w:r w:rsidRPr="00352932">
              <w:t xml:space="preserve"> e.g. blood meal frequency, host range</w:t>
            </w:r>
            <w:r w:rsidR="005E4A4B">
              <w:t xml:space="preserve"> preference</w:t>
            </w:r>
          </w:p>
          <w:p w14:paraId="169A1580" w14:textId="5B083DFB" w:rsidR="00D23986" w:rsidRPr="00352932" w:rsidRDefault="00D23986" w:rsidP="00615C13">
            <w:pPr>
              <w:pStyle w:val="ListParagraph"/>
            </w:pPr>
            <w:r w:rsidRPr="00352932">
              <w:t>Feeding behaviour</w:t>
            </w:r>
            <w:r>
              <w:t>,</w:t>
            </w:r>
            <w:r w:rsidRPr="00352932">
              <w:t xml:space="preserve"> e.g</w:t>
            </w:r>
            <w:r w:rsidR="005E4A4B">
              <w:t>.</w:t>
            </w:r>
            <w:r w:rsidRPr="00352932">
              <w:t xml:space="preserve"> interrupted feeders (mosquitos, stable flies, </w:t>
            </w:r>
            <w:r w:rsidR="00D60F6E">
              <w:t>horse</w:t>
            </w:r>
            <w:r w:rsidRPr="00352932">
              <w:t xml:space="preserve"> flies), stationary feeders (ticks)</w:t>
            </w:r>
          </w:p>
          <w:p w14:paraId="66B6EAB5" w14:textId="77777777" w:rsidR="00D60F6E" w:rsidRDefault="00D23986" w:rsidP="00615C13">
            <w:pPr>
              <w:pStyle w:val="ListParagraph"/>
            </w:pPr>
            <w:r w:rsidRPr="00352932">
              <w:t>Biting behaviour</w:t>
            </w:r>
            <w:r>
              <w:t>,</w:t>
            </w:r>
            <w:r w:rsidRPr="00352932">
              <w:t xml:space="preserve"> e.g</w:t>
            </w:r>
            <w:r w:rsidR="005E4A4B">
              <w:t>.</w:t>
            </w:r>
            <w:r w:rsidRPr="00352932">
              <w:t xml:space="preserve"> </w:t>
            </w:r>
            <w:r w:rsidR="0054659B">
              <w:t>siphon</w:t>
            </w:r>
            <w:r w:rsidR="00D60F6E">
              <w:t xml:space="preserve"> feeding</w:t>
            </w:r>
            <w:r w:rsidRPr="00352932">
              <w:t xml:space="preserve"> (mosquito</w:t>
            </w:r>
            <w:r w:rsidR="0054659B">
              <w:t>e</w:t>
            </w:r>
            <w:r w:rsidRPr="00352932">
              <w:t xml:space="preserve">s, </w:t>
            </w:r>
            <w:r w:rsidR="00D60F6E">
              <w:t xml:space="preserve">ticks) pool feeding (horse flies, </w:t>
            </w:r>
            <w:r w:rsidRPr="00352932">
              <w:t>stable flies, midges)</w:t>
            </w:r>
          </w:p>
          <w:p w14:paraId="60A4F494" w14:textId="6C02D628" w:rsidR="00D23986" w:rsidRPr="00352932" w:rsidRDefault="00D23986" w:rsidP="00615C13">
            <w:pPr>
              <w:pStyle w:val="ListParagraph"/>
            </w:pPr>
            <w:r w:rsidRPr="00352932">
              <w:t>Vector competence</w:t>
            </w:r>
            <w:r>
              <w:t>,</w:t>
            </w:r>
            <w:r w:rsidRPr="00352932">
              <w:t xml:space="preserve"> e.g</w:t>
            </w:r>
            <w:r w:rsidR="00D60F6E">
              <w:t>.</w:t>
            </w:r>
            <w:r>
              <w:t xml:space="preserve"> the</w:t>
            </w:r>
            <w:r w:rsidRPr="00352932">
              <w:t xml:space="preserve"> ability to acquire</w:t>
            </w:r>
            <w:r w:rsidR="00D60F6E">
              <w:t>, retain</w:t>
            </w:r>
            <w:r w:rsidRPr="00352932">
              <w:t xml:space="preserve"> and transmit LSD to </w:t>
            </w:r>
            <w:r>
              <w:t xml:space="preserve">the </w:t>
            </w:r>
            <w:r w:rsidRPr="00352932">
              <w:t>host</w:t>
            </w:r>
            <w:r w:rsidR="001C6155">
              <w:t>.</w:t>
            </w:r>
          </w:p>
          <w:p w14:paraId="3347CC59" w14:textId="663EA4F7" w:rsidR="00D23986" w:rsidRPr="00352932" w:rsidRDefault="00D23986" w:rsidP="00615C13">
            <w:pPr>
              <w:pStyle w:val="ListParagraph"/>
            </w:pPr>
            <w:r w:rsidRPr="00352932">
              <w:t>Host seeking behaviour</w:t>
            </w:r>
          </w:p>
          <w:p w14:paraId="64775277" w14:textId="0C4B8F52" w:rsidR="00D23986" w:rsidRPr="00352932" w:rsidRDefault="00D23986" w:rsidP="00615C13">
            <w:pPr>
              <w:pStyle w:val="ListParagraph"/>
            </w:pPr>
            <w:r w:rsidRPr="00352932">
              <w:t>Vector abundance</w:t>
            </w:r>
            <w:r>
              <w:t>, e.g. high density, low density</w:t>
            </w:r>
          </w:p>
          <w:p w14:paraId="50A37ACB" w14:textId="77777777" w:rsidR="00D23986" w:rsidRPr="00352932" w:rsidRDefault="00D23986" w:rsidP="00615C13">
            <w:pPr>
              <w:rPr>
                <w:b/>
                <w:bCs/>
              </w:rPr>
            </w:pPr>
            <w:r w:rsidRPr="00352932">
              <w:rPr>
                <w:b/>
                <w:bCs/>
              </w:rPr>
              <w:t>Environmental considerations</w:t>
            </w:r>
          </w:p>
          <w:p w14:paraId="2AAA963D" w14:textId="49C5EC5E" w:rsidR="00D23986" w:rsidRPr="00352932" w:rsidRDefault="00D23986" w:rsidP="00615C13">
            <w:pPr>
              <w:pStyle w:val="ListParagraph"/>
            </w:pPr>
            <w:r>
              <w:t xml:space="preserve">Seasonal </w:t>
            </w:r>
            <w:r w:rsidRPr="00352932">
              <w:t>conditions</w:t>
            </w:r>
            <w:r>
              <w:t>,</w:t>
            </w:r>
            <w:r w:rsidRPr="00352932">
              <w:t xml:space="preserve"> e.g. temperature, humidity, rainfall</w:t>
            </w:r>
          </w:p>
          <w:p w14:paraId="6D52697D" w14:textId="4909B91A" w:rsidR="00D23986" w:rsidRPr="00352932" w:rsidRDefault="00D23986" w:rsidP="00615C13">
            <w:pPr>
              <w:pStyle w:val="ListParagraph"/>
            </w:pPr>
            <w:r w:rsidRPr="00352932">
              <w:t>Wind conditions</w:t>
            </w:r>
            <w:r>
              <w:t>,</w:t>
            </w:r>
            <w:r w:rsidRPr="00352932">
              <w:t xml:space="preserve"> e.g. direction and strength</w:t>
            </w:r>
          </w:p>
          <w:p w14:paraId="0DA5DD9E" w14:textId="150EE3F4" w:rsidR="00D23986" w:rsidRDefault="00D23986" w:rsidP="00615C13">
            <w:pPr>
              <w:pStyle w:val="ListParagraph"/>
            </w:pPr>
            <w:r w:rsidRPr="00352932">
              <w:t>Habitat</w:t>
            </w:r>
            <w:r>
              <w:t>,</w:t>
            </w:r>
            <w:r w:rsidRPr="00352932">
              <w:t xml:space="preserve"> e.g. vegetation, surface</w:t>
            </w:r>
            <w:r>
              <w:t xml:space="preserve"> water, topography</w:t>
            </w:r>
          </w:p>
          <w:p w14:paraId="4E3E409E" w14:textId="774BC262" w:rsidR="00D60F6E" w:rsidRDefault="00D60F6E" w:rsidP="00615C13">
            <w:pPr>
              <w:pStyle w:val="ListParagraph"/>
            </w:pPr>
            <w:r>
              <w:t>Immature habitat used by vectors</w:t>
            </w:r>
          </w:p>
          <w:p w14:paraId="2F33BDF5" w14:textId="77777777" w:rsidR="00D23986" w:rsidRPr="00352932" w:rsidRDefault="00D23986" w:rsidP="00615C13">
            <w:pPr>
              <w:rPr>
                <w:b/>
                <w:bCs/>
              </w:rPr>
            </w:pPr>
            <w:r w:rsidRPr="00352932">
              <w:rPr>
                <w:b/>
                <w:bCs/>
              </w:rPr>
              <w:t>Virus considerations</w:t>
            </w:r>
          </w:p>
          <w:p w14:paraId="6F0B2563" w14:textId="306D1307" w:rsidR="00D23986" w:rsidRPr="00352932" w:rsidRDefault="00D23986" w:rsidP="00615C13">
            <w:pPr>
              <w:pStyle w:val="ListParagraph"/>
            </w:pPr>
            <w:r>
              <w:t>V</w:t>
            </w:r>
            <w:r w:rsidRPr="00C34D55">
              <w:t xml:space="preserve">irus survival </w:t>
            </w:r>
            <w:r w:rsidRPr="00352932">
              <w:t>time on vector</w:t>
            </w:r>
          </w:p>
          <w:p w14:paraId="19A62873" w14:textId="637FBCE5" w:rsidR="00D23986" w:rsidRPr="00352932" w:rsidRDefault="00D23986" w:rsidP="00615C13">
            <w:pPr>
              <w:pStyle w:val="ListParagraph"/>
            </w:pPr>
            <w:r w:rsidRPr="00352932">
              <w:t xml:space="preserve">Viral load on </w:t>
            </w:r>
            <w:r>
              <w:t xml:space="preserve">the </w:t>
            </w:r>
            <w:r w:rsidR="00891E4E">
              <w:t>proboscis</w:t>
            </w:r>
            <w:r w:rsidR="005E4A4B">
              <w:t xml:space="preserve"> or </w:t>
            </w:r>
            <w:r w:rsidRPr="00352932">
              <w:t>body or vector</w:t>
            </w:r>
          </w:p>
          <w:p w14:paraId="166A8365" w14:textId="367E96BA" w:rsidR="00D23986" w:rsidRPr="00C34D55" w:rsidRDefault="00D23986" w:rsidP="00615C13">
            <w:pPr>
              <w:pStyle w:val="ListParagraph"/>
            </w:pPr>
            <w:r w:rsidRPr="00352932">
              <w:t xml:space="preserve">Virus </w:t>
            </w:r>
            <w:r w:rsidR="00891E4E">
              <w:t>transfer efficiency</w:t>
            </w:r>
            <w:r w:rsidR="00891E4E" w:rsidRPr="00352932">
              <w:t xml:space="preserve"> </w:t>
            </w:r>
            <w:r w:rsidRPr="00352932">
              <w:t>from</w:t>
            </w:r>
            <w:r>
              <w:t xml:space="preserve"> vector to host</w:t>
            </w:r>
          </w:p>
          <w:p w14:paraId="0F3F7556" w14:textId="6B66F060" w:rsidR="00D23986" w:rsidRPr="00352932" w:rsidRDefault="00D23986" w:rsidP="00615C13">
            <w:pPr>
              <w:rPr>
                <w:b/>
                <w:bCs/>
              </w:rPr>
            </w:pPr>
            <w:r w:rsidRPr="00352932">
              <w:rPr>
                <w:b/>
                <w:bCs/>
              </w:rPr>
              <w:t>Host considerations</w:t>
            </w:r>
          </w:p>
          <w:p w14:paraId="10852E33" w14:textId="316928E0" w:rsidR="00D23986" w:rsidRPr="00352932" w:rsidRDefault="00D23986" w:rsidP="00615C13">
            <w:pPr>
              <w:pStyle w:val="ListParagraph"/>
            </w:pPr>
            <w:r>
              <w:t xml:space="preserve">Host </w:t>
            </w:r>
            <w:r w:rsidR="00891E4E">
              <w:t>density</w:t>
            </w:r>
          </w:p>
          <w:p w14:paraId="604A18B7" w14:textId="2A51E1E8" w:rsidR="00D23986" w:rsidRPr="00352932" w:rsidRDefault="00D23986" w:rsidP="00615C13">
            <w:pPr>
              <w:pStyle w:val="ListParagraph"/>
            </w:pPr>
            <w:r w:rsidRPr="00352932">
              <w:t>Host susceptibility</w:t>
            </w:r>
            <w:r>
              <w:t>,</w:t>
            </w:r>
            <w:r w:rsidRPr="00352932">
              <w:t xml:space="preserve"> e.g. </w:t>
            </w:r>
            <w:r w:rsidRPr="005E4A4B">
              <w:rPr>
                <w:i/>
                <w:iCs/>
              </w:rPr>
              <w:t xml:space="preserve">Bos </w:t>
            </w:r>
            <w:r w:rsidR="00891E4E" w:rsidRPr="005E4A4B">
              <w:rPr>
                <w:i/>
                <w:iCs/>
              </w:rPr>
              <w:t>t</w:t>
            </w:r>
            <w:r w:rsidRPr="005E4A4B">
              <w:rPr>
                <w:i/>
                <w:iCs/>
              </w:rPr>
              <w:t>aurus</w:t>
            </w:r>
            <w:r w:rsidRPr="00352932">
              <w:t xml:space="preserve">, </w:t>
            </w:r>
            <w:r w:rsidRPr="005E4A4B">
              <w:rPr>
                <w:i/>
                <w:iCs/>
              </w:rPr>
              <w:t xml:space="preserve">Bos </w:t>
            </w:r>
            <w:r w:rsidR="00891E4E" w:rsidRPr="005E4A4B">
              <w:rPr>
                <w:i/>
                <w:iCs/>
              </w:rPr>
              <w:t>i</w:t>
            </w:r>
            <w:r w:rsidRPr="005E4A4B">
              <w:rPr>
                <w:i/>
                <w:iCs/>
              </w:rPr>
              <w:t>ndicus</w:t>
            </w:r>
            <w:r w:rsidRPr="00352932">
              <w:t xml:space="preserve">, </w:t>
            </w:r>
            <w:r w:rsidR="006767DD" w:rsidRPr="006767DD">
              <w:rPr>
                <w:i/>
                <w:iCs/>
              </w:rPr>
              <w:t>Bubalus bubalis</w:t>
            </w:r>
            <w:r w:rsidR="005E4A4B">
              <w:t xml:space="preserve">, </w:t>
            </w:r>
            <w:r w:rsidR="006767DD" w:rsidRPr="00B15141">
              <w:rPr>
                <w:i/>
                <w:iCs/>
              </w:rPr>
              <w:t>Bos javanicus</w:t>
            </w:r>
            <w:r w:rsidR="001C6155">
              <w:t>.</w:t>
            </w:r>
            <w:r w:rsidR="00D60F6E">
              <w:t xml:space="preserve"> Particularly the proportion of infected hosts with clinical symptoms</w:t>
            </w:r>
          </w:p>
          <w:p w14:paraId="15A31B8B" w14:textId="22545487" w:rsidR="00D23986" w:rsidRPr="00352932" w:rsidRDefault="00D23986" w:rsidP="00615C13">
            <w:pPr>
              <w:pStyle w:val="ListParagraph"/>
            </w:pPr>
            <w:r w:rsidRPr="00352932">
              <w:t>Host movements</w:t>
            </w:r>
            <w:r>
              <w:t>,</w:t>
            </w:r>
            <w:r w:rsidRPr="00352932">
              <w:t xml:space="preserve"> e.g. movement over long distance</w:t>
            </w:r>
          </w:p>
          <w:p w14:paraId="57E83574" w14:textId="183B9151" w:rsidR="00D23986" w:rsidRDefault="00D23986" w:rsidP="00615C13">
            <w:pPr>
              <w:pStyle w:val="ListParagraph"/>
            </w:pPr>
            <w:r w:rsidRPr="00352932">
              <w:t>Land use patterns</w:t>
            </w:r>
            <w:r>
              <w:t>,</w:t>
            </w:r>
            <w:r w:rsidRPr="00352932">
              <w:t xml:space="preserve"> e.g. feedlot, extensive</w:t>
            </w:r>
            <w:r>
              <w:t xml:space="preserve"> grazing, dairy</w:t>
            </w:r>
          </w:p>
          <w:p w14:paraId="2D646F06" w14:textId="026F0021" w:rsidR="00D60F6E" w:rsidRDefault="00D60F6E" w:rsidP="00615C13">
            <w:pPr>
              <w:pStyle w:val="ListParagraph"/>
            </w:pPr>
            <w:r>
              <w:t>Host wounds.</w:t>
            </w:r>
          </w:p>
        </w:tc>
      </w:tr>
    </w:tbl>
    <w:p w14:paraId="6B29B808" w14:textId="728D1F7A" w:rsidR="00426BE2" w:rsidRDefault="00426BE2" w:rsidP="00D60F6E"/>
    <w:p w14:paraId="2AFD7678" w14:textId="77777777" w:rsidR="00426BE2" w:rsidRDefault="00426BE2">
      <w:pPr>
        <w:spacing w:after="0" w:line="240" w:lineRule="auto"/>
      </w:pPr>
      <w:r>
        <w:br w:type="page"/>
      </w:r>
    </w:p>
    <w:p w14:paraId="74607D08" w14:textId="7764A563" w:rsidR="00002641" w:rsidRDefault="00F30BB4" w:rsidP="001B2CE7">
      <w:pPr>
        <w:pStyle w:val="Heading2"/>
      </w:pPr>
      <w:bookmarkStart w:id="33" w:name="_Toc195777902"/>
      <w:r>
        <w:lastRenderedPageBreak/>
        <w:t>Potential v</w:t>
      </w:r>
      <w:r w:rsidR="00582296">
        <w:t>ectors in Australia</w:t>
      </w:r>
      <w:bookmarkEnd w:id="33"/>
    </w:p>
    <w:p w14:paraId="4D4EB1A7" w14:textId="06789F52" w:rsidR="000918B5" w:rsidRDefault="00CA1ABA" w:rsidP="00E916F7">
      <w:r>
        <w:t>V</w:t>
      </w:r>
      <w:r w:rsidR="00582296">
        <w:t>ector</w:t>
      </w:r>
      <w:r w:rsidR="000918B5">
        <w:t xml:space="preserve">s </w:t>
      </w:r>
      <w:r>
        <w:t>known or suspected of transmitting</w:t>
      </w:r>
      <w:r w:rsidR="00582296">
        <w:t xml:space="preserve"> LSD</w:t>
      </w:r>
      <w:r w:rsidR="00362781">
        <w:t>V</w:t>
      </w:r>
      <w:r w:rsidR="00582296">
        <w:t xml:space="preserve"> are present in Australia</w:t>
      </w:r>
      <w:r w:rsidR="001C6F7A">
        <w:t xml:space="preserve"> (</w:t>
      </w:r>
      <w:hyperlink w:anchor="Table_3" w:history="1">
        <w:r w:rsidR="001C6F7A" w:rsidRPr="00A7324E">
          <w:rPr>
            <w:rStyle w:val="Hyperlink"/>
            <w:color w:val="0D0D0D" w:themeColor="text1" w:themeTint="F2"/>
            <w:u w:val="none"/>
          </w:rPr>
          <w:t>Table 3</w:t>
        </w:r>
      </w:hyperlink>
      <w:r w:rsidR="001C6F7A">
        <w:t>)</w:t>
      </w:r>
      <w:r w:rsidR="00582296">
        <w:t xml:space="preserve">. </w:t>
      </w:r>
      <w:r w:rsidR="000918B5">
        <w:t xml:space="preserve">It is probable that Australia has other </w:t>
      </w:r>
      <w:r w:rsidR="00AF36FD">
        <w:t xml:space="preserve">additional </w:t>
      </w:r>
      <w:r w:rsidR="000918B5">
        <w:t xml:space="preserve">vectors capable of transmitting the virus. </w:t>
      </w:r>
      <w:r w:rsidR="00C90EBF">
        <w:t>Possible</w:t>
      </w:r>
      <w:r w:rsidR="00DA6DFF">
        <w:t xml:space="preserve"> </w:t>
      </w:r>
      <w:r w:rsidR="00DC211A">
        <w:t xml:space="preserve">vectors </w:t>
      </w:r>
      <w:r w:rsidR="00DA6DFF">
        <w:t xml:space="preserve">of LSD </w:t>
      </w:r>
      <w:r w:rsidR="00DC211A">
        <w:t>in Australia include</w:t>
      </w:r>
      <w:r w:rsidR="00DA6DFF">
        <w:t>:</w:t>
      </w:r>
    </w:p>
    <w:p w14:paraId="7E8DAED8" w14:textId="2C4191FC" w:rsidR="004C50D5" w:rsidRPr="00DA6DFF" w:rsidRDefault="004C50D5" w:rsidP="004C50D5">
      <w:pPr>
        <w:pStyle w:val="ListParagraph"/>
        <w:rPr>
          <w:iCs/>
        </w:rPr>
      </w:pPr>
      <w:r>
        <w:t>Stable fl</w:t>
      </w:r>
      <w:r w:rsidR="0013148D">
        <w:t>y</w:t>
      </w:r>
      <w:r>
        <w:t xml:space="preserve"> (</w:t>
      </w:r>
      <w:r w:rsidRPr="00DC211A">
        <w:rPr>
          <w:i/>
          <w:iCs/>
        </w:rPr>
        <w:t>S. calcitrans</w:t>
      </w:r>
      <w:r>
        <w:t>)</w:t>
      </w:r>
    </w:p>
    <w:p w14:paraId="1C7980F8" w14:textId="30D96FE9" w:rsidR="004C50D5" w:rsidRPr="00DA6DFF" w:rsidRDefault="0013148D" w:rsidP="004C50D5">
      <w:pPr>
        <w:pStyle w:val="ListParagraph"/>
        <w:rPr>
          <w:iCs/>
        </w:rPr>
      </w:pPr>
      <w:r>
        <w:rPr>
          <w:lang w:eastAsia="en-US"/>
        </w:rPr>
        <w:t>H</w:t>
      </w:r>
      <w:r w:rsidR="004C50D5">
        <w:rPr>
          <w:lang w:eastAsia="en-US"/>
        </w:rPr>
        <w:t>orse flies (</w:t>
      </w:r>
      <w:r w:rsidR="004C50D5" w:rsidRPr="00B24390">
        <w:rPr>
          <w:i/>
          <w:iCs/>
        </w:rPr>
        <w:t xml:space="preserve">Tabanus </w:t>
      </w:r>
      <w:r w:rsidR="004C50D5" w:rsidRPr="00BF0944">
        <w:t>s</w:t>
      </w:r>
      <w:r w:rsidRPr="00BF0944">
        <w:t>p</w:t>
      </w:r>
      <w:r w:rsidR="00BF0944" w:rsidRPr="00BF0944">
        <w:t>ecies</w:t>
      </w:r>
      <w:r w:rsidR="004C50D5">
        <w:rPr>
          <w:lang w:eastAsia="en-US"/>
        </w:rPr>
        <w:t>)</w:t>
      </w:r>
    </w:p>
    <w:p w14:paraId="7C555E2A" w14:textId="77777777" w:rsidR="004C50D5" w:rsidRPr="00DA6DFF" w:rsidRDefault="004C50D5" w:rsidP="004C50D5">
      <w:pPr>
        <w:pStyle w:val="ListParagraph"/>
        <w:rPr>
          <w:iCs/>
        </w:rPr>
      </w:pPr>
      <w:r>
        <w:rPr>
          <w:lang w:eastAsia="en-US"/>
        </w:rPr>
        <w:t>Buffalo flies (</w:t>
      </w:r>
      <w:r w:rsidRPr="00840EF2">
        <w:rPr>
          <w:i/>
          <w:iCs/>
          <w:lang w:eastAsia="en-US"/>
        </w:rPr>
        <w:t>Haematobia irritans exigua</w:t>
      </w:r>
      <w:r>
        <w:rPr>
          <w:lang w:eastAsia="en-US"/>
        </w:rPr>
        <w:t>)</w:t>
      </w:r>
    </w:p>
    <w:p w14:paraId="56FBECAB" w14:textId="77777777" w:rsidR="004C50D5" w:rsidRPr="00C90EBF" w:rsidRDefault="004C50D5" w:rsidP="004C50D5">
      <w:pPr>
        <w:pStyle w:val="ListParagraph"/>
        <w:rPr>
          <w:iCs/>
        </w:rPr>
      </w:pPr>
      <w:r w:rsidRPr="00C90EBF">
        <w:rPr>
          <w:lang w:eastAsia="en-US"/>
        </w:rPr>
        <w:t xml:space="preserve">Common </w:t>
      </w:r>
      <w:r w:rsidRPr="00C90EBF">
        <w:t>house fly (</w:t>
      </w:r>
      <w:r w:rsidRPr="00C90EBF">
        <w:rPr>
          <w:i/>
          <w:iCs/>
          <w:lang w:eastAsia="en-US"/>
        </w:rPr>
        <w:t>M. domestica</w:t>
      </w:r>
      <w:r w:rsidRPr="00C90EBF">
        <w:rPr>
          <w:lang w:eastAsia="en-US"/>
        </w:rPr>
        <w:t>)</w:t>
      </w:r>
    </w:p>
    <w:p w14:paraId="7E633E36" w14:textId="05924208" w:rsidR="004C50D5" w:rsidRPr="00C90EBF" w:rsidRDefault="004C50D5" w:rsidP="004C50D5">
      <w:pPr>
        <w:pStyle w:val="ListParagraph"/>
        <w:rPr>
          <w:iCs/>
        </w:rPr>
      </w:pPr>
      <w:r w:rsidRPr="00C90EBF">
        <w:rPr>
          <w:lang w:eastAsia="en-US"/>
        </w:rPr>
        <w:t>Bush fly (</w:t>
      </w:r>
      <w:r w:rsidRPr="00C90EBF">
        <w:rPr>
          <w:i/>
          <w:iCs/>
          <w:lang w:eastAsia="en-US"/>
        </w:rPr>
        <w:t>M. vetustissima</w:t>
      </w:r>
      <w:r w:rsidRPr="00C90EBF">
        <w:rPr>
          <w:lang w:eastAsia="en-US"/>
        </w:rPr>
        <w:t>)</w:t>
      </w:r>
    </w:p>
    <w:p w14:paraId="1E2904BA" w14:textId="121F85A1" w:rsidR="004C50D5" w:rsidRPr="00DA6DFF" w:rsidRDefault="0013148D" w:rsidP="004C50D5">
      <w:pPr>
        <w:pStyle w:val="ListParagraph"/>
        <w:rPr>
          <w:iCs/>
        </w:rPr>
      </w:pPr>
      <w:r>
        <w:rPr>
          <w:iCs/>
        </w:rPr>
        <w:t>Dengue</w:t>
      </w:r>
      <w:r w:rsidR="004C50D5">
        <w:rPr>
          <w:iCs/>
        </w:rPr>
        <w:t xml:space="preserve"> mosquito (</w:t>
      </w:r>
      <w:r w:rsidR="004C50D5" w:rsidRPr="008016A2">
        <w:rPr>
          <w:i/>
        </w:rPr>
        <w:t>A</w:t>
      </w:r>
      <w:r w:rsidR="004C50D5">
        <w:rPr>
          <w:i/>
        </w:rPr>
        <w:t>e.</w:t>
      </w:r>
      <w:r w:rsidR="004C50D5" w:rsidRPr="008016A2">
        <w:rPr>
          <w:i/>
        </w:rPr>
        <w:t xml:space="preserve"> </w:t>
      </w:r>
      <w:r w:rsidR="004C50D5">
        <w:rPr>
          <w:i/>
        </w:rPr>
        <w:t>a</w:t>
      </w:r>
      <w:r w:rsidR="004C50D5" w:rsidRPr="008016A2">
        <w:rPr>
          <w:i/>
        </w:rPr>
        <w:t>egypti</w:t>
      </w:r>
      <w:r w:rsidR="004C50D5">
        <w:rPr>
          <w:i/>
        </w:rPr>
        <w:t>)</w:t>
      </w:r>
    </w:p>
    <w:p w14:paraId="26A7191B" w14:textId="77777777" w:rsidR="004C50D5" w:rsidRPr="00DA6DFF" w:rsidRDefault="004C50D5" w:rsidP="004C50D5">
      <w:pPr>
        <w:pStyle w:val="ListParagraph"/>
        <w:rPr>
          <w:rStyle w:val="Emphasis"/>
          <w:i w:val="0"/>
        </w:rPr>
      </w:pPr>
      <w:r>
        <w:rPr>
          <w:iCs/>
        </w:rPr>
        <w:t>House mosquito (</w:t>
      </w:r>
      <w:r w:rsidRPr="00B24390">
        <w:rPr>
          <w:rStyle w:val="Emphasis"/>
          <w:rFonts w:cs="Calibri"/>
        </w:rPr>
        <w:t>Culex quinquefasciatus</w:t>
      </w:r>
      <w:r>
        <w:rPr>
          <w:rStyle w:val="Emphasis"/>
          <w:rFonts w:cs="Calibri"/>
        </w:rPr>
        <w:t>)</w:t>
      </w:r>
    </w:p>
    <w:p w14:paraId="54F38B04" w14:textId="4D6AA0F2" w:rsidR="004C50D5" w:rsidRPr="004C50D5" w:rsidRDefault="004C50D5" w:rsidP="004C50D5">
      <w:pPr>
        <w:pStyle w:val="ListParagraph"/>
        <w:rPr>
          <w:rStyle w:val="Emphasis"/>
          <w:i w:val="0"/>
        </w:rPr>
      </w:pPr>
      <w:r w:rsidRPr="00DA6DFF">
        <w:rPr>
          <w:rStyle w:val="Emphasis"/>
          <w:i w:val="0"/>
          <w:iCs w:val="0"/>
        </w:rPr>
        <w:t>Common banded mosquito</w:t>
      </w:r>
      <w:r>
        <w:rPr>
          <w:rStyle w:val="Emphasis"/>
        </w:rPr>
        <w:t xml:space="preserve"> (Culex annulirostris)</w:t>
      </w:r>
    </w:p>
    <w:p w14:paraId="2777632A" w14:textId="7E322CAC" w:rsidR="004C50D5" w:rsidRPr="004C50D5" w:rsidRDefault="00AD16BB" w:rsidP="004C50D5">
      <w:pPr>
        <w:pStyle w:val="ListParagraph"/>
        <w:rPr>
          <w:iCs/>
        </w:rPr>
      </w:pPr>
      <w:r w:rsidRPr="00BF2C20">
        <w:rPr>
          <w:lang w:eastAsia="en-US"/>
        </w:rPr>
        <w:t>Biting midge</w:t>
      </w:r>
      <w:r>
        <w:rPr>
          <w:i/>
          <w:iCs/>
          <w:lang w:eastAsia="en-US"/>
        </w:rPr>
        <w:t xml:space="preserve"> (</w:t>
      </w:r>
      <w:r w:rsidR="004C50D5" w:rsidRPr="00C90EBF">
        <w:rPr>
          <w:i/>
          <w:iCs/>
          <w:lang w:eastAsia="en-US"/>
        </w:rPr>
        <w:t>Culicoides</w:t>
      </w:r>
      <w:r w:rsidR="004C50D5">
        <w:rPr>
          <w:lang w:eastAsia="en-US"/>
        </w:rPr>
        <w:t xml:space="preserve"> sp</w:t>
      </w:r>
      <w:r w:rsidR="00BF0944">
        <w:rPr>
          <w:lang w:eastAsia="en-US"/>
        </w:rPr>
        <w:t>ecies</w:t>
      </w:r>
      <w:r>
        <w:rPr>
          <w:lang w:eastAsia="en-US"/>
        </w:rPr>
        <w:t>)</w:t>
      </w:r>
    </w:p>
    <w:p w14:paraId="2388B567" w14:textId="77777777" w:rsidR="004C50D5" w:rsidRPr="00DA6DFF" w:rsidRDefault="004C50D5" w:rsidP="004C50D5">
      <w:pPr>
        <w:pStyle w:val="ListParagraph"/>
        <w:rPr>
          <w:i/>
        </w:rPr>
      </w:pPr>
      <w:r w:rsidRPr="00DA6DFF">
        <w:t>Cattle tick</w:t>
      </w:r>
      <w:r>
        <w:rPr>
          <w:i/>
          <w:iCs/>
        </w:rPr>
        <w:t xml:space="preserve"> (</w:t>
      </w:r>
      <w:r w:rsidRPr="002E2CCB">
        <w:rPr>
          <w:i/>
          <w:iCs/>
        </w:rPr>
        <w:t>Rhipicephalus</w:t>
      </w:r>
      <w:r>
        <w:rPr>
          <w:i/>
          <w:iCs/>
        </w:rPr>
        <w:t xml:space="preserve"> australis)</w:t>
      </w:r>
    </w:p>
    <w:p w14:paraId="4EA40862" w14:textId="77777777" w:rsidR="004C50D5" w:rsidRPr="00DA6DFF" w:rsidRDefault="004C50D5" w:rsidP="004C50D5">
      <w:pPr>
        <w:pStyle w:val="ListParagraph"/>
        <w:rPr>
          <w:i/>
        </w:rPr>
      </w:pPr>
      <w:r w:rsidRPr="00DA6DFF">
        <w:rPr>
          <w:iCs/>
        </w:rPr>
        <w:t xml:space="preserve">Australian paralysis tick </w:t>
      </w:r>
      <w:r w:rsidRPr="00DA6DFF">
        <w:rPr>
          <w:shd w:val="clear" w:color="auto" w:fill="FFFFFF"/>
        </w:rPr>
        <w:t>(</w:t>
      </w:r>
      <w:r w:rsidRPr="00DA6DFF">
        <w:rPr>
          <w:i/>
          <w:iCs/>
          <w:shd w:val="clear" w:color="auto" w:fill="FFFFFF"/>
        </w:rPr>
        <w:t>Ixodes holocyus</w:t>
      </w:r>
      <w:r>
        <w:rPr>
          <w:i/>
          <w:iCs/>
          <w:shd w:val="clear" w:color="auto" w:fill="FFFFFF"/>
        </w:rPr>
        <w:t>)</w:t>
      </w:r>
    </w:p>
    <w:p w14:paraId="76DF2D7F" w14:textId="280752A3" w:rsidR="000918B5" w:rsidRPr="004C50D5" w:rsidRDefault="004C50D5" w:rsidP="00E916F7">
      <w:pPr>
        <w:pStyle w:val="ListParagraph"/>
        <w:rPr>
          <w:iCs/>
        </w:rPr>
      </w:pPr>
      <w:r w:rsidRPr="00DA6DFF">
        <w:rPr>
          <w:iCs/>
        </w:rPr>
        <w:t xml:space="preserve">Bush tick </w:t>
      </w:r>
      <w:r w:rsidRPr="00DA6DFF">
        <w:rPr>
          <w:shd w:val="clear" w:color="auto" w:fill="FFFFFF"/>
        </w:rPr>
        <w:t>(</w:t>
      </w:r>
      <w:r w:rsidRPr="00DA6DFF">
        <w:rPr>
          <w:i/>
          <w:iCs/>
        </w:rPr>
        <w:t>Haemaphysalis longicornis</w:t>
      </w:r>
      <w:r w:rsidRPr="00DA6DFF">
        <w:rPr>
          <w:shd w:val="clear" w:color="auto" w:fill="FFFFFF"/>
        </w:rPr>
        <w:t>)</w:t>
      </w:r>
    </w:p>
    <w:p w14:paraId="6D2B91CA" w14:textId="2E149240" w:rsidR="000D5B24" w:rsidRDefault="00DA6DFF" w:rsidP="00E916F7">
      <w:r>
        <w:t>B</w:t>
      </w:r>
      <w:r w:rsidRPr="006541B7">
        <w:t xml:space="preserve">iological information on </w:t>
      </w:r>
      <w:r>
        <w:t>vectors potentially a</w:t>
      </w:r>
      <w:r w:rsidRPr="006541B7">
        <w:t>ssociated with LSD transmission</w:t>
      </w:r>
      <w:r>
        <w:t xml:space="preserve"> in Australia can be found in </w:t>
      </w:r>
      <w:r w:rsidR="00D23986" w:rsidRPr="006541B7">
        <w:t xml:space="preserve">Appendix </w:t>
      </w:r>
      <w:r w:rsidR="00F2650F">
        <w:t>1 (flies), Appendix 2 (mosquitoes and midges), and Appe</w:t>
      </w:r>
      <w:r w:rsidR="00A7324E">
        <w:t>n</w:t>
      </w:r>
      <w:r w:rsidR="00F2650F">
        <w:t>dix 3 (ticks</w:t>
      </w:r>
      <w:r w:rsidR="00F2650F" w:rsidRPr="00A7324E">
        <w:rPr>
          <w:color w:val="0D0D0D" w:themeColor="text1" w:themeTint="F2"/>
        </w:rPr>
        <w:t>)</w:t>
      </w:r>
      <w:r w:rsidR="002A426F" w:rsidRPr="00A7324E">
        <w:rPr>
          <w:color w:val="0D0D0D" w:themeColor="text1" w:themeTint="F2"/>
        </w:rPr>
        <w:t>.</w:t>
      </w:r>
      <w:r w:rsidR="00783545" w:rsidRPr="00A7324E">
        <w:rPr>
          <w:color w:val="0D0D0D" w:themeColor="text1" w:themeTint="F2"/>
        </w:rPr>
        <w:t xml:space="preserve"> </w:t>
      </w:r>
      <w:hyperlink w:anchor="Figure_1" w:history="1">
        <w:r w:rsidR="00A7324E" w:rsidRPr="00A7324E">
          <w:rPr>
            <w:rStyle w:val="Hyperlink"/>
            <w:color w:val="0D0D0D" w:themeColor="text1" w:themeTint="F2"/>
            <w:u w:val="none"/>
          </w:rPr>
          <w:t>Figure 1</w:t>
        </w:r>
      </w:hyperlink>
      <w:r w:rsidR="00A7324E">
        <w:t xml:space="preserve"> p</w:t>
      </w:r>
      <w:r w:rsidR="000D5B24">
        <w:t xml:space="preserve">resents the estimated relative monthly activity of 12 potential LSD vectors in Australia. </w:t>
      </w:r>
    </w:p>
    <w:p w14:paraId="5B46F66C" w14:textId="1B99EDAC" w:rsidR="002B765A" w:rsidRDefault="002B765A" w:rsidP="00E916F7">
      <w:r>
        <w:t>Importantly, LSDV has spread from Southern to Northern Africa and throughout Eastern Europe and Asia. This suggests that there are always vectors capable of transmission, regardless of the climatic or geographic zone</w:t>
      </w:r>
      <w:r w:rsidR="00564242">
        <w:fldChar w:fldCharType="begin"/>
      </w:r>
      <w:r w:rsidR="006B0536">
        <w:instrText xml:space="preserve"> ADDIN ZOTERO_ITEM CSL_CITATION {"citationID":"U59vFnpB","properties":{"formattedCitation":"(WOAH 2024)","plainCitation":"(WOAH 2024)","dontUpdate":true,"noteIndex":0},"citationItems":[{"id":8051,"uris":["http://zotero.org/groups/4707929/items/8MRUGTKY"],"itemData":{"id":8051,"type":"webpage","abstract":"Information on Lumpy skin disease (LSD), a rapidly-spreading viral disease affecting cattle, spread mainly via insect bites.","container-title":"WOAH - Asia","language":"en-GB","title":"Lumpy Skin Disease (LSD)","URL":"https://rr-asia.woah.org/en/projects/lumpy-skin-disease-lsd/","author":[{"family":"WOAH","given":""}],"accessed":{"date-parts":[["2024",3,24]]},"issued":{"date-parts":[["2024"]]}}}],"schema":"https://github.com/citation-style-language/schema/raw/master/csl-citation.json"} </w:instrText>
      </w:r>
      <w:r w:rsidR="00564242">
        <w:fldChar w:fldCharType="separate"/>
      </w:r>
      <w:r w:rsidR="00564242">
        <w:fldChar w:fldCharType="end"/>
      </w:r>
      <w:r w:rsidR="00564242">
        <w:t xml:space="preserve"> </w:t>
      </w:r>
      <w:r w:rsidR="00564242">
        <w:fldChar w:fldCharType="begin"/>
      </w:r>
      <w:r w:rsidR="006B0536">
        <w:instrText xml:space="preserve"> ADDIN ZOTERO_ITEM CSL_CITATION {"citationID":"BuOuppju","properties":{"formattedCitation":"(FAO 2023)","plainCitation":"(FAO 2023)","noteIndex":0},"citationItems":[{"id":8050,"uris":["http://zotero.org/groups/4707929/items/CCLYWE4J"],"itemData":{"id":8050,"type":"report","event-place":"Rome, Italy","publisher":"Food and Agriculture Organization of the United Nations","publisher-place":"Rome, Italy","title":"Lumpy skin disease symposium. How science can support evidence-based disease management and control","URL":"https://www.fao.org/3/cc6808en/cc6808en.pdf","author":[{"family":"FAO","given":""}],"accessed":{"date-parts":[["2024",3,23]]},"issued":{"date-parts":[["2023"]]}}}],"schema":"https://github.com/citation-style-language/schema/raw/master/csl-citation.json"} </w:instrText>
      </w:r>
      <w:r w:rsidR="00564242">
        <w:fldChar w:fldCharType="separate"/>
      </w:r>
      <w:r w:rsidR="00564242">
        <w:rPr>
          <w:noProof/>
        </w:rPr>
        <w:t>(FAO 2023)</w:t>
      </w:r>
      <w:r w:rsidR="00564242">
        <w:fldChar w:fldCharType="end"/>
      </w:r>
      <w:r w:rsidR="00564242">
        <w:t>.</w:t>
      </w:r>
      <w:r>
        <w:t xml:space="preserve"> Therefore, unlike other vector-borne viruses such as dengue fever, the absence of a particular vector is unlikely to stop the spread of LSDV. Determining which exact vectors present in Australia that may carry LSDV could be considered a largely academic exercise.</w:t>
      </w:r>
    </w:p>
    <w:p w14:paraId="0F4B20DD" w14:textId="77777777" w:rsidR="001C6F7A" w:rsidRDefault="001C6F7A" w:rsidP="00E916F7">
      <w:pPr>
        <w:sectPr w:rsidR="001C6F7A" w:rsidSect="00434E12">
          <w:footnotePr>
            <w:numRestart w:val="eachSect"/>
          </w:footnotePr>
          <w:pgSz w:w="11906" w:h="16838" w:code="9"/>
          <w:pgMar w:top="1440" w:right="1440" w:bottom="1440" w:left="1440" w:header="578" w:footer="578" w:gutter="0"/>
          <w:cols w:space="720"/>
          <w:docGrid w:linePitch="299"/>
        </w:sectPr>
      </w:pPr>
    </w:p>
    <w:p w14:paraId="282EF618" w14:textId="0950B300" w:rsidR="001C6F7A" w:rsidRDefault="001C6F7A" w:rsidP="00BF2C20">
      <w:pPr>
        <w:pStyle w:val="Caption"/>
      </w:pPr>
      <w:bookmarkStart w:id="34" w:name="_Toc195772701"/>
      <w:r>
        <w:lastRenderedPageBreak/>
        <w:t xml:space="preserve">Table </w:t>
      </w:r>
      <w:r>
        <w:fldChar w:fldCharType="begin"/>
      </w:r>
      <w:r>
        <w:instrText xml:space="preserve"> SEQ Table \* ARABIC </w:instrText>
      </w:r>
      <w:r>
        <w:fldChar w:fldCharType="separate"/>
      </w:r>
      <w:r w:rsidR="003320E2">
        <w:rPr>
          <w:noProof/>
        </w:rPr>
        <w:t>3</w:t>
      </w:r>
      <w:r>
        <w:fldChar w:fldCharType="end"/>
      </w:r>
      <w:r w:rsidR="001B36FE">
        <w:t>.</w:t>
      </w:r>
      <w:r w:rsidRPr="00496F58">
        <w:t xml:space="preserve"> Vectors </w:t>
      </w:r>
      <w:r>
        <w:t xml:space="preserve">specific to Australia </w:t>
      </w:r>
      <w:r w:rsidRPr="00496F58">
        <w:t xml:space="preserve">implicated in </w:t>
      </w:r>
      <w:r w:rsidR="0052472E">
        <w:t>LSDV</w:t>
      </w:r>
      <w:r w:rsidR="00BE1E83">
        <w:t xml:space="preserve"> </w:t>
      </w:r>
      <w:r w:rsidRPr="00496F58">
        <w:t>transmission.</w:t>
      </w:r>
      <w:bookmarkEnd w:id="34"/>
    </w:p>
    <w:tbl>
      <w:tblPr>
        <w:tblStyle w:val="TableGrid"/>
        <w:tblW w:w="1402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1984"/>
        <w:gridCol w:w="10632"/>
      </w:tblGrid>
      <w:tr w:rsidR="009B030A" w:rsidRPr="00180530" w14:paraId="5880CE5C" w14:textId="77777777" w:rsidTr="00371B48">
        <w:trPr>
          <w:cantSplit/>
          <w:tblHeader/>
        </w:trPr>
        <w:tc>
          <w:tcPr>
            <w:tcW w:w="1413" w:type="dxa"/>
          </w:tcPr>
          <w:p w14:paraId="0CDB46C0" w14:textId="77777777" w:rsidR="009B030A" w:rsidRPr="00180530" w:rsidRDefault="009B030A" w:rsidP="00E135AC">
            <w:pPr>
              <w:rPr>
                <w:rFonts w:cs="Calibri"/>
                <w:b/>
                <w:bCs/>
                <w:sz w:val="20"/>
                <w:szCs w:val="20"/>
              </w:rPr>
            </w:pPr>
            <w:bookmarkStart w:id="35" w:name="Table_3"/>
            <w:bookmarkEnd w:id="35"/>
            <w:r w:rsidRPr="00180530">
              <w:rPr>
                <w:rFonts w:cs="Calibri"/>
                <w:b/>
                <w:bCs/>
                <w:sz w:val="20"/>
                <w:szCs w:val="20"/>
              </w:rPr>
              <w:t>Vector type</w:t>
            </w:r>
          </w:p>
        </w:tc>
        <w:tc>
          <w:tcPr>
            <w:tcW w:w="1984" w:type="dxa"/>
          </w:tcPr>
          <w:p w14:paraId="5335DB9C" w14:textId="77777777" w:rsidR="009B030A" w:rsidRPr="00180530" w:rsidRDefault="009B030A" w:rsidP="00E135AC">
            <w:pPr>
              <w:rPr>
                <w:rFonts w:cs="Calibri"/>
                <w:b/>
                <w:bCs/>
                <w:sz w:val="20"/>
                <w:szCs w:val="20"/>
              </w:rPr>
            </w:pPr>
            <w:r w:rsidRPr="00180530">
              <w:rPr>
                <w:rFonts w:cs="Calibri"/>
                <w:b/>
                <w:bCs/>
                <w:sz w:val="20"/>
                <w:szCs w:val="20"/>
              </w:rPr>
              <w:t>Species</w:t>
            </w:r>
          </w:p>
        </w:tc>
        <w:tc>
          <w:tcPr>
            <w:tcW w:w="10632" w:type="dxa"/>
          </w:tcPr>
          <w:p w14:paraId="5436E1C9" w14:textId="77777777" w:rsidR="009B030A" w:rsidRPr="00180530" w:rsidRDefault="009B030A" w:rsidP="00E135AC">
            <w:pPr>
              <w:rPr>
                <w:rFonts w:cs="Calibri"/>
                <w:b/>
                <w:bCs/>
                <w:sz w:val="20"/>
                <w:szCs w:val="20"/>
              </w:rPr>
            </w:pPr>
            <w:r w:rsidRPr="00180530">
              <w:rPr>
                <w:rFonts w:cs="Calibri"/>
                <w:b/>
                <w:bCs/>
                <w:sz w:val="20"/>
                <w:szCs w:val="20"/>
              </w:rPr>
              <w:t xml:space="preserve">Distribution in Australia </w:t>
            </w:r>
          </w:p>
        </w:tc>
      </w:tr>
      <w:tr w:rsidR="009B030A" w:rsidRPr="00180530" w14:paraId="66F4FD4F" w14:textId="77777777" w:rsidTr="00371B48">
        <w:tc>
          <w:tcPr>
            <w:tcW w:w="1413" w:type="dxa"/>
            <w:vMerge w:val="restart"/>
            <w:vAlign w:val="center"/>
          </w:tcPr>
          <w:p w14:paraId="6079804D" w14:textId="77777777" w:rsidR="009B030A" w:rsidRPr="00180530" w:rsidRDefault="009B030A" w:rsidP="00180530">
            <w:pPr>
              <w:jc w:val="center"/>
              <w:rPr>
                <w:rFonts w:cs="Calibri"/>
                <w:sz w:val="20"/>
                <w:szCs w:val="20"/>
              </w:rPr>
            </w:pPr>
            <w:r w:rsidRPr="00180530">
              <w:rPr>
                <w:rFonts w:cs="Calibri"/>
                <w:sz w:val="20"/>
                <w:szCs w:val="20"/>
              </w:rPr>
              <w:t>Flies</w:t>
            </w:r>
          </w:p>
          <w:p w14:paraId="303C04DB" w14:textId="77777777" w:rsidR="009B030A" w:rsidRPr="00180530" w:rsidRDefault="009B030A" w:rsidP="00180530">
            <w:pPr>
              <w:jc w:val="center"/>
              <w:rPr>
                <w:rFonts w:cs="Calibri"/>
                <w:sz w:val="20"/>
                <w:szCs w:val="20"/>
              </w:rPr>
            </w:pPr>
            <w:r w:rsidRPr="00180530">
              <w:rPr>
                <w:rFonts w:cs="Calibri"/>
                <w:sz w:val="20"/>
                <w:szCs w:val="20"/>
              </w:rPr>
              <w:t>(Diptera)</w:t>
            </w:r>
          </w:p>
        </w:tc>
        <w:tc>
          <w:tcPr>
            <w:tcW w:w="1984" w:type="dxa"/>
          </w:tcPr>
          <w:p w14:paraId="09931B35" w14:textId="77777777" w:rsidR="009B030A" w:rsidRPr="00180530" w:rsidRDefault="009B030A" w:rsidP="00E135AC">
            <w:pPr>
              <w:rPr>
                <w:rFonts w:cs="Calibri"/>
                <w:sz w:val="20"/>
                <w:szCs w:val="20"/>
              </w:rPr>
            </w:pPr>
            <w:r w:rsidRPr="00180530">
              <w:rPr>
                <w:rFonts w:cs="Calibri"/>
                <w:sz w:val="20"/>
                <w:szCs w:val="20"/>
              </w:rPr>
              <w:t xml:space="preserve">Stable fly </w:t>
            </w:r>
          </w:p>
          <w:p w14:paraId="6B8764F7" w14:textId="77777777" w:rsidR="009B030A" w:rsidRPr="00180530" w:rsidRDefault="009B030A" w:rsidP="00E135AC">
            <w:pPr>
              <w:rPr>
                <w:rFonts w:cs="Calibri"/>
                <w:i/>
                <w:iCs/>
                <w:sz w:val="20"/>
                <w:szCs w:val="20"/>
              </w:rPr>
            </w:pPr>
            <w:r w:rsidRPr="00180530">
              <w:rPr>
                <w:rFonts w:cs="Calibri"/>
                <w:sz w:val="20"/>
                <w:szCs w:val="20"/>
              </w:rPr>
              <w:t>(</w:t>
            </w:r>
            <w:r w:rsidRPr="00180530">
              <w:rPr>
                <w:rStyle w:val="Emphasis"/>
                <w:rFonts w:cs="Calibri"/>
                <w:color w:val="1F1F1F"/>
                <w:sz w:val="20"/>
                <w:szCs w:val="20"/>
              </w:rPr>
              <w:t xml:space="preserve">Stomoxys calcitrans, </w:t>
            </w:r>
            <w:r w:rsidRPr="00180530">
              <w:rPr>
                <w:rFonts w:cs="Calibri"/>
                <w:i/>
                <w:iCs/>
                <w:sz w:val="20"/>
                <w:szCs w:val="20"/>
              </w:rPr>
              <w:t>S. sitiens, S. indica)</w:t>
            </w:r>
          </w:p>
        </w:tc>
        <w:tc>
          <w:tcPr>
            <w:tcW w:w="10632" w:type="dxa"/>
          </w:tcPr>
          <w:p w14:paraId="44395815" w14:textId="34C1A421" w:rsidR="009B030A" w:rsidRPr="00180530" w:rsidRDefault="009B030A" w:rsidP="00E135AC">
            <w:pPr>
              <w:rPr>
                <w:rFonts w:cs="Calibri"/>
                <w:sz w:val="20"/>
                <w:szCs w:val="20"/>
              </w:rPr>
            </w:pPr>
            <w:r w:rsidRPr="00180530">
              <w:rPr>
                <w:rFonts w:cs="Calibri"/>
                <w:sz w:val="20"/>
                <w:szCs w:val="20"/>
              </w:rPr>
              <w:t xml:space="preserve">Stable fly occurs throughout Australia, particularly in areas close to human settlement and livestock </w:t>
            </w:r>
            <w:r w:rsidRPr="00BF2C20">
              <w:rPr>
                <w:rFonts w:cs="Calibri"/>
                <w:b/>
                <w:iCs/>
                <w:color w:val="44546A" w:themeColor="text2"/>
                <w:sz w:val="20"/>
                <w:szCs w:val="20"/>
              </w:rPr>
              <w:fldChar w:fldCharType="begin"/>
            </w:r>
            <w:r w:rsidR="006B0536">
              <w:rPr>
                <w:rFonts w:cs="Calibri"/>
                <w:sz w:val="20"/>
                <w:szCs w:val="20"/>
              </w:rPr>
              <w:instrText xml:space="preserve"> ADDIN ZOTERO_ITEM CSL_CITATION {"citationID":"gNVmjWsh","properties":{"formattedCitation":"(Atlas of living Australia 2022)","plainCitation":"(Atlas of living Australia 2022)","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Pr="00BF2C20">
              <w:rPr>
                <w:rFonts w:cs="Calibri"/>
                <w:b/>
                <w:iCs/>
                <w:color w:val="44546A" w:themeColor="text2"/>
                <w:sz w:val="20"/>
                <w:szCs w:val="20"/>
              </w:rPr>
              <w:fldChar w:fldCharType="separate"/>
            </w:r>
            <w:r w:rsidRPr="00180530">
              <w:rPr>
                <w:rFonts w:cs="Calibri"/>
                <w:noProof/>
                <w:sz w:val="20"/>
                <w:szCs w:val="20"/>
              </w:rPr>
              <w:t>(Atlas of living Australia 2022)</w:t>
            </w:r>
            <w:r w:rsidRPr="00BF2C20">
              <w:rPr>
                <w:rFonts w:cs="Calibri"/>
                <w:b/>
                <w:iCs/>
                <w:color w:val="44546A" w:themeColor="text2"/>
                <w:sz w:val="20"/>
                <w:szCs w:val="20"/>
              </w:rPr>
              <w:fldChar w:fldCharType="end"/>
            </w:r>
            <w:r w:rsidRPr="00180530">
              <w:rPr>
                <w:rFonts w:cs="Calibri"/>
                <w:sz w:val="20"/>
                <w:szCs w:val="20"/>
              </w:rPr>
              <w:t xml:space="preserve">. </w:t>
            </w:r>
            <w:r w:rsidRPr="00180530">
              <w:rPr>
                <w:rFonts w:cs="Calibri"/>
                <w:sz w:val="20"/>
                <w:szCs w:val="20"/>
                <w:lang w:val="en-US"/>
              </w:rPr>
              <w:t xml:space="preserve">They are typical in Queensland, NSW and Tasmania seasonally in association with cattle feedlots. However, in parts of WA stable flies can be a year-round problem and </w:t>
            </w:r>
            <w:r w:rsidRPr="00180530">
              <w:rPr>
                <w:rFonts w:cs="Calibri"/>
                <w:sz w:val="20"/>
                <w:szCs w:val="20"/>
              </w:rPr>
              <w:t xml:space="preserve">are declared pests </w:t>
            </w:r>
            <w:r w:rsidRPr="00180530">
              <w:rPr>
                <w:rFonts w:cs="Calibri"/>
                <w:sz w:val="20"/>
                <w:szCs w:val="20"/>
              </w:rPr>
              <w:fldChar w:fldCharType="begin"/>
            </w:r>
            <w:r w:rsidR="006B0536">
              <w:rPr>
                <w:rFonts w:cs="Calibri"/>
                <w:sz w:val="20"/>
                <w:szCs w:val="20"/>
              </w:rPr>
              <w:instrText xml:space="preserve"> ADDIN ZOTERO_ITEM CSL_CITATION {"citationID":"J00dyslj","properties":{"formattedCitation":"(Cook 2017)","plainCitation":"(Cook 2017)","noteIndex":0},"citationItems":[{"id":7969,"uris":["http://zotero.org/groups/4707929/items/SK4AG9UT"],"itemData":{"id":7969,"type":"report","event-place":"Perth, Western Australia","publisher":"Department of Primary Industries and Regional Development","publisher-place":"Perth, Western Australia","title":"Livestock Producer Manual: Managing stable flies. Version 4","author":[{"family":"Cook","given":"D"}],"issued":{"date-parts":[["2017"]]}}}],"schema":"https://github.com/citation-style-language/schema/raw/master/csl-citation.json"} </w:instrText>
            </w:r>
            <w:r w:rsidRPr="00180530">
              <w:rPr>
                <w:rFonts w:cs="Calibri"/>
                <w:sz w:val="20"/>
                <w:szCs w:val="20"/>
              </w:rPr>
              <w:fldChar w:fldCharType="separate"/>
            </w:r>
            <w:r w:rsidRPr="00180530">
              <w:rPr>
                <w:rFonts w:cs="Calibri"/>
                <w:noProof/>
                <w:sz w:val="20"/>
                <w:szCs w:val="20"/>
              </w:rPr>
              <w:t>(Cook 2017)</w:t>
            </w:r>
            <w:r w:rsidRPr="00180530">
              <w:rPr>
                <w:rFonts w:cs="Calibri"/>
                <w:sz w:val="20"/>
                <w:szCs w:val="20"/>
              </w:rPr>
              <w:fldChar w:fldCharType="end"/>
            </w:r>
            <w:r w:rsidR="00CA6EFE">
              <w:rPr>
                <w:rFonts w:cs="Calibri"/>
                <w:sz w:val="20"/>
                <w:szCs w:val="20"/>
              </w:rPr>
              <w:t>.</w:t>
            </w:r>
          </w:p>
        </w:tc>
      </w:tr>
      <w:tr w:rsidR="009B030A" w:rsidRPr="00180530" w14:paraId="372D3241" w14:textId="77777777" w:rsidTr="00371B48">
        <w:tc>
          <w:tcPr>
            <w:tcW w:w="1413" w:type="dxa"/>
            <w:vMerge/>
            <w:vAlign w:val="center"/>
          </w:tcPr>
          <w:p w14:paraId="5FA6BE2D" w14:textId="77777777" w:rsidR="009B030A" w:rsidRPr="00180530" w:rsidRDefault="009B030A" w:rsidP="00180530">
            <w:pPr>
              <w:jc w:val="center"/>
              <w:rPr>
                <w:rFonts w:cs="Calibri"/>
                <w:sz w:val="20"/>
                <w:szCs w:val="20"/>
              </w:rPr>
            </w:pPr>
          </w:p>
        </w:tc>
        <w:tc>
          <w:tcPr>
            <w:tcW w:w="1984" w:type="dxa"/>
          </w:tcPr>
          <w:p w14:paraId="1ADAB591" w14:textId="77777777" w:rsidR="009B030A" w:rsidRPr="00180530" w:rsidRDefault="009B030A" w:rsidP="00E135AC">
            <w:pPr>
              <w:rPr>
                <w:rFonts w:cs="Calibri"/>
                <w:sz w:val="20"/>
                <w:szCs w:val="20"/>
              </w:rPr>
            </w:pPr>
            <w:r w:rsidRPr="00180530">
              <w:rPr>
                <w:rFonts w:cs="Calibri"/>
                <w:i/>
                <w:iCs/>
                <w:sz w:val="20"/>
                <w:szCs w:val="20"/>
              </w:rPr>
              <w:t>Tabanids – Haematopota</w:t>
            </w:r>
            <w:r w:rsidRPr="00180530">
              <w:rPr>
                <w:rFonts w:cs="Calibri"/>
                <w:sz w:val="20"/>
                <w:szCs w:val="20"/>
              </w:rPr>
              <w:t xml:space="preserve"> spp</w:t>
            </w:r>
            <w:r w:rsidRPr="00BF2C20">
              <w:rPr>
                <w:rFonts w:cs="Calibri"/>
                <w:sz w:val="20"/>
                <w:szCs w:val="20"/>
              </w:rPr>
              <w:t>.</w:t>
            </w:r>
          </w:p>
          <w:p w14:paraId="537440C2" w14:textId="77777777" w:rsidR="009B030A" w:rsidRPr="00180530" w:rsidRDefault="009B030A" w:rsidP="00E135AC">
            <w:pPr>
              <w:rPr>
                <w:rFonts w:cs="Calibri"/>
                <w:sz w:val="20"/>
                <w:szCs w:val="20"/>
              </w:rPr>
            </w:pPr>
          </w:p>
          <w:p w14:paraId="2DE53E73" w14:textId="77777777" w:rsidR="009B030A" w:rsidRPr="00180530" w:rsidRDefault="009B030A" w:rsidP="00E135AC">
            <w:pPr>
              <w:rPr>
                <w:rFonts w:cs="Calibri"/>
                <w:sz w:val="20"/>
                <w:szCs w:val="20"/>
              </w:rPr>
            </w:pPr>
            <w:r w:rsidRPr="00180530">
              <w:rPr>
                <w:rFonts w:cs="Calibri"/>
                <w:sz w:val="20"/>
                <w:szCs w:val="20"/>
              </w:rPr>
              <w:t>Horse/March fly (</w:t>
            </w:r>
            <w:r w:rsidRPr="00180530">
              <w:rPr>
                <w:rFonts w:cs="Calibri"/>
                <w:i/>
                <w:iCs/>
                <w:sz w:val="20"/>
                <w:szCs w:val="20"/>
              </w:rPr>
              <w:t>Tabanus</w:t>
            </w:r>
            <w:r w:rsidRPr="00180530">
              <w:rPr>
                <w:rFonts w:cs="Calibri"/>
                <w:sz w:val="20"/>
                <w:szCs w:val="20"/>
              </w:rPr>
              <w:t>)</w:t>
            </w:r>
          </w:p>
        </w:tc>
        <w:tc>
          <w:tcPr>
            <w:tcW w:w="10632" w:type="dxa"/>
          </w:tcPr>
          <w:p w14:paraId="4E9991CD" w14:textId="77777777" w:rsidR="009B030A" w:rsidRPr="00180530" w:rsidRDefault="009B030A" w:rsidP="00E135AC">
            <w:pPr>
              <w:rPr>
                <w:rFonts w:cs="Calibri"/>
                <w:noProof/>
                <w:sz w:val="20"/>
                <w:szCs w:val="20"/>
              </w:rPr>
            </w:pPr>
            <w:r w:rsidRPr="00180530">
              <w:rPr>
                <w:rFonts w:cs="Calibri"/>
                <w:sz w:val="20"/>
                <w:szCs w:val="20"/>
              </w:rPr>
              <w:t>Horse flies, also known as March flies, are present year-round across most of Australia (</w:t>
            </w:r>
            <w:r w:rsidRPr="00180530">
              <w:rPr>
                <w:rFonts w:cs="Calibri"/>
                <w:noProof/>
                <w:sz w:val="20"/>
                <w:szCs w:val="20"/>
              </w:rPr>
              <w:t xml:space="preserve">Atlas of living Australia 2022). </w:t>
            </w:r>
          </w:p>
          <w:p w14:paraId="747B3F02" w14:textId="5D9042D4" w:rsidR="009B030A" w:rsidRPr="00180530" w:rsidRDefault="009B030A" w:rsidP="00E135AC">
            <w:pPr>
              <w:rPr>
                <w:rFonts w:cs="Calibri"/>
                <w:sz w:val="20"/>
                <w:szCs w:val="20"/>
              </w:rPr>
            </w:pPr>
            <w:r w:rsidRPr="00180530">
              <w:rPr>
                <w:rFonts w:cs="Calibri"/>
                <w:sz w:val="20"/>
                <w:szCs w:val="20"/>
              </w:rPr>
              <w:t xml:space="preserve">Their populations fluctuate seasonally, with higher abundance during the wet season in northern Australia, and in coastal and subcoastal regions of Australia </w:t>
            </w:r>
            <w:r w:rsidRPr="00180530">
              <w:rPr>
                <w:rFonts w:cs="Calibri"/>
                <w:sz w:val="20"/>
                <w:szCs w:val="20"/>
                <w:shd w:val="clear" w:color="auto" w:fill="FFFFFF"/>
              </w:rPr>
              <w:fldChar w:fldCharType="begin"/>
            </w:r>
            <w:r w:rsidR="006B0536">
              <w:rPr>
                <w:rFonts w:cs="Calibri"/>
                <w:sz w:val="20"/>
                <w:szCs w:val="20"/>
                <w:shd w:val="clear" w:color="auto" w:fill="FFFFFF"/>
              </w:rPr>
              <w:instrText xml:space="preserve"> ADDIN ZOTERO_ITEM CSL_CITATION {"citationID":"oq1NMYMn","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Pr="00180530">
              <w:rPr>
                <w:rFonts w:cs="Calibri"/>
                <w:sz w:val="20"/>
                <w:szCs w:val="20"/>
                <w:shd w:val="clear" w:color="auto" w:fill="FFFFFF"/>
              </w:rPr>
              <w:fldChar w:fldCharType="separate"/>
            </w:r>
            <w:r w:rsidRPr="00180530">
              <w:rPr>
                <w:rFonts w:cs="Calibri"/>
                <w:noProof/>
                <w:sz w:val="20"/>
                <w:szCs w:val="20"/>
                <w:shd w:val="clear" w:color="auto" w:fill="FFFFFF"/>
              </w:rPr>
              <w:t>(FlyBoss 2024)</w:t>
            </w:r>
            <w:r w:rsidRPr="00180530">
              <w:rPr>
                <w:rFonts w:cs="Calibri"/>
                <w:sz w:val="20"/>
                <w:szCs w:val="20"/>
                <w:shd w:val="clear" w:color="auto" w:fill="FFFFFF"/>
              </w:rPr>
              <w:fldChar w:fldCharType="end"/>
            </w:r>
            <w:r w:rsidRPr="00180530">
              <w:rPr>
                <w:rFonts w:cs="Calibri"/>
                <w:sz w:val="20"/>
                <w:szCs w:val="20"/>
              </w:rPr>
              <w:t xml:space="preserve">. In the dry season, their numbers decrease and they tend to be focally distributed around permanent water and swamps </w:t>
            </w:r>
            <w:r w:rsidRPr="00180530">
              <w:rPr>
                <w:rFonts w:cs="Calibri"/>
                <w:sz w:val="20"/>
                <w:szCs w:val="20"/>
              </w:rPr>
              <w:fldChar w:fldCharType="begin"/>
            </w:r>
            <w:r w:rsidR="006B0536">
              <w:rPr>
                <w:rFonts w:cs="Calibri"/>
                <w:sz w:val="20"/>
                <w:szCs w:val="20"/>
              </w:rPr>
              <w:instrText xml:space="preserve"> ADDIN ZOTERO_ITEM CSL_CITATION {"citationID":"Jt6WDNrv","properties":{"formattedCitation":"(AHA 2021)","plainCitation":"(AHA 2021)","noteIndex":0},"citationItems":[{"id":8015,"uris":["http://zotero.org/groups/4707929/items/JYTJT2LJ"],"itemData":{"id":8015,"type":"report","event-place":"Canberra, Australia","publisher":"Animal Health Australia","publisher-place":"Canberra, Australia","title":"Response strategy: Surra (version 5.0). Australian VeterinaryEmergency Plan (AUSVETPLAN), Edition 5","URL":"https://animalhealthaustralia.com.au//wp-content/uploads/dlm_uploads/2015/11/AUSVETPLANResponseStrategy_Surra_V5.pdf","author":[{"family":"AHA","given":""}],"issued":{"date-parts":[["2021"]]}}}],"schema":"https://github.com/citation-style-language/schema/raw/master/csl-citation.json"} </w:instrText>
            </w:r>
            <w:r w:rsidRPr="00180530">
              <w:rPr>
                <w:rFonts w:cs="Calibri"/>
                <w:sz w:val="20"/>
                <w:szCs w:val="20"/>
              </w:rPr>
              <w:fldChar w:fldCharType="separate"/>
            </w:r>
            <w:r w:rsidRPr="00180530">
              <w:rPr>
                <w:rFonts w:cs="Calibri"/>
                <w:noProof/>
                <w:sz w:val="20"/>
                <w:szCs w:val="20"/>
              </w:rPr>
              <w:t>(AHA 2021)</w:t>
            </w:r>
            <w:r w:rsidRPr="00180530">
              <w:rPr>
                <w:rFonts w:cs="Calibri"/>
                <w:sz w:val="20"/>
                <w:szCs w:val="20"/>
              </w:rPr>
              <w:fldChar w:fldCharType="end"/>
            </w:r>
            <w:r w:rsidRPr="00180530">
              <w:rPr>
                <w:rFonts w:cs="Calibri"/>
                <w:sz w:val="20"/>
                <w:szCs w:val="20"/>
              </w:rPr>
              <w:t>.</w:t>
            </w:r>
          </w:p>
        </w:tc>
      </w:tr>
      <w:tr w:rsidR="009B030A" w:rsidRPr="00180530" w14:paraId="3C575B5A" w14:textId="77777777" w:rsidTr="00371B48">
        <w:tc>
          <w:tcPr>
            <w:tcW w:w="1413" w:type="dxa"/>
            <w:vMerge/>
            <w:vAlign w:val="center"/>
          </w:tcPr>
          <w:p w14:paraId="5BEDAB1F" w14:textId="77777777" w:rsidR="009B030A" w:rsidRPr="00180530" w:rsidRDefault="009B030A" w:rsidP="00180530">
            <w:pPr>
              <w:jc w:val="center"/>
              <w:rPr>
                <w:rFonts w:cs="Calibri"/>
                <w:sz w:val="20"/>
                <w:szCs w:val="20"/>
              </w:rPr>
            </w:pPr>
          </w:p>
        </w:tc>
        <w:tc>
          <w:tcPr>
            <w:tcW w:w="1984" w:type="dxa"/>
          </w:tcPr>
          <w:p w14:paraId="47CAB75A" w14:textId="77777777" w:rsidR="009B030A" w:rsidRPr="00180530" w:rsidRDefault="009B030A" w:rsidP="00E135AC">
            <w:pPr>
              <w:rPr>
                <w:rStyle w:val="Emphasis"/>
                <w:rFonts w:cs="Calibri"/>
                <w:i w:val="0"/>
                <w:iCs w:val="0"/>
                <w:color w:val="1F1F1F"/>
                <w:sz w:val="20"/>
                <w:szCs w:val="20"/>
              </w:rPr>
            </w:pPr>
            <w:r w:rsidRPr="00180530">
              <w:rPr>
                <w:rStyle w:val="Emphasis"/>
                <w:rFonts w:cs="Calibri"/>
                <w:color w:val="1F1F1F"/>
                <w:sz w:val="20"/>
                <w:szCs w:val="20"/>
              </w:rPr>
              <w:t xml:space="preserve">House fly </w:t>
            </w:r>
          </w:p>
          <w:p w14:paraId="46E8D189" w14:textId="77777777" w:rsidR="009B030A" w:rsidRPr="00180530" w:rsidRDefault="009B030A" w:rsidP="00E135AC">
            <w:pPr>
              <w:rPr>
                <w:rFonts w:cs="Calibri"/>
                <w:sz w:val="20"/>
                <w:szCs w:val="20"/>
              </w:rPr>
            </w:pPr>
            <w:r w:rsidRPr="00180530">
              <w:rPr>
                <w:rStyle w:val="Emphasis"/>
                <w:rFonts w:cs="Calibri"/>
                <w:color w:val="1F1F1F"/>
                <w:sz w:val="20"/>
                <w:szCs w:val="20"/>
              </w:rPr>
              <w:t>(Musca domestica)</w:t>
            </w:r>
          </w:p>
        </w:tc>
        <w:tc>
          <w:tcPr>
            <w:tcW w:w="10632" w:type="dxa"/>
          </w:tcPr>
          <w:p w14:paraId="6CBB4670" w14:textId="06D93D3C" w:rsidR="009B030A" w:rsidRPr="00180530" w:rsidRDefault="009B030A" w:rsidP="00E135AC">
            <w:pPr>
              <w:rPr>
                <w:rFonts w:cs="Calibri"/>
                <w:sz w:val="20"/>
                <w:szCs w:val="20"/>
                <w:lang w:eastAsia="en-US"/>
              </w:rPr>
            </w:pPr>
            <w:r w:rsidRPr="00180530">
              <w:rPr>
                <w:rFonts w:cs="Calibri"/>
                <w:sz w:val="20"/>
                <w:szCs w:val="20"/>
                <w:lang w:eastAsia="en-US"/>
              </w:rPr>
              <w:t xml:space="preserve">House flies are found across Australia, with numbers peaking from spring to autumn, and especially after summer rain </w:t>
            </w:r>
            <w:r w:rsidRPr="00BF2C20">
              <w:rPr>
                <w:rFonts w:cs="Calibri"/>
                <w:b/>
                <w:iCs/>
                <w:color w:val="44546A" w:themeColor="text2"/>
                <w:sz w:val="20"/>
                <w:szCs w:val="20"/>
              </w:rPr>
              <w:fldChar w:fldCharType="begin"/>
            </w:r>
            <w:r w:rsidR="006B0536">
              <w:rPr>
                <w:rFonts w:cs="Calibri"/>
                <w:sz w:val="20"/>
                <w:szCs w:val="20"/>
              </w:rPr>
              <w:instrText xml:space="preserve"> ADDIN ZOTERO_ITEM CSL_CITATION {"citationID":"5oFbfkuR","properties":{"formattedCitation":"(Atlas of living Australia 2022)","plainCitation":"(Atlas of living Australia 2022)","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Pr="00BF2C20">
              <w:rPr>
                <w:rFonts w:cs="Calibri"/>
                <w:b/>
                <w:iCs/>
                <w:color w:val="44546A" w:themeColor="text2"/>
                <w:sz w:val="20"/>
                <w:szCs w:val="20"/>
              </w:rPr>
              <w:fldChar w:fldCharType="separate"/>
            </w:r>
            <w:r w:rsidRPr="00180530">
              <w:rPr>
                <w:rFonts w:cs="Calibri"/>
                <w:noProof/>
                <w:sz w:val="20"/>
                <w:szCs w:val="20"/>
              </w:rPr>
              <w:t>(Atlas of living Australia 2022)</w:t>
            </w:r>
            <w:r w:rsidRPr="00BF2C20">
              <w:rPr>
                <w:rFonts w:cs="Calibri"/>
                <w:b/>
                <w:iCs/>
                <w:color w:val="44546A" w:themeColor="text2"/>
                <w:sz w:val="20"/>
                <w:szCs w:val="20"/>
              </w:rPr>
              <w:fldChar w:fldCharType="end"/>
            </w:r>
            <w:r w:rsidRPr="00180530">
              <w:rPr>
                <w:rFonts w:cs="Calibri"/>
                <w:sz w:val="20"/>
                <w:szCs w:val="20"/>
                <w:lang w:eastAsia="en-US"/>
              </w:rPr>
              <w:t xml:space="preserve">. Increasing temperature and humidity increases numbers </w:t>
            </w:r>
            <w:r w:rsidRPr="00180530">
              <w:rPr>
                <w:rFonts w:cs="Calibri"/>
                <w:sz w:val="20"/>
                <w:szCs w:val="20"/>
                <w:shd w:val="clear" w:color="auto" w:fill="FFFFFF"/>
              </w:rPr>
              <w:fldChar w:fldCharType="begin"/>
            </w:r>
            <w:r w:rsidR="006B0536">
              <w:rPr>
                <w:rFonts w:cs="Calibri"/>
                <w:sz w:val="20"/>
                <w:szCs w:val="20"/>
                <w:shd w:val="clear" w:color="auto" w:fill="FFFFFF"/>
              </w:rPr>
              <w:instrText xml:space="preserve"> ADDIN ZOTERO_ITEM CSL_CITATION {"citationID":"IWuc3fBK","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Pr="00180530">
              <w:rPr>
                <w:rFonts w:cs="Calibri"/>
                <w:sz w:val="20"/>
                <w:szCs w:val="20"/>
                <w:shd w:val="clear" w:color="auto" w:fill="FFFFFF"/>
              </w:rPr>
              <w:fldChar w:fldCharType="separate"/>
            </w:r>
            <w:r w:rsidRPr="00180530">
              <w:rPr>
                <w:rFonts w:cs="Calibri"/>
                <w:noProof/>
                <w:sz w:val="20"/>
                <w:szCs w:val="20"/>
                <w:shd w:val="clear" w:color="auto" w:fill="FFFFFF"/>
              </w:rPr>
              <w:t>(FlyBoss 2024)</w:t>
            </w:r>
            <w:r w:rsidRPr="00180530">
              <w:rPr>
                <w:rFonts w:cs="Calibri"/>
                <w:sz w:val="20"/>
                <w:szCs w:val="20"/>
                <w:shd w:val="clear" w:color="auto" w:fill="FFFFFF"/>
              </w:rPr>
              <w:fldChar w:fldCharType="end"/>
            </w:r>
            <w:r w:rsidRPr="00180530">
              <w:rPr>
                <w:rFonts w:cs="Calibri"/>
                <w:sz w:val="20"/>
                <w:szCs w:val="20"/>
                <w:shd w:val="clear" w:color="auto" w:fill="FFFFFF"/>
              </w:rPr>
              <w:t>.</w:t>
            </w:r>
          </w:p>
          <w:p w14:paraId="678A3670" w14:textId="77777777" w:rsidR="009B030A" w:rsidRPr="00180530" w:rsidRDefault="009B030A" w:rsidP="00E135AC">
            <w:pPr>
              <w:rPr>
                <w:rFonts w:cs="Calibri"/>
                <w:sz w:val="20"/>
                <w:szCs w:val="20"/>
              </w:rPr>
            </w:pPr>
          </w:p>
        </w:tc>
      </w:tr>
      <w:tr w:rsidR="009B030A" w:rsidRPr="00180530" w14:paraId="3FD65BE2" w14:textId="77777777" w:rsidTr="00371B48">
        <w:tc>
          <w:tcPr>
            <w:tcW w:w="1413" w:type="dxa"/>
            <w:vMerge/>
            <w:vAlign w:val="center"/>
          </w:tcPr>
          <w:p w14:paraId="7E585E6A" w14:textId="77777777" w:rsidR="009B030A" w:rsidRPr="00180530" w:rsidRDefault="009B030A" w:rsidP="00180530">
            <w:pPr>
              <w:jc w:val="center"/>
              <w:rPr>
                <w:rFonts w:cs="Calibri"/>
                <w:sz w:val="20"/>
                <w:szCs w:val="20"/>
              </w:rPr>
            </w:pPr>
          </w:p>
        </w:tc>
        <w:tc>
          <w:tcPr>
            <w:tcW w:w="1984" w:type="dxa"/>
          </w:tcPr>
          <w:p w14:paraId="1F2AF6BB" w14:textId="77777777" w:rsidR="009B030A" w:rsidRPr="00180530" w:rsidRDefault="009B030A" w:rsidP="00E135AC">
            <w:pPr>
              <w:rPr>
                <w:rStyle w:val="Emphasis"/>
                <w:rFonts w:cs="Calibri"/>
                <w:color w:val="1F1F1F"/>
                <w:sz w:val="20"/>
                <w:szCs w:val="20"/>
              </w:rPr>
            </w:pPr>
            <w:r w:rsidRPr="00180530">
              <w:rPr>
                <w:rStyle w:val="Emphasis"/>
                <w:rFonts w:cs="Calibri"/>
                <w:color w:val="1F1F1F"/>
                <w:sz w:val="20"/>
                <w:szCs w:val="20"/>
              </w:rPr>
              <w:t>Bush fl</w:t>
            </w:r>
            <w:r w:rsidRPr="00180530">
              <w:rPr>
                <w:rFonts w:cs="Calibri"/>
                <w:sz w:val="20"/>
                <w:szCs w:val="20"/>
                <w:lang w:eastAsia="en-US"/>
              </w:rPr>
              <w:t>y (</w:t>
            </w:r>
            <w:r w:rsidRPr="00180530">
              <w:rPr>
                <w:rFonts w:cs="Calibri"/>
                <w:i/>
                <w:iCs/>
                <w:sz w:val="20"/>
                <w:szCs w:val="20"/>
              </w:rPr>
              <w:t>Musca vetustissima)</w:t>
            </w:r>
          </w:p>
        </w:tc>
        <w:tc>
          <w:tcPr>
            <w:tcW w:w="10632" w:type="dxa"/>
          </w:tcPr>
          <w:p w14:paraId="4E481EE7" w14:textId="34B786A2" w:rsidR="009B030A" w:rsidRPr="00180530" w:rsidRDefault="009B030A" w:rsidP="00E135AC">
            <w:pPr>
              <w:rPr>
                <w:rFonts w:cs="Calibri"/>
                <w:sz w:val="20"/>
                <w:szCs w:val="20"/>
                <w:lang w:eastAsia="en-US"/>
              </w:rPr>
            </w:pPr>
            <w:r w:rsidRPr="00180530">
              <w:rPr>
                <w:rFonts w:cs="Calibri"/>
                <w:sz w:val="20"/>
                <w:szCs w:val="20"/>
                <w:lang w:eastAsia="en-US"/>
              </w:rPr>
              <w:t xml:space="preserve">Bush flies are distributed across Australia </w:t>
            </w:r>
            <w:r w:rsidRPr="00180530">
              <w:rPr>
                <w:rFonts w:cs="Calibri"/>
                <w:sz w:val="20"/>
                <w:szCs w:val="20"/>
              </w:rPr>
              <w:fldChar w:fldCharType="begin"/>
            </w:r>
            <w:r w:rsidR="006B0536">
              <w:rPr>
                <w:rFonts w:cs="Calibri"/>
                <w:sz w:val="20"/>
                <w:szCs w:val="20"/>
              </w:rPr>
              <w:instrText xml:space="preserve"> ADDIN ZOTERO_ITEM CSL_CITATION {"citationID":"Zsz8O8xX","properties":{"formattedCitation":"(Atlas of living Australia 2022)","plainCitation":"(Atlas of living Australia 2022)","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Pr="00180530">
              <w:rPr>
                <w:rFonts w:cs="Calibri"/>
                <w:sz w:val="20"/>
                <w:szCs w:val="20"/>
              </w:rPr>
              <w:fldChar w:fldCharType="separate"/>
            </w:r>
            <w:r w:rsidRPr="00180530">
              <w:rPr>
                <w:rFonts w:cs="Calibri"/>
                <w:noProof/>
                <w:sz w:val="20"/>
                <w:szCs w:val="20"/>
              </w:rPr>
              <w:t>(Atlas of living Australia 2022)</w:t>
            </w:r>
            <w:r w:rsidRPr="00180530">
              <w:rPr>
                <w:rFonts w:cs="Calibri"/>
                <w:sz w:val="20"/>
                <w:szCs w:val="20"/>
              </w:rPr>
              <w:fldChar w:fldCharType="end"/>
            </w:r>
            <w:r w:rsidRPr="00180530">
              <w:rPr>
                <w:rFonts w:cs="Calibri"/>
                <w:sz w:val="20"/>
                <w:szCs w:val="20"/>
              </w:rPr>
              <w:t>.</w:t>
            </w:r>
            <w:r w:rsidRPr="00180530">
              <w:rPr>
                <w:rFonts w:cs="Calibri"/>
                <w:sz w:val="20"/>
                <w:szCs w:val="20"/>
                <w:lang w:eastAsia="en-US"/>
              </w:rPr>
              <w:t xml:space="preserve"> In northern Australia, bushflies occur year-round and are active over winter/ dry season. In southern areas of Australia, bush flies die out over the winter and flies from northern parts of Australia immigrate and reinvade during spring and summer.</w:t>
            </w:r>
          </w:p>
        </w:tc>
      </w:tr>
      <w:tr w:rsidR="009B030A" w:rsidRPr="00180530" w14:paraId="4D8AB0F2" w14:textId="77777777" w:rsidTr="00371B48">
        <w:tc>
          <w:tcPr>
            <w:tcW w:w="1413" w:type="dxa"/>
            <w:vMerge/>
            <w:vAlign w:val="center"/>
          </w:tcPr>
          <w:p w14:paraId="1D8FD062" w14:textId="77777777" w:rsidR="009B030A" w:rsidRPr="00180530" w:rsidRDefault="009B030A" w:rsidP="00180530">
            <w:pPr>
              <w:jc w:val="center"/>
              <w:rPr>
                <w:rFonts w:cs="Calibri"/>
                <w:sz w:val="20"/>
                <w:szCs w:val="20"/>
              </w:rPr>
            </w:pPr>
          </w:p>
        </w:tc>
        <w:tc>
          <w:tcPr>
            <w:tcW w:w="1984" w:type="dxa"/>
          </w:tcPr>
          <w:p w14:paraId="313A0CEE" w14:textId="77777777" w:rsidR="009B030A" w:rsidRPr="00180530" w:rsidRDefault="009B030A" w:rsidP="00E135AC">
            <w:pPr>
              <w:rPr>
                <w:rStyle w:val="Emphasis"/>
                <w:rFonts w:cs="Calibri"/>
                <w:color w:val="1F1F1F"/>
                <w:sz w:val="20"/>
                <w:szCs w:val="20"/>
              </w:rPr>
            </w:pPr>
            <w:r w:rsidRPr="00180530">
              <w:rPr>
                <w:rStyle w:val="Emphasis"/>
                <w:rFonts w:cs="Calibri"/>
                <w:color w:val="1F1F1F"/>
                <w:sz w:val="20"/>
                <w:szCs w:val="20"/>
              </w:rPr>
              <w:t>Buffalo fly (</w:t>
            </w:r>
            <w:r w:rsidRPr="00180530">
              <w:rPr>
                <w:rFonts w:cs="Calibri"/>
                <w:i/>
                <w:sz w:val="20"/>
                <w:szCs w:val="20"/>
              </w:rPr>
              <w:t xml:space="preserve">Haematobia irritans </w:t>
            </w:r>
            <w:r w:rsidRPr="00180530">
              <w:rPr>
                <w:rFonts w:cs="Calibri"/>
                <w:i/>
                <w:iCs/>
                <w:sz w:val="20"/>
                <w:szCs w:val="20"/>
                <w:lang w:eastAsia="en-US"/>
              </w:rPr>
              <w:t>exigua</w:t>
            </w:r>
            <w:r w:rsidRPr="00180530">
              <w:rPr>
                <w:rFonts w:cs="Calibri"/>
                <w:sz w:val="20"/>
                <w:szCs w:val="20"/>
              </w:rPr>
              <w:t>)</w:t>
            </w:r>
          </w:p>
        </w:tc>
        <w:tc>
          <w:tcPr>
            <w:tcW w:w="10632" w:type="dxa"/>
          </w:tcPr>
          <w:p w14:paraId="1B0ECB53" w14:textId="67B39ADE" w:rsidR="009B030A" w:rsidRPr="00180530" w:rsidRDefault="009B030A" w:rsidP="00E135AC">
            <w:pPr>
              <w:rPr>
                <w:rFonts w:cs="Calibri"/>
                <w:sz w:val="20"/>
                <w:szCs w:val="20"/>
                <w:shd w:val="clear" w:color="auto" w:fill="FFFFFF"/>
              </w:rPr>
            </w:pPr>
            <w:r w:rsidRPr="00180530">
              <w:rPr>
                <w:rFonts w:cs="Calibri"/>
                <w:sz w:val="20"/>
                <w:szCs w:val="20"/>
              </w:rPr>
              <w:t xml:space="preserve">Buffalo flies are mostly located in the northern parts of Australia, spanning from north-eastern NSW to northern Western Australia </w:t>
            </w:r>
            <w:r w:rsidRPr="00180530">
              <w:rPr>
                <w:rFonts w:cs="Calibri"/>
                <w:sz w:val="20"/>
                <w:szCs w:val="20"/>
              </w:rPr>
              <w:fldChar w:fldCharType="begin"/>
            </w:r>
            <w:r w:rsidR="006B0536">
              <w:rPr>
                <w:rFonts w:cs="Calibri"/>
                <w:sz w:val="20"/>
                <w:szCs w:val="20"/>
              </w:rPr>
              <w:instrText xml:space="preserve"> ADDIN ZOTERO_ITEM CSL_CITATION {"citationID":"aLI8SeQX","properties":{"formattedCitation":"(MLA 2022)","plainCitation":"(MLA 2022)","noteIndex":0},"citationItems":[{"id":"MssAEy0D/1yUGpsS9","uris":["http://zotero.org/users/5495039/items/6KB8MR6J"],"itemData":{"id":1336,"type":"webpage","title":"Meat and Livestock Australia - Flies","URL":"https://www.mla.com.au/research-and-development/animal-health-welfare-and-biosecurity/parasites/identification/flies/#:~:text=The%20buffalo%20fly%20is%20primarily,Wales%20to%20northern%20Western%20Australia.","author":[{"family":"MLA","given":""}],"issued":{"date-parts":[["2022",3]]}}}],"schema":"https://github.com/citation-style-language/schema/raw/master/csl-citation.json"} </w:instrText>
            </w:r>
            <w:r w:rsidRPr="00180530">
              <w:rPr>
                <w:rFonts w:cs="Calibri"/>
                <w:sz w:val="20"/>
                <w:szCs w:val="20"/>
              </w:rPr>
              <w:fldChar w:fldCharType="separate"/>
            </w:r>
            <w:r w:rsidRPr="00180530">
              <w:rPr>
                <w:rFonts w:cs="Calibri"/>
                <w:noProof/>
                <w:sz w:val="20"/>
                <w:szCs w:val="20"/>
              </w:rPr>
              <w:t>(MLA 2022)</w:t>
            </w:r>
            <w:r w:rsidRPr="00180530">
              <w:rPr>
                <w:rFonts w:cs="Calibri"/>
                <w:sz w:val="20"/>
                <w:szCs w:val="20"/>
              </w:rPr>
              <w:fldChar w:fldCharType="end"/>
            </w:r>
            <w:r w:rsidRPr="00180530">
              <w:rPr>
                <w:rFonts w:cs="Calibri"/>
                <w:sz w:val="20"/>
                <w:szCs w:val="20"/>
              </w:rPr>
              <w:t>. Their range is expanding southwards and buffalo fly have been</w:t>
            </w:r>
            <w:r w:rsidRPr="00180530">
              <w:rPr>
                <w:rFonts w:cs="Calibri"/>
                <w:sz w:val="20"/>
                <w:szCs w:val="20"/>
                <w:shd w:val="clear" w:color="auto" w:fill="FFFFFF"/>
              </w:rPr>
              <w:t xml:space="preserve"> found as far south as Maitland in eastern NSW and as far west as Narromine, Dubbo and Bourke during the wet years of 2010–11 </w:t>
            </w:r>
            <w:r w:rsidRPr="00180530">
              <w:rPr>
                <w:rFonts w:cs="Calibri"/>
                <w:sz w:val="20"/>
                <w:szCs w:val="20"/>
                <w:shd w:val="clear" w:color="auto" w:fill="FFFFFF"/>
              </w:rPr>
              <w:fldChar w:fldCharType="begin"/>
            </w:r>
            <w:r w:rsidR="006B0536">
              <w:rPr>
                <w:rFonts w:cs="Calibri"/>
                <w:sz w:val="20"/>
                <w:szCs w:val="20"/>
                <w:shd w:val="clear" w:color="auto" w:fill="FFFFFF"/>
              </w:rPr>
              <w:instrText xml:space="preserve"> ADDIN ZOTERO_ITEM CSL_CITATION {"citationID":"PgfQ1Uop","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Pr="00180530">
              <w:rPr>
                <w:rFonts w:cs="Calibri"/>
                <w:sz w:val="20"/>
                <w:szCs w:val="20"/>
                <w:shd w:val="clear" w:color="auto" w:fill="FFFFFF"/>
              </w:rPr>
              <w:fldChar w:fldCharType="separate"/>
            </w:r>
            <w:r w:rsidRPr="00180530">
              <w:rPr>
                <w:rFonts w:cs="Calibri"/>
                <w:noProof/>
                <w:sz w:val="20"/>
                <w:szCs w:val="20"/>
                <w:shd w:val="clear" w:color="auto" w:fill="FFFFFF"/>
              </w:rPr>
              <w:t>(FlyBoss 2024)</w:t>
            </w:r>
            <w:r w:rsidRPr="00180530">
              <w:rPr>
                <w:rFonts w:cs="Calibri"/>
                <w:sz w:val="20"/>
                <w:szCs w:val="20"/>
                <w:shd w:val="clear" w:color="auto" w:fill="FFFFFF"/>
              </w:rPr>
              <w:fldChar w:fldCharType="end"/>
            </w:r>
            <w:r w:rsidRPr="00180530">
              <w:rPr>
                <w:rFonts w:cs="Calibri"/>
                <w:sz w:val="20"/>
                <w:szCs w:val="20"/>
                <w:shd w:val="clear" w:color="auto" w:fill="FFFFFF"/>
              </w:rPr>
              <w:t>.</w:t>
            </w:r>
          </w:p>
          <w:p w14:paraId="219ADFDC" w14:textId="77777777" w:rsidR="009B030A" w:rsidRPr="00180530" w:rsidRDefault="009B030A" w:rsidP="00E135AC">
            <w:pPr>
              <w:rPr>
                <w:rFonts w:cs="Calibri"/>
                <w:sz w:val="20"/>
                <w:szCs w:val="20"/>
                <w:lang w:eastAsia="en-US"/>
              </w:rPr>
            </w:pPr>
          </w:p>
        </w:tc>
      </w:tr>
      <w:tr w:rsidR="009B030A" w:rsidRPr="00180530" w14:paraId="0BBB3442" w14:textId="77777777" w:rsidTr="00371B48">
        <w:tc>
          <w:tcPr>
            <w:tcW w:w="1413" w:type="dxa"/>
            <w:vMerge w:val="restart"/>
            <w:vAlign w:val="center"/>
          </w:tcPr>
          <w:p w14:paraId="5CB30C54" w14:textId="77777777" w:rsidR="009B030A" w:rsidRPr="00180530" w:rsidRDefault="009B030A" w:rsidP="00180530">
            <w:pPr>
              <w:jc w:val="center"/>
              <w:rPr>
                <w:rFonts w:cs="Calibri"/>
                <w:sz w:val="20"/>
                <w:szCs w:val="20"/>
              </w:rPr>
            </w:pPr>
            <w:r w:rsidRPr="00180530">
              <w:rPr>
                <w:rFonts w:cs="Calibri"/>
                <w:sz w:val="20"/>
                <w:szCs w:val="20"/>
              </w:rPr>
              <w:t>Mosquitoes (</w:t>
            </w:r>
            <w:r w:rsidRPr="00180530">
              <w:rPr>
                <w:rStyle w:val="Emphasis"/>
                <w:rFonts w:cs="Calibri"/>
                <w:color w:val="1F1F1F"/>
                <w:sz w:val="20"/>
                <w:szCs w:val="20"/>
              </w:rPr>
              <w:t>Culicidae)</w:t>
            </w:r>
          </w:p>
        </w:tc>
        <w:tc>
          <w:tcPr>
            <w:tcW w:w="1984" w:type="dxa"/>
          </w:tcPr>
          <w:p w14:paraId="5BECD93E" w14:textId="77777777" w:rsidR="009B030A" w:rsidRPr="00180530" w:rsidRDefault="009B030A" w:rsidP="00E135AC">
            <w:pPr>
              <w:rPr>
                <w:rFonts w:cs="Calibri"/>
                <w:sz w:val="20"/>
                <w:szCs w:val="20"/>
              </w:rPr>
            </w:pPr>
            <w:r w:rsidRPr="00180530">
              <w:rPr>
                <w:rFonts w:cs="Calibri"/>
                <w:sz w:val="20"/>
                <w:szCs w:val="20"/>
              </w:rPr>
              <w:t xml:space="preserve">Dengue mosquito </w:t>
            </w:r>
          </w:p>
          <w:p w14:paraId="2856FA7D" w14:textId="77777777" w:rsidR="009B030A" w:rsidRPr="00180530" w:rsidRDefault="009B030A" w:rsidP="00E135AC">
            <w:pPr>
              <w:rPr>
                <w:rFonts w:cs="Calibri"/>
                <w:sz w:val="20"/>
                <w:szCs w:val="20"/>
              </w:rPr>
            </w:pPr>
            <w:r w:rsidRPr="00180530">
              <w:rPr>
                <w:rFonts w:cs="Calibri"/>
                <w:sz w:val="20"/>
                <w:szCs w:val="20"/>
              </w:rPr>
              <w:t>(</w:t>
            </w:r>
            <w:r w:rsidRPr="00180530">
              <w:rPr>
                <w:rFonts w:cs="Calibri"/>
                <w:i/>
                <w:iCs/>
                <w:sz w:val="20"/>
                <w:szCs w:val="20"/>
              </w:rPr>
              <w:t>Aedes aegyptii</w:t>
            </w:r>
            <w:r w:rsidRPr="00180530">
              <w:rPr>
                <w:rFonts w:cs="Calibri"/>
                <w:sz w:val="20"/>
                <w:szCs w:val="20"/>
              </w:rPr>
              <w:t>)</w:t>
            </w:r>
          </w:p>
        </w:tc>
        <w:tc>
          <w:tcPr>
            <w:tcW w:w="10632" w:type="dxa"/>
          </w:tcPr>
          <w:p w14:paraId="2BD45485" w14:textId="38F8CFE9" w:rsidR="009B030A" w:rsidRPr="00180530" w:rsidRDefault="009B030A" w:rsidP="00E135AC">
            <w:pPr>
              <w:rPr>
                <w:rFonts w:cs="Calibri"/>
                <w:sz w:val="20"/>
                <w:szCs w:val="20"/>
              </w:rPr>
            </w:pPr>
            <w:r w:rsidRPr="00180530">
              <w:rPr>
                <w:rFonts w:cs="Calibri"/>
                <w:sz w:val="20"/>
                <w:szCs w:val="20"/>
                <w:lang w:eastAsia="en-US"/>
              </w:rPr>
              <w:t xml:space="preserve">Dengue mosquito is primarily limited to central and northern Queensland, but has been present in NSW historically </w:t>
            </w:r>
            <w:r w:rsidRPr="00180530">
              <w:rPr>
                <w:rFonts w:cs="Calibri"/>
                <w:sz w:val="20"/>
                <w:szCs w:val="20"/>
              </w:rPr>
              <w:fldChar w:fldCharType="begin"/>
            </w:r>
            <w:r w:rsidR="006B0536">
              <w:rPr>
                <w:rFonts w:cs="Calibri"/>
                <w:sz w:val="20"/>
                <w:szCs w:val="20"/>
              </w:rPr>
              <w:instrText xml:space="preserve"> ADDIN ZOTERO_ITEM CSL_CITATION {"citationID":"gtgN7U62","properties":{"formattedCitation":"(Atlas of living Australia 2022)","plainCitation":"(Atlas of living Australia 2022)","dontUpdate":true,"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Pr="00180530">
              <w:rPr>
                <w:rFonts w:cs="Calibri"/>
                <w:sz w:val="20"/>
                <w:szCs w:val="20"/>
              </w:rPr>
              <w:fldChar w:fldCharType="separate"/>
            </w:r>
            <w:r w:rsidRPr="00180530">
              <w:rPr>
                <w:rFonts w:cs="Calibri"/>
                <w:noProof/>
                <w:sz w:val="20"/>
                <w:szCs w:val="20"/>
              </w:rPr>
              <w:t>(Atlas of Living Australia 2022)</w:t>
            </w:r>
            <w:r w:rsidRPr="00180530">
              <w:rPr>
                <w:rFonts w:cs="Calibri"/>
                <w:sz w:val="20"/>
                <w:szCs w:val="20"/>
              </w:rPr>
              <w:fldChar w:fldCharType="end"/>
            </w:r>
            <w:r w:rsidRPr="00180530">
              <w:rPr>
                <w:rFonts w:cs="Calibri"/>
                <w:sz w:val="20"/>
                <w:szCs w:val="20"/>
              </w:rPr>
              <w:t xml:space="preserve">. </w:t>
            </w:r>
          </w:p>
        </w:tc>
      </w:tr>
      <w:tr w:rsidR="009B030A" w:rsidRPr="00180530" w14:paraId="267534A6" w14:textId="77777777" w:rsidTr="00371B48">
        <w:tc>
          <w:tcPr>
            <w:tcW w:w="1413" w:type="dxa"/>
            <w:vMerge/>
            <w:vAlign w:val="center"/>
          </w:tcPr>
          <w:p w14:paraId="27D07576" w14:textId="77777777" w:rsidR="009B030A" w:rsidRPr="00180530" w:rsidRDefault="009B030A" w:rsidP="00180530">
            <w:pPr>
              <w:jc w:val="center"/>
              <w:rPr>
                <w:rFonts w:cs="Calibri"/>
                <w:sz w:val="20"/>
                <w:szCs w:val="20"/>
              </w:rPr>
            </w:pPr>
          </w:p>
        </w:tc>
        <w:tc>
          <w:tcPr>
            <w:tcW w:w="1984" w:type="dxa"/>
          </w:tcPr>
          <w:p w14:paraId="0336ED2A" w14:textId="77777777" w:rsidR="009B030A" w:rsidRPr="00180530" w:rsidRDefault="009B030A" w:rsidP="00E135AC">
            <w:pPr>
              <w:rPr>
                <w:rFonts w:cs="Calibri"/>
                <w:sz w:val="20"/>
                <w:szCs w:val="20"/>
              </w:rPr>
            </w:pPr>
            <w:r w:rsidRPr="00180530">
              <w:rPr>
                <w:rFonts w:cs="Calibri"/>
                <w:iCs/>
                <w:sz w:val="20"/>
                <w:szCs w:val="20"/>
              </w:rPr>
              <w:t>Common banded mosquito</w:t>
            </w:r>
            <w:r w:rsidRPr="00180530">
              <w:rPr>
                <w:rFonts w:cs="Calibri"/>
                <w:i/>
                <w:sz w:val="20"/>
                <w:szCs w:val="20"/>
              </w:rPr>
              <w:t xml:space="preserve"> (Culex annulirostris)</w:t>
            </w:r>
          </w:p>
        </w:tc>
        <w:tc>
          <w:tcPr>
            <w:tcW w:w="10632" w:type="dxa"/>
          </w:tcPr>
          <w:p w14:paraId="6D3507B2" w14:textId="5AF2C683" w:rsidR="009B030A" w:rsidRPr="00180530" w:rsidRDefault="009B030A" w:rsidP="00E135AC">
            <w:pPr>
              <w:rPr>
                <w:rFonts w:cs="Calibri"/>
                <w:sz w:val="20"/>
                <w:szCs w:val="20"/>
                <w:lang w:eastAsia="en-US"/>
              </w:rPr>
            </w:pPr>
            <w:r w:rsidRPr="00180530">
              <w:rPr>
                <w:rFonts w:cs="Calibri"/>
                <w:sz w:val="20"/>
                <w:szCs w:val="20"/>
                <w:lang w:eastAsia="en-US"/>
              </w:rPr>
              <w:t xml:space="preserve">Found distributed across Australia, especially within Victoria and along coastal regions of the country </w:t>
            </w:r>
            <w:r w:rsidRPr="00180530">
              <w:rPr>
                <w:rFonts w:cs="Calibri"/>
                <w:sz w:val="20"/>
                <w:szCs w:val="20"/>
              </w:rPr>
              <w:fldChar w:fldCharType="begin"/>
            </w:r>
            <w:r w:rsidR="006B0536">
              <w:rPr>
                <w:rFonts w:cs="Calibri"/>
                <w:sz w:val="20"/>
                <w:szCs w:val="20"/>
              </w:rPr>
              <w:instrText xml:space="preserve"> ADDIN ZOTERO_ITEM CSL_CITATION {"citationID":"Yn0PcquX","properties":{"formattedCitation":"(Atlas of living Australia 2022)","plainCitation":"(Atlas of living Australia 2022)","dontUpdate":true,"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Pr="00180530">
              <w:rPr>
                <w:rFonts w:cs="Calibri"/>
                <w:sz w:val="20"/>
                <w:szCs w:val="20"/>
              </w:rPr>
              <w:fldChar w:fldCharType="separate"/>
            </w:r>
            <w:r w:rsidRPr="00180530">
              <w:rPr>
                <w:rFonts w:cs="Calibri"/>
                <w:noProof/>
                <w:sz w:val="20"/>
                <w:szCs w:val="20"/>
              </w:rPr>
              <w:t>(Atlas of Living Australia 2022)</w:t>
            </w:r>
            <w:r w:rsidRPr="00180530">
              <w:rPr>
                <w:rFonts w:cs="Calibri"/>
                <w:sz w:val="20"/>
                <w:szCs w:val="20"/>
              </w:rPr>
              <w:fldChar w:fldCharType="end"/>
            </w:r>
            <w:r w:rsidRPr="00180530">
              <w:rPr>
                <w:rFonts w:cs="Calibri"/>
                <w:sz w:val="20"/>
                <w:szCs w:val="20"/>
              </w:rPr>
              <w:t xml:space="preserve">. </w:t>
            </w:r>
            <w:r w:rsidRPr="00180530">
              <w:rPr>
                <w:rFonts w:cs="Calibri"/>
                <w:sz w:val="20"/>
                <w:szCs w:val="20"/>
                <w:lang w:eastAsia="en-US"/>
              </w:rPr>
              <w:t xml:space="preserve"> </w:t>
            </w:r>
          </w:p>
        </w:tc>
      </w:tr>
      <w:tr w:rsidR="009B030A" w:rsidRPr="00180530" w14:paraId="76BF8FA7" w14:textId="77777777" w:rsidTr="00371B48">
        <w:tc>
          <w:tcPr>
            <w:tcW w:w="1413" w:type="dxa"/>
            <w:vMerge/>
            <w:vAlign w:val="center"/>
          </w:tcPr>
          <w:p w14:paraId="79718DCE" w14:textId="77777777" w:rsidR="009B030A" w:rsidRPr="00180530" w:rsidRDefault="009B030A" w:rsidP="00180530">
            <w:pPr>
              <w:jc w:val="center"/>
              <w:rPr>
                <w:rFonts w:cs="Calibri"/>
                <w:sz w:val="20"/>
                <w:szCs w:val="20"/>
              </w:rPr>
            </w:pPr>
          </w:p>
        </w:tc>
        <w:tc>
          <w:tcPr>
            <w:tcW w:w="1984" w:type="dxa"/>
          </w:tcPr>
          <w:p w14:paraId="145A1F4F" w14:textId="77777777" w:rsidR="009B030A" w:rsidRPr="00180530" w:rsidRDefault="009B030A" w:rsidP="00E135AC">
            <w:pPr>
              <w:rPr>
                <w:rFonts w:cs="Calibri"/>
                <w:sz w:val="20"/>
                <w:szCs w:val="20"/>
              </w:rPr>
            </w:pPr>
            <w:r w:rsidRPr="00180530">
              <w:rPr>
                <w:rFonts w:cs="Calibri"/>
                <w:sz w:val="20"/>
                <w:szCs w:val="20"/>
              </w:rPr>
              <w:t xml:space="preserve">Southern House Mosquito </w:t>
            </w:r>
          </w:p>
          <w:p w14:paraId="606FDCC2" w14:textId="77777777" w:rsidR="009B030A" w:rsidRPr="00180530" w:rsidRDefault="009B030A" w:rsidP="00E135AC">
            <w:pPr>
              <w:rPr>
                <w:rFonts w:cs="Calibri"/>
                <w:sz w:val="20"/>
                <w:szCs w:val="20"/>
              </w:rPr>
            </w:pPr>
            <w:r w:rsidRPr="00180530">
              <w:rPr>
                <w:rFonts w:cs="Calibri"/>
                <w:sz w:val="20"/>
                <w:szCs w:val="20"/>
              </w:rPr>
              <w:t>(</w:t>
            </w:r>
            <w:r w:rsidRPr="00180530">
              <w:rPr>
                <w:rStyle w:val="Emphasis"/>
                <w:rFonts w:cs="Calibri"/>
                <w:sz w:val="20"/>
                <w:szCs w:val="20"/>
              </w:rPr>
              <w:t>Culex quinquefasciatus)</w:t>
            </w:r>
          </w:p>
        </w:tc>
        <w:tc>
          <w:tcPr>
            <w:tcW w:w="10632" w:type="dxa"/>
          </w:tcPr>
          <w:p w14:paraId="3E74EE1F" w14:textId="0C3C59FA" w:rsidR="009B030A" w:rsidRPr="00180530" w:rsidRDefault="009B030A" w:rsidP="00E135AC">
            <w:pPr>
              <w:rPr>
                <w:rStyle w:val="name"/>
                <w:rFonts w:cs="Calibri"/>
                <w:sz w:val="20"/>
                <w:szCs w:val="20"/>
              </w:rPr>
            </w:pPr>
            <w:r w:rsidRPr="00BF2C20">
              <w:rPr>
                <w:rStyle w:val="name"/>
                <w:rFonts w:cs="Calibri"/>
                <w:sz w:val="20"/>
                <w:szCs w:val="20"/>
              </w:rPr>
              <w:t xml:space="preserve">Current occurrence reports demonstrate the distribution of southern house mosquitos to be primarily widespread in Victoria and NSW, and sporadically distributed in southern WA and on the east coast of southern QLD </w:t>
            </w:r>
            <w:r w:rsidRPr="00180530">
              <w:rPr>
                <w:rFonts w:cs="Calibri"/>
                <w:sz w:val="20"/>
                <w:szCs w:val="20"/>
              </w:rPr>
              <w:fldChar w:fldCharType="begin"/>
            </w:r>
            <w:r w:rsidR="006B0536">
              <w:rPr>
                <w:rFonts w:cs="Calibri"/>
                <w:sz w:val="20"/>
                <w:szCs w:val="20"/>
              </w:rPr>
              <w:instrText xml:space="preserve"> ADDIN ZOTERO_ITEM CSL_CITATION {"citationID":"L2wUvftY","properties":{"formattedCitation":"(Atlas of living Australia 2022)","plainCitation":"(Atlas of living Australia 2022)","dontUpdate":true,"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Pr="00180530">
              <w:rPr>
                <w:rFonts w:cs="Calibri"/>
                <w:sz w:val="20"/>
                <w:szCs w:val="20"/>
              </w:rPr>
              <w:fldChar w:fldCharType="separate"/>
            </w:r>
            <w:r w:rsidRPr="00180530">
              <w:rPr>
                <w:rFonts w:cs="Calibri"/>
                <w:noProof/>
                <w:sz w:val="20"/>
                <w:szCs w:val="20"/>
              </w:rPr>
              <w:t>(Atlas of Living Australia 2022)</w:t>
            </w:r>
            <w:r w:rsidRPr="00180530">
              <w:rPr>
                <w:rFonts w:cs="Calibri"/>
                <w:sz w:val="20"/>
                <w:szCs w:val="20"/>
              </w:rPr>
              <w:fldChar w:fldCharType="end"/>
            </w:r>
            <w:r w:rsidRPr="00180530">
              <w:rPr>
                <w:rFonts w:cs="Calibri"/>
                <w:sz w:val="20"/>
                <w:szCs w:val="20"/>
              </w:rPr>
              <w:t>.</w:t>
            </w:r>
          </w:p>
          <w:p w14:paraId="26DFE777" w14:textId="77777777" w:rsidR="009B030A" w:rsidRPr="00180530" w:rsidRDefault="009B030A" w:rsidP="00E135AC">
            <w:pPr>
              <w:rPr>
                <w:rFonts w:cs="Calibri"/>
                <w:sz w:val="20"/>
                <w:szCs w:val="20"/>
              </w:rPr>
            </w:pPr>
          </w:p>
        </w:tc>
      </w:tr>
      <w:tr w:rsidR="009B030A" w:rsidRPr="00180530" w14:paraId="79EFCEFD" w14:textId="77777777" w:rsidTr="00371B48">
        <w:tc>
          <w:tcPr>
            <w:tcW w:w="1413" w:type="dxa"/>
            <w:vAlign w:val="center"/>
          </w:tcPr>
          <w:p w14:paraId="2DF6E830" w14:textId="77777777" w:rsidR="009B030A" w:rsidRPr="00180530" w:rsidRDefault="009B030A" w:rsidP="00180530">
            <w:pPr>
              <w:jc w:val="center"/>
              <w:rPr>
                <w:rFonts w:cs="Calibri"/>
                <w:sz w:val="20"/>
                <w:szCs w:val="20"/>
              </w:rPr>
            </w:pPr>
            <w:r w:rsidRPr="00180530">
              <w:rPr>
                <w:rFonts w:cs="Calibri"/>
                <w:sz w:val="20"/>
                <w:szCs w:val="20"/>
              </w:rPr>
              <w:t xml:space="preserve">Midges </w:t>
            </w:r>
            <w:r w:rsidRPr="00180530">
              <w:rPr>
                <w:rFonts w:cs="Calibri"/>
                <w:i/>
                <w:iCs/>
                <w:sz w:val="20"/>
                <w:szCs w:val="20"/>
              </w:rPr>
              <w:t>(Ceratopogonidae)</w:t>
            </w:r>
          </w:p>
        </w:tc>
        <w:tc>
          <w:tcPr>
            <w:tcW w:w="1984" w:type="dxa"/>
          </w:tcPr>
          <w:p w14:paraId="74365047" w14:textId="77389497" w:rsidR="009B030A" w:rsidRPr="00180530" w:rsidRDefault="009B030A" w:rsidP="00E135AC">
            <w:pPr>
              <w:rPr>
                <w:rFonts w:cs="Calibri"/>
                <w:sz w:val="20"/>
                <w:szCs w:val="20"/>
                <w:lang w:val="en"/>
              </w:rPr>
            </w:pPr>
            <w:r w:rsidRPr="00180530">
              <w:rPr>
                <w:rFonts w:cs="Calibri"/>
                <w:sz w:val="20"/>
                <w:szCs w:val="20"/>
              </w:rPr>
              <w:t xml:space="preserve">Biting midges </w:t>
            </w:r>
            <w:r w:rsidRPr="00180530">
              <w:rPr>
                <w:rFonts w:cs="Calibri"/>
                <w:i/>
                <w:iCs/>
                <w:sz w:val="20"/>
                <w:szCs w:val="20"/>
                <w:lang w:eastAsia="en-US"/>
              </w:rPr>
              <w:t xml:space="preserve">(Culicoides </w:t>
            </w:r>
            <w:r w:rsidRPr="00371B48">
              <w:rPr>
                <w:rFonts w:cs="Calibri"/>
                <w:sz w:val="20"/>
                <w:szCs w:val="20"/>
                <w:lang w:eastAsia="en-US"/>
              </w:rPr>
              <w:t>sp</w:t>
            </w:r>
            <w:r w:rsidR="00371B48" w:rsidRPr="00371B48">
              <w:rPr>
                <w:rFonts w:cs="Calibri"/>
                <w:sz w:val="20"/>
                <w:szCs w:val="20"/>
                <w:lang w:eastAsia="en-US"/>
              </w:rPr>
              <w:t>ecies</w:t>
            </w:r>
            <w:r w:rsidRPr="00180530">
              <w:rPr>
                <w:rFonts w:cs="Calibri"/>
                <w:i/>
                <w:iCs/>
                <w:sz w:val="20"/>
                <w:szCs w:val="20"/>
                <w:lang w:eastAsia="en-US"/>
              </w:rPr>
              <w:t>)</w:t>
            </w:r>
          </w:p>
        </w:tc>
        <w:tc>
          <w:tcPr>
            <w:tcW w:w="10632" w:type="dxa"/>
          </w:tcPr>
          <w:p w14:paraId="62B2A1A3" w14:textId="123DBE9B" w:rsidR="009B030A" w:rsidRPr="00180530" w:rsidRDefault="00197FBD" w:rsidP="00E135AC">
            <w:pPr>
              <w:rPr>
                <w:rFonts w:cs="Calibri"/>
                <w:sz w:val="20"/>
                <w:szCs w:val="20"/>
              </w:rPr>
            </w:pPr>
            <w:r w:rsidRPr="00180530">
              <w:rPr>
                <w:rFonts w:cs="Calibri"/>
                <w:sz w:val="20"/>
                <w:szCs w:val="20"/>
                <w:lang w:eastAsia="en-US"/>
              </w:rPr>
              <w:t xml:space="preserve">Midges are widely distributed across Australia, but especially </w:t>
            </w:r>
            <w:r w:rsidRPr="00180530">
              <w:rPr>
                <w:rFonts w:cs="Calibri"/>
                <w:sz w:val="20"/>
                <w:szCs w:val="20"/>
              </w:rPr>
              <w:t xml:space="preserve">prolific </w:t>
            </w:r>
            <w:r w:rsidRPr="00180530">
              <w:rPr>
                <w:rFonts w:cs="Calibri"/>
                <w:sz w:val="20"/>
                <w:szCs w:val="20"/>
                <w:lang w:eastAsia="en-US"/>
              </w:rPr>
              <w:t xml:space="preserve">tropical and subtropical coastal areas </w:t>
            </w:r>
            <w:r w:rsidRPr="00180530">
              <w:rPr>
                <w:rFonts w:cs="Calibri"/>
                <w:sz w:val="20"/>
                <w:szCs w:val="20"/>
              </w:rPr>
              <w:fldChar w:fldCharType="begin"/>
            </w:r>
            <w:r w:rsidR="006B0536">
              <w:rPr>
                <w:rFonts w:cs="Calibri"/>
                <w:sz w:val="20"/>
                <w:szCs w:val="20"/>
              </w:rPr>
              <w:instrText xml:space="preserve"> ADDIN ZOTERO_ITEM CSL_CITATION {"citationID":"8Ajj6Oso","properties":{"formattedCitation":"(MLA 2017)","plainCitation":"(MLA 2017)","noteIndex":0},"citationItems":[{"id":"MssAEy0D/pZFcfsT6","uris":["http://zotero.org/users/5495039/items/NZKPVCWT"],"itemData":{"id":1335,"type":"report","title":"National Arbovirus Monitoring Program 2014-2017 Report","author":[{"family":"MLA","given":""}],"issued":{"date-parts":[["2017",11]]}}}],"schema":"https://github.com/citation-style-language/schema/raw/master/csl-citation.json"} </w:instrText>
            </w:r>
            <w:r w:rsidRPr="00180530">
              <w:rPr>
                <w:rFonts w:cs="Calibri"/>
                <w:sz w:val="20"/>
                <w:szCs w:val="20"/>
              </w:rPr>
              <w:fldChar w:fldCharType="separate"/>
            </w:r>
            <w:r w:rsidRPr="00180530">
              <w:rPr>
                <w:rFonts w:cs="Calibri"/>
                <w:noProof/>
                <w:sz w:val="20"/>
                <w:szCs w:val="20"/>
              </w:rPr>
              <w:t>(MLA 2017)</w:t>
            </w:r>
            <w:r w:rsidRPr="00180530">
              <w:rPr>
                <w:rFonts w:cs="Calibri"/>
                <w:sz w:val="20"/>
                <w:szCs w:val="20"/>
              </w:rPr>
              <w:fldChar w:fldCharType="end"/>
            </w:r>
            <w:r w:rsidRPr="00180530">
              <w:rPr>
                <w:rFonts w:cs="Calibri"/>
                <w:sz w:val="20"/>
                <w:szCs w:val="20"/>
                <w:lang w:eastAsia="en-US"/>
              </w:rPr>
              <w:t xml:space="preserve">. </w:t>
            </w:r>
            <w:r w:rsidRPr="00180530">
              <w:rPr>
                <w:rFonts w:cs="Calibri"/>
                <w:sz w:val="20"/>
                <w:szCs w:val="20"/>
              </w:rPr>
              <w:t xml:space="preserve">In southern Australia, there is limited midge activity in winter as it is too cold for egg development. </w:t>
            </w:r>
            <w:r w:rsidR="009B030A" w:rsidRPr="00180530">
              <w:rPr>
                <w:rFonts w:cs="Calibri"/>
                <w:sz w:val="20"/>
                <w:szCs w:val="20"/>
              </w:rPr>
              <w:fldChar w:fldCharType="begin"/>
            </w:r>
            <w:r w:rsidR="009B030A" w:rsidRPr="00180530">
              <w:rPr>
                <w:rFonts w:cs="Calibri"/>
                <w:sz w:val="20"/>
                <w:szCs w:val="20"/>
              </w:rPr>
              <w:instrText xml:space="preserve"> ADDIN ZOTERO_TEMP </w:instrText>
            </w:r>
            <w:r w:rsidR="009B030A" w:rsidRPr="00180530">
              <w:rPr>
                <w:rFonts w:cs="Calibri"/>
                <w:sz w:val="20"/>
                <w:szCs w:val="20"/>
              </w:rPr>
              <w:fldChar w:fldCharType="separate"/>
            </w:r>
            <w:r w:rsidR="009B030A" w:rsidRPr="00180530">
              <w:rPr>
                <w:rFonts w:cs="Calibri"/>
                <w:sz w:val="20"/>
                <w:szCs w:val="20"/>
              </w:rPr>
              <w:fldChar w:fldCharType="end"/>
            </w:r>
          </w:p>
        </w:tc>
      </w:tr>
      <w:tr w:rsidR="00197FBD" w:rsidRPr="00180530" w14:paraId="1BF0745E" w14:textId="77777777" w:rsidTr="00371B48">
        <w:tc>
          <w:tcPr>
            <w:tcW w:w="1413" w:type="dxa"/>
            <w:vMerge w:val="restart"/>
            <w:vAlign w:val="center"/>
          </w:tcPr>
          <w:p w14:paraId="7FE4CBDF" w14:textId="77777777" w:rsidR="00197FBD" w:rsidRPr="00180530" w:rsidRDefault="00197FBD" w:rsidP="00180530">
            <w:pPr>
              <w:jc w:val="center"/>
              <w:rPr>
                <w:rFonts w:cs="Calibri"/>
                <w:sz w:val="20"/>
                <w:szCs w:val="20"/>
              </w:rPr>
            </w:pPr>
            <w:r w:rsidRPr="00180530">
              <w:rPr>
                <w:rFonts w:cs="Calibri"/>
                <w:sz w:val="20"/>
                <w:szCs w:val="20"/>
              </w:rPr>
              <w:t>Hard ticks</w:t>
            </w:r>
          </w:p>
          <w:p w14:paraId="076E35E8" w14:textId="77777777" w:rsidR="00197FBD" w:rsidRPr="00180530" w:rsidRDefault="00197FBD" w:rsidP="00180530">
            <w:pPr>
              <w:jc w:val="center"/>
              <w:rPr>
                <w:rFonts w:cs="Calibri"/>
                <w:sz w:val="20"/>
                <w:szCs w:val="20"/>
              </w:rPr>
            </w:pPr>
            <w:r w:rsidRPr="00180530">
              <w:rPr>
                <w:rFonts w:cs="Calibri"/>
                <w:sz w:val="20"/>
                <w:szCs w:val="20"/>
              </w:rPr>
              <w:t>(</w:t>
            </w:r>
            <w:r w:rsidRPr="00180530">
              <w:rPr>
                <w:rFonts w:cs="Calibri"/>
                <w:i/>
                <w:iCs/>
                <w:sz w:val="20"/>
                <w:szCs w:val="20"/>
              </w:rPr>
              <w:t>Ixodidae</w:t>
            </w:r>
            <w:r w:rsidRPr="00180530">
              <w:rPr>
                <w:rFonts w:cs="Calibri"/>
                <w:sz w:val="20"/>
                <w:szCs w:val="20"/>
              </w:rPr>
              <w:t>)</w:t>
            </w:r>
          </w:p>
        </w:tc>
        <w:tc>
          <w:tcPr>
            <w:tcW w:w="1984" w:type="dxa"/>
          </w:tcPr>
          <w:p w14:paraId="2A16BD8E" w14:textId="77777777" w:rsidR="00197FBD" w:rsidRPr="00180530" w:rsidRDefault="00197FBD" w:rsidP="00E135AC">
            <w:pPr>
              <w:rPr>
                <w:rFonts w:cs="Calibri"/>
                <w:sz w:val="20"/>
                <w:szCs w:val="20"/>
                <w:lang w:val="en"/>
              </w:rPr>
            </w:pPr>
            <w:r w:rsidRPr="00180530">
              <w:rPr>
                <w:rFonts w:cs="Calibri"/>
                <w:sz w:val="20"/>
                <w:szCs w:val="20"/>
                <w:lang w:val="en"/>
              </w:rPr>
              <w:t xml:space="preserve">Cattle tick </w:t>
            </w:r>
          </w:p>
          <w:p w14:paraId="4572B3DF" w14:textId="77777777" w:rsidR="00197FBD" w:rsidRPr="00180530" w:rsidRDefault="00197FBD" w:rsidP="00E135AC">
            <w:pPr>
              <w:rPr>
                <w:rStyle w:val="Emphasis"/>
                <w:rFonts w:cs="Calibri"/>
                <w:i w:val="0"/>
                <w:iCs w:val="0"/>
                <w:sz w:val="20"/>
                <w:szCs w:val="20"/>
              </w:rPr>
            </w:pPr>
            <w:r w:rsidRPr="00180530">
              <w:rPr>
                <w:rFonts w:cs="Calibri"/>
                <w:sz w:val="20"/>
                <w:szCs w:val="20"/>
                <w:lang w:val="en"/>
              </w:rPr>
              <w:t>(</w:t>
            </w:r>
            <w:r w:rsidRPr="00180530">
              <w:rPr>
                <w:rFonts w:cs="Calibri"/>
                <w:i/>
                <w:iCs/>
                <w:sz w:val="20"/>
                <w:szCs w:val="20"/>
                <w:lang w:val="en"/>
              </w:rPr>
              <w:t>Rhipicephalus annulatus)</w:t>
            </w:r>
          </w:p>
        </w:tc>
        <w:tc>
          <w:tcPr>
            <w:tcW w:w="10632" w:type="dxa"/>
          </w:tcPr>
          <w:p w14:paraId="5C6B5032" w14:textId="0C490362" w:rsidR="00197FBD" w:rsidRPr="00180530" w:rsidRDefault="00180530" w:rsidP="00E135AC">
            <w:pPr>
              <w:rPr>
                <w:rFonts w:cs="Calibri"/>
                <w:sz w:val="20"/>
                <w:szCs w:val="20"/>
              </w:rPr>
            </w:pPr>
            <w:r w:rsidRPr="00180530">
              <w:rPr>
                <w:rFonts w:cs="Calibri"/>
                <w:sz w:val="20"/>
                <w:szCs w:val="20"/>
              </w:rPr>
              <w:t>Cattle tick is endemic in regions of QLD, NT and WA, with sporadic infestations occurring outside of endemic regions.</w:t>
            </w:r>
          </w:p>
        </w:tc>
      </w:tr>
      <w:tr w:rsidR="00197FBD" w:rsidRPr="00180530" w14:paraId="21119707" w14:textId="77777777" w:rsidTr="00371B48">
        <w:tc>
          <w:tcPr>
            <w:tcW w:w="1413" w:type="dxa"/>
            <w:vMerge/>
          </w:tcPr>
          <w:p w14:paraId="4006C418" w14:textId="77777777" w:rsidR="00197FBD" w:rsidRPr="00180530" w:rsidRDefault="00197FBD" w:rsidP="00E135AC">
            <w:pPr>
              <w:jc w:val="center"/>
              <w:rPr>
                <w:rFonts w:cs="Calibri"/>
                <w:sz w:val="20"/>
                <w:szCs w:val="20"/>
              </w:rPr>
            </w:pPr>
          </w:p>
        </w:tc>
        <w:tc>
          <w:tcPr>
            <w:tcW w:w="1984" w:type="dxa"/>
          </w:tcPr>
          <w:p w14:paraId="36ADF3BA" w14:textId="77777777" w:rsidR="00197FBD" w:rsidRPr="00180530" w:rsidRDefault="00197FBD" w:rsidP="00BF2C20">
            <w:pPr>
              <w:rPr>
                <w:rFonts w:cs="Calibri"/>
                <w:i/>
                <w:sz w:val="20"/>
                <w:szCs w:val="20"/>
              </w:rPr>
            </w:pPr>
            <w:r w:rsidRPr="00180530">
              <w:rPr>
                <w:rFonts w:cs="Calibri"/>
                <w:iCs/>
                <w:sz w:val="20"/>
                <w:szCs w:val="20"/>
              </w:rPr>
              <w:t xml:space="preserve">Australian paralysis tick </w:t>
            </w:r>
            <w:r w:rsidRPr="00180530">
              <w:rPr>
                <w:rFonts w:cs="Calibri"/>
                <w:sz w:val="20"/>
                <w:szCs w:val="20"/>
                <w:shd w:val="clear" w:color="auto" w:fill="FFFFFF"/>
              </w:rPr>
              <w:t>(</w:t>
            </w:r>
            <w:r w:rsidRPr="00180530">
              <w:rPr>
                <w:rFonts w:cs="Calibri"/>
                <w:i/>
                <w:iCs/>
                <w:sz w:val="20"/>
                <w:szCs w:val="20"/>
                <w:shd w:val="clear" w:color="auto" w:fill="FFFFFF"/>
              </w:rPr>
              <w:t>Ixodes holocyus)</w:t>
            </w:r>
          </w:p>
          <w:p w14:paraId="5E9DA5F5" w14:textId="77777777" w:rsidR="00197FBD" w:rsidRPr="00180530" w:rsidRDefault="00197FBD" w:rsidP="00E135AC">
            <w:pPr>
              <w:rPr>
                <w:rFonts w:cs="Calibri"/>
                <w:sz w:val="20"/>
                <w:szCs w:val="20"/>
                <w:lang w:val="en"/>
              </w:rPr>
            </w:pPr>
          </w:p>
        </w:tc>
        <w:tc>
          <w:tcPr>
            <w:tcW w:w="10632" w:type="dxa"/>
          </w:tcPr>
          <w:p w14:paraId="60F48EA7" w14:textId="7E31D13E" w:rsidR="00197FBD" w:rsidRPr="00180530" w:rsidRDefault="00180530" w:rsidP="00E135AC">
            <w:pPr>
              <w:rPr>
                <w:rFonts w:cs="Calibri"/>
                <w:sz w:val="20"/>
                <w:szCs w:val="20"/>
              </w:rPr>
            </w:pPr>
            <w:r w:rsidRPr="00180530">
              <w:rPr>
                <w:rFonts w:cs="Calibri"/>
                <w:sz w:val="20"/>
                <w:szCs w:val="20"/>
                <w:shd w:val="clear" w:color="auto" w:fill="FFFFFF"/>
              </w:rPr>
              <w:t xml:space="preserve">The paralysis tick is found in coastal regions on the eastern seaboard along VIC, NSW and QLD </w:t>
            </w:r>
            <w:r w:rsidRPr="00180530">
              <w:rPr>
                <w:rFonts w:cs="Calibri"/>
                <w:sz w:val="20"/>
                <w:szCs w:val="20"/>
              </w:rPr>
              <w:fldChar w:fldCharType="begin"/>
            </w:r>
            <w:r w:rsidR="006B0536">
              <w:rPr>
                <w:rFonts w:cs="Calibri"/>
                <w:sz w:val="20"/>
                <w:szCs w:val="20"/>
              </w:rPr>
              <w:instrText xml:space="preserve"> ADDIN ZOTERO_ITEM CSL_CITATION {"citationID":"F9CdaKqh","properties":{"formattedCitation":"(Stewart 2021)","plainCitation":"(Stewart 2021)","noteIndex":0},"citationItems":[{"id":8076,"uris":["http://zotero.org/groups/4707929/items/3MFSTSZD"],"itemData":{"id":8076,"type":"post-weblog","container-title":"Mittagong Veterinary Practice","title":"Ticks-and-what-you-need-to-know","URL":"https://www.mittagongvet.com.au/Mittagong/Blog/Ticks-and-what-you-need-to-know","author":[{"family":"Stewart","given":"K"}],"accessed":{"date-parts":[["2024",3,25]]},"issued":{"date-parts":[["2021"]]}}}],"schema":"https://github.com/citation-style-language/schema/raw/master/csl-citation.json"} </w:instrText>
            </w:r>
            <w:r w:rsidRPr="00180530">
              <w:rPr>
                <w:rFonts w:cs="Calibri"/>
                <w:sz w:val="20"/>
                <w:szCs w:val="20"/>
              </w:rPr>
              <w:fldChar w:fldCharType="separate"/>
            </w:r>
            <w:r w:rsidRPr="00180530">
              <w:rPr>
                <w:rFonts w:cs="Calibri"/>
                <w:noProof/>
                <w:sz w:val="20"/>
                <w:szCs w:val="20"/>
              </w:rPr>
              <w:t>(Stewart 2021)</w:t>
            </w:r>
            <w:r w:rsidRPr="00180530">
              <w:rPr>
                <w:rFonts w:cs="Calibri"/>
                <w:sz w:val="20"/>
                <w:szCs w:val="20"/>
              </w:rPr>
              <w:fldChar w:fldCharType="end"/>
            </w:r>
            <w:r w:rsidRPr="00180530">
              <w:rPr>
                <w:rFonts w:cs="Calibri"/>
                <w:sz w:val="20"/>
                <w:szCs w:val="20"/>
              </w:rPr>
              <w:t>.</w:t>
            </w:r>
          </w:p>
        </w:tc>
      </w:tr>
      <w:tr w:rsidR="00197FBD" w:rsidRPr="00180530" w14:paraId="3F602CBA" w14:textId="77777777" w:rsidTr="00371B48">
        <w:tc>
          <w:tcPr>
            <w:tcW w:w="1413" w:type="dxa"/>
            <w:vMerge/>
          </w:tcPr>
          <w:p w14:paraId="01AC367E" w14:textId="77777777" w:rsidR="00197FBD" w:rsidRPr="00180530" w:rsidRDefault="00197FBD" w:rsidP="00E135AC">
            <w:pPr>
              <w:jc w:val="center"/>
              <w:rPr>
                <w:rFonts w:cs="Calibri"/>
                <w:sz w:val="20"/>
                <w:szCs w:val="20"/>
              </w:rPr>
            </w:pPr>
          </w:p>
        </w:tc>
        <w:tc>
          <w:tcPr>
            <w:tcW w:w="1984" w:type="dxa"/>
          </w:tcPr>
          <w:p w14:paraId="78955913" w14:textId="77777777" w:rsidR="00197FBD" w:rsidRPr="00180530" w:rsidRDefault="00197FBD" w:rsidP="00BF2C20">
            <w:pPr>
              <w:rPr>
                <w:rFonts w:cs="Calibri"/>
                <w:iCs/>
                <w:sz w:val="20"/>
                <w:szCs w:val="20"/>
              </w:rPr>
            </w:pPr>
            <w:r w:rsidRPr="00180530">
              <w:rPr>
                <w:rFonts w:cs="Calibri"/>
                <w:iCs/>
                <w:sz w:val="20"/>
                <w:szCs w:val="20"/>
              </w:rPr>
              <w:t xml:space="preserve">Bush tick </w:t>
            </w:r>
            <w:r w:rsidRPr="00180530">
              <w:rPr>
                <w:rFonts w:cs="Calibri"/>
                <w:sz w:val="20"/>
                <w:szCs w:val="20"/>
                <w:shd w:val="clear" w:color="auto" w:fill="FFFFFF"/>
              </w:rPr>
              <w:t>(</w:t>
            </w:r>
            <w:r w:rsidRPr="00BF2C20">
              <w:rPr>
                <w:rFonts w:cs="Calibri"/>
                <w:i/>
                <w:iCs/>
                <w:sz w:val="20"/>
                <w:szCs w:val="20"/>
              </w:rPr>
              <w:t>Haemaphysalis longicornis</w:t>
            </w:r>
            <w:r w:rsidRPr="00180530">
              <w:rPr>
                <w:rFonts w:cs="Calibri"/>
                <w:sz w:val="20"/>
                <w:szCs w:val="20"/>
                <w:shd w:val="clear" w:color="auto" w:fill="FFFFFF"/>
              </w:rPr>
              <w:t>)</w:t>
            </w:r>
          </w:p>
          <w:p w14:paraId="46B33E7D" w14:textId="77777777" w:rsidR="00197FBD" w:rsidRPr="00180530" w:rsidRDefault="00197FBD" w:rsidP="00E135AC">
            <w:pPr>
              <w:rPr>
                <w:rFonts w:cs="Calibri"/>
                <w:sz w:val="20"/>
                <w:szCs w:val="20"/>
                <w:lang w:val="en"/>
              </w:rPr>
            </w:pPr>
          </w:p>
        </w:tc>
        <w:tc>
          <w:tcPr>
            <w:tcW w:w="10632" w:type="dxa"/>
          </w:tcPr>
          <w:p w14:paraId="65711C86" w14:textId="64D4E0CE" w:rsidR="00197FBD" w:rsidRPr="00180530" w:rsidRDefault="00197FBD" w:rsidP="00E135AC">
            <w:pPr>
              <w:rPr>
                <w:rFonts w:cs="Calibri"/>
                <w:sz w:val="20"/>
                <w:szCs w:val="20"/>
              </w:rPr>
            </w:pPr>
            <w:r w:rsidRPr="00180530">
              <w:rPr>
                <w:rFonts w:cs="Calibri"/>
                <w:sz w:val="20"/>
                <w:szCs w:val="20"/>
                <w:shd w:val="clear" w:color="auto" w:fill="FFFFFF"/>
              </w:rPr>
              <w:t xml:space="preserve">The bush tick is mostly found in sub-tropical regions and some temperate areas with summer rainfall. The main endemic zone is a relatively narrow coastal strip extending from Gympie, Queensland, in the north to the north coast of NSW though the ticks may occur up to 100 km inland </w:t>
            </w:r>
            <w:r w:rsidRPr="00180530">
              <w:rPr>
                <w:rFonts w:cs="Calibri"/>
                <w:sz w:val="20"/>
                <w:szCs w:val="20"/>
              </w:rPr>
              <w:fldChar w:fldCharType="begin"/>
            </w:r>
            <w:r w:rsidR="006B0536">
              <w:rPr>
                <w:rFonts w:cs="Calibri"/>
                <w:sz w:val="20"/>
                <w:szCs w:val="20"/>
              </w:rPr>
              <w:instrText xml:space="preserve"> ADDIN ZOTERO_ITEM CSL_CITATION {"citationID":"SzS5b9g3","properties":{"formattedCitation":"(Stewart 2021)","plainCitation":"(Stewart 2021)","noteIndex":0},"citationItems":[{"id":8076,"uris":["http://zotero.org/groups/4707929/items/3MFSTSZD"],"itemData":{"id":8076,"type":"post-weblog","container-title":"Mittagong Veterinary Practice","title":"Ticks-and-what-you-need-to-know","URL":"https://www.mittagongvet.com.au/Mittagong/Blog/Ticks-and-what-you-need-to-know","author":[{"family":"Stewart","given":"K"}],"accessed":{"date-parts":[["2024",3,25]]},"issued":{"date-parts":[["2021"]]}}}],"schema":"https://github.com/citation-style-language/schema/raw/master/csl-citation.json"} </w:instrText>
            </w:r>
            <w:r w:rsidRPr="00180530">
              <w:rPr>
                <w:rFonts w:cs="Calibri"/>
                <w:sz w:val="20"/>
                <w:szCs w:val="20"/>
              </w:rPr>
              <w:fldChar w:fldCharType="separate"/>
            </w:r>
            <w:r w:rsidRPr="00180530">
              <w:rPr>
                <w:rFonts w:cs="Calibri"/>
                <w:noProof/>
                <w:sz w:val="20"/>
                <w:szCs w:val="20"/>
              </w:rPr>
              <w:t>(Stewart 2021)</w:t>
            </w:r>
            <w:r w:rsidRPr="00180530">
              <w:rPr>
                <w:rFonts w:cs="Calibri"/>
                <w:sz w:val="20"/>
                <w:szCs w:val="20"/>
              </w:rPr>
              <w:fldChar w:fldCharType="end"/>
            </w:r>
            <w:r w:rsidRPr="00180530">
              <w:rPr>
                <w:rFonts w:cs="Calibri"/>
                <w:sz w:val="20"/>
                <w:szCs w:val="20"/>
                <w:shd w:val="clear" w:color="auto" w:fill="FFFFFF"/>
              </w:rPr>
              <w:t xml:space="preserve">. It </w:t>
            </w:r>
            <w:r w:rsidR="00180530" w:rsidRPr="00180530">
              <w:rPr>
                <w:rFonts w:cs="Calibri"/>
                <w:sz w:val="20"/>
                <w:szCs w:val="20"/>
                <w:shd w:val="clear" w:color="auto" w:fill="FFFFFF"/>
              </w:rPr>
              <w:t xml:space="preserve">also </w:t>
            </w:r>
            <w:r w:rsidRPr="00180530">
              <w:rPr>
                <w:rFonts w:cs="Calibri"/>
                <w:sz w:val="20"/>
                <w:szCs w:val="20"/>
                <w:shd w:val="clear" w:color="auto" w:fill="FFFFFF"/>
              </w:rPr>
              <w:t xml:space="preserve">occurs sporadically </w:t>
            </w:r>
            <w:r w:rsidR="00180530" w:rsidRPr="00180530">
              <w:rPr>
                <w:rFonts w:cs="Calibri"/>
                <w:sz w:val="20"/>
                <w:szCs w:val="20"/>
                <w:shd w:val="clear" w:color="auto" w:fill="FFFFFF"/>
              </w:rPr>
              <w:t>in Victoria and WA.</w:t>
            </w:r>
          </w:p>
        </w:tc>
      </w:tr>
    </w:tbl>
    <w:p w14:paraId="6EEA9332" w14:textId="77777777" w:rsidR="00C977D1" w:rsidRDefault="00C977D1" w:rsidP="00E916F7"/>
    <w:p w14:paraId="4E4A07AF" w14:textId="77777777" w:rsidR="001C6F7A" w:rsidRDefault="001C6F7A">
      <w:pPr>
        <w:spacing w:after="0" w:line="240" w:lineRule="auto"/>
        <w:sectPr w:rsidR="001C6F7A" w:rsidSect="00434E12">
          <w:footnotePr>
            <w:numRestart w:val="eachSect"/>
          </w:footnotePr>
          <w:pgSz w:w="16838" w:h="11906" w:orient="landscape" w:code="9"/>
          <w:pgMar w:top="1440" w:right="1440" w:bottom="1440" w:left="1440" w:header="578" w:footer="578" w:gutter="0"/>
          <w:cols w:space="720"/>
          <w:docGrid w:linePitch="299"/>
        </w:sectPr>
      </w:pPr>
      <w:r>
        <w:br w:type="page"/>
      </w:r>
    </w:p>
    <w:p w14:paraId="01664294" w14:textId="14872FAF" w:rsidR="000D5B24" w:rsidRDefault="003320E2" w:rsidP="00013E5B">
      <w:pPr>
        <w:pStyle w:val="Heading3a"/>
        <w:rPr>
          <w:lang w:eastAsia="en-US"/>
        </w:rPr>
      </w:pPr>
      <w:r>
        <w:rPr>
          <w:noProof/>
          <w:lang w:eastAsia="en-US"/>
        </w:rPr>
        <w:lastRenderedPageBreak/>
        <w:drawing>
          <wp:anchor distT="0" distB="0" distL="114300" distR="114300" simplePos="0" relativeHeight="251674624" behindDoc="0" locked="0" layoutInCell="1" allowOverlap="1" wp14:anchorId="58AE1DED" wp14:editId="0B49778F">
            <wp:simplePos x="0" y="0"/>
            <wp:positionH relativeFrom="margin">
              <wp:posOffset>142875</wp:posOffset>
            </wp:positionH>
            <wp:positionV relativeFrom="paragraph">
              <wp:posOffset>1245235</wp:posOffset>
            </wp:positionV>
            <wp:extent cx="5096933" cy="7188051"/>
            <wp:effectExtent l="0" t="0" r="0" b="0"/>
            <wp:wrapTopAndBottom/>
            <wp:docPr id="823941744" name="Picture 1" descr="Figure 1 shows 12 maps of Australia starting in January through to December and indicates through colours the different vector activity levels based on the time of year.  Low vector activity occurs during May through to September, and is greatest during Nov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41744" name="Picture 1" descr="Figure 1 shows 12 maps of Australia starting in January through to December and indicates through colours the different vector activity levels based on the time of year.  Low vector activity occurs during May through to September, and is greatest during November."/>
                    <pic:cNvPicPr/>
                  </pic:nvPicPr>
                  <pic:blipFill rotWithShape="1">
                    <a:blip r:embed="rId37"/>
                    <a:srcRect l="15216" r="15651" b="22644"/>
                    <a:stretch/>
                  </pic:blipFill>
                  <pic:spPr bwMode="auto">
                    <a:xfrm>
                      <a:off x="0" y="0"/>
                      <a:ext cx="5096933" cy="71880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1792" behindDoc="0" locked="0" layoutInCell="1" allowOverlap="1" wp14:anchorId="51E7BD76" wp14:editId="53103983">
                <wp:simplePos x="0" y="0"/>
                <wp:positionH relativeFrom="margin">
                  <wp:posOffset>133350</wp:posOffset>
                </wp:positionH>
                <wp:positionV relativeFrom="paragraph">
                  <wp:posOffset>0</wp:posOffset>
                </wp:positionV>
                <wp:extent cx="5096510" cy="635"/>
                <wp:effectExtent l="0" t="0" r="8890" b="0"/>
                <wp:wrapTopAndBottom/>
                <wp:docPr id="1612051112" name="Text Box 1"/>
                <wp:cNvGraphicFramePr/>
                <a:graphic xmlns:a="http://schemas.openxmlformats.org/drawingml/2006/main">
                  <a:graphicData uri="http://schemas.microsoft.com/office/word/2010/wordprocessingShape">
                    <wps:wsp>
                      <wps:cNvSpPr txBox="1"/>
                      <wps:spPr>
                        <a:xfrm>
                          <a:off x="0" y="0"/>
                          <a:ext cx="5096510" cy="635"/>
                        </a:xfrm>
                        <a:prstGeom prst="rect">
                          <a:avLst/>
                        </a:prstGeom>
                        <a:solidFill>
                          <a:prstClr val="white"/>
                        </a:solidFill>
                        <a:ln>
                          <a:noFill/>
                        </a:ln>
                      </wps:spPr>
                      <wps:txbx>
                        <w:txbxContent>
                          <w:p w14:paraId="7A6C91DF" w14:textId="1FAA2A0A" w:rsidR="003320E2" w:rsidRPr="005D04C7" w:rsidRDefault="003320E2" w:rsidP="003320E2">
                            <w:pPr>
                              <w:pStyle w:val="Caption"/>
                              <w:ind w:left="851" w:hanging="851"/>
                              <w:rPr>
                                <w:rFonts w:ascii="Calibri" w:hAnsi="Calibri"/>
                                <w:noProof/>
                                <w:sz w:val="22"/>
                                <w:lang w:eastAsia="en-US"/>
                              </w:rPr>
                            </w:pPr>
                            <w:bookmarkStart w:id="36" w:name="Figure_1"/>
                            <w:bookmarkStart w:id="37" w:name="_Toc195772933"/>
                            <w:bookmarkEnd w:id="36"/>
                            <w:r>
                              <w:t xml:space="preserve">Figure </w:t>
                            </w:r>
                            <w:r w:rsidR="00AB1C17">
                              <w:fldChar w:fldCharType="begin"/>
                            </w:r>
                            <w:r w:rsidR="00AB1C17">
                              <w:instrText xml:space="preserve"> SEQ Figure \* ARABIC </w:instrText>
                            </w:r>
                            <w:r w:rsidR="00AB1C17">
                              <w:fldChar w:fldCharType="separate"/>
                            </w:r>
                            <w:r w:rsidR="007E2B2C">
                              <w:rPr>
                                <w:noProof/>
                              </w:rPr>
                              <w:t>1</w:t>
                            </w:r>
                            <w:r w:rsidR="00AB1C17">
                              <w:fldChar w:fldCharType="end"/>
                            </w:r>
                            <w:r>
                              <w:t xml:space="preserve">.  </w:t>
                            </w:r>
                            <w:r w:rsidRPr="00DF78CC">
                              <w:t>Monthly national maps of estimated relative activity of potential LSD-vectors.</w:t>
                            </w:r>
                            <w:r>
                              <w:t xml:space="preserve">  </w:t>
                            </w:r>
                            <w:r w:rsidRPr="003268AF">
                              <w:t>Maps show</w:t>
                            </w:r>
                            <w:r>
                              <w:t xml:space="preserve"> </w:t>
                            </w:r>
                            <w:r w:rsidRPr="003268AF">
                              <w:t>modelled infectious pressure of LSD via vectors on domestic grazing cattle where b</w:t>
                            </w:r>
                            <w:r>
                              <w:t xml:space="preserve">lack areas represent lower vector pressure and yellow areas represent higher vector pressure </w:t>
                            </w:r>
                            <w:r w:rsidRPr="00111569">
                              <w:t>(courtesy of DAFF under the National LSD Action Plan, 2024)</w:t>
                            </w:r>
                            <w:r>
                              <w:t>.</w:t>
                            </w:r>
                            <w:r>
                              <w:rPr>
                                <w:rStyle w:val="CommentReference"/>
                                <w:rFonts w:ascii="Calibri" w:hAnsi="Calibri"/>
                                <w:b w:val="0"/>
                                <w:iCs w:val="0"/>
                                <w:color w:val="auto"/>
                              </w:rPr>
                              <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E7BD76" id="_x0000_s1028" type="#_x0000_t202" style="position:absolute;margin-left:10.5pt;margin-top:0;width:401.3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" stroked="f">
                <v:textbox style="mso-fit-shape-to-text:t" inset="0,0,0,0">
                  <w:txbxContent>
                    <w:p w14:paraId="7A6C91DF" w14:textId="1FAA2A0A" w:rsidR="003320E2" w:rsidRPr="005D04C7" w:rsidRDefault="003320E2" w:rsidP="003320E2">
                      <w:pPr>
                        <w:pStyle w:val="Caption"/>
                        <w:ind w:left="851" w:hanging="851"/>
                        <w:rPr>
                          <w:rFonts w:ascii="Calibri" w:hAnsi="Calibri"/>
                          <w:noProof/>
                          <w:sz w:val="22"/>
                          <w:lang w:eastAsia="en-US"/>
                        </w:rPr>
                      </w:pPr>
                      <w:bookmarkStart w:id="40" w:name="Figure_1"/>
                      <w:bookmarkStart w:id="41" w:name="_Toc195772933"/>
                      <w:bookmarkEnd w:id="40"/>
                      <w:r>
                        <w:t xml:space="preserve">Figure </w:t>
                      </w:r>
                      <w:r w:rsidR="00AB1C17">
                        <w:fldChar w:fldCharType="begin"/>
                      </w:r>
                      <w:r w:rsidR="00AB1C17">
                        <w:instrText xml:space="preserve"> SEQ Figure \* ARABIC </w:instrText>
                      </w:r>
                      <w:r w:rsidR="00AB1C17">
                        <w:fldChar w:fldCharType="separate"/>
                      </w:r>
                      <w:r w:rsidR="007E2B2C">
                        <w:rPr>
                          <w:noProof/>
                        </w:rPr>
                        <w:t>1</w:t>
                      </w:r>
                      <w:r w:rsidR="00AB1C17">
                        <w:fldChar w:fldCharType="end"/>
                      </w:r>
                      <w:proofErr w:type="gramStart"/>
                      <w:r>
                        <w:t xml:space="preserve">.  </w:t>
                      </w:r>
                      <w:proofErr w:type="gramEnd"/>
                      <w:r w:rsidRPr="00DF78CC">
                        <w:t>Monthly national maps of estimated relative activity of potential LSD-vectors</w:t>
                      </w:r>
                      <w:proofErr w:type="gramStart"/>
                      <w:r w:rsidRPr="00DF78CC">
                        <w:t>.</w:t>
                      </w:r>
                      <w:r>
                        <w:t xml:space="preserve">  </w:t>
                      </w:r>
                      <w:proofErr w:type="gramEnd"/>
                      <w:r w:rsidRPr="003268AF">
                        <w:t>Maps show</w:t>
                      </w:r>
                      <w:r>
                        <w:t xml:space="preserve"> </w:t>
                      </w:r>
                      <w:r w:rsidRPr="003268AF">
                        <w:t>modelled infectious pressure of LSD via vectors on domestic grazing cattle where b</w:t>
                      </w:r>
                      <w:r>
                        <w:t xml:space="preserve">lack areas represent lower vector pressure and yellow areas represent higher vector pressure </w:t>
                      </w:r>
                      <w:r w:rsidRPr="00111569">
                        <w:t>(courtesy of DAFF under the National LSD Action Plan, 2024)</w:t>
                      </w:r>
                      <w:r>
                        <w:t>.</w:t>
                      </w:r>
                      <w:r>
                        <w:rPr>
                          <w:rStyle w:val="CommentReference"/>
                          <w:rFonts w:ascii="Calibri" w:hAnsi="Calibri"/>
                          <w:b w:val="0"/>
                          <w:iCs w:val="0"/>
                          <w:color w:val="auto"/>
                        </w:rPr>
                        <w:annotationRef/>
                      </w:r>
                      <w:bookmarkEnd w:id="41"/>
                    </w:p>
                  </w:txbxContent>
                </v:textbox>
                <w10:wrap type="topAndBottom" anchorx="margin"/>
              </v:shape>
            </w:pict>
          </mc:Fallback>
        </mc:AlternateContent>
      </w:r>
    </w:p>
    <w:p w14:paraId="7BD4E40A" w14:textId="19342DE8" w:rsidR="00817E13" w:rsidRDefault="000D5B24" w:rsidP="000D5B24">
      <w:r>
        <w:rPr>
          <w:lang w:eastAsia="en-US"/>
        </w:rPr>
        <w:lastRenderedPageBreak/>
        <w:t xml:space="preserve">The maps presented in </w:t>
      </w:r>
      <w:hyperlink w:anchor="Figure_1" w:history="1">
        <w:r w:rsidR="00AD45BB" w:rsidRPr="00A7324E">
          <w:rPr>
            <w:rStyle w:val="Hyperlink"/>
            <w:color w:val="0D0D0D" w:themeColor="text1" w:themeTint="F2"/>
            <w:u w:val="none"/>
            <w:lang w:eastAsia="en-US"/>
          </w:rPr>
          <w:t>Figure 1</w:t>
        </w:r>
      </w:hyperlink>
      <w:r w:rsidR="00AD45BB">
        <w:rPr>
          <w:lang w:eastAsia="en-US"/>
        </w:rPr>
        <w:t xml:space="preserve"> </w:t>
      </w:r>
      <w:r>
        <w:rPr>
          <w:lang w:eastAsia="en-US"/>
        </w:rPr>
        <w:t>were</w:t>
      </w:r>
      <w:r w:rsidR="00F52CD6" w:rsidRPr="00F52CD6">
        <w:t xml:space="preserve"> </w:t>
      </w:r>
      <w:r w:rsidR="00F52CD6" w:rsidRPr="00F52CD6">
        <w:rPr>
          <w:lang w:eastAsia="en-US"/>
        </w:rPr>
        <w:t>prepared by the Department of Agriculture, Fisheries and Forestry as part of a project modelling LSD spread and control in Australia under the National LSD Action Plan (report in preparation, 2024)</w:t>
      </w:r>
      <w:r w:rsidR="001E1AC9">
        <w:rPr>
          <w:lang w:eastAsia="en-US"/>
        </w:rPr>
        <w:t xml:space="preserve">. </w:t>
      </w:r>
      <w:r w:rsidR="00F52CD6" w:rsidRPr="00F52CD6">
        <w:rPr>
          <w:lang w:eastAsia="en-US"/>
        </w:rPr>
        <w:t>They were</w:t>
      </w:r>
      <w:r>
        <w:rPr>
          <w:lang w:eastAsia="en-US"/>
        </w:rPr>
        <w:t xml:space="preserve"> prepared using </w:t>
      </w:r>
      <w:r>
        <w:rPr>
          <w:rFonts w:cstheme="minorHAnsi"/>
          <w:color w:val="333333"/>
          <w:bdr w:val="none" w:sz="0" w:space="0" w:color="auto" w:frame="1"/>
          <w:lang w:eastAsia="en-AU"/>
        </w:rPr>
        <w:t xml:space="preserve">data </w:t>
      </w:r>
      <w:r>
        <w:rPr>
          <w:rFonts w:cstheme="minorHAnsi"/>
        </w:rPr>
        <w:t>for 12 exemplar species that are closely associated with cattle in Australia: blood feeding flies (</w:t>
      </w:r>
      <w:r w:rsidRPr="00890EC4">
        <w:rPr>
          <w:rFonts w:cstheme="minorHAnsi"/>
        </w:rPr>
        <w:t xml:space="preserve">Buffalo fly </w:t>
      </w:r>
      <w:r>
        <w:rPr>
          <w:rFonts w:cstheme="minorHAnsi"/>
        </w:rPr>
        <w:t xml:space="preserve">and </w:t>
      </w:r>
      <w:r w:rsidRPr="00890EC4">
        <w:rPr>
          <w:rFonts w:cstheme="minorHAnsi"/>
        </w:rPr>
        <w:t>Stable fly</w:t>
      </w:r>
      <w:r>
        <w:rPr>
          <w:rFonts w:cstheme="minorHAnsi"/>
        </w:rPr>
        <w:t>)</w:t>
      </w:r>
      <w:r>
        <w:t>, non-biting flies (</w:t>
      </w:r>
      <w:r w:rsidRPr="00AB3392">
        <w:t>Bush fly</w:t>
      </w:r>
      <w:r>
        <w:t xml:space="preserve">, Common </w:t>
      </w:r>
      <w:r w:rsidRPr="00AB3392">
        <w:t>House fly</w:t>
      </w:r>
      <w:r>
        <w:t>), midges (</w:t>
      </w:r>
      <w:r w:rsidRPr="00DE3070">
        <w:rPr>
          <w:i/>
          <w:iCs/>
        </w:rPr>
        <w:t>C</w:t>
      </w:r>
      <w:r>
        <w:rPr>
          <w:i/>
          <w:iCs/>
        </w:rPr>
        <w:t xml:space="preserve">. </w:t>
      </w:r>
      <w:r w:rsidRPr="00DE3070">
        <w:rPr>
          <w:rFonts w:cstheme="minorHAnsi"/>
          <w:i/>
          <w:iCs/>
        </w:rPr>
        <w:t>brevitarsis</w:t>
      </w:r>
      <w:r w:rsidRPr="00DE3070">
        <w:rPr>
          <w:rFonts w:cstheme="minorHAnsi"/>
        </w:rPr>
        <w:t xml:space="preserve">, </w:t>
      </w:r>
      <w:r w:rsidRPr="00DE3070">
        <w:rPr>
          <w:rFonts w:cstheme="minorHAnsi"/>
          <w:i/>
          <w:iCs/>
        </w:rPr>
        <w:t>C. wadai</w:t>
      </w:r>
      <w:r w:rsidRPr="00DE3070">
        <w:rPr>
          <w:rFonts w:cstheme="minorHAnsi"/>
        </w:rPr>
        <w:t xml:space="preserve">, </w:t>
      </w:r>
      <w:r w:rsidRPr="00DE3070">
        <w:rPr>
          <w:rFonts w:cstheme="minorHAnsi"/>
          <w:i/>
          <w:iCs/>
        </w:rPr>
        <w:t>C. actoni</w:t>
      </w:r>
      <w:r w:rsidRPr="00DE3070">
        <w:rPr>
          <w:rFonts w:cstheme="minorHAnsi"/>
        </w:rPr>
        <w:t xml:space="preserve">, </w:t>
      </w:r>
      <w:r w:rsidRPr="00DE3070">
        <w:rPr>
          <w:rFonts w:cstheme="minorHAnsi"/>
          <w:i/>
          <w:iCs/>
        </w:rPr>
        <w:t>C. brevipalpis</w:t>
      </w:r>
      <w:r>
        <w:rPr>
          <w:rFonts w:cstheme="minorHAnsi"/>
        </w:rPr>
        <w:t>) and mosquitoes (</w:t>
      </w:r>
      <w:r w:rsidRPr="00AB3392">
        <w:rPr>
          <w:rFonts w:cstheme="minorHAnsi"/>
          <w:i/>
          <w:iCs/>
        </w:rPr>
        <w:t>C</w:t>
      </w:r>
      <w:r w:rsidR="00AD6E05">
        <w:rPr>
          <w:rFonts w:cstheme="minorHAnsi"/>
          <w:i/>
          <w:iCs/>
        </w:rPr>
        <w:t>x</w:t>
      </w:r>
      <w:r>
        <w:rPr>
          <w:rFonts w:cstheme="minorHAnsi"/>
          <w:i/>
          <w:iCs/>
        </w:rPr>
        <w:t>.</w:t>
      </w:r>
      <w:r w:rsidRPr="00AB3392">
        <w:rPr>
          <w:rFonts w:cstheme="minorHAnsi"/>
          <w:i/>
          <w:iCs/>
        </w:rPr>
        <w:t xml:space="preserve"> annulirostris</w:t>
      </w:r>
      <w:r>
        <w:rPr>
          <w:rFonts w:cstheme="minorHAnsi"/>
        </w:rPr>
        <w:t xml:space="preserve">, </w:t>
      </w:r>
      <w:r w:rsidRPr="00AB3392">
        <w:rPr>
          <w:rFonts w:cstheme="minorHAnsi"/>
          <w:i/>
          <w:iCs/>
        </w:rPr>
        <w:t>Ae</w:t>
      </w:r>
      <w:r>
        <w:rPr>
          <w:rFonts w:cstheme="minorHAnsi"/>
          <w:i/>
          <w:iCs/>
        </w:rPr>
        <w:t>.</w:t>
      </w:r>
      <w:r w:rsidRPr="00AB3392">
        <w:rPr>
          <w:rFonts w:cstheme="minorHAnsi"/>
          <w:i/>
          <w:iCs/>
        </w:rPr>
        <w:t>camptorhynchus</w:t>
      </w:r>
      <w:r w:rsidRPr="00AB3392">
        <w:rPr>
          <w:rFonts w:cstheme="minorHAnsi"/>
        </w:rPr>
        <w:t xml:space="preserve">, </w:t>
      </w:r>
      <w:r w:rsidRPr="00AB3392">
        <w:rPr>
          <w:rFonts w:cstheme="minorHAnsi"/>
          <w:i/>
          <w:iCs/>
        </w:rPr>
        <w:t xml:space="preserve">Ae. </w:t>
      </w:r>
      <w:r w:rsidR="00A22626">
        <w:rPr>
          <w:rFonts w:cstheme="minorHAnsi"/>
          <w:i/>
          <w:iCs/>
        </w:rPr>
        <w:t>v</w:t>
      </w:r>
      <w:r w:rsidRPr="00AB3392">
        <w:rPr>
          <w:rFonts w:cstheme="minorHAnsi"/>
          <w:i/>
          <w:iCs/>
        </w:rPr>
        <w:t>igilax</w:t>
      </w:r>
      <w:r>
        <w:rPr>
          <w:rFonts w:cstheme="minorHAnsi"/>
        </w:rPr>
        <w:t xml:space="preserve">, </w:t>
      </w:r>
      <w:r w:rsidRPr="00AB3392">
        <w:rPr>
          <w:rFonts w:cstheme="minorHAnsi"/>
          <w:i/>
          <w:iCs/>
        </w:rPr>
        <w:t>An</w:t>
      </w:r>
      <w:r>
        <w:rPr>
          <w:rFonts w:cstheme="minorHAnsi"/>
          <w:i/>
          <w:iCs/>
        </w:rPr>
        <w:t>.</w:t>
      </w:r>
      <w:r w:rsidRPr="00AB3392">
        <w:rPr>
          <w:rFonts w:cstheme="minorHAnsi"/>
          <w:i/>
          <w:iCs/>
        </w:rPr>
        <w:t xml:space="preserve"> annulipes</w:t>
      </w:r>
      <w:r>
        <w:rPr>
          <w:rFonts w:cstheme="minorHAnsi"/>
        </w:rPr>
        <w:t xml:space="preserve">). It is expected that the distribution and activity of these exemplar species is likely to encompass that of other potential vector species. Each species’ </w:t>
      </w:r>
      <w:r w:rsidRPr="00460383">
        <w:rPr>
          <w:rFonts w:cstheme="minorHAnsi"/>
        </w:rPr>
        <w:t>geographic distribution</w:t>
      </w:r>
      <w:r>
        <w:rPr>
          <w:rFonts w:cstheme="minorHAnsi"/>
        </w:rPr>
        <w:t xml:space="preserve"> was approximated using long-term climate suitability modelling, and t</w:t>
      </w:r>
      <w:r>
        <w:t xml:space="preserve">emporal dynamics in relative activity were approximated according to literature-derived estimates of vector’s optimal, minimum, and maximum tolerable temperatures. Species’ maps were combined, accounting for the estimated relative importance of each vector group (blood-feeding flies, non-biting flies, midges, mosquitoes) </w:t>
      </w:r>
      <w:r w:rsidRPr="00AB3392">
        <w:t>in LSD</w:t>
      </w:r>
      <w:r>
        <w:t xml:space="preserve"> transmission</w:t>
      </w:r>
      <w:r w:rsidRPr="00AB3392">
        <w:t xml:space="preserve"> </w:t>
      </w:r>
      <w:r>
        <w:t xml:space="preserve">in Australian grazing domestic cattle. The modelled outputs represent the monthly relative </w:t>
      </w:r>
      <w:r w:rsidR="009243DC">
        <w:t>infectious pressure</w:t>
      </w:r>
      <w:r>
        <w:t xml:space="preserve"> of LSD</w:t>
      </w:r>
      <w:r w:rsidR="009243DC">
        <w:t xml:space="preserve"> on grazing cattle via </w:t>
      </w:r>
      <w:r>
        <w:t xml:space="preserve">vectors. </w:t>
      </w:r>
    </w:p>
    <w:p w14:paraId="1D1BB096" w14:textId="5F26E6B7" w:rsidR="0058706C" w:rsidRDefault="00DC211A" w:rsidP="00013E5B">
      <w:pPr>
        <w:pStyle w:val="Heading3a"/>
        <w:rPr>
          <w:lang w:eastAsia="en-US"/>
        </w:rPr>
      </w:pPr>
      <w:r w:rsidRPr="00DC211A">
        <w:rPr>
          <w:lang w:eastAsia="en-US"/>
        </w:rPr>
        <w:t>Stable flies</w:t>
      </w:r>
    </w:p>
    <w:p w14:paraId="621B1B86" w14:textId="1440D9F9" w:rsidR="0085266C" w:rsidRDefault="0085266C" w:rsidP="0085266C">
      <w:r>
        <w:t>Stable flies are biting insects primarily targeting cattle and horses</w:t>
      </w:r>
      <w:r w:rsidR="002B765A">
        <w:t xml:space="preserve">. They </w:t>
      </w:r>
      <w:r>
        <w:t xml:space="preserve">feed several times a day, typically in the morning or late afternoon. They are </w:t>
      </w:r>
      <w:r w:rsidR="00C90EBF">
        <w:t xml:space="preserve">irritating, </w:t>
      </w:r>
      <w:r>
        <w:t xml:space="preserve">persistent biters </w:t>
      </w:r>
      <w:r w:rsidR="00C90EBF">
        <w:t xml:space="preserve">that are frequently disrupted and so </w:t>
      </w:r>
      <w:r>
        <w:t xml:space="preserve">feed at several sites and </w:t>
      </w:r>
      <w:r w:rsidR="00574488">
        <w:t>on different</w:t>
      </w:r>
      <w:r>
        <w:t xml:space="preserve"> </w:t>
      </w:r>
      <w:r w:rsidR="00574488">
        <w:t>hosts</w:t>
      </w:r>
      <w:r>
        <w:t xml:space="preserve">. Females require a blood meal before laying eggs, which are deposited in old manure or decaying organic matter. They prefer to bite cattle on the limbs and underbelly. </w:t>
      </w:r>
    </w:p>
    <w:p w14:paraId="683CB3F8" w14:textId="6BAF682B" w:rsidR="00AC2805" w:rsidRDefault="0085266C" w:rsidP="0058706C">
      <w:r>
        <w:t>The</w:t>
      </w:r>
      <w:r w:rsidR="0013148D">
        <w:t xml:space="preserve"> fly occurs</w:t>
      </w:r>
      <w:r>
        <w:t xml:space="preserve"> </w:t>
      </w:r>
      <w:r w:rsidR="0013148D">
        <w:t>throughout</w:t>
      </w:r>
      <w:r w:rsidR="00AC2805">
        <w:t xml:space="preserve"> A</w:t>
      </w:r>
      <w:r w:rsidR="0058706C">
        <w:t xml:space="preserve">ustralia, </w:t>
      </w:r>
      <w:r w:rsidR="009950D7">
        <w:t>particularly</w:t>
      </w:r>
      <w:r w:rsidR="0058706C">
        <w:t xml:space="preserve"> in areas </w:t>
      </w:r>
      <w:r>
        <w:t>close to</w:t>
      </w:r>
      <w:r w:rsidR="009950D7">
        <w:t xml:space="preserve"> </w:t>
      </w:r>
      <w:r w:rsidR="00AC2805">
        <w:t xml:space="preserve">human settlement and </w:t>
      </w:r>
      <w:r w:rsidR="0058706C">
        <w:t>livestoc</w:t>
      </w:r>
      <w:r w:rsidR="00135E1D">
        <w:t xml:space="preserve">k </w:t>
      </w:r>
      <w:r w:rsidR="00135E1D" w:rsidRPr="00A7324E">
        <w:rPr>
          <w:color w:val="0D0D0D" w:themeColor="text1" w:themeTint="F2"/>
        </w:rPr>
        <w:t>(</w:t>
      </w:r>
      <w:hyperlink w:anchor="Figure_2" w:history="1">
        <w:r w:rsidR="00135E1D" w:rsidRPr="00A7324E">
          <w:rPr>
            <w:rStyle w:val="Hyperlink"/>
            <w:color w:val="0D0D0D" w:themeColor="text1" w:themeTint="F2"/>
            <w:u w:val="none"/>
          </w:rPr>
          <w:t>Figure 2</w:t>
        </w:r>
      </w:hyperlink>
      <w:r w:rsidR="00135E1D">
        <w:t>)</w:t>
      </w:r>
      <w:r>
        <w:fldChar w:fldCharType="begin"/>
      </w:r>
      <w:r w:rsidR="006B0536">
        <w:instrText xml:space="preserve"> ADDIN ZOTERO_ITEM CSL_CITATION {"citationID":"L9yyxNa6","properties":{"formattedCitation":"(Hogsette et al. 2012b; Telfer 2018a)","plainCitation":"(Hogsette et al. 2012b; Telfer 2018a)","dontUpdate":true,"noteIndex":0},"citationItems":[{"id":6770,"uris":["http://zotero.org/groups/4707929/items/8MIN5RYL"],"itemData":{"id":6770,"type":"article-journal","container-title":"Medical and Veterinary Entomology","DOI":"10.1111/j.1365-2915.2011.00981.x","issue":"1","journalAbbreviation":"Med Vet Entomol","note":"publisher: Wiley Online Library","page":"46–55","source":"Google Scholar","title":"Nuisance flies on Australian cattle feedlots: immature populations","title-short":"Nuisance flies on Australian cattle feedlots","volume":"26","author":[{"family":"Hogsette","given":"J. A."},{"family":"Urech","given":"R."},{"family":"Green","given":"P. E."},{"family":"Skerman","given":"A."},{"family":"Elson-Harris","given":"MM"},{"family":"Bright","given":"R. L."},{"family":"Brown","given":"Geoffrey W."}],"issued":{"date-parts":[["2012"]]}}},{"id":6415,"uris":["http://zotero.org/groups/4707929/items/GLUMPYJL"],"itemData":{"id":6415,"type":"report","event-place":"Sydney, NSW","publisher":"Horticulture Innovation Australia Limited","publisher-place":"Sydney, NSW","source":"Google Scholar","title":"Advanced stable fly management for vegetable producers","URL":"https://www.horticulture.com.au/globalassets/laserfiche/assets/project-reports/vg15002/vg15002---final-report-complete.pdf","author":[{"family":"Telfer","given":"Donald"}],"issued":{"date-parts":[["2018"]]}}}],"schema":"https://github.com/citation-style-language/schema/raw/master/csl-citation.json"} </w:instrText>
      </w:r>
      <w:r>
        <w:fldChar w:fldCharType="separate"/>
      </w:r>
      <w:r>
        <w:fldChar w:fldCharType="end"/>
      </w:r>
      <w:r w:rsidR="00BB6818">
        <w:t>.</w:t>
      </w:r>
      <w:r w:rsidR="001D57EB">
        <w:t xml:space="preserve"> </w:t>
      </w:r>
      <w:r w:rsidRPr="6935FD06">
        <w:rPr>
          <w:lang w:val="en-US"/>
        </w:rPr>
        <w:t xml:space="preserve">Stable flies are typically a seasonal problem in Queensland, </w:t>
      </w:r>
      <w:r w:rsidR="008A3B94" w:rsidRPr="6935FD06">
        <w:rPr>
          <w:lang w:val="en-US"/>
        </w:rPr>
        <w:t>NSW</w:t>
      </w:r>
      <w:r w:rsidRPr="6935FD06">
        <w:rPr>
          <w:lang w:val="en-US"/>
        </w:rPr>
        <w:t xml:space="preserve"> and Tasmania in association with cattle feedlots. However, </w:t>
      </w:r>
      <w:r w:rsidR="00AB733C" w:rsidRPr="6935FD06">
        <w:rPr>
          <w:lang w:val="en-US"/>
        </w:rPr>
        <w:t xml:space="preserve">in </w:t>
      </w:r>
      <w:r w:rsidRPr="6935FD06">
        <w:rPr>
          <w:lang w:val="en-US"/>
        </w:rPr>
        <w:t xml:space="preserve">parts of WA stable flies can be a year-round problem and </w:t>
      </w:r>
      <w:r>
        <w:t xml:space="preserve">are declared pests </w:t>
      </w:r>
      <w:r>
        <w:fldChar w:fldCharType="begin"/>
      </w:r>
      <w:r w:rsidR="006B0536">
        <w:instrText xml:space="preserve"> ADDIN ZOTERO_ITEM CSL_CITATION {"citationID":"0yq5Vg2q","properties":{"formattedCitation":"(Cook 2017)","plainCitation":"(Cook 2017)","noteIndex":0},"citationItems":[{"id":7969,"uris":["http://zotero.org/groups/4707929/items/SK4AG9UT"],"itemData":{"id":7969,"type":"report","event-place":"Perth, Western Australia","publisher":"Department of Primary Industries and Regional Development","publisher-place":"Perth, Western Australia","title":"Livestock Producer Manual: Managing stable flies. Version 4","author":[{"family":"Cook","given":"D"}],"issued":{"date-parts":[["2017"]]}}}],"schema":"https://github.com/citation-style-language/schema/raw/master/csl-citation.json"} </w:instrText>
      </w:r>
      <w:r>
        <w:fldChar w:fldCharType="separate"/>
      </w:r>
      <w:r w:rsidRPr="6935FD06">
        <w:rPr>
          <w:noProof/>
        </w:rPr>
        <w:t>(Cook 2017)</w:t>
      </w:r>
      <w:r>
        <w:fldChar w:fldCharType="end"/>
      </w:r>
      <w:r>
        <w:t xml:space="preserve">. Many feedlot and dairy operations experience large stable fly populations. In two studies examining fly populations in Queensland and </w:t>
      </w:r>
      <w:r w:rsidR="008A3B94">
        <w:t>NSW</w:t>
      </w:r>
      <w:r>
        <w:t xml:space="preserve"> feedlots, stable flies accounted for approximately 12% of the total </w:t>
      </w:r>
      <w:r w:rsidR="0013148D">
        <w:t xml:space="preserve">pest </w:t>
      </w:r>
      <w:r>
        <w:t xml:space="preserve">fly population </w:t>
      </w:r>
      <w:r>
        <w:fldChar w:fldCharType="begin"/>
      </w:r>
      <w:r w:rsidR="006B0536">
        <w:instrText xml:space="preserve"> ADDIN ZOTERO_ITEM CSL_CITATION {"citationID":"zXd2SmoE","properties":{"formattedCitation":"(Godwin et al. 2017a; Hogsette et al. 2012b)","plainCitation":"(Godwin et al. 2017a; Hogsette et al. 2012b)","dontUpdate":true,"noteIndex":0},"citationItems":[{"id":6299,"uris":["http://zotero.org/groups/4707929/items/PFG4NE8N"],"itemData":{"id":6299,"type":"article-journal","container-title":"Animal Production Science","DOI":"10.1071/AN16112","issue":"2","journalAbbreviation":"Anim Prod Sci","note":"publisher: CSIRO Publishing","page":"343–349","source":"Google Scholar","title":"Predicting nuisance fly outbreaks on cattle feedlots in subtropical Australia","volume":"58","author":[{"family":"Godwin","given":"R. M."},{"family":"Mayer","given":"David G."},{"family":"Brown","given":"Geoffrey W."},{"family":"Leemon","given":"Diana M."},{"family":"James","given":"P. J."}],"issued":{"date-parts":[["2017"]]}}},{"id":6770,"uris":["http://zotero.org/groups/4707929/items/8MIN5RYL"],"itemData":{"id":6770,"type":"article-journal","container-title":"Medical and Veterinary Entomology","DOI":"10.1111/j.1365-2915.2011.00981.x","issue":"1","journalAbbreviation":"Med Vet Entomol","note":"publisher: Wiley Online Library","page":"46–55","source":"Google Scholar","title":"Nuisance flies on Australian cattle feedlots: immature populations","title-short":"Nuisance flies on Australian cattle feedlots","volume":"26","author":[{"family":"Hogsette","given":"J. A."},{"family":"Urech","given":"R."},{"family":"Green","given":"P. E."},{"family":"Skerman","given":"A."},{"family":"Elson-Harris","given":"MM"},{"family":"Bright","given":"R. L."},{"family":"Brown","given":"Geoffrey W."}],"issued":{"date-parts":[["2012"]]}}}],"schema":"https://github.com/citation-style-language/schema/raw/master/csl-citation.json"} </w:instrText>
      </w:r>
      <w:r>
        <w:fldChar w:fldCharType="separate"/>
      </w:r>
      <w:r w:rsidRPr="6935FD06">
        <w:rPr>
          <w:noProof/>
        </w:rPr>
        <w:t>(Godwin et al. 2017; Hogsette et al. 2012)</w:t>
      </w:r>
      <w:r>
        <w:fldChar w:fldCharType="end"/>
      </w:r>
      <w:r>
        <w:t>.</w:t>
      </w:r>
    </w:p>
    <w:p w14:paraId="4380287F" w14:textId="4F2984E4" w:rsidR="00635FB6" w:rsidRDefault="00635FB6" w:rsidP="00635FB6"/>
    <w:bookmarkStart w:id="38" w:name="_Ref167885936"/>
    <w:p w14:paraId="62F24809" w14:textId="567F4933" w:rsidR="00E60EB9" w:rsidRDefault="003320E2" w:rsidP="003C4E87">
      <w:pPr>
        <w:pStyle w:val="Caption"/>
      </w:pPr>
      <w:r>
        <w:rPr>
          <w:noProof/>
        </w:rPr>
        <w:lastRenderedPageBreak/>
        <mc:AlternateContent>
          <mc:Choice Requires="wps">
            <w:drawing>
              <wp:anchor distT="0" distB="0" distL="114300" distR="114300" simplePos="0" relativeHeight="251683840" behindDoc="0" locked="0" layoutInCell="1" allowOverlap="1" wp14:anchorId="7599BAAD" wp14:editId="307B432A">
                <wp:simplePos x="0" y="0"/>
                <wp:positionH relativeFrom="margin">
                  <wp:align>left</wp:align>
                </wp:positionH>
                <wp:positionV relativeFrom="paragraph">
                  <wp:posOffset>0</wp:posOffset>
                </wp:positionV>
                <wp:extent cx="5514975" cy="457200"/>
                <wp:effectExtent l="0" t="0" r="9525" b="0"/>
                <wp:wrapTopAndBottom/>
                <wp:docPr id="1690715583" name="Text Box 1"/>
                <wp:cNvGraphicFramePr/>
                <a:graphic xmlns:a="http://schemas.openxmlformats.org/drawingml/2006/main">
                  <a:graphicData uri="http://schemas.microsoft.com/office/word/2010/wordprocessingShape">
                    <wps:wsp>
                      <wps:cNvSpPr txBox="1"/>
                      <wps:spPr>
                        <a:xfrm>
                          <a:off x="0" y="0"/>
                          <a:ext cx="5514975" cy="457200"/>
                        </a:xfrm>
                        <a:prstGeom prst="rect">
                          <a:avLst/>
                        </a:prstGeom>
                        <a:solidFill>
                          <a:prstClr val="white"/>
                        </a:solidFill>
                        <a:ln>
                          <a:noFill/>
                        </a:ln>
                      </wps:spPr>
                      <wps:txbx>
                        <w:txbxContent>
                          <w:p w14:paraId="1A3A52B1" w14:textId="1A9851AF" w:rsidR="003320E2" w:rsidRPr="00932FBA" w:rsidRDefault="003320E2" w:rsidP="003320E2">
                            <w:pPr>
                              <w:pStyle w:val="Caption"/>
                              <w:rPr>
                                <w:noProof/>
                                <w:lang w:eastAsia="en-US"/>
                              </w:rPr>
                            </w:pPr>
                            <w:bookmarkStart w:id="39" w:name="Figure_2"/>
                            <w:bookmarkStart w:id="40" w:name="_Toc195772934"/>
                            <w:bookmarkEnd w:id="39"/>
                            <w:r>
                              <w:t xml:space="preserve">Figure </w:t>
                            </w:r>
                            <w:r w:rsidR="00AB1C17">
                              <w:fldChar w:fldCharType="begin"/>
                            </w:r>
                            <w:r w:rsidR="00AB1C17">
                              <w:instrText xml:space="preserve"> SEQ Figure \* ARABIC </w:instrText>
                            </w:r>
                            <w:r w:rsidR="00AB1C17">
                              <w:fldChar w:fldCharType="separate"/>
                            </w:r>
                            <w:r w:rsidR="007E2B2C">
                              <w:rPr>
                                <w:noProof/>
                              </w:rPr>
                              <w:t>2</w:t>
                            </w:r>
                            <w:r w:rsidR="00AB1C17">
                              <w:fldChar w:fldCharType="end"/>
                            </w:r>
                            <w:r>
                              <w:t xml:space="preserve">. </w:t>
                            </w:r>
                            <w:r w:rsidRPr="00772CB5">
                              <w:t xml:space="preserve">Occurrence reports of </w:t>
                            </w:r>
                            <w:r w:rsidRPr="003F4922">
                              <w:rPr>
                                <w:i/>
                                <w:iCs w:val="0"/>
                              </w:rPr>
                              <w:t>Stomoxys calcitrans</w:t>
                            </w:r>
                            <w:r w:rsidRPr="00772CB5">
                              <w:t xml:space="preserve"> in Australia (Atlas of living Australia 2022)</w:t>
                            </w:r>
                            <w:r>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99BAAD" id="_x0000_s1029" type="#_x0000_t202" style="position:absolute;left:0;text-align:left;margin-left:0;margin-top:0;width:434.25pt;height:36pt;z-index:2516838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" stroked="f">
                <v:textbox inset="0,0,0,0">
                  <w:txbxContent>
                    <w:p w14:paraId="1A3A52B1" w14:textId="1A9851AF" w:rsidR="003320E2" w:rsidRPr="00932FBA" w:rsidRDefault="003320E2" w:rsidP="003320E2">
                      <w:pPr>
                        <w:pStyle w:val="Caption"/>
                        <w:rPr>
                          <w:noProof/>
                          <w:lang w:eastAsia="en-US"/>
                        </w:rPr>
                      </w:pPr>
                      <w:bookmarkStart w:id="45" w:name="Figure_2"/>
                      <w:bookmarkStart w:id="46" w:name="_Toc195772934"/>
                      <w:bookmarkEnd w:id="45"/>
                      <w:r>
                        <w:t xml:space="preserve">Figure </w:t>
                      </w:r>
                      <w:r w:rsidR="00AB1C17">
                        <w:fldChar w:fldCharType="begin"/>
                      </w:r>
                      <w:r w:rsidR="00AB1C17">
                        <w:instrText xml:space="preserve"> SEQ Figure \* ARABIC </w:instrText>
                      </w:r>
                      <w:r w:rsidR="00AB1C17">
                        <w:fldChar w:fldCharType="separate"/>
                      </w:r>
                      <w:r w:rsidR="007E2B2C">
                        <w:rPr>
                          <w:noProof/>
                        </w:rPr>
                        <w:t>2</w:t>
                      </w:r>
                      <w:r w:rsidR="00AB1C17">
                        <w:fldChar w:fldCharType="end"/>
                      </w:r>
                      <w:r>
                        <w:t xml:space="preserve">. </w:t>
                      </w:r>
                      <w:r w:rsidRPr="00772CB5">
                        <w:t xml:space="preserve">Occurrence reports of </w:t>
                      </w:r>
                      <w:r w:rsidRPr="003F4922">
                        <w:rPr>
                          <w:i/>
                          <w:iCs w:val="0"/>
                        </w:rPr>
                        <w:t>Stomoxys calcitrans</w:t>
                      </w:r>
                      <w:r w:rsidRPr="00772CB5">
                        <w:t xml:space="preserve"> in Australia (Atlas of living Australia 2022)</w:t>
                      </w:r>
                      <w:r>
                        <w:t>.</w:t>
                      </w:r>
                      <w:bookmarkEnd w:id="46"/>
                    </w:p>
                  </w:txbxContent>
                </v:textbox>
                <w10:wrap type="topAndBottom" anchorx="margin"/>
              </v:shape>
            </w:pict>
          </mc:Fallback>
        </mc:AlternateContent>
      </w:r>
      <w:r w:rsidR="00BB4945" w:rsidRPr="00D77984">
        <w:rPr>
          <w:noProof/>
          <w:lang w:eastAsia="en-US"/>
        </w:rPr>
        <w:drawing>
          <wp:anchor distT="0" distB="0" distL="114300" distR="114300" simplePos="0" relativeHeight="251675648" behindDoc="0" locked="0" layoutInCell="1" allowOverlap="1" wp14:anchorId="2429A674" wp14:editId="5B94E19D">
            <wp:simplePos x="0" y="0"/>
            <wp:positionH relativeFrom="margin">
              <wp:align>left</wp:align>
            </wp:positionH>
            <wp:positionV relativeFrom="paragraph">
              <wp:posOffset>299085</wp:posOffset>
            </wp:positionV>
            <wp:extent cx="4514372" cy="3589867"/>
            <wp:effectExtent l="0" t="0" r="635" b="0"/>
            <wp:wrapTopAndBottom/>
            <wp:docPr id="1703848152" name="Picture 1" descr="Figure 2 shows a map of Australia.  There are red dots showing the occurrence locations of Stomoxys calcitrans, also known as stable flies.  Most occurrences are on the eastern cost of southern Queensland and New South Wales, and southern Vic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848152" name="Picture 1" descr="Figure 2 shows a map of Australia.  There are red dots showing the occurrence locations of Stomoxys calcitrans, also known as stable flies.  Most occurrences are on the eastern cost of southern Queensland and New South Wales, and southern Victoria."/>
                    <pic:cNvPicPr/>
                  </pic:nvPicPr>
                  <pic:blipFill rotWithShape="1">
                    <a:blip r:embed="rId38"/>
                    <a:srcRect t="4312"/>
                    <a:stretch/>
                  </pic:blipFill>
                  <pic:spPr bwMode="auto">
                    <a:xfrm>
                      <a:off x="0" y="0"/>
                      <a:ext cx="4514372" cy="358986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8"/>
    </w:p>
    <w:p w14:paraId="12D6F842" w14:textId="2DBDBC6C" w:rsidR="005E1D93" w:rsidRDefault="009078AF" w:rsidP="6935FD06">
      <w:pPr>
        <w:pStyle w:val="Heading3a"/>
        <w:rPr>
          <w:lang w:eastAsia="en-US"/>
        </w:rPr>
      </w:pPr>
      <w:r>
        <w:t>Tabanid</w:t>
      </w:r>
      <w:r w:rsidR="005E1D93">
        <w:t>s</w:t>
      </w:r>
    </w:p>
    <w:p w14:paraId="4B61C220" w14:textId="56ACC234" w:rsidR="00995B7C" w:rsidRPr="00805FCC" w:rsidRDefault="005E1D93" w:rsidP="005E1D93">
      <w:r>
        <w:t>There are over 2</w:t>
      </w:r>
      <w:r w:rsidR="0013148D">
        <w:t>3</w:t>
      </w:r>
      <w:r>
        <w:t>0 species of tabanid</w:t>
      </w:r>
      <w:r w:rsidR="00564242">
        <w:t>s</w:t>
      </w:r>
      <w:r w:rsidR="0013148D">
        <w:t xml:space="preserve"> in Australia </w:t>
      </w:r>
      <w:r w:rsidR="00805FCC">
        <w:fldChar w:fldCharType="begin"/>
      </w:r>
      <w:r w:rsidR="006B0536">
        <w:instrText xml:space="preserve"> ADDIN ZOTERO_ITEM CSL_CITATION {"citationID":"27qBaOED","properties":{"formattedCitation":"(Daniels 2016)","plainCitation":"(Daniels 2016)","noteIndex":0},"citationItems":[{"id":8078,"uris":["http://zotero.org/groups/4707929/items/235QD42M"],"itemData":{"id":8078,"type":"chapter","container-title":"Evenhuis, N.L. (ed.), Catalog of the Diptera of the Australasian and Oceanian Regions. (online version).","title":"Family Tabanidae","URL":"Available at: http://hbs.bishopmuseum.org/aocat/hybotidae.html","author":[{"family":"Daniels","given":"G"}],"issued":{"date-parts":[["2016"]]}}}],"schema":"https://github.com/citation-style-language/schema/raw/master/csl-citation.json"} </w:instrText>
      </w:r>
      <w:r w:rsidR="00805FCC">
        <w:fldChar w:fldCharType="separate"/>
      </w:r>
      <w:r w:rsidR="00805FCC">
        <w:rPr>
          <w:noProof/>
        </w:rPr>
        <w:t>(Daniels 2016)</w:t>
      </w:r>
      <w:r w:rsidR="00805FCC">
        <w:fldChar w:fldCharType="end"/>
      </w:r>
      <w:r w:rsidR="00805FCC">
        <w:t xml:space="preserve"> </w:t>
      </w:r>
      <w:r>
        <w:t xml:space="preserve">each adapted to various ecological niches </w:t>
      </w:r>
      <w:r w:rsidR="00ED2BAB">
        <w:t xml:space="preserve">and not all species feed on blood. The species attacking cattle is not well studied although </w:t>
      </w:r>
      <w:r w:rsidR="00805FCC">
        <w:fldChar w:fldCharType="begin"/>
      </w:r>
      <w:r w:rsidR="006B0536">
        <w:instrText xml:space="preserve"> ADDIN ZOTERO_ITEM CSL_CITATION {"citationID":"ihVKN8mt","properties":{"formattedCitation":"(Mackerras 1971)","plainCitation":"(Mackerras 1971)","dontUpdate":true,"noteIndex":0},"citationItems":[{"id":8079,"uris":["http://zotero.org/groups/4707929/items/ZMI9WUYM"],"itemData":{"id":8079,"type":"article-journal","container-title":"Australian Journal of Zoology","ISSN":"1446-5698","page":"54","title":"The Tabanidae (Diptera) of Australia. V. Subfamily Tabaninae, Tribe Tabanini","volume":"4","author":[{"family":"Mackerras","given":"I.M"}],"issued":{"date-parts":[["1971"]]}}}],"schema":"https://github.com/citation-style-language/schema/raw/master/csl-citation.json"} </w:instrText>
      </w:r>
      <w:r w:rsidR="00805FCC">
        <w:fldChar w:fldCharType="separate"/>
      </w:r>
      <w:r w:rsidR="00805FCC">
        <w:rPr>
          <w:noProof/>
        </w:rPr>
        <w:t xml:space="preserve">Mackerras </w:t>
      </w:r>
      <w:r w:rsidR="00564242">
        <w:rPr>
          <w:noProof/>
        </w:rPr>
        <w:t>(</w:t>
      </w:r>
      <w:r w:rsidR="00805FCC">
        <w:rPr>
          <w:noProof/>
        </w:rPr>
        <w:t>1971)</w:t>
      </w:r>
      <w:r w:rsidR="00805FCC">
        <w:fldChar w:fldCharType="end"/>
      </w:r>
      <w:r w:rsidR="00805FCC">
        <w:t xml:space="preserve"> </w:t>
      </w:r>
      <w:r w:rsidR="00ED2BAB">
        <w:t xml:space="preserve">reported specimens of </w:t>
      </w:r>
      <w:r w:rsidR="00ED2BAB" w:rsidRPr="008342AD">
        <w:rPr>
          <w:i/>
        </w:rPr>
        <w:t>Tabanus pallipennis</w:t>
      </w:r>
      <w:r w:rsidR="00ED2BAB">
        <w:t xml:space="preserve">, </w:t>
      </w:r>
      <w:r w:rsidR="00ED2BAB" w:rsidRPr="008342AD">
        <w:rPr>
          <w:i/>
        </w:rPr>
        <w:t>T</w:t>
      </w:r>
      <w:r w:rsidR="00ED2BAB" w:rsidRPr="0054254B">
        <w:rPr>
          <w:i/>
        </w:rPr>
        <w:t>. innotabilis</w:t>
      </w:r>
      <w:r w:rsidR="00ED2BAB">
        <w:rPr>
          <w:i/>
        </w:rPr>
        <w:t xml:space="preserve"> </w:t>
      </w:r>
      <w:r w:rsidR="00ED2BAB">
        <w:t>and</w:t>
      </w:r>
      <w:r w:rsidR="00ED2BAB" w:rsidRPr="008342AD">
        <w:rPr>
          <w:i/>
        </w:rPr>
        <w:t xml:space="preserve"> T. dorsobimaculatus</w:t>
      </w:r>
      <w:r w:rsidR="00ED2BAB">
        <w:t xml:space="preserve"> collected from cattle and</w:t>
      </w:r>
      <w:r w:rsidR="00E84248">
        <w:t xml:space="preserve"> </w:t>
      </w:r>
      <w:r w:rsidR="00D834E2">
        <w:fldChar w:fldCharType="begin"/>
      </w:r>
      <w:r w:rsidR="006B0536">
        <w:instrText xml:space="preserve"> ADDIN ZOTERO_ITEM CSL_CITATION {"citationID":"wbPuL9TQ","properties":{"formattedCitation":"(Muzari et al. 2010)","plainCitation":"(Muzari et al. 2010)","dontUpdate":true,"noteIndex":0},"citationItems":[{"id":8080,"uris":["http://zotero.org/groups/4707929/items/YS63EUDW"],"itemData":{"id":8080,"type":"article-journal","container-title":"Vet Parasitol.","DOI":"10.1016/j.vetpar.2010.08.040","issue":"3-4","page":"191-198","title":"Host preferences of tabanid flies based on identification of blood meals by ELISA - PubMed","volume":"174","author":[{"family":"Muzari","given":"M.O"},{"family":"Burgess","given":"G.W"},{"family":"Skerratt","given":"L.F"},{"family":"Jones","given":"R.E"},{"family":"Duran","given":"T.E"}],"issued":{"date-parts":[["2010"]]}}}],"schema":"https://github.com/citation-style-language/schema/raw/master/csl-citation.json"} </w:instrText>
      </w:r>
      <w:r w:rsidR="00D834E2">
        <w:fldChar w:fldCharType="separate"/>
      </w:r>
      <w:r w:rsidR="00D834E2">
        <w:rPr>
          <w:noProof/>
        </w:rPr>
        <w:t>Muzari et al. (2010)</w:t>
      </w:r>
      <w:r w:rsidR="00D834E2">
        <w:fldChar w:fldCharType="end"/>
      </w:r>
      <w:r w:rsidR="00D834E2">
        <w:t xml:space="preserve"> </w:t>
      </w:r>
      <w:r w:rsidR="00ED2BAB" w:rsidRPr="0086405F">
        <w:rPr>
          <w:rFonts w:cs="Calibri"/>
          <w:szCs w:val="22"/>
        </w:rPr>
        <w:t xml:space="preserve">detected cattle blood in specimens of </w:t>
      </w:r>
      <w:r w:rsidR="00ED2BAB" w:rsidRPr="008342AD">
        <w:rPr>
          <w:rFonts w:cs="Calibri"/>
          <w:i/>
          <w:szCs w:val="22"/>
          <w:lang w:eastAsia="en-AU"/>
        </w:rPr>
        <w:t xml:space="preserve">Tabanus strangmannii, T. concolor T. dorsobimaculatus T. pallipennis, Pseudotabanus silvester </w:t>
      </w:r>
      <w:r w:rsidR="00ED2BAB" w:rsidRPr="008342AD">
        <w:rPr>
          <w:rFonts w:cs="Calibri"/>
          <w:szCs w:val="22"/>
          <w:lang w:eastAsia="en-AU"/>
        </w:rPr>
        <w:t>and</w:t>
      </w:r>
      <w:r w:rsidR="00ED2BAB" w:rsidRPr="008342AD">
        <w:rPr>
          <w:rFonts w:cs="Calibri"/>
          <w:i/>
          <w:szCs w:val="22"/>
          <w:lang w:eastAsia="en-AU"/>
        </w:rPr>
        <w:t xml:space="preserve"> Lilaea fuliginosa</w:t>
      </w:r>
      <w:r w:rsidR="00ED2BAB">
        <w:rPr>
          <w:rFonts w:cs="Calibri"/>
          <w:i/>
          <w:szCs w:val="22"/>
          <w:lang w:eastAsia="en-AU"/>
        </w:rPr>
        <w:t>.</w:t>
      </w:r>
    </w:p>
    <w:p w14:paraId="5BFEC5A1" w14:textId="45C13684" w:rsidR="005E1D93" w:rsidRDefault="005E1D93" w:rsidP="005E1D93">
      <w:r>
        <w:t>Horse flies, also known as March flies, are present year-round across most of Australia</w:t>
      </w:r>
      <w:r w:rsidR="00564242">
        <w:t xml:space="preserve"> </w:t>
      </w:r>
      <w:r w:rsidR="00564242" w:rsidRPr="005E260B">
        <w:t>(</w:t>
      </w:r>
      <w:hyperlink w:anchor="Figure_3" w:history="1">
        <w:r w:rsidR="00135E1D" w:rsidRPr="00236818">
          <w:rPr>
            <w:rStyle w:val="Hyperlink"/>
            <w:color w:val="0D0D0D" w:themeColor="text1" w:themeTint="F2"/>
            <w:u w:val="none"/>
          </w:rPr>
          <w:t>Figure 3</w:t>
        </w:r>
      </w:hyperlink>
      <w:r w:rsidR="00564242" w:rsidRPr="00371B48">
        <w:rPr>
          <w:color w:val="0D0D0D" w:themeColor="text1" w:themeTint="F2"/>
        </w:rPr>
        <w:t>)</w:t>
      </w:r>
      <w:r w:rsidR="00564242" w:rsidRPr="00236818">
        <w:t>.</w:t>
      </w:r>
      <w:r w:rsidR="00ED2BAB" w:rsidRPr="00236818">
        <w:t xml:space="preserve"> </w:t>
      </w:r>
      <w:r>
        <w:t xml:space="preserve">Their populations undergo seasonal fluctuations, with higher abundance during the wet </w:t>
      </w:r>
      <w:r w:rsidR="00236818">
        <w:t xml:space="preserve">season </w:t>
      </w:r>
      <w:r>
        <w:t>in northern Australia</w:t>
      </w:r>
      <w:r w:rsidR="00AB733C">
        <w:t>,</w:t>
      </w:r>
      <w:r w:rsidR="00564242">
        <w:t xml:space="preserve"> and</w:t>
      </w:r>
      <w:r w:rsidR="00AB733C">
        <w:t xml:space="preserve"> in coastal and subcoastal regions of Australia</w:t>
      </w:r>
      <w:r>
        <w:t xml:space="preserve"> </w:t>
      </w:r>
      <w:r>
        <w:rPr>
          <w:shd w:val="clear" w:color="auto" w:fill="FFFFFF"/>
        </w:rPr>
        <w:fldChar w:fldCharType="begin"/>
      </w:r>
      <w:r w:rsidR="006B0536">
        <w:rPr>
          <w:shd w:val="clear" w:color="auto" w:fill="FFFFFF"/>
        </w:rPr>
        <w:instrText xml:space="preserve"> ADDIN ZOTERO_ITEM CSL_CITATION {"citationID":"3MXcn0GM","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Pr>
          <w:shd w:val="clear" w:color="auto" w:fill="FFFFFF"/>
        </w:rPr>
        <w:fldChar w:fldCharType="separate"/>
      </w:r>
      <w:r>
        <w:rPr>
          <w:noProof/>
          <w:shd w:val="clear" w:color="auto" w:fill="FFFFFF"/>
        </w:rPr>
        <w:t>(FlyBoss 2024)</w:t>
      </w:r>
      <w:r>
        <w:rPr>
          <w:shd w:val="clear" w:color="auto" w:fill="FFFFFF"/>
        </w:rPr>
        <w:fldChar w:fldCharType="end"/>
      </w:r>
      <w:r>
        <w:t>.</w:t>
      </w:r>
      <w:r w:rsidR="00AB733C">
        <w:t xml:space="preserve"> In the dry season, their numbers decrease and they tend to be focally distributed around permanent water and swamps </w:t>
      </w:r>
      <w:r w:rsidR="00AB733C">
        <w:fldChar w:fldCharType="begin"/>
      </w:r>
      <w:r w:rsidR="006B0536">
        <w:instrText xml:space="preserve"> ADDIN ZOTERO_ITEM CSL_CITATION {"citationID":"0Ldaxc0d","properties":{"formattedCitation":"(AHA 2021)","plainCitation":"(AHA 2021)","noteIndex":0},"citationItems":[{"id":8015,"uris":["http://zotero.org/groups/4707929/items/JYTJT2LJ"],"itemData":{"id":8015,"type":"report","event-place":"Canberra, Australia","publisher":"Animal Health Australia","publisher-place":"Canberra, Australia","title":"Response strategy: Surra (version 5.0). Australian VeterinaryEmergency Plan (AUSVETPLAN), Edition 5","URL":"https://animalhealthaustralia.com.au//wp-content/uploads/dlm_uploads/2015/11/AUSVETPLANResponseStrategy_Surra_V5.pdf","author":[{"family":"AHA","given":""}],"issued":{"date-parts":[["2021"]]}}}],"schema":"https://github.com/citation-style-language/schema/raw/master/csl-citation.json"} </w:instrText>
      </w:r>
      <w:r w:rsidR="00AB733C">
        <w:fldChar w:fldCharType="separate"/>
      </w:r>
      <w:r w:rsidR="00AB733C">
        <w:rPr>
          <w:noProof/>
        </w:rPr>
        <w:t>(AHA 2021)</w:t>
      </w:r>
      <w:r w:rsidR="00AB733C">
        <w:fldChar w:fldCharType="end"/>
      </w:r>
      <w:r w:rsidR="00AB733C">
        <w:t>.</w:t>
      </w:r>
      <w:r w:rsidR="00196015">
        <w:t xml:space="preserve"> Little is known about the breeding habitats of tabanids, but it is thought that they </w:t>
      </w:r>
      <w:r w:rsidR="00564242">
        <w:t>prefer to</w:t>
      </w:r>
      <w:r w:rsidR="00196015">
        <w:t xml:space="preserve"> breed in or near water, with the larvae living in mud or in the sediment of dams, swamps and creeks (</w:t>
      </w:r>
      <w:r w:rsidR="00196015">
        <w:rPr>
          <w:noProof/>
        </w:rPr>
        <w:t>AHA 2021</w:t>
      </w:r>
      <w:r w:rsidR="00196015">
        <w:t xml:space="preserve">). </w:t>
      </w:r>
    </w:p>
    <w:p w14:paraId="493310DC" w14:textId="642402DB" w:rsidR="007D1BC3" w:rsidRDefault="00CE54DF" w:rsidP="005E1D93">
      <w:r>
        <w:rPr>
          <w:shd w:val="clear" w:color="auto" w:fill="FFFFFF"/>
        </w:rPr>
        <w:t>Horse</w:t>
      </w:r>
      <w:r w:rsidR="005E1D93">
        <w:rPr>
          <w:shd w:val="clear" w:color="auto" w:fill="FFFFFF"/>
        </w:rPr>
        <w:t xml:space="preserve"> flies are not host specific, mostly preferring to feed on wildlife, so they do not </w:t>
      </w:r>
      <w:r w:rsidR="00ED2BAB">
        <w:rPr>
          <w:shd w:val="clear" w:color="auto" w:fill="FFFFFF"/>
        </w:rPr>
        <w:t xml:space="preserve">often </w:t>
      </w:r>
      <w:r w:rsidR="005E1D93">
        <w:rPr>
          <w:shd w:val="clear" w:color="auto" w:fill="FFFFFF"/>
        </w:rPr>
        <w:t xml:space="preserve">cause severe problems </w:t>
      </w:r>
      <w:r w:rsidR="007D1BC3">
        <w:rPr>
          <w:shd w:val="clear" w:color="auto" w:fill="FFFFFF"/>
        </w:rPr>
        <w:t>for</w:t>
      </w:r>
      <w:r w:rsidR="005E1D93">
        <w:rPr>
          <w:shd w:val="clear" w:color="auto" w:fill="FFFFFF"/>
        </w:rPr>
        <w:t xml:space="preserve"> cattle. However, the </w:t>
      </w:r>
      <w:r w:rsidR="005E1D93">
        <w:t xml:space="preserve">female flies are aggressive </w:t>
      </w:r>
      <w:r w:rsidR="00196015">
        <w:t xml:space="preserve">daytime </w:t>
      </w:r>
      <w:r w:rsidR="005E1D93">
        <w:t xml:space="preserve">biters and cause considerable pain and irritation. </w:t>
      </w:r>
      <w:r w:rsidR="00ED2BAB">
        <w:t xml:space="preserve">Their painful bite can trigger host grooming that disturbs the fly mid-meal and can lead to interrupted feeding where partially fed flies feed on multiple hosts in quick succession. This interrupted feeding </w:t>
      </w:r>
      <w:r w:rsidR="007D1BC3">
        <w:t>behaviour is</w:t>
      </w:r>
      <w:r w:rsidR="00ED2BAB">
        <w:t xml:space="preserve"> a major contributor to the transmission of viruses between animals. </w:t>
      </w:r>
      <w:r w:rsidR="005E1D93">
        <w:t>Tabanids are vectors for several important livestock diseases exotic to Australia, such as</w:t>
      </w:r>
      <w:r w:rsidR="00ED2BAB">
        <w:t xml:space="preserve"> Equine Infectious Anaemia and S</w:t>
      </w:r>
      <w:r w:rsidR="005E1D93">
        <w:t xml:space="preserve">urra. </w:t>
      </w:r>
    </w:p>
    <w:p w14:paraId="2EDA676A" w14:textId="6D94C288" w:rsidR="00E60EB9" w:rsidRDefault="003C4E87" w:rsidP="00013E5B">
      <w:pPr>
        <w:pStyle w:val="Heading3a"/>
        <w:rPr>
          <w:lang w:eastAsia="en-US"/>
        </w:rPr>
      </w:pPr>
      <w:bookmarkStart w:id="41" w:name="_Ref165973593"/>
      <w:r w:rsidRPr="00013E5B">
        <w:rPr>
          <w:noProof/>
        </w:rPr>
        <w:lastRenderedPageBreak/>
        <w:drawing>
          <wp:anchor distT="0" distB="0" distL="114300" distR="114300" simplePos="0" relativeHeight="251676672" behindDoc="0" locked="0" layoutInCell="1" allowOverlap="1" wp14:anchorId="23ADEA2C" wp14:editId="1A10134C">
            <wp:simplePos x="0" y="0"/>
            <wp:positionH relativeFrom="margin">
              <wp:align>left</wp:align>
            </wp:positionH>
            <wp:positionV relativeFrom="paragraph">
              <wp:posOffset>1426845</wp:posOffset>
            </wp:positionV>
            <wp:extent cx="4514215" cy="3706590"/>
            <wp:effectExtent l="0" t="0" r="635" b="8255"/>
            <wp:wrapTopAndBottom/>
            <wp:docPr id="1280926044" name="Picture 1" descr="Figure 3 shows a map of Australia.  There are red dots showing the occurrence locations of Tabanidae species, also known as Horse or March flies.  The red dots are mostly along the coastal areas, especially South East and Southern Australian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26044" name="Picture 1" descr="Figure 3 shows a map of Australia.  There are red dots showing the occurrence locations of Tabanidae species, also known as Horse or March flies.  The red dots are mostly along the coastal areas, especially South East and Southern Australian regions"/>
                    <pic:cNvPicPr/>
                  </pic:nvPicPr>
                  <pic:blipFill rotWithShape="1">
                    <a:blip r:embed="rId39"/>
                    <a:srcRect t="4275" r="4716"/>
                    <a:stretch/>
                  </pic:blipFill>
                  <pic:spPr bwMode="auto">
                    <a:xfrm>
                      <a:off x="0" y="0"/>
                      <a:ext cx="4514215" cy="3706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1"/>
      <w:r>
        <w:rPr>
          <w:noProof/>
        </w:rPr>
        <mc:AlternateContent>
          <mc:Choice Requires="wps">
            <w:drawing>
              <wp:anchor distT="0" distB="0" distL="114300" distR="114300" simplePos="0" relativeHeight="251685888" behindDoc="0" locked="0" layoutInCell="1" allowOverlap="1" wp14:anchorId="419CAD47" wp14:editId="03CC5D4E">
                <wp:simplePos x="0" y="0"/>
                <wp:positionH relativeFrom="margin">
                  <wp:align>right</wp:align>
                </wp:positionH>
                <wp:positionV relativeFrom="paragraph">
                  <wp:posOffset>1000125</wp:posOffset>
                </wp:positionV>
                <wp:extent cx="5724525" cy="457200"/>
                <wp:effectExtent l="0" t="0" r="9525" b="0"/>
                <wp:wrapTopAndBottom/>
                <wp:docPr id="1120717520" name="Text Box 1"/>
                <wp:cNvGraphicFramePr/>
                <a:graphic xmlns:a="http://schemas.openxmlformats.org/drawingml/2006/main">
                  <a:graphicData uri="http://schemas.microsoft.com/office/word/2010/wordprocessingShape">
                    <wps:wsp>
                      <wps:cNvSpPr txBox="1"/>
                      <wps:spPr>
                        <a:xfrm>
                          <a:off x="0" y="0"/>
                          <a:ext cx="5724525" cy="457200"/>
                        </a:xfrm>
                        <a:prstGeom prst="rect">
                          <a:avLst/>
                        </a:prstGeom>
                        <a:solidFill>
                          <a:prstClr val="white"/>
                        </a:solidFill>
                        <a:ln>
                          <a:noFill/>
                        </a:ln>
                      </wps:spPr>
                      <wps:txbx>
                        <w:txbxContent>
                          <w:p w14:paraId="54BA4638" w14:textId="38DE15DC" w:rsidR="003C4E87" w:rsidRPr="0079476C" w:rsidRDefault="003C4E87" w:rsidP="003C4E87">
                            <w:pPr>
                              <w:pStyle w:val="Caption"/>
                              <w:rPr>
                                <w:noProof/>
                              </w:rPr>
                            </w:pPr>
                            <w:bookmarkStart w:id="42" w:name="Figure_3"/>
                            <w:bookmarkStart w:id="43" w:name="_Toc195772935"/>
                            <w:bookmarkEnd w:id="42"/>
                            <w:r>
                              <w:t xml:space="preserve">Figure </w:t>
                            </w:r>
                            <w:r w:rsidR="00AB1C17">
                              <w:fldChar w:fldCharType="begin"/>
                            </w:r>
                            <w:r w:rsidR="00AB1C17">
                              <w:instrText xml:space="preserve"> SEQ Figure \* ARABIC </w:instrText>
                            </w:r>
                            <w:r w:rsidR="00AB1C17">
                              <w:fldChar w:fldCharType="separate"/>
                            </w:r>
                            <w:r w:rsidR="007E2B2C">
                              <w:rPr>
                                <w:noProof/>
                              </w:rPr>
                              <w:t>3</w:t>
                            </w:r>
                            <w:r w:rsidR="00AB1C17">
                              <w:fldChar w:fldCharType="end"/>
                            </w:r>
                            <w:r>
                              <w:t xml:space="preserve">. </w:t>
                            </w:r>
                            <w:r w:rsidRPr="00203BCD">
                              <w:t xml:space="preserve">Occurrence reports of </w:t>
                            </w:r>
                            <w:r w:rsidRPr="003F4922">
                              <w:rPr>
                                <w:i/>
                                <w:iCs w:val="0"/>
                              </w:rPr>
                              <w:t>Tabanidae</w:t>
                            </w:r>
                            <w:r w:rsidRPr="00203BCD">
                              <w:t xml:space="preserve"> sp</w:t>
                            </w:r>
                            <w:r w:rsidR="00371B48">
                              <w:t>ecies</w:t>
                            </w:r>
                            <w:r w:rsidRPr="00203BCD">
                              <w:t xml:space="preserve"> in Australia (Atlas of living Australia 202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9CAD47" id="_x0000_s1030" type="#_x0000_t202" style="position:absolute;margin-left:399.55pt;margin-top:78.75pt;width:450.75pt;height:36pt;z-index:2516858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" stroked="f">
                <v:textbox inset="0,0,0,0">
                  <w:txbxContent>
                    <w:p w14:paraId="54BA4638" w14:textId="38DE15DC" w:rsidR="003C4E87" w:rsidRPr="0079476C" w:rsidRDefault="003C4E87" w:rsidP="003C4E87">
                      <w:pPr>
                        <w:pStyle w:val="Caption"/>
                        <w:rPr>
                          <w:noProof/>
                        </w:rPr>
                      </w:pPr>
                      <w:bookmarkStart w:id="50" w:name="Figure_3"/>
                      <w:bookmarkStart w:id="51" w:name="_Toc195772935"/>
                      <w:bookmarkEnd w:id="50"/>
                      <w:r>
                        <w:t xml:space="preserve">Figure </w:t>
                      </w:r>
                      <w:r w:rsidR="00AB1C17">
                        <w:fldChar w:fldCharType="begin"/>
                      </w:r>
                      <w:r w:rsidR="00AB1C17">
                        <w:instrText xml:space="preserve"> SEQ Figure \* ARABIC </w:instrText>
                      </w:r>
                      <w:r w:rsidR="00AB1C17">
                        <w:fldChar w:fldCharType="separate"/>
                      </w:r>
                      <w:r w:rsidR="007E2B2C">
                        <w:rPr>
                          <w:noProof/>
                        </w:rPr>
                        <w:t>3</w:t>
                      </w:r>
                      <w:r w:rsidR="00AB1C17">
                        <w:fldChar w:fldCharType="end"/>
                      </w:r>
                      <w:r>
                        <w:t xml:space="preserve">. </w:t>
                      </w:r>
                      <w:r w:rsidRPr="00203BCD">
                        <w:t xml:space="preserve">Occurrence reports of </w:t>
                      </w:r>
                      <w:r w:rsidRPr="003F4922">
                        <w:rPr>
                          <w:i/>
                          <w:iCs w:val="0"/>
                        </w:rPr>
                        <w:t>Tabanidae</w:t>
                      </w:r>
                      <w:r w:rsidRPr="00203BCD">
                        <w:t xml:space="preserve"> sp</w:t>
                      </w:r>
                      <w:r w:rsidR="00371B48">
                        <w:t>ecies</w:t>
                      </w:r>
                      <w:r w:rsidRPr="00203BCD">
                        <w:t xml:space="preserve"> in Australia (Atlas of living Australia 2022).</w:t>
                      </w:r>
                      <w:bookmarkEnd w:id="51"/>
                    </w:p>
                  </w:txbxContent>
                </v:textbox>
                <w10:wrap type="topAndBottom" anchorx="margin"/>
              </v:shape>
            </w:pict>
          </mc:Fallback>
        </mc:AlternateContent>
      </w:r>
      <w:r w:rsidR="005E1D93">
        <w:t xml:space="preserve">Because </w:t>
      </w:r>
      <w:r w:rsidR="00CE54DF">
        <w:t xml:space="preserve">horse </w:t>
      </w:r>
      <w:r w:rsidR="005E1D93">
        <w:t>flies are not host-specific, they are difficult to contro</w:t>
      </w:r>
      <w:r w:rsidR="007D1BC3">
        <w:t>l</w:t>
      </w:r>
      <w:r w:rsidR="002B765A">
        <w:t xml:space="preserve">. </w:t>
      </w:r>
      <w:r w:rsidR="007D1BC3">
        <w:t xml:space="preserve">Given their preference for woodlands and waterways, contact between horse flies and cattle can be minimised by grazing animals in open pastures during peak fly </w:t>
      </w:r>
      <w:r w:rsidR="005E1D93">
        <w:rPr>
          <w:shd w:val="clear" w:color="auto" w:fill="FFFFFF"/>
        </w:rPr>
        <w:t xml:space="preserve">activity </w:t>
      </w:r>
      <w:r w:rsidR="005E1D93">
        <w:rPr>
          <w:shd w:val="clear" w:color="auto" w:fill="FFFFFF"/>
        </w:rPr>
        <w:fldChar w:fldCharType="begin"/>
      </w:r>
      <w:r w:rsidR="006B0536">
        <w:rPr>
          <w:shd w:val="clear" w:color="auto" w:fill="FFFFFF"/>
        </w:rPr>
        <w:instrText xml:space="preserve"> ADDIN ZOTERO_ITEM CSL_CITATION {"citationID":"8Dso4TJp","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5E1D93">
        <w:rPr>
          <w:shd w:val="clear" w:color="auto" w:fill="FFFFFF"/>
        </w:rPr>
        <w:fldChar w:fldCharType="separate"/>
      </w:r>
      <w:r w:rsidR="005E1D93">
        <w:rPr>
          <w:noProof/>
          <w:shd w:val="clear" w:color="auto" w:fill="FFFFFF"/>
        </w:rPr>
        <w:t>(FlyBoss 2024)</w:t>
      </w:r>
      <w:r w:rsidR="005E1D93">
        <w:rPr>
          <w:shd w:val="clear" w:color="auto" w:fill="FFFFFF"/>
        </w:rPr>
        <w:fldChar w:fldCharType="end"/>
      </w:r>
      <w:r w:rsidR="005E1D93">
        <w:rPr>
          <w:shd w:val="clear" w:color="auto" w:fill="FFFFFF"/>
        </w:rPr>
        <w:t>.</w:t>
      </w:r>
      <w:r w:rsidR="00196015">
        <w:rPr>
          <w:shd w:val="clear" w:color="auto" w:fill="FFFFFF"/>
        </w:rPr>
        <w:t xml:space="preserve"> Tabanids will not enter buildings looking for hosts </w:t>
      </w:r>
      <w:r w:rsidR="00196015">
        <w:t>(</w:t>
      </w:r>
      <w:r w:rsidR="00196015">
        <w:rPr>
          <w:noProof/>
        </w:rPr>
        <w:t>AHA 2021</w:t>
      </w:r>
      <w:r w:rsidR="00196015">
        <w:t>).</w:t>
      </w:r>
    </w:p>
    <w:p w14:paraId="01CE53FC" w14:textId="6789DC6E" w:rsidR="00D77984" w:rsidRPr="00DB5BF0" w:rsidRDefault="00FB5D71" w:rsidP="00013E5B">
      <w:pPr>
        <w:pStyle w:val="Heading3a"/>
        <w:rPr>
          <w:lang w:eastAsia="en-US"/>
        </w:rPr>
      </w:pPr>
      <w:r>
        <w:rPr>
          <w:lang w:eastAsia="en-US"/>
        </w:rPr>
        <w:t>Australian bush</w:t>
      </w:r>
      <w:r w:rsidR="00BA39B8">
        <w:rPr>
          <w:lang w:eastAsia="en-US"/>
        </w:rPr>
        <w:t xml:space="preserve"> </w:t>
      </w:r>
      <w:r>
        <w:rPr>
          <w:lang w:eastAsia="en-US"/>
        </w:rPr>
        <w:t xml:space="preserve">fly and </w:t>
      </w:r>
      <w:r w:rsidRPr="00013E5B">
        <w:t>common</w:t>
      </w:r>
      <w:r>
        <w:rPr>
          <w:lang w:eastAsia="en-US"/>
        </w:rPr>
        <w:t xml:space="preserve"> house fly</w:t>
      </w:r>
    </w:p>
    <w:p w14:paraId="72870E33" w14:textId="14AEB433" w:rsidR="00013E5B" w:rsidRDefault="00B71A0A" w:rsidP="007D1BC3">
      <w:pPr>
        <w:rPr>
          <w:lang w:eastAsia="en-US"/>
        </w:rPr>
      </w:pPr>
      <w:r>
        <w:t>The common h</w:t>
      </w:r>
      <w:r w:rsidRPr="009950D7">
        <w:t>ousefl</w:t>
      </w:r>
      <w:r>
        <w:t>y</w:t>
      </w:r>
      <w:r w:rsidRPr="009950D7">
        <w:t xml:space="preserve"> (</w:t>
      </w:r>
      <w:r w:rsidRPr="6935FD06">
        <w:rPr>
          <w:i/>
          <w:iCs/>
        </w:rPr>
        <w:t>M. domestica</w:t>
      </w:r>
      <w:r w:rsidRPr="009950D7">
        <w:t xml:space="preserve">) </w:t>
      </w:r>
      <w:r>
        <w:t xml:space="preserve">and </w:t>
      </w:r>
      <w:r>
        <w:rPr>
          <w:lang w:eastAsia="en-US"/>
        </w:rPr>
        <w:t>Australian bush</w:t>
      </w:r>
      <w:r w:rsidR="00BA39B8">
        <w:rPr>
          <w:lang w:eastAsia="en-US"/>
        </w:rPr>
        <w:t xml:space="preserve"> </w:t>
      </w:r>
      <w:r>
        <w:rPr>
          <w:lang w:eastAsia="en-US"/>
        </w:rPr>
        <w:t>fly (</w:t>
      </w:r>
      <w:r w:rsidRPr="6935FD06">
        <w:rPr>
          <w:i/>
          <w:iCs/>
        </w:rPr>
        <w:t xml:space="preserve">M. vetustissima) </w:t>
      </w:r>
      <w:r>
        <w:rPr>
          <w:lang w:eastAsia="en-US"/>
        </w:rPr>
        <w:t xml:space="preserve">do not bite, instead they feed on </w:t>
      </w:r>
      <w:r w:rsidR="00ED2BAB">
        <w:rPr>
          <w:lang w:eastAsia="en-US"/>
        </w:rPr>
        <w:t xml:space="preserve">secretions </w:t>
      </w:r>
      <w:r>
        <w:rPr>
          <w:lang w:eastAsia="en-US"/>
        </w:rPr>
        <w:t>from the skin, eyes, mouth</w:t>
      </w:r>
      <w:r w:rsidR="00C772D0">
        <w:rPr>
          <w:lang w:eastAsia="en-US"/>
        </w:rPr>
        <w:t>,</w:t>
      </w:r>
      <w:r>
        <w:rPr>
          <w:lang w:eastAsia="en-US"/>
        </w:rPr>
        <w:t xml:space="preserve"> nose </w:t>
      </w:r>
      <w:r w:rsidR="00CA6EFE">
        <w:rPr>
          <w:lang w:eastAsia="en-US"/>
        </w:rPr>
        <w:t>and</w:t>
      </w:r>
      <w:r w:rsidR="00FB5D71">
        <w:rPr>
          <w:lang w:eastAsia="en-US"/>
        </w:rPr>
        <w:t xml:space="preserve"> wounds</w:t>
      </w:r>
      <w:r w:rsidR="00C772D0">
        <w:rPr>
          <w:lang w:eastAsia="en-US"/>
        </w:rPr>
        <w:t xml:space="preserve"> of cattle</w:t>
      </w:r>
      <w:r>
        <w:rPr>
          <w:lang w:eastAsia="en-US"/>
        </w:rPr>
        <w:t xml:space="preserve">. </w:t>
      </w:r>
      <w:r w:rsidR="0027620A">
        <w:rPr>
          <w:lang w:eastAsia="en-US"/>
        </w:rPr>
        <w:t xml:space="preserve">Their feeding behaviour </w:t>
      </w:r>
      <w:r w:rsidR="007D1BC3">
        <w:rPr>
          <w:lang w:eastAsia="en-US"/>
        </w:rPr>
        <w:t>causes</w:t>
      </w:r>
      <w:r w:rsidR="0027620A">
        <w:rPr>
          <w:lang w:eastAsia="en-US"/>
        </w:rPr>
        <w:t xml:space="preserve"> irritation to cattle and spread</w:t>
      </w:r>
      <w:r w:rsidR="007D1BC3">
        <w:rPr>
          <w:lang w:eastAsia="en-US"/>
        </w:rPr>
        <w:t>s</w:t>
      </w:r>
      <w:r w:rsidR="0027620A">
        <w:rPr>
          <w:lang w:eastAsia="en-US"/>
        </w:rPr>
        <w:t xml:space="preserve"> diseases such as pink eye. </w:t>
      </w:r>
      <w:r w:rsidR="00FB5D71">
        <w:rPr>
          <w:lang w:eastAsia="en-US"/>
        </w:rPr>
        <w:t>Bushflies</w:t>
      </w:r>
      <w:r>
        <w:rPr>
          <w:lang w:eastAsia="en-US"/>
        </w:rPr>
        <w:t xml:space="preserve"> breed in</w:t>
      </w:r>
      <w:r w:rsidR="00FB5D71">
        <w:rPr>
          <w:lang w:eastAsia="en-US"/>
        </w:rPr>
        <w:t xml:space="preserve"> older</w:t>
      </w:r>
      <w:r>
        <w:rPr>
          <w:lang w:eastAsia="en-US"/>
        </w:rPr>
        <w:t xml:space="preserve"> manure pats in pastures (not feedlots) and other animal dung</w:t>
      </w:r>
      <w:r w:rsidR="00BA39B8">
        <w:rPr>
          <w:lang w:eastAsia="en-US"/>
        </w:rPr>
        <w:t>.</w:t>
      </w:r>
      <w:r w:rsidR="0027620A">
        <w:rPr>
          <w:shd w:val="clear" w:color="auto" w:fill="FFFFFF"/>
        </w:rPr>
        <w:t xml:space="preserve"> </w:t>
      </w:r>
      <w:r>
        <w:rPr>
          <w:lang w:eastAsia="en-US"/>
        </w:rPr>
        <w:t>Both fly species are found across Australia (</w:t>
      </w:r>
      <w:hyperlink w:anchor="Figure_4" w:history="1">
        <w:r w:rsidR="00DF6843" w:rsidRPr="00236818">
          <w:rPr>
            <w:rStyle w:val="Hyperlink"/>
            <w:u w:val="none"/>
            <w:shd w:val="clear" w:color="auto" w:fill="FFFFFF"/>
          </w:rPr>
          <w:t>Figure 4</w:t>
        </w:r>
      </w:hyperlink>
      <w:r w:rsidR="00DF6843">
        <w:rPr>
          <w:shd w:val="clear" w:color="auto" w:fill="FFFFFF"/>
        </w:rPr>
        <w:t xml:space="preserve"> and </w:t>
      </w:r>
      <w:hyperlink w:anchor="Figure_5" w:history="1">
        <w:r w:rsidR="00DF6843" w:rsidRPr="00236818">
          <w:rPr>
            <w:rStyle w:val="Hyperlink"/>
            <w:u w:val="none"/>
            <w:shd w:val="clear" w:color="auto" w:fill="FFFFFF"/>
          </w:rPr>
          <w:t>Figure 5</w:t>
        </w:r>
      </w:hyperlink>
      <w:r w:rsidR="00DF6843">
        <w:rPr>
          <w:shd w:val="clear" w:color="auto" w:fill="FFFFFF"/>
        </w:rPr>
        <w:t>)</w:t>
      </w:r>
      <w:r w:rsidR="00CE54DF">
        <w:rPr>
          <w:lang w:eastAsia="en-US"/>
        </w:rPr>
        <w:t xml:space="preserve">. </w:t>
      </w:r>
      <w:r>
        <w:rPr>
          <w:lang w:eastAsia="en-US"/>
        </w:rPr>
        <w:t xml:space="preserve">They are attracted to feedlots in large numbers to feed on cattle. Two studies looking at fly populations in feedlots in Queensland and NSW reported that house flies and bush flies </w:t>
      </w:r>
      <w:r>
        <w:t xml:space="preserve">accounted for </w:t>
      </w:r>
      <w:r w:rsidR="007D1BC3">
        <w:t xml:space="preserve">approximately </w:t>
      </w:r>
      <w:r>
        <w:t>67% and 21%, respectively of the total</w:t>
      </w:r>
      <w:r w:rsidR="00ED2BAB">
        <w:t xml:space="preserve"> pest</w:t>
      </w:r>
      <w:r>
        <w:t xml:space="preserve"> fly population </w:t>
      </w:r>
      <w:r>
        <w:fldChar w:fldCharType="begin"/>
      </w:r>
      <w:r w:rsidR="006B0536">
        <w:instrText xml:space="preserve"> ADDIN ZOTERO_ITEM CSL_CITATION {"citationID":"LYTzeXpR","properties":{"formattedCitation":"(Godwin et al. 2017a; Hogsette et al. 2012b)","plainCitation":"(Godwin et al. 2017a; Hogsette et al. 2012b)","dontUpdate":true,"noteIndex":0},"citationItems":[{"id":6299,"uris":["http://zotero.org/groups/4707929/items/PFG4NE8N"],"itemData":{"id":6299,"type":"article-journal","container-title":"Animal Production Science","DOI":"10.1071/AN16112","issue":"2","journalAbbreviation":"Anim Prod Sci","note":"publisher: CSIRO Publishing","page":"343–349","source":"Google Scholar","title":"Predicting nuisance fly outbreaks on cattle feedlots in subtropical Australia","volume":"58","author":[{"family":"Godwin","given":"R. M."},{"family":"Mayer","given":"David G."},{"family":"Brown","given":"Geoffrey W."},{"family":"Leemon","given":"Diana M."},{"family":"James","given":"P. J."}],"issued":{"date-parts":[["2017"]]}}},{"id":6770,"uris":["http://zotero.org/groups/4707929/items/8MIN5RYL"],"itemData":{"id":6770,"type":"article-journal","container-title":"Medical and Veterinary Entomology","DOI":"10.1111/j.1365-2915.2011.00981.x","issue":"1","journalAbbreviation":"Med Vet Entomol","note":"publisher: Wiley Online Library","page":"46–55","source":"Google Scholar","title":"Nuisance flies on Australian cattle feedlots: immature populations","title-short":"Nuisance flies on Australian cattle feedlots","volume":"26","author":[{"family":"Hogsette","given":"J. A."},{"family":"Urech","given":"R."},{"family":"Green","given":"P. E."},{"family":"Skerman","given":"A."},{"family":"Elson-Harris","given":"MM"},{"family":"Bright","given":"R. L."},{"family":"Brown","given":"Geoffrey W."}],"issued":{"date-parts":[["2012"]]}}}],"schema":"https://github.com/citation-style-language/schema/raw/master/csl-citation.json"} </w:instrText>
      </w:r>
      <w:r>
        <w:fldChar w:fldCharType="separate"/>
      </w:r>
      <w:r>
        <w:rPr>
          <w:noProof/>
        </w:rPr>
        <w:t>(Godwin et al. 2017; Hogsette et al. 2012)</w:t>
      </w:r>
      <w:r>
        <w:fldChar w:fldCharType="end"/>
      </w:r>
      <w:r>
        <w:t>.</w:t>
      </w:r>
      <w:r w:rsidR="007D1BC3">
        <w:t xml:space="preserve"> </w:t>
      </w:r>
      <w:r w:rsidR="00FB5D71">
        <w:rPr>
          <w:lang w:eastAsia="en-US"/>
        </w:rPr>
        <w:t>Bush</w:t>
      </w:r>
      <w:r w:rsidR="00BA39B8">
        <w:rPr>
          <w:lang w:eastAsia="en-US"/>
        </w:rPr>
        <w:t xml:space="preserve"> </w:t>
      </w:r>
      <w:r w:rsidR="00FB5D71">
        <w:rPr>
          <w:lang w:eastAsia="en-US"/>
        </w:rPr>
        <w:t xml:space="preserve">flies are </w:t>
      </w:r>
      <w:r>
        <w:rPr>
          <w:lang w:eastAsia="en-US"/>
        </w:rPr>
        <w:t xml:space="preserve">at </w:t>
      </w:r>
      <w:r>
        <w:t xml:space="preserve">their </w:t>
      </w:r>
      <w:r>
        <w:rPr>
          <w:lang w:eastAsia="en-US"/>
        </w:rPr>
        <w:t xml:space="preserve">highest abundance in </w:t>
      </w:r>
      <w:r w:rsidR="00FB5D71">
        <w:rPr>
          <w:lang w:eastAsia="en-US"/>
        </w:rPr>
        <w:t xml:space="preserve">late spring and early </w:t>
      </w:r>
      <w:r>
        <w:rPr>
          <w:lang w:eastAsia="en-US"/>
        </w:rPr>
        <w:t>summe</w:t>
      </w:r>
      <w:r w:rsidR="00995B7C">
        <w:rPr>
          <w:lang w:eastAsia="en-US"/>
        </w:rPr>
        <w:t>r</w:t>
      </w:r>
      <w:r>
        <w:rPr>
          <w:lang w:eastAsia="en-US"/>
        </w:rPr>
        <w:t xml:space="preserve">. </w:t>
      </w:r>
      <w:r w:rsidR="00FB5D71">
        <w:rPr>
          <w:lang w:eastAsia="en-US"/>
        </w:rPr>
        <w:t xml:space="preserve">In </w:t>
      </w:r>
      <w:r w:rsidR="00995B7C">
        <w:rPr>
          <w:lang w:eastAsia="en-US"/>
        </w:rPr>
        <w:t>n</w:t>
      </w:r>
      <w:r w:rsidR="00FB5D71">
        <w:rPr>
          <w:lang w:eastAsia="en-US"/>
        </w:rPr>
        <w:t>orthern Australia, bushflies occur year-round and are active over winter</w:t>
      </w:r>
      <w:r w:rsidR="00E7768F">
        <w:rPr>
          <w:lang w:eastAsia="en-US"/>
        </w:rPr>
        <w:t>/ dry season</w:t>
      </w:r>
      <w:r w:rsidR="00FB5D71">
        <w:rPr>
          <w:lang w:eastAsia="en-US"/>
        </w:rPr>
        <w:t xml:space="preserve">. </w:t>
      </w:r>
      <w:r>
        <w:rPr>
          <w:lang w:eastAsia="en-US"/>
        </w:rPr>
        <w:t>In southern areas of Australia, bush flies d</w:t>
      </w:r>
      <w:r w:rsidR="00FB5D71">
        <w:rPr>
          <w:lang w:eastAsia="en-US"/>
        </w:rPr>
        <w:t>i</w:t>
      </w:r>
      <w:r>
        <w:rPr>
          <w:lang w:eastAsia="en-US"/>
        </w:rPr>
        <w:t xml:space="preserve">e out over the winter and </w:t>
      </w:r>
      <w:r w:rsidR="00FB5D71">
        <w:rPr>
          <w:lang w:eastAsia="en-US"/>
        </w:rPr>
        <w:t xml:space="preserve">flies from northern parts of Australia immigrate and </w:t>
      </w:r>
      <w:r>
        <w:rPr>
          <w:lang w:eastAsia="en-US"/>
        </w:rPr>
        <w:t xml:space="preserve">reinvade during spring and summer. </w:t>
      </w:r>
      <w:r w:rsidR="00F106F2">
        <w:rPr>
          <w:lang w:eastAsia="en-US"/>
        </w:rPr>
        <w:t xml:space="preserve">House fly numbers peak </w:t>
      </w:r>
      <w:r w:rsidR="007D1BC3">
        <w:rPr>
          <w:lang w:eastAsia="en-US"/>
        </w:rPr>
        <w:t>from</w:t>
      </w:r>
      <w:r w:rsidR="00F106F2">
        <w:rPr>
          <w:lang w:eastAsia="en-US"/>
        </w:rPr>
        <w:t xml:space="preserve"> spring </w:t>
      </w:r>
      <w:r w:rsidR="007D1BC3">
        <w:rPr>
          <w:lang w:eastAsia="en-US"/>
        </w:rPr>
        <w:t xml:space="preserve">to </w:t>
      </w:r>
      <w:r w:rsidR="00F106F2">
        <w:rPr>
          <w:lang w:eastAsia="en-US"/>
        </w:rPr>
        <w:t>autumn, and especially after summer rain. Increasing temperature and humidity increase</w:t>
      </w:r>
      <w:r w:rsidR="00ED2BAB">
        <w:rPr>
          <w:lang w:eastAsia="en-US"/>
        </w:rPr>
        <w:t>s</w:t>
      </w:r>
      <w:r w:rsidR="00F106F2">
        <w:rPr>
          <w:lang w:eastAsia="en-US"/>
        </w:rPr>
        <w:t xml:space="preserve"> numbers </w:t>
      </w:r>
      <w:r w:rsidR="00F106F2">
        <w:rPr>
          <w:shd w:val="clear" w:color="auto" w:fill="FFFFFF"/>
        </w:rPr>
        <w:fldChar w:fldCharType="begin"/>
      </w:r>
      <w:r w:rsidR="006B0536">
        <w:rPr>
          <w:shd w:val="clear" w:color="auto" w:fill="FFFFFF"/>
        </w:rPr>
        <w:instrText xml:space="preserve"> ADDIN ZOTERO_ITEM CSL_CITATION {"citationID":"ANLWPtq7","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F106F2">
        <w:rPr>
          <w:shd w:val="clear" w:color="auto" w:fill="FFFFFF"/>
        </w:rPr>
        <w:fldChar w:fldCharType="separate"/>
      </w:r>
      <w:r w:rsidR="00F106F2">
        <w:rPr>
          <w:noProof/>
          <w:shd w:val="clear" w:color="auto" w:fill="FFFFFF"/>
        </w:rPr>
        <w:t>(FlyBoss 2024)</w:t>
      </w:r>
      <w:r w:rsidR="00F106F2">
        <w:rPr>
          <w:shd w:val="clear" w:color="auto" w:fill="FFFFFF"/>
        </w:rPr>
        <w:fldChar w:fldCharType="end"/>
      </w:r>
      <w:r w:rsidR="00F106F2">
        <w:rPr>
          <w:shd w:val="clear" w:color="auto" w:fill="FFFFFF"/>
        </w:rPr>
        <w:t>.</w:t>
      </w:r>
    </w:p>
    <w:bookmarkStart w:id="44" w:name="_Ref165973645"/>
    <w:bookmarkStart w:id="45" w:name="_Ref160980456"/>
    <w:p w14:paraId="623AA904" w14:textId="0BF02AFC" w:rsidR="00635FB6" w:rsidRDefault="00140D42" w:rsidP="00635FB6">
      <w:r>
        <w:rPr>
          <w:noProof/>
        </w:rPr>
        <w:lastRenderedPageBreak/>
        <mc:AlternateContent>
          <mc:Choice Requires="wps">
            <w:drawing>
              <wp:anchor distT="0" distB="0" distL="114300" distR="114300" simplePos="0" relativeHeight="251696128" behindDoc="0" locked="0" layoutInCell="1" allowOverlap="1" wp14:anchorId="6460C41E" wp14:editId="53356CC0">
                <wp:simplePos x="0" y="0"/>
                <wp:positionH relativeFrom="margin">
                  <wp:align>right</wp:align>
                </wp:positionH>
                <wp:positionV relativeFrom="paragraph">
                  <wp:posOffset>4343400</wp:posOffset>
                </wp:positionV>
                <wp:extent cx="5686425" cy="457200"/>
                <wp:effectExtent l="0" t="0" r="9525" b="0"/>
                <wp:wrapTopAndBottom/>
                <wp:docPr id="934455819" name="Text Box 1"/>
                <wp:cNvGraphicFramePr/>
                <a:graphic xmlns:a="http://schemas.openxmlformats.org/drawingml/2006/main">
                  <a:graphicData uri="http://schemas.microsoft.com/office/word/2010/wordprocessingShape">
                    <wps:wsp>
                      <wps:cNvSpPr txBox="1"/>
                      <wps:spPr>
                        <a:xfrm>
                          <a:off x="0" y="0"/>
                          <a:ext cx="5686425" cy="457200"/>
                        </a:xfrm>
                        <a:prstGeom prst="rect">
                          <a:avLst/>
                        </a:prstGeom>
                        <a:solidFill>
                          <a:prstClr val="white"/>
                        </a:solidFill>
                        <a:ln>
                          <a:noFill/>
                        </a:ln>
                      </wps:spPr>
                      <wps:txbx>
                        <w:txbxContent>
                          <w:p w14:paraId="11707EC0" w14:textId="563609E3" w:rsidR="00140D42" w:rsidRPr="00035823" w:rsidRDefault="00140D42" w:rsidP="00140D42">
                            <w:pPr>
                              <w:pStyle w:val="Caption"/>
                              <w:rPr>
                                <w:rFonts w:ascii="Calibri" w:hAnsi="Calibri"/>
                                <w:noProof/>
                                <w:sz w:val="22"/>
                              </w:rPr>
                            </w:pPr>
                            <w:bookmarkStart w:id="46" w:name="Figure_5"/>
                            <w:bookmarkEnd w:id="46"/>
                            <w:r>
                              <w:t xml:space="preserve">Figure </w:t>
                            </w:r>
                            <w:r w:rsidR="00236818">
                              <w:t>5</w:t>
                            </w:r>
                            <w:r>
                              <w:t xml:space="preserve">. </w:t>
                            </w:r>
                            <w:r w:rsidRPr="00D05B1D">
                              <w:t xml:space="preserve">Occurrence reports of </w:t>
                            </w:r>
                            <w:r w:rsidRPr="003F4922">
                              <w:rPr>
                                <w:i/>
                                <w:iCs w:val="0"/>
                              </w:rPr>
                              <w:t>Musca domestica</w:t>
                            </w:r>
                            <w:r w:rsidRPr="00D05B1D">
                              <w:t xml:space="preserve"> in Australia (Atlas of </w:t>
                            </w:r>
                            <w:r w:rsidR="003F4922">
                              <w:t>L</w:t>
                            </w:r>
                            <w:r w:rsidRPr="00D05B1D">
                              <w:t>iving Australia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60C41E" id="_x0000_s1031" type="#_x0000_t202" style="position:absolute;margin-left:396.55pt;margin-top:342pt;width:447.75pt;height:36pt;z-index:251696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" stroked="f">
                <v:textbox inset="0,0,0,0">
                  <w:txbxContent>
                    <w:p w14:paraId="11707EC0" w14:textId="563609E3" w:rsidR="00140D42" w:rsidRPr="00035823" w:rsidRDefault="00140D42" w:rsidP="00140D42">
                      <w:pPr>
                        <w:pStyle w:val="Caption"/>
                        <w:rPr>
                          <w:rFonts w:ascii="Calibri" w:hAnsi="Calibri"/>
                          <w:noProof/>
                          <w:sz w:val="22"/>
                        </w:rPr>
                      </w:pPr>
                      <w:bookmarkStart w:id="55" w:name="Figure_5"/>
                      <w:bookmarkEnd w:id="55"/>
                      <w:r>
                        <w:t xml:space="preserve">Figure </w:t>
                      </w:r>
                      <w:r w:rsidR="00236818">
                        <w:t>5</w:t>
                      </w:r>
                      <w:r>
                        <w:t xml:space="preserve">. </w:t>
                      </w:r>
                      <w:r w:rsidRPr="00D05B1D">
                        <w:t xml:space="preserve">Occurrence reports of </w:t>
                      </w:r>
                      <w:r w:rsidRPr="003F4922">
                        <w:rPr>
                          <w:i/>
                          <w:iCs w:val="0"/>
                        </w:rPr>
                        <w:t>Musca domestica</w:t>
                      </w:r>
                      <w:r w:rsidRPr="00D05B1D">
                        <w:t xml:space="preserve"> in Australia (Atlas of </w:t>
                      </w:r>
                      <w:r w:rsidR="003F4922">
                        <w:t>L</w:t>
                      </w:r>
                      <w:r w:rsidRPr="00D05B1D">
                        <w:t>iving Australia 2022).</w:t>
                      </w:r>
                    </w:p>
                  </w:txbxContent>
                </v:textbox>
                <w10:wrap type="topAndBottom" anchorx="margin"/>
              </v:shape>
            </w:pict>
          </mc:Fallback>
        </mc:AlternateContent>
      </w:r>
      <w:r>
        <w:rPr>
          <w:noProof/>
        </w:rPr>
        <mc:AlternateContent>
          <mc:Choice Requires="wps">
            <w:drawing>
              <wp:anchor distT="0" distB="0" distL="114300" distR="114300" simplePos="0" relativeHeight="251694080" behindDoc="0" locked="0" layoutInCell="1" allowOverlap="1" wp14:anchorId="63B01432" wp14:editId="519B7070">
                <wp:simplePos x="0" y="0"/>
                <wp:positionH relativeFrom="margin">
                  <wp:align>left</wp:align>
                </wp:positionH>
                <wp:positionV relativeFrom="paragraph">
                  <wp:posOffset>104775</wp:posOffset>
                </wp:positionV>
                <wp:extent cx="5600700" cy="457200"/>
                <wp:effectExtent l="0" t="0" r="0" b="0"/>
                <wp:wrapTopAndBottom/>
                <wp:docPr id="1229622965" name="Text Box 1"/>
                <wp:cNvGraphicFramePr/>
                <a:graphic xmlns:a="http://schemas.openxmlformats.org/drawingml/2006/main">
                  <a:graphicData uri="http://schemas.microsoft.com/office/word/2010/wordprocessingShape">
                    <wps:wsp>
                      <wps:cNvSpPr txBox="1"/>
                      <wps:spPr>
                        <a:xfrm>
                          <a:off x="0" y="0"/>
                          <a:ext cx="5600700" cy="457200"/>
                        </a:xfrm>
                        <a:prstGeom prst="rect">
                          <a:avLst/>
                        </a:prstGeom>
                        <a:solidFill>
                          <a:prstClr val="white"/>
                        </a:solidFill>
                        <a:ln>
                          <a:noFill/>
                        </a:ln>
                      </wps:spPr>
                      <wps:txbx>
                        <w:txbxContent>
                          <w:p w14:paraId="5FE3EF76" w14:textId="36915540" w:rsidR="00140D42" w:rsidRPr="00DA49C2" w:rsidRDefault="00140D42" w:rsidP="00140D42">
                            <w:pPr>
                              <w:pStyle w:val="Caption"/>
                              <w:rPr>
                                <w:rFonts w:ascii="Calibri" w:hAnsi="Calibri"/>
                                <w:noProof/>
                                <w:sz w:val="22"/>
                                <w:lang w:eastAsia="en-US"/>
                              </w:rPr>
                            </w:pPr>
                            <w:bookmarkStart w:id="47" w:name="Figure_4"/>
                            <w:bookmarkEnd w:id="47"/>
                            <w:r>
                              <w:t>Figure</w:t>
                            </w:r>
                            <w:r w:rsidR="00236818">
                              <w:t xml:space="preserve"> 4</w:t>
                            </w:r>
                            <w:r>
                              <w:t xml:space="preserve">. </w:t>
                            </w:r>
                            <w:r w:rsidRPr="00193526">
                              <w:t xml:space="preserve">Occurrence reports of </w:t>
                            </w:r>
                            <w:r w:rsidRPr="003F4922">
                              <w:rPr>
                                <w:i/>
                                <w:iCs w:val="0"/>
                              </w:rPr>
                              <w:t>Musca vetustissima</w:t>
                            </w:r>
                            <w:r w:rsidRPr="00193526">
                              <w:t xml:space="preserve"> in Australia (Atlas of </w:t>
                            </w:r>
                            <w:r w:rsidR="003F4922">
                              <w:t>L</w:t>
                            </w:r>
                            <w:r w:rsidRPr="00193526">
                              <w:t>iving Australia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B01432" id="_x0000_s1032" type="#_x0000_t202" style="position:absolute;margin-left:0;margin-top:8.25pt;width:441pt;height:36pt;z-index:2516940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" stroked="f">
                <v:textbox inset="0,0,0,0">
                  <w:txbxContent>
                    <w:p w14:paraId="5FE3EF76" w14:textId="36915540" w:rsidR="00140D42" w:rsidRPr="00DA49C2" w:rsidRDefault="00140D42" w:rsidP="00140D42">
                      <w:pPr>
                        <w:pStyle w:val="Caption"/>
                        <w:rPr>
                          <w:rFonts w:ascii="Calibri" w:hAnsi="Calibri"/>
                          <w:noProof/>
                          <w:sz w:val="22"/>
                          <w:lang w:eastAsia="en-US"/>
                        </w:rPr>
                      </w:pPr>
                      <w:bookmarkStart w:id="57" w:name="Figure_4"/>
                      <w:bookmarkEnd w:id="57"/>
                      <w:r>
                        <w:t>Figure</w:t>
                      </w:r>
                      <w:r w:rsidR="00236818">
                        <w:t xml:space="preserve"> 4</w:t>
                      </w:r>
                      <w:r>
                        <w:t xml:space="preserve">. </w:t>
                      </w:r>
                      <w:r w:rsidRPr="00193526">
                        <w:t xml:space="preserve">Occurrence reports of </w:t>
                      </w:r>
                      <w:r w:rsidRPr="003F4922">
                        <w:rPr>
                          <w:i/>
                          <w:iCs w:val="0"/>
                        </w:rPr>
                        <w:t>Musca vetustissima</w:t>
                      </w:r>
                      <w:r w:rsidRPr="00193526">
                        <w:t xml:space="preserve"> in Australia (Atlas of </w:t>
                      </w:r>
                      <w:r w:rsidR="003F4922">
                        <w:t>L</w:t>
                      </w:r>
                      <w:r w:rsidRPr="00193526">
                        <w:t>iving Australia 2022).</w:t>
                      </w:r>
                    </w:p>
                  </w:txbxContent>
                </v:textbox>
                <w10:wrap type="topAndBottom" anchorx="margin"/>
              </v:shape>
            </w:pict>
          </mc:Fallback>
        </mc:AlternateContent>
      </w:r>
      <w:r w:rsidR="00DF6843" w:rsidRPr="00803E6D">
        <w:rPr>
          <w:noProof/>
          <w:lang w:eastAsia="en-US"/>
        </w:rPr>
        <w:drawing>
          <wp:anchor distT="0" distB="0" distL="114300" distR="114300" simplePos="0" relativeHeight="251677696" behindDoc="0" locked="0" layoutInCell="1" allowOverlap="1" wp14:anchorId="126AAC62" wp14:editId="75C0FAEF">
            <wp:simplePos x="0" y="0"/>
            <wp:positionH relativeFrom="margin">
              <wp:align>left</wp:align>
            </wp:positionH>
            <wp:positionV relativeFrom="paragraph">
              <wp:posOffset>561975</wp:posOffset>
            </wp:positionV>
            <wp:extent cx="4502566" cy="3395133"/>
            <wp:effectExtent l="0" t="0" r="0" b="0"/>
            <wp:wrapTopAndBottom/>
            <wp:docPr id="1369917850" name="Picture 1" descr="Figure 4 shows a map of Australia.  There are red dots showing the occurrence locations of the common house fly.  The greatest number of red dots is in South-East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917850" name="Picture 1" descr="Figure 4 shows a map of Australia.  There are red dots showing the occurrence locations of the common house fly.  The greatest number of red dots is in South-Eastern Australia."/>
                    <pic:cNvPicPr/>
                  </pic:nvPicPr>
                  <pic:blipFill>
                    <a:blip r:embed="rId40"/>
                    <a:stretch>
                      <a:fillRect/>
                    </a:stretch>
                  </pic:blipFill>
                  <pic:spPr>
                    <a:xfrm>
                      <a:off x="0" y="0"/>
                      <a:ext cx="4502566" cy="3395133"/>
                    </a:xfrm>
                    <a:prstGeom prst="rect">
                      <a:avLst/>
                    </a:prstGeom>
                  </pic:spPr>
                </pic:pic>
              </a:graphicData>
            </a:graphic>
            <wp14:sizeRelH relativeFrom="page">
              <wp14:pctWidth>0</wp14:pctWidth>
            </wp14:sizeRelH>
            <wp14:sizeRelV relativeFrom="page">
              <wp14:pctHeight>0</wp14:pctHeight>
            </wp14:sizeRelV>
          </wp:anchor>
        </w:drawing>
      </w:r>
      <w:r w:rsidR="003C4E87" w:rsidRPr="00DB5BF0">
        <w:rPr>
          <w:noProof/>
          <w:lang w:eastAsia="en-US"/>
        </w:rPr>
        <w:drawing>
          <wp:anchor distT="0" distB="0" distL="114300" distR="114300" simplePos="0" relativeHeight="251678720" behindDoc="0" locked="0" layoutInCell="1" allowOverlap="1" wp14:anchorId="106C1678" wp14:editId="0767A919">
            <wp:simplePos x="0" y="0"/>
            <wp:positionH relativeFrom="margin">
              <wp:posOffset>38100</wp:posOffset>
            </wp:positionH>
            <wp:positionV relativeFrom="paragraph">
              <wp:posOffset>4802505</wp:posOffset>
            </wp:positionV>
            <wp:extent cx="4502150" cy="3573388"/>
            <wp:effectExtent l="0" t="0" r="0" b="8255"/>
            <wp:wrapTopAndBottom/>
            <wp:docPr id="283577094" name="Picture 1" descr="Figure 5 shows a map of Australia.  There are red dots showing the occurrence locations of the Australia Bush fly.  The greatest number of red dots is in on the Eat and South East co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577094" name="Picture 1" descr="Figure 5 shows a map of Australia.  There are red dots showing the occurrence locations of the Australia Bush fly.  The greatest number of red dots is in on the Eat and South East coast."/>
                    <pic:cNvPicPr/>
                  </pic:nvPicPr>
                  <pic:blipFill>
                    <a:blip r:embed="rId41"/>
                    <a:stretch>
                      <a:fillRect/>
                    </a:stretch>
                  </pic:blipFill>
                  <pic:spPr>
                    <a:xfrm>
                      <a:off x="0" y="0"/>
                      <a:ext cx="4502150" cy="3573388"/>
                    </a:xfrm>
                    <a:prstGeom prst="rect">
                      <a:avLst/>
                    </a:prstGeom>
                  </pic:spPr>
                </pic:pic>
              </a:graphicData>
            </a:graphic>
            <wp14:sizeRelH relativeFrom="page">
              <wp14:pctWidth>0</wp14:pctWidth>
            </wp14:sizeRelH>
            <wp14:sizeRelV relativeFrom="page">
              <wp14:pctHeight>0</wp14:pctHeight>
            </wp14:sizeRelV>
          </wp:anchor>
        </w:drawing>
      </w:r>
      <w:bookmarkEnd w:id="44"/>
    </w:p>
    <w:bookmarkEnd w:id="45"/>
    <w:p w14:paraId="1D00BE26" w14:textId="360CF5BF" w:rsidR="00712181" w:rsidRPr="00840EF2" w:rsidRDefault="00712181" w:rsidP="00013E5B">
      <w:pPr>
        <w:pStyle w:val="Heading3a"/>
        <w:rPr>
          <w:lang w:eastAsia="en-US"/>
        </w:rPr>
      </w:pPr>
      <w:r w:rsidRPr="00013E5B">
        <w:lastRenderedPageBreak/>
        <w:t>Buffalo</w:t>
      </w:r>
      <w:r w:rsidRPr="00840EF2">
        <w:rPr>
          <w:lang w:eastAsia="en-US"/>
        </w:rPr>
        <w:t xml:space="preserve"> flies</w:t>
      </w:r>
    </w:p>
    <w:p w14:paraId="408B7DB7" w14:textId="2688E3B9" w:rsidR="00712181" w:rsidRPr="00ED2BAB" w:rsidRDefault="00FE3E2E" w:rsidP="00712181">
      <w:pPr>
        <w:rPr>
          <w:shd w:val="clear" w:color="auto" w:fill="FFFFFF"/>
        </w:rPr>
      </w:pPr>
      <w:r>
        <w:t xml:space="preserve">The buffalo fly, </w:t>
      </w:r>
      <w:r w:rsidRPr="00F14373">
        <w:rPr>
          <w:i/>
        </w:rPr>
        <w:t>Haematobia irritans</w:t>
      </w:r>
      <w:r>
        <w:rPr>
          <w:i/>
        </w:rPr>
        <w:t xml:space="preserve"> </w:t>
      </w:r>
      <w:r w:rsidRPr="00840EF2">
        <w:rPr>
          <w:i/>
          <w:iCs/>
          <w:lang w:eastAsia="en-US"/>
        </w:rPr>
        <w:t>exigua</w:t>
      </w:r>
      <w:r>
        <w:t>, is closely related to the horn fly (</w:t>
      </w:r>
      <w:r w:rsidRPr="00F14373">
        <w:rPr>
          <w:i/>
        </w:rPr>
        <w:t>Haematobia irritans</w:t>
      </w:r>
      <w:r>
        <w:rPr>
          <w:i/>
        </w:rPr>
        <w:t xml:space="preserve"> </w:t>
      </w:r>
      <w:r>
        <w:rPr>
          <w:i/>
          <w:iCs/>
          <w:lang w:eastAsia="en-US"/>
        </w:rPr>
        <w:t>irritans)</w:t>
      </w:r>
      <w:r>
        <w:t xml:space="preserve">, which has been </w:t>
      </w:r>
      <w:r w:rsidR="00ED2BAB">
        <w:t>suggested</w:t>
      </w:r>
      <w:r>
        <w:t xml:space="preserve"> as a</w:t>
      </w:r>
      <w:r w:rsidR="00ED2BAB">
        <w:t xml:space="preserve"> possible</w:t>
      </w:r>
      <w:r>
        <w:t xml:space="preserve"> vector of LSDV</w:t>
      </w:r>
      <w:r w:rsidR="00AA588D">
        <w:t>, although not yet studied</w:t>
      </w:r>
      <w:r w:rsidR="00ED2BAB">
        <w:t xml:space="preserve"> </w:t>
      </w:r>
      <w:r w:rsidR="00ED2BAB">
        <w:rPr>
          <w:shd w:val="clear" w:color="auto" w:fill="FFFFFF"/>
        </w:rPr>
        <w:fldChar w:fldCharType="begin"/>
      </w:r>
      <w:r w:rsidR="006B0536">
        <w:rPr>
          <w:shd w:val="clear" w:color="auto" w:fill="FFFFFF"/>
        </w:rPr>
        <w:instrText xml:space="preserve"> ADDIN ZOTERO_ITEM CSL_CITATION {"citationID":"vUjy8UXx","properties":{"formattedCitation":"(Kahana-Sutin et al. 2017)","plainCitation":"(Kahana-Sutin et al. 2017)","noteIndex":0},"citationItems":[{"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schema":"https://github.com/citation-style-language/schema/raw/master/csl-citation.json"} </w:instrText>
      </w:r>
      <w:r w:rsidR="00ED2BAB">
        <w:rPr>
          <w:shd w:val="clear" w:color="auto" w:fill="FFFFFF"/>
        </w:rPr>
        <w:fldChar w:fldCharType="separate"/>
      </w:r>
      <w:r w:rsidR="00ED2BAB">
        <w:rPr>
          <w:noProof/>
          <w:shd w:val="clear" w:color="auto" w:fill="FFFFFF"/>
        </w:rPr>
        <w:t>(Kahana-Sutin et al. 2017)</w:t>
      </w:r>
      <w:r w:rsidR="00ED2BAB">
        <w:rPr>
          <w:shd w:val="clear" w:color="auto" w:fill="FFFFFF"/>
        </w:rPr>
        <w:fldChar w:fldCharType="end"/>
      </w:r>
      <w:r>
        <w:t xml:space="preserve">. They </w:t>
      </w:r>
      <w:r w:rsidR="00712181">
        <w:t xml:space="preserve">are a major cattle pest in </w:t>
      </w:r>
      <w:r w:rsidR="00BD0B34">
        <w:t>n</w:t>
      </w:r>
      <w:r w:rsidR="00712181">
        <w:t>orthern Australia</w:t>
      </w:r>
      <w:r>
        <w:t xml:space="preserve">. </w:t>
      </w:r>
      <w:r>
        <w:rPr>
          <w:shd w:val="clear" w:color="auto" w:fill="FFFFFF"/>
        </w:rPr>
        <w:t xml:space="preserve">Buffalo flies spend most of their time resting or feeding on cattle. They only leave when disturbed or when cattle defecate. </w:t>
      </w:r>
      <w:r w:rsidR="00AA588D">
        <w:t>Buffalo flies</w:t>
      </w:r>
      <w:r w:rsidR="00712181">
        <w:t xml:space="preserve"> feed </w:t>
      </w:r>
      <w:r w:rsidR="00712181">
        <w:rPr>
          <w:shd w:val="clear" w:color="auto" w:fill="FFFFFF"/>
        </w:rPr>
        <w:t xml:space="preserve">20–40 times a day, with females leaving the host to lay eggs in fresh manure </w:t>
      </w:r>
      <w:r w:rsidR="00712181">
        <w:rPr>
          <w:shd w:val="clear" w:color="auto" w:fill="FFFFFF"/>
        </w:rPr>
        <w:fldChar w:fldCharType="begin"/>
      </w:r>
      <w:r w:rsidR="006B0536">
        <w:rPr>
          <w:shd w:val="clear" w:color="auto" w:fill="FFFFFF"/>
        </w:rPr>
        <w:instrText xml:space="preserve"> ADDIN ZOTERO_ITEM CSL_CITATION {"citationID":"keKh6koI","properties":{"formattedCitation":"(Madhav et al. 2020)","plainCitation":"(Madhav et al. 2020)","dontUpdate":true,"noteIndex":0},"citationItems":[{"id":7798,"uris":["http://zotero.org/groups/4707929/items/RH7NNZUS"],"itemData":{"id":7798,"type":"article-journal","abstract":"Buffalo flies (Haematobia irritans exigua) (BF) and closely related horn flies (Haematobia irritans irritans) (HF) are invasive haematophagous parasites with significant economic and welfare impacts on cattle production. Wolbachia are intracellular bacteria found widely in insects and currently of much interest for use in novel strategies for the area wide control of insect pests and insect-vectored diseases. In this paper, we report the transinfection of BF towards the development of area-wide controls.","container-title":"Parasites &amp; Vectors","DOI":"10.1186/s13071-020-04161-8","ISSN":"1756-3305","issue":"1","journalAbbreviation":"Parasites &amp; Vectors","page":"296","source":"BioMed Central","title":"Transinfection of buffalo flies (Haematobia irritans exigua) with Wolbachia and effect on host biology","volume":"13","author":[{"family":"Madhav","given":"Mukund"},{"family":"Brown","given":"Geoff"},{"family":"Morgan","given":"Jess A. T."},{"family":"Asgari","given":"Sassan"},{"family":"McGraw","given":"Elizabeth A."},{"family":"James","given":"Peter"}],"issued":{"date-parts":[["2020",6,10]]}}}],"schema":"https://github.com/citation-style-language/schema/raw/master/csl-citation.json"} </w:instrText>
      </w:r>
      <w:r w:rsidR="00712181">
        <w:rPr>
          <w:shd w:val="clear" w:color="auto" w:fill="FFFFFF"/>
        </w:rPr>
        <w:fldChar w:fldCharType="separate"/>
      </w:r>
      <w:r w:rsidR="00712181">
        <w:rPr>
          <w:noProof/>
          <w:shd w:val="clear" w:color="auto" w:fill="FFFFFF"/>
        </w:rPr>
        <w:t>(Madhav et al., 2020)</w:t>
      </w:r>
      <w:r w:rsidR="00712181">
        <w:rPr>
          <w:shd w:val="clear" w:color="auto" w:fill="FFFFFF"/>
        </w:rPr>
        <w:fldChar w:fldCharType="end"/>
      </w:r>
      <w:r w:rsidR="00712181">
        <w:rPr>
          <w:shd w:val="clear" w:color="auto" w:fill="FFFFFF"/>
        </w:rPr>
        <w:t xml:space="preserve">. </w:t>
      </w:r>
      <w:r>
        <w:rPr>
          <w:shd w:val="clear" w:color="auto" w:fill="FFFFFF"/>
        </w:rPr>
        <w:t xml:space="preserve">They are usually found on the head and back of cattle, but in the daytime will congregate in the shade of the belly and flanks. </w:t>
      </w:r>
      <w:r w:rsidR="00712181">
        <w:rPr>
          <w:shd w:val="clear" w:color="auto" w:fill="FFFFFF"/>
        </w:rPr>
        <w:t xml:space="preserve">Their persistent feeding causes severe irritation to cattle, leading to significant economic losses through reducing milk and meat production, as well as damaged hides </w:t>
      </w:r>
      <w:r>
        <w:rPr>
          <w:shd w:val="clear" w:color="auto" w:fill="FFFFFF"/>
        </w:rPr>
        <w:fldChar w:fldCharType="begin"/>
      </w:r>
      <w:r w:rsidR="006B0536">
        <w:rPr>
          <w:shd w:val="clear" w:color="auto" w:fill="FFFFFF"/>
        </w:rPr>
        <w:instrText xml:space="preserve"> ADDIN ZOTERO_ITEM CSL_CITATION {"citationID":"YBv9O4a1","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Pr>
          <w:shd w:val="clear" w:color="auto" w:fill="FFFFFF"/>
        </w:rPr>
        <w:fldChar w:fldCharType="separate"/>
      </w:r>
      <w:r>
        <w:rPr>
          <w:noProof/>
          <w:shd w:val="clear" w:color="auto" w:fill="FFFFFF"/>
        </w:rPr>
        <w:t>(FlyBoss 2024)</w:t>
      </w:r>
      <w:r>
        <w:rPr>
          <w:shd w:val="clear" w:color="auto" w:fill="FFFFFF"/>
        </w:rPr>
        <w:fldChar w:fldCharType="end"/>
      </w:r>
      <w:r>
        <w:rPr>
          <w:shd w:val="clear" w:color="auto" w:fill="FFFFFF"/>
        </w:rPr>
        <w:t>.</w:t>
      </w:r>
    </w:p>
    <w:p w14:paraId="529AF775" w14:textId="643FC75A" w:rsidR="00995B7C" w:rsidRPr="00AA588D" w:rsidRDefault="00FE3E2E" w:rsidP="00FE3E2E">
      <w:pPr>
        <w:rPr>
          <w:shd w:val="clear" w:color="auto" w:fill="FFFFFF"/>
        </w:rPr>
      </w:pPr>
      <w:r>
        <w:t>Buffalo flies are mostly located in the northern parts of Australia, spanning from north-eastern NSW to northern Western Australia (</w:t>
      </w:r>
      <w:hyperlink w:anchor="Figure_6" w:history="1">
        <w:r w:rsidR="00DF6843" w:rsidRPr="00236818">
          <w:rPr>
            <w:rStyle w:val="Hyperlink"/>
            <w:u w:val="none"/>
          </w:rPr>
          <w:t>Figure 6</w:t>
        </w:r>
      </w:hyperlink>
      <w:r w:rsidR="00DF6843">
        <w:t>)</w:t>
      </w:r>
      <w:r>
        <w:t xml:space="preserve">. </w:t>
      </w:r>
      <w:r w:rsidR="008C2E49">
        <w:t>Their</w:t>
      </w:r>
      <w:r>
        <w:t xml:space="preserve"> range </w:t>
      </w:r>
      <w:r w:rsidR="008C2E49">
        <w:t xml:space="preserve">is expanding </w:t>
      </w:r>
      <w:r>
        <w:t>south</w:t>
      </w:r>
      <w:r w:rsidR="008C2E49">
        <w:t xml:space="preserve">wards and buffalo fly have </w:t>
      </w:r>
      <w:r>
        <w:t>been</w:t>
      </w:r>
      <w:r>
        <w:rPr>
          <w:shd w:val="clear" w:color="auto" w:fill="FFFFFF"/>
        </w:rPr>
        <w:t xml:space="preserve"> found as far south as Maitland in eastern NSW and as far west as Narromine, Dubbo and Bourke during the wet years of 2010</w:t>
      </w:r>
      <w:r w:rsidR="008C2E49">
        <w:rPr>
          <w:shd w:val="clear" w:color="auto" w:fill="FFFFFF"/>
        </w:rPr>
        <w:t>–</w:t>
      </w:r>
      <w:r>
        <w:rPr>
          <w:shd w:val="clear" w:color="auto" w:fill="FFFFFF"/>
        </w:rPr>
        <w:t xml:space="preserve">11 </w:t>
      </w:r>
      <w:r>
        <w:rPr>
          <w:shd w:val="clear" w:color="auto" w:fill="FFFFFF"/>
        </w:rPr>
        <w:fldChar w:fldCharType="begin"/>
      </w:r>
      <w:r w:rsidR="006B0536">
        <w:rPr>
          <w:shd w:val="clear" w:color="auto" w:fill="FFFFFF"/>
        </w:rPr>
        <w:instrText xml:space="preserve"> ADDIN ZOTERO_ITEM CSL_CITATION {"citationID":"3Ys6xLos","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Pr>
          <w:shd w:val="clear" w:color="auto" w:fill="FFFFFF"/>
        </w:rPr>
        <w:fldChar w:fldCharType="separate"/>
      </w:r>
      <w:r>
        <w:rPr>
          <w:noProof/>
          <w:shd w:val="clear" w:color="auto" w:fill="FFFFFF"/>
        </w:rPr>
        <w:t>(FlyBoss 2024)</w:t>
      </w:r>
      <w:r>
        <w:rPr>
          <w:shd w:val="clear" w:color="auto" w:fill="FFFFFF"/>
        </w:rPr>
        <w:fldChar w:fldCharType="end"/>
      </w:r>
      <w:r>
        <w:rPr>
          <w:shd w:val="clear" w:color="auto" w:fill="FFFFFF"/>
        </w:rPr>
        <w:t>.</w:t>
      </w:r>
    </w:p>
    <w:p w14:paraId="42629B04" w14:textId="5EA1631C" w:rsidR="00712181" w:rsidRDefault="00FE3E2E" w:rsidP="00712181">
      <w:pPr>
        <w:rPr>
          <w:shd w:val="clear" w:color="auto" w:fill="FFFFFF"/>
        </w:rPr>
      </w:pPr>
      <w:r>
        <w:t xml:space="preserve">The main </w:t>
      </w:r>
      <w:r w:rsidR="008C2E49">
        <w:t xml:space="preserve">buffalo </w:t>
      </w:r>
      <w:r>
        <w:t xml:space="preserve">fly season is from November to April in northern Australia. </w:t>
      </w:r>
      <w:r w:rsidR="008A18C2">
        <w:t xml:space="preserve">They are at their highest numbers in high rainfall coastal areas of Queensland and spread westward into northern WA following heavy summer rainfall. </w:t>
      </w:r>
      <w:r w:rsidR="001D0C6D">
        <w:t>L</w:t>
      </w:r>
      <w:r w:rsidR="008A18C2">
        <w:t>ower numbers are seen in winter months as they do</w:t>
      </w:r>
      <w:r w:rsidR="001D0C6D">
        <w:t xml:space="preserve"> not</w:t>
      </w:r>
      <w:r w:rsidR="008A18C2">
        <w:t xml:space="preserve"> like cold weather and dry conditions. The fly season is shorter in southern areas for the same reasons. They tend to overwinter in low numbers on cattle that are sheltered and in areas where there is less likely to be frost </w:t>
      </w:r>
      <w:r w:rsidR="008A18C2">
        <w:rPr>
          <w:shd w:val="clear" w:color="auto" w:fill="FFFFFF"/>
        </w:rPr>
        <w:fldChar w:fldCharType="begin"/>
      </w:r>
      <w:r w:rsidR="006B0536">
        <w:rPr>
          <w:shd w:val="clear" w:color="auto" w:fill="FFFFFF"/>
        </w:rPr>
        <w:instrText xml:space="preserve"> ADDIN ZOTERO_ITEM CSL_CITATION {"citationID":"3jaaYW2p","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8A18C2">
        <w:rPr>
          <w:shd w:val="clear" w:color="auto" w:fill="FFFFFF"/>
        </w:rPr>
        <w:fldChar w:fldCharType="separate"/>
      </w:r>
      <w:r w:rsidR="008A18C2">
        <w:rPr>
          <w:noProof/>
          <w:shd w:val="clear" w:color="auto" w:fill="FFFFFF"/>
        </w:rPr>
        <w:t>(FlyBoss 2024)</w:t>
      </w:r>
      <w:r w:rsidR="008A18C2">
        <w:rPr>
          <w:shd w:val="clear" w:color="auto" w:fill="FFFFFF"/>
        </w:rPr>
        <w:fldChar w:fldCharType="end"/>
      </w:r>
      <w:r w:rsidR="008A18C2">
        <w:rPr>
          <w:shd w:val="clear" w:color="auto" w:fill="FFFFFF"/>
        </w:rPr>
        <w:t>.</w:t>
      </w:r>
    </w:p>
    <w:p w14:paraId="4AE23896" w14:textId="77777777" w:rsidR="003C4E87" w:rsidRPr="003C4E87" w:rsidRDefault="003C4E87" w:rsidP="00712181">
      <w:pPr>
        <w:rPr>
          <w:shd w:val="clear" w:color="auto" w:fill="FFFFFF"/>
        </w:rPr>
      </w:pPr>
    </w:p>
    <w:bookmarkStart w:id="48" w:name="_Ref158929477"/>
    <w:p w14:paraId="5BE1B182" w14:textId="61AE6BA6" w:rsidR="00712181" w:rsidRDefault="003C4E87" w:rsidP="003C4E87">
      <w:pPr>
        <w:pStyle w:val="Caption"/>
        <w:ind w:left="0" w:firstLine="0"/>
      </w:pPr>
      <w:r>
        <w:rPr>
          <w:noProof/>
        </w:rPr>
        <mc:AlternateContent>
          <mc:Choice Requires="wps">
            <w:drawing>
              <wp:anchor distT="0" distB="0" distL="114300" distR="114300" simplePos="0" relativeHeight="251692032" behindDoc="0" locked="0" layoutInCell="1" allowOverlap="1" wp14:anchorId="4DEE98AE" wp14:editId="522431E8">
                <wp:simplePos x="0" y="0"/>
                <wp:positionH relativeFrom="column">
                  <wp:posOffset>0</wp:posOffset>
                </wp:positionH>
                <wp:positionV relativeFrom="paragraph">
                  <wp:posOffset>-32385</wp:posOffset>
                </wp:positionV>
                <wp:extent cx="4481195" cy="457200"/>
                <wp:effectExtent l="0" t="0" r="0" b="0"/>
                <wp:wrapTopAndBottom/>
                <wp:docPr id="704501371" name="Text Box 1"/>
                <wp:cNvGraphicFramePr/>
                <a:graphic xmlns:a="http://schemas.openxmlformats.org/drawingml/2006/main">
                  <a:graphicData uri="http://schemas.microsoft.com/office/word/2010/wordprocessingShape">
                    <wps:wsp>
                      <wps:cNvSpPr txBox="1"/>
                      <wps:spPr>
                        <a:xfrm>
                          <a:off x="0" y="0"/>
                          <a:ext cx="4481195" cy="457200"/>
                        </a:xfrm>
                        <a:prstGeom prst="rect">
                          <a:avLst/>
                        </a:prstGeom>
                        <a:solidFill>
                          <a:prstClr val="white"/>
                        </a:solidFill>
                        <a:ln>
                          <a:noFill/>
                        </a:ln>
                      </wps:spPr>
                      <wps:txbx>
                        <w:txbxContent>
                          <w:p w14:paraId="279E722D" w14:textId="38AC5065" w:rsidR="003C4E87" w:rsidRPr="004D7BCF" w:rsidRDefault="003C4E87" w:rsidP="003C4E87">
                            <w:pPr>
                              <w:pStyle w:val="Caption"/>
                              <w:rPr>
                                <w:noProof/>
                              </w:rPr>
                            </w:pPr>
                            <w:bookmarkStart w:id="49" w:name="Figure_6"/>
                            <w:bookmarkStart w:id="50" w:name="_Toc195772936"/>
                            <w:bookmarkEnd w:id="49"/>
                            <w:r>
                              <w:t xml:space="preserve">Figure </w:t>
                            </w:r>
                            <w:r w:rsidR="00AB1C17">
                              <w:fldChar w:fldCharType="begin"/>
                            </w:r>
                            <w:r w:rsidR="00AB1C17">
                              <w:instrText xml:space="preserve"> SEQ Figure \* ARABIC </w:instrText>
                            </w:r>
                            <w:r w:rsidR="00AB1C17">
                              <w:fldChar w:fldCharType="separate"/>
                            </w:r>
                            <w:r w:rsidR="007E2B2C">
                              <w:rPr>
                                <w:noProof/>
                              </w:rPr>
                              <w:t>6</w:t>
                            </w:r>
                            <w:r w:rsidR="00AB1C17">
                              <w:fldChar w:fldCharType="end"/>
                            </w:r>
                            <w:r>
                              <w:t xml:space="preserve">. </w:t>
                            </w:r>
                            <w:r w:rsidRPr="00253A3F">
                              <w:t>Distribution of buffalo fly in Australia (MLA 2022)</w:t>
                            </w:r>
                            <w:r>
                              <w:t>.</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DEE98AE" id="_x0000_s1033" type="#_x0000_t202" style="position:absolute;margin-left:0;margin-top:-2.55pt;width:352.85pt;height:36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" stroked="f">
                <v:textbox inset="0,0,0,0">
                  <w:txbxContent>
                    <w:p w14:paraId="279E722D" w14:textId="38AC5065" w:rsidR="003C4E87" w:rsidRPr="004D7BCF" w:rsidRDefault="003C4E87" w:rsidP="003C4E87">
                      <w:pPr>
                        <w:pStyle w:val="Caption"/>
                        <w:rPr>
                          <w:noProof/>
                        </w:rPr>
                      </w:pPr>
                      <w:bookmarkStart w:id="61" w:name="Figure_6"/>
                      <w:bookmarkStart w:id="62" w:name="_Toc195772936"/>
                      <w:bookmarkEnd w:id="61"/>
                      <w:r>
                        <w:t xml:space="preserve">Figure </w:t>
                      </w:r>
                      <w:r w:rsidR="00AB1C17">
                        <w:fldChar w:fldCharType="begin"/>
                      </w:r>
                      <w:r w:rsidR="00AB1C17">
                        <w:instrText xml:space="preserve"> SEQ Figure \* ARABIC </w:instrText>
                      </w:r>
                      <w:r w:rsidR="00AB1C17">
                        <w:fldChar w:fldCharType="separate"/>
                      </w:r>
                      <w:r w:rsidR="007E2B2C">
                        <w:rPr>
                          <w:noProof/>
                        </w:rPr>
                        <w:t>6</w:t>
                      </w:r>
                      <w:r w:rsidR="00AB1C17">
                        <w:fldChar w:fldCharType="end"/>
                      </w:r>
                      <w:r>
                        <w:t xml:space="preserve">. </w:t>
                      </w:r>
                      <w:r w:rsidRPr="00253A3F">
                        <w:t>Distribution of buffalo fly in Australia (MLA 2022)</w:t>
                      </w:r>
                      <w:r>
                        <w:t>.</w:t>
                      </w:r>
                      <w:bookmarkEnd w:id="62"/>
                    </w:p>
                  </w:txbxContent>
                </v:textbox>
                <w10:wrap type="topAndBottom"/>
              </v:shape>
            </w:pict>
          </mc:Fallback>
        </mc:AlternateContent>
      </w:r>
      <w:r w:rsidR="006A6B0B">
        <w:rPr>
          <w:noProof/>
        </w:rPr>
        <w:drawing>
          <wp:anchor distT="0" distB="0" distL="114300" distR="114300" simplePos="0" relativeHeight="251679744" behindDoc="0" locked="0" layoutInCell="1" allowOverlap="1" wp14:anchorId="7C63A5E2" wp14:editId="2ECEEABE">
            <wp:simplePos x="0" y="0"/>
            <wp:positionH relativeFrom="margin">
              <wp:align>left</wp:align>
            </wp:positionH>
            <wp:positionV relativeFrom="paragraph">
              <wp:posOffset>424815</wp:posOffset>
            </wp:positionV>
            <wp:extent cx="4481465" cy="3480749"/>
            <wp:effectExtent l="0" t="0" r="0" b="5715"/>
            <wp:wrapTopAndBottom/>
            <wp:docPr id="12" name="Picture 12" descr="Figure 6 is a map of Australia show the distribution of Buffalo Fly in Australia.  The Northern regions of Western Australia, Northern Territory, Northern and Eastern regions of Queensland and a very small North-Eastern section of New South Wales have permanent colonisation represented by a dark red area.  South of these regions, there are seasonal incursion areas, represented by a light pink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6 is a map of Australia show the distribution of Buffalo Fly in Australia.  The Northern regions of Western Australia, Northern Territory, Northern and Eastern regions of Queensland and a very small North-Eastern section of New South Wales have permanent colonisation represented by a dark red area.  South of these regions, there are seasonal incursion areas, represented by a light pink area."/>
                    <pic:cNvPicPr/>
                  </pic:nvPicPr>
                  <pic:blipFill>
                    <a:blip r:embed="rId42"/>
                    <a:stretch>
                      <a:fillRect/>
                    </a:stretch>
                  </pic:blipFill>
                  <pic:spPr>
                    <a:xfrm>
                      <a:off x="0" y="0"/>
                      <a:ext cx="4481465" cy="3480749"/>
                    </a:xfrm>
                    <a:prstGeom prst="rect">
                      <a:avLst/>
                    </a:prstGeom>
                  </pic:spPr>
                </pic:pic>
              </a:graphicData>
            </a:graphic>
            <wp14:sizeRelH relativeFrom="page">
              <wp14:pctWidth>0</wp14:pctWidth>
            </wp14:sizeRelH>
            <wp14:sizeRelV relativeFrom="page">
              <wp14:pctHeight>0</wp14:pctHeight>
            </wp14:sizeRelV>
          </wp:anchor>
        </w:drawing>
      </w:r>
      <w:bookmarkEnd w:id="48"/>
    </w:p>
    <w:p w14:paraId="599EAF09" w14:textId="77777777" w:rsidR="00AA588D" w:rsidRDefault="00AA588D" w:rsidP="00365133">
      <w:pPr>
        <w:rPr>
          <w:b/>
          <w:bCs/>
          <w:lang w:eastAsia="en-US"/>
        </w:rPr>
      </w:pPr>
    </w:p>
    <w:p w14:paraId="08041A7C" w14:textId="5072A7DD" w:rsidR="00E916F7" w:rsidRDefault="00E916F7" w:rsidP="00AA588D">
      <w:pPr>
        <w:pStyle w:val="Heading3a"/>
        <w:rPr>
          <w:lang w:eastAsia="en-US"/>
        </w:rPr>
      </w:pPr>
      <w:r w:rsidRPr="00AA588D">
        <w:lastRenderedPageBreak/>
        <w:t>Mosquitoes</w:t>
      </w:r>
    </w:p>
    <w:p w14:paraId="46E5C1B5" w14:textId="22C233A2" w:rsidR="008016A2" w:rsidRDefault="00604244" w:rsidP="0075220E">
      <w:pPr>
        <w:rPr>
          <w:lang w:eastAsia="en-US"/>
        </w:rPr>
      </w:pPr>
      <w:r>
        <w:rPr>
          <w:lang w:eastAsia="en-US"/>
        </w:rPr>
        <w:t xml:space="preserve">Australia has over </w:t>
      </w:r>
      <w:r w:rsidR="00ED2BAB">
        <w:rPr>
          <w:lang w:eastAsia="en-US"/>
        </w:rPr>
        <w:t>2</w:t>
      </w:r>
      <w:r w:rsidR="00030A90">
        <w:rPr>
          <w:lang w:eastAsia="en-US"/>
        </w:rPr>
        <w:t>00</w:t>
      </w:r>
      <w:r w:rsidR="008016A2">
        <w:rPr>
          <w:lang w:eastAsia="en-US"/>
        </w:rPr>
        <w:t xml:space="preserve"> mosquito</w:t>
      </w:r>
      <w:r>
        <w:rPr>
          <w:lang w:eastAsia="en-US"/>
        </w:rPr>
        <w:t xml:space="preserve"> species </w:t>
      </w:r>
      <w:r w:rsidR="00030A90">
        <w:rPr>
          <w:lang w:eastAsia="en-US"/>
        </w:rPr>
        <w:t>capable of transmitting pathogens to animals</w:t>
      </w:r>
      <w:r>
        <w:rPr>
          <w:lang w:eastAsia="en-US"/>
        </w:rPr>
        <w:t xml:space="preserve">, with </w:t>
      </w:r>
      <w:r>
        <w:rPr>
          <w:rStyle w:val="Emphasis"/>
        </w:rPr>
        <w:t>Aedes</w:t>
      </w:r>
      <w:r>
        <w:t xml:space="preserve">, </w:t>
      </w:r>
      <w:r>
        <w:rPr>
          <w:rStyle w:val="Emphasis"/>
        </w:rPr>
        <w:t>Culex</w:t>
      </w:r>
      <w:r>
        <w:t xml:space="preserve">, and </w:t>
      </w:r>
      <w:r>
        <w:rPr>
          <w:rStyle w:val="Emphasis"/>
        </w:rPr>
        <w:t>Anopheles</w:t>
      </w:r>
      <w:r>
        <w:t xml:space="preserve"> the most prevalent </w:t>
      </w:r>
      <w:r w:rsidR="008C2E49">
        <w:t>genera</w:t>
      </w:r>
      <w:r w:rsidR="008C2E49">
        <w:rPr>
          <w:lang w:eastAsia="en-US"/>
        </w:rPr>
        <w:t xml:space="preserve"> </w:t>
      </w:r>
      <w:r w:rsidR="00AC50DF">
        <w:rPr>
          <w:lang w:eastAsia="en-US"/>
        </w:rPr>
        <w:fldChar w:fldCharType="begin"/>
      </w:r>
      <w:r w:rsidR="006B0536">
        <w:rPr>
          <w:lang w:eastAsia="en-US"/>
        </w:rPr>
        <w:instrText xml:space="preserve"> ADDIN ZOTERO_ITEM CSL_CITATION {"citationID":"HVc159k1","properties":{"formattedCitation":"(Ong et al. 2021)","plainCitation":"(Ong et al. 2021)","noteIndex":0},"citationItems":[{"id":7903,"uris":["http://zotero.org/groups/4707929/items/XUV6VZ5H"],"itemData":{"id":7903,"type":"article-journal","abstract":"Mosquito-borne viruses are well recognized as a global public health burden amongst humans, but the effects on non-human vertebrates is rarely reported. Australia, houses a number of endemic mosquito-borne viruses, such as Ross River virus, Barmah Forest virus, and Murray Valley encephalitis virus. In this review, we synthesize the current state of mosquito-borne viruses impacting non-human vertebrates in Australia, including diseases that could be introduced due to local mosquito distribution. Given the unique island biogeography of Australia and the endemism of vertebrate species (including macropods and monotremes), Australia is highly susceptible to foreign mosquito species becoming established, and mosquito-borne viruses becoming endemic alongside novel reservoirs. For each virus, we summarize the known geographic distribution, mosquito vectors, vertebrate hosts, clinical signs and treatments, and highlight the importance of including non-human vertebrates in the assessment of future disease outbreaks. The mosquito-borne viruses discussed can impact wildlife, livestock, and companion animals, causing significant changes to Australian ecology and economy. The complex nature of mosquito-borne disease, and challenges in assessing the impacts to non-human vertebrate species, makes this an important topic to periodically review.","container-title":"Viruses","DOI":"10.3390/v13020265","ISSN":"1999-4915","issue":"2","journalAbbreviation":"Viruses","note":"PMID: 33572234\nPMCID: PMC7915788","page":"265","source":"PubMed Central","title":"Mosquito-Borne Viruses and Non-Human Vertebrates in Australia: A Review","title-short":"Mosquito-Borne Viruses and Non-Human Vertebrates in Australia","volume":"13","author":[{"family":"Ong","given":"Oselyne T. W."},{"family":"Skinner","given":"Eloise B."},{"family":"Johnson","given":"Brian J."},{"family":"Old","given":"Julie M."}],"issued":{"date-parts":[["2021",2,9]]}}}],"schema":"https://github.com/citation-style-language/schema/raw/master/csl-citation.json"} </w:instrText>
      </w:r>
      <w:r w:rsidR="00AC50DF">
        <w:rPr>
          <w:lang w:eastAsia="en-US"/>
        </w:rPr>
        <w:fldChar w:fldCharType="separate"/>
      </w:r>
      <w:r w:rsidR="00AC50DF">
        <w:rPr>
          <w:noProof/>
          <w:lang w:eastAsia="en-US"/>
        </w:rPr>
        <w:t>(Ong et al. 2021)</w:t>
      </w:r>
      <w:r w:rsidR="00AC50DF">
        <w:rPr>
          <w:lang w:eastAsia="en-US"/>
        </w:rPr>
        <w:fldChar w:fldCharType="end"/>
      </w:r>
      <w:r w:rsidR="008016A2">
        <w:rPr>
          <w:lang w:eastAsia="en-US"/>
        </w:rPr>
        <w:t xml:space="preserve">. </w:t>
      </w:r>
      <w:r>
        <w:rPr>
          <w:lang w:eastAsia="en-US"/>
        </w:rPr>
        <w:t>Most mosquito species exhibit</w:t>
      </w:r>
      <w:r w:rsidR="008C2E49">
        <w:rPr>
          <w:lang w:eastAsia="en-US"/>
        </w:rPr>
        <w:t xml:space="preserve"> specific</w:t>
      </w:r>
      <w:r>
        <w:rPr>
          <w:lang w:eastAsia="en-US"/>
        </w:rPr>
        <w:t xml:space="preserve"> preferences for habitats, hosts and feeding behaviour, although this is dependent on host availability and abundance. For example, </w:t>
      </w:r>
      <w:r>
        <w:rPr>
          <w:rStyle w:val="Emphasis"/>
        </w:rPr>
        <w:t>Culex annulirostris</w:t>
      </w:r>
      <w:r>
        <w:t xml:space="preserve"> typically feeds on cattle in rural areas, but has also been shown to feed on birds, rodents and rabbits in urban areas such as Sydney </w:t>
      </w:r>
      <w:r>
        <w:rPr>
          <w:lang w:eastAsia="en-US"/>
        </w:rPr>
        <w:fldChar w:fldCharType="begin"/>
      </w:r>
      <w:r w:rsidR="006B0536">
        <w:rPr>
          <w:lang w:eastAsia="en-US"/>
        </w:rPr>
        <w:instrText xml:space="preserve"> ADDIN ZOTERO_ITEM CSL_CITATION {"citationID":"EHjUQT7e","properties":{"formattedCitation":"(Ong et al. 2021; Gyawali et al. 2019)","plainCitation":"(Ong et al. 2021; Gyawali et al. 2019)","noteIndex":0},"citationItems":[{"id":7903,"uris":["http://zotero.org/groups/4707929/items/XUV6VZ5H"],"itemData":{"id":7903,"type":"article-journal","abstract":"Mosquito-borne viruses are well recognized as a global public health burden amongst humans, but the effects on non-human vertebrates is rarely reported. Australia, houses a number of endemic mosquito-borne viruses, such as Ross River virus, Barmah Forest virus, and Murray Valley encephalitis virus. In this review, we synthesize the current state of mosquito-borne viruses impacting non-human vertebrates in Australia, including diseases that could be introduced due to local mosquito distribution. Given the unique island biogeography of Australia and the endemism of vertebrate species (including macropods and monotremes), Australia is highly susceptible to foreign mosquito species becoming established, and mosquito-borne viruses becoming endemic alongside novel reservoirs. For each virus, we summarize the known geographic distribution, mosquito vectors, vertebrate hosts, clinical signs and treatments, and highlight the importance of including non-human vertebrates in the assessment of future disease outbreaks. The mosquito-borne viruses discussed can impact wildlife, livestock, and companion animals, causing significant changes to Australian ecology and economy. The complex nature of mosquito-borne disease, and challenges in assessing the impacts to non-human vertebrate species, makes this an important topic to periodically review.","container-title":"Viruses","DOI":"10.3390/v13020265","ISSN":"1999-4915","issue":"2","journalAbbreviation":"Viruses","note":"PMID: 33572234\nPMCID: PMC7915788","page":"265","source":"PubMed Central","title":"Mosquito-Borne Viruses and Non-Human Vertebrates in Australia: A Review","title-short":"Mosquito-Borne Viruses and Non-Human Vertebrates in Australia","volume":"13","author":[{"family":"Ong","given":"Oselyne T. W."},{"family":"Skinner","given":"Eloise B."},{"family":"Johnson","given":"Brian J."},{"family":"Old","given":"Julie M."}],"issued":{"date-parts":[["2021",2,9]]}}},{"id":7905,"uris":["http://zotero.org/groups/4707929/items/3R84HVQ2"],"itemData":{"id":7905,"type":"article-journal","container-title":"Parasites &amp; Vectors","DOI":"doi: 10.1186/s13071-019-3455-2","issue":"198","title":"Identification of the source of blood meals in mosquitoes collected from north-eastern Australia","URL":"https://link.springer.com/article/10.1186/s13071-019-3455-2","volume":"12","author":[{"family":"Gyawali","given":"N"},{"family":"Taylor-Robinson","given":"A.N"},{"family":"Bradbury","given":"R.S"},{"family":"Huggins","given":"D.W"},{"family":"Hugo","given":"L.E"},{"family":"Lowry","given":"K"},{"family":"Aaskov","given":"J.G"}],"accessed":{"date-parts":[["2024",2,28]]},"issued":{"date-parts":[["2019"]]}}}],"schema":"https://github.com/citation-style-language/schema/raw/master/csl-citation.json"} </w:instrText>
      </w:r>
      <w:r>
        <w:rPr>
          <w:lang w:eastAsia="en-US"/>
        </w:rPr>
        <w:fldChar w:fldCharType="separate"/>
      </w:r>
      <w:r w:rsidR="00B76BFB">
        <w:rPr>
          <w:noProof/>
          <w:lang w:eastAsia="en-US"/>
        </w:rPr>
        <w:t>(Ong et al. 2021; Gyawali et al. 2019)</w:t>
      </w:r>
      <w:r>
        <w:rPr>
          <w:lang w:eastAsia="en-US"/>
        </w:rPr>
        <w:fldChar w:fldCharType="end"/>
      </w:r>
      <w:r>
        <w:rPr>
          <w:lang w:eastAsia="en-US"/>
        </w:rPr>
        <w:t xml:space="preserve">. </w:t>
      </w:r>
      <w:r>
        <w:rPr>
          <w:rStyle w:val="Emphasis"/>
          <w:i w:val="0"/>
          <w:iCs w:val="0"/>
        </w:rPr>
        <w:t xml:space="preserve">Most mosquito species feed at night, around dusk and predawn, although some species can continuously feed during the day </w:t>
      </w:r>
      <w:r>
        <w:rPr>
          <w:rStyle w:val="Emphasis"/>
          <w:i w:val="0"/>
          <w:iCs w:val="0"/>
        </w:rPr>
        <w:fldChar w:fldCharType="begin"/>
      </w:r>
      <w:r w:rsidR="006B0536">
        <w:rPr>
          <w:rStyle w:val="Emphasis"/>
          <w:i w:val="0"/>
          <w:iCs w:val="0"/>
        </w:rPr>
        <w:instrText xml:space="preserve"> ADDIN ZOTERO_ITEM CSL_CITATION {"citationID":"odemHkUb","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Pr>
          <w:rStyle w:val="Emphasis"/>
          <w:i w:val="0"/>
          <w:iCs w:val="0"/>
        </w:rPr>
        <w:fldChar w:fldCharType="separate"/>
      </w:r>
      <w:r>
        <w:rPr>
          <w:rStyle w:val="Emphasis"/>
          <w:i w:val="0"/>
          <w:iCs w:val="0"/>
          <w:noProof/>
        </w:rPr>
        <w:t>(FlyBoss 2024)</w:t>
      </w:r>
      <w:r>
        <w:rPr>
          <w:rStyle w:val="Emphasis"/>
          <w:i w:val="0"/>
          <w:iCs w:val="0"/>
        </w:rPr>
        <w:fldChar w:fldCharType="end"/>
      </w:r>
      <w:r>
        <w:rPr>
          <w:rStyle w:val="Emphasis"/>
          <w:i w:val="0"/>
          <w:iCs w:val="0"/>
        </w:rPr>
        <w:t>.</w:t>
      </w:r>
      <w:r w:rsidR="00960DCF">
        <w:rPr>
          <w:lang w:eastAsia="en-US"/>
        </w:rPr>
        <w:t xml:space="preserve"> </w:t>
      </w:r>
    </w:p>
    <w:p w14:paraId="3DC1F5A7" w14:textId="6BA2ADA7" w:rsidR="00B35AD9" w:rsidRDefault="00960DCF" w:rsidP="00DA7ABA">
      <w:pPr>
        <w:rPr>
          <w:lang w:eastAsia="en-US"/>
        </w:rPr>
      </w:pPr>
      <w:r>
        <w:rPr>
          <w:lang w:eastAsia="en-US"/>
        </w:rPr>
        <w:t xml:space="preserve">Of particular interest </w:t>
      </w:r>
      <w:r w:rsidR="00B164DB">
        <w:rPr>
          <w:lang w:eastAsia="en-US"/>
        </w:rPr>
        <w:t>as LSD</w:t>
      </w:r>
      <w:r w:rsidR="008C2E49">
        <w:rPr>
          <w:lang w:eastAsia="en-US"/>
        </w:rPr>
        <w:t>V</w:t>
      </w:r>
      <w:r w:rsidR="00B164DB">
        <w:rPr>
          <w:lang w:eastAsia="en-US"/>
        </w:rPr>
        <w:t xml:space="preserve"> vectors in</w:t>
      </w:r>
      <w:r>
        <w:rPr>
          <w:lang w:eastAsia="en-US"/>
        </w:rPr>
        <w:t xml:space="preserve"> Australia are three mosquito species: </w:t>
      </w:r>
      <w:r w:rsidRPr="008016A2">
        <w:rPr>
          <w:i/>
        </w:rPr>
        <w:t>Ae</w:t>
      </w:r>
      <w:r>
        <w:rPr>
          <w:i/>
        </w:rPr>
        <w:t>.</w:t>
      </w:r>
      <w:r w:rsidRPr="008016A2">
        <w:rPr>
          <w:i/>
        </w:rPr>
        <w:t xml:space="preserve"> </w:t>
      </w:r>
      <w:r w:rsidR="0008549E">
        <w:rPr>
          <w:i/>
        </w:rPr>
        <w:t>a</w:t>
      </w:r>
      <w:r w:rsidRPr="008016A2">
        <w:rPr>
          <w:i/>
        </w:rPr>
        <w:t>egypti</w:t>
      </w:r>
      <w:r>
        <w:rPr>
          <w:lang w:eastAsia="en-US"/>
        </w:rPr>
        <w:t xml:space="preserve"> for its confirmed transmission of LSD</w:t>
      </w:r>
      <w:r w:rsidR="008C2E49">
        <w:rPr>
          <w:lang w:eastAsia="en-US"/>
        </w:rPr>
        <w:t>V</w:t>
      </w:r>
      <w:r>
        <w:rPr>
          <w:lang w:eastAsia="en-US"/>
        </w:rPr>
        <w:t xml:space="preserve">, </w:t>
      </w:r>
      <w:r w:rsidRPr="00B24390">
        <w:rPr>
          <w:rStyle w:val="Emphasis"/>
          <w:rFonts w:cs="Calibri"/>
        </w:rPr>
        <w:t>Cx</w:t>
      </w:r>
      <w:r>
        <w:rPr>
          <w:rStyle w:val="Emphasis"/>
          <w:rFonts w:cs="Calibri"/>
        </w:rPr>
        <w:t>.</w:t>
      </w:r>
      <w:r w:rsidRPr="00B24390">
        <w:rPr>
          <w:rStyle w:val="Emphasis"/>
          <w:rFonts w:cs="Calibri"/>
        </w:rPr>
        <w:t xml:space="preserve"> quinquefasciatu</w:t>
      </w:r>
      <w:r w:rsidR="00ED2BAB">
        <w:rPr>
          <w:rStyle w:val="Emphasis"/>
          <w:rFonts w:cs="Calibri"/>
        </w:rPr>
        <w:t>s</w:t>
      </w:r>
      <w:r>
        <w:rPr>
          <w:lang w:eastAsia="en-US"/>
        </w:rPr>
        <w:t xml:space="preserve"> for being shown to carry LSD</w:t>
      </w:r>
      <w:r w:rsidR="00C90EBF">
        <w:rPr>
          <w:lang w:eastAsia="en-US"/>
        </w:rPr>
        <w:t xml:space="preserve"> DNA</w:t>
      </w:r>
      <w:r>
        <w:rPr>
          <w:lang w:eastAsia="en-US"/>
        </w:rPr>
        <w:t xml:space="preserve"> and </w:t>
      </w:r>
      <w:r>
        <w:rPr>
          <w:rStyle w:val="Emphasis"/>
        </w:rPr>
        <w:t>Cx. annulirostris</w:t>
      </w:r>
      <w:r w:rsidRPr="00960DCF">
        <w:rPr>
          <w:rStyle w:val="Emphasis"/>
          <w:i w:val="0"/>
          <w:iCs w:val="0"/>
        </w:rPr>
        <w:t xml:space="preserve">, which is </w:t>
      </w:r>
      <w:r>
        <w:rPr>
          <w:rStyle w:val="Emphasis"/>
          <w:i w:val="0"/>
          <w:iCs w:val="0"/>
        </w:rPr>
        <w:t xml:space="preserve">known for transmitting </w:t>
      </w:r>
      <w:r w:rsidR="00B76BFB">
        <w:rPr>
          <w:rStyle w:val="Emphasis"/>
          <w:i w:val="0"/>
          <w:iCs w:val="0"/>
        </w:rPr>
        <w:t xml:space="preserve">several </w:t>
      </w:r>
      <w:r w:rsidR="00ED2BAB">
        <w:rPr>
          <w:rStyle w:val="Emphasis"/>
          <w:i w:val="0"/>
          <w:iCs w:val="0"/>
        </w:rPr>
        <w:t>viruses i</w:t>
      </w:r>
      <w:r w:rsidR="00B76BFB">
        <w:rPr>
          <w:rStyle w:val="Emphasis"/>
          <w:i w:val="0"/>
          <w:iCs w:val="0"/>
        </w:rPr>
        <w:t xml:space="preserve">ncluding </w:t>
      </w:r>
      <w:r w:rsidR="00ED2BAB">
        <w:rPr>
          <w:rStyle w:val="Emphasis"/>
          <w:i w:val="0"/>
          <w:iCs w:val="0"/>
        </w:rPr>
        <w:t>B</w:t>
      </w:r>
      <w:r w:rsidR="00B76BFB" w:rsidRPr="00511AB6">
        <w:rPr>
          <w:rStyle w:val="Emphasis"/>
          <w:i w:val="0"/>
          <w:iCs w:val="0"/>
        </w:rPr>
        <w:t xml:space="preserve">ovine </w:t>
      </w:r>
      <w:r w:rsidR="008C2E49">
        <w:rPr>
          <w:rStyle w:val="Emphasis"/>
          <w:i w:val="0"/>
          <w:iCs w:val="0"/>
        </w:rPr>
        <w:t>e</w:t>
      </w:r>
      <w:r w:rsidR="00B76BFB" w:rsidRPr="00511AB6">
        <w:rPr>
          <w:rStyle w:val="Emphasis"/>
          <w:i w:val="0"/>
          <w:iCs w:val="0"/>
        </w:rPr>
        <w:t xml:space="preserve">phemeral </w:t>
      </w:r>
      <w:r w:rsidR="008C2E49">
        <w:rPr>
          <w:rStyle w:val="Emphasis"/>
          <w:i w:val="0"/>
          <w:iCs w:val="0"/>
        </w:rPr>
        <w:t>fever virus</w:t>
      </w:r>
      <w:r w:rsidR="00B76BFB">
        <w:rPr>
          <w:rStyle w:val="Emphasis"/>
          <w:i w:val="0"/>
          <w:iCs w:val="0"/>
        </w:rPr>
        <w:t>, Murray Valley encephalitis</w:t>
      </w:r>
      <w:r w:rsidR="00CD1440">
        <w:rPr>
          <w:rStyle w:val="Emphasis"/>
          <w:i w:val="0"/>
          <w:iCs w:val="0"/>
        </w:rPr>
        <w:t xml:space="preserve"> virus</w:t>
      </w:r>
      <w:r w:rsidR="00B76BFB">
        <w:rPr>
          <w:rStyle w:val="Emphasis"/>
          <w:i w:val="0"/>
          <w:iCs w:val="0"/>
        </w:rPr>
        <w:t xml:space="preserve">, </w:t>
      </w:r>
      <w:r w:rsidR="00C90EBF">
        <w:rPr>
          <w:rStyle w:val="Emphasis"/>
          <w:i w:val="0"/>
          <w:iCs w:val="0"/>
        </w:rPr>
        <w:t>Kunjin</w:t>
      </w:r>
      <w:r w:rsidR="00B76BFB">
        <w:rPr>
          <w:rStyle w:val="Emphasis"/>
          <w:i w:val="0"/>
          <w:iCs w:val="0"/>
        </w:rPr>
        <w:t xml:space="preserve"> virus and Japanese encephalitis </w:t>
      </w:r>
      <w:r w:rsidR="00CD1440">
        <w:rPr>
          <w:rStyle w:val="Emphasis"/>
          <w:i w:val="0"/>
          <w:iCs w:val="0"/>
        </w:rPr>
        <w:t>virus</w:t>
      </w:r>
      <w:r w:rsidR="00B76BFB">
        <w:rPr>
          <w:rStyle w:val="Emphasis"/>
          <w:i w:val="0"/>
          <w:iCs w:val="0"/>
        </w:rPr>
        <w:t>. However, numerous mosquito species feed on c</w:t>
      </w:r>
      <w:r w:rsidR="00B76BFB">
        <w:rPr>
          <w:lang w:eastAsia="en-US"/>
        </w:rPr>
        <w:t>attle</w:t>
      </w:r>
      <w:r w:rsidR="00ED2BAB">
        <w:rPr>
          <w:lang w:eastAsia="en-US"/>
        </w:rPr>
        <w:t xml:space="preserve"> </w:t>
      </w:r>
      <w:r w:rsidR="00B95297" w:rsidRPr="008A3139">
        <w:fldChar w:fldCharType="begin"/>
      </w:r>
      <w:r w:rsidR="006B0536">
        <w:instrText xml:space="preserve"> ADDIN ZOTERO_ITEM CSL_CITATION {"citationID":"RnH7gRQT","properties":{"formattedCitation":"(Stephenson et al. 2019)","plainCitation":"(Stephenson et al. 2019)","noteIndex":0},"citationItems":[{"id":8056,"uris":["http://zotero.org/groups/4707929/items/WD3F8I8L"],"itemData":{"id":8056,"type":"article-journal","abstract":"Mosquito-borne pathogens contribute significantly to the global burden of disease, infecting millions of people each year. Mosquito feeding is critical to the transmission dynamics of pathogens, and thus it is important to understanding and interpreting mosquito feeding patterns. In this paper we explore mosquito feeding patterns and their implications for disease ecology through a meta-analysis of published blood meal results collected across Australia from more than 12,000 blood meals from 22 species. To assess mosquito-vertebrate associations and identify mosquitoes on a spectrum of generalist or specialist feeders, we analysed blood meal data in two ways; first using a novel odds ratio analysis, and secondly by calculating Shannon’s diversity scores.","container-title":"Parasites &amp; Vectors","DOI":"10.1186/s13071-019-3405-z","ISSN":"1756-3305","issue":"1","journalAbbreviation":"Parasites &amp; Vectors","page":"156","source":"BioMed Central","title":"Interpreting mosquito feeding patterns in Australia through an ecological lens: an analysis of blood meal studies","title-short":"Interpreting mosquito feeding patterns in Australia through an ecological lens","volume":"12","author":[{"family":"Stephenson","given":"Eloise B."},{"family":"Murphy","given":"Amanda K."},{"family":"Jansen","given":"Cassie C."},{"family":"Peel","given":"Alison J."},{"family":"McCallum","given":"Hamish"}],"issued":{"date-parts":[["2019",4,4]]}}}],"schema":"https://github.com/citation-style-language/schema/raw/master/csl-citation.json"} </w:instrText>
      </w:r>
      <w:r w:rsidR="00B95297" w:rsidRPr="008A3139">
        <w:fldChar w:fldCharType="separate"/>
      </w:r>
      <w:r w:rsidR="00B95297" w:rsidRPr="008A3139">
        <w:rPr>
          <w:noProof/>
        </w:rPr>
        <w:t>(Stephenson et al. 2019)</w:t>
      </w:r>
      <w:r w:rsidR="00B95297" w:rsidRPr="008A3139">
        <w:fldChar w:fldCharType="end"/>
      </w:r>
      <w:r w:rsidR="00B95297">
        <w:t xml:space="preserve">, </w:t>
      </w:r>
      <w:r w:rsidR="00B76BFB">
        <w:rPr>
          <w:lang w:eastAsia="en-US"/>
        </w:rPr>
        <w:t>potentially serving as mechanical vectors of LSD</w:t>
      </w:r>
      <w:r w:rsidR="008C2E49">
        <w:rPr>
          <w:lang w:eastAsia="en-US"/>
        </w:rPr>
        <w:t>V</w:t>
      </w:r>
      <w:r w:rsidR="00B76BFB">
        <w:rPr>
          <w:lang w:eastAsia="en-US"/>
        </w:rPr>
        <w:t xml:space="preserve">. Therefore, </w:t>
      </w:r>
      <w:r w:rsidR="00B164DB">
        <w:rPr>
          <w:lang w:eastAsia="en-US"/>
        </w:rPr>
        <w:t xml:space="preserve">all </w:t>
      </w:r>
      <w:r w:rsidR="00B76BFB">
        <w:rPr>
          <w:lang w:eastAsia="en-US"/>
        </w:rPr>
        <w:t>species should also be considered when undertaking vector control activities.</w:t>
      </w:r>
      <w:r w:rsidR="00840C66">
        <w:rPr>
          <w:lang w:eastAsia="en-US"/>
        </w:rPr>
        <w:t xml:space="preserve"> </w:t>
      </w:r>
    </w:p>
    <w:p w14:paraId="3E195956" w14:textId="0B037F95" w:rsidR="00CE54DF" w:rsidRDefault="0008549E" w:rsidP="00DA7ABA">
      <w:pPr>
        <w:rPr>
          <w:rStyle w:val="Emphasis"/>
          <w:i w:val="0"/>
          <w:iCs w:val="0"/>
        </w:rPr>
      </w:pPr>
      <w:r>
        <w:rPr>
          <w:lang w:eastAsia="en-US"/>
        </w:rPr>
        <w:t xml:space="preserve">In Australia, the distribution of </w:t>
      </w:r>
      <w:r w:rsidRPr="0008549E">
        <w:rPr>
          <w:i/>
          <w:iCs/>
          <w:lang w:eastAsia="en-US"/>
        </w:rPr>
        <w:t xml:space="preserve">Ae. </w:t>
      </w:r>
      <w:r>
        <w:rPr>
          <w:i/>
          <w:iCs/>
          <w:lang w:eastAsia="en-US"/>
        </w:rPr>
        <w:t>a</w:t>
      </w:r>
      <w:r w:rsidRPr="0008549E">
        <w:rPr>
          <w:i/>
          <w:iCs/>
          <w:lang w:eastAsia="en-US"/>
        </w:rPr>
        <w:t>egypti</w:t>
      </w:r>
      <w:r>
        <w:rPr>
          <w:lang w:eastAsia="en-US"/>
        </w:rPr>
        <w:t xml:space="preserve"> </w:t>
      </w:r>
      <w:r w:rsidR="00B164DB">
        <w:rPr>
          <w:lang w:eastAsia="en-US"/>
        </w:rPr>
        <w:t>is limited</w:t>
      </w:r>
      <w:r>
        <w:rPr>
          <w:lang w:eastAsia="en-US"/>
        </w:rPr>
        <w:t xml:space="preserve"> to central and northern Queensland</w:t>
      </w:r>
      <w:r w:rsidR="00CE54DF">
        <w:rPr>
          <w:lang w:eastAsia="en-US"/>
        </w:rPr>
        <w:t xml:space="preserve"> (</w:t>
      </w:r>
      <w:hyperlink w:anchor="Figure_7" w:history="1">
        <w:r w:rsidR="003A511F" w:rsidRPr="00236818">
          <w:rPr>
            <w:rStyle w:val="Hyperlink"/>
            <w:u w:val="none"/>
            <w:lang w:eastAsia="en-US"/>
          </w:rPr>
          <w:t>Figure 7</w:t>
        </w:r>
      </w:hyperlink>
      <w:r w:rsidR="00817E13">
        <w:rPr>
          <w:lang w:eastAsia="en-US"/>
        </w:rPr>
        <w:fldChar w:fldCharType="begin"/>
      </w:r>
      <w:r w:rsidR="00817E13">
        <w:rPr>
          <w:lang w:eastAsia="en-US"/>
        </w:rPr>
        <w:instrText xml:space="preserve"> REF _Ref165973977 \h </w:instrText>
      </w:r>
      <w:r w:rsidR="00817E13">
        <w:rPr>
          <w:lang w:eastAsia="en-US"/>
        </w:rPr>
      </w:r>
      <w:r w:rsidR="00817E13">
        <w:rPr>
          <w:lang w:eastAsia="en-US"/>
        </w:rPr>
        <w:fldChar w:fldCharType="separate"/>
      </w:r>
      <w:r w:rsidR="00817E13">
        <w:rPr>
          <w:lang w:eastAsia="en-US"/>
        </w:rPr>
        <w:fldChar w:fldCharType="end"/>
      </w:r>
      <w:r>
        <w:rPr>
          <w:lang w:eastAsia="en-US"/>
        </w:rPr>
        <w:t xml:space="preserve">). </w:t>
      </w:r>
      <w:r w:rsidR="00AA588D" w:rsidRPr="00AA588D">
        <w:t xml:space="preserve">Notably, although </w:t>
      </w:r>
      <w:r w:rsidR="00AA588D" w:rsidRPr="00AA588D">
        <w:rPr>
          <w:i/>
          <w:iCs/>
        </w:rPr>
        <w:t>Ae</w:t>
      </w:r>
      <w:r w:rsidR="005B1874">
        <w:rPr>
          <w:i/>
          <w:iCs/>
        </w:rPr>
        <w:t>.</w:t>
      </w:r>
      <w:r w:rsidR="00AA588D" w:rsidRPr="00AA588D">
        <w:rPr>
          <w:i/>
          <w:iCs/>
        </w:rPr>
        <w:t xml:space="preserve"> aegypiti</w:t>
      </w:r>
      <w:r w:rsidR="00AA588D">
        <w:t xml:space="preserve"> has been shown to be a competent vector of LSDV, it predominantly feeds on humans, suggesting that its potential role in LSDV transmission is likely to be limited </w:t>
      </w:r>
      <w:r w:rsidR="00AA588D">
        <w:fldChar w:fldCharType="begin"/>
      </w:r>
      <w:r w:rsidR="006B0536">
        <w:instrText xml:space="preserve"> ADDIN ZOTERO_ITEM CSL_CITATION {"citationID":"H1g3gfxS","properties":{"formattedCitation":"(Stephenson et al. 2019; Gubbins 2019)","plainCitation":"(Stephenson et al. 2019; Gubbins 2019)","noteIndex":0},"citationItems":[{"id":8056,"uris":["http://zotero.org/groups/4707929/items/WD3F8I8L"],"itemData":{"id":8056,"type":"article-journal","abstract":"Mosquito-borne pathogens contribute significantly to the global burden of disease, infecting millions of people each year. Mosquito feeding is critical to the transmission dynamics of pathogens, and thus it is important to understanding and interpreting mosquito feeding patterns. In this paper we explore mosquito feeding patterns and their implications for disease ecology through a meta-analysis of published blood meal results collected across Australia from more than 12,000 blood meals from 22 species. To assess mosquito-vertebrate associations and identify mosquitoes on a spectrum of generalist or specialist feeders, we analysed blood meal data in two ways; first using a novel odds ratio analysis, and secondly by calculating Shannon’s diversity scores.","container-title":"Parasites &amp; Vectors","DOI":"10.1186/s13071-019-3405-z","ISSN":"1756-3305","issue":"1","journalAbbreviation":"Parasites &amp; Vectors","page":"156","source":"BioMed Central","title":"Interpreting mosquito feeding patterns in Australia through an ecological lens: an analysis of blood meal studies","title-short":"Interpreting mosquito feeding patterns in Australia through an ecological lens","volume":"12","author":[{"family":"Stephenson","given":"Eloise B."},{"family":"Murphy","given":"Amanda K."},{"family":"Jansen","given":"Cassie C."},{"family":"Peel","given":"Alison J."},{"family":"McCallum","given":"Hamish"}],"issued":{"date-parts":[["2019",4,4]]}}},{"id":6506,"uris":["http://zotero.org/groups/4707929/items/W7YHETCX"],"itemData":{"id":6506,"type":"article-journal","archive_location":"WOS:000485002800009","container-title":"Transboundary and Emerging Diseases","DOI":"10.1111/tbed.13216","ISSN":"1865-1674","issue":"5","journalAbbreviation":"Transbound Emerg Dis","page":"1873-1883","title":"Using the basic reproduction number to assess the risk of transmission of lumpy skin disease virus by biting insects","volume":"66","author":[{"family":"Gubbins","given":"S"}],"issued":{"date-parts":[["2019"]]}}}],"schema":"https://github.com/citation-style-language/schema/raw/master/csl-citation.json"} </w:instrText>
      </w:r>
      <w:r w:rsidR="00AA588D">
        <w:fldChar w:fldCharType="separate"/>
      </w:r>
      <w:r w:rsidR="00AA588D">
        <w:rPr>
          <w:noProof/>
        </w:rPr>
        <w:t>(Stephenson et al. 2019; Gubbins 2019)</w:t>
      </w:r>
      <w:r w:rsidR="00AA588D">
        <w:fldChar w:fldCharType="end"/>
      </w:r>
      <w:r w:rsidR="00AA588D">
        <w:t xml:space="preserve">. </w:t>
      </w:r>
      <w:r>
        <w:rPr>
          <w:lang w:eastAsia="en-US"/>
        </w:rPr>
        <w:t xml:space="preserve">The distribution of </w:t>
      </w:r>
      <w:r w:rsidRPr="00B24390">
        <w:rPr>
          <w:rStyle w:val="Emphasis"/>
          <w:rFonts w:cs="Calibri"/>
        </w:rPr>
        <w:t>Cx</w:t>
      </w:r>
      <w:r>
        <w:rPr>
          <w:rStyle w:val="Emphasis"/>
          <w:rFonts w:cs="Calibri"/>
        </w:rPr>
        <w:t>.</w:t>
      </w:r>
      <w:r w:rsidRPr="00B24390">
        <w:rPr>
          <w:rStyle w:val="Emphasis"/>
          <w:rFonts w:cs="Calibri"/>
        </w:rPr>
        <w:t xml:space="preserve"> quinquefasciatu</w:t>
      </w:r>
      <w:r w:rsidR="00B95297">
        <w:rPr>
          <w:rStyle w:val="Emphasis"/>
          <w:rFonts w:cs="Calibri"/>
        </w:rPr>
        <w:t>s</w:t>
      </w:r>
      <w:r>
        <w:rPr>
          <w:rStyle w:val="Emphasis"/>
          <w:rFonts w:cs="Calibri"/>
        </w:rPr>
        <w:t xml:space="preserve"> </w:t>
      </w:r>
      <w:r w:rsidRPr="0008549E">
        <w:rPr>
          <w:rStyle w:val="Emphasis"/>
          <w:rFonts w:cs="Calibri"/>
          <w:i w:val="0"/>
          <w:iCs w:val="0"/>
        </w:rPr>
        <w:t>and</w:t>
      </w:r>
      <w:r>
        <w:rPr>
          <w:rStyle w:val="Emphasis"/>
          <w:rFonts w:cs="Calibri"/>
        </w:rPr>
        <w:t xml:space="preserve"> </w:t>
      </w:r>
      <w:r>
        <w:rPr>
          <w:rStyle w:val="Emphasis"/>
        </w:rPr>
        <w:t xml:space="preserve">Cx. annulirostris </w:t>
      </w:r>
      <w:r w:rsidRPr="0008549E">
        <w:rPr>
          <w:rStyle w:val="Emphasis"/>
          <w:i w:val="0"/>
          <w:iCs w:val="0"/>
        </w:rPr>
        <w:t xml:space="preserve">can be seen </w:t>
      </w:r>
      <w:r w:rsidR="00CE54DF">
        <w:rPr>
          <w:rStyle w:val="Emphasis"/>
          <w:i w:val="0"/>
          <w:iCs w:val="0"/>
        </w:rPr>
        <w:t>in</w:t>
      </w:r>
      <w:r w:rsidR="00635FB6">
        <w:rPr>
          <w:rStyle w:val="Emphasis"/>
          <w:i w:val="0"/>
          <w:iCs w:val="0"/>
        </w:rPr>
        <w:t xml:space="preserve"> </w:t>
      </w:r>
      <w:hyperlink w:anchor="Figure_8" w:history="1">
        <w:r w:rsidR="003A511F" w:rsidRPr="00236818">
          <w:rPr>
            <w:rStyle w:val="Hyperlink"/>
            <w:u w:val="none"/>
          </w:rPr>
          <w:t>Figure 8</w:t>
        </w:r>
      </w:hyperlink>
      <w:r w:rsidR="00817E13" w:rsidRPr="00236818">
        <w:rPr>
          <w:rStyle w:val="Emphasis"/>
          <w:i w:val="0"/>
          <w:iCs w:val="0"/>
        </w:rPr>
        <w:t xml:space="preserve"> </w:t>
      </w:r>
      <w:r w:rsidR="00635FB6">
        <w:rPr>
          <w:rStyle w:val="Emphasis"/>
          <w:i w:val="0"/>
          <w:iCs w:val="0"/>
        </w:rPr>
        <w:t>and</w:t>
      </w:r>
      <w:r w:rsidR="003A511F">
        <w:rPr>
          <w:rStyle w:val="Emphasis"/>
          <w:i w:val="0"/>
          <w:iCs w:val="0"/>
        </w:rPr>
        <w:t xml:space="preserve"> </w:t>
      </w:r>
      <w:hyperlink w:anchor="Figure_9" w:history="1">
        <w:r w:rsidR="003A511F" w:rsidRPr="00236818">
          <w:rPr>
            <w:rStyle w:val="Hyperlink"/>
            <w:u w:val="none"/>
          </w:rPr>
          <w:t>Figure 9</w:t>
        </w:r>
      </w:hyperlink>
      <w:r w:rsidR="00CE54DF">
        <w:rPr>
          <w:rStyle w:val="Emphasis"/>
          <w:i w:val="0"/>
          <w:iCs w:val="0"/>
        </w:rPr>
        <w:t xml:space="preserve">, </w:t>
      </w:r>
      <w:r w:rsidRPr="0008549E">
        <w:rPr>
          <w:rStyle w:val="Emphasis"/>
          <w:i w:val="0"/>
          <w:iCs w:val="0"/>
        </w:rPr>
        <w:t>respectively.</w:t>
      </w:r>
    </w:p>
    <w:p w14:paraId="757FC3C2" w14:textId="25D0CAE2" w:rsidR="00840C66" w:rsidRPr="00CE54DF" w:rsidRDefault="00840C66" w:rsidP="00840C66">
      <w:pPr>
        <w:spacing w:after="0" w:line="240" w:lineRule="auto"/>
        <w:rPr>
          <w:lang w:eastAsia="en-US"/>
        </w:rPr>
      </w:pPr>
    </w:p>
    <w:p w14:paraId="3CDB321D" w14:textId="536BFA3D" w:rsidR="003A511F" w:rsidRDefault="003A511F" w:rsidP="000208B5">
      <w:pPr>
        <w:pStyle w:val="Caption"/>
        <w:ind w:left="709" w:hanging="709"/>
      </w:pPr>
      <w:bookmarkStart w:id="51" w:name="Figure_7"/>
      <w:bookmarkStart w:id="52" w:name="_Toc195772937"/>
      <w:bookmarkStart w:id="53" w:name="_Ref160017181"/>
      <w:bookmarkEnd w:id="51"/>
      <w:r>
        <w:t xml:space="preserve">Figure </w:t>
      </w:r>
      <w:r w:rsidR="00AB1C17">
        <w:fldChar w:fldCharType="begin"/>
      </w:r>
      <w:r w:rsidR="00AB1C17">
        <w:instrText xml:space="preserve"> SEQ Figure \* ARABIC </w:instrText>
      </w:r>
      <w:r w:rsidR="00AB1C17">
        <w:fldChar w:fldCharType="separate"/>
      </w:r>
      <w:r w:rsidR="007E2B2C">
        <w:rPr>
          <w:noProof/>
        </w:rPr>
        <w:t>7</w:t>
      </w:r>
      <w:r w:rsidR="00AB1C17">
        <w:fldChar w:fldCharType="end"/>
      </w:r>
      <w:r>
        <w:t xml:space="preserve">. </w:t>
      </w:r>
      <w:r w:rsidRPr="00CA7256">
        <w:t xml:space="preserve">Historic occurrence records of </w:t>
      </w:r>
      <w:r w:rsidRPr="00BF0944">
        <w:rPr>
          <w:i/>
          <w:iCs w:val="0"/>
        </w:rPr>
        <w:t>Aedes aegypti</w:t>
      </w:r>
      <w:r w:rsidRPr="00CA7256">
        <w:t xml:space="preserve"> in Australia. The pink box represents the current distribution of </w:t>
      </w:r>
      <w:r w:rsidRPr="00BF0944">
        <w:rPr>
          <w:i/>
          <w:iCs w:val="0"/>
        </w:rPr>
        <w:t>Ae. aegypti</w:t>
      </w:r>
      <w:r w:rsidRPr="00CA7256">
        <w:t xml:space="preserve"> in Australia (Atlas of Living Australia 2022)</w:t>
      </w:r>
      <w:r>
        <w:rPr>
          <w:noProof/>
        </w:rPr>
        <w:t>.</w:t>
      </w:r>
      <w:bookmarkEnd w:id="52"/>
    </w:p>
    <w:p w14:paraId="174F3741" w14:textId="00502692" w:rsidR="00635FB6" w:rsidRDefault="00635FB6" w:rsidP="003A511F">
      <w:r w:rsidRPr="00734248">
        <w:rPr>
          <w:rStyle w:val="Emphasis"/>
          <w:i w:val="0"/>
          <w:iCs w:val="0"/>
          <w:noProof/>
        </w:rPr>
        <w:drawing>
          <wp:inline distT="0" distB="0" distL="0" distR="0" wp14:anchorId="0133795B" wp14:editId="03008DD6">
            <wp:extent cx="4385733" cy="3320194"/>
            <wp:effectExtent l="0" t="0" r="0" b="0"/>
            <wp:docPr id="1016846580" name="Picture 1" descr="Figure 7 shows a map of Australia.  There are red dots showing the historic occurrence of Aedes aegypti in Australia.  There is a pink box over most of the state of Queensland that represents the current 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46580" name="Picture 1" descr="Figure 7 shows a map of Australia.  There are red dots showing the historic occurrence of Aedes aegypti in Australia.  There is a pink box over most of the state of Queensland that represents the current distribution."/>
                    <pic:cNvPicPr/>
                  </pic:nvPicPr>
                  <pic:blipFill rotWithShape="1">
                    <a:blip r:embed="rId43"/>
                    <a:srcRect l="7452" t="13729"/>
                    <a:stretch/>
                  </pic:blipFill>
                  <pic:spPr bwMode="auto">
                    <a:xfrm>
                      <a:off x="0" y="0"/>
                      <a:ext cx="4449813" cy="3368705"/>
                    </a:xfrm>
                    <a:prstGeom prst="rect">
                      <a:avLst/>
                    </a:prstGeom>
                    <a:ln>
                      <a:noFill/>
                    </a:ln>
                    <a:extLst>
                      <a:ext uri="{53640926-AAD7-44D8-BBD7-CCE9431645EC}">
                        <a14:shadowObscured xmlns:a14="http://schemas.microsoft.com/office/drawing/2010/main"/>
                      </a:ext>
                    </a:extLst>
                  </pic:spPr>
                </pic:pic>
              </a:graphicData>
            </a:graphic>
          </wp:inline>
        </w:drawing>
      </w:r>
    </w:p>
    <w:p w14:paraId="79E8695B" w14:textId="55078856" w:rsidR="00635FB6" w:rsidRDefault="00635FB6" w:rsidP="00635FB6">
      <w:pPr>
        <w:rPr>
          <w:rStyle w:val="name"/>
        </w:rPr>
      </w:pPr>
    </w:p>
    <w:p w14:paraId="674605FC" w14:textId="1C911716" w:rsidR="000758F5" w:rsidRDefault="000758F5" w:rsidP="000758F5">
      <w:pPr>
        <w:pStyle w:val="Caption"/>
        <w:ind w:left="0" w:firstLine="0"/>
      </w:pPr>
    </w:p>
    <w:p w14:paraId="1A6F34B8" w14:textId="6F6C1EE1" w:rsidR="000758F5" w:rsidRDefault="000758F5" w:rsidP="000758F5">
      <w:pPr>
        <w:pStyle w:val="Caption"/>
      </w:pPr>
      <w:bookmarkStart w:id="54" w:name="Figure_8"/>
      <w:bookmarkStart w:id="55" w:name="_Toc195772938"/>
      <w:bookmarkEnd w:id="54"/>
      <w:r>
        <w:t xml:space="preserve">Figure </w:t>
      </w:r>
      <w:r w:rsidR="00AB1C17">
        <w:fldChar w:fldCharType="begin"/>
      </w:r>
      <w:r w:rsidR="00AB1C17">
        <w:instrText xml:space="preserve"> SEQ Figure \* ARABIC </w:instrText>
      </w:r>
      <w:r w:rsidR="00AB1C17">
        <w:fldChar w:fldCharType="separate"/>
      </w:r>
      <w:r w:rsidR="007E2B2C">
        <w:rPr>
          <w:noProof/>
        </w:rPr>
        <w:t>8</w:t>
      </w:r>
      <w:r w:rsidR="00AB1C17">
        <w:fldChar w:fldCharType="end"/>
      </w:r>
      <w:r>
        <w:t xml:space="preserve">. </w:t>
      </w:r>
      <w:r w:rsidRPr="00823594">
        <w:t xml:space="preserve">Occurrence reports of </w:t>
      </w:r>
      <w:r w:rsidRPr="00BF0944">
        <w:rPr>
          <w:i/>
          <w:iCs w:val="0"/>
        </w:rPr>
        <w:t>Culex quinquefasciatus</w:t>
      </w:r>
      <w:r w:rsidRPr="00823594">
        <w:t xml:space="preserve"> in Australia. (Atlas of Living Australia 2022).</w:t>
      </w:r>
      <w:bookmarkEnd w:id="55"/>
    </w:p>
    <w:p w14:paraId="18FE144D" w14:textId="6041AAB6" w:rsidR="00635FB6" w:rsidRDefault="00635FB6" w:rsidP="00265067">
      <w:pPr>
        <w:jc w:val="both"/>
      </w:pPr>
      <w:r w:rsidRPr="00083D50">
        <w:rPr>
          <w:noProof/>
        </w:rPr>
        <w:drawing>
          <wp:inline distT="0" distB="0" distL="0" distR="0" wp14:anchorId="1D2EBEA7" wp14:editId="36EF16B4">
            <wp:extent cx="4385310" cy="3401642"/>
            <wp:effectExtent l="0" t="0" r="0" b="2540"/>
            <wp:docPr id="1966219351" name="Picture 1" descr="Figure 8 shows a map of Australia.  There are red dots showing the occurrence locations of Culex quinquefasciatus.  The greatest number of red dots are in on the  South East coast, mostly New South Wales and Victoria.  There are also some dots in the South Western region of Western Australia and Northern Coastal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19351" name="Picture 1" descr="Figure 8 shows a map of Australia.  There are red dots showing the occurrence locations of Culex quinquefasciatus.  The greatest number of red dots are in on the  South East coast, mostly New South Wales and Victoria.  There are also some dots in the South Western region of Western Australia and Northern Coastal Queensland."/>
                    <pic:cNvPicPr/>
                  </pic:nvPicPr>
                  <pic:blipFill rotWithShape="1">
                    <a:blip r:embed="rId44"/>
                    <a:srcRect l="6626" t="11710"/>
                    <a:stretch/>
                  </pic:blipFill>
                  <pic:spPr bwMode="auto">
                    <a:xfrm>
                      <a:off x="0" y="0"/>
                      <a:ext cx="4430735" cy="3436878"/>
                    </a:xfrm>
                    <a:prstGeom prst="rect">
                      <a:avLst/>
                    </a:prstGeom>
                    <a:ln>
                      <a:noFill/>
                    </a:ln>
                    <a:extLst>
                      <a:ext uri="{53640926-AAD7-44D8-BBD7-CCE9431645EC}">
                        <a14:shadowObscured xmlns:a14="http://schemas.microsoft.com/office/drawing/2010/main"/>
                      </a:ext>
                    </a:extLst>
                  </pic:spPr>
                </pic:pic>
              </a:graphicData>
            </a:graphic>
          </wp:inline>
        </w:drawing>
      </w:r>
    </w:p>
    <w:p w14:paraId="091B64F0" w14:textId="665D7B01" w:rsidR="00635FB6" w:rsidRDefault="00635FB6" w:rsidP="00635FB6">
      <w:pPr>
        <w:rPr>
          <w:rStyle w:val="name"/>
        </w:rPr>
      </w:pPr>
    </w:p>
    <w:p w14:paraId="7701666B" w14:textId="71D346FC" w:rsidR="000758F5" w:rsidRDefault="000758F5" w:rsidP="000758F5">
      <w:pPr>
        <w:pStyle w:val="Caption"/>
      </w:pPr>
      <w:bookmarkStart w:id="56" w:name="Figure_9"/>
      <w:bookmarkStart w:id="57" w:name="_Toc195772939"/>
      <w:bookmarkEnd w:id="56"/>
      <w:r>
        <w:t xml:space="preserve">Figure </w:t>
      </w:r>
      <w:r w:rsidR="00AB1C17">
        <w:fldChar w:fldCharType="begin"/>
      </w:r>
      <w:r w:rsidR="00AB1C17">
        <w:instrText xml:space="preserve"> SEQ Figure \* ARABIC </w:instrText>
      </w:r>
      <w:r w:rsidR="00AB1C17">
        <w:fldChar w:fldCharType="separate"/>
      </w:r>
      <w:r w:rsidR="007E2B2C">
        <w:rPr>
          <w:noProof/>
        </w:rPr>
        <w:t>9</w:t>
      </w:r>
      <w:r w:rsidR="00AB1C17">
        <w:fldChar w:fldCharType="end"/>
      </w:r>
      <w:r>
        <w:t xml:space="preserve">. </w:t>
      </w:r>
      <w:r w:rsidRPr="00307C48">
        <w:t xml:space="preserve">Occurrence reports of </w:t>
      </w:r>
      <w:r w:rsidRPr="00BF0944">
        <w:rPr>
          <w:i/>
          <w:iCs w:val="0"/>
        </w:rPr>
        <w:t>Culex annulirostris</w:t>
      </w:r>
      <w:r w:rsidRPr="00307C48">
        <w:t xml:space="preserve"> in Australia. (Atlas of Living Australia 2022)</w:t>
      </w:r>
      <w:r>
        <w:t>.</w:t>
      </w:r>
      <w:bookmarkEnd w:id="57"/>
    </w:p>
    <w:p w14:paraId="2ACD933D" w14:textId="617E6B57" w:rsidR="00734248" w:rsidRDefault="00635FB6" w:rsidP="000758F5">
      <w:r w:rsidRPr="00083D50">
        <w:rPr>
          <w:noProof/>
        </w:rPr>
        <w:drawing>
          <wp:inline distT="0" distB="0" distL="0" distR="0" wp14:anchorId="0C4CF7FB" wp14:editId="0E2BF020">
            <wp:extent cx="4470400" cy="3521723"/>
            <wp:effectExtent l="0" t="0" r="0" b="0"/>
            <wp:docPr id="1313568194" name="Picture 1" descr="Figure 9 shows a map of Australia.  There are red dots showing the occurrence locations of Culex annulirostris.  The greatest number of red dots are on the coastal areas of all states, with greatest number in Vic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568194" name="Picture 1" descr="Figure 9 shows a map of Australia.  There are red dots showing the occurrence locations of Culex annulirostris.  The greatest number of red dots are on the coastal areas of all states, with greatest number in Victoria."/>
                    <pic:cNvPicPr/>
                  </pic:nvPicPr>
                  <pic:blipFill rotWithShape="1">
                    <a:blip r:embed="rId45"/>
                    <a:srcRect l="7452" t="11185"/>
                    <a:stretch/>
                  </pic:blipFill>
                  <pic:spPr bwMode="auto">
                    <a:xfrm>
                      <a:off x="0" y="0"/>
                      <a:ext cx="4523097" cy="3563237"/>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207C7534" w14:textId="77777777" w:rsidR="00635FB6" w:rsidRDefault="00635FB6" w:rsidP="00BF2C20">
      <w:pPr>
        <w:rPr>
          <w:lang w:eastAsia="en-US"/>
        </w:rPr>
      </w:pPr>
    </w:p>
    <w:p w14:paraId="2C082F89" w14:textId="3843EA33" w:rsidR="00840EF2" w:rsidRPr="005957A8" w:rsidRDefault="005957A8" w:rsidP="00195E0D">
      <w:pPr>
        <w:pStyle w:val="Heading3a"/>
        <w:rPr>
          <w:lang w:eastAsia="en-US"/>
        </w:rPr>
      </w:pPr>
      <w:r w:rsidRPr="005957A8">
        <w:rPr>
          <w:lang w:eastAsia="en-US"/>
        </w:rPr>
        <w:lastRenderedPageBreak/>
        <w:t xml:space="preserve">Biting </w:t>
      </w:r>
      <w:r w:rsidRPr="00195E0D">
        <w:t>midges</w:t>
      </w:r>
    </w:p>
    <w:p w14:paraId="39607AAA" w14:textId="62EB76A5" w:rsidR="00B95297" w:rsidRDefault="00D32CA9" w:rsidP="00A5147F">
      <w:r>
        <w:rPr>
          <w:rFonts w:eastAsia="Garamond"/>
          <w:i/>
        </w:rPr>
        <w:t xml:space="preserve">Culicoides </w:t>
      </w:r>
      <w:r>
        <w:rPr>
          <w:rFonts w:eastAsia="Garamond"/>
        </w:rPr>
        <w:t xml:space="preserve">midges have been implicated in LSDV transmission, although transmission of LSDV from </w:t>
      </w:r>
      <w:r>
        <w:rPr>
          <w:rFonts w:eastAsia="Garamond"/>
          <w:i/>
        </w:rPr>
        <w:t>Culicoides</w:t>
      </w:r>
      <w:r>
        <w:rPr>
          <w:rFonts w:eastAsia="Garamond"/>
        </w:rPr>
        <w:t xml:space="preserve"> to bovines has never been demonstrated experimentally </w:t>
      </w:r>
      <w:r w:rsidR="009C07A7">
        <w:rPr>
          <w:rFonts w:eastAsia="Garamond"/>
        </w:rPr>
        <w:fldChar w:fldCharType="begin"/>
      </w:r>
      <w:r w:rsidR="006B0536">
        <w:rPr>
          <w:rFonts w:eastAsia="Garamond"/>
        </w:rPr>
        <w:instrText xml:space="preserve"> ADDIN ZOTERO_ITEM CSL_CITATION {"citationID":"a11o910dsgs","properties":{"formattedCitation":"(Chihota et al. 2003a; Eagles et al. 2014; Sanz-Bernardo et al. 2021; \\uc0\\u350{}evik and Do\\uc0\\u287{}an 2017)","plainCitation":"(Chihota et al. 2003a; Eagles et al. 2014; Sanz-Bernardo et al. 2021; Şevik and Doğan 2017)","noteIndex":0},"citationItems":[{"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id":6308,"uris":["http://zotero.org/groups/4707929/items/M358K6UB"],"itemData":{"id":6308,"type":"article-journal","abstract":"BACKGROUND: Previous studies investigating long-distance, wind-borne dispersal of Culicoides have utilised outbreaks of clinical disease (passive surveillance) to assess the relationship between incursion and dispersal event. In this study, species of exotic Culicoides and isolates of novel bluetongue viruses, collected as part of an active arbovirus surveillance program, were used for the first time to assess dispersal into an endemic region.\nRESULTS: A plausible dispersal event was determined for five of the six cases examined. These include exotic Culicoides specimens for which a possible dispersal event was identified within the range of two days--three weeks prior to their collection and novel bluetongue viruses for which a dispersal event was identified between one week and two months prior to their detection in cattle. The source location varied, but ranged from Lombok, in eastern Indonesia, to Timor-Leste and southern Papua New Guinea.\nCONCLUSIONS: Where bluetongue virus is endemic, the concurrent use of an atmospheric dispersal model alongside existing arbovirus and Culicoides surveillance may help guide the strategic use of limited surveillance resources as well as contribute to continued model validation and refinement. Further, the value of active surveillance systems in evaluating models for long-distance dispersal is highlighted, particularly in endemic regions where knowledge of background virus and vector status is beneficial.","container-title":"BMC Veterinary Research","DOI":"10.1186/1746-6148-10-135","ISSN":"1746-6148","journalAbbreviation":"BMC Vet Res","language":"eng","note":"PMID: 24943652\nPMCID: PMC4074460","page":"135","source":"PubMed","title":"Long-distance aerial dispersal modelling of &lt;i&gt;Culicoides&lt;/i&gt; biting midges: case studies of incursions into Australia","title-short":"Long-distance aerial dispersal modelling of Culicoides biting midges","volume":"10","author":[{"family":"Eagles","given":"Debbie"},{"family":"Melville","given":"Lorna"},{"family":"Weir","given":"Richard"},{"family":"Davis","given":"Steven"},{"family":"Bellis","given":"Glenn"},{"family":"Zalucki","given":"Myron P."},{"family":"Walker","given":"Peter J."},{"family":"Durr","given":"Peter A."}],"issued":{"date-parts":[["2014"]]}}},{"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id":6369,"uris":["http://zotero.org/groups/4707929/items/JRUQJYWS"],"itemData":{"id":6369,"type":"article-journal","abstract":"This study was carried out to explore epidemiological and molecular features of lumpy skin disease virus (LSDV) in the Aegean, Central Anatolian and Mediterranean regions of Turkey, to evaluate the risk factors associated with LSDV infection and to investigate the financial impact of LSD and potential role of the Culicoides spp. in the transmission of LSDV. Samples were obtained from 611 cattle, each from different farms, and each clinically suspected to be infected with LSDV during the months of July 2014 and June 2015. Culicoides spp. were trapped from April to June 2015. Genetic characterization of the local LSDV field isolates was conducted by sequencing G-protein-coupled chemokine receptor gene segment. Real-time PCR high-resolution melting analysis was used for distinguishing each type of capripoxviruses. Viral DNA was detected in 448 of the 611 animals and Culicoides midges. Three hundred and ninety-three of the 448 affected farms were surveyed. The morbidity and mortality rates detected were 12.3% and 6.4%, respectively. Phylogenetic analysis showed that the field isolates in this study were clustered together with other Africa and Middle East isolates. Genotyping of isolates from infected cattle has revealed the presence of LSDV. A generalized mixed linear model showed that there were positive associations between LSDV infection, European breeds, small-sized family-type farms and nearness of farm to a lake. The financial cost of disease presence in surveyed cattle farms was estimated to be 72.75 GBP per head. The sequence analysis of the mitochondrial cytochrome oxidase subunit I gene showed that the species of Culicoides in LSDV-positive pools was Culicoides punctatus. Detection of LSDV in Culicoides punctatus suggests that it may have played a role in transmitting LSDV. Furthermore, movement of infected animals into disease-free areas increases the risk of the transmission of LSD. Control strategies for LSDV infection should include consideration of the risk factors identified in this study.","container-title":"Transboundary and Emerging Diseases","DOI":"10.1111/tbed.12501","ISSN":"1865-1682","issue":"4","journalAbbreviation":"Transbound Emerg Dis","language":"eng","note":"PMID: 27039847","page":"1268-1279","source":"PubMed","title":"Epidemiological and molecular studies on lumpy skin disease outbreaks in Turkey during 2014-2015","volume":"64","author":[{"family":"Şevik","given":"M."},{"family":"Doğan","given":"M."}],"issued":{"date-parts":[["2017"]]}}}],"schema":"https://github.com/citation-style-language/schema/raw/master/csl-citation.json"} </w:instrText>
      </w:r>
      <w:r w:rsidR="009C07A7">
        <w:rPr>
          <w:rFonts w:eastAsia="Garamond"/>
        </w:rPr>
        <w:fldChar w:fldCharType="separate"/>
      </w:r>
      <w:r w:rsidR="003B0144" w:rsidRPr="003B0144">
        <w:rPr>
          <w:rFonts w:cs="Calibri"/>
          <w:lang w:val="en-GB"/>
        </w:rPr>
        <w:t>(Chihota et al. 2003a; Eagles et al. 2014; Sanz-Bernardo et al. 2021; Şevik and Doğan 2017)</w:t>
      </w:r>
      <w:r w:rsidR="009C07A7">
        <w:rPr>
          <w:rFonts w:eastAsia="Garamond"/>
        </w:rPr>
        <w:fldChar w:fldCharType="end"/>
      </w:r>
      <w:r w:rsidR="009C07A7">
        <w:rPr>
          <w:rFonts w:eastAsia="Garamond"/>
        </w:rPr>
        <w:t xml:space="preserve">. </w:t>
      </w:r>
      <w:r w:rsidR="005957A8" w:rsidRPr="6935FD06">
        <w:rPr>
          <w:i/>
          <w:iCs/>
          <w:lang w:eastAsia="en-US"/>
        </w:rPr>
        <w:t>Culicoides</w:t>
      </w:r>
      <w:r w:rsidR="005957A8" w:rsidRPr="6935FD06">
        <w:rPr>
          <w:lang w:eastAsia="en-US"/>
        </w:rPr>
        <w:t xml:space="preserve"> sp</w:t>
      </w:r>
      <w:r w:rsidR="00BF0944">
        <w:rPr>
          <w:lang w:eastAsia="en-US"/>
        </w:rPr>
        <w:t>ecies</w:t>
      </w:r>
      <w:r w:rsidR="005957A8" w:rsidRPr="6935FD06">
        <w:rPr>
          <w:lang w:eastAsia="en-US"/>
        </w:rPr>
        <w:t xml:space="preserve"> </w:t>
      </w:r>
      <w:r w:rsidR="000B1700" w:rsidRPr="6935FD06">
        <w:rPr>
          <w:lang w:eastAsia="en-US"/>
        </w:rPr>
        <w:t>are</w:t>
      </w:r>
      <w:r w:rsidR="00A5147F" w:rsidRPr="6935FD06">
        <w:rPr>
          <w:lang w:eastAsia="en-US"/>
        </w:rPr>
        <w:t xml:space="preserve"> </w:t>
      </w:r>
      <w:r w:rsidR="008C2E49" w:rsidRPr="6935FD06">
        <w:rPr>
          <w:lang w:eastAsia="en-US"/>
        </w:rPr>
        <w:t>small</w:t>
      </w:r>
      <w:r w:rsidR="00033258" w:rsidRPr="6935FD06">
        <w:rPr>
          <w:lang w:eastAsia="en-US"/>
        </w:rPr>
        <w:t xml:space="preserve"> dark insects</w:t>
      </w:r>
      <w:r w:rsidR="00A5147F" w:rsidRPr="6935FD06">
        <w:rPr>
          <w:lang w:eastAsia="en-US"/>
        </w:rPr>
        <w:t xml:space="preserve"> measuring 1</w:t>
      </w:r>
      <w:r w:rsidR="00033258" w:rsidRPr="6935FD06">
        <w:rPr>
          <w:lang w:eastAsia="en-US"/>
        </w:rPr>
        <w:t>–</w:t>
      </w:r>
      <w:r w:rsidR="00A5147F" w:rsidRPr="6935FD06">
        <w:rPr>
          <w:lang w:eastAsia="en-US"/>
        </w:rPr>
        <w:t xml:space="preserve">5mm, with females </w:t>
      </w:r>
      <w:r w:rsidR="00C90EBF">
        <w:t xml:space="preserve">requiring </w:t>
      </w:r>
      <w:r w:rsidR="00B164DB">
        <w:t xml:space="preserve">a blood meal </w:t>
      </w:r>
      <w:r w:rsidR="00C90EBF">
        <w:t>for the maturation of fertilised</w:t>
      </w:r>
      <w:r w:rsidR="00B164DB">
        <w:t xml:space="preserve"> eggs.</w:t>
      </w:r>
      <w:r w:rsidR="000B1700">
        <w:t xml:space="preserve"> Males feed on plant nectar only. </w:t>
      </w:r>
      <w:r w:rsidR="00B95297">
        <w:t xml:space="preserve">Australia has more than 140 species </w:t>
      </w:r>
      <w:r w:rsidR="005957A8">
        <w:fldChar w:fldCharType="begin"/>
      </w:r>
      <w:r w:rsidR="006B0536">
        <w:instrText xml:space="preserve"> ADDIN ZOTERO_ITEM CSL_CITATION {"citationID":"nRRxplKV","properties":{"formattedCitation":"(Dyce et al. 2007)","plainCitation":"(Dyce et al. 2007)","noteIndex":0},"citationItems":[{"id":8081,"uris":["http://zotero.org/groups/4707929/items/WFZLFG9Y"],"itemData":{"id":8081,"type":"book","event-place":"Canberra, Australia","number-of-pages":"88","publisher":"Australian Biological Resources Study","publisher-place":"Canberra, Australia","title":"Pictorial atlas of Australasian Culicoides wings (Diptera: Ceratopogonidae)","URL":"https://www.dcceew.gov.au/science-research/abrs/publications/other/culicoides","author":[{"family":"Dyce","given":"A.L"},{"family":"Bellis","given":"G.A"},{"family":"Muller","given":"M.J"}],"issued":{"date-parts":[["2007"]]}}}],"schema":"https://github.com/citation-style-language/schema/raw/master/csl-citation.json"} </w:instrText>
      </w:r>
      <w:r w:rsidR="005957A8">
        <w:fldChar w:fldCharType="separate"/>
      </w:r>
      <w:r w:rsidR="00D834E2" w:rsidRPr="6935FD06">
        <w:rPr>
          <w:noProof/>
        </w:rPr>
        <w:t>(Dyce et al. 2007)</w:t>
      </w:r>
      <w:r w:rsidR="005957A8">
        <w:fldChar w:fldCharType="end"/>
      </w:r>
      <w:r w:rsidR="00D834E2">
        <w:t xml:space="preserve"> </w:t>
      </w:r>
      <w:r w:rsidR="00B95297">
        <w:t xml:space="preserve">but the hosts of most of these are not known. Several species feed on livestock </w:t>
      </w:r>
      <w:r w:rsidR="005957A8">
        <w:fldChar w:fldCharType="begin"/>
      </w:r>
      <w:r w:rsidR="006B0536">
        <w:instrText xml:space="preserve"> ADDIN ZOTERO_ITEM CSL_CITATION {"citationID":"dJfaQqS2","properties":{"formattedCitation":"(Muller and Murray 1977; Muller et al. 1981)","plainCitation":"(Muller and Murray 1977; Muller et al. 1981)","noteIndex":0},"citationItems":[{"id":8082,"uris":["http://zotero.org/groups/4707929/items/2L6E9SAK"],"itemData":{"id":8082,"type":"article-journal","container-title":"Australian Journal of Zoology","DOI":"10.1071/ZO9770075","page":"75-85","title":"Blood</w:instrText>
      </w:r>
      <w:r w:rsidR="006B0536">
        <w:rPr>
          <w:rFonts w:ascii="Cambria Math" w:hAnsi="Cambria Math" w:cs="Cambria Math"/>
        </w:rPr>
        <w:instrText>‑</w:instrText>
      </w:r>
      <w:r w:rsidR="006B0536">
        <w:instrText>sucking flies feeding on sheep in Eastern Australia","volume":"25","author":[{"family":"Muller","given":"M.J"},{"family":"Murray","given":"M.D"}],"issued":{"date-parts":[["1977"]]}}},{"id":8084,"uris":["http://zotero.org/groups/4707929/items/2IS3UMSR"],"itemData":{"id":8084,"type":"article-journal","container-title":"Australian Journal of Zoology","DOI":"10.1071/ZO9810573","page":"573-588","title":"Blood</w:instrText>
      </w:r>
      <w:r w:rsidR="006B0536">
        <w:rPr>
          <w:rFonts w:ascii="Cambria Math" w:hAnsi="Cambria Math" w:cs="Cambria Math"/>
        </w:rPr>
        <w:instrText>‑</w:instrText>
      </w:r>
      <w:r w:rsidR="006B0536">
        <w:instrText xml:space="preserve">sucking midges and mosquitoes feeding on mammals at Beatrice Hill, N.T.","volume":"29","author":[{"family":"Muller","given":"M. J."},{"family":"Murray","given":"M. D."},{"family":"Edwards","given":"J.A"}],"issued":{"date-parts":[["1981"]]}}}],"schema":"https://github.com/citation-style-language/schema/raw/master/csl-citation.json"} </w:instrText>
      </w:r>
      <w:r w:rsidR="005957A8">
        <w:fldChar w:fldCharType="separate"/>
      </w:r>
      <w:r w:rsidR="006E7809" w:rsidRPr="6935FD06">
        <w:rPr>
          <w:noProof/>
        </w:rPr>
        <w:t>(Muller and Murray 1977; Muller et al. 1981)</w:t>
      </w:r>
      <w:r w:rsidR="005957A8">
        <w:fldChar w:fldCharType="end"/>
      </w:r>
      <w:r w:rsidR="00AF36FD">
        <w:t xml:space="preserve">. </w:t>
      </w:r>
    </w:p>
    <w:p w14:paraId="17583A85" w14:textId="387AD319" w:rsidR="00B164DB" w:rsidRDefault="00B95297" w:rsidP="00A5147F">
      <w:pPr>
        <w:rPr>
          <w:rStyle w:val="name"/>
        </w:rPr>
      </w:pPr>
      <w:r>
        <w:t xml:space="preserve">It is believed that midges </w:t>
      </w:r>
      <w:r w:rsidR="00360A9B">
        <w:t xml:space="preserve">undergo </w:t>
      </w:r>
      <w:r>
        <w:t xml:space="preserve">three or four generations </w:t>
      </w:r>
      <w:r w:rsidR="00360A9B">
        <w:t xml:space="preserve">(reproductive cycles) </w:t>
      </w:r>
      <w:r>
        <w:t xml:space="preserve">per year, with adult midges living for one to two weeks. </w:t>
      </w:r>
      <w:r w:rsidR="000B1700">
        <w:rPr>
          <w:shd w:val="clear" w:color="auto" w:fill="FFFFFF"/>
        </w:rPr>
        <w:t xml:space="preserve">Biting midges are most active under calm conditions and are prevalent around dawn and dusk but may continue to bite through the night. </w:t>
      </w:r>
      <w:r w:rsidR="000B1700">
        <w:t xml:space="preserve">In </w:t>
      </w:r>
      <w:r>
        <w:t>southern Australia</w:t>
      </w:r>
      <w:r w:rsidR="000B1700">
        <w:t xml:space="preserve">, there is limited </w:t>
      </w:r>
      <w:r w:rsidR="00B164DB">
        <w:t xml:space="preserve">midge activity in winter as it is too cold for </w:t>
      </w:r>
      <w:r w:rsidR="00C90EBF">
        <w:t xml:space="preserve">egg </w:t>
      </w:r>
      <w:r w:rsidR="00B164DB">
        <w:t xml:space="preserve">development. </w:t>
      </w:r>
      <w:r w:rsidR="000B1700">
        <w:rPr>
          <w:lang w:eastAsia="en-US"/>
        </w:rPr>
        <w:t>Midges are widely distributed across Australia</w:t>
      </w:r>
      <w:r>
        <w:rPr>
          <w:lang w:eastAsia="en-US"/>
        </w:rPr>
        <w:t xml:space="preserve">, but the important pest species are mostly tropical and subtropical </w:t>
      </w:r>
      <w:r w:rsidR="00195E0D">
        <w:rPr>
          <w:lang w:eastAsia="en-US"/>
        </w:rPr>
        <w:t>(</w:t>
      </w:r>
      <w:hyperlink w:anchor="Figure_10" w:history="1">
        <w:r w:rsidR="000A2168" w:rsidRPr="00236818">
          <w:rPr>
            <w:rStyle w:val="Hyperlink"/>
            <w:u w:val="none"/>
            <w:lang w:eastAsia="en-US"/>
          </w:rPr>
          <w:t>Figure 10</w:t>
        </w:r>
      </w:hyperlink>
      <w:r w:rsidR="00195E0D">
        <w:rPr>
          <w:lang w:eastAsia="en-US"/>
        </w:rPr>
        <w:t xml:space="preserve">). </w:t>
      </w:r>
      <w:r w:rsidR="000B1700">
        <w:rPr>
          <w:shd w:val="clear" w:color="auto" w:fill="FFFFFF"/>
        </w:rPr>
        <w:t>They are</w:t>
      </w:r>
      <w:r w:rsidR="000B1700">
        <w:rPr>
          <w:lang w:eastAsia="en-US"/>
        </w:rPr>
        <w:t xml:space="preserve"> especially </w:t>
      </w:r>
      <w:r w:rsidR="000B1700">
        <w:t xml:space="preserve">prolific in tropical and subtropical </w:t>
      </w:r>
      <w:r w:rsidR="000065F7">
        <w:t>coastal areas</w:t>
      </w:r>
      <w:r w:rsidR="000B1700">
        <w:t xml:space="preserve">. </w:t>
      </w:r>
      <w:r w:rsidR="000B1700">
        <w:rPr>
          <w:shd w:val="clear" w:color="auto" w:fill="FFFFFF"/>
        </w:rPr>
        <w:t xml:space="preserve">Because of their small size they are considered highly suited to wind-assisted dispersal over long distances. </w:t>
      </w:r>
      <w:r>
        <w:rPr>
          <w:lang w:eastAsia="en-US"/>
        </w:rPr>
        <w:t>Some</w:t>
      </w:r>
      <w:r w:rsidR="00360A9B">
        <w:rPr>
          <w:lang w:eastAsia="en-US"/>
        </w:rPr>
        <w:t xml:space="preserve"> midge</w:t>
      </w:r>
      <w:r>
        <w:rPr>
          <w:lang w:eastAsia="en-US"/>
        </w:rPr>
        <w:t xml:space="preserve"> species are</w:t>
      </w:r>
      <w:r w:rsidR="000B1700">
        <w:rPr>
          <w:i/>
          <w:iCs/>
          <w:lang w:eastAsia="en-US"/>
        </w:rPr>
        <w:t xml:space="preserve"> </w:t>
      </w:r>
      <w:r w:rsidR="000B1700">
        <w:rPr>
          <w:lang w:eastAsia="en-US"/>
        </w:rPr>
        <w:t xml:space="preserve">important vectors for BTV and are routinely monitored </w:t>
      </w:r>
      <w:r>
        <w:rPr>
          <w:lang w:eastAsia="en-US"/>
        </w:rPr>
        <w:t>by the National Arbovirus Monitoring Program (NAMP)</w:t>
      </w:r>
      <w:r w:rsidR="00360A9B">
        <w:rPr>
          <w:lang w:eastAsia="en-US"/>
        </w:rPr>
        <w:t xml:space="preserve"> to detect incursions of exotic strains of BTV and vectors</w:t>
      </w:r>
      <w:r w:rsidR="000B1700">
        <w:rPr>
          <w:lang w:eastAsia="en-US"/>
        </w:rPr>
        <w:t>.</w:t>
      </w:r>
    </w:p>
    <w:p w14:paraId="0D0E6CE2" w14:textId="77777777" w:rsidR="00B164DB" w:rsidRDefault="00B164DB" w:rsidP="00A5147F">
      <w:pPr>
        <w:rPr>
          <w:rStyle w:val="name"/>
        </w:rPr>
      </w:pPr>
    </w:p>
    <w:p w14:paraId="1BC7E9C3" w14:textId="4BD460DE" w:rsidR="000A2168" w:rsidRDefault="000A2168" w:rsidP="000A2168">
      <w:pPr>
        <w:pStyle w:val="Caption"/>
      </w:pPr>
      <w:bookmarkStart w:id="58" w:name="Figure_10"/>
      <w:bookmarkStart w:id="59" w:name="_Toc195772940"/>
      <w:bookmarkEnd w:id="58"/>
      <w:r>
        <w:rPr>
          <w:noProof/>
        </w:rPr>
        <w:drawing>
          <wp:anchor distT="0" distB="0" distL="114300" distR="114300" simplePos="0" relativeHeight="251697152" behindDoc="0" locked="0" layoutInCell="1" allowOverlap="1" wp14:anchorId="02159C12" wp14:editId="6D4CA991">
            <wp:simplePos x="0" y="0"/>
            <wp:positionH relativeFrom="margin">
              <wp:align>left</wp:align>
            </wp:positionH>
            <wp:positionV relativeFrom="paragraph">
              <wp:posOffset>403860</wp:posOffset>
            </wp:positionV>
            <wp:extent cx="5354608" cy="3482671"/>
            <wp:effectExtent l="0" t="0" r="0" b="3810"/>
            <wp:wrapTopAndBottom/>
            <wp:docPr id="21" name="Picture 21" descr="Figure 10 is a map of Australia.  It has three lots of information on it.  The first layer of information shows cattle population densities represented by shades of yellow to brown, with darker colours representing higher population densities.  The second layer of information shows the trapping results for Culicoides species midges with different coloured dots showing different species at each vector trapping point.   The greatest number of Cullicoides species identified were in the northern region of the Northern Territory and Queensland.  Other regions with greater numbers of Culicoides species were south-eastern Queensland and north-eastern New South Wales.  The significant species found in traps were  C. brevitarsis, C. wadai, C. fulvus and C. actoni.  The final layer of information is the Bluetongue virus zoning map, with the Transmission zone shown across most of Queensland, northern areas of the Northern Territory and Western Australia, and north-eastern New South Wales.  The rest of the Bluetongue zoning map is shown as a Bluetongue virus free zone, separated from the transmission zone by a buffer z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10 is a map of Australia.  It has three lots of information on it.  The first layer of information shows cattle population densities represented by shades of yellow to brown, with darker colours representing higher population densities.  The second layer of information shows the trapping results for Culicoides species midges with different coloured dots showing different species at each vector trapping point.   The greatest number of Cullicoides species identified were in the northern region of the Northern Territory and Queensland.  Other regions with greater numbers of Culicoides species were south-eastern Queensland and north-eastern New South Wales.  The significant species found in traps were  C. brevitarsis, C. wadai, C. fulvus and C. actoni.  The final layer of information is the Bluetongue virus zoning map, with the Transmission zone shown across most of Queensland, northern areas of the Northern Territory and Western Australia, and north-eastern New South Wales.  The rest of the Bluetongue zoning map is shown as a Bluetongue virus free zone, separated from the transmission zone by a buffer zone."/>
                    <pic:cNvPicPr/>
                  </pic:nvPicPr>
                  <pic:blipFill>
                    <a:blip r:embed="rId46">
                      <a:extLst>
                        <a:ext uri="{28A0092B-C50C-407E-A947-70E740481C1C}">
                          <a14:useLocalDpi xmlns:a14="http://schemas.microsoft.com/office/drawing/2010/main" val="0"/>
                        </a:ext>
                      </a:extLst>
                    </a:blip>
                    <a:stretch>
                      <a:fillRect/>
                    </a:stretch>
                  </pic:blipFill>
                  <pic:spPr>
                    <a:xfrm>
                      <a:off x="0" y="0"/>
                      <a:ext cx="5354608" cy="3482671"/>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B1C17">
        <w:fldChar w:fldCharType="begin"/>
      </w:r>
      <w:r w:rsidR="00AB1C17">
        <w:instrText xml:space="preserve"> SEQ Figure \* ARABIC </w:instrText>
      </w:r>
      <w:r w:rsidR="00AB1C17">
        <w:fldChar w:fldCharType="separate"/>
      </w:r>
      <w:r w:rsidR="007E2B2C">
        <w:rPr>
          <w:noProof/>
        </w:rPr>
        <w:t>10</w:t>
      </w:r>
      <w:r w:rsidR="00AB1C17">
        <w:fldChar w:fldCharType="end"/>
      </w:r>
      <w:r>
        <w:t xml:space="preserve">. </w:t>
      </w:r>
      <w:r w:rsidRPr="00A821B2">
        <w:t>Culicoides trapping results from September 2016–August 2017 with cattle density (MLA 2017)</w:t>
      </w:r>
      <w:r>
        <w:t>.</w:t>
      </w:r>
      <w:bookmarkEnd w:id="59"/>
    </w:p>
    <w:p w14:paraId="50B314D6" w14:textId="5C2905CC" w:rsidR="00840EF2" w:rsidRDefault="00840EF2" w:rsidP="000A2168">
      <w:pPr>
        <w:rPr>
          <w:lang w:eastAsia="en-US"/>
        </w:rPr>
      </w:pPr>
    </w:p>
    <w:p w14:paraId="39C251D0" w14:textId="77777777" w:rsidR="000A2168" w:rsidRDefault="000A2168" w:rsidP="000A2168">
      <w:pPr>
        <w:rPr>
          <w:lang w:eastAsia="en-US"/>
        </w:rPr>
      </w:pPr>
    </w:p>
    <w:p w14:paraId="1CB69293" w14:textId="77777777" w:rsidR="00817E13" w:rsidRDefault="00817E13" w:rsidP="00570948">
      <w:pPr>
        <w:pStyle w:val="Heading3a"/>
        <w:rPr>
          <w:lang w:eastAsia="en-US"/>
        </w:rPr>
      </w:pPr>
    </w:p>
    <w:p w14:paraId="65C94C86" w14:textId="77777777" w:rsidR="00817E13" w:rsidRPr="00817E13" w:rsidRDefault="00817E13" w:rsidP="00817E13">
      <w:pPr>
        <w:rPr>
          <w:lang w:eastAsia="en-US"/>
        </w:rPr>
      </w:pPr>
    </w:p>
    <w:p w14:paraId="5EDF1D05" w14:textId="7E0B9095" w:rsidR="00DC211A" w:rsidRPr="00E20215" w:rsidRDefault="00E20215" w:rsidP="00570948">
      <w:pPr>
        <w:pStyle w:val="Heading3a"/>
        <w:rPr>
          <w:lang w:eastAsia="en-US"/>
        </w:rPr>
      </w:pPr>
      <w:r w:rsidRPr="000C7383">
        <w:rPr>
          <w:lang w:eastAsia="en-US"/>
        </w:rPr>
        <w:lastRenderedPageBreak/>
        <w:t>Australia</w:t>
      </w:r>
      <w:r w:rsidR="002E2CCB" w:rsidRPr="000C7383">
        <w:rPr>
          <w:lang w:eastAsia="en-US"/>
        </w:rPr>
        <w:t>n</w:t>
      </w:r>
      <w:r w:rsidRPr="000C7383">
        <w:rPr>
          <w:lang w:eastAsia="en-US"/>
        </w:rPr>
        <w:t xml:space="preserve"> </w:t>
      </w:r>
      <w:r w:rsidRPr="000C7383">
        <w:rPr>
          <w:i/>
        </w:rPr>
        <w:t>Ixodid</w:t>
      </w:r>
      <w:r w:rsidRPr="000C7383">
        <w:rPr>
          <w:iCs/>
        </w:rPr>
        <w:t xml:space="preserve"> ticks</w:t>
      </w:r>
    </w:p>
    <w:p w14:paraId="6C6E6D7E" w14:textId="7C4C15C3" w:rsidR="00DD239E" w:rsidRDefault="002E2CCB" w:rsidP="006D1C6E">
      <w:pPr>
        <w:rPr>
          <w:lang w:eastAsia="en-US"/>
        </w:rPr>
      </w:pPr>
      <w:r w:rsidRPr="002E2CCB">
        <w:rPr>
          <w:i/>
          <w:iCs/>
        </w:rPr>
        <w:t>Rhipicephalus</w:t>
      </w:r>
      <w:r>
        <w:rPr>
          <w:i/>
          <w:iCs/>
        </w:rPr>
        <w:t xml:space="preserve"> </w:t>
      </w:r>
      <w:r w:rsidRPr="002E2CCB">
        <w:t xml:space="preserve">is a genus of </w:t>
      </w:r>
      <w:r w:rsidR="000065F7">
        <w:t xml:space="preserve">hard </w:t>
      </w:r>
      <w:r w:rsidRPr="002E2CCB">
        <w:t xml:space="preserve">ticks in the </w:t>
      </w:r>
      <w:r w:rsidRPr="00C90EBF">
        <w:rPr>
          <w:i/>
          <w:iCs/>
        </w:rPr>
        <w:t>Ixodidae</w:t>
      </w:r>
      <w:r w:rsidRPr="002E2CCB">
        <w:t xml:space="preserve"> family. </w:t>
      </w:r>
      <w:r w:rsidR="00327577">
        <w:rPr>
          <w:lang w:eastAsia="en-US"/>
        </w:rPr>
        <w:t>T</w:t>
      </w:r>
      <w:r w:rsidR="006D1C6E">
        <w:rPr>
          <w:lang w:eastAsia="en-US"/>
        </w:rPr>
        <w:t xml:space="preserve">he Australian cattle tick, </w:t>
      </w:r>
      <w:r w:rsidR="006D1C6E" w:rsidRPr="006D1C6E">
        <w:rPr>
          <w:i/>
          <w:iCs/>
          <w:lang w:eastAsia="en-US"/>
        </w:rPr>
        <w:t>R. australis</w:t>
      </w:r>
      <w:r w:rsidR="006D1C6E">
        <w:rPr>
          <w:lang w:eastAsia="en-US"/>
        </w:rPr>
        <w:t xml:space="preserve"> (previously known as </w:t>
      </w:r>
      <w:r w:rsidR="006D1C6E" w:rsidRPr="006D1C6E">
        <w:rPr>
          <w:i/>
          <w:iCs/>
          <w:lang w:eastAsia="en-US"/>
        </w:rPr>
        <w:t>R. microplus</w:t>
      </w:r>
      <w:r w:rsidR="006D1C6E">
        <w:rPr>
          <w:lang w:eastAsia="en-US"/>
        </w:rPr>
        <w:t>)</w:t>
      </w:r>
      <w:r w:rsidR="00B60D71">
        <w:rPr>
          <w:lang w:eastAsia="en-US"/>
        </w:rPr>
        <w:t>,</w:t>
      </w:r>
      <w:r w:rsidR="006D1C6E">
        <w:rPr>
          <w:lang w:eastAsia="en-US"/>
        </w:rPr>
        <w:t xml:space="preserve"> is the most economically important tick affecting cattle in Australia, with </w:t>
      </w:r>
      <w:r w:rsidR="006D1C6E" w:rsidRPr="006D1C6E">
        <w:t xml:space="preserve">European breeds of cattle </w:t>
      </w:r>
      <w:r w:rsidR="00B60D71">
        <w:t xml:space="preserve">being the </w:t>
      </w:r>
      <w:r w:rsidR="006D1C6E" w:rsidRPr="006D1C6E">
        <w:t>most susceptible</w:t>
      </w:r>
      <w:r w:rsidR="00170A46">
        <w:t xml:space="preserve">. </w:t>
      </w:r>
      <w:r w:rsidR="00327577" w:rsidRPr="006D1C6E">
        <w:rPr>
          <w:i/>
          <w:iCs/>
          <w:lang w:eastAsia="en-US"/>
        </w:rPr>
        <w:t>R. australis</w:t>
      </w:r>
      <w:r w:rsidR="00327577">
        <w:rPr>
          <w:i/>
          <w:iCs/>
          <w:lang w:eastAsia="en-US"/>
        </w:rPr>
        <w:t xml:space="preserve"> </w:t>
      </w:r>
      <w:r w:rsidR="00327577">
        <w:rPr>
          <w:lang w:eastAsia="en-US"/>
        </w:rPr>
        <w:t xml:space="preserve">is closely related to </w:t>
      </w:r>
      <w:r w:rsidR="00327577" w:rsidRPr="002E2CCB">
        <w:rPr>
          <w:i/>
          <w:iCs/>
          <w:lang w:eastAsia="en-US"/>
        </w:rPr>
        <w:t>R. decoloratus</w:t>
      </w:r>
      <w:r w:rsidR="00B60D71">
        <w:rPr>
          <w:i/>
          <w:iCs/>
          <w:lang w:eastAsia="en-US"/>
        </w:rPr>
        <w:t>,</w:t>
      </w:r>
      <w:r w:rsidR="00327577" w:rsidRPr="006D1C6E">
        <w:t xml:space="preserve"> </w:t>
      </w:r>
      <w:r w:rsidR="00B95297">
        <w:rPr>
          <w:i/>
        </w:rPr>
        <w:t xml:space="preserve">R. appendiculatus </w:t>
      </w:r>
      <w:r w:rsidR="00B95297" w:rsidRPr="008342AD">
        <w:t>and</w:t>
      </w:r>
      <w:r w:rsidR="00B95297">
        <w:rPr>
          <w:i/>
        </w:rPr>
        <w:t xml:space="preserve"> R. annulatus</w:t>
      </w:r>
      <w:r w:rsidR="00B95297">
        <w:t xml:space="preserve"> </w:t>
      </w:r>
      <w:r w:rsidR="00327577">
        <w:t>which ha</w:t>
      </w:r>
      <w:r w:rsidR="00B95297">
        <w:t xml:space="preserve">ve all </w:t>
      </w:r>
      <w:r w:rsidR="00327577">
        <w:t>been shown to transmit LSD</w:t>
      </w:r>
      <w:r w:rsidR="000065F7">
        <w:t>V</w:t>
      </w:r>
      <w:r w:rsidR="00327577">
        <w:t>.</w:t>
      </w:r>
      <w:r w:rsidR="00485F60">
        <w:t xml:space="preserve"> </w:t>
      </w:r>
      <w:r w:rsidR="006D1C6E" w:rsidRPr="006D1C6E">
        <w:rPr>
          <w:i/>
          <w:iCs/>
        </w:rPr>
        <w:t>R. australis</w:t>
      </w:r>
      <w:r w:rsidR="006D1C6E">
        <w:t xml:space="preserve"> is endemic in northern Queensland, the Northern Territory and </w:t>
      </w:r>
      <w:r w:rsidR="00B60D71">
        <w:t>Western</w:t>
      </w:r>
      <w:r w:rsidR="006D1C6E">
        <w:t xml:space="preserve"> Australia</w:t>
      </w:r>
      <w:r w:rsidR="000065F7">
        <w:t xml:space="preserve"> (the ‘tick zone’)</w:t>
      </w:r>
      <w:r w:rsidR="006D1C6E">
        <w:t xml:space="preserve"> and a quarantine zone </w:t>
      </w:r>
      <w:r w:rsidR="000065F7" w:rsidRPr="006D1C6E">
        <w:t>is in place</w:t>
      </w:r>
      <w:r w:rsidR="000065F7">
        <w:t xml:space="preserve"> </w:t>
      </w:r>
      <w:r w:rsidR="006D1C6E">
        <w:t xml:space="preserve">on the border between Queensland and </w:t>
      </w:r>
      <w:r w:rsidR="008A3B94">
        <w:t>NSW</w:t>
      </w:r>
      <w:r w:rsidR="006D1C6E">
        <w:t xml:space="preserve"> and in Western Australia</w:t>
      </w:r>
      <w:r w:rsidR="009C07A7">
        <w:t xml:space="preserve"> (</w:t>
      </w:r>
      <w:hyperlink w:anchor="Figure_11" w:history="1">
        <w:r w:rsidR="002C0A5A" w:rsidRPr="00236818">
          <w:rPr>
            <w:rStyle w:val="Hyperlink"/>
            <w:u w:val="none"/>
          </w:rPr>
          <w:t>Figure 11</w:t>
        </w:r>
      </w:hyperlink>
      <w:r w:rsidR="009C07A7">
        <w:t>)</w:t>
      </w:r>
      <w:r w:rsidR="00170A46" w:rsidRPr="006D1C6E">
        <w:t>.</w:t>
      </w:r>
      <w:r w:rsidR="006D1C6E" w:rsidRPr="006D1C6E">
        <w:rPr>
          <w:lang w:eastAsia="en-US"/>
        </w:rPr>
        <w:t xml:space="preserve"> </w:t>
      </w:r>
      <w:r w:rsidR="00DD239E">
        <w:rPr>
          <w:lang w:eastAsia="en-US"/>
        </w:rPr>
        <w:t>In Australia, regulatory treatment requirements are imposed by jurisdictions when cattle ticks are found outside of the ‘tick zone’.</w:t>
      </w:r>
    </w:p>
    <w:p w14:paraId="42CCF84A" w14:textId="665A05A9" w:rsidR="007F7622" w:rsidRPr="007F7622" w:rsidRDefault="007F7622" w:rsidP="006D1C6E">
      <w:pPr>
        <w:rPr>
          <w:lang w:eastAsia="en-US"/>
        </w:rPr>
      </w:pPr>
      <w:r w:rsidRPr="6935FD06">
        <w:rPr>
          <w:lang w:eastAsia="en-US"/>
        </w:rPr>
        <w:t xml:space="preserve">Cattle ticks </w:t>
      </w:r>
      <w:r w:rsidR="00E9562D" w:rsidRPr="6935FD06">
        <w:rPr>
          <w:lang w:eastAsia="en-US"/>
        </w:rPr>
        <w:t>(</w:t>
      </w:r>
      <w:r w:rsidR="00E9562D" w:rsidRPr="6935FD06">
        <w:rPr>
          <w:i/>
          <w:iCs/>
          <w:lang w:eastAsia="en-US"/>
        </w:rPr>
        <w:t>R. australis</w:t>
      </w:r>
      <w:r w:rsidR="00E9562D" w:rsidRPr="6935FD06">
        <w:rPr>
          <w:lang w:eastAsia="en-US"/>
        </w:rPr>
        <w:t xml:space="preserve">) </w:t>
      </w:r>
      <w:r w:rsidRPr="6935FD06">
        <w:rPr>
          <w:lang w:eastAsia="en-US"/>
        </w:rPr>
        <w:t xml:space="preserve">have a 1-host </w:t>
      </w:r>
      <w:r w:rsidR="000065F7" w:rsidRPr="6935FD06">
        <w:rPr>
          <w:lang w:eastAsia="en-US"/>
        </w:rPr>
        <w:t xml:space="preserve">life </w:t>
      </w:r>
      <w:r w:rsidRPr="6935FD06">
        <w:rPr>
          <w:lang w:eastAsia="en-US"/>
        </w:rPr>
        <w:t>cycle and</w:t>
      </w:r>
      <w:r w:rsidR="000065F7" w:rsidRPr="6935FD06">
        <w:rPr>
          <w:lang w:eastAsia="en-US"/>
        </w:rPr>
        <w:t>, while they</w:t>
      </w:r>
      <w:r w:rsidRPr="6935FD06">
        <w:rPr>
          <w:lang w:eastAsia="en-US"/>
        </w:rPr>
        <w:t xml:space="preserve"> prefer cattle, will also feed on buffalo</w:t>
      </w:r>
      <w:r w:rsidR="000065F7" w:rsidRPr="6935FD06">
        <w:rPr>
          <w:lang w:eastAsia="en-US"/>
        </w:rPr>
        <w:t>,</w:t>
      </w:r>
      <w:r w:rsidRPr="6935FD06">
        <w:rPr>
          <w:lang w:eastAsia="en-US"/>
        </w:rPr>
        <w:t xml:space="preserve"> deer and other livestock. </w:t>
      </w:r>
      <w:r w:rsidR="00CE0709" w:rsidRPr="6935FD06">
        <w:rPr>
          <w:lang w:eastAsia="en-US"/>
        </w:rPr>
        <w:t xml:space="preserve"> </w:t>
      </w:r>
      <w:r w:rsidRPr="6935FD06">
        <w:rPr>
          <w:lang w:eastAsia="en-US"/>
        </w:rPr>
        <w:t>Cattle ticks remain viable year-round, although in colder areas they may slow down reproduction.</w:t>
      </w:r>
    </w:p>
    <w:p w14:paraId="5BCFADDD" w14:textId="15B49084" w:rsidR="00BD3244" w:rsidRDefault="006D1C6E" w:rsidP="00E20215">
      <w:pPr>
        <w:rPr>
          <w:shd w:val="clear" w:color="auto" w:fill="FFFFFF"/>
        </w:rPr>
      </w:pPr>
      <w:r>
        <w:rPr>
          <w:lang w:eastAsia="en-US"/>
        </w:rPr>
        <w:t xml:space="preserve">Other hard ticks affecting cattle include </w:t>
      </w:r>
      <w:r>
        <w:rPr>
          <w:shd w:val="clear" w:color="auto" w:fill="FFFFFF"/>
        </w:rPr>
        <w:t>the bush tick (</w:t>
      </w:r>
      <w:r w:rsidRPr="006D1C6E">
        <w:rPr>
          <w:i/>
          <w:iCs/>
        </w:rPr>
        <w:t>Haemaphysalis longicornis</w:t>
      </w:r>
      <w:r>
        <w:rPr>
          <w:shd w:val="clear" w:color="auto" w:fill="FFFFFF"/>
        </w:rPr>
        <w:t>) and the wallaby tick (</w:t>
      </w:r>
      <w:r w:rsidRPr="006D1C6E">
        <w:rPr>
          <w:i/>
          <w:iCs/>
        </w:rPr>
        <w:t>Haemaphysalis bancrofti</w:t>
      </w:r>
      <w:r>
        <w:rPr>
          <w:shd w:val="clear" w:color="auto" w:fill="FFFFFF"/>
        </w:rPr>
        <w:t>)</w:t>
      </w:r>
      <w:r>
        <w:rPr>
          <w:rStyle w:val="Emphasis"/>
          <w:rFonts w:ascii="Arial" w:hAnsi="Arial" w:cs="Arial"/>
          <w:color w:val="000000"/>
          <w:shd w:val="clear" w:color="auto" w:fill="FFFFFF"/>
        </w:rPr>
        <w:t>.</w:t>
      </w:r>
      <w:r>
        <w:rPr>
          <w:shd w:val="clear" w:color="auto" w:fill="FFFFFF"/>
        </w:rPr>
        <w:t xml:space="preserve"> </w:t>
      </w:r>
      <w:r w:rsidR="00BD3244">
        <w:rPr>
          <w:shd w:val="clear" w:color="auto" w:fill="FFFFFF"/>
        </w:rPr>
        <w:t xml:space="preserve">Cattle are the preferred host for the bush tick, but it does infest other livestock and mammals. They have a 3-host life cycle, which is </w:t>
      </w:r>
      <w:r w:rsidR="00CE0709">
        <w:rPr>
          <w:shd w:val="clear" w:color="auto" w:fill="FFFFFF"/>
        </w:rPr>
        <w:t xml:space="preserve">usually </w:t>
      </w:r>
      <w:r w:rsidR="00BD3244">
        <w:rPr>
          <w:shd w:val="clear" w:color="auto" w:fill="FFFFFF"/>
        </w:rPr>
        <w:t xml:space="preserve">completed </w:t>
      </w:r>
      <w:r w:rsidR="00CE0709">
        <w:rPr>
          <w:shd w:val="clear" w:color="auto" w:fill="FFFFFF"/>
        </w:rPr>
        <w:t xml:space="preserve">in </w:t>
      </w:r>
      <w:r w:rsidR="00BD3244">
        <w:rPr>
          <w:shd w:val="clear" w:color="auto" w:fill="FFFFFF"/>
        </w:rPr>
        <w:t xml:space="preserve">around 12 months </w:t>
      </w:r>
      <w:r w:rsidR="00CE0709">
        <w:rPr>
          <w:shd w:val="clear" w:color="auto" w:fill="FFFFFF"/>
        </w:rPr>
        <w:t xml:space="preserve">but may </w:t>
      </w:r>
      <w:r w:rsidR="00BD3244">
        <w:rPr>
          <w:shd w:val="clear" w:color="auto" w:fill="FFFFFF"/>
        </w:rPr>
        <w:t xml:space="preserve">range between 4 to 18 months. The bush tick is mostly found in sub-tropical regions and some temperate areas with summer rainfall. The main endemic zone is a relatively narrow coastal strip </w:t>
      </w:r>
      <w:r w:rsidR="00CE0709">
        <w:rPr>
          <w:shd w:val="clear" w:color="auto" w:fill="FFFFFF"/>
        </w:rPr>
        <w:t xml:space="preserve">extending from </w:t>
      </w:r>
      <w:r w:rsidR="00BD3244">
        <w:rPr>
          <w:shd w:val="clear" w:color="auto" w:fill="FFFFFF"/>
        </w:rPr>
        <w:t>Gympie</w:t>
      </w:r>
      <w:r w:rsidR="00CE0709">
        <w:rPr>
          <w:shd w:val="clear" w:color="auto" w:fill="FFFFFF"/>
        </w:rPr>
        <w:t>, Queensland,</w:t>
      </w:r>
      <w:r w:rsidR="00BD3244">
        <w:rPr>
          <w:shd w:val="clear" w:color="auto" w:fill="FFFFFF"/>
        </w:rPr>
        <w:t xml:space="preserve"> in the north to the north coast of </w:t>
      </w:r>
      <w:r w:rsidR="008A3B94">
        <w:rPr>
          <w:shd w:val="clear" w:color="auto" w:fill="FFFFFF"/>
        </w:rPr>
        <w:t>NSW</w:t>
      </w:r>
      <w:r w:rsidR="00BD3244">
        <w:rPr>
          <w:shd w:val="clear" w:color="auto" w:fill="FFFFFF"/>
        </w:rPr>
        <w:t xml:space="preserve"> though the ticks may occur up to 100 km inland.</w:t>
      </w:r>
      <w:r w:rsidR="00BD3244" w:rsidRPr="00BD3244">
        <w:rPr>
          <w:shd w:val="clear" w:color="auto" w:fill="FFFFFF"/>
        </w:rPr>
        <w:t xml:space="preserve"> </w:t>
      </w:r>
      <w:r w:rsidR="00BD3244">
        <w:rPr>
          <w:shd w:val="clear" w:color="auto" w:fill="FFFFFF"/>
        </w:rPr>
        <w:t>It occurs sporadically as far south as Gippsland in Victoria, and inland as far as Albury-Wodonga. In Western Australia a small area of infestation has established in the Walpole-Denmark district on the far south coast</w:t>
      </w:r>
      <w:r w:rsidR="00D75FB2">
        <w:rPr>
          <w:shd w:val="clear" w:color="auto" w:fill="FFFFFF"/>
        </w:rPr>
        <w:t xml:space="preserve"> (</w:t>
      </w:r>
      <w:hyperlink w:anchor="Figure_12" w:history="1">
        <w:r w:rsidR="00BC744D" w:rsidRPr="00236818">
          <w:rPr>
            <w:rStyle w:val="Hyperlink"/>
            <w:u w:val="none"/>
            <w:shd w:val="clear" w:color="auto" w:fill="FFFFFF"/>
          </w:rPr>
          <w:t>Figure 12</w:t>
        </w:r>
      </w:hyperlink>
      <w:r w:rsidR="00D75FB2">
        <w:rPr>
          <w:shd w:val="clear" w:color="auto" w:fill="FFFFFF"/>
        </w:rPr>
        <w:t>)</w:t>
      </w:r>
      <w:r w:rsidR="00BD3244">
        <w:rPr>
          <w:shd w:val="clear" w:color="auto" w:fill="FFFFFF"/>
        </w:rPr>
        <w:t>. Adult numbers peak in spring and early summer. Seasonality is more pronounced in temperate climates with only a few weeks for adult tick development in summer.</w:t>
      </w:r>
    </w:p>
    <w:p w14:paraId="77993668" w14:textId="65D09815" w:rsidR="00DF753D" w:rsidRDefault="004C6688" w:rsidP="00C07EC2">
      <w:pPr>
        <w:rPr>
          <w:shd w:val="clear" w:color="auto" w:fill="FFFFFF"/>
        </w:rPr>
      </w:pPr>
      <w:r>
        <w:rPr>
          <w:shd w:val="clear" w:color="auto" w:fill="FFFFFF"/>
        </w:rPr>
        <w:t>The paralysis tick (</w:t>
      </w:r>
      <w:r w:rsidRPr="004C6688">
        <w:rPr>
          <w:i/>
          <w:iCs/>
          <w:shd w:val="clear" w:color="auto" w:fill="FFFFFF"/>
        </w:rPr>
        <w:t>Ixodes holocyus</w:t>
      </w:r>
      <w:r>
        <w:rPr>
          <w:shd w:val="clear" w:color="auto" w:fill="FFFFFF"/>
        </w:rPr>
        <w:t xml:space="preserve">) </w:t>
      </w:r>
      <w:r w:rsidR="003E1026">
        <w:rPr>
          <w:shd w:val="clear" w:color="auto" w:fill="FFFFFF"/>
        </w:rPr>
        <w:t>is capable of inflicting severe disease. It is found in coastal regions on the eastern s</w:t>
      </w:r>
      <w:r w:rsidR="00CD1440">
        <w:rPr>
          <w:shd w:val="clear" w:color="auto" w:fill="FFFFFF"/>
        </w:rPr>
        <w:t>ea</w:t>
      </w:r>
      <w:r w:rsidR="003E1026">
        <w:rPr>
          <w:shd w:val="clear" w:color="auto" w:fill="FFFFFF"/>
        </w:rPr>
        <w:t>board</w:t>
      </w:r>
      <w:r w:rsidR="00170A46">
        <w:rPr>
          <w:shd w:val="clear" w:color="auto" w:fill="FFFFFF"/>
        </w:rPr>
        <w:t xml:space="preserve"> (</w:t>
      </w:r>
      <w:hyperlink w:anchor="Figure_12" w:history="1">
        <w:r w:rsidR="00BC744D" w:rsidRPr="00236818">
          <w:rPr>
            <w:rStyle w:val="Hyperlink"/>
            <w:u w:val="none"/>
            <w:shd w:val="clear" w:color="auto" w:fill="FFFFFF"/>
          </w:rPr>
          <w:t>Figure 12</w:t>
        </w:r>
      </w:hyperlink>
      <w:r w:rsidR="00170A46">
        <w:rPr>
          <w:shd w:val="clear" w:color="auto" w:fill="FFFFFF"/>
        </w:rPr>
        <w:t>)</w:t>
      </w:r>
      <w:r w:rsidR="003E1026">
        <w:rPr>
          <w:shd w:val="clear" w:color="auto" w:fill="FFFFFF"/>
        </w:rPr>
        <w:t xml:space="preserve">. </w:t>
      </w:r>
      <w:r w:rsidR="00BD3244">
        <w:rPr>
          <w:shd w:val="clear" w:color="auto" w:fill="FFFFFF"/>
        </w:rPr>
        <w:t>It has a 3-host cycle, and prefers wildlife (bandicoots, bettongs bats, etc) but also feed</w:t>
      </w:r>
      <w:r w:rsidR="00E9562D">
        <w:rPr>
          <w:shd w:val="clear" w:color="auto" w:fill="FFFFFF"/>
        </w:rPr>
        <w:t>s</w:t>
      </w:r>
      <w:r w:rsidR="00BD3244">
        <w:rPr>
          <w:shd w:val="clear" w:color="auto" w:fill="FFFFFF"/>
        </w:rPr>
        <w:t xml:space="preserve"> on livestock. </w:t>
      </w:r>
      <w:r w:rsidR="00C90EBF">
        <w:rPr>
          <w:shd w:val="clear" w:color="auto" w:fill="FFFFFF"/>
        </w:rPr>
        <w:t xml:space="preserve">Adult </w:t>
      </w:r>
      <w:r w:rsidR="00BD3244">
        <w:rPr>
          <w:shd w:val="clear" w:color="auto" w:fill="FFFFFF"/>
        </w:rPr>
        <w:t>females</w:t>
      </w:r>
      <w:r w:rsidR="00C90EBF">
        <w:rPr>
          <w:shd w:val="clear" w:color="auto" w:fill="FFFFFF"/>
        </w:rPr>
        <w:t>, larval and nymph stages</w:t>
      </w:r>
      <w:r w:rsidR="00BD3244">
        <w:rPr>
          <w:shd w:val="clear" w:color="auto" w:fill="FFFFFF"/>
        </w:rPr>
        <w:t xml:space="preserve"> feed on animals</w:t>
      </w:r>
      <w:r w:rsidR="00E9562D">
        <w:rPr>
          <w:shd w:val="clear" w:color="auto" w:fill="FFFFFF"/>
        </w:rPr>
        <w:t>, while adult males parasitise females for blood meals</w:t>
      </w:r>
      <w:r w:rsidR="00BD3244">
        <w:rPr>
          <w:shd w:val="clear" w:color="auto" w:fill="FFFFFF"/>
        </w:rPr>
        <w:t>. They have a complicated life cycle</w:t>
      </w:r>
      <w:r w:rsidR="00E9562D">
        <w:rPr>
          <w:shd w:val="clear" w:color="auto" w:fill="FFFFFF"/>
        </w:rPr>
        <w:t xml:space="preserve"> that is </w:t>
      </w:r>
      <w:r w:rsidR="00BD3244">
        <w:rPr>
          <w:shd w:val="clear" w:color="auto" w:fill="FFFFFF"/>
        </w:rPr>
        <w:t xml:space="preserve">usually completed </w:t>
      </w:r>
      <w:r w:rsidR="00E9562D">
        <w:rPr>
          <w:shd w:val="clear" w:color="auto" w:fill="FFFFFF"/>
        </w:rPr>
        <w:t xml:space="preserve">in </w:t>
      </w:r>
      <w:r w:rsidR="00BD3244">
        <w:rPr>
          <w:shd w:val="clear" w:color="auto" w:fill="FFFFFF"/>
        </w:rPr>
        <w:t xml:space="preserve">around 12 months, but </w:t>
      </w:r>
      <w:r w:rsidR="00E9562D">
        <w:rPr>
          <w:shd w:val="clear" w:color="auto" w:fill="FFFFFF"/>
        </w:rPr>
        <w:t xml:space="preserve">this may range </w:t>
      </w:r>
      <w:r w:rsidR="00BD3244">
        <w:rPr>
          <w:shd w:val="clear" w:color="auto" w:fill="FFFFFF"/>
        </w:rPr>
        <w:t>from 4 to 18 months depending on the weather (</w:t>
      </w:r>
      <w:r w:rsidR="00E9562D">
        <w:rPr>
          <w:shd w:val="clear" w:color="auto" w:fill="FFFFFF"/>
        </w:rPr>
        <w:t>faster in</w:t>
      </w:r>
      <w:r w:rsidR="00BD3244">
        <w:rPr>
          <w:shd w:val="clear" w:color="auto" w:fill="FFFFFF"/>
        </w:rPr>
        <w:t xml:space="preserve"> warm, humid conditions). Adult numbers peak </w:t>
      </w:r>
      <w:r w:rsidR="00E9562D">
        <w:rPr>
          <w:shd w:val="clear" w:color="auto" w:fill="FFFFFF"/>
        </w:rPr>
        <w:t xml:space="preserve">in </w:t>
      </w:r>
      <w:r w:rsidR="00BD3244">
        <w:rPr>
          <w:shd w:val="clear" w:color="auto" w:fill="FFFFFF"/>
        </w:rPr>
        <w:t>late spring and summer.</w:t>
      </w:r>
    </w:p>
    <w:p w14:paraId="2276A928" w14:textId="3EBA4C9D" w:rsidR="002C0A5A" w:rsidRDefault="002C0A5A" w:rsidP="000208B5">
      <w:pPr>
        <w:pStyle w:val="Caption"/>
        <w:ind w:left="851" w:hanging="851"/>
      </w:pPr>
      <w:bookmarkStart w:id="60" w:name="Figure_11"/>
      <w:bookmarkStart w:id="61" w:name="_Toc195772941"/>
      <w:bookmarkEnd w:id="60"/>
      <w:r>
        <w:lastRenderedPageBreak/>
        <w:t xml:space="preserve">Figure </w:t>
      </w:r>
      <w:r w:rsidR="00AB1C17">
        <w:fldChar w:fldCharType="begin"/>
      </w:r>
      <w:r w:rsidR="00AB1C17">
        <w:instrText xml:space="preserve"> SEQ Figure \* ARABIC </w:instrText>
      </w:r>
      <w:r w:rsidR="00AB1C17">
        <w:fldChar w:fldCharType="separate"/>
      </w:r>
      <w:r w:rsidR="007E2B2C">
        <w:rPr>
          <w:noProof/>
        </w:rPr>
        <w:t>11</w:t>
      </w:r>
      <w:r w:rsidR="00AB1C17">
        <w:fldChar w:fldCharType="end"/>
      </w:r>
      <w:r>
        <w:t xml:space="preserve">. </w:t>
      </w:r>
      <w:r w:rsidRPr="00A92700">
        <w:t xml:space="preserve">Distribution of </w:t>
      </w:r>
      <w:r w:rsidRPr="00BF0944">
        <w:rPr>
          <w:i/>
          <w:iCs w:val="0"/>
        </w:rPr>
        <w:t>Rhipicephalus australis</w:t>
      </w:r>
      <w:r w:rsidRPr="00A92700">
        <w:t xml:space="preserve"> in Australia, also showing the cattle tick zone (TickBoss 2022)</w:t>
      </w:r>
      <w:r>
        <w:t>.</w:t>
      </w:r>
      <w:bookmarkEnd w:id="61"/>
    </w:p>
    <w:p w14:paraId="19B854FF" w14:textId="77777777" w:rsidR="00DF753D" w:rsidRDefault="00DF753D" w:rsidP="00DF753D">
      <w:r>
        <w:rPr>
          <w:noProof/>
        </w:rPr>
        <w:drawing>
          <wp:inline distT="0" distB="0" distL="0" distR="0" wp14:anchorId="03AA6AEE" wp14:editId="5A78E5EA">
            <wp:extent cx="5367867" cy="3763043"/>
            <wp:effectExtent l="0" t="0" r="4445" b="0"/>
            <wp:docPr id="1661990546" name="Picture 1" descr="Figure 11 is a map of Australia showing the cattle tick zone.  The Cattle Tick Zone is shown as a light brown shaded area across the coastal areas of Queensland, Northern Territory and northern Western Australia.  The Tick Free Zone is shown as a white area over rest of Australia.  A dark brown Cattle Tick Line separates these z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90546" name="Picture 1" descr="Figure 11 is a map of Australia showing the cattle tick zone.  The Cattle Tick Zone is shown as a light brown shaded area across the coastal areas of Queensland, Northern Territory and northern Western Australia.  The Tick Free Zone is shown as a white area over rest of Australia.  A dark brown Cattle Tick Line separates these zones."/>
                    <pic:cNvPicPr/>
                  </pic:nvPicPr>
                  <pic:blipFill>
                    <a:blip r:embed="rId47">
                      <a:extLst>
                        <a:ext uri="{28A0092B-C50C-407E-A947-70E740481C1C}">
                          <a14:useLocalDpi xmlns:a14="http://schemas.microsoft.com/office/drawing/2010/main" val="0"/>
                        </a:ext>
                      </a:extLst>
                    </a:blip>
                    <a:stretch>
                      <a:fillRect/>
                    </a:stretch>
                  </pic:blipFill>
                  <pic:spPr>
                    <a:xfrm>
                      <a:off x="0" y="0"/>
                      <a:ext cx="5393468" cy="3780990"/>
                    </a:xfrm>
                    <a:prstGeom prst="rect">
                      <a:avLst/>
                    </a:prstGeom>
                  </pic:spPr>
                </pic:pic>
              </a:graphicData>
            </a:graphic>
          </wp:inline>
        </w:drawing>
      </w:r>
    </w:p>
    <w:p w14:paraId="2AC1135C" w14:textId="258018AA" w:rsidR="00BD3244" w:rsidRPr="00360A9B" w:rsidRDefault="00BD3244" w:rsidP="00360A9B">
      <w:pPr>
        <w:pStyle w:val="Caption"/>
        <w:rPr>
          <w:shd w:val="clear" w:color="auto" w:fill="FFFFFF"/>
        </w:rPr>
      </w:pPr>
    </w:p>
    <w:tbl>
      <w:tblPr>
        <w:tblStyle w:val="TableGrid"/>
        <w:tblW w:w="0" w:type="auto"/>
        <w:tblLook w:val="04A0" w:firstRow="1" w:lastRow="0" w:firstColumn="1" w:lastColumn="0" w:noHBand="0" w:noVBand="1"/>
      </w:tblPr>
      <w:tblGrid>
        <w:gridCol w:w="4508"/>
        <w:gridCol w:w="4508"/>
      </w:tblGrid>
      <w:tr w:rsidR="009F4DD4" w14:paraId="58DEA558" w14:textId="77777777" w:rsidTr="00D75FB2">
        <w:tc>
          <w:tcPr>
            <w:tcW w:w="4508" w:type="dxa"/>
            <w:tcBorders>
              <w:top w:val="nil"/>
              <w:left w:val="nil"/>
              <w:bottom w:val="nil"/>
              <w:right w:val="nil"/>
            </w:tcBorders>
          </w:tcPr>
          <w:p w14:paraId="0682B180" w14:textId="1EE9E8CC" w:rsidR="009F4DD4" w:rsidRDefault="009F4DD4" w:rsidP="00C07EC2"/>
        </w:tc>
        <w:tc>
          <w:tcPr>
            <w:tcW w:w="4508" w:type="dxa"/>
            <w:tcBorders>
              <w:top w:val="nil"/>
              <w:left w:val="nil"/>
              <w:bottom w:val="nil"/>
              <w:right w:val="nil"/>
            </w:tcBorders>
          </w:tcPr>
          <w:p w14:paraId="5EE02B01" w14:textId="0178502A" w:rsidR="009F4DD4" w:rsidRDefault="009F4DD4" w:rsidP="00C07EC2"/>
        </w:tc>
      </w:tr>
    </w:tbl>
    <w:p w14:paraId="0872157B" w14:textId="5EEB32BE" w:rsidR="00A96F8A" w:rsidRDefault="00BC744D" w:rsidP="00A96F8A">
      <w:pPr>
        <w:pStyle w:val="Caption"/>
      </w:pPr>
      <w:r>
        <w:rPr>
          <w:noProof/>
        </w:rPr>
        <mc:AlternateContent>
          <mc:Choice Requires="wps">
            <w:drawing>
              <wp:anchor distT="0" distB="0" distL="114300" distR="114300" simplePos="0" relativeHeight="251703296" behindDoc="0" locked="0" layoutInCell="1" allowOverlap="1" wp14:anchorId="0AD20F4D" wp14:editId="7A4BF734">
                <wp:simplePos x="0" y="0"/>
                <wp:positionH relativeFrom="margin">
                  <wp:align>left</wp:align>
                </wp:positionH>
                <wp:positionV relativeFrom="paragraph">
                  <wp:posOffset>195580</wp:posOffset>
                </wp:positionV>
                <wp:extent cx="6140450" cy="457200"/>
                <wp:effectExtent l="0" t="0" r="0" b="0"/>
                <wp:wrapNone/>
                <wp:docPr id="566531749" name="Text Box 1"/>
                <wp:cNvGraphicFramePr/>
                <a:graphic xmlns:a="http://schemas.openxmlformats.org/drawingml/2006/main">
                  <a:graphicData uri="http://schemas.microsoft.com/office/word/2010/wordprocessingShape">
                    <wps:wsp>
                      <wps:cNvSpPr txBox="1"/>
                      <wps:spPr>
                        <a:xfrm>
                          <a:off x="0" y="0"/>
                          <a:ext cx="6140450" cy="457200"/>
                        </a:xfrm>
                        <a:prstGeom prst="rect">
                          <a:avLst/>
                        </a:prstGeom>
                        <a:solidFill>
                          <a:prstClr val="white"/>
                        </a:solidFill>
                        <a:ln>
                          <a:noFill/>
                        </a:ln>
                      </wps:spPr>
                      <wps:txbx>
                        <w:txbxContent>
                          <w:p w14:paraId="4F05FE4D" w14:textId="62B3ED94" w:rsidR="00BC744D" w:rsidRPr="004E0348" w:rsidRDefault="00BC744D" w:rsidP="000208B5">
                            <w:pPr>
                              <w:pStyle w:val="Caption"/>
                              <w:ind w:left="851" w:hanging="851"/>
                              <w:rPr>
                                <w:rFonts w:ascii="Calibri" w:hAnsi="Calibri"/>
                                <w:noProof/>
                                <w:sz w:val="22"/>
                              </w:rPr>
                            </w:pPr>
                            <w:bookmarkStart w:id="62" w:name="Figure_12"/>
                            <w:bookmarkStart w:id="63" w:name="_Toc195772942"/>
                            <w:bookmarkEnd w:id="62"/>
                            <w:r>
                              <w:t xml:space="preserve">Figure </w:t>
                            </w:r>
                            <w:r w:rsidR="00AB1C17">
                              <w:fldChar w:fldCharType="begin"/>
                            </w:r>
                            <w:r w:rsidR="00AB1C17">
                              <w:instrText xml:space="preserve"> SEQ Figure \* ARABIC </w:instrText>
                            </w:r>
                            <w:r w:rsidR="00AB1C17">
                              <w:fldChar w:fldCharType="separate"/>
                            </w:r>
                            <w:r w:rsidR="007E2B2C">
                              <w:rPr>
                                <w:noProof/>
                              </w:rPr>
                              <w:t>12</w:t>
                            </w:r>
                            <w:r w:rsidR="00AB1C17">
                              <w:fldChar w:fldCharType="end"/>
                            </w:r>
                            <w:r>
                              <w:t xml:space="preserve">. </w:t>
                            </w:r>
                            <w:r w:rsidRPr="00814FF0">
                              <w:t xml:space="preserve">Occurrence reports of ixodid ticks in Australia. (A) </w:t>
                            </w:r>
                            <w:r w:rsidRPr="00BF0944">
                              <w:rPr>
                                <w:i/>
                                <w:iCs w:val="0"/>
                              </w:rPr>
                              <w:t>Haemaphysalis longicornis</w:t>
                            </w:r>
                            <w:r w:rsidRPr="00814FF0">
                              <w:t xml:space="preserve"> (Australian bush tick), (B) </w:t>
                            </w:r>
                            <w:r w:rsidRPr="00BF0944">
                              <w:rPr>
                                <w:i/>
                                <w:iCs w:val="0"/>
                              </w:rPr>
                              <w:t>Ixodes holocyus</w:t>
                            </w:r>
                            <w:r w:rsidRPr="00814FF0">
                              <w:t xml:space="preserve"> (Australian paralysis tick) in Australia (Stewart 2021).</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AD20F4D" id="_x0000_s1034" type="#_x0000_t202" style="position:absolute;left:0;text-align:left;margin-left:0;margin-top:15.4pt;width:483.5pt;height:36pt;z-index:2517032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" stroked="f">
                <v:textbox inset="0,0,0,0">
                  <w:txbxContent>
                    <w:p w14:paraId="4F05FE4D" w14:textId="62B3ED94" w:rsidR="00BC744D" w:rsidRPr="004E0348" w:rsidRDefault="00BC744D" w:rsidP="000208B5">
                      <w:pPr>
                        <w:pStyle w:val="Caption"/>
                        <w:ind w:left="851" w:hanging="851"/>
                        <w:rPr>
                          <w:rFonts w:ascii="Calibri" w:hAnsi="Calibri"/>
                          <w:noProof/>
                          <w:sz w:val="22"/>
                        </w:rPr>
                      </w:pPr>
                      <w:bookmarkStart w:id="76" w:name="Figure_12"/>
                      <w:bookmarkStart w:id="77" w:name="_Toc195772942"/>
                      <w:bookmarkEnd w:id="76"/>
                      <w:r>
                        <w:t xml:space="preserve">Figure </w:t>
                      </w:r>
                      <w:r w:rsidR="00AB1C17">
                        <w:fldChar w:fldCharType="begin"/>
                      </w:r>
                      <w:r w:rsidR="00AB1C17">
                        <w:instrText xml:space="preserve"> SEQ Figure \* ARABIC </w:instrText>
                      </w:r>
                      <w:r w:rsidR="00AB1C17">
                        <w:fldChar w:fldCharType="separate"/>
                      </w:r>
                      <w:r w:rsidR="007E2B2C">
                        <w:rPr>
                          <w:noProof/>
                        </w:rPr>
                        <w:t>12</w:t>
                      </w:r>
                      <w:r w:rsidR="00AB1C17">
                        <w:fldChar w:fldCharType="end"/>
                      </w:r>
                      <w:r>
                        <w:t xml:space="preserve">. </w:t>
                      </w:r>
                      <w:r w:rsidRPr="00814FF0">
                        <w:t xml:space="preserve">Occurrence reports of ixodid ticks in Australia. (A) </w:t>
                      </w:r>
                      <w:r w:rsidRPr="00BF0944">
                        <w:rPr>
                          <w:i/>
                          <w:iCs w:val="0"/>
                        </w:rPr>
                        <w:t>Haemaphysalis longicornis</w:t>
                      </w:r>
                      <w:r w:rsidRPr="00814FF0">
                        <w:t xml:space="preserve"> (Australian bush tick), (B) </w:t>
                      </w:r>
                      <w:r w:rsidRPr="00BF0944">
                        <w:rPr>
                          <w:i/>
                          <w:iCs w:val="0"/>
                        </w:rPr>
                        <w:t>Ixodes holocyus</w:t>
                      </w:r>
                      <w:r w:rsidRPr="00814FF0">
                        <w:t xml:space="preserve"> (Australian paralysis tick) in Australia (Stewart 2021).</w:t>
                      </w:r>
                      <w:bookmarkEnd w:id="77"/>
                    </w:p>
                  </w:txbxContent>
                </v:textbox>
                <w10:wrap anchorx="margin"/>
              </v:shape>
            </w:pict>
          </mc:Fallback>
        </mc:AlternateContent>
      </w:r>
    </w:p>
    <w:p w14:paraId="38D6C4C3" w14:textId="7F1B8C88" w:rsidR="009F4DD4" w:rsidRDefault="00BC744D" w:rsidP="00A96F8A">
      <w:r>
        <w:rPr>
          <w:noProof/>
        </w:rPr>
        <mc:AlternateContent>
          <mc:Choice Requires="wpg">
            <w:drawing>
              <wp:anchor distT="0" distB="0" distL="114300" distR="114300" simplePos="0" relativeHeight="251701248" behindDoc="0" locked="0" layoutInCell="1" allowOverlap="1" wp14:anchorId="4DD00926" wp14:editId="3160A777">
                <wp:simplePos x="0" y="0"/>
                <wp:positionH relativeFrom="margin">
                  <wp:posOffset>57150</wp:posOffset>
                </wp:positionH>
                <wp:positionV relativeFrom="paragraph">
                  <wp:posOffset>455295</wp:posOffset>
                </wp:positionV>
                <wp:extent cx="6140524" cy="3035935"/>
                <wp:effectExtent l="0" t="0" r="12700" b="0"/>
                <wp:wrapNone/>
                <wp:docPr id="1794399995" name="Group 2" descr="Figure 12 shows two maps of Australia side by side.  The first map on the left labelled A, shows the reported occurrence of Haemaphysalis longicornis ixodid tick, represented by red dots.  Occurrence is mostly on the south east coast of Queensland, east coast of New South Wales and coastal areas of Victoria.  The second map on the right labelled B, shows the reported occurrence of Ixodes holocyclus ixodid tick, also represented as red dots.  Occurrence is  on the east coast of Australia."/>
                <wp:cNvGraphicFramePr/>
                <a:graphic xmlns:a="http://schemas.openxmlformats.org/drawingml/2006/main">
                  <a:graphicData uri="http://schemas.microsoft.com/office/word/2010/wordprocessingGroup">
                    <wpg:wgp>
                      <wpg:cNvGrpSpPr/>
                      <wpg:grpSpPr>
                        <a:xfrm>
                          <a:off x="0" y="0"/>
                          <a:ext cx="6140524" cy="3035935"/>
                          <a:chOff x="0" y="0"/>
                          <a:chExt cx="6140524" cy="3035935"/>
                        </a:xfrm>
                      </wpg:grpSpPr>
                      <wps:wsp>
                        <wps:cNvPr id="144736082" name="Text Box 1"/>
                        <wps:cNvSpPr txBox="1"/>
                        <wps:spPr>
                          <a:xfrm>
                            <a:off x="361950" y="0"/>
                            <a:ext cx="276446" cy="276447"/>
                          </a:xfrm>
                          <a:prstGeom prst="rect">
                            <a:avLst/>
                          </a:prstGeom>
                          <a:solidFill>
                            <a:schemeClr val="lt1"/>
                          </a:solidFill>
                          <a:ln w="6350">
                            <a:solidFill>
                              <a:prstClr val="black"/>
                            </a:solidFill>
                          </a:ln>
                        </wps:spPr>
                        <wps:txbx>
                          <w:txbxContent>
                            <w:p w14:paraId="36940CED" w14:textId="7D22E152" w:rsidR="0023311F" w:rsidRDefault="0023311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5452732" name="Text Box 2"/>
                        <wps:cNvSpPr txBox="1"/>
                        <wps:spPr>
                          <a:xfrm>
                            <a:off x="5895975" y="0"/>
                            <a:ext cx="244549" cy="265813"/>
                          </a:xfrm>
                          <a:prstGeom prst="rect">
                            <a:avLst/>
                          </a:prstGeom>
                          <a:solidFill>
                            <a:schemeClr val="lt1"/>
                          </a:solidFill>
                          <a:ln w="6350">
                            <a:solidFill>
                              <a:prstClr val="black"/>
                            </a:solidFill>
                          </a:ln>
                        </wps:spPr>
                        <wps:txbx>
                          <w:txbxContent>
                            <w:p w14:paraId="2C3CA907" w14:textId="7466A52E" w:rsidR="0023311F" w:rsidRDefault="0023311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36778910" name="Group 1" descr="Figure 12 shows two maps of Australia.  The first map on the left shows the occurrence of the ixodid tick Haemaphysalis longicornis"/>
                        <wpg:cNvGrpSpPr/>
                        <wpg:grpSpPr>
                          <a:xfrm>
                            <a:off x="0" y="800100"/>
                            <a:ext cx="5676900" cy="2235835"/>
                            <a:chOff x="0" y="0"/>
                            <a:chExt cx="5676900" cy="2235835"/>
                          </a:xfrm>
                        </wpg:grpSpPr>
                        <pic:pic xmlns:pic="http://schemas.openxmlformats.org/drawingml/2006/picture">
                          <pic:nvPicPr>
                            <pic:cNvPr id="507902277" name="Picture 1"/>
                            <pic:cNvPicPr>
                              <a:picLocks noChangeAspect="1"/>
                            </pic:cNvPicPr>
                          </pic:nvPicPr>
                          <pic:blipFill rotWithShape="1">
                            <a:blip r:embed="rId48"/>
                            <a:srcRect t="2877"/>
                            <a:stretch/>
                          </pic:blipFill>
                          <pic:spPr bwMode="auto">
                            <a:xfrm>
                              <a:off x="0" y="0"/>
                              <a:ext cx="2838450" cy="22358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80830570" name="Picture 1"/>
                            <pic:cNvPicPr>
                              <a:picLocks noChangeAspect="1"/>
                            </pic:cNvPicPr>
                          </pic:nvPicPr>
                          <pic:blipFill>
                            <a:blip r:embed="rId49"/>
                            <a:stretch>
                              <a:fillRect/>
                            </a:stretch>
                          </pic:blipFill>
                          <pic:spPr>
                            <a:xfrm>
                              <a:off x="2895600" y="0"/>
                              <a:ext cx="2781300" cy="2235835"/>
                            </a:xfrm>
                            <a:prstGeom prst="rect">
                              <a:avLst/>
                            </a:prstGeom>
                          </pic:spPr>
                        </pic:pic>
                      </wpg:grpSp>
                    </wpg:wgp>
                  </a:graphicData>
                </a:graphic>
              </wp:anchor>
            </w:drawing>
          </mc:Choice>
          <mc:Fallback>
            <w:pict>
              <v:group w14:anchorId="4DD00926" id="Group 2" o:spid="_x0000_s1035" alt="Figure 12 shows two maps of Australia side by side.  The first map on the left labelled A, shows the reported occurrence of Haemaphysalis longicornis ixodid tick, represented by red dots.  Occurrence is mostly on the south east coast of Queensland, east coast of New South Wales and coastal areas of Victoria.  The second map on the right labelled B, shows the reported occurrence of Ixodes holocyclus ixodid tick, also represented as red dots.  Occurrence is  on the east coast of Australia." style="position:absolute;margin-left:4.5pt;margin-top:35.85pt;width:483.5pt;height:239.05pt;z-index:251701248;mso-position-horizontal-relative:margin" coordsize="61405,30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">
                <v:shape id="_x0000_s1036" type="#_x0000_t202" style="position:absolute;left:3619;width:2764;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" fillcolor="white [3201]" strokeweight=".5pt">
                  <v:textbox>
                    <w:txbxContent>
                      <w:p w14:paraId="36940CED" w14:textId="7D22E152" w:rsidR="0023311F" w:rsidRDefault="0023311F">
                        <w:r>
                          <w:t>A</w:t>
                        </w:r>
                      </w:p>
                    </w:txbxContent>
                  </v:textbox>
                </v:shape>
                <v:shape id="_x0000_s1037" type="#_x0000_t202" style="position:absolute;left:58959;width:2446;height:2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" fillcolor="white [3201]" strokeweight=".5pt">
                  <v:textbox>
                    <w:txbxContent>
                      <w:p w14:paraId="2C3CA907" w14:textId="7466A52E" w:rsidR="0023311F" w:rsidRDefault="0023311F">
                        <w:r>
                          <w:t>B</w:t>
                        </w:r>
                      </w:p>
                    </w:txbxContent>
                  </v:textbox>
                </v:shape>
                <v:group id="Group 1" o:spid="_x0000_s1038" alt="Figure 12 shows two maps of Australia.  The first map on the left shows the occurrence of the ixodid tick Haemaphysalis longicornis" style="position:absolute;top:8001;width:56769;height:22358" coordsize="56769,22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9" type="#_x0000_t75" style="position:absolute;width:2838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">
                    <v:imagedata r:id="rId54" o:title="" croptop="1885f"/>
                  </v:shape>
                  <v:shape id="Picture 1" o:spid="_x0000_s1040" type="#_x0000_t75" style="position:absolute;left:28956;width:27813;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">
                    <v:imagedata r:id="rId55" o:title=""/>
                  </v:shape>
                </v:group>
                <w10:wrap anchorx="margin"/>
              </v:group>
            </w:pict>
          </mc:Fallback>
        </mc:AlternateContent>
      </w:r>
      <w:r w:rsidR="009F4DD4">
        <w:fldChar w:fldCharType="begin"/>
      </w:r>
      <w:r w:rsidR="006B0536">
        <w:instrText xml:space="preserve"> ADDIN ZOTERO_ITEM CSL_CITATION {"citationID":"iAkLhtgX","properties":{"formattedCitation":"(Atlas of living Australia 2022)","plainCitation":"(Atlas of living Australia 2022)","dontUpdate":true,"noteIndex":0},"citationItems":[{"id":"MssAEy0D/lrk7UFAe","uris":["http://zotero.org/users/5495039/items/9R26TPAQ"],"itemData":{"id":1340,"type":"webpage","title":"Atlas of living Australia","URL":"ala.org.au","author":[{"family":"Atlas of living Australia","given":""}],"issued":{"date-parts":[["2022",3]]}}}],"schema":"https://github.com/citation-style-language/schema/raw/master/csl-citation.json"} </w:instrText>
      </w:r>
      <w:r w:rsidR="009F4DD4">
        <w:fldChar w:fldCharType="separate"/>
      </w:r>
      <w:r w:rsidR="009F4DD4">
        <w:fldChar w:fldCharType="end"/>
      </w:r>
    </w:p>
    <w:p w14:paraId="4DC4F8FB" w14:textId="1D589C2A" w:rsidR="00515C6E" w:rsidRDefault="00515C6E" w:rsidP="00E828EF">
      <w:pPr>
        <w:pStyle w:val="Heading1"/>
      </w:pPr>
      <w:bookmarkStart w:id="64" w:name="_Toc195777903"/>
      <w:bookmarkStart w:id="65" w:name="_Ref156986245"/>
      <w:r>
        <w:lastRenderedPageBreak/>
        <w:t>Host types</w:t>
      </w:r>
      <w:bookmarkEnd w:id="64"/>
    </w:p>
    <w:p w14:paraId="20E8B870" w14:textId="0B6BC822" w:rsidR="006767DD" w:rsidRDefault="002B260D" w:rsidP="00EA1F8C">
      <w:r>
        <w:t>L</w:t>
      </w:r>
      <w:r w:rsidR="007537CB">
        <w:t>umpy skin disease virus (L</w:t>
      </w:r>
      <w:r>
        <w:t>SD</w:t>
      </w:r>
      <w:r w:rsidR="000B4311">
        <w:t>V</w:t>
      </w:r>
      <w:r w:rsidR="007537CB">
        <w:t>)</w:t>
      </w:r>
      <w:r>
        <w:t xml:space="preserve"> can infect both cattle and water buffalo</w:t>
      </w:r>
      <w:r w:rsidR="00CD1440">
        <w:t xml:space="preserve"> </w:t>
      </w:r>
      <w:r w:rsidR="00CD1440" w:rsidRPr="25E7A772">
        <w:rPr>
          <w:rFonts w:cs="Calibri"/>
          <w:color w:val="000000" w:themeColor="text1"/>
        </w:rPr>
        <w:t>(</w:t>
      </w:r>
      <w:r w:rsidR="00CD1440" w:rsidRPr="25E7A772">
        <w:rPr>
          <w:rFonts w:cs="Calibri"/>
          <w:i/>
          <w:iCs/>
          <w:color w:val="000000" w:themeColor="text1"/>
        </w:rPr>
        <w:t>Bubalus bubalis</w:t>
      </w:r>
      <w:r w:rsidR="00CD1440" w:rsidRPr="25E7A772">
        <w:rPr>
          <w:rFonts w:cs="Calibri"/>
          <w:color w:val="000000" w:themeColor="text1"/>
        </w:rPr>
        <w:t>)</w:t>
      </w:r>
      <w:r>
        <w:t>.</w:t>
      </w:r>
      <w:r w:rsidR="00C90EBF">
        <w:t xml:space="preserve"> </w:t>
      </w:r>
      <w:r w:rsidR="006767DD">
        <w:t xml:space="preserve">There is evidence of antibodies to LSDV in several wild African ruminant species including African buffalo, blue wildebeest, eland, giraffe, impala and great kudu but clinical disease has only been observed in captive oryx and experimentally infected giraffe and impala </w:t>
      </w:r>
      <w:r>
        <w:fldChar w:fldCharType="begin"/>
      </w:r>
      <w:r w:rsidR="006B0536">
        <w:instrText xml:space="preserve"> ADDIN ZOTERO_ITEM CSL_CITATION {"citationID":"hzTT2Jhh","properties":{"formattedCitation":"(Barnard 1997; Fagbo et al. 2014; Greta et al. 1992; Young et al. 1970)","plainCitation":"(Barnard 1997; Fagbo et al. 2014; Greta et al. 1992; Young et al. 1970)","noteIndex":0},"citationItems":[{"id":"MssAEy0D/zxkGllPT","uris":["http://zotero.org/users/5495039/items/6FJPJE7Y"],"itemData":{"id":1331,"type":"article-journal","container-title":"Onderstepoort J Vet Res .","issue":"2","note":"publisher: Published by the Agricultural Research Council, Onderstepoort Veterinary …","page":"95-110","source":"Google Scholar","title":"Antibodies against some viruses of domestic animals in southern African wild animals","volume":"64","author":[{"family":"Barnard","given":"B. J. H."}],"issued":{"date-parts":[["1997"]]}}},{"id":6772,"uris":["http://zotero.org/groups/4707929/items/MGI9SMNK"],"itemData":{"id":6772,"type":"article-journal","container-title":"Journal of the South African Veterinary Association","DOI":"10.4102/jsava.v85i1.1075","issue":"1","journalAbbreviation":"J S Afr Vet Assoc","note":"publisher: AOSIS","page":"1–7","source":"Google Scholar","title":"Seroprevalence of Rift Valley fever and lumpy skin disease in African buffalo (Syncerus caffer) in the Kruger National Park and Hluhluwe-iMfolozi Park, South Africa","volume":"85","author":[{"family":"Fagbo","given":"Shamsudeen"},{"family":"Coetzer","given":"Jacobus AW"},{"family":"Venter","given":"Estelle H."}],"issued":{"date-parts":[["2014"]]}}},{"id":"MssAEy0D/xGRHwBvT","uris":["http://zotero.org/users/5495039/items/7YVNSMH4"],"itemData":{"id":1253,"type":"article-journal","container-title":"Journal of Wildlife Diseases","issue":"2","note":"publisher: Wildlife Disease Association","page":"295–300","source":"Google Scholar","title":"Capripoxvirus disease in an Arabian oryx (Oryx leucoryx) from Saudi Arabia","volume":"28","author":[{"family":"Greta","given":"Arnaud"},{"family":"Gourreau","given":"Jean Marie"},{"family":"Vassart","given":"Marc"},{"family":"Wyers","given":"Monique"},{"family":"Lefevre","given":"Pierre Charles"}],"issued":{"date-parts":[["1992"]]}}},{"id":"MssAEy0D/ELrcXMDz","uris":["http://zotero.org/users/5495039/items/GBDD89NN"],"itemData":{"id":1214,"type":"article-journal","note":"publisher: Pretoria: Government Printer","source":"Google Scholar","title":"Experimental infection of game animals with lumpy skin disease virus (prototype strain Neethling)","author":[{"family":"Young","given":"E."},{"family":"Basson","given":"P. A."},{"family":"Weiss","given":"K. E."}],"issued":{"date-parts":[["1970"]]}}}],"schema":"https://github.com/citation-style-language/schema/raw/master/csl-citation.json"} </w:instrText>
      </w:r>
      <w:r>
        <w:fldChar w:fldCharType="separate"/>
      </w:r>
      <w:r w:rsidR="003B0144">
        <w:rPr>
          <w:noProof/>
        </w:rPr>
        <w:t>(Barnard 1997; Fagbo et al. 2014; Greta et al. 1992; Young et al. 1970)</w:t>
      </w:r>
      <w:r>
        <w:fldChar w:fldCharType="end"/>
      </w:r>
      <w:r w:rsidR="006767DD">
        <w:t>.</w:t>
      </w:r>
      <w:r w:rsidR="00BE1E83" w:rsidRPr="00BE1E83">
        <w:t xml:space="preserve"> </w:t>
      </w:r>
      <w:r w:rsidR="00BE1E83">
        <w:t xml:space="preserve">Lumpy skin disease virus (LSDV) </w:t>
      </w:r>
      <w:r w:rsidR="006767DD">
        <w:t xml:space="preserve">may persist in susceptible </w:t>
      </w:r>
      <w:r w:rsidR="16824087">
        <w:t xml:space="preserve">African </w:t>
      </w:r>
      <w:r w:rsidR="006767DD">
        <w:t xml:space="preserve">wildlife, making it plausible to consider wild species as a source of recurrence or reservoir after seemingly successful eradication from domestic animals </w:t>
      </w:r>
      <w:r>
        <w:fldChar w:fldCharType="begin"/>
      </w:r>
      <w:r w:rsidR="006B0536">
        <w:instrText xml:space="preserve"> ADDIN ZOTERO_ITEM CSL_CITATION {"citationID":"pC2gowFe","properties":{"formattedCitation":"(Calistri et al. 2018; Gortazar et al. 2021)","plainCitation":"(Calistri et al. 2018; Gortazar et al. 2021)","noteIndex":0},"citationItems":[{"id":"MssAEy0D/T3WP3Ghf","uris":["http://zotero.org/users/5495039/items/FRU7KUSS"],"itemData":{"id":1225,"type":"article-journal","container-title":"EFSA Journal","issue":"10","note":"publisher: Wiley Online Library","page":"e05452","source":"Google Scholar","title":"Lumpy skin disease: scientific and technical assistance on control and surveillance activities","title-short":"Lumpy skin disease","volume":"16","author":[{"family":"Calistri","given":"Paolo"},{"family":"DeClercq","given":"Kris"},{"family":"De Vleeschauwer","given":"Annebel"},{"family":"Gubbins","given":"Simon"},{"family":"Klement","given":"Eyal"},{"family":"Stegeman","given":"Arjan"},{"family":"Cortiñas Abrahantes","given":"José"},{"family":"Antoniou","given":"Sotiria-Eleni"},{"family":"Broglia","given":"Alessandro"}],"issued":{"date-parts":[["2018"]]}}},{"id":"MssAEy0D/tP0AyodI","uris":["http://zotero.org/users/5495039/items/TR8Y7JGW"],"itemData":{"id":1322,"type":"article-journal","archive_location":"WOS:000677717900001","container-title":"TRANSBOUNDARY AND EMERGING DISEASES","DOI":"10.1111/tbed.14235","ISSN":"1865-1674","title":"The role of wildlife in the epidemiology and control of Foot-and-mouth-disease And Similar Transboundary (FAST) animal diseases: A review","author":[{"family":"Gortazar","given":"C"},{"family":"Barroso","given":"P"},{"family":"Nova","given":"R"},{"family":"Caceres","given":"G"}],"issued":{"date-parts":[["2021"]]}}}],"schema":"https://github.com/citation-style-language/schema/raw/master/csl-citation.json"} </w:instrText>
      </w:r>
      <w:r>
        <w:fldChar w:fldCharType="separate"/>
      </w:r>
      <w:r w:rsidR="006767DD" w:rsidRPr="25E7A772">
        <w:rPr>
          <w:noProof/>
        </w:rPr>
        <w:t>(Calistri et al. 2018; Gortazar et al. 2021)</w:t>
      </w:r>
      <w:r>
        <w:fldChar w:fldCharType="end"/>
      </w:r>
      <w:r w:rsidR="006767DD">
        <w:t>. There is no evidence of clinical disease or seropositivity in wildlife outside the African continent, but there are also no studies that indicate work in this area.</w:t>
      </w:r>
    </w:p>
    <w:p w14:paraId="30277214" w14:textId="4403C514" w:rsidR="00041D65" w:rsidRPr="004210A3" w:rsidRDefault="003D672A" w:rsidP="00EA1F8C">
      <w:r>
        <w:t>While a</w:t>
      </w:r>
      <w:r w:rsidR="002B260D">
        <w:t>ll ages of cattle are susceptible</w:t>
      </w:r>
      <w:r>
        <w:t xml:space="preserve">, </w:t>
      </w:r>
      <w:r w:rsidR="002B260D">
        <w:t xml:space="preserve">young cattle and those at the peak of their lactation appear to be most vulnerable </w:t>
      </w:r>
      <w:r w:rsidR="00DB5232">
        <w:rPr>
          <w:rStyle w:val="CommentReference"/>
        </w:rPr>
        <w:t>a</w:t>
      </w:r>
      <w:r w:rsidR="00E44E8E">
        <w:t xml:space="preserve">lthough this is not a consistent finding </w:t>
      </w:r>
      <w:r w:rsidR="000F259D">
        <w:t xml:space="preserve">in all LSD risk analysis </w:t>
      </w:r>
      <w:r w:rsidR="00E44E8E">
        <w:t xml:space="preserve">studies </w:t>
      </w:r>
      <w:r w:rsidR="00DB5232">
        <w:fldChar w:fldCharType="begin"/>
      </w:r>
      <w:r w:rsidR="006B0536">
        <w:instrText xml:space="preserve"> ADDIN ZOTERO_ITEM CSL_CITATION {"citationID":"JHm58fGY","properties":{"formattedCitation":"(Tuppurainen et al. 2011; Bianchini et al. 2023)","plainCitation":"(Tuppurainen et al. 2011; Bianchini et al. 2023)","noteIndex":0},"citationItems":[{"id":6493,"uris":["http://zotero.org/groups/4707929/items/VDHKTHYA"],"itemData":{"id":6493,"type":"article-journal","abstract":"P&gt;Lumpy skin disease (LSD) is an economically important cattle disease. The disease is endemic in many African countries, but outbreaks have also been reported in Madagascar and the Middle East. The aim of this study was to investigate the potential role of ixodid (hard) ticks in the transmission of the disease. Cattle were infected with a virulent, South African field isolate of lumpy skin disease virus (LSDV). Three common African tick species (genera Rhipicephalus, Amblyomma and Rhipicephalus (Boophilus)) in different life cycle stages were fed on the infected animals during the viraemic stage and on skin lesions. Post-feeding, the partially fed male ticks were transferred to the skin of non-infected 'recipient' animals, while females were allowed to lay eggs that were then tested using the polymerase chain reaction (PCR) method and virus isolation. Nymphs were allowed to develop for 2-3 weeks after which time they were tested. The non-infected 'recipient' cattle were closely monitored, both skin and blood samples were tested using PCR and virus isolation, and serum samples were tested by the serum neutralization test. This is the first report showing molecular evidence of potential transmission of LSDV by ixodid ticks. The study showed evidence of transstadial and transovarial transmission of LSDV by R. (B.) decoloratus ticks and mechanical or intrastadial transmission by R. appendiculatus and A. hebraeum ticks.","archive_location":"WOS:000288212100001","container-title":"Transboundary and Emerging Diseases","DOI":"10.1111/j.1865-1682.2010.01184.x","ISSN":"1865-1674","issue":"2","journalAbbreviation":"Transbound Emerg Dis","page":"93-104","title":"A potential role for ixodid (hard) tick vectors in the transmission of lumpy skin disease virus in cattle","volume":"58","author":[{"family":"Tuppurainen","given":"ESM"},{"family":"Stoltsz","given":"WH"},{"family":"Troskie","given":"M"},{"family":"Wallace","given":"DB"},{"family":"Oura","given":"CAL"},{"family":"Mellor","given":"PS"},{"family":"Coetzer","given":"JAW"},{"family":"Venter","given":"EH"}],"issued":{"date-parts":[["201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00DB5232">
        <w:fldChar w:fldCharType="separate"/>
      </w:r>
      <w:r w:rsidR="00DB5232">
        <w:rPr>
          <w:noProof/>
        </w:rPr>
        <w:t>(Tuppurainen et al. 2011; Bianchini et al. 2023)</w:t>
      </w:r>
      <w:r w:rsidR="00DB5232">
        <w:fldChar w:fldCharType="end"/>
      </w:r>
      <w:r w:rsidR="00DB5232">
        <w:t xml:space="preserve">. </w:t>
      </w:r>
      <w:r w:rsidR="002B260D">
        <w:t xml:space="preserve">Thin-skinned and high-producing </w:t>
      </w:r>
      <w:r w:rsidR="002B260D">
        <w:rPr>
          <w:i/>
          <w:iCs/>
        </w:rPr>
        <w:t>Bos taurus</w:t>
      </w:r>
      <w:r w:rsidR="002B260D">
        <w:t xml:space="preserve"> breeds are highly susceptible to LSD, whereas </w:t>
      </w:r>
      <w:r w:rsidR="002B260D">
        <w:rPr>
          <w:i/>
          <w:iCs/>
        </w:rPr>
        <w:t>Bos indicus</w:t>
      </w:r>
      <w:r w:rsidR="002B260D">
        <w:t xml:space="preserve"> and zebu-breeds indigenous to Africa may have some natural resistance to the virus </w:t>
      </w:r>
      <w:r w:rsidR="002B260D">
        <w:fldChar w:fldCharType="begin"/>
      </w:r>
      <w:r w:rsidR="006B0536">
        <w:instrText xml:space="preserve"> ADDIN ZOTERO_ITEM CSL_CITATION {"citationID":"h6jKlMGF","properties":{"formattedCitation":"(Gari et al. 2011; \\uc0\\u350{}evik and Do\\uc0\\u287{}an 2017; Klement 2018; Tageldin et al. 2014; Bianchini et al. 2023)","plainCitation":"(Gari et al. 2011; Şevik and Doğan 2017; Klement 2018; Tageldin et al. 2014; Bianchini et al. 2023)","noteIndex":0},"citationItems":[{"id":"MssAEy0D/Wek3Yct6","uris":["http://zotero.org/users/5495039/items/N75B4T65"],"itemData":{"id":1254,"type":"article-journal","container-title":"Preventive veterinary medicine","issue":"4","note":"publisher: Elsevier","page":"274–283","source":"Google Scholar","title":"Epidemiological aspects and financial impact of lumpy skin disease in Ethiopia","volume":"102","author":[{"family":"Gari","given":"Getachew"},{"family":"Bonnet","given":"Pascal"},{"family":"Roger","given":"François"},{"family":"Waret-Szkuta","given":"Agnès"}],"issued":{"date-parts":[["2011"]]}}},{"id":6369,"uris":["http://zotero.org/groups/4707929/items/JRUQJYWS"],"itemData":{"id":6369,"type":"article-journal","abstract":"This study was carried out to explore epidemiological and molecular features of lumpy skin disease virus (LSDV) in the Aegean, Central Anatolian and Mediterranean regions of Turkey, to evaluate the risk factors associated with LSDV infection and to investigate the financial impact of LSD and potential role of the Culicoides spp. in the transmission of LSDV. Samples were obtained from 611 cattle, each from different farms, and each clinically suspected to be infected with LSDV during the months of July 2014 and June 2015. Culicoides spp. were trapped from April to June 2015. Genetic characterization of the local LSDV field isolates was conducted by sequencing G-protein-coupled chemokine receptor gene segment. Real-time PCR high-resolution melting analysis was used for distinguishing each type of capripoxviruses. Viral DNA was detected in 448 of the 611 animals and Culicoides midges. Three hundred and ninety-three of the 448 affected farms were surveyed. The morbidity and mortality rates detected were 12.3% and 6.4%, respectively. Phylogenetic analysis showed that the field isolates in this study were clustered together with other Africa and Middle East isolates. Genotyping of isolates from infected cattle has revealed the presence of LSDV. A generalized mixed linear model showed that there were positive associations between LSDV infection, European breeds, small-sized family-type farms and nearness of farm to a lake. The financial cost of disease presence in surveyed cattle farms was estimated to be 72.75 GBP per head. The sequence analysis of the mitochondrial cytochrome oxidase subunit I gene showed that the species of Culicoides in LSDV-positive pools was Culicoides punctatus. Detection of LSDV in Culicoides punctatus suggests that it may have played a role in transmitting LSDV. Furthermore, movement of infected animals into disease-free areas increases the risk of the transmission of LSD. Control strategies for LSDV infection should include consideration of the risk factors identified in this study.","container-title":"Transboundary and Emerging Diseases","DOI":"10.1111/tbed.12501","ISSN":"1865-1682","issue":"4","journalAbbreviation":"Transbound Emerg Dis","language":"eng","note":"PMID: 27039847","page":"1268-1279","source":"PubMed","title":"Epidemiological and molecular studies on lumpy skin disease outbreaks in Turkey during 2014-2015","volume":"64","author":[{"family":"Şevik","given":"M."},{"family":"Doğan","given":"M."}],"issued":{"date-parts":[["2017"]]}}},{"id":7862,"uris":["http://zotero.org/groups/4707929/items/XKTXED3Y"],"itemData":{"id":7862,"type":"chapter","container-title":"Lumpy Skin Disease","edition":"1","event-place":"Cham, Switzerland","ISBN":"978-3-319-92411-3","publisher":"Springer","publisher-place":"Cham, Switzerland","title":"13. Epidemiology and Transmission","author":[{"family":"Klement","given":"E"}],"issued":{"date-parts":[["2018"]]}}},{"id":6319,"uris":["http://zotero.org/groups/4707929/items/97CMLLX8"],"itemData":{"id":6319,"type":"article-journal","container-title":"Tropical Animal Health and Production","DOI":"10.1007/s11250-013-0483-3","issue":"1","journalAbbreviation":"Trop Anim Health Prod","page":"241-246","title":"Lumpy skin disease of cattle: an emerging problem in the Sultanate of Oman","volume":"46","author":[{"family":"Tageldin","given":"M. H."},{"family":"Wallace","given":"D. B."},{"family":"Gerdes","given":"G. H."},{"family":"Putterill","given":"J. F."},{"family":"Greyling","given":"R. R."},{"family":"Phosiwa","given":"M. N."}],"issued":{"date-parts":[["2014"]]}}},{"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sidR="002B260D">
        <w:fldChar w:fldCharType="separate"/>
      </w:r>
      <w:r w:rsidR="00E44E8E" w:rsidRPr="00E44E8E">
        <w:rPr>
          <w:rFonts w:cs="Calibri"/>
          <w:lang w:val="en-GB"/>
        </w:rPr>
        <w:t>(Gari et al. 2011; Şevik and Doğan 2017; Klement 2018; Tageldin et al. 2014; Bianchini et al. 2023)</w:t>
      </w:r>
      <w:r w:rsidR="002B260D">
        <w:fldChar w:fldCharType="end"/>
      </w:r>
      <w:r w:rsidR="002B260D">
        <w:t>. Banteng cattle (</w:t>
      </w:r>
      <w:r w:rsidR="002B260D" w:rsidRPr="00B15141">
        <w:rPr>
          <w:i/>
          <w:iCs/>
        </w:rPr>
        <w:t>Bos javanicus</w:t>
      </w:r>
      <w:r w:rsidR="002B260D">
        <w:t xml:space="preserve">) have been infected with LSD in Asia, but whether they are more or less susceptible than other breeds is </w:t>
      </w:r>
      <w:r w:rsidR="000F259D">
        <w:t>un</w:t>
      </w:r>
      <w:r w:rsidR="002B260D">
        <w:t xml:space="preserve">known </w:t>
      </w:r>
      <w:r w:rsidR="002B260D">
        <w:fldChar w:fldCharType="begin"/>
      </w:r>
      <w:r w:rsidR="006B0536">
        <w:instrText xml:space="preserve"> ADDIN ZOTERO_ITEM CSL_CITATION {"citationID":"1pb3ZAWV","properties":{"formattedCitation":"(OIE 2022)","plainCitation":"(OIE 2022)","noteIndex":0},"citationItems":[{"id":"MssAEy0D/OwclMhqs","uris":["http://zotero.org/users/5495039/items/76VUM3BJ"],"itemData":{"id":1240,"type":"software","title":"World Animal Health Information System","author":[{"family":"OIE","given":""}],"issued":{"date-parts":[["2022"]]}}}],"schema":"https://github.com/citation-style-language/schema/raw/master/csl-citation.json"} </w:instrText>
      </w:r>
      <w:r w:rsidR="002B260D">
        <w:fldChar w:fldCharType="separate"/>
      </w:r>
      <w:r w:rsidR="002B260D">
        <w:rPr>
          <w:noProof/>
        </w:rPr>
        <w:t>(OIE 2022)</w:t>
      </w:r>
      <w:r w:rsidR="002B260D">
        <w:fldChar w:fldCharType="end"/>
      </w:r>
      <w:r w:rsidR="002B260D">
        <w:t>.</w:t>
      </w:r>
      <w:r w:rsidR="00041D65">
        <w:t xml:space="preserve"> </w:t>
      </w:r>
      <w:r w:rsidR="004E769C">
        <w:t>M</w:t>
      </w:r>
      <w:r w:rsidR="00041D65">
        <w:t>ost L</w:t>
      </w:r>
      <w:r w:rsidR="00041D65" w:rsidRPr="00041D65">
        <w:rPr>
          <w:rFonts w:eastAsia="Garamond"/>
        </w:rPr>
        <w:t xml:space="preserve">SD transmission studies have </w:t>
      </w:r>
      <w:r w:rsidR="004210A3">
        <w:rPr>
          <w:rFonts w:eastAsia="Garamond"/>
        </w:rPr>
        <w:t xml:space="preserve">used </w:t>
      </w:r>
      <w:r w:rsidR="00041D65" w:rsidRPr="004210A3">
        <w:rPr>
          <w:rFonts w:eastAsia="Garamond"/>
          <w:i/>
          <w:iCs/>
        </w:rPr>
        <w:t>Bos taurus</w:t>
      </w:r>
      <w:r w:rsidR="00041D65">
        <w:rPr>
          <w:rFonts w:ascii="Garamond" w:eastAsia="Garamond" w:hAnsi="Garamond" w:cs="Garamond"/>
        </w:rPr>
        <w:t xml:space="preserve">, </w:t>
      </w:r>
      <w:r>
        <w:rPr>
          <w:rFonts w:eastAsia="Garamond"/>
        </w:rPr>
        <w:t xml:space="preserve">whereas in northern Australia, the more resistant </w:t>
      </w:r>
      <w:r w:rsidR="00041D65" w:rsidRPr="004210A3">
        <w:rPr>
          <w:rFonts w:eastAsia="Garamond"/>
          <w:i/>
          <w:iCs/>
        </w:rPr>
        <w:t>Bos indicus</w:t>
      </w:r>
      <w:r w:rsidR="00041D65" w:rsidRPr="00041D65">
        <w:rPr>
          <w:rFonts w:eastAsia="Garamond"/>
        </w:rPr>
        <w:t xml:space="preserve"> and buffalo </w:t>
      </w:r>
      <w:r>
        <w:rPr>
          <w:rFonts w:eastAsia="Garamond"/>
        </w:rPr>
        <w:t xml:space="preserve">breeds </w:t>
      </w:r>
      <w:r w:rsidR="00041D65" w:rsidRPr="00041D65">
        <w:rPr>
          <w:rFonts w:eastAsia="Garamond"/>
        </w:rPr>
        <w:t xml:space="preserve">are </w:t>
      </w:r>
      <w:r>
        <w:rPr>
          <w:rFonts w:eastAsia="Garamond"/>
        </w:rPr>
        <w:t>prevalent</w:t>
      </w:r>
      <w:r w:rsidR="000F7647">
        <w:rPr>
          <w:rFonts w:eastAsia="Garamond"/>
        </w:rPr>
        <w:t xml:space="preserve"> </w:t>
      </w:r>
      <w:r w:rsidR="000F7647">
        <w:fldChar w:fldCharType="begin"/>
      </w:r>
      <w:r w:rsidR="006B0536">
        <w:instrText xml:space="preserve"> ADDIN ZOTERO_ITEM CSL_CITATION {"citationID":"PpplZjkB","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0F7647">
        <w:fldChar w:fldCharType="separate"/>
      </w:r>
      <w:r w:rsidR="000F7647">
        <w:rPr>
          <w:noProof/>
        </w:rPr>
        <w:t>(Hall et al. 2023)</w:t>
      </w:r>
      <w:r w:rsidR="000F7647">
        <w:fldChar w:fldCharType="end"/>
      </w:r>
      <w:r w:rsidR="000F7647">
        <w:t>.</w:t>
      </w:r>
    </w:p>
    <w:p w14:paraId="17E0204E" w14:textId="22133386" w:rsidR="00EA1F8C" w:rsidRPr="00C95B63" w:rsidRDefault="00EA1F8C" w:rsidP="004E769C">
      <w:pPr>
        <w:pStyle w:val="Heading2"/>
      </w:pPr>
      <w:bookmarkStart w:id="66" w:name="_Toc195777904"/>
      <w:r>
        <w:t>Australian cattle population</w:t>
      </w:r>
      <w:bookmarkEnd w:id="66"/>
    </w:p>
    <w:p w14:paraId="77852D26" w14:textId="4CBDED3E" w:rsidR="00F153F2" w:rsidRPr="00A96F8A" w:rsidRDefault="00EA1F8C" w:rsidP="00EA1F8C">
      <w:r w:rsidRPr="00E515E0">
        <w:t>In 202</w:t>
      </w:r>
      <w:r w:rsidR="00F153F2" w:rsidRPr="00E515E0">
        <w:t>1</w:t>
      </w:r>
      <w:r w:rsidRPr="00E515E0">
        <w:t>, the</w:t>
      </w:r>
      <w:r>
        <w:t xml:space="preserve"> total </w:t>
      </w:r>
      <w:r w:rsidR="00407840">
        <w:t xml:space="preserve">domestic </w:t>
      </w:r>
      <w:r>
        <w:t xml:space="preserve">cattle herd in Australia was </w:t>
      </w:r>
      <w:r w:rsidRPr="00F153F2">
        <w:t>2</w:t>
      </w:r>
      <w:r w:rsidR="00F153F2" w:rsidRPr="00F153F2">
        <w:t>4</w:t>
      </w:r>
      <w:r w:rsidR="00F153F2">
        <w:t>.4</w:t>
      </w:r>
      <w:r w:rsidRPr="00F153F2">
        <w:t xml:space="preserve"> million head, </w:t>
      </w:r>
      <w:r w:rsidR="00B14F4A">
        <w:t>comprising</w:t>
      </w:r>
      <w:r w:rsidR="00F153F2">
        <w:t xml:space="preserve"> </w:t>
      </w:r>
      <w:r w:rsidR="00E515E0">
        <w:t xml:space="preserve">22.2 million head of </w:t>
      </w:r>
      <w:r w:rsidR="00F153F2">
        <w:t xml:space="preserve">beef cattle and </w:t>
      </w:r>
      <w:r w:rsidR="00E515E0">
        <w:t xml:space="preserve">2.2 million </w:t>
      </w:r>
      <w:r w:rsidR="00F153F2">
        <w:t>dairy cattle</w:t>
      </w:r>
      <w:r w:rsidR="00E515E0" w:rsidRPr="00E515E0">
        <w:t xml:space="preserve"> </w:t>
      </w:r>
      <w:r w:rsidR="00E515E0" w:rsidRPr="00E515E0">
        <w:fldChar w:fldCharType="begin"/>
      </w:r>
      <w:r w:rsidR="006B0536">
        <w:instrText xml:space="preserve"> ADDIN ZOTERO_ITEM CSL_CITATION {"citationID":"qrFykwjc","properties":{"formattedCitation":"(ABS 2022)","plainCitation":"(ABS 2022)","noteIndex":0},"citationItems":[{"id":8007,"uris":["http://zotero.org/groups/4707929/items/YMHFYM8D"],"itemData":{"id":8007,"type":"webpage","abstract":"Statistics on the production of principal agricultural commodities including cereal and broadacre crops, horticulture and livestock","container-title":"Australian Bureau of Statistics","language":"en","title":"Agricultural Commodities, Australia, 2021-22 financial year","URL":"https://www.abs.gov.au/statistics/industry/agriculture/agricultural-commodities-australia/latest-release","author":[{"family":"ABS","given":""}],"accessed":{"date-parts":[["2024",3,17]]},"issued":{"date-parts":[["2022"]]}}}],"schema":"https://github.com/citation-style-language/schema/raw/master/csl-citation.json"} </w:instrText>
      </w:r>
      <w:r w:rsidR="00E515E0" w:rsidRPr="00E515E0">
        <w:fldChar w:fldCharType="separate"/>
      </w:r>
      <w:r w:rsidR="00E515E0" w:rsidRPr="00E515E0">
        <w:rPr>
          <w:noProof/>
        </w:rPr>
        <w:t>(ABS 2022)</w:t>
      </w:r>
      <w:r w:rsidR="00E515E0" w:rsidRPr="00E515E0">
        <w:fldChar w:fldCharType="end"/>
      </w:r>
      <w:r w:rsidR="00F153F2">
        <w:t xml:space="preserve">. </w:t>
      </w:r>
      <w:r w:rsidR="00B14F4A">
        <w:t xml:space="preserve">Most beef cattle </w:t>
      </w:r>
      <w:r w:rsidR="00E515E0">
        <w:t>are in</w:t>
      </w:r>
      <w:r w:rsidR="00F153F2">
        <w:t xml:space="preserve"> Queensland (45%), </w:t>
      </w:r>
      <w:r w:rsidR="00B14F4A">
        <w:t xml:space="preserve">followed by </w:t>
      </w:r>
      <w:r w:rsidR="008A3B94">
        <w:t>NSW</w:t>
      </w:r>
      <w:r w:rsidR="00F153F2">
        <w:t xml:space="preserve"> (19%)</w:t>
      </w:r>
      <w:r w:rsidR="00B14F4A">
        <w:t>,</w:t>
      </w:r>
      <w:r w:rsidR="00F153F2">
        <w:t xml:space="preserve"> Victoria (14%)</w:t>
      </w:r>
      <w:r w:rsidR="00B14F4A">
        <w:t>, Western Australia (8%), t</w:t>
      </w:r>
      <w:r w:rsidR="00F153F2">
        <w:t>he Northern Territory</w:t>
      </w:r>
      <w:r w:rsidR="00B14F4A">
        <w:t xml:space="preserve"> (7%), </w:t>
      </w:r>
      <w:r w:rsidR="00F153F2">
        <w:t xml:space="preserve">South Australia </w:t>
      </w:r>
      <w:r w:rsidR="00B14F4A">
        <w:t xml:space="preserve">(4%) and </w:t>
      </w:r>
      <w:r w:rsidR="00F153F2">
        <w:t xml:space="preserve">Tasmania </w:t>
      </w:r>
      <w:r w:rsidR="00B14F4A">
        <w:t>(</w:t>
      </w:r>
      <w:r w:rsidR="00F153F2">
        <w:t>3%</w:t>
      </w:r>
      <w:r w:rsidR="00B14F4A">
        <w:t>) (</w:t>
      </w:r>
      <w:hyperlink w:anchor="Figure_13" w:history="1">
        <w:r w:rsidR="00605485" w:rsidRPr="00236818">
          <w:rPr>
            <w:rStyle w:val="Hyperlink"/>
            <w:u w:val="none"/>
          </w:rPr>
          <w:t>Figure 13</w:t>
        </w:r>
      </w:hyperlink>
      <w:r w:rsidR="00B14F4A">
        <w:t xml:space="preserve">). </w:t>
      </w:r>
      <w:r w:rsidR="00E515E0">
        <w:t>Da</w:t>
      </w:r>
      <w:r w:rsidR="002A1D13">
        <w:t>i</w:t>
      </w:r>
      <w:r w:rsidR="00E515E0">
        <w:t xml:space="preserve">ry operations mostly occur in south-eastern Australia and across temperate and some subtropical regions </w:t>
      </w:r>
      <w:r w:rsidR="008F2505">
        <w:fldChar w:fldCharType="begin"/>
      </w:r>
      <w:r w:rsidR="006B0536">
        <w:instrText xml:space="preserve"> ADDIN ZOTERO_ITEM CSL_CITATION {"citationID":"YzLbDX4U","properties":{"formattedCitation":"(DAFF 2023a)","plainCitation":"(DAFF 2023a)","noteIndex":0},"citationItems":[{"id":8008,"uris":["http://zotero.org/groups/4707929/items/CXJ7UD2B"],"itemData":{"id":8008,"type":"report","event-place":"Canberra, Australia","page":"56","publisher":"Department of Agriculture, Fisheries and Forestry","publisher-place":"Canberra, Australia","title":"Australia’s freedom from lumpy skin disease. Biosecurity Animal Division","URL":"https://www.agriculture.gov.au/sites/default/files/documents/Australia%27s%20Freedom%20from%20LSD.pdf","author":[{"family":"DAFF","given":""}],"issued":{"date-parts":[["2023"]]}}}],"schema":"https://github.com/citation-style-language/schema/raw/master/csl-citation.json"} </w:instrText>
      </w:r>
      <w:r w:rsidR="008F2505">
        <w:fldChar w:fldCharType="separate"/>
      </w:r>
      <w:r w:rsidR="008F2505">
        <w:rPr>
          <w:noProof/>
        </w:rPr>
        <w:t>(DAFF 2023a)</w:t>
      </w:r>
      <w:r w:rsidR="008F2505">
        <w:fldChar w:fldCharType="end"/>
      </w:r>
      <w:r w:rsidR="008F2505">
        <w:t>.</w:t>
      </w:r>
    </w:p>
    <w:p w14:paraId="2AB422EA" w14:textId="0EBAE71A" w:rsidR="006220BB" w:rsidRDefault="00FE12DA" w:rsidP="002B260D">
      <w:r>
        <w:t xml:space="preserve">The Australian buffalo industry </w:t>
      </w:r>
      <w:r w:rsidR="003D672A">
        <w:t>consists of the</w:t>
      </w:r>
      <w:r>
        <w:t xml:space="preserve"> </w:t>
      </w:r>
      <w:r w:rsidR="008F2505">
        <w:t xml:space="preserve">Northern Territory </w:t>
      </w:r>
      <w:r w:rsidR="000C7383">
        <w:t>herd</w:t>
      </w:r>
      <w:r>
        <w:t xml:space="preserve"> and the dairy buffalo industry</w:t>
      </w:r>
      <w:r w:rsidR="008F2505">
        <w:t xml:space="preserve"> </w:t>
      </w:r>
      <w:r w:rsidR="008F2505">
        <w:fldChar w:fldCharType="begin"/>
      </w:r>
      <w:r w:rsidR="006B0536">
        <w:instrText xml:space="preserve"> ADDIN ZOTERO_ITEM CSL_CITATION {"citationID":"w3J4qAp0","properties":{"formattedCitation":"(DAFF 2023a)","plainCitation":"(DAFF 2023a)","noteIndex":0},"citationItems":[{"id":8008,"uris":["http://zotero.org/groups/4707929/items/CXJ7UD2B"],"itemData":{"id":8008,"type":"report","event-place":"Canberra, Australia","page":"56","publisher":"Department of Agriculture, Fisheries and Forestry","publisher-place":"Canberra, Australia","title":"Australia’s freedom from lumpy skin disease. Biosecurity Animal Division","URL":"https://www.agriculture.gov.au/sites/default/files/documents/Australia%27s%20Freedom%20from%20LSD.pdf","author":[{"family":"DAFF","given":""}],"issued":{"date-parts":[["2023"]]}}}],"schema":"https://github.com/citation-style-language/schema/raw/master/csl-citation.json"} </w:instrText>
      </w:r>
      <w:r w:rsidR="008F2505">
        <w:fldChar w:fldCharType="separate"/>
      </w:r>
      <w:r w:rsidR="008F2505">
        <w:rPr>
          <w:noProof/>
        </w:rPr>
        <w:t>(DAFF 2023a)</w:t>
      </w:r>
      <w:r w:rsidR="008F2505">
        <w:fldChar w:fldCharType="end"/>
      </w:r>
      <w:r>
        <w:t xml:space="preserve">. </w:t>
      </w:r>
      <w:r w:rsidR="009E2855">
        <w:t xml:space="preserve">The </w:t>
      </w:r>
      <w:r w:rsidR="007B5057">
        <w:t xml:space="preserve">Northern Territory </w:t>
      </w:r>
      <w:r w:rsidR="009E2855">
        <w:t xml:space="preserve">industry </w:t>
      </w:r>
      <w:r w:rsidR="00407840">
        <w:t xml:space="preserve">relies on </w:t>
      </w:r>
      <w:r w:rsidR="00D516B8">
        <w:t>water</w:t>
      </w:r>
      <w:r w:rsidR="009E2855">
        <w:t xml:space="preserve"> buffalo,</w:t>
      </w:r>
      <w:r w:rsidR="00407840">
        <w:t xml:space="preserve"> found</w:t>
      </w:r>
      <w:r w:rsidR="009E2855">
        <w:t xml:space="preserve"> either in uncontrolled herds in </w:t>
      </w:r>
      <w:r w:rsidR="00407840">
        <w:t xml:space="preserve">areas such as </w:t>
      </w:r>
      <w:r w:rsidR="009E2855">
        <w:t>Arnhem Land and other Aboriginal land</w:t>
      </w:r>
      <w:r w:rsidR="00407840">
        <w:t>s</w:t>
      </w:r>
      <w:r w:rsidR="009E2855">
        <w:t xml:space="preserve">, or managed within </w:t>
      </w:r>
      <w:r w:rsidR="002A1D13">
        <w:t xml:space="preserve">large </w:t>
      </w:r>
      <w:r w:rsidR="009E2855">
        <w:t xml:space="preserve">paddocks on extensive commercial stations </w:t>
      </w:r>
      <w:r w:rsidR="00407840">
        <w:t>primarily</w:t>
      </w:r>
      <w:r w:rsidR="009E2855">
        <w:t xml:space="preserve"> located close to Darwin</w:t>
      </w:r>
      <w:r w:rsidR="007B5057">
        <w:t xml:space="preserve"> </w:t>
      </w:r>
      <w:r w:rsidR="007B5057">
        <w:fldChar w:fldCharType="begin"/>
      </w:r>
      <w:r w:rsidR="006B0536">
        <w:instrText xml:space="preserve"> ADDIN ZOTERO_ITEM CSL_CITATION {"citationID":"1s7smYbD","properties":{"formattedCitation":"(MacDonald et al. 2021)","plainCitation":"(MacDonald et al. 2021)","noteIndex":0},"citationItems":[{"id":6598,"uris":["http://zotero.org/groups/4707929/items/LB7GNEJU"],"itemData":{"id":6598,"type":"report","event-place":"Wagga Wagga, NSW","publisher":"AgriFutures Australia","publisher-place":"Wagga Wagga, NSW","title":"AgriFutures buffalo program strategic RD&amp;E plan (2021-2025)","URL":"https://agrifutures.com.au/wp-content/uploads/2021/03/21-004.pdf","author":[{"family":"MacDonald","given":"Neil"},{"family":"Lemcke","given":"Barry"},{"family":"Bilato","given":"Louise"},{"family":"Jans","given":"Bryan"},{"family":"Bristow","given":"Mila"}],"accessed":{"date-parts":[["2022",9,27]]},"issued":{"date-parts":[["2021"]]}}}],"schema":"https://github.com/citation-style-language/schema/raw/master/csl-citation.json"} </w:instrText>
      </w:r>
      <w:r w:rsidR="007B5057">
        <w:fldChar w:fldCharType="separate"/>
      </w:r>
      <w:r w:rsidR="007B5057">
        <w:rPr>
          <w:noProof/>
        </w:rPr>
        <w:t>(MacDonald et al. 2021)</w:t>
      </w:r>
      <w:r w:rsidR="007B5057">
        <w:fldChar w:fldCharType="end"/>
      </w:r>
      <w:r w:rsidR="007B5057">
        <w:t>.</w:t>
      </w:r>
      <w:r w:rsidR="009E2855">
        <w:t xml:space="preserve"> </w:t>
      </w:r>
      <w:r w:rsidR="00407840">
        <w:t xml:space="preserve">In 2020, the </w:t>
      </w:r>
      <w:r w:rsidR="009E2855">
        <w:t xml:space="preserve">uncontrolled herd was estimated to exceed 180,000, </w:t>
      </w:r>
      <w:r w:rsidR="00407840">
        <w:t>while approximately</w:t>
      </w:r>
      <w:r w:rsidR="009E2855">
        <w:t xml:space="preserve"> 10,000 head </w:t>
      </w:r>
      <w:r w:rsidR="00407840">
        <w:t xml:space="preserve">were </w:t>
      </w:r>
      <w:r w:rsidR="009E2855">
        <w:t>managed on commercial stations</w:t>
      </w:r>
      <w:r w:rsidR="007B5057">
        <w:t xml:space="preserve"> </w:t>
      </w:r>
      <w:r w:rsidR="007B5057">
        <w:fldChar w:fldCharType="begin"/>
      </w:r>
      <w:r w:rsidR="006B0536">
        <w:instrText xml:space="preserve"> ADDIN ZOTERO_ITEM CSL_CITATION {"citationID":"iuVut2KG","properties":{"formattedCitation":"(MacDonald et al. 2021)","plainCitation":"(MacDonald et al. 2021)","noteIndex":0},"citationItems":[{"id":6598,"uris":["http://zotero.org/groups/4707929/items/LB7GNEJU"],"itemData":{"id":6598,"type":"report","event-place":"Wagga Wagga, NSW","publisher":"AgriFutures Australia","publisher-place":"Wagga Wagga, NSW","title":"AgriFutures buffalo program strategic RD&amp;E plan (2021-2025)","URL":"https://agrifutures.com.au/wp-content/uploads/2021/03/21-004.pdf","author":[{"family":"MacDonald","given":"Neil"},{"family":"Lemcke","given":"Barry"},{"family":"Bilato","given":"Louise"},{"family":"Jans","given":"Bryan"},{"family":"Bristow","given":"Mila"}],"accessed":{"date-parts":[["2022",9,27]]},"issued":{"date-parts":[["2021"]]}}}],"schema":"https://github.com/citation-style-language/schema/raw/master/csl-citation.json"} </w:instrText>
      </w:r>
      <w:r w:rsidR="007B5057">
        <w:fldChar w:fldCharType="separate"/>
      </w:r>
      <w:r w:rsidR="007B5057">
        <w:rPr>
          <w:noProof/>
        </w:rPr>
        <w:t>(MacDonald et al. 2021)</w:t>
      </w:r>
      <w:r w:rsidR="007B5057">
        <w:fldChar w:fldCharType="end"/>
      </w:r>
      <w:r w:rsidR="007B5057">
        <w:t>.</w:t>
      </w:r>
      <w:r w:rsidR="00407840">
        <w:t xml:space="preserve"> The</w:t>
      </w:r>
      <w:r w:rsidR="002A1D13">
        <w:t xml:space="preserve"> buffalo</w:t>
      </w:r>
      <w:r w:rsidR="00407840">
        <w:t xml:space="preserve"> dairy industry, as of 2020, consisted of</w:t>
      </w:r>
      <w:r w:rsidR="009E2855">
        <w:t xml:space="preserve"> 12 dairies </w:t>
      </w:r>
      <w:r w:rsidR="00407840">
        <w:t>with approximately</w:t>
      </w:r>
      <w:r w:rsidR="009E2855">
        <w:t xml:space="preserve"> 3,000 head, </w:t>
      </w:r>
      <w:r w:rsidR="00407840">
        <w:t xml:space="preserve">operating in </w:t>
      </w:r>
      <w:r w:rsidR="009E2855">
        <w:t>most states.</w:t>
      </w:r>
    </w:p>
    <w:p w14:paraId="669AB911" w14:textId="031D1A04" w:rsidR="00407840" w:rsidRPr="00A96F8A" w:rsidRDefault="00B0608D" w:rsidP="00407840">
      <w:r>
        <w:t xml:space="preserve">Three species of bovines </w:t>
      </w:r>
      <w:r w:rsidR="00CD1440">
        <w:t>are</w:t>
      </w:r>
      <w:r>
        <w:t xml:space="preserve"> feral in Australia: </w:t>
      </w:r>
      <w:r w:rsidR="00CD1440">
        <w:t>feral domestic cattle</w:t>
      </w:r>
      <w:r w:rsidR="009C07A7">
        <w:t xml:space="preserve"> (including </w:t>
      </w:r>
      <w:r w:rsidR="009C07A7" w:rsidRPr="00BF2C20">
        <w:rPr>
          <w:i/>
          <w:iCs/>
        </w:rPr>
        <w:t>Bos Taurus</w:t>
      </w:r>
      <w:r w:rsidR="009C07A7">
        <w:t xml:space="preserve"> and </w:t>
      </w:r>
      <w:r w:rsidR="009C07A7" w:rsidRPr="00BF2C20">
        <w:rPr>
          <w:i/>
          <w:iCs/>
        </w:rPr>
        <w:t>Bos indicus</w:t>
      </w:r>
      <w:r w:rsidR="009C07A7">
        <w:t xml:space="preserve"> species)</w:t>
      </w:r>
      <w:r w:rsidRPr="25E7A772">
        <w:rPr>
          <w:i/>
          <w:iCs/>
        </w:rPr>
        <w:t>, Bos javanicus</w:t>
      </w:r>
      <w:r>
        <w:t xml:space="preserve"> (banteng cattle, also known as Bali cattle) and water buffalo </w:t>
      </w:r>
      <w:r>
        <w:fldChar w:fldCharType="begin"/>
      </w:r>
      <w:r w:rsidR="006B0536">
        <w:instrText xml:space="preserve"> ADDIN ZOTERO_ITEM CSL_CITATION {"citationID":"haZy114t","properties":{"formattedCitation":"(DAFF 2023a)","plainCitation":"(DAFF 2023a)","noteIndex":0},"citationItems":[{"id":8008,"uris":["http://zotero.org/groups/4707929/items/CXJ7UD2B"],"itemData":{"id":8008,"type":"report","event-place":"Canberra, Australia","page":"56","publisher":"Department of Agriculture, Fisheries and Forestry","publisher-place":"Canberra, Australia","title":"Australia’s freedom from lumpy skin disease. Biosecurity Animal Division","URL":"https://www.agriculture.gov.au/sites/default/files/documents/Australia%27s%20Freedom%20from%20LSD.pdf","author":[{"family":"DAFF","given":""}],"issued":{"date-parts":[["2023"]]}}}],"schema":"https://github.com/citation-style-language/schema/raw/master/csl-citation.json"} </w:instrText>
      </w:r>
      <w:r>
        <w:fldChar w:fldCharType="separate"/>
      </w:r>
      <w:r w:rsidRPr="25E7A772">
        <w:rPr>
          <w:noProof/>
        </w:rPr>
        <w:t>(DAFF 2023a)</w:t>
      </w:r>
      <w:r>
        <w:fldChar w:fldCharType="end"/>
      </w:r>
      <w:r>
        <w:t xml:space="preserve">. </w:t>
      </w:r>
      <w:r w:rsidR="009D2CAD">
        <w:t xml:space="preserve">Feral cattle are present around most pastoral areas, albeit at much lower densities than domestic cattle </w:t>
      </w:r>
      <w:r>
        <w:fldChar w:fldCharType="begin"/>
      </w:r>
      <w:r w:rsidR="006B0536">
        <w:instrText xml:space="preserve"> ADDIN ZOTERO_ITEM CSL_CITATION {"citationID":"2zIDF2xq","properties":{"formattedCitation":"(Reid et al. 2020; Woolnough et al. 2005)","plainCitation":"(Reid et al. 2020; Woolnough et al. 2005)","noteIndex":0},"citationItems":[{"id":"MssAEy0D/JvPRY0vd","uris":["http://zotero.org/users/5495039/items/ALGJ2LJE"],"itemData":{"id":1345,"type":"article-journal","container-title":"Austral Ecology","issue":"5","note":"publisher: Wiley Online Library","page":"529–547","source":"Google Scholar","title":"Distribution and abundance of large herbivores in a northern Australian tropical savanna: A multi-scale approach","title-short":"Distribution and abundance of large herbivores in a northern Australian tropical savanna","volume":"45","author":[{"family":"Reid","given":"Angela M."},{"family":"Murphy","given":"Brett P."},{"family":"Vigilante","given":"Tom"},{"family":"Corporation","given":"Wunambal Gaambera Aboriginal"},{"family":"Bowman","given":"David MJS"}],"issued":{"date-parts":[["2020"]]}}},{"id":"MssAEy0D/or9tzmYk","uris":["http://zotero.org/users/5495039/items/8ECT8UX6"],"itemData":{"id":1346,"type":"report","title":"Distribution and Abundance of Pest Animals in Western Australia","author":[{"family":"Woolnough","given":"Andrew"},{"family":"Gray","given":"Garry"},{"family":"Lowe","given":"Tim"},{"family":"Kirkpatrick","given":"Winifred"},{"family":"Rose","given":"Ken"},{"family":"Martin","given":"Gary"}],"issued":{"date-parts":[["2005",8]]}}}],"schema":"https://github.com/citation-style-language/schema/raw/master/csl-citation.json"} </w:instrText>
      </w:r>
      <w:r>
        <w:fldChar w:fldCharType="separate"/>
      </w:r>
      <w:r w:rsidR="009D2CAD" w:rsidRPr="25E7A772">
        <w:rPr>
          <w:noProof/>
        </w:rPr>
        <w:t>(Reid et al. 2020; Woolnough et al. 2005)</w:t>
      </w:r>
      <w:r>
        <w:fldChar w:fldCharType="end"/>
      </w:r>
      <w:r w:rsidR="009D2CAD">
        <w:t xml:space="preserve">. </w:t>
      </w:r>
      <w:r>
        <w:t>A small population of f</w:t>
      </w:r>
      <w:r w:rsidR="00407840">
        <w:t xml:space="preserve">eral banteng cattle </w:t>
      </w:r>
      <w:r>
        <w:t>inhabit</w:t>
      </w:r>
      <w:r w:rsidR="00407840">
        <w:t xml:space="preserve"> the Cob</w:t>
      </w:r>
      <w:r w:rsidR="00D516B8">
        <w:t>o</w:t>
      </w:r>
      <w:r w:rsidR="00407840">
        <w:t>urg Peninsula</w:t>
      </w:r>
      <w:r>
        <w:t xml:space="preserve"> in the Northern Territory</w:t>
      </w:r>
      <w:r w:rsidR="00407840" w:rsidRPr="25E7A772">
        <w:rPr>
          <w:rFonts w:cs="Calibri"/>
        </w:rPr>
        <w:t xml:space="preserve">. </w:t>
      </w:r>
      <w:r w:rsidRPr="25E7A772">
        <w:rPr>
          <w:rFonts w:cs="Calibri"/>
        </w:rPr>
        <w:t>While c</w:t>
      </w:r>
      <w:r w:rsidR="00407840" w:rsidRPr="25E7A772">
        <w:rPr>
          <w:rFonts w:cs="Calibri"/>
        </w:rPr>
        <w:t xml:space="preserve">ontact </w:t>
      </w:r>
      <w:r w:rsidRPr="25E7A772">
        <w:rPr>
          <w:rFonts w:cs="Calibri"/>
        </w:rPr>
        <w:t xml:space="preserve">rates </w:t>
      </w:r>
      <w:r w:rsidR="00407840" w:rsidRPr="25E7A772">
        <w:rPr>
          <w:rFonts w:cs="Calibri"/>
        </w:rPr>
        <w:t xml:space="preserve">between banteng cattle and domestic cattle are </w:t>
      </w:r>
      <w:r w:rsidRPr="25E7A772">
        <w:rPr>
          <w:rFonts w:cs="Calibri"/>
        </w:rPr>
        <w:t>un</w:t>
      </w:r>
      <w:r w:rsidR="00407840" w:rsidRPr="25E7A772">
        <w:rPr>
          <w:rFonts w:cs="Calibri"/>
        </w:rPr>
        <w:t xml:space="preserve">known, the </w:t>
      </w:r>
      <w:r w:rsidRPr="25E7A772">
        <w:rPr>
          <w:rFonts w:cs="Calibri"/>
        </w:rPr>
        <w:t>domestic</w:t>
      </w:r>
      <w:r w:rsidR="00407840" w:rsidRPr="25E7A772">
        <w:rPr>
          <w:rFonts w:cs="Calibri"/>
        </w:rPr>
        <w:t xml:space="preserve"> cattle density in this region is low (0–0.1 per square km) </w:t>
      </w:r>
      <w:r>
        <w:fldChar w:fldCharType="begin"/>
      </w:r>
      <w:r w:rsidR="006B0536">
        <w:instrText xml:space="preserve"> ADDIN ZOTERO_ITEM CSL_CITATION {"citationID":"scIEOwn9","properties":{"formattedCitation":"(DAFF 2023a)","plainCitation":"(DAFF 2023a)","noteIndex":0},"citationItems":[{"id":8008,"uris":["http://zotero.org/groups/4707929/items/CXJ7UD2B"],"itemData":{"id":8008,"type":"report","event-place":"Canberra, Australia","page":"56","publisher":"Department of Agriculture, Fisheries and Forestry","publisher-place":"Canberra, Australia","title":"Australia’s freedom from lumpy skin disease. Biosecurity Animal Division","URL":"https://www.agriculture.gov.au/sites/default/files/documents/Australia%27s%20Freedom%20from%20LSD.pdf","author":[{"family":"DAFF","given":""}],"issued":{"date-parts":[["2023"]]}}}],"schema":"https://github.com/citation-style-language/schema/raw/master/csl-citation.json"} </w:instrText>
      </w:r>
      <w:r>
        <w:fldChar w:fldCharType="separate"/>
      </w:r>
      <w:r w:rsidR="00407840" w:rsidRPr="25E7A772">
        <w:rPr>
          <w:noProof/>
        </w:rPr>
        <w:t>(DAFF 2023a)</w:t>
      </w:r>
      <w:r>
        <w:fldChar w:fldCharType="end"/>
      </w:r>
      <w:r w:rsidR="00407840">
        <w:t>.</w:t>
      </w:r>
    </w:p>
    <w:p w14:paraId="7E5F6799" w14:textId="3B9D55CB" w:rsidR="00407840" w:rsidRDefault="00B0608D" w:rsidP="002B260D">
      <w:r>
        <w:lastRenderedPageBreak/>
        <w:t xml:space="preserve">The population of </w:t>
      </w:r>
      <w:r w:rsidR="00D516B8">
        <w:t>feral</w:t>
      </w:r>
      <w:r>
        <w:t xml:space="preserve"> water buffalo is increasing, yet the </w:t>
      </w:r>
      <w:r w:rsidR="00407840">
        <w:t xml:space="preserve">level of contact between buffalo and domestic cattle is </w:t>
      </w:r>
      <w:r>
        <w:t>un</w:t>
      </w:r>
      <w:r w:rsidR="00407840">
        <w:t>known</w:t>
      </w:r>
      <w:r w:rsidR="0051708E">
        <w:t xml:space="preserve"> </w:t>
      </w:r>
      <w:r w:rsidR="0051708E">
        <w:fldChar w:fldCharType="begin"/>
      </w:r>
      <w:r w:rsidR="006B0536">
        <w:instrText xml:space="preserve"> ADDIN ZOTERO_ITEM CSL_CITATION {"citationID":"SzOzJ0uS","properties":{"formattedCitation":"(DAFF 2023a)","plainCitation":"(DAFF 2023a)","noteIndex":0},"citationItems":[{"id":8008,"uris":["http://zotero.org/groups/4707929/items/CXJ7UD2B"],"itemData":{"id":8008,"type":"report","event-place":"Canberra, Australia","page":"56","publisher":"Department of Agriculture, Fisheries and Forestry","publisher-place":"Canberra, Australia","title":"Australia’s freedom from lumpy skin disease. Biosecurity Animal Division","URL":"https://www.agriculture.gov.au/sites/default/files/documents/Australia%27s%20Freedom%20from%20LSD.pdf","author":[{"family":"DAFF","given":""}],"issued":{"date-parts":[["2023"]]}}}],"schema":"https://github.com/citation-style-language/schema/raw/master/csl-citation.json"} </w:instrText>
      </w:r>
      <w:r w:rsidR="0051708E">
        <w:fldChar w:fldCharType="separate"/>
      </w:r>
      <w:r w:rsidR="0051708E">
        <w:rPr>
          <w:noProof/>
        </w:rPr>
        <w:t>(DAFF 2023a)</w:t>
      </w:r>
      <w:r w:rsidR="0051708E">
        <w:fldChar w:fldCharType="end"/>
      </w:r>
      <w:r>
        <w:t>. Given the numbers and widespread distribution across the Northern Territory, it is probable</w:t>
      </w:r>
      <w:r w:rsidR="00407840">
        <w:t xml:space="preserve"> </w:t>
      </w:r>
      <w:r>
        <w:t xml:space="preserve">that contact </w:t>
      </w:r>
      <w:r w:rsidR="00C70624">
        <w:t xml:space="preserve">occurs </w:t>
      </w:r>
      <w:r>
        <w:t xml:space="preserve">between buffalo and domestic cattle </w:t>
      </w:r>
      <w:r w:rsidR="00407840">
        <w:t>around watering points</w:t>
      </w:r>
      <w:r w:rsidR="00C70624">
        <w:t xml:space="preserve">, especially </w:t>
      </w:r>
      <w:r w:rsidR="00407840">
        <w:t>during the dry season</w:t>
      </w:r>
      <w:r w:rsidR="0051708E">
        <w:t xml:space="preserve"> </w:t>
      </w:r>
      <w:r w:rsidR="0051708E">
        <w:fldChar w:fldCharType="begin"/>
      </w:r>
      <w:r w:rsidR="006B0536">
        <w:instrText xml:space="preserve"> ADDIN ZOTERO_ITEM CSL_CITATION {"citationID":"MKVpkxsm","properties":{"formattedCitation":"(DAFF 2023a)","plainCitation":"(DAFF 2023a)","noteIndex":0},"citationItems":[{"id":8008,"uris":["http://zotero.org/groups/4707929/items/CXJ7UD2B"],"itemData":{"id":8008,"type":"report","event-place":"Canberra, Australia","page":"56","publisher":"Department of Agriculture, Fisheries and Forestry","publisher-place":"Canberra, Australia","title":"Australia’s freedom from lumpy skin disease. Biosecurity Animal Division","URL":"https://www.agriculture.gov.au/sites/default/files/documents/Australia%27s%20Freedom%20from%20LSD.pdf","author":[{"family":"DAFF","given":""}],"issued":{"date-parts":[["2023"]]}}}],"schema":"https://github.com/citation-style-language/schema/raw/master/csl-citation.json"} </w:instrText>
      </w:r>
      <w:r w:rsidR="0051708E">
        <w:fldChar w:fldCharType="separate"/>
      </w:r>
      <w:r w:rsidR="0051708E">
        <w:rPr>
          <w:noProof/>
        </w:rPr>
        <w:t>(DAFF 2023a)</w:t>
      </w:r>
      <w:r w:rsidR="0051708E">
        <w:fldChar w:fldCharType="end"/>
      </w:r>
      <w:r w:rsidR="0051708E">
        <w:t>.</w:t>
      </w:r>
      <w:r w:rsidR="00407840">
        <w:t xml:space="preserve"> </w:t>
      </w:r>
      <w:r w:rsidR="00C70624">
        <w:t>Observations suggest</w:t>
      </w:r>
      <w:r>
        <w:t xml:space="preserve"> that when domestic cattle and buffalo </w:t>
      </w:r>
      <w:r w:rsidR="00C70624">
        <w:t>share</w:t>
      </w:r>
      <w:r w:rsidR="00407840">
        <w:t xml:space="preserve"> a paddock, they tend to </w:t>
      </w:r>
      <w:r w:rsidR="00C70624">
        <w:t>not interact</w:t>
      </w:r>
      <w:r w:rsidR="00407840">
        <w:t xml:space="preserve"> </w:t>
      </w:r>
      <w:r w:rsidR="0051708E">
        <w:fldChar w:fldCharType="begin"/>
      </w:r>
      <w:r w:rsidR="006B0536">
        <w:instrText xml:space="preserve"> ADDIN ZOTERO_ITEM CSL_CITATION {"citationID":"PTlp2GuV","properties":{"formattedCitation":"(Lemcke 2017)","plainCitation":"(Lemcke 2017)","noteIndex":0},"citationItems":[{"id":8011,"uris":["http://zotero.org/groups/4707929/items/488C66ZE"],"itemData":{"id":8011,"type":"report","event-place":"Darwin, NT","publisher":"Department of Primary Industry and Resources Northern Territory Government","publisher-place":"Darwin, NT","title":"The Australian water buffalo manual","URL":"https://agrifutures.com.au/wp-content/uploads/publications/17-003.pdf","author":[{"family":"Lemcke","given":"B"}],"accessed":{"date-parts":[["2024",3,18]]},"issued":{"date-parts":[["2017"]]}}}],"schema":"https://github.com/citation-style-language/schema/raw/master/csl-citation.json"} </w:instrText>
      </w:r>
      <w:r w:rsidR="0051708E">
        <w:fldChar w:fldCharType="separate"/>
      </w:r>
      <w:r w:rsidR="0051708E">
        <w:rPr>
          <w:noProof/>
        </w:rPr>
        <w:t>(Lemcke 2017)</w:t>
      </w:r>
      <w:r w:rsidR="0051708E">
        <w:fldChar w:fldCharType="end"/>
      </w:r>
      <w:r w:rsidR="0051708E">
        <w:t>.</w:t>
      </w:r>
    </w:p>
    <w:tbl>
      <w:tblPr>
        <w:tblStyle w:val="TableGrid"/>
        <w:tblW w:w="0" w:type="auto"/>
        <w:tblLook w:val="04A0" w:firstRow="1" w:lastRow="0" w:firstColumn="1" w:lastColumn="0" w:noHBand="0" w:noVBand="1"/>
      </w:tblPr>
      <w:tblGrid>
        <w:gridCol w:w="9026"/>
      </w:tblGrid>
      <w:tr w:rsidR="006A1B66" w14:paraId="7803DDF9" w14:textId="77777777" w:rsidTr="006A1B66">
        <w:tc>
          <w:tcPr>
            <w:tcW w:w="9016" w:type="dxa"/>
            <w:tcBorders>
              <w:top w:val="nil"/>
              <w:left w:val="nil"/>
              <w:bottom w:val="nil"/>
              <w:right w:val="nil"/>
            </w:tcBorders>
          </w:tcPr>
          <w:p w14:paraId="15730141" w14:textId="08134493" w:rsidR="006A1B66" w:rsidRDefault="00605485" w:rsidP="002B260D">
            <w:pPr>
              <w:rPr>
                <w:lang w:eastAsia="en-US"/>
              </w:rPr>
            </w:pPr>
            <w:r>
              <w:rPr>
                <w:noProof/>
              </w:rPr>
              <mc:AlternateContent>
                <mc:Choice Requires="wps">
                  <w:drawing>
                    <wp:anchor distT="0" distB="0" distL="114300" distR="114300" simplePos="0" relativeHeight="251708416" behindDoc="0" locked="0" layoutInCell="1" allowOverlap="1" wp14:anchorId="6F0F8DE1" wp14:editId="6F931EA7">
                      <wp:simplePos x="0" y="0"/>
                      <wp:positionH relativeFrom="column">
                        <wp:posOffset>-68580</wp:posOffset>
                      </wp:positionH>
                      <wp:positionV relativeFrom="paragraph">
                        <wp:posOffset>114935</wp:posOffset>
                      </wp:positionV>
                      <wp:extent cx="5734050" cy="457200"/>
                      <wp:effectExtent l="0" t="0" r="0" b="0"/>
                      <wp:wrapTopAndBottom/>
                      <wp:docPr id="688306493" name="Text Box 1"/>
                      <wp:cNvGraphicFramePr/>
                      <a:graphic xmlns:a="http://schemas.openxmlformats.org/drawingml/2006/main">
                        <a:graphicData uri="http://schemas.microsoft.com/office/word/2010/wordprocessingShape">
                          <wps:wsp>
                            <wps:cNvSpPr txBox="1"/>
                            <wps:spPr>
                              <a:xfrm>
                                <a:off x="0" y="0"/>
                                <a:ext cx="5734050" cy="457200"/>
                              </a:xfrm>
                              <a:prstGeom prst="rect">
                                <a:avLst/>
                              </a:prstGeom>
                              <a:solidFill>
                                <a:prstClr val="white"/>
                              </a:solidFill>
                              <a:ln>
                                <a:noFill/>
                              </a:ln>
                            </wps:spPr>
                            <wps:txbx>
                              <w:txbxContent>
                                <w:p w14:paraId="3D24CFA4" w14:textId="5F0E6671" w:rsidR="00605485" w:rsidRPr="00D35F5E" w:rsidRDefault="00605485" w:rsidP="00605485">
                                  <w:pPr>
                                    <w:pStyle w:val="Caption"/>
                                    <w:rPr>
                                      <w:rFonts w:ascii="Calibri" w:hAnsi="Calibri"/>
                                      <w:noProof/>
                                      <w:sz w:val="22"/>
                                      <w:lang w:eastAsia="en-US"/>
                                    </w:rPr>
                                  </w:pPr>
                                  <w:bookmarkStart w:id="67" w:name="Figure_13"/>
                                  <w:bookmarkStart w:id="68" w:name="_Toc195772943"/>
                                  <w:bookmarkEnd w:id="67"/>
                                  <w:r>
                                    <w:t xml:space="preserve">Figure </w:t>
                                  </w:r>
                                  <w:r w:rsidR="00AB1C17">
                                    <w:fldChar w:fldCharType="begin"/>
                                  </w:r>
                                  <w:r w:rsidR="00AB1C17">
                                    <w:instrText xml:space="preserve"> SEQ Figure \* ARABIC </w:instrText>
                                  </w:r>
                                  <w:r w:rsidR="00AB1C17">
                                    <w:fldChar w:fldCharType="separate"/>
                                  </w:r>
                                  <w:r w:rsidR="007E2B2C">
                                    <w:rPr>
                                      <w:noProof/>
                                    </w:rPr>
                                    <w:t>13</w:t>
                                  </w:r>
                                  <w:r w:rsidR="00AB1C17">
                                    <w:fldChar w:fldCharType="end"/>
                                  </w:r>
                                  <w:r>
                                    <w:t xml:space="preserve">. </w:t>
                                  </w:r>
                                  <w:r w:rsidRPr="009F67F2">
                                    <w:t>Cattle density in Australia. (a) commercial beef cattle, (b) dairy cattle (DAFF 2023a).</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0F8DE1" id="_x0000_s1041" type="#_x0000_t202" style="position:absolute;margin-left:-5.4pt;margin-top:9.05pt;width:451.5pt;height:36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" stroked="f">
                      <v:textbox inset="0,0,0,0">
                        <w:txbxContent>
                          <w:p w14:paraId="3D24CFA4" w14:textId="5F0E6671" w:rsidR="00605485" w:rsidRPr="00D35F5E" w:rsidRDefault="00605485" w:rsidP="00605485">
                            <w:pPr>
                              <w:pStyle w:val="Caption"/>
                              <w:rPr>
                                <w:rFonts w:ascii="Calibri" w:hAnsi="Calibri"/>
                                <w:noProof/>
                                <w:sz w:val="22"/>
                                <w:lang w:eastAsia="en-US"/>
                              </w:rPr>
                            </w:pPr>
                            <w:bookmarkStart w:id="83" w:name="Figure_13"/>
                            <w:bookmarkStart w:id="84" w:name="_Toc195772943"/>
                            <w:bookmarkEnd w:id="83"/>
                            <w:r>
                              <w:t xml:space="preserve">Figure </w:t>
                            </w:r>
                            <w:r w:rsidR="00AB1C17">
                              <w:fldChar w:fldCharType="begin"/>
                            </w:r>
                            <w:r w:rsidR="00AB1C17">
                              <w:instrText xml:space="preserve"> SEQ Figure \* ARABIC </w:instrText>
                            </w:r>
                            <w:r w:rsidR="00AB1C17">
                              <w:fldChar w:fldCharType="separate"/>
                            </w:r>
                            <w:r w:rsidR="007E2B2C">
                              <w:rPr>
                                <w:noProof/>
                              </w:rPr>
                              <w:t>13</w:t>
                            </w:r>
                            <w:r w:rsidR="00AB1C17">
                              <w:fldChar w:fldCharType="end"/>
                            </w:r>
                            <w:r>
                              <w:t xml:space="preserve">. </w:t>
                            </w:r>
                            <w:r w:rsidRPr="009F67F2">
                              <w:t>Cattle density in Australia. (a) commercial beef cattle, (b) dairy cattle (DAFF 2023a).</w:t>
                            </w:r>
                            <w:bookmarkEnd w:id="84"/>
                          </w:p>
                        </w:txbxContent>
                      </v:textbox>
                      <w10:wrap type="topAndBottom"/>
                    </v:shape>
                  </w:pict>
                </mc:Fallback>
              </mc:AlternateContent>
            </w:r>
            <w:r>
              <w:rPr>
                <w:noProof/>
                <w:lang w:eastAsia="en-US"/>
              </w:rPr>
              <mc:AlternateContent>
                <mc:Choice Requires="wpg">
                  <w:drawing>
                    <wp:anchor distT="0" distB="0" distL="114300" distR="114300" simplePos="0" relativeHeight="251706368" behindDoc="0" locked="0" layoutInCell="1" allowOverlap="1" wp14:anchorId="473F9BB7" wp14:editId="4043A6F4">
                      <wp:simplePos x="0" y="0"/>
                      <wp:positionH relativeFrom="column">
                        <wp:posOffset>-68580</wp:posOffset>
                      </wp:positionH>
                      <wp:positionV relativeFrom="paragraph">
                        <wp:posOffset>705485</wp:posOffset>
                      </wp:positionV>
                      <wp:extent cx="4587875" cy="6404610"/>
                      <wp:effectExtent l="0" t="0" r="3175" b="0"/>
                      <wp:wrapTopAndBottom/>
                      <wp:docPr id="1084179837" name="Group 3" descr="Figure 13 shows two maps of Australia.  The first map labelled A shows the density of beef cattle populations across Australia. The pinker areas represent lower densities, red areas represent moderate densities and brown areas represent higher density areas.  The second map labelled B shows the density of dairy cattle populations across Australia.  The pinker areas represent lower densities, red areas represent moderate densities and brown areas represent higher cattle density areas. "/>
                      <wp:cNvGraphicFramePr/>
                      <a:graphic xmlns:a="http://schemas.openxmlformats.org/drawingml/2006/main">
                        <a:graphicData uri="http://schemas.microsoft.com/office/word/2010/wordprocessingGroup">
                          <wpg:wgp>
                            <wpg:cNvGrpSpPr/>
                            <wpg:grpSpPr>
                              <a:xfrm>
                                <a:off x="0" y="0"/>
                                <a:ext cx="4587875" cy="6404610"/>
                                <a:chOff x="0" y="0"/>
                                <a:chExt cx="4587875" cy="6404610"/>
                              </a:xfrm>
                            </wpg:grpSpPr>
                            <pic:pic xmlns:pic="http://schemas.openxmlformats.org/drawingml/2006/picture">
                              <pic:nvPicPr>
                                <pic:cNvPr id="67600500" name="Picture 1"/>
                                <pic:cNvPicPr>
                                  <a:picLocks noChangeAspect="1"/>
                                </pic:cNvPicPr>
                              </pic:nvPicPr>
                              <pic:blipFill>
                                <a:blip r:embed="rId56"/>
                                <a:stretch>
                                  <a:fillRect/>
                                </a:stretch>
                              </pic:blipFill>
                              <pic:spPr>
                                <a:xfrm>
                                  <a:off x="0" y="0"/>
                                  <a:ext cx="4587875" cy="3086735"/>
                                </a:xfrm>
                                <a:prstGeom prst="rect">
                                  <a:avLst/>
                                </a:prstGeom>
                              </pic:spPr>
                            </pic:pic>
                            <pic:pic xmlns:pic="http://schemas.openxmlformats.org/drawingml/2006/picture">
                              <pic:nvPicPr>
                                <pic:cNvPr id="1682867585" name="Picture 1"/>
                                <pic:cNvPicPr>
                                  <a:picLocks noChangeAspect="1"/>
                                </pic:cNvPicPr>
                              </pic:nvPicPr>
                              <pic:blipFill>
                                <a:blip r:embed="rId57"/>
                                <a:stretch>
                                  <a:fillRect/>
                                </a:stretch>
                              </pic:blipFill>
                              <pic:spPr>
                                <a:xfrm>
                                  <a:off x="0" y="3381375"/>
                                  <a:ext cx="4539615" cy="3023235"/>
                                </a:xfrm>
                                <a:prstGeom prst="rect">
                                  <a:avLst/>
                                </a:prstGeom>
                              </pic:spPr>
                            </pic:pic>
                          </wpg:wgp>
                        </a:graphicData>
                      </a:graphic>
                    </wp:anchor>
                  </w:drawing>
                </mc:Choice>
                <mc:Fallback>
                  <w:pict>
                    <v:group w14:anchorId="327BBBDE" id="Group 3" o:spid="_x0000_s1026" alt="Figure 13 shows two maps of Australia.  The first map labelled A shows the density of beef cattle populations across Australia. The pinker areas represent lower densities, red areas represent moderate densities and brown areas represent higher density areas.  The second map labelled B shows the density of dairy cattle populations across Australia.  The pinker areas represent lower densities, red areas represent moderate densities and brown areas represent higher cattle density areas. " style="position:absolute;margin-left:-5.4pt;margin-top:55.55pt;width:361.25pt;height:504.3pt;z-index:251706368" coordsize="45878,64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5878;height:30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">
                        <v:imagedata r:id="rId59" o:title=""/>
                      </v:shape>
                      <v:shape id="Picture 1" o:spid="_x0000_s1028" type="#_x0000_t75" style="position:absolute;top:33813;width:45396;height:30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">
                        <v:imagedata r:id="rId60" o:title=""/>
                      </v:shape>
                      <w10:wrap type="topAndBottom"/>
                    </v:group>
                  </w:pict>
                </mc:Fallback>
              </mc:AlternateContent>
            </w:r>
          </w:p>
        </w:tc>
      </w:tr>
      <w:tr w:rsidR="006A1B66" w14:paraId="687108E7" w14:textId="77777777" w:rsidTr="006A1B66">
        <w:tc>
          <w:tcPr>
            <w:tcW w:w="9016" w:type="dxa"/>
            <w:tcBorders>
              <w:top w:val="nil"/>
              <w:left w:val="nil"/>
              <w:bottom w:val="nil"/>
              <w:right w:val="nil"/>
            </w:tcBorders>
          </w:tcPr>
          <w:p w14:paraId="47677E9C" w14:textId="538040F5" w:rsidR="006A1B66" w:rsidRDefault="006A1B66" w:rsidP="00605485">
            <w:pPr>
              <w:pStyle w:val="Caption"/>
              <w:ind w:left="0" w:firstLine="0"/>
              <w:rPr>
                <w:lang w:eastAsia="en-US"/>
              </w:rPr>
            </w:pPr>
          </w:p>
        </w:tc>
      </w:tr>
    </w:tbl>
    <w:p w14:paraId="50F03CE1" w14:textId="32D9042B" w:rsidR="003D672A" w:rsidRPr="003D672A" w:rsidRDefault="003D672A" w:rsidP="003D672A"/>
    <w:p w14:paraId="385B4969" w14:textId="4AB4911D" w:rsidR="00407840" w:rsidRPr="00790C81" w:rsidRDefault="00407840" w:rsidP="00AE34CA">
      <w:pPr>
        <w:pStyle w:val="Heading2"/>
      </w:pPr>
      <w:bookmarkStart w:id="69" w:name="_Toc195777905"/>
      <w:r>
        <w:t xml:space="preserve">Host </w:t>
      </w:r>
      <w:r w:rsidRPr="00AD3A0D">
        <w:t>densi</w:t>
      </w:r>
      <w:r w:rsidR="00041D65">
        <w:t>t</w:t>
      </w:r>
      <w:r w:rsidRPr="00AD3A0D">
        <w:t>y</w:t>
      </w:r>
      <w:r w:rsidR="00041D65">
        <w:t xml:space="preserve"> and vector transmission</w:t>
      </w:r>
      <w:bookmarkEnd w:id="69"/>
    </w:p>
    <w:p w14:paraId="2DD7DED8" w14:textId="5CB83DFA" w:rsidR="00AA26FA" w:rsidRDefault="00407840" w:rsidP="00407840">
      <w:r>
        <w:t xml:space="preserve">Modelling studies have shown that high cattle density is a risk factor for LSD occurrence </w:t>
      </w:r>
      <w:r>
        <w:fldChar w:fldCharType="begin"/>
      </w:r>
      <w:r w:rsidR="006B0536">
        <w:instrText xml:space="preserve"> ADDIN ZOTERO_ITEM CSL_CITATION {"citationID":"a2bkk61527b","properties":{"formattedCitation":"(EFSA 2018; \\uc0\\u350{}evik and Do\\uc0\\u287{}an 2017; Allepuz et al. 2019)","plainCitation":"(EFSA 2018; Şevik and Doğan 2017; Allepuz et al. 2019)","noteIndex":0},"citationItems":[{"id":"MssAEy0D/g7suydi1","uris":["http://zotero.org/users/5495039/items/MMVE3EIN"],"itemData":{"id":1284,"type":"article-journal","archive_location":"WOS:000426499600016","container-title":"EFSA JOURNAL","DOI":"10.2903/j.efsa.2018.5176","ISSN":"1831-4732","issue":"2","title":"Lumpy skin disease II. Data collection and analysis","volume":"16","author":[{"literal":"EFSA"}],"issued":{"date-parts":[["2018",2]]}}},{"id":6369,"uris":["http://zotero.org/groups/4707929/items/JRUQJYWS"],"itemData":{"id":6369,"type":"article-journal","abstract":"This study was carried out to explore epidemiological and molecular features of lumpy skin disease virus (LSDV) in the Aegean, Central Anatolian and Mediterranean regions of Turkey, to evaluate the risk factors associated with LSDV infection and to investigate the financial impact of LSD and potential role of the Culicoides spp. in the transmission of LSDV. Samples were obtained from 611 cattle, each from different farms, and each clinically suspected to be infected with LSDV during the months of July 2014 and June 2015. Culicoides spp. were trapped from April to June 2015. Genetic characterization of the local LSDV field isolates was conducted by sequencing G-protein-coupled chemokine receptor gene segment. Real-time PCR high-resolution melting analysis was used for distinguishing each type of capripoxviruses. Viral DNA was detected in 448 of the 611 animals and Culicoides midges. Three hundred and ninety-three of the 448 affected farms were surveyed. The morbidity and mortality rates detected were 12.3% and 6.4%, respectively. Phylogenetic analysis showed that the field isolates in this study were clustered together with other Africa and Middle East isolates. Genotyping of isolates from infected cattle has revealed the presence of LSDV. A generalized mixed linear model showed that there were positive associations between LSDV infection, European breeds, small-sized family-type farms and nearness of farm to a lake. The financial cost of disease presence in surveyed cattle farms was estimated to be 72.75 GBP per head. The sequence analysis of the mitochondrial cytochrome oxidase subunit I gene showed that the species of Culicoides in LSDV-positive pools was Culicoides punctatus. Detection of LSDV in Culicoides punctatus suggests that it may have played a role in transmitting LSDV. Furthermore, movement of infected animals into disease-free areas increases the risk of the transmission of LSD. Control strategies for LSDV infection should include consideration of the risk factors identified in this study.","container-title":"Transboundary and Emerging Diseases","DOI":"10.1111/tbed.12501","ISSN":"1865-1682","issue":"4","journalAbbreviation":"Transbound Emerg Dis","language":"eng","note":"PMID: 27039847","page":"1268-1279","source":"PubMed","title":"Epidemiological and molecular studies on lumpy skin disease outbreaks in Turkey during 2014-2015","volume":"64","author":[{"family":"Şevik","given":"M."},{"family":"Doğan","given":"M."}],"issued":{"date-parts":[["2017"]]}}},{"id":6513,"uris":["http://zotero.org/groups/4707929/items/E3SNMIR9"],"itemData":{"id":6513,"type":"article-journal","abstract":"Data from affected lumpy skin disease (LSD) locations between July 2012 and September 2018 in the Balkans, Caucasus, and Middle East were retrieved from FAO's Global Animal Disease Information System (EMPRES-i) from the European Commission's Animal Disease Notification System (ADNS) and completed with data from the official veterinary services of some countries. During this period, a total of 7,593 locations from 22 countries were affected. Within this period, over 46,000 cattle were clinically affected by LSD, 3,700 animals died and 17,500 were slaughtered due to culling policies to stop the spread of the disease. Most outbreaks occurred in 2016, between the months of May and November. The affected region was divided into a grid of 10 x 10 km cells and we fit a spatial regression model to analyse the association between the reported LSD outbreaks and climatic variables, land cover, and cattle density. The results showed big differences in the odds of being LSD positive due to the type of land cover: the odds of a cell being LSD positive was increased in areas mostly covered with croplands, grassland, or shrubland. The odds was also increased for higher cattle density, as well as areas with higher annual mean temperature and higher temperature diurnal range. The resulting model was utilized to predict the LSD risk in neighbouring unaffected areas in Europe, the Caucasus, and Central Asia, identifying several areas with high risk of spread. Results from this study provide useful information for the design of surveillance and awareness systems, and preventive measures, e.g., vaccination programmes.","archive_location":"WOS:000461392900021","container-title":"Transboundary and Emerging Diseases","DOI":"10.1111/tbed.13090","ISSN":"1865-1674","issue":"2","journalAbbreviation":"Transbound Emerg Dis","page":"813-822","title":"Spatial analysis of lumpy skin disease in Eurasia-Predicting areas at risk for further spread within the region","volume":"66","author":[{"family":"Allepuz","given":"A"},{"family":"Casal","given":"J"},{"family":"Beltran-Alcrudo","given":"D"}],"issued":{"date-parts":[["2019"]]}}}],"schema":"https://github.com/citation-style-language/schema/raw/master/csl-citation.json"} </w:instrText>
      </w:r>
      <w:r>
        <w:fldChar w:fldCharType="separate"/>
      </w:r>
      <w:r w:rsidR="006B0536" w:rsidRPr="006B0536">
        <w:rPr>
          <w:rFonts w:cs="Calibri"/>
          <w:lang w:val="en-GB"/>
        </w:rPr>
        <w:t>(EFSA 2018; Şevik and Doğan 2017; Allepuz et al. 2019)</w:t>
      </w:r>
      <w:r>
        <w:fldChar w:fldCharType="end"/>
      </w:r>
      <w:r>
        <w:t>.</w:t>
      </w:r>
      <w:r w:rsidR="003D672A" w:rsidRPr="003D672A">
        <w:t xml:space="preserve"> </w:t>
      </w:r>
      <w:r w:rsidR="006B0536">
        <w:fldChar w:fldCharType="begin"/>
      </w:r>
      <w:r w:rsidR="006B0536">
        <w:instrText xml:space="preserve"> ADDIN ZOTERO_ITEM CSL_CITATION {"citationID":"a1drton5qru","properties":{"formattedCitation":"\\uldash{(Allepuz et al. 2019)}","plainCitation":"(Allepuz et al. 2019)","dontUpdate":true,"noteIndex":0},"citationItems":[{"id":6513,"uris":["http://zotero.org/groups/4707929/items/E3SNMIR9"],"itemData":{"id":6513,"type":"article-journal","abstract":"Data from affected lumpy skin disease (LSD) locations between July 2012 and September 2018 in the Balkans, Caucasus, and Middle East were retrieved from FAO's Global Animal Disease Information System (EMPRES-i) from the European Commission's Animal Disease Notification System (ADNS) and completed with data from the official veterinary services of some countries. During this period, a total of 7,593 locations from 22 countries were affected. Within this period, over 46,000 cattle were clinically affected by LSD, 3,700 animals died and 17,500 were slaughtered due to culling policies to stop the spread of the disease. Most outbreaks occurred in 2016, between the months of May and November. The affected region was divided into a grid of 10 x 10 km cells and we fit a spatial regression model to analyse the association between the reported LSD outbreaks and climatic variables, land cover, and cattle density. The results showed big differences in the odds of being LSD positive due to the type of land cover: the odds of a cell being LSD positive was increased in areas mostly covered with croplands, grassland, or shrubland. The odds was also increased for higher cattle density, as well as areas with higher annual mean temperature and higher temperature diurnal range. The resulting model was utilized to predict the LSD risk in neighbouring unaffected areas in Europe, the Caucasus, and Central Asia, identifying several areas with high risk of spread. Results from this study provide useful information for the design of surveillance and awareness systems, and preventive measures, e.g., vaccination programmes.","archive_location":"WOS:000461392900021","container-title":"Transboundary and Emerging Diseases","DOI":"10.1111/tbed.13090","ISSN":"1865-1674","issue":"2","journalAbbreviation":"Transbound Emerg Dis","page":"813-822","title":"Spatial analysis of lumpy skin disease in Eurasia-Predicting areas at risk for further spread within the region","volume":"66","author":[{"family":"Allepuz","given":"A"},{"family":"Casal","given":"J"},{"family":"Beltran-Alcrudo","given":"D"}],"issued":{"date-parts":[["2019"]]}}}],"schema":"https://github.com/citation-style-language/schema/raw/master/csl-citation.json"} </w:instrText>
      </w:r>
      <w:r w:rsidR="006B0536">
        <w:fldChar w:fldCharType="separate"/>
      </w:r>
      <w:r w:rsidR="006B0536" w:rsidRPr="006B0536">
        <w:rPr>
          <w:rFonts w:cs="Calibri"/>
          <w:u w:val="dash"/>
          <w:lang w:val="en-GB"/>
        </w:rPr>
        <w:t xml:space="preserve">Allepuz et al. </w:t>
      </w:r>
      <w:r w:rsidR="006B0536">
        <w:rPr>
          <w:rFonts w:cs="Calibri"/>
          <w:u w:val="dash"/>
          <w:lang w:val="en-GB"/>
        </w:rPr>
        <w:t>(</w:t>
      </w:r>
      <w:r w:rsidR="006B0536" w:rsidRPr="006B0536">
        <w:rPr>
          <w:rFonts w:cs="Calibri"/>
          <w:u w:val="dash"/>
          <w:lang w:val="en-GB"/>
        </w:rPr>
        <w:t>2019)</w:t>
      </w:r>
      <w:r w:rsidR="006B0536">
        <w:fldChar w:fldCharType="end"/>
      </w:r>
      <w:r w:rsidR="006B0536">
        <w:t xml:space="preserve"> </w:t>
      </w:r>
      <w:r>
        <w:t>used logistic regression modelling and data from the Balkans, Caucasus and the Middle East outbreaks to identify increased odds of LSD associated with high cattle densities, cropland, grassland or shrubland, higher annual mean temperature and higher diurnal temperature.</w:t>
      </w:r>
    </w:p>
    <w:p w14:paraId="5B841D05" w14:textId="052760BB" w:rsidR="00502980" w:rsidRDefault="008E6F8C" w:rsidP="00407840">
      <w:r>
        <w:t xml:space="preserve">For LSDV introduction to occur in </w:t>
      </w:r>
      <w:r w:rsidR="00E45FC2">
        <w:t xml:space="preserve">Australia, </w:t>
      </w:r>
      <w:r>
        <w:t xml:space="preserve">infectious </w:t>
      </w:r>
      <w:r w:rsidR="00E45FC2">
        <w:t xml:space="preserve">vectors must </w:t>
      </w:r>
      <w:r w:rsidR="003D672A">
        <w:t>locate a suitable</w:t>
      </w:r>
      <w:r w:rsidR="00E45FC2">
        <w:t xml:space="preserve"> host</w:t>
      </w:r>
      <w:r>
        <w:t xml:space="preserve"> on arrival,</w:t>
      </w:r>
      <w:r w:rsidR="00E45FC2">
        <w:t xml:space="preserve"> </w:t>
      </w:r>
      <w:r w:rsidR="003D672A">
        <w:t xml:space="preserve">which </w:t>
      </w:r>
      <w:r w:rsidR="00E45FC2">
        <w:t xml:space="preserve">depends on the </w:t>
      </w:r>
      <w:r w:rsidR="003D672A">
        <w:t xml:space="preserve">density of </w:t>
      </w:r>
      <w:r w:rsidR="00E45FC2">
        <w:t>bovine</w:t>
      </w:r>
      <w:r w:rsidR="003D672A">
        <w:t xml:space="preserve">s </w:t>
      </w:r>
      <w:r w:rsidR="00E45FC2">
        <w:t>near the arrival site and the physiological condition of the arriving vector</w:t>
      </w:r>
      <w:r w:rsidR="003D672A">
        <w:t xml:space="preserve"> </w:t>
      </w:r>
      <w:r w:rsidR="003D672A">
        <w:fldChar w:fldCharType="begin"/>
      </w:r>
      <w:r w:rsidR="006B0536">
        <w:instrText xml:space="preserve"> ADDIN ZOTERO_ITEM CSL_CITATION {"citationID":"byhYYgjD","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3D672A">
        <w:fldChar w:fldCharType="separate"/>
      </w:r>
      <w:r w:rsidR="003D672A">
        <w:rPr>
          <w:noProof/>
        </w:rPr>
        <w:t>(Hall et al. 2023)</w:t>
      </w:r>
      <w:r w:rsidR="003D672A">
        <w:fldChar w:fldCharType="end"/>
      </w:r>
      <w:r w:rsidR="00E45FC2">
        <w:t xml:space="preserve">. </w:t>
      </w:r>
      <w:r>
        <w:t xml:space="preserve">Bovine density in northern Australia where infectious vectors could arrive via wind dispersion from northern neighbours would </w:t>
      </w:r>
      <w:r w:rsidR="000C7383">
        <w:t>is much</w:t>
      </w:r>
      <w:r>
        <w:t xml:space="preserve"> lower compared to southern areas, reducing the risk of windborne introduction considerably, based on cattle distribution alone </w:t>
      </w:r>
      <w:r w:rsidR="00F35CA5">
        <w:t>(</w:t>
      </w:r>
      <w:hyperlink w:anchor="Figure_13" w:history="1">
        <w:r w:rsidR="00F35CA5" w:rsidRPr="00D87904">
          <w:rPr>
            <w:rStyle w:val="Hyperlink"/>
            <w:u w:val="none"/>
          </w:rPr>
          <w:t>Figure 13</w:t>
        </w:r>
      </w:hyperlink>
      <w:r w:rsidRPr="00D87904">
        <w:t>)</w:t>
      </w:r>
      <w:r>
        <w:t>.</w:t>
      </w:r>
    </w:p>
    <w:p w14:paraId="28BDAEB3" w14:textId="20DCB2D2" w:rsidR="00A15D96" w:rsidRDefault="00E828EF" w:rsidP="00E828EF">
      <w:pPr>
        <w:pStyle w:val="Heading1"/>
      </w:pPr>
      <w:bookmarkStart w:id="70" w:name="_Ref162507731"/>
      <w:bookmarkStart w:id="71" w:name="_Toc195777906"/>
      <w:r>
        <w:lastRenderedPageBreak/>
        <w:t>Options for vector control</w:t>
      </w:r>
      <w:bookmarkEnd w:id="65"/>
      <w:bookmarkEnd w:id="70"/>
      <w:bookmarkEnd w:id="71"/>
    </w:p>
    <w:p w14:paraId="32F5A313" w14:textId="6B0F04C9" w:rsidR="003B637C" w:rsidRDefault="00C37868" w:rsidP="00C37868">
      <w:r>
        <w:t>Understanding vector life cycles aid</w:t>
      </w:r>
      <w:r w:rsidR="00AE24BA">
        <w:t>s</w:t>
      </w:r>
      <w:r>
        <w:t xml:space="preserve"> in the design of </w:t>
      </w:r>
      <w:r w:rsidR="00AE24BA">
        <w:t>successful</w:t>
      </w:r>
      <w:r w:rsidR="00242688">
        <w:t xml:space="preserve"> integrated</w:t>
      </w:r>
      <w:r w:rsidR="00AE24BA">
        <w:t xml:space="preserve"> </w:t>
      </w:r>
      <w:r>
        <w:t>management and control programs</w:t>
      </w:r>
      <w:r w:rsidR="00242688">
        <w:t>,</w:t>
      </w:r>
      <w:r w:rsidR="00DD0553">
        <w:t xml:space="preserve"> as targeting a single life stage is unlikely to be effect</w:t>
      </w:r>
      <w:r w:rsidR="00407630">
        <w:t>ive</w:t>
      </w:r>
      <w:r w:rsidR="00242688">
        <w:t xml:space="preserve"> in </w:t>
      </w:r>
      <w:r w:rsidR="00D76215">
        <w:t>sustainably</w:t>
      </w:r>
      <w:r w:rsidR="00242688">
        <w:t xml:space="preserve"> reducing vector populations</w:t>
      </w:r>
      <w:r w:rsidR="00DD0553">
        <w:t xml:space="preserve">. </w:t>
      </w:r>
      <w:r w:rsidR="00F518B2">
        <w:t>Methods</w:t>
      </w:r>
      <w:r>
        <w:t xml:space="preserve"> that are effective for one </w:t>
      </w:r>
      <w:r w:rsidR="004F2022">
        <w:t xml:space="preserve">vector </w:t>
      </w:r>
      <w:r>
        <w:t xml:space="preserve">species may not apply to another. </w:t>
      </w:r>
      <w:r w:rsidR="004F2022">
        <w:t xml:space="preserve">Arthropods </w:t>
      </w:r>
      <w:r w:rsidR="00F22C52">
        <w:t xml:space="preserve">are best targeted for control when they are concentrated, immobile and accessible during the </w:t>
      </w:r>
      <w:r w:rsidR="004F2022">
        <w:t>egg and</w:t>
      </w:r>
      <w:r w:rsidR="00F22C52">
        <w:t xml:space="preserve"> larval stages. </w:t>
      </w:r>
      <w:r w:rsidR="004F2022">
        <w:t>Control</w:t>
      </w:r>
      <w:r>
        <w:t xml:space="preserve"> is challenging in areas with abundant </w:t>
      </w:r>
      <w:r w:rsidR="004F2022">
        <w:t xml:space="preserve">vectors and </w:t>
      </w:r>
      <w:r>
        <w:t xml:space="preserve">hosts, </w:t>
      </w:r>
      <w:r w:rsidR="359758E5">
        <w:t>and if</w:t>
      </w:r>
      <w:r>
        <w:t xml:space="preserve"> the</w:t>
      </w:r>
      <w:r w:rsidR="004F2022">
        <w:t xml:space="preserve"> vector is</w:t>
      </w:r>
      <w:r>
        <w:t xml:space="preserve"> capable of long-distance movement</w:t>
      </w:r>
      <w:r w:rsidR="00242688">
        <w:t>,</w:t>
      </w:r>
      <w:r w:rsidR="004F2022">
        <w:t xml:space="preserve"> as reinfestation is likely</w:t>
      </w:r>
      <w:r>
        <w:t>.</w:t>
      </w:r>
    </w:p>
    <w:p w14:paraId="76CB090A" w14:textId="1763DA9E" w:rsidR="00A96F8A" w:rsidRDefault="00A5534E" w:rsidP="00C37868">
      <w:r>
        <w:t xml:space="preserve">Currently, there is no evidence regarding the effectiveness of vector control in preventing LSD </w:t>
      </w:r>
      <w:r>
        <w:fldChar w:fldCharType="begin"/>
      </w:r>
      <w:r w:rsidR="006B0536">
        <w:instrText xml:space="preserve"> ADDIN ZOTERO_ITEM CSL_CITATION {"citationID":"gUdsKI70","properties":{"formattedCitation":"(WOAH 2022; CFSPH 2017; Gottlieb 2018)","plainCitation":"(WOAH 2022; CFSPH 2017; Gottlieb 2018)","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id":7808,"uris":["http://zotero.org/groups/4707929/items/DS5Y8HJ5"],"itemData":{"id":7808,"type":"report","event-place":"Iowa","publisher":"Center for Food Security and Public Health","publisher-place":"Iowa","title":"Lumpy Skin Disease","URL":"http://www.cfsph.iastate.edu/DiseaseInfo/factsheets.php","author":[{"family":"CFSPH","given":""}],"issued":{"date-parts":[["2017"]]}}},{"id":7823,"uris":["http://zotero.org/groups/4707929/items/LUIYDDHU"],"itemData":{"id":7823,"type":"chapter","container-title":"Lumpy Skin Disease","edition":"1","page":"99-102","publisher":"Springer Cham","title":"Vector Surveillance and Control","URL":"https://doi.org/10.1007/978-3-319-92411-3_21","author":[{"family":"Gottlieb","given":"Y"}],"issued":{"date-parts":[["2018"]]}}}],"schema":"https://github.com/citation-style-language/schema/raw/master/csl-citation.json"} </w:instrText>
      </w:r>
      <w:r>
        <w:fldChar w:fldCharType="separate"/>
      </w:r>
      <w:r>
        <w:rPr>
          <w:noProof/>
        </w:rPr>
        <w:t>(WOAH 2022; CFSPH 2017; Gottlieb 2018)</w:t>
      </w:r>
      <w:r>
        <w:fldChar w:fldCharType="end"/>
      </w:r>
      <w:r>
        <w:t xml:space="preserve">. Nonetheless, instances of vector control using chemical methods have been reported during LSD outbreaks </w:t>
      </w:r>
      <w:r>
        <w:fldChar w:fldCharType="begin"/>
      </w:r>
      <w:r w:rsidR="006B0536">
        <w:instrText xml:space="preserve"> ADDIN ZOTERO_ITEM CSL_CITATION {"citationID":"nUeOk5lk","properties":{"formattedCitation":"(European Food Safety 2017)","plainCitation":"(European Food Safety 2017)","noteIndex":0},"citationItems":[{"id":6751,"uris":["http://zotero.org/groups/4707929/items/QJEAIA37"],"itemData":{"id":6751,"type":"article-journal","archive_location":"WOS:000406457900020","container-title":"EFSA Journal","DOI":"10.2903/j.efsa.2017.4773","ISSN":"1831-4732","issue":"4","journalAbbreviation":"EFSA Journal","page":"e04773","title":"Lumpy skin disease: I. Data collection and analysis","volume":"15","author":[{"family":"European Food Safety","given":""}],"issued":{"date-parts":[["2017"]]}}}],"schema":"https://github.com/citation-style-language/schema/raw/master/csl-citation.json"} </w:instrText>
      </w:r>
      <w:r>
        <w:fldChar w:fldCharType="separate"/>
      </w:r>
      <w:r>
        <w:rPr>
          <w:noProof/>
        </w:rPr>
        <w:t>(European Food Safety 2017)</w:t>
      </w:r>
      <w:r>
        <w:fldChar w:fldCharType="end"/>
      </w:r>
      <w:r>
        <w:t xml:space="preserve">. Effective insect control on cattle and in the environment may reduce the rate of mechanical transmission of LSD, particularly if cattle are housed or penned (e.g. feedlots) </w:t>
      </w:r>
      <w:r w:rsidR="00777631" w:rsidRPr="00777631">
        <w:rPr>
          <w:rFonts w:cs="Calibri"/>
          <w:szCs w:val="22"/>
        </w:rPr>
        <w:fldChar w:fldCharType="begin"/>
      </w:r>
      <w:r w:rsidR="00777631" w:rsidRPr="00777631">
        <w:rPr>
          <w:rFonts w:cs="Calibri"/>
          <w:szCs w:val="22"/>
        </w:rPr>
        <w:instrText xml:space="preserve"> ADDIN ZOTERO_ITEM CSL_CITATION {"citationID":"nD8fy75x","properties":{"formattedCitation":"(Gottlieb 2018; Susanti et al. 2023; Arjkumpa et al. 2024)","plainCitation":"(Gottlieb 2018; Susanti et al. 2023; Arjkumpa et al. 2024)","noteIndex":0},"citationItems":[{"id":7823,"uris":["http://zotero.org/groups/4707929/items/LUIYDDHU"],"itemData":{"id":7823,"type":"chapter","container-title":"Lumpy Skin Disease","edition":"1","page":"99-102","publisher":"Springer Cham","title":"Vector Surveillance and Control","URL":"https://doi.org/10.1007/978-3-319-92411-3_21","author":[{"family":"Gottlieb","given":"Y"}],"issued":{"date-parts":[["2018"]]}}},{"id":8214,"uris":["http://zotero.org/groups/4707929/items/ZD2MWJM6"],"itemData":{"id":8214,"type":"article-journal","abstract":"Background and Aim:\nLumpy skin disease (LSD) is an emerging epidemic in livestock in Indonesia. It was first reported in the Indragiri Hulu Regency of Riau Province, which has more cases than the surrounding regencies. This study aimed to identify the risk factors and generate a logistic regression model and vulnerability map of LSD in the Indragiri Hulu Regency.\n\nMaterials and Methods:\nWe used a structured questionnaire to interview the case and control farm owners to evaluate the risk factors. We evaluated 244 samples, consisting of 122 case and control farm samples each. At the cattle farm level, the risk factor data related to LSD were analyzed using descriptive statistics, bivariate analysis with Chi-square, and odds ratio, while the logistic model was derived using multivariate logistic regression analysis. Using variables, such as the number of cases and risk factor variables included in the model logistic, and the temperature, humidity, and rainfall data from the Meteorology, Climatology, and Geophysical Agency, we analyzed the vulnerability map of LSD in the regency using scoring, weighting, and overlay methods.\n\nResults:\nTen significant risk factors were associated with LSD occurrence. The LSD model obtained from the logistic regression analysis was LSD (Y) = −3.92095 + 1.13107 (number of cattle &gt;3) + 1.50070 (grazing cattle together with other farmers’ cattle) + 1.03500 (poor management of farm waste/dirt) + 2.49242 (presence of livestock collectors/traders near the farm location) + 1.40543 (introduction of new livestock) + 2.15196 (lack of vector control measures on the farm). The LSD vulnerability map indicated that the villages with high vulnerability levels were Rantau Bakung, Kuantan Babu, and Sungai Lala in the Rengat Barat, Rengat, and Sungai Lala subdistricts, respectively.\n\nConclusion:\nWe found 10 significant risk factors associated with LSD occurrence. The LSD model included the number of cattle (&gt;3), cograzing with other farmers’ cattle, poor management of farm waste/dirt, the presence of livestock collectors/traders near the farm, introduction of new livestock, and lack of vector control measures on the farm. The LSD vulnerability map indicated that villages with high vulnerability levels included Rantau Bakung in the Rengat Barat subdistrict, Kuantan Babu in the Rengat subdistrict, and Sungai Lala in the Sungai Lala subdistrict.","container-title":"Veterinary World","DOI":"10.14202/vetworld.2023.2071-2079","ISSN":"0972-8988","issue":"10","journalAbbreviation":"Vet World","note":"PMID: 38023269\nPMCID: PMC10668545","page":"2071-2079","source":"PubMed Central","title":"Risk factors, logistic model, and vulnerability mapping of lumpy skin disease in livestock at the farm level in Indragiri Hulu District, Riau Province, Indonesia, in 2022","volume":"16","author":[{"family":"Susanti","given":"Tri"},{"family":"Susetya","given":"Heru"},{"family":"Widayani","given":"Prima"},{"family":"Fitria","given":"Yul"},{"family":"Pambudi","given":"Gigih Tri"}],"issued":{"date-parts":[["2023",10]]}}},{"id":8212,"uris":["http://zotero.org/groups/4707929/items/5P5VY3GK"],"itemData":{"id":8212,"type":"article-journal","abstract":"Introduction\nThailand experienced a nationwide outbreak of lumpy skin disease (LSD) in 2021, highlighting the need for effective prevention and control strategies. This study aimed to identify herd-level risk factors associated with LSD outbreaks in beef cattle herds across different regions of Thailand.\n\nMethods\nA case–control study was conducted in upper northeastern, northeastern, and central regions, where face-to-face interviews were conducted with farmers using a semi-structured questionnaire. Univariable and multivariable mixed effect logistic regression analyses were employed to determine the factors associated with LSD outbreaks. A total of 489 beef herds, including 161 LSD outbreak herds and 328 non-LSD herds, were investigated.\n\nResults and discussion\nResults showed that 66% of farmers have operated beef herds for more than five years. There were very few animal movements during the outbreak period. None of the cattle had been vaccinated with LSD vaccines. Insects that have the potential to act as vectors for LSD were observed in all herds. Thirty-four percent of farmers have implemented insect control measures. The final mixed effect logistic regression model identified herds operating for more than five years (odds ratio [OR]: 1.62, 95% confidence interval [CI]: 1.04–2.53) and the absence of insect control management on the herd (OR: 2.05, 95% CI: 1.29–3.25) to be associated with LSD outbreaks. The implementation of insect-vector control measures in areas at risk of LSD, especially for herds without vaccination against the disease, should be emphasized. This study provides the first report on risk factors for LSD outbreaks in naïve cattle herds in Thailand and offers useful information for the development of LSD prevention and control programs within the country’s context.","container-title":"Frontiers in Veterinary Science","DOI":"10.3389/fvets.2024.1338713","ISSN":"2297-1769","journalAbbreviation":"Front Vet Sci","note":"PMID: 38464702\nPMCID: PMC10921558","page":"1338713","source":"PubMed Central","title":"Analysis of factors associated with the first lumpy skin disease outbreaks in naïve cattle herds in different regions of Thailand","volume":"11","author":[{"family":"Arjkumpa","given":"Orapun"},{"family":"Wachoom","given":"Wanwisa"},{"family":"Puyati","given":"Bopit"},{"family":"Jindajang","given":"Sirima"},{"family":"Suwannaboon","given":"Minta"},{"family":"Premashthira","given":"Sith"},{"family":"Prarakamawongsa","given":"Tippawon"},{"family":"Dejyong","given":"Tosapol"},{"family":"Sansamur","given":"Chalutwan"},{"family":"Salvador","given":"Roderick"},{"family":"Jainonthee","given":"Chalita"},{"family":"Punyapornwithaya","given":"Veerasak"}],"issued":{"date-parts":[["2024",2,22]]}}}],"schema":"https://github.com/citation-style-language/schema/raw/master/csl-citation.json"} </w:instrText>
      </w:r>
      <w:r w:rsidR="00777631" w:rsidRPr="00777631">
        <w:rPr>
          <w:rFonts w:cs="Calibri"/>
          <w:szCs w:val="22"/>
        </w:rPr>
        <w:fldChar w:fldCharType="separate"/>
      </w:r>
      <w:r w:rsidR="00777631" w:rsidRPr="00777631">
        <w:rPr>
          <w:rFonts w:cs="Calibri"/>
          <w:noProof/>
          <w:szCs w:val="22"/>
        </w:rPr>
        <w:t>(Gottlieb 2018; Susanti et al. 2023; Arjkumpa et al. 2024)</w:t>
      </w:r>
      <w:r w:rsidR="00777631" w:rsidRPr="00777631">
        <w:rPr>
          <w:rFonts w:cs="Calibri"/>
          <w:szCs w:val="22"/>
        </w:rPr>
        <w:fldChar w:fldCharType="end"/>
      </w:r>
      <w:r w:rsidR="00777631" w:rsidRPr="00777631">
        <w:rPr>
          <w:rFonts w:cs="Calibri"/>
          <w:szCs w:val="22"/>
        </w:rPr>
        <w:t>.</w:t>
      </w:r>
      <w:r w:rsidR="00777631" w:rsidRPr="00777631">
        <w:rPr>
          <w:rFonts w:cs="Calibri"/>
        </w:rPr>
        <w:t xml:space="preserve"> </w:t>
      </w:r>
      <w:r w:rsidR="00F518B2">
        <w:t>A</w:t>
      </w:r>
      <w:r>
        <w:t xml:space="preserve">chieving a successful reduction in vector populations is much more challenging when cattle are free-roaming </w:t>
      </w:r>
      <w:r>
        <w:fldChar w:fldCharType="begin"/>
      </w:r>
      <w:r w:rsidR="006B0536">
        <w:instrText xml:space="preserve"> ADDIN ZOTERO_ITEM CSL_CITATION {"citationID":"m8dngRFN","properties":{"formattedCitation":"(E. Tuppurainen et al. 2017)","plainCitation":"(E. Tuppurainen et al. 2017)","dontUpdate":true,"noteIndex":0},"citationItems":[{"id":6588,"uris":["http://zotero.org/groups/4707929/items/Y94MQCJF"],"itemData":{"id":6588,"type":"book","collection-number":"No. 20","collection-title":"FAO Animal Production and Health Manual","event-place":"Rome","publisher":"Food and Agriculture Organization of the United Nations (FAO)","publisher-place":"Rome","title":"Lumpy skin disease field manual – A manual for veterinarians","author":[{"family":"Tuppurainen","given":"E."},{"family":"Alexandrov","given":"T."},{"family":"Beltran-Alcrudo","given":"D"}],"issued":{"date-parts":[["2017"]]}}}],"schema":"https://github.com/citation-style-language/schema/raw/master/csl-citation.json"} </w:instrText>
      </w:r>
      <w:r>
        <w:fldChar w:fldCharType="separate"/>
      </w:r>
      <w:r>
        <w:rPr>
          <w:noProof/>
        </w:rPr>
        <w:t>(Tuppurainen et al. 2017)</w:t>
      </w:r>
      <w:r>
        <w:fldChar w:fldCharType="end"/>
      </w:r>
      <w:r>
        <w:t>.</w:t>
      </w:r>
    </w:p>
    <w:p w14:paraId="04AFF94C" w14:textId="195A6CCB" w:rsidR="00835459" w:rsidRPr="00033724" w:rsidRDefault="00A9444E" w:rsidP="00C37868">
      <w:pPr>
        <w:rPr>
          <w:shd w:val="clear" w:color="auto" w:fill="FFFFFF"/>
        </w:rPr>
      </w:pPr>
      <w:r>
        <w:t xml:space="preserve">The decision to implement vector control measures should be carefully considered. </w:t>
      </w:r>
      <w:r w:rsidR="00BC32DD">
        <w:t>T</w:t>
      </w:r>
      <w:r w:rsidR="00835459">
        <w:t>he concurrent use of multiple vector control methods</w:t>
      </w:r>
      <w:r w:rsidR="00F06F5F">
        <w:t xml:space="preserve"> (i.e. integrated control)</w:t>
      </w:r>
      <w:r w:rsidR="00835459">
        <w:t xml:space="preserve"> may help reduce vector populations and interrupt </w:t>
      </w:r>
      <w:r w:rsidR="00F06F5F">
        <w:t xml:space="preserve">virus </w:t>
      </w:r>
      <w:r w:rsidR="00835459">
        <w:t>transmission cycles</w:t>
      </w:r>
      <w:r w:rsidR="00F518B2">
        <w:t>,</w:t>
      </w:r>
      <w:r w:rsidR="00BC32DD">
        <w:t xml:space="preserve"> however</w:t>
      </w:r>
      <w:r w:rsidR="00835459">
        <w:t xml:space="preserve"> there is current</w:t>
      </w:r>
      <w:r w:rsidR="00BC32DD">
        <w:t>ly no</w:t>
      </w:r>
      <w:r w:rsidR="00835459">
        <w:t xml:space="preserve"> evidence supporting the efficacy of vector control in preventing</w:t>
      </w:r>
      <w:r w:rsidR="00A5534E">
        <w:t xml:space="preserve"> or controlling</w:t>
      </w:r>
      <w:r w:rsidR="00835459">
        <w:t xml:space="preserve"> LSD outbreaks </w:t>
      </w:r>
      <w:r w:rsidR="00835459">
        <w:fldChar w:fldCharType="begin"/>
      </w:r>
      <w:r w:rsidR="006B0536">
        <w:instrText xml:space="preserve"> ADDIN ZOTERO_ITEM CSL_CITATION {"citationID":"w96du8vF","properties":{"formattedCitation":"(WOAH 2022; CFSPH 2017)","plainCitation":"(WOAH 2022; CFSPH 2017)","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id":7808,"uris":["http://zotero.org/groups/4707929/items/DS5Y8HJ5"],"itemData":{"id":7808,"type":"report","event-place":"Iowa","publisher":"Center for Food Security and Public Health","publisher-place":"Iowa","title":"Lumpy Skin Disease","URL":"http://www.cfsph.iastate.edu/DiseaseInfo/factsheets.php","author":[{"family":"CFSPH","given":""}],"issued":{"date-parts":[["2017"]]}}}],"schema":"https://github.com/citation-style-language/schema/raw/master/csl-citation.json"} </w:instrText>
      </w:r>
      <w:r w:rsidR="00835459">
        <w:fldChar w:fldCharType="separate"/>
      </w:r>
      <w:r w:rsidR="00835459">
        <w:rPr>
          <w:noProof/>
        </w:rPr>
        <w:t>(WOAH 2022; CFSPH 2017)</w:t>
      </w:r>
      <w:r w:rsidR="00835459">
        <w:fldChar w:fldCharType="end"/>
      </w:r>
      <w:r w:rsidR="00835459">
        <w:t>.</w:t>
      </w:r>
      <w:r w:rsidR="00D516B8">
        <w:t xml:space="preserve"> </w:t>
      </w:r>
      <w:r w:rsidR="00F518B2">
        <w:t>Data</w:t>
      </w:r>
      <w:r w:rsidR="00D516B8">
        <w:t xml:space="preserve"> on how much reduction to the vector population is required to interrupt transmission is needed to provide a goal for any vector reduction strategy</w:t>
      </w:r>
      <w:r w:rsidR="00033724">
        <w:t xml:space="preserve"> </w:t>
      </w:r>
      <w:r w:rsidR="00033724">
        <w:rPr>
          <w:shd w:val="clear" w:color="auto" w:fill="FFFFFF"/>
        </w:rPr>
        <w:fldChar w:fldCharType="begin"/>
      </w:r>
      <w:r w:rsidR="006B0536">
        <w:rPr>
          <w:shd w:val="clear" w:color="auto" w:fill="FFFFFF"/>
        </w:rPr>
        <w:instrText xml:space="preserve"> ADDIN ZOTERO_ITEM CSL_CITATION {"citationID":"tbpFfEJM","properties":{"formattedCitation":"(Mullens et al. 2015)","plainCitation":"(Mullens et al. 2015)","noteIndex":0},"citationItems":[{"id":8083,"uris":["http://zotero.org/groups/4707929/items/SL3NTL9K"],"itemData":{"id":8083,"type":"article-journal","container-title":"Veterinaria Italiana","issue":"4","page":"313-323","title":"Progress and knowledge gaps in Culicoides ecology and control","volume":"51","author":[{"family":"Mullens","given":"B.A"},{"family":"McDermott","given":"E.G"},{"family":"Gerry","given":"A.C"}],"issued":{"date-parts":[["2015"]]}}}],"schema":"https://github.com/citation-style-language/schema/raw/master/csl-citation.json"} </w:instrText>
      </w:r>
      <w:r w:rsidR="00033724">
        <w:rPr>
          <w:shd w:val="clear" w:color="auto" w:fill="FFFFFF"/>
        </w:rPr>
        <w:fldChar w:fldCharType="separate"/>
      </w:r>
      <w:r w:rsidR="00033724">
        <w:rPr>
          <w:noProof/>
          <w:shd w:val="clear" w:color="auto" w:fill="FFFFFF"/>
        </w:rPr>
        <w:t>(Mullens et al. 2015)</w:t>
      </w:r>
      <w:r w:rsidR="00033724">
        <w:rPr>
          <w:shd w:val="clear" w:color="auto" w:fill="FFFFFF"/>
        </w:rPr>
        <w:fldChar w:fldCharType="end"/>
      </w:r>
      <w:r w:rsidR="00D516B8">
        <w:t xml:space="preserve">. </w:t>
      </w:r>
      <w:r w:rsidR="00F518B2">
        <w:t>If</w:t>
      </w:r>
      <w:r w:rsidR="00BC32DD">
        <w:t xml:space="preserve"> </w:t>
      </w:r>
      <w:r w:rsidR="00835459">
        <w:t xml:space="preserve">vector control </w:t>
      </w:r>
      <w:r w:rsidR="00BC32DD">
        <w:t xml:space="preserve">is included in a response to an LSD outbreak it </w:t>
      </w:r>
      <w:r w:rsidR="00835459">
        <w:t xml:space="preserve">should be </w:t>
      </w:r>
      <w:r w:rsidR="00BC32DD">
        <w:t xml:space="preserve">regarded </w:t>
      </w:r>
      <w:r w:rsidR="00A5534E">
        <w:t xml:space="preserve">solely </w:t>
      </w:r>
      <w:r w:rsidR="00835459">
        <w:t>a</w:t>
      </w:r>
      <w:r w:rsidR="00BC32DD">
        <w:t xml:space="preserve">s a supplementary measure alongside </w:t>
      </w:r>
      <w:r w:rsidR="00835459">
        <w:t xml:space="preserve">other strategies, such as vaccination </w:t>
      </w:r>
      <w:r w:rsidR="00A5534E">
        <w:t xml:space="preserve">and </w:t>
      </w:r>
      <w:r w:rsidR="00835459">
        <w:t>movement restriction</w:t>
      </w:r>
      <w:r w:rsidR="00A5534E">
        <w:t>s</w:t>
      </w:r>
      <w:r w:rsidR="00835459">
        <w:t>.</w:t>
      </w:r>
      <w:r w:rsidR="00057926">
        <w:t xml:space="preserve"> </w:t>
      </w:r>
      <w:r w:rsidR="00A5534E">
        <w:t xml:space="preserve">The cost and potentially negative impacts of vector control on human, animal and environmental health should be considered. </w:t>
      </w:r>
      <w:r w:rsidR="00057926">
        <w:t>However, integrated vector control strategies</w:t>
      </w:r>
      <w:r w:rsidR="000C7383">
        <w:t xml:space="preserve"> are </w:t>
      </w:r>
      <w:r w:rsidR="00057926">
        <w:t xml:space="preserve">an integral component of </w:t>
      </w:r>
      <w:r w:rsidR="000C7383">
        <w:t>general farm</w:t>
      </w:r>
      <w:r w:rsidR="00057926">
        <w:t xml:space="preserve"> biosecurity and can yield broader production benefits when effectively implemented</w:t>
      </w:r>
      <w:r w:rsidR="000C7383">
        <w:t>, irrespective of their effectiveness (or lack of) in reducing LSD transmission</w:t>
      </w:r>
      <w:r w:rsidR="00057926">
        <w:t>.</w:t>
      </w:r>
    </w:p>
    <w:p w14:paraId="495A828A" w14:textId="3DD8511C" w:rsidR="003B637C" w:rsidRDefault="003B637C" w:rsidP="00C37868">
      <w:r>
        <w:t>This section reviews the principles of IPM</w:t>
      </w:r>
      <w:r w:rsidR="0034615F">
        <w:t xml:space="preserve"> and evaluates the</w:t>
      </w:r>
      <w:r>
        <w:t xml:space="preserve"> </w:t>
      </w:r>
      <w:r w:rsidR="0034615F">
        <w:t>e</w:t>
      </w:r>
      <w:r>
        <w:t xml:space="preserve">nvironmental, biological and chemical control options for potential LSDV vectors in Australia. </w:t>
      </w:r>
      <w:r w:rsidR="002A426F">
        <w:t>Appendices</w:t>
      </w:r>
      <w:r w:rsidR="007C0249">
        <w:t xml:space="preserve"> 1, 2 and 3 </w:t>
      </w:r>
      <w:r>
        <w:t xml:space="preserve">details the biology of vectors considered to be of potential importance to </w:t>
      </w:r>
      <w:r w:rsidR="005D2C90">
        <w:t xml:space="preserve">LSDV transmission in </w:t>
      </w:r>
      <w:r>
        <w:t>Australia.</w:t>
      </w:r>
    </w:p>
    <w:p w14:paraId="3949D324" w14:textId="41016B61" w:rsidR="003B637C" w:rsidRPr="003B637C" w:rsidRDefault="003B637C" w:rsidP="002804D0">
      <w:pPr>
        <w:pStyle w:val="Heading2"/>
      </w:pPr>
      <w:bookmarkStart w:id="72" w:name="_Toc195777907"/>
      <w:r>
        <w:t xml:space="preserve">Important concepts of vector </w:t>
      </w:r>
      <w:r w:rsidRPr="002804D0">
        <w:t>life</w:t>
      </w:r>
      <w:r>
        <w:t xml:space="preserve"> cycles</w:t>
      </w:r>
      <w:bookmarkEnd w:id="72"/>
    </w:p>
    <w:p w14:paraId="01BEC3AC" w14:textId="5C959B80" w:rsidR="003B637C" w:rsidRPr="003B637C" w:rsidRDefault="003B637C" w:rsidP="003B637C">
      <w:pPr>
        <w:rPr>
          <w:b/>
          <w:bCs/>
        </w:rPr>
      </w:pPr>
      <w:r w:rsidRPr="003B637C">
        <w:rPr>
          <w:b/>
          <w:bCs/>
        </w:rPr>
        <w:t>Abundance and seasonality</w:t>
      </w:r>
    </w:p>
    <w:p w14:paraId="027D43D4" w14:textId="3CC3F158" w:rsidR="00057926" w:rsidRDefault="00DD0553" w:rsidP="00EE4EB9">
      <w:r>
        <w:t xml:space="preserve">Before initiating </w:t>
      </w:r>
      <w:r w:rsidR="003B637C">
        <w:t>vector control</w:t>
      </w:r>
      <w:r w:rsidR="00DB5D2D">
        <w:t>,</w:t>
      </w:r>
      <w:r w:rsidR="003B637C">
        <w:t xml:space="preserve"> abundance and seasonality</w:t>
      </w:r>
      <w:r>
        <w:t xml:space="preserve"> should be considered</w:t>
      </w:r>
      <w:r w:rsidR="003B637C">
        <w:t>. Abundance refers the number of vectors in an area, usually expressed as a metric based on monitoring and surveys. Abundance is associated with seasonality, which is related to the fluctuations in the vector population that occur throughout the year</w:t>
      </w:r>
      <w:r w:rsidR="004339EE">
        <w:t xml:space="preserve"> </w:t>
      </w:r>
      <w:r>
        <w:fldChar w:fldCharType="begin"/>
      </w:r>
      <w:r w:rsidR="006B0536">
        <w:instrText xml:space="preserve"> ADDIN ZOTERO_ITEM CSL_CITATION {"citationID":"o40aB5i1","properties":{"formattedCitation":"(ECDC and EFSA 2018)","plainCitation":"(ECDC and EFSA 2018)","noteIndex":0},"citationItems":[{"id":7972,"uris":["http://zotero.org/groups/4707929/items/9VT9TS2X"],"itemData":{"id":7972,"type":"report","event-place":"Stockholm and Parma","publisher":"European Centre for Disease Prevention and Control and European Food Safety Authority","publisher-place":"Stockholm and Parma","title":"Theimportance of vector abundance and seasonality – Results from an expert consultation","URL":"https://www.ecdc.europa.eu/sites/default/files/documents/vector-abundance-and-seasonality.pdf","author":[{"family":"ECDC","given":""},{"family":"EFSA","given":""}],"issued":{"date-parts":[["2018"]]}}}],"schema":"https://github.com/citation-style-language/schema/raw/master/csl-citation.json"} </w:instrText>
      </w:r>
      <w:r>
        <w:fldChar w:fldCharType="separate"/>
      </w:r>
      <w:r w:rsidR="004339EE" w:rsidRPr="25E7A772">
        <w:rPr>
          <w:noProof/>
        </w:rPr>
        <w:t>(ECDC and EFSA 2018)</w:t>
      </w:r>
      <w:r>
        <w:fldChar w:fldCharType="end"/>
      </w:r>
      <w:r w:rsidR="003B637C">
        <w:t xml:space="preserve">. In </w:t>
      </w:r>
      <w:r w:rsidR="00D516B8">
        <w:t>subtropical and temperate climates</w:t>
      </w:r>
      <w:r w:rsidR="003B637C">
        <w:t>, vector populations are reduced or absent over winter months, and more numerous in other months, with peaks in summer</w:t>
      </w:r>
      <w:r w:rsidR="00D516B8">
        <w:t xml:space="preserve">. </w:t>
      </w:r>
      <w:r w:rsidR="00057926">
        <w:t xml:space="preserve">Vectors in tropical and sub-tropical regions may not experience population reductions as </w:t>
      </w:r>
      <w:r w:rsidR="009C07A7">
        <w:t xml:space="preserve">rainfall, </w:t>
      </w:r>
      <w:r w:rsidR="00057926">
        <w:t>temperature</w:t>
      </w:r>
      <w:r w:rsidR="009C07A7">
        <w:t xml:space="preserve"> and humidity</w:t>
      </w:r>
      <w:r w:rsidR="00057926">
        <w:t xml:space="preserve"> remain</w:t>
      </w:r>
      <w:r w:rsidR="009C07A7">
        <w:t>s</w:t>
      </w:r>
      <w:r w:rsidR="00057926">
        <w:t xml:space="preserve"> high over the year. </w:t>
      </w:r>
      <w:r w:rsidR="003B637C">
        <w:t xml:space="preserve">Variations in vector populations are </w:t>
      </w:r>
      <w:r w:rsidR="00D516B8">
        <w:t xml:space="preserve">often </w:t>
      </w:r>
      <w:r w:rsidR="003B637C">
        <w:t xml:space="preserve">related to environmental factors </w:t>
      </w:r>
      <w:r w:rsidR="00D516B8">
        <w:t>and t</w:t>
      </w:r>
      <w:r w:rsidR="003B637C">
        <w:t xml:space="preserve">he timing of these </w:t>
      </w:r>
      <w:r w:rsidR="003B637C">
        <w:lastRenderedPageBreak/>
        <w:t>cycles of abundance can be used to advantage when implementing controls.</w:t>
      </w:r>
      <w:r w:rsidR="004339EE">
        <w:t xml:space="preserve"> </w:t>
      </w:r>
      <w:r w:rsidR="003B637C">
        <w:t xml:space="preserve">Abundance and seasonality vary </w:t>
      </w:r>
      <w:r w:rsidR="004339EE">
        <w:t>between r</w:t>
      </w:r>
      <w:r w:rsidR="003B637C">
        <w:t>egion</w:t>
      </w:r>
      <w:r w:rsidR="004339EE">
        <w:t>s</w:t>
      </w:r>
      <w:r w:rsidR="4B881ECD">
        <w:t>,</w:t>
      </w:r>
      <w:r w:rsidR="0034615F">
        <w:t xml:space="preserve"> and</w:t>
      </w:r>
      <w:r w:rsidR="003B637C">
        <w:t xml:space="preserve"> understanding these two factors in region</w:t>
      </w:r>
      <w:r w:rsidR="004339EE">
        <w:t>s</w:t>
      </w:r>
      <w:r w:rsidR="003B637C">
        <w:t xml:space="preserve"> is </w:t>
      </w:r>
      <w:r w:rsidR="004339EE">
        <w:t xml:space="preserve">beneficial for </w:t>
      </w:r>
      <w:r w:rsidR="003B637C">
        <w:t>implementation</w:t>
      </w:r>
      <w:r w:rsidR="004339EE">
        <w:t xml:space="preserve"> of control measures</w:t>
      </w:r>
      <w:r w:rsidR="003B637C">
        <w:t>.</w:t>
      </w:r>
    </w:p>
    <w:p w14:paraId="71AB5FF5" w14:textId="78AAA8FC" w:rsidR="003B637C" w:rsidRPr="003B637C" w:rsidRDefault="003B637C" w:rsidP="003B637C">
      <w:pPr>
        <w:rPr>
          <w:b/>
          <w:bCs/>
        </w:rPr>
      </w:pPr>
      <w:r w:rsidRPr="25E7A772">
        <w:rPr>
          <w:b/>
          <w:bCs/>
        </w:rPr>
        <w:t>Overwintering</w:t>
      </w:r>
    </w:p>
    <w:p w14:paraId="6E93E310" w14:textId="029776F7" w:rsidR="001F0598" w:rsidRDefault="003B637C" w:rsidP="00C37868">
      <w:r>
        <w:t>During periods of shorter day length and cooler water temperatures</w:t>
      </w:r>
      <w:r w:rsidR="00057926">
        <w:t xml:space="preserve"> where some vectors breed</w:t>
      </w:r>
      <w:r>
        <w:t xml:space="preserve">, </w:t>
      </w:r>
      <w:r w:rsidR="004339EE">
        <w:t>many species of insects and ticks</w:t>
      </w:r>
      <w:r>
        <w:t xml:space="preserve"> enter diapause (a spontaneous state of dormancy) or seek sheltered areas until conditions improve. Depending on the species, diapause may occur in adults or in immature stages, leading to substantially reduced activity and populations. The overwintering behaviour of vector species can be used to advantage when implementing population control measures as interventions are most effective when populations are low. Targeted measures should be implemented in locations where vectors overwinter or seek shelter. Timing interventions shortly before or during emergence from overwintering is also more effective at reducing populations th</w:t>
      </w:r>
      <w:r w:rsidR="005D2C90">
        <w:t>a</w:t>
      </w:r>
      <w:r>
        <w:t xml:space="preserve">n responding during peak season. </w:t>
      </w:r>
      <w:r w:rsidR="00033724">
        <w:t xml:space="preserve">In tropical areas, such as northern Australia, overwintering is unlikely to occur, although some Diptera populations may decline during the dry season. </w:t>
      </w:r>
      <w:r w:rsidR="000C7383">
        <w:t>Implementing complementary control measures such as vaccination during winter periods is also more likely to result in effective disease because vector numbers are lower. This was seen in the 2015-2017 campaign that saw LSD brought under control in the B</w:t>
      </w:r>
      <w:r w:rsidR="00371B48">
        <w:t>a</w:t>
      </w:r>
      <w:r w:rsidR="000C7383">
        <w:t xml:space="preserve">lkan region </w:t>
      </w:r>
      <w:r>
        <w:fldChar w:fldCharType="begin"/>
      </w:r>
      <w:r w:rsidR="006B0536">
        <w:instrText xml:space="preserve"> ADDIN ZOTERO_ITEM CSL_CITATION {"citationID":"L1aDyRX8","properties":{"formattedCitation":"(Tuppurainen et al. 2020)","plainCitation":"(Tuppurainen et al. 2020)","noteIndex":0},"citationItems":[{"id":6529,"uris":["http://zotero.org/groups/4707929/items/B3EMDSEH"],"itemData":{"id":6529,"type":"article-journal","container-title":"Preventive Veterinary Medicine","DOI":"10.1016/j.prevetmed.2018.12.006","journalAbbreviation":"Prev Vet Med","note":"publisher: Elsevier","page":"104600","source":"Google Scholar","title":"Field observations and experiences gained from the implementation of control measures against lumpy skin disease in South-East Europe between 2015 and 2017","volume":"181","author":[{"family":"Tuppurainen","given":"E. S. M."},{"family":"Antoniou","given":"S. E."},{"family":"Tsiamadis","given":"E."},{"family":"Topkaridou","given":"M."},{"family":"Labus","given":"T."},{"family":"Debeljak","given":"Z."},{"family":"Plavšić","given":"B."},{"family":"Miteva","given":"A."},{"family":"Alexandrov","given":"T."},{"family":"Pite","given":"L."}],"issued":{"date-parts":[["2020"]]}}}],"schema":"https://github.com/citation-style-language/schema/raw/master/csl-citation.json"} </w:instrText>
      </w:r>
      <w:r>
        <w:fldChar w:fldCharType="separate"/>
      </w:r>
      <w:r w:rsidR="00DB5232" w:rsidRPr="25E7A772">
        <w:rPr>
          <w:noProof/>
        </w:rPr>
        <w:t>(Tuppurainen et al. 2020)</w:t>
      </w:r>
      <w:r>
        <w:fldChar w:fldCharType="end"/>
      </w:r>
      <w:r w:rsidR="00DB5232">
        <w:t>.</w:t>
      </w:r>
    </w:p>
    <w:p w14:paraId="63172228" w14:textId="5479F087" w:rsidR="00033972" w:rsidRDefault="00033972" w:rsidP="0064388D">
      <w:pPr>
        <w:pStyle w:val="Heading2"/>
        <w:ind w:left="426"/>
      </w:pPr>
      <w:bookmarkStart w:id="73" w:name="_Toc195777908"/>
      <w:r>
        <w:t>Integrated pest management</w:t>
      </w:r>
      <w:bookmarkEnd w:id="73"/>
    </w:p>
    <w:p w14:paraId="7BBA3D6A" w14:textId="51326AB0" w:rsidR="008312E3" w:rsidRDefault="00F3191E" w:rsidP="0064388D">
      <w:pPr>
        <w:rPr>
          <w:lang w:val="en-GB" w:eastAsia="en-AU"/>
        </w:rPr>
      </w:pPr>
      <w:r w:rsidRPr="009B2086">
        <w:t>I</w:t>
      </w:r>
      <w:r>
        <w:t>ntegrated pest management (I</w:t>
      </w:r>
      <w:r w:rsidRPr="009B2086">
        <w:t>PM</w:t>
      </w:r>
      <w:r>
        <w:t>)</w:t>
      </w:r>
      <w:r w:rsidRPr="009B2086">
        <w:t xml:space="preserve"> </w:t>
      </w:r>
      <w:r>
        <w:t>combines</w:t>
      </w:r>
      <w:r w:rsidRPr="009B2086">
        <w:t xml:space="preserve"> </w:t>
      </w:r>
      <w:r w:rsidR="001F7823">
        <w:t>environmental</w:t>
      </w:r>
      <w:r>
        <w:t>,</w:t>
      </w:r>
      <w:r w:rsidRPr="009B2086">
        <w:t xml:space="preserve"> biological and chemical methods</w:t>
      </w:r>
      <w:r>
        <w:t xml:space="preserve"> to control pests </w:t>
      </w:r>
      <w:r w:rsidR="00057926" w:rsidRPr="25E7A772">
        <w:rPr>
          <w:rFonts w:cs="Calibri"/>
          <w:shd w:val="clear" w:color="auto" w:fill="FFFFFF"/>
        </w:rPr>
        <w:fldChar w:fldCharType="begin"/>
      </w:r>
      <w:r w:rsidR="006B0536">
        <w:rPr>
          <w:rFonts w:cs="Calibri"/>
          <w:shd w:val="clear" w:color="auto" w:fill="FFFFFF"/>
        </w:rPr>
        <w:instrText xml:space="preserve"> ADDIN ZOTERO_ITEM CSL_CITATION {"citationID":"5cuxlMjB","properties":{"formattedCitation":"(Smith et al. 2022)","plainCitation":"(Smith et al. 2022)","noteIndex":0},"citationItems":[{"id":7806,"uris":["http://zotero.org/groups/4707929/items/74ZTSQAD"],"itemData":{"id":7806,"type":"article-journal","abstract":"Filth fly pests have a substantial impact on livestock production; annual losses from filth flies were estimated at over US$1.5 billion in 1981. Knowing filth fly management and animal production have changed significantly over the past 40 yr, our objective is to lay the foundation for the development of a transdisciplinary integrated pest management (IPM) approach that considers the economics of controlling flies in animal production, with most of the examples provided towards beef cattle production systems. By performing an in-depth literature review, it is our goal to highlight losses and expenditures associated with the damages caused by these flies, discuss current management strategies for the system, and propose industry needs in terms of research gaps and producer education to enhance sustainable livestock production. Immediate industry needs include: (1) developing dynamic economic thresholds incorporating animal welfare, economics, impacts of chemical use, and climate-related responses; (2) improving monitoring methods to improve surveillance efforts for flies as a system and how all types collectively shape the system; and (3) updating economic loss assessments to account for losses due to animal defensive behaviors, reduced feed efficiency, and unplanned expenditures. While we focus on the beef cattle system in the United States, this paper is meant to provide an argument for research in worldwide livestock production (e.g., dairy, poultry, swine, and small ruminant).","container-title":"Journal of Integrated Pest Management","DOI":"10.1093/jipm/pmac010","ISSN":"2155-7470","issue":"1","journalAbbreviation":"Journal of Integrated Pest Management","page":"14","source":"Silverchair","title":"A Call for the Development of a Sustainable Pest Management Program for the Economically Important Pest Flies of Livestock: a Beef Cattle Perspective","title-short":"A Call for the Development of a Sustainable Pest Management Program for the Economically Important Pest Flies of Livestock","volume":"13","author":[{"family":"Smith","given":"K V"},{"family":"DeLong","given":"K L"},{"family":"Boyer","given":"C N"},{"family":"Thompson","given":"J M"},{"family":"Lenhart","given":"S M"},{"family":"Strickland","given":"W C"},{"family":"Burgess","given":"E R","suffix":"IV"},{"family":"Tian","given":"Y"},{"family":"Talley","given":"J"},{"family":"Machtinger","given":"E T"},{"family":"Trout Fryxell","given":"R T"}],"issued":{"date-parts":[["2022",1,1]]}}}],"schema":"https://github.com/citation-style-language/schema/raw/master/csl-citation.json"} </w:instrText>
      </w:r>
      <w:r w:rsidR="00057926" w:rsidRPr="25E7A772">
        <w:rPr>
          <w:rFonts w:cs="Calibri"/>
          <w:shd w:val="clear" w:color="auto" w:fill="FFFFFF"/>
        </w:rPr>
        <w:fldChar w:fldCharType="separate"/>
      </w:r>
      <w:r w:rsidR="00057926" w:rsidRPr="25E7A772">
        <w:rPr>
          <w:rFonts w:cs="Calibri"/>
          <w:noProof/>
          <w:shd w:val="clear" w:color="auto" w:fill="FFFFFF"/>
        </w:rPr>
        <w:t>(Smith et al. 2022)</w:t>
      </w:r>
      <w:r w:rsidR="00057926" w:rsidRPr="25E7A772">
        <w:rPr>
          <w:rFonts w:cs="Calibri"/>
          <w:shd w:val="clear" w:color="auto" w:fill="FFFFFF"/>
        </w:rPr>
        <w:fldChar w:fldCharType="end"/>
      </w:r>
      <w:r w:rsidR="00B75645">
        <w:t xml:space="preserve"> (</w:t>
      </w:r>
      <w:r w:rsidR="00B75645">
        <w:fldChar w:fldCharType="begin"/>
      </w:r>
      <w:r w:rsidR="00B75645">
        <w:instrText xml:space="preserve"> REF _Ref159426428 \h </w:instrText>
      </w:r>
      <w:r w:rsidR="00B75645">
        <w:fldChar w:fldCharType="separate"/>
      </w:r>
      <w:r w:rsidR="00DA0DC6">
        <w:t xml:space="preserve">Box </w:t>
      </w:r>
      <w:r w:rsidR="00DA0DC6">
        <w:rPr>
          <w:noProof/>
        </w:rPr>
        <w:t>2</w:t>
      </w:r>
      <w:r w:rsidR="00B75645">
        <w:fldChar w:fldCharType="end"/>
      </w:r>
      <w:r w:rsidR="00B75645">
        <w:t>)</w:t>
      </w:r>
      <w:r w:rsidR="00184827">
        <w:t>.</w:t>
      </w:r>
      <w:r w:rsidRPr="009B2086">
        <w:t xml:space="preserve"> </w:t>
      </w:r>
      <w:r w:rsidR="000C7383">
        <w:t xml:space="preserve">It </w:t>
      </w:r>
      <w:r w:rsidR="7DE70FFD">
        <w:t>involves</w:t>
      </w:r>
      <w:r>
        <w:t xml:space="preserve"> developing a plan to regulate pest populations </w:t>
      </w:r>
      <w:r w:rsidR="00467A81">
        <w:t>in a safe way</w:t>
      </w:r>
      <w:r w:rsidR="005D2C90">
        <w:t>,</w:t>
      </w:r>
      <w:r w:rsidR="00467A81">
        <w:t xml:space="preserve"> which </w:t>
      </w:r>
      <w:r w:rsidR="00A031C9">
        <w:t>reduces reliance on</w:t>
      </w:r>
      <w:r w:rsidR="00467A81">
        <w:t xml:space="preserve"> </w:t>
      </w:r>
      <w:r w:rsidR="00A031C9">
        <w:t xml:space="preserve">chemicals and seeks to minimise </w:t>
      </w:r>
      <w:r w:rsidR="00467A81">
        <w:t>harm to the environment and non-target species</w:t>
      </w:r>
      <w:r w:rsidR="00FD790B">
        <w:t>.</w:t>
      </w:r>
      <w:r w:rsidR="00463394">
        <w:t xml:space="preserve"> </w:t>
      </w:r>
      <w:r w:rsidR="00463394">
        <w:rPr>
          <w:lang w:val="en-GB" w:eastAsia="en-AU"/>
        </w:rPr>
        <w:t xml:space="preserve">One of the key premises behind IPM is to intervene only when pest numbers reach a threshold where they are causing a problem. Once the threshold has been crossed, intervention is </w:t>
      </w:r>
      <w:r w:rsidR="0034615F">
        <w:rPr>
          <w:lang w:val="en-GB" w:eastAsia="en-AU"/>
        </w:rPr>
        <w:t>necessary,</w:t>
      </w:r>
      <w:r w:rsidR="00463394">
        <w:rPr>
          <w:lang w:val="en-GB" w:eastAsia="en-AU"/>
        </w:rPr>
        <w:t xml:space="preserve"> and the type of intervention is dictated by costs, environmental impacts</w:t>
      </w:r>
      <w:r w:rsidR="000C7383">
        <w:rPr>
          <w:lang w:val="en-GB" w:eastAsia="en-AU"/>
        </w:rPr>
        <w:t xml:space="preserve"> and efficacy. </w:t>
      </w:r>
      <w:r w:rsidR="00463394">
        <w:rPr>
          <w:lang w:val="en-GB" w:eastAsia="en-AU"/>
        </w:rPr>
        <w:t xml:space="preserve"> </w:t>
      </w:r>
    </w:p>
    <w:p w14:paraId="23318FAF" w14:textId="0B8FB3E3" w:rsidR="00A3237A" w:rsidRDefault="00463394" w:rsidP="0064388D">
      <w:r>
        <w:rPr>
          <w:lang w:val="en-GB" w:eastAsia="en-AU"/>
        </w:rPr>
        <w:t xml:space="preserve">If pest numbers are low then local predators and parasites are likely to keep the population under control, and no intervention is required. </w:t>
      </w:r>
      <w:r w:rsidR="000C7383">
        <w:rPr>
          <w:lang w:val="en-GB" w:eastAsia="en-AU"/>
        </w:rPr>
        <w:t>I</w:t>
      </w:r>
      <w:r>
        <w:rPr>
          <w:lang w:val="en-GB" w:eastAsia="en-AU"/>
        </w:rPr>
        <w:t xml:space="preserve">n this manual, </w:t>
      </w:r>
      <w:r w:rsidR="000C7383">
        <w:rPr>
          <w:lang w:val="en-GB" w:eastAsia="en-AU"/>
        </w:rPr>
        <w:t xml:space="preserve">we present interventions for </w:t>
      </w:r>
      <w:r>
        <w:rPr>
          <w:lang w:val="en-GB" w:eastAsia="en-AU"/>
        </w:rPr>
        <w:t xml:space="preserve">when interventions </w:t>
      </w:r>
      <w:r w:rsidR="000C7383">
        <w:rPr>
          <w:lang w:val="en-GB" w:eastAsia="en-AU"/>
        </w:rPr>
        <w:t>are required</w:t>
      </w:r>
      <w:r>
        <w:rPr>
          <w:lang w:val="en-GB" w:eastAsia="en-AU"/>
        </w:rPr>
        <w:t xml:space="preserve">. </w:t>
      </w:r>
      <w:r w:rsidR="000C7383">
        <w:rPr>
          <w:lang w:val="en-GB" w:eastAsia="en-AU"/>
        </w:rPr>
        <w:t xml:space="preserve">However, we acknowledge that intervention thresholds for LSDV control are not known. </w:t>
      </w:r>
      <w:r w:rsidR="003538F2">
        <w:rPr>
          <w:shd w:val="clear" w:color="auto" w:fill="FFFFFF"/>
        </w:rPr>
        <w:t>For</w:t>
      </w:r>
      <w:r w:rsidR="00251205">
        <w:rPr>
          <w:shd w:val="clear" w:color="auto" w:fill="FFFFFF"/>
        </w:rPr>
        <w:t xml:space="preserve"> dairies or feedlots where vector</w:t>
      </w:r>
      <w:r w:rsidR="7CF0CAA0">
        <w:rPr>
          <w:shd w:val="clear" w:color="auto" w:fill="FFFFFF"/>
        </w:rPr>
        <w:t>s</w:t>
      </w:r>
      <w:r w:rsidR="00251205">
        <w:rPr>
          <w:shd w:val="clear" w:color="auto" w:fill="FFFFFF"/>
        </w:rPr>
        <w:t xml:space="preserve"> have access to abundant food sources and can </w:t>
      </w:r>
      <w:r w:rsidR="003538F2">
        <w:rPr>
          <w:shd w:val="clear" w:color="auto" w:fill="FFFFFF"/>
        </w:rPr>
        <w:t xml:space="preserve">therefore </w:t>
      </w:r>
      <w:r w:rsidR="00251205">
        <w:rPr>
          <w:shd w:val="clear" w:color="auto" w:fill="FFFFFF"/>
        </w:rPr>
        <w:t>reproduce rapidly</w:t>
      </w:r>
      <w:r w:rsidR="005D2C90">
        <w:rPr>
          <w:shd w:val="clear" w:color="auto" w:fill="FFFFFF"/>
        </w:rPr>
        <w:t>,</w:t>
      </w:r>
      <w:r w:rsidR="00251205">
        <w:rPr>
          <w:shd w:val="clear" w:color="auto" w:fill="FFFFFF"/>
        </w:rPr>
        <w:t xml:space="preserve"> </w:t>
      </w:r>
      <w:r w:rsidR="000C7383">
        <w:rPr>
          <w:shd w:val="clear" w:color="auto" w:fill="FFFFFF"/>
        </w:rPr>
        <w:t>thresholds may be lower because interventions must be implemented</w:t>
      </w:r>
      <w:r w:rsidR="003538F2">
        <w:rPr>
          <w:shd w:val="clear" w:color="auto" w:fill="FFFFFF"/>
        </w:rPr>
        <w:t xml:space="preserve"> </w:t>
      </w:r>
      <w:r w:rsidR="00A031C9">
        <w:t xml:space="preserve">before </w:t>
      </w:r>
      <w:r w:rsidR="00F06F7D">
        <w:t xml:space="preserve">adult </w:t>
      </w:r>
      <w:r w:rsidR="00A031C9">
        <w:t xml:space="preserve">insect populations become too large, or </w:t>
      </w:r>
      <w:r w:rsidR="00251205">
        <w:t>the</w:t>
      </w:r>
      <w:r w:rsidR="003538F2">
        <w:t xml:space="preserve">y </w:t>
      </w:r>
      <w:r w:rsidR="000C7383">
        <w:t>risk being completely</w:t>
      </w:r>
      <w:r w:rsidR="00A031C9">
        <w:t xml:space="preserve"> ineffective. </w:t>
      </w:r>
      <w:r w:rsidR="003538F2">
        <w:t>Ideally, o</w:t>
      </w:r>
      <w:r w:rsidR="00F3191E">
        <w:t xml:space="preserve">ngoing </w:t>
      </w:r>
      <w:r w:rsidR="00F3191E" w:rsidRPr="009B2086">
        <w:t xml:space="preserve">monitoring </w:t>
      </w:r>
      <w:r w:rsidR="0060493D">
        <w:t xml:space="preserve">and evaluation </w:t>
      </w:r>
      <w:r w:rsidR="00A031C9">
        <w:t xml:space="preserve">should be undertaken </w:t>
      </w:r>
      <w:r w:rsidR="00F3191E" w:rsidRPr="009B2086">
        <w:t xml:space="preserve">to </w:t>
      </w:r>
      <w:r w:rsidR="00FD790B">
        <w:t xml:space="preserve">determine </w:t>
      </w:r>
      <w:r w:rsidR="00F3191E" w:rsidRPr="009B2086">
        <w:t xml:space="preserve">when interventions are </w:t>
      </w:r>
      <w:r w:rsidR="00F3191E">
        <w:t>n</w:t>
      </w:r>
      <w:r w:rsidR="00FD790B">
        <w:t>ecessary</w:t>
      </w:r>
      <w:r w:rsidR="00251205">
        <w:t>,</w:t>
      </w:r>
      <w:r w:rsidR="00251205" w:rsidRPr="00251205">
        <w:rPr>
          <w:shd w:val="clear" w:color="auto" w:fill="FFFFFF"/>
        </w:rPr>
        <w:t xml:space="preserve"> </w:t>
      </w:r>
      <w:r w:rsidR="00251205">
        <w:rPr>
          <w:shd w:val="clear" w:color="auto" w:fill="FFFFFF"/>
        </w:rPr>
        <w:t xml:space="preserve">especially in environments with high </w:t>
      </w:r>
      <w:r w:rsidR="00A3237A">
        <w:rPr>
          <w:shd w:val="clear" w:color="auto" w:fill="FFFFFF"/>
        </w:rPr>
        <w:t>insect</w:t>
      </w:r>
      <w:r w:rsidR="00251205">
        <w:rPr>
          <w:shd w:val="clear" w:color="auto" w:fill="FFFFFF"/>
        </w:rPr>
        <w:t xml:space="preserve"> pressure, </w:t>
      </w:r>
      <w:r w:rsidR="00F3191E" w:rsidRPr="009B2086">
        <w:t xml:space="preserve">to </w:t>
      </w:r>
      <w:r w:rsidR="00FD790B">
        <w:t>maintain</w:t>
      </w:r>
      <w:r w:rsidR="00F3191E" w:rsidRPr="009B2086">
        <w:t xml:space="preserve"> </w:t>
      </w:r>
      <w:r w:rsidR="00251205">
        <w:t>populations</w:t>
      </w:r>
      <w:r w:rsidR="00F3191E" w:rsidRPr="009B2086">
        <w:t xml:space="preserve"> below disease</w:t>
      </w:r>
      <w:r w:rsidR="00F3191E">
        <w:t xml:space="preserve">-causing </w:t>
      </w:r>
      <w:r w:rsidR="009B3695">
        <w:t xml:space="preserve">or production </w:t>
      </w:r>
      <w:r w:rsidR="00F3191E">
        <w:t>thresholds</w:t>
      </w:r>
      <w:r w:rsidR="00F3191E" w:rsidRPr="009B2086">
        <w:t xml:space="preserve"> and to </w:t>
      </w:r>
      <w:r w:rsidR="00FD790B">
        <w:t>implement</w:t>
      </w:r>
      <w:r w:rsidR="00F3191E">
        <w:t xml:space="preserve"> appropriate responses </w:t>
      </w:r>
      <w:r w:rsidR="00FD790B">
        <w:t xml:space="preserve">when exceeded </w:t>
      </w:r>
      <w:r w:rsidR="0064388D">
        <w:t>(</w:t>
      </w:r>
      <w:hyperlink w:anchor="Figure_14" w:history="1">
        <w:r w:rsidR="00CA26A6" w:rsidRPr="00E717B5">
          <w:rPr>
            <w:rStyle w:val="Hyperlink"/>
            <w:u w:val="none"/>
          </w:rPr>
          <w:t>Figure 14</w:t>
        </w:r>
      </w:hyperlink>
      <w:r w:rsidR="001F0598">
        <w:t>).</w:t>
      </w:r>
    </w:p>
    <w:p w14:paraId="63898CE7" w14:textId="36BCC37F" w:rsidR="008312E3" w:rsidRDefault="008312E3">
      <w:pPr>
        <w:spacing w:after="0" w:line="240" w:lineRule="auto"/>
      </w:pPr>
      <w:r>
        <w:br w:type="page"/>
      </w:r>
    </w:p>
    <w:p w14:paraId="5CB40C83" w14:textId="2C2CE396" w:rsidR="0002432F" w:rsidRDefault="0002432F" w:rsidP="0002432F">
      <w:pPr>
        <w:pStyle w:val="Caption"/>
      </w:pPr>
      <w:bookmarkStart w:id="74" w:name="_Ref159426428"/>
      <w:bookmarkStart w:id="75" w:name="_Toc195772727"/>
      <w:r>
        <w:lastRenderedPageBreak/>
        <w:t xml:space="preserve">Box </w:t>
      </w:r>
      <w:r>
        <w:fldChar w:fldCharType="begin"/>
      </w:r>
      <w:r>
        <w:instrText>SEQ Box \* ARABIC</w:instrText>
      </w:r>
      <w:r>
        <w:fldChar w:fldCharType="separate"/>
      </w:r>
      <w:r w:rsidR="003320E2">
        <w:rPr>
          <w:noProof/>
        </w:rPr>
        <w:t>2</w:t>
      </w:r>
      <w:r>
        <w:fldChar w:fldCharType="end"/>
      </w:r>
      <w:bookmarkEnd w:id="74"/>
      <w:r>
        <w:t xml:space="preserve">. Pest </w:t>
      </w:r>
      <w:r w:rsidR="00BF0944">
        <w:t>m</w:t>
      </w:r>
      <w:r>
        <w:t xml:space="preserve">anagement control </w:t>
      </w:r>
      <w:r w:rsidR="000C7383">
        <w:t>definitions</w:t>
      </w:r>
      <w:bookmarkEnd w:id="75"/>
    </w:p>
    <w:tbl>
      <w:tblPr>
        <w:tblStyle w:val="TableGrid"/>
        <w:tblW w:w="0" w:type="auto"/>
        <w:tblLook w:val="04A0" w:firstRow="1" w:lastRow="0" w:firstColumn="1" w:lastColumn="0" w:noHBand="0" w:noVBand="1"/>
      </w:tblPr>
      <w:tblGrid>
        <w:gridCol w:w="9016"/>
      </w:tblGrid>
      <w:tr w:rsidR="0002432F" w14:paraId="05D8AE37" w14:textId="77777777" w:rsidTr="00615C13">
        <w:tc>
          <w:tcPr>
            <w:tcW w:w="9016" w:type="dxa"/>
          </w:tcPr>
          <w:p w14:paraId="0250F182" w14:textId="338450CB" w:rsidR="0002432F" w:rsidRPr="008A0C83" w:rsidRDefault="00467A81" w:rsidP="00615C13">
            <w:r>
              <w:rPr>
                <w:b/>
                <w:bCs/>
              </w:rPr>
              <w:t>Environment</w:t>
            </w:r>
            <w:r w:rsidR="0002432F" w:rsidRPr="008A0C83">
              <w:rPr>
                <w:b/>
                <w:bCs/>
              </w:rPr>
              <w:t xml:space="preserve"> control</w:t>
            </w:r>
            <w:r w:rsidR="0002432F">
              <w:rPr>
                <w:b/>
                <w:bCs/>
              </w:rPr>
              <w:t xml:space="preserve">s </w:t>
            </w:r>
            <w:r w:rsidR="000C7383">
              <w:rPr>
                <w:b/>
                <w:bCs/>
              </w:rPr>
              <w:t xml:space="preserve">(sometimes referred to as cultural control) </w:t>
            </w:r>
            <w:r w:rsidR="0002432F">
              <w:t>include physical</w:t>
            </w:r>
            <w:r w:rsidR="0002432F" w:rsidRPr="008A0C83">
              <w:t xml:space="preserve"> or </w:t>
            </w:r>
            <w:r w:rsidR="00463394">
              <w:t>cultural</w:t>
            </w:r>
            <w:r w:rsidR="0002432F" w:rsidRPr="008A0C83">
              <w:t xml:space="preserve"> </w:t>
            </w:r>
            <w:r w:rsidR="0002432F">
              <w:t>activities that</w:t>
            </w:r>
            <w:r w:rsidR="0002432F" w:rsidRPr="008A0C83">
              <w:t xml:space="preserve"> </w:t>
            </w:r>
            <w:r>
              <w:t>make</w:t>
            </w:r>
            <w:r w:rsidR="0002432F" w:rsidRPr="008A0C83">
              <w:t xml:space="preserve"> the environment</w:t>
            </w:r>
            <w:r w:rsidR="0002432F">
              <w:t xml:space="preserve"> less favourable for pests. This may </w:t>
            </w:r>
            <w:r w:rsidR="008E3679">
              <w:t>include</w:t>
            </w:r>
            <w:r w:rsidR="0002432F">
              <w:t xml:space="preserve"> source reduction</w:t>
            </w:r>
            <w:r w:rsidR="005D2C90">
              <w:t xml:space="preserve"> (</w:t>
            </w:r>
            <w:r w:rsidR="009B3695">
              <w:t>e.g.</w:t>
            </w:r>
            <w:r w:rsidR="005D2C90">
              <w:t xml:space="preserve"> </w:t>
            </w:r>
            <w:r w:rsidR="00463394">
              <w:t xml:space="preserve">manipulating </w:t>
            </w:r>
            <w:r w:rsidR="005D2C90">
              <w:t>breeding sites)</w:t>
            </w:r>
            <w:r w:rsidR="0002432F">
              <w:t xml:space="preserve">, habitat manipulation, </w:t>
            </w:r>
            <w:r w:rsidR="008E3679">
              <w:t xml:space="preserve">and </w:t>
            </w:r>
            <w:r w:rsidR="0002432F">
              <w:t>waste management</w:t>
            </w:r>
            <w:r w:rsidR="00463394">
              <w:t xml:space="preserve"> e</w:t>
            </w:r>
            <w:r w:rsidR="0002432F">
              <w:t xml:space="preserve">.g. </w:t>
            </w:r>
            <w:r>
              <w:t>removal of manure</w:t>
            </w:r>
            <w:r w:rsidR="00463394">
              <w:t>, rotting feed.</w:t>
            </w:r>
          </w:p>
          <w:p w14:paraId="764DBBA0" w14:textId="6D0E142D" w:rsidR="0002432F" w:rsidRDefault="0002432F" w:rsidP="00615C13">
            <w:r w:rsidRPr="008A0C83">
              <w:rPr>
                <w:b/>
                <w:bCs/>
              </w:rPr>
              <w:t>Biological controls</w:t>
            </w:r>
            <w:r>
              <w:rPr>
                <w:b/>
                <w:bCs/>
              </w:rPr>
              <w:t xml:space="preserve"> </w:t>
            </w:r>
            <w:r w:rsidRPr="009409E7">
              <w:t xml:space="preserve">use predators, parasites or microbial pathogens </w:t>
            </w:r>
            <w:r w:rsidR="005D2C90">
              <w:t xml:space="preserve">of insects </w:t>
            </w:r>
            <w:r w:rsidRPr="009409E7">
              <w:t xml:space="preserve">to suppress </w:t>
            </w:r>
            <w:r w:rsidR="005D2C90">
              <w:t>populations</w:t>
            </w:r>
            <w:r>
              <w:t xml:space="preserve">. </w:t>
            </w:r>
            <w:r w:rsidR="003F576A">
              <w:t xml:space="preserve">E.g. parasitic wasps and entomopathogenic </w:t>
            </w:r>
            <w:r>
              <w:t>fungi.</w:t>
            </w:r>
          </w:p>
          <w:p w14:paraId="1C057F4E" w14:textId="19F1A66F" w:rsidR="003F576A" w:rsidRDefault="0002432F" w:rsidP="003F576A">
            <w:r w:rsidRPr="008A0C83">
              <w:rPr>
                <w:b/>
                <w:bCs/>
              </w:rPr>
              <w:t xml:space="preserve">Chemical </w:t>
            </w:r>
            <w:r w:rsidRPr="001F7823">
              <w:rPr>
                <w:b/>
                <w:bCs/>
              </w:rPr>
              <w:t>controls</w:t>
            </w:r>
            <w:r w:rsidRPr="009409E7">
              <w:t xml:space="preserve"> use substances that kill or repel pests.</w:t>
            </w:r>
            <w:r>
              <w:rPr>
                <w:b/>
                <w:bCs/>
              </w:rPr>
              <w:t xml:space="preserve"> </w:t>
            </w:r>
            <w:r w:rsidR="003F576A" w:rsidRPr="009B3695">
              <w:t>E</w:t>
            </w:r>
            <w:r>
              <w:t>.g., pour-ons</w:t>
            </w:r>
            <w:r w:rsidR="003F576A">
              <w:t>, sprays</w:t>
            </w:r>
            <w:r>
              <w:t xml:space="preserve"> and dip</w:t>
            </w:r>
            <w:r w:rsidR="003F576A">
              <w:t>s.</w:t>
            </w:r>
          </w:p>
          <w:p w14:paraId="3D767E51" w14:textId="193F9C1F" w:rsidR="0002432F" w:rsidRDefault="0002432F" w:rsidP="003F576A">
            <w:r w:rsidRPr="0064388D">
              <w:rPr>
                <w:b/>
                <w:bCs/>
              </w:rPr>
              <w:t>Action threshold</w:t>
            </w:r>
            <w:r>
              <w:t xml:space="preserve"> is </w:t>
            </w:r>
            <w:r w:rsidR="003F576A">
              <w:t xml:space="preserve">the point at which </w:t>
            </w:r>
            <w:r>
              <w:t>the pest population or disease situation indicates action must be taken to prevent the pest from becoming a</w:t>
            </w:r>
            <w:r w:rsidR="003F576A">
              <w:t>n economic</w:t>
            </w:r>
            <w:r>
              <w:t xml:space="preserve"> threat. </w:t>
            </w:r>
          </w:p>
        </w:tc>
      </w:tr>
    </w:tbl>
    <w:p w14:paraId="35173B3E" w14:textId="295ADCC4" w:rsidR="00FD790B" w:rsidRDefault="00FD790B" w:rsidP="00033972">
      <w:pPr>
        <w:rPr>
          <w:lang w:eastAsia="en-US"/>
        </w:rPr>
      </w:pPr>
    </w:p>
    <w:p w14:paraId="45DEABD3" w14:textId="2A8F5F20" w:rsidR="00AB1C17" w:rsidRDefault="00AB1C17" w:rsidP="00AB1C17">
      <w:pPr>
        <w:pStyle w:val="Caption"/>
      </w:pPr>
      <w:bookmarkStart w:id="76" w:name="Figure_14"/>
      <w:bookmarkStart w:id="77" w:name="_Toc195772944"/>
      <w:bookmarkEnd w:id="76"/>
      <w:r>
        <w:t xml:space="preserve">Figure </w:t>
      </w:r>
      <w:r>
        <w:fldChar w:fldCharType="begin"/>
      </w:r>
      <w:r>
        <w:instrText xml:space="preserve"> SEQ Figure \* ARABIC </w:instrText>
      </w:r>
      <w:r>
        <w:fldChar w:fldCharType="separate"/>
      </w:r>
      <w:r w:rsidR="007E2B2C">
        <w:rPr>
          <w:noProof/>
        </w:rPr>
        <w:t>14</w:t>
      </w:r>
      <w:r>
        <w:fldChar w:fldCharType="end"/>
      </w:r>
      <w:r w:rsidRPr="00F87F71">
        <w:t>: Integrated pest management model for vector control. Adapted from (Farm Biosecurity 2024).</w:t>
      </w:r>
      <w:bookmarkEnd w:id="77"/>
    </w:p>
    <w:p w14:paraId="3B8AE163" w14:textId="77777777" w:rsidR="000E0AEA" w:rsidRDefault="00D26229" w:rsidP="000E0AEA">
      <w:pPr>
        <w:keepNext/>
      </w:pPr>
      <w:r w:rsidRPr="00F3191E">
        <w:rPr>
          <w:noProof/>
          <w:lang w:eastAsia="en-US"/>
        </w:rPr>
        <w:drawing>
          <wp:inline distT="0" distB="0" distL="0" distR="0" wp14:anchorId="645B11F6" wp14:editId="117A9022">
            <wp:extent cx="5708857" cy="3770988"/>
            <wp:effectExtent l="0" t="0" r="0" b="1270"/>
            <wp:docPr id="533687999" name="Picture 1" descr="Figure 14 shows a circle, with 5 steps placed around it representing the integrated pest management model for vector control.  Step 1 is situational analysis, step 2 is monitor vector populations, step 3 is prevention, step 4 is implementation of integrated pest management, and step 5 is monitoring and evalu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87999" name="Picture 1" descr="Figure 14 shows a circle, with 5 steps placed around it representing the integrated pest management model for vector control.  Step 1 is situational analysis, step 2 is monitor vector populations, step 3 is prevention, step 4 is implementation of integrated pest management, and step 5 is monitoring and evaluation. "/>
                    <pic:cNvPicPr/>
                  </pic:nvPicPr>
                  <pic:blipFill>
                    <a:blip r:embed="rId61"/>
                    <a:stretch>
                      <a:fillRect/>
                    </a:stretch>
                  </pic:blipFill>
                  <pic:spPr>
                    <a:xfrm>
                      <a:off x="0" y="0"/>
                      <a:ext cx="5725496" cy="3781979"/>
                    </a:xfrm>
                    <a:prstGeom prst="rect">
                      <a:avLst/>
                    </a:prstGeom>
                  </pic:spPr>
                </pic:pic>
              </a:graphicData>
            </a:graphic>
          </wp:inline>
        </w:drawing>
      </w:r>
    </w:p>
    <w:p w14:paraId="76271107" w14:textId="35164B85" w:rsidR="00961492" w:rsidRDefault="00961492" w:rsidP="00961492">
      <w:r>
        <w:t>When developing IPM programs, important factors to consider include:</w:t>
      </w:r>
    </w:p>
    <w:p w14:paraId="09B35AD2" w14:textId="4949AA9A" w:rsidR="008902AB" w:rsidRPr="00893247" w:rsidRDefault="00961492" w:rsidP="008902AB">
      <w:pPr>
        <w:pStyle w:val="ListParagraph"/>
      </w:pPr>
      <w:r w:rsidRPr="003F576A">
        <w:rPr>
          <w:b/>
          <w:bCs/>
        </w:rPr>
        <w:t>Pest identification:</w:t>
      </w:r>
      <w:r>
        <w:t xml:space="preserve"> Understand the pest </w:t>
      </w:r>
      <w:r w:rsidRPr="00893247">
        <w:t>population lifecycle and preferred breeding habitats</w:t>
      </w:r>
      <w:r>
        <w:t xml:space="preserve"> to identify the most appropriate combination of control measures.</w:t>
      </w:r>
      <w:r w:rsidR="008902AB">
        <w:t xml:space="preserve"> This should include a local survey of vectors to understand abundance and seasonal dynamics.</w:t>
      </w:r>
    </w:p>
    <w:p w14:paraId="4C9C104B" w14:textId="0648FA23" w:rsidR="00961492" w:rsidRPr="00893247" w:rsidRDefault="00961492" w:rsidP="00961492">
      <w:pPr>
        <w:pStyle w:val="ListParagraph"/>
      </w:pPr>
      <w:r w:rsidRPr="003F576A">
        <w:rPr>
          <w:b/>
          <w:bCs/>
        </w:rPr>
        <w:t>Forward planning:</w:t>
      </w:r>
      <w:r w:rsidRPr="00893247">
        <w:t xml:space="preserve"> </w:t>
      </w:r>
      <w:r w:rsidR="005D2C90">
        <w:t>I</w:t>
      </w:r>
      <w:r w:rsidRPr="00893247">
        <w:t>mplement</w:t>
      </w:r>
      <w:r w:rsidR="00647BE3">
        <w:t xml:space="preserve"> an IPM </w:t>
      </w:r>
      <w:r w:rsidR="000C7383">
        <w:t>once the predetermined threshold is reached</w:t>
      </w:r>
      <w:r w:rsidRPr="00893247">
        <w:t>.</w:t>
      </w:r>
    </w:p>
    <w:p w14:paraId="1A29EE5B" w14:textId="20D88E26" w:rsidR="00961492" w:rsidRPr="00893247" w:rsidRDefault="00961492" w:rsidP="00961492">
      <w:pPr>
        <w:pStyle w:val="ListParagraph"/>
      </w:pPr>
      <w:r w:rsidRPr="003F576A">
        <w:rPr>
          <w:b/>
          <w:bCs/>
        </w:rPr>
        <w:t>Regular monitoring:</w:t>
      </w:r>
      <w:r w:rsidRPr="00893247">
        <w:t xml:space="preserve"> Pest populations </w:t>
      </w:r>
      <w:r w:rsidR="000F0E94">
        <w:t xml:space="preserve">(adult and larval) </w:t>
      </w:r>
      <w:r w:rsidRPr="00893247">
        <w:t xml:space="preserve">need to be regularly monitored to ensure IPM strategies are working and to identify </w:t>
      </w:r>
      <w:r>
        <w:t>if</w:t>
      </w:r>
      <w:r w:rsidRPr="00893247">
        <w:t xml:space="preserve"> pest </w:t>
      </w:r>
      <w:r w:rsidR="008E3679">
        <w:t>populations</w:t>
      </w:r>
      <w:r w:rsidRPr="00893247">
        <w:t xml:space="preserve"> are increasing due to a failure in IPM strategies or </w:t>
      </w:r>
      <w:r w:rsidR="008E3679">
        <w:t xml:space="preserve">if </w:t>
      </w:r>
      <w:r w:rsidRPr="00893247">
        <w:t>climate and environmental conditions have become favourable.</w:t>
      </w:r>
    </w:p>
    <w:p w14:paraId="683FE452" w14:textId="30CD8B4E" w:rsidR="00961492" w:rsidRDefault="00961492" w:rsidP="00F3191E">
      <w:pPr>
        <w:pStyle w:val="ListParagraph"/>
      </w:pPr>
      <w:r w:rsidRPr="003F576A">
        <w:rPr>
          <w:b/>
          <w:bCs/>
        </w:rPr>
        <w:t xml:space="preserve">Timely </w:t>
      </w:r>
      <w:r w:rsidR="008E3679" w:rsidRPr="003F576A">
        <w:rPr>
          <w:b/>
          <w:bCs/>
        </w:rPr>
        <w:t>decision-making</w:t>
      </w:r>
      <w:r w:rsidRPr="003F576A">
        <w:rPr>
          <w:b/>
          <w:bCs/>
        </w:rPr>
        <w:t>:</w:t>
      </w:r>
      <w:r w:rsidRPr="00893247">
        <w:t xml:space="preserve"> Pest populations can increase rapidly if conditions are favourable. Issues </w:t>
      </w:r>
      <w:r w:rsidR="008E3679">
        <w:t>must</w:t>
      </w:r>
      <w:r w:rsidRPr="00893247">
        <w:t xml:space="preserve"> be identified </w:t>
      </w:r>
      <w:r w:rsidR="000C7383" w:rsidRPr="00893247">
        <w:t>early,</w:t>
      </w:r>
      <w:r w:rsidRPr="00893247">
        <w:t xml:space="preserve"> and action taken promptly if pest populations</w:t>
      </w:r>
      <w:r>
        <w:t xml:space="preserve"> </w:t>
      </w:r>
      <w:r w:rsidR="008E3679">
        <w:t>change</w:t>
      </w:r>
      <w:r>
        <w:t>.</w:t>
      </w:r>
    </w:p>
    <w:p w14:paraId="5B515DA5" w14:textId="17E41FD6" w:rsidR="002435E3" w:rsidRDefault="002435E3" w:rsidP="004D7365">
      <w:pPr>
        <w:pStyle w:val="Heading3"/>
      </w:pPr>
      <w:bookmarkStart w:id="78" w:name="_Toc195777909"/>
      <w:r w:rsidRPr="002435E3">
        <w:lastRenderedPageBreak/>
        <w:t xml:space="preserve">Area-Wide Integrated Pest </w:t>
      </w:r>
      <w:r w:rsidRPr="004D7365">
        <w:t>Management</w:t>
      </w:r>
      <w:bookmarkEnd w:id="78"/>
    </w:p>
    <w:p w14:paraId="64A68810" w14:textId="5C1FFA26" w:rsidR="00C2302B" w:rsidRDefault="0085222E" w:rsidP="000758E2">
      <w:r>
        <w:t>Area-wide integrated pest management (</w:t>
      </w:r>
      <w:r w:rsidR="000758E2">
        <w:t>AW-IPM</w:t>
      </w:r>
      <w:r>
        <w:t>)</w:t>
      </w:r>
      <w:r w:rsidR="000758E2">
        <w:t xml:space="preserve"> is an approach that targets the entire pest population in a geographic area. This approach aims to prevent or minimise the risk of re-infestation once the vector is eliminated from an area</w:t>
      </w:r>
      <w:r>
        <w:t xml:space="preserve"> and </w:t>
      </w:r>
      <w:r w:rsidR="000758E2">
        <w:t xml:space="preserve">requires coordinated efforts among numerous stakeholders, centralised management and broad community support to prevent re-infestation </w:t>
      </w:r>
      <w:r w:rsidR="000758E2">
        <w:fldChar w:fldCharType="begin"/>
      </w:r>
      <w:r w:rsidR="006B0536">
        <w:instrText xml:space="preserve"> ADDIN ZOTERO_ITEM CSL_CITATION {"citationID":"tF6yrfTc","properties":{"formattedCitation":"(Hendrichs et al. 2021)","plainCitation":"(Hendrichs et al. 2021)","noteIndex":0},"citationItems":[{"id":7818,"uris":["http://zotero.org/groups/4707929/items/VNLXV3CM"],"itemData":{"id":7818,"type":"book","edition":"1","event-place":"Boca Raton, Florida","ISBN":"978-1-00-316923-9","publisher":"CRC Press","publisher-place":"Boca Raton, Florida","title":"Area-Wide Integrated Pest Management Development and Field Application","author":[{"family":"Hendrichs","given":"J"},{"family":"Pereira","given":"R"},{"family":"Vreysen","given":"M.J.B"}],"issued":{"date-parts":[["2021"]]}}}],"schema":"https://github.com/citation-style-language/schema/raw/master/csl-citation.json"} </w:instrText>
      </w:r>
      <w:r w:rsidR="000758E2">
        <w:fldChar w:fldCharType="separate"/>
      </w:r>
      <w:r w:rsidR="000758E2" w:rsidRPr="6935FD06">
        <w:rPr>
          <w:noProof/>
        </w:rPr>
        <w:t>(Hendrichs et al. 2021)</w:t>
      </w:r>
      <w:r w:rsidR="000758E2">
        <w:fldChar w:fldCharType="end"/>
      </w:r>
      <w:r w:rsidR="000758E2">
        <w:t xml:space="preserve">. </w:t>
      </w:r>
      <w:r>
        <w:t>Th</w:t>
      </w:r>
      <w:r w:rsidR="00651BEF">
        <w:t>is</w:t>
      </w:r>
      <w:r>
        <w:t xml:space="preserve"> approach</w:t>
      </w:r>
      <w:r w:rsidR="000758E2">
        <w:t xml:space="preserve"> increasingly </w:t>
      </w:r>
      <w:r w:rsidR="00C2302B">
        <w:t xml:space="preserve">successfully </w:t>
      </w:r>
      <w:r w:rsidR="000758E2">
        <w:t>applied to global vector control programs for vector-borne diseases of public health importance, such as malaria, dengue fever, and trypanosomiasis</w:t>
      </w:r>
      <w:r w:rsidR="00C2302B">
        <w:t xml:space="preserve"> </w:t>
      </w:r>
      <w:r w:rsidR="000758E2">
        <w:fldChar w:fldCharType="begin"/>
      </w:r>
      <w:r w:rsidR="006B0536">
        <w:instrText xml:space="preserve"> ADDIN ZOTERO_ITEM CSL_CITATION {"citationID":"uNAEomSe","properties":{"formattedCitation":"(Culbert et al. 2018; G\\uc0\\u243{}mez et al. 2023; FAO and WHO 2022)","plainCitation":"(Culbert et al. 2018; Gómez et al. 2023; FAO and WHO 2022)","noteIndex":0},"citationItems":[{"id":7820,"uris":["http://zotero.org/groups/4707929/items/AG95ARKI"],"itemData":{"id":7820,"type":"article-journal","abstract":"Vector-borne diseases are responsible for more than one million deaths per year. Alternative methods of mosquito control to insecticides such as genetic control techniques are thus urgently needed. In genetic techniques involving the release of sterile insects, it is critical to release insects of high quality. Sterile males must be able to disperse, survive and compete with wild males in order to inseminate wild females. There is currently no standardized, fast-processing method to assess mosquito male quality. Since male competitiveness is linked to their ability to fly, we developed a flight test device that aimed to measure the quality of sterile male mosquitoes via their capacity to escape a series of flight tubes within two hours and compared it to two other reference methods (survival rate and mating propensity). This comparison was achieved in three different stress treatment settings usually encountered when applying the sterile insect technique, i.e. irradiation, chilling and compaction. In all treatments, survival and insemination rates could be predicted by the results of a flight test, with over 80% of the inertia predicted. This novel tool could become a standardised quality control method to evaluate cumulative stress throughout the processes related to genetic control of mosquitoes.","container-title":"Scientific Reports","DOI":"10.1038/s41598-018-34469-6","ISSN":"2045-2322","issue":"1","journalAbbreviation":"Sci Rep","language":"en","license":"2018 The Author(s)","note":"number: 1\npublisher: Nature Publishing Group","page":"16179","source":"www.nature.com","title":"A rapid quality control test to foster the development of genetic control in mosquitoes","volume":"8","author":[{"family":"Culbert","given":"Nicole J."},{"family":"Balestrino","given":"Fabrizio"},{"family":"Dor","given":"Ariane"},{"family":"Herranz","given":"Gustavo S."},{"family":"Yamada","given":"Hanano"},{"family":"Wallner","given":"Thomas"},{"family":"Bouyer","given":"Jérémy"}],"issued":{"date-parts":[["2018",11,1]]}}},{"id":7821,"uris":["http://zotero.org/groups/4707929/items/XDVJNW85"],"itemData":{"id":7821,"type":"article-journal","container-title":"Insects","DOI":"10.3390/insects14020108","ISSN":"2075-4450","issue":"2","journalAbbreviation":"Insects","note":"PMID: 36835677\nPMCID: PMC9961463","page":"108","source":"PubMed Central","title":"Joint FAO/IAEA Coordinated Research Project on “Mosquito Handling, Transport, Release and Male Trapping Methods” in Support of SIT Application to Control Mosquitoes","volume":"14","author":[{"family":"Gómez","given":"Maylen"},{"family":"Johnson","given":"Brian J."},{"family":"Bossin","given":"Hervé C."},{"family":"Argilés-Herrero","given":"Rafael"}],"issued":{"date-parts":[["2023",1,19]]}}},{"id":7816,"uris":["http://zotero.org/groups/4707929/items/U57MXIRZ"],"itemData":{"id":7816,"type":"report","event-place":"Rome","publisher":"Food and Agriculture Organization","publisher-place":"Rome","source":"https://doi.org/10.4060/cc0178en","title":"Vector control and the elimination of gambiense human African trypanosomiasis (HAT) - Joint FAO/WHO Virtual Expert Meeting - 5-6 October 2021. PAAT Meeting Report Series. No. 1.","URL":"https://www.fao.org/3/cc0178en/cc0178en.pdf","author":[{"family":"FAO","given":""},{"family":"WHO","given":""}],"issued":{"date-parts":[["2022"]]}}}],"schema":"https://github.com/citation-style-language/schema/raw/master/csl-citation.json"} </w:instrText>
      </w:r>
      <w:r w:rsidR="000758E2">
        <w:fldChar w:fldCharType="separate"/>
      </w:r>
      <w:r w:rsidR="000758E2" w:rsidRPr="6935FD06">
        <w:rPr>
          <w:rFonts w:cs="Calibri"/>
          <w:lang w:val="en-GB"/>
        </w:rPr>
        <w:t>(Culbert et al. 2018; Gómez et al. 2023; FAO and WHO 2022)</w:t>
      </w:r>
      <w:r w:rsidR="000758E2">
        <w:fldChar w:fldCharType="end"/>
      </w:r>
      <w:r w:rsidR="000758E2">
        <w:t xml:space="preserve">. </w:t>
      </w:r>
      <w:r w:rsidR="00C2302B">
        <w:t>S</w:t>
      </w:r>
      <w:r w:rsidR="000758E2">
        <w:t xml:space="preserve">uccessful implementation of AW-IPM </w:t>
      </w:r>
      <w:r w:rsidR="00C2302B">
        <w:t xml:space="preserve">forms the basis of </w:t>
      </w:r>
      <w:r w:rsidR="000758E2">
        <w:t xml:space="preserve">the global effort to eliminate human African </w:t>
      </w:r>
      <w:r w:rsidR="005D2C90">
        <w:t>t</w:t>
      </w:r>
      <w:r w:rsidR="000758E2">
        <w:t>rypanosomiasis in Africa (See</w:t>
      </w:r>
      <w:r w:rsidR="008312E3">
        <w:t xml:space="preserve"> </w:t>
      </w:r>
      <w:r w:rsidR="001C6397">
        <w:t xml:space="preserve">Appendix </w:t>
      </w:r>
      <w:r w:rsidR="006A5448">
        <w:t>4</w:t>
      </w:r>
      <w:r w:rsidR="001C6397">
        <w:t>)</w:t>
      </w:r>
      <w:r w:rsidR="00651BEF">
        <w:t>.</w:t>
      </w:r>
    </w:p>
    <w:p w14:paraId="2E4C4DAA" w14:textId="3AF9FEFE" w:rsidR="000758E2" w:rsidRDefault="00651BEF" w:rsidP="000758E2">
      <w:r>
        <w:t>Area-wide integrated pest management (</w:t>
      </w:r>
      <w:r w:rsidR="000758E2">
        <w:t>AW-IPM</w:t>
      </w:r>
      <w:r>
        <w:t>)</w:t>
      </w:r>
      <w:r w:rsidR="000758E2">
        <w:t xml:space="preserve"> programs have been used to manage the spread of bovine </w:t>
      </w:r>
      <w:r w:rsidR="00371B48">
        <w:t>babesiosis,</w:t>
      </w:r>
      <w:r w:rsidR="000758E2">
        <w:t xml:space="preserve"> and it is currently being evaluated as an option to manage </w:t>
      </w:r>
      <w:r w:rsidR="000758E2" w:rsidRPr="0045444F">
        <w:rPr>
          <w:i/>
          <w:iCs/>
        </w:rPr>
        <w:t>Theileria orientalis</w:t>
      </w:r>
      <w:r w:rsidR="000758E2">
        <w:rPr>
          <w:i/>
          <w:iCs/>
        </w:rPr>
        <w:t xml:space="preserve"> </w:t>
      </w:r>
      <w:r w:rsidR="000758E2">
        <w:t xml:space="preserve">in Australia. In this program, new strategies are being developed that embrace the principles of AW-IPM by looking beyond existing chemical strategies to incorporating non-chemical methods such as vaccination, genetic manipulation and environmental manipulation </w:t>
      </w:r>
      <w:r w:rsidR="000758E2">
        <w:fldChar w:fldCharType="begin"/>
      </w:r>
      <w:r w:rsidR="006B0536">
        <w:instrText xml:space="preserve"> ADDIN ZOTERO_ITEM CSL_CITATION {"citationID":"J8pxBS6X","properties":{"formattedCitation":"(Emery 2021)","plainCitation":"(Emery 2021)","noteIndex":0},"citationItems":[{"id":7824,"uris":["http://zotero.org/groups/4707929/items/Z2BXE5NU"],"itemData":{"id":7824,"type":"article-journal","abstract":"Integrated parasite management (IPM) for pests, pathogens and parasites involves reducing or breaking transmission to reduce the impact of infection or infestation. For Theileria orientalis, the critical impact of infection is the first wave of parasitaemia from the virulent genotypes, Ikeda and Chitose, associated with the sequelae from the development of anaemia. Therefore, current control measures for T. orientalis advocate excluding the movement of naïve stock from non-endemic regions into infected areas and controlling the tick Haemaphysalis\nlongicornis, the final host. In Australia, treatment of established infection is limited to supportive therapy. To update and expand these options, this review examines progress towards prevention and therapy for T. orientalis, which are key elements for inclusion in IPM measures to control this parasite.","container-title":"Pathogens","DOI":"10.3390/pathogens10091153","ISSN":"2076-0817","issue":"9","journalAbbreviation":"Pathogens","note":"PMID: 34578185\nPMCID: PMC8467331","page":"1153","source":"PubMed Central","title":"Approaches to Integrated Parasite Management (IPM) for Theileria orientalis with an Emphasis on Immunity","volume":"10","author":[{"family":"Emery","given":"David Lyall"}],"issued":{"date-parts":[["2021",9,7]]}}}],"schema":"https://github.com/citation-style-language/schema/raw/master/csl-citation.json"} </w:instrText>
      </w:r>
      <w:r w:rsidR="000758E2">
        <w:fldChar w:fldCharType="separate"/>
      </w:r>
      <w:r w:rsidR="000758E2">
        <w:rPr>
          <w:noProof/>
        </w:rPr>
        <w:t>(Emery 2021)</w:t>
      </w:r>
      <w:r w:rsidR="000758E2">
        <w:fldChar w:fldCharType="end"/>
      </w:r>
      <w:r w:rsidR="00603BE2">
        <w:t xml:space="preserve"> </w:t>
      </w:r>
      <w:r w:rsidR="000758E2">
        <w:t>(</w:t>
      </w:r>
      <w:r w:rsidR="000758E2" w:rsidRPr="0089329C">
        <w:t xml:space="preserve">See </w:t>
      </w:r>
      <w:r w:rsidR="008312E3" w:rsidRPr="0089329C">
        <w:fldChar w:fldCharType="begin"/>
      </w:r>
      <w:r w:rsidR="008312E3" w:rsidRPr="0089329C">
        <w:instrText xml:space="preserve"> REF _Ref161692045 \h </w:instrText>
      </w:r>
      <w:r w:rsidR="006A5448" w:rsidRPr="0089329C">
        <w:instrText xml:space="preserve"> \* MERGEFORMAT </w:instrText>
      </w:r>
      <w:r w:rsidR="008312E3" w:rsidRPr="0089329C">
        <w:fldChar w:fldCharType="separate"/>
      </w:r>
      <w:r w:rsidR="00DA0DC6">
        <w:t xml:space="preserve">Box </w:t>
      </w:r>
      <w:r w:rsidR="00DA0DC6">
        <w:rPr>
          <w:noProof/>
        </w:rPr>
        <w:t>3</w:t>
      </w:r>
      <w:r w:rsidR="008312E3" w:rsidRPr="0089329C">
        <w:fldChar w:fldCharType="end"/>
      </w:r>
      <w:r w:rsidR="008312E3" w:rsidRPr="0089329C">
        <w:t>).</w:t>
      </w:r>
    </w:p>
    <w:p w14:paraId="1CD06CD6" w14:textId="4E774A0E" w:rsidR="00196FC9" w:rsidRDefault="00D1288A" w:rsidP="00534F57">
      <w:r>
        <w:t xml:space="preserve">Of potential vectors </w:t>
      </w:r>
      <w:r w:rsidR="00FC6330">
        <w:t>implicated in LSD transmission, t</w:t>
      </w:r>
      <w:r w:rsidR="0034378A">
        <w:t>he s</w:t>
      </w:r>
      <w:r w:rsidR="002435E3">
        <w:t>table fl</w:t>
      </w:r>
      <w:r w:rsidR="0034378A">
        <w:t xml:space="preserve">y appears </w:t>
      </w:r>
      <w:r w:rsidR="00356180">
        <w:t xml:space="preserve">the most </w:t>
      </w:r>
      <w:r w:rsidR="0034378A">
        <w:t>well-suited for an AW-IPM approach</w:t>
      </w:r>
      <w:r w:rsidR="00FC6330">
        <w:t>. This is</w:t>
      </w:r>
      <w:r w:rsidR="00234A10">
        <w:t xml:space="preserve"> because their </w:t>
      </w:r>
      <w:r w:rsidR="00A95EE9">
        <w:t xml:space="preserve">life cycle, feeding behaviour and ability to disperse over large distances </w:t>
      </w:r>
      <w:r w:rsidR="00D06A46">
        <w:t>challenge</w:t>
      </w:r>
      <w:r w:rsidR="00A95EE9">
        <w:t xml:space="preserve">s </w:t>
      </w:r>
      <w:r w:rsidR="00196FC9">
        <w:t xml:space="preserve">traditional farm-level </w:t>
      </w:r>
      <w:r w:rsidR="00FC6330">
        <w:t>control measures</w:t>
      </w:r>
      <w:r w:rsidR="00A95EE9">
        <w:t xml:space="preserve"> </w:t>
      </w:r>
      <w:r w:rsidR="00196FC9">
        <w:fldChar w:fldCharType="begin"/>
      </w:r>
      <w:r w:rsidR="006B0536">
        <w:instrText xml:space="preserve"> ADDIN ZOTERO_ITEM CSL_CITATION {"citationID":"JxOItHWx","properties":{"formattedCitation":"(Taylor 2021)","plainCitation":"(Taylor 2021)","noteIndex":0},"citationItems":[{"id":7819,"uris":["http://zotero.org/groups/4707929/items/9TXAIFEC"],"itemData":{"id":7819,"type":"chapter","container-title":"Area-Wide Integrated Pest Management Development and Field Application","edition":"1","event-place":"Boca Raton, Florida","ISBN":"978-1-00-316923-9","publisher":"CRC Press","publisher-place":"Boca Raton, Florida","title":"Area-Wide management of stable flies","author":[{"family":"Taylor","given":"D.B"}],"issued":{"date-parts":[["2021"]]}}}],"schema":"https://github.com/citation-style-language/schema/raw/master/csl-citation.json"} </w:instrText>
      </w:r>
      <w:r w:rsidR="00196FC9">
        <w:fldChar w:fldCharType="separate"/>
      </w:r>
      <w:r w:rsidR="00196FC9">
        <w:rPr>
          <w:noProof/>
        </w:rPr>
        <w:t>(Taylor 2021)</w:t>
      </w:r>
      <w:r w:rsidR="00196FC9">
        <w:fldChar w:fldCharType="end"/>
      </w:r>
      <w:r w:rsidR="00196FC9">
        <w:t xml:space="preserve">. </w:t>
      </w:r>
      <w:r w:rsidR="00FC6330">
        <w:t xml:space="preserve">Stable flies can </w:t>
      </w:r>
      <w:r w:rsidR="00196FC9">
        <w:t>fly several kilometres from their breeding sites</w:t>
      </w:r>
      <w:r w:rsidR="00FC6330">
        <w:t>, which</w:t>
      </w:r>
      <w:r w:rsidR="00196FC9">
        <w:t xml:space="preserve"> complicate</w:t>
      </w:r>
      <w:r w:rsidR="0034378A">
        <w:t>s</w:t>
      </w:r>
      <w:r w:rsidR="00196FC9">
        <w:t xml:space="preserve"> </w:t>
      </w:r>
      <w:r w:rsidR="00FC6330">
        <w:t xml:space="preserve">on-farm efforts to </w:t>
      </w:r>
      <w:r w:rsidR="00196FC9">
        <w:t>target</w:t>
      </w:r>
      <w:r w:rsidR="0034378A">
        <w:t xml:space="preserve"> </w:t>
      </w:r>
      <w:r w:rsidR="00196FC9">
        <w:t xml:space="preserve">larval development sites </w:t>
      </w:r>
      <w:r w:rsidR="00D06A46">
        <w:t>before</w:t>
      </w:r>
      <w:r w:rsidR="00196FC9">
        <w:t xml:space="preserve"> adult emergence. </w:t>
      </w:r>
      <w:r w:rsidR="00A95EE9">
        <w:t>An</w:t>
      </w:r>
      <w:r w:rsidR="00196FC9">
        <w:t xml:space="preserve"> AW-IPM strategy capable of addressing larval development and eliminating breeding substrates </w:t>
      </w:r>
      <w:r w:rsidR="0034378A">
        <w:t xml:space="preserve">across a large area, in conjunction with a range of complimentary control measures, potentially offers a more effective strategy for stable fly management </w:t>
      </w:r>
      <w:r w:rsidR="0034378A">
        <w:fldChar w:fldCharType="begin"/>
      </w:r>
      <w:r w:rsidR="006B0536">
        <w:instrText xml:space="preserve"> ADDIN ZOTERO_ITEM CSL_CITATION {"citationID":"gODGkrRx","properties":{"formattedCitation":"(Taylor 2021)","plainCitation":"(Taylor 2021)","noteIndex":0},"citationItems":[{"id":7819,"uris":["http://zotero.org/groups/4707929/items/9TXAIFEC"],"itemData":{"id":7819,"type":"chapter","container-title":"Area-Wide Integrated Pest Management Development and Field Application","edition":"1","event-place":"Boca Raton, Florida","ISBN":"978-1-00-316923-9","publisher":"CRC Press","publisher-place":"Boca Raton, Florida","title":"Area-Wide management of stable flies","author":[{"family":"Taylor","given":"D.B"}],"issued":{"date-parts":[["2021"]]}}}],"schema":"https://github.com/citation-style-language/schema/raw/master/csl-citation.json"} </w:instrText>
      </w:r>
      <w:r w:rsidR="0034378A">
        <w:fldChar w:fldCharType="separate"/>
      </w:r>
      <w:r w:rsidR="0034378A">
        <w:rPr>
          <w:noProof/>
        </w:rPr>
        <w:t>(Taylor 2021)</w:t>
      </w:r>
      <w:r w:rsidR="0034378A">
        <w:fldChar w:fldCharType="end"/>
      </w:r>
      <w:r w:rsidR="0034378A">
        <w:t>.</w:t>
      </w:r>
    </w:p>
    <w:p w14:paraId="13D022D9" w14:textId="1D8CFE13" w:rsidR="009456AA" w:rsidRDefault="009456AA" w:rsidP="009456AA">
      <w:bookmarkStart w:id="79" w:name="_Ref159488342"/>
      <w:r>
        <w:t xml:space="preserve">Buffalo flies </w:t>
      </w:r>
      <w:r w:rsidR="000C7383">
        <w:t>may</w:t>
      </w:r>
      <w:r>
        <w:t xml:space="preserve"> also be well-suited </w:t>
      </w:r>
      <w:r w:rsidR="000C7383">
        <w:t>to a</w:t>
      </w:r>
      <w:r>
        <w:t xml:space="preserve"> AW-IPM approach given their ability to disperse over long distances </w:t>
      </w:r>
      <w:r>
        <w:fldChar w:fldCharType="begin"/>
      </w:r>
      <w:r w:rsidR="006B0536">
        <w:instrText xml:space="preserve"> ADDIN ZOTERO_ITEM CSL_CITATION {"citationID":"Z509jIHt","properties":{"formattedCitation":"(James et al. 2021)","plainCitation":"(James et al. 2021)","noteIndex":0},"citationItems":[{"id":7999,"uris":["http://zotero.org/groups/4707929/items/SUMI87DC"],"itemData":{"id":7999,"type":"chapter","container-title":"Area-Wide Integrated Pest Management: Development and Field Application","event-place":"Boca Raton, Florida","page":"463‒482","publisher":"CRC Press","publisher-place":"Boca Raton, Florida","title":"Buffalo flies (Haematobia exigua) expanding their range in Australia facilitated by climate change: the opportunity for area-wide controls","author":[{"family":"James","given":"P.J"},{"family":"Madhav","given":"M"},{"family":"Brown","given":"G"}],"issued":{"date-parts":[["2021"]]}}}],"schema":"https://github.com/citation-style-language/schema/raw/master/csl-citation.json"} </w:instrText>
      </w:r>
      <w:r>
        <w:fldChar w:fldCharType="separate"/>
      </w:r>
      <w:r>
        <w:rPr>
          <w:noProof/>
        </w:rPr>
        <w:t>(James et al. 2021)</w:t>
      </w:r>
      <w:r>
        <w:fldChar w:fldCharType="end"/>
      </w:r>
      <w:r>
        <w:t xml:space="preserve">. Current control strategies, primarily relying on herd-level chemical treatments and movement controls, have proven largely ineffective in stopping the southward spread of buffalo flies </w:t>
      </w:r>
      <w:r>
        <w:fldChar w:fldCharType="begin"/>
      </w:r>
      <w:r w:rsidR="006B0536">
        <w:instrText xml:space="preserve"> ADDIN ZOTERO_ITEM CSL_CITATION {"citationID":"y1uFiQay","properties":{"formattedCitation":"(James et al. 2021)","plainCitation":"(James et al. 2021)","noteIndex":0},"citationItems":[{"id":7999,"uris":["http://zotero.org/groups/4707929/items/SUMI87DC"],"itemData":{"id":7999,"type":"chapter","container-title":"Area-Wide Integrated Pest Management: Development and Field Application","event-place":"Boca Raton, Florida","page":"463‒482","publisher":"CRC Press","publisher-place":"Boca Raton, Florida","title":"Buffalo flies (Haematobia exigua) expanding their range in Australia facilitated by climate change: the opportunity for area-wide controls","author":[{"family":"James","given":"P.J"},{"family":"Madhav","given":"M"},{"family":"Brown","given":"G"}],"issued":{"date-parts":[["2021"]]}}}],"schema":"https://github.com/citation-style-language/schema/raw/master/csl-citation.json"} </w:instrText>
      </w:r>
      <w:r>
        <w:fldChar w:fldCharType="separate"/>
      </w:r>
      <w:r>
        <w:rPr>
          <w:noProof/>
        </w:rPr>
        <w:t>(James et al. 2021)</w:t>
      </w:r>
      <w:r>
        <w:fldChar w:fldCharType="end"/>
      </w:r>
      <w:r>
        <w:t xml:space="preserve">. To address this, research is exploring the implementation of an AW-IPM approach. This involves transinfecting buffalo flies with the </w:t>
      </w:r>
      <w:r w:rsidRPr="000E0956">
        <w:rPr>
          <w:i/>
          <w:iCs/>
        </w:rPr>
        <w:t>Wolbachia</w:t>
      </w:r>
      <w:r>
        <w:rPr>
          <w:i/>
          <w:iCs/>
        </w:rPr>
        <w:t xml:space="preserve"> </w:t>
      </w:r>
      <w:r w:rsidRPr="009456AA">
        <w:t>bacteria</w:t>
      </w:r>
      <w:r>
        <w:t xml:space="preserve"> and targeting the overwintering phase</w:t>
      </w:r>
      <w:r w:rsidRPr="000E0956">
        <w:t xml:space="preserve"> </w:t>
      </w:r>
      <w:r>
        <w:t xml:space="preserve">when the population is at its lowest </w:t>
      </w:r>
      <w:r>
        <w:fldChar w:fldCharType="begin"/>
      </w:r>
      <w:r w:rsidR="006B0536">
        <w:instrText xml:space="preserve"> ADDIN ZOTERO_ITEM CSL_CITATION {"citationID":"UeAtw4hn","properties":{"formattedCitation":"(James et al. 2021)","plainCitation":"(James et al. 2021)","noteIndex":0},"citationItems":[{"id":7999,"uris":["http://zotero.org/groups/4707929/items/SUMI87DC"],"itemData":{"id":7999,"type":"chapter","container-title":"Area-Wide Integrated Pest Management: Development and Field Application","event-place":"Boca Raton, Florida","page":"463‒482","publisher":"CRC Press","publisher-place":"Boca Raton, Florida","title":"Buffalo flies (Haematobia exigua) expanding their range in Australia facilitated by climate change: the opportunity for area-wide controls","author":[{"family":"James","given":"P.J"},{"family":"Madhav","given":"M"},{"family":"Brown","given":"G"}],"issued":{"date-parts":[["2021"]]}}}],"schema":"https://github.com/citation-style-language/schema/raw/master/csl-citation.json"} </w:instrText>
      </w:r>
      <w:r>
        <w:fldChar w:fldCharType="separate"/>
      </w:r>
      <w:r>
        <w:rPr>
          <w:noProof/>
        </w:rPr>
        <w:t>(James et al. 2021)</w:t>
      </w:r>
      <w:r>
        <w:fldChar w:fldCharType="end"/>
      </w:r>
      <w:r>
        <w:t xml:space="preserve">. </w:t>
      </w:r>
      <w:r w:rsidR="000C7383">
        <w:t xml:space="preserve">Researchers are currently </w:t>
      </w:r>
      <w:r>
        <w:t xml:space="preserve">establishing transinfected buffalo fly lines and characterising the effects of </w:t>
      </w:r>
      <w:r w:rsidRPr="000E0956">
        <w:rPr>
          <w:i/>
          <w:iCs/>
        </w:rPr>
        <w:t>Wolbachia</w:t>
      </w:r>
      <w:r>
        <w:t xml:space="preserve"> </w:t>
      </w:r>
      <w:r w:rsidR="00603BE2">
        <w:t xml:space="preserve">infection </w:t>
      </w:r>
      <w:r>
        <w:t>on buffalo fly populations in laboratory settings</w:t>
      </w:r>
      <w:r w:rsidR="000C7383">
        <w:t xml:space="preserve"> as a preliminary step</w:t>
      </w:r>
      <w:r>
        <w:t xml:space="preserve">. By using biological agents, such as </w:t>
      </w:r>
      <w:r w:rsidRPr="000E0956">
        <w:rPr>
          <w:i/>
          <w:iCs/>
        </w:rPr>
        <w:t>Wolbachia</w:t>
      </w:r>
      <w:r>
        <w:rPr>
          <w:i/>
          <w:iCs/>
        </w:rPr>
        <w:t>,</w:t>
      </w:r>
      <w:r>
        <w:t xml:space="preserve"> vector control shifts the focus from individual cattle treatments to the whole pest population in a region and will reduce reliance on chemical treatments for management </w:t>
      </w:r>
      <w:r>
        <w:fldChar w:fldCharType="begin"/>
      </w:r>
      <w:r w:rsidR="006B0536">
        <w:instrText xml:space="preserve"> ADDIN ZOTERO_ITEM CSL_CITATION {"citationID":"jhkE3t6J","properties":{"formattedCitation":"(James et al. 2021)","plainCitation":"(James et al. 2021)","noteIndex":0},"citationItems":[{"id":7999,"uris":["http://zotero.org/groups/4707929/items/SUMI87DC"],"itemData":{"id":7999,"type":"chapter","container-title":"Area-Wide Integrated Pest Management: Development and Field Application","event-place":"Boca Raton, Florida","page":"463‒482","publisher":"CRC Press","publisher-place":"Boca Raton, Florida","title":"Buffalo flies (Haematobia exigua) expanding their range in Australia facilitated by climate change: the opportunity for area-wide controls","author":[{"family":"James","given":"P.J"},{"family":"Madhav","given":"M"},{"family":"Brown","given":"G"}],"issued":{"date-parts":[["2021"]]}}}],"schema":"https://github.com/citation-style-language/schema/raw/master/csl-citation.json"} </w:instrText>
      </w:r>
      <w:r>
        <w:fldChar w:fldCharType="separate"/>
      </w:r>
      <w:r>
        <w:rPr>
          <w:noProof/>
        </w:rPr>
        <w:t>(James et al. 2021)</w:t>
      </w:r>
      <w:r>
        <w:fldChar w:fldCharType="end"/>
      </w:r>
      <w:r>
        <w:t>.</w:t>
      </w:r>
    </w:p>
    <w:p w14:paraId="214CB66B" w14:textId="7506FB16" w:rsidR="00E02991" w:rsidRDefault="000758E2" w:rsidP="000758E2">
      <w:pPr>
        <w:pStyle w:val="Caption"/>
      </w:pPr>
      <w:bookmarkStart w:id="80" w:name="_Ref161692045"/>
      <w:bookmarkStart w:id="81" w:name="_Toc195772728"/>
      <w:bookmarkEnd w:id="79"/>
      <w:r>
        <w:t xml:space="preserve">Box </w:t>
      </w:r>
      <w:r>
        <w:fldChar w:fldCharType="begin"/>
      </w:r>
      <w:r>
        <w:instrText>SEQ Box \* ARABIC</w:instrText>
      </w:r>
      <w:r>
        <w:fldChar w:fldCharType="separate"/>
      </w:r>
      <w:r w:rsidR="003320E2">
        <w:rPr>
          <w:noProof/>
        </w:rPr>
        <w:t>3</w:t>
      </w:r>
      <w:r>
        <w:fldChar w:fldCharType="end"/>
      </w:r>
      <w:bookmarkEnd w:id="80"/>
      <w:r>
        <w:t xml:space="preserve">. </w:t>
      </w:r>
      <w:r w:rsidR="004E5590">
        <w:t>C</w:t>
      </w:r>
      <w:r w:rsidR="00E02991">
        <w:t>ase study</w:t>
      </w:r>
      <w:r w:rsidR="00E02991" w:rsidRPr="00E02991">
        <w:t>: I</w:t>
      </w:r>
      <w:r w:rsidR="004E5590">
        <w:t xml:space="preserve">ntegrated pest management </w:t>
      </w:r>
      <w:r w:rsidR="00E02991" w:rsidRPr="00E02991">
        <w:t xml:space="preserve">options for controlling </w:t>
      </w:r>
      <w:r w:rsidR="00E02991" w:rsidRPr="009B3695">
        <w:rPr>
          <w:i/>
          <w:iCs w:val="0"/>
        </w:rPr>
        <w:t>Theileria orientalis</w:t>
      </w:r>
      <w:r w:rsidR="00E02991" w:rsidRPr="00E02991">
        <w:t xml:space="preserve"> in cattle in Australia</w:t>
      </w:r>
      <w:r w:rsidR="00356180">
        <w:t>.</w:t>
      </w:r>
      <w:bookmarkEnd w:id="81"/>
    </w:p>
    <w:tbl>
      <w:tblPr>
        <w:tblStyle w:val="TableGrid"/>
        <w:tblW w:w="0" w:type="auto"/>
        <w:tblLook w:val="04A0" w:firstRow="1" w:lastRow="0" w:firstColumn="1" w:lastColumn="0" w:noHBand="0" w:noVBand="1"/>
      </w:tblPr>
      <w:tblGrid>
        <w:gridCol w:w="9016"/>
      </w:tblGrid>
      <w:tr w:rsidR="00E02991" w14:paraId="4AE97C05" w14:textId="77777777" w:rsidTr="00E02991">
        <w:tc>
          <w:tcPr>
            <w:tcW w:w="9016" w:type="dxa"/>
          </w:tcPr>
          <w:p w14:paraId="300A7919" w14:textId="38F9C205" w:rsidR="00E02991" w:rsidRDefault="00E02991" w:rsidP="00E02991">
            <w:r w:rsidRPr="0045444F">
              <w:rPr>
                <w:i/>
                <w:iCs/>
              </w:rPr>
              <w:t>Theileria orientalis</w:t>
            </w:r>
            <w:r>
              <w:rPr>
                <w:i/>
                <w:iCs/>
              </w:rPr>
              <w:t xml:space="preserve"> </w:t>
            </w:r>
            <w:r>
              <w:t>affect</w:t>
            </w:r>
            <w:r w:rsidR="00061A37">
              <w:t>s</w:t>
            </w:r>
            <w:r>
              <w:t xml:space="preserve"> cattle in coastal Victoria, NSW, southern Queensland, and southern parts of Western Australia. The 3-host ixo</w:t>
            </w:r>
            <w:r w:rsidR="00603BE2">
              <w:t>d</w:t>
            </w:r>
            <w:r>
              <w:t xml:space="preserve">id tick, </w:t>
            </w:r>
            <w:r w:rsidRPr="00AE07C9">
              <w:rPr>
                <w:i/>
                <w:iCs/>
              </w:rPr>
              <w:t>Haemaphysalis longicornis</w:t>
            </w:r>
            <w:r>
              <w:t xml:space="preserve">, is the </w:t>
            </w:r>
            <w:r w:rsidR="00463394">
              <w:t xml:space="preserve">major </w:t>
            </w:r>
            <w:r>
              <w:t xml:space="preserve">vector for </w:t>
            </w:r>
            <w:r w:rsidRPr="00AE07C9">
              <w:rPr>
                <w:i/>
                <w:iCs/>
              </w:rPr>
              <w:t>T. orientalis</w:t>
            </w:r>
            <w:r>
              <w:t xml:space="preserve"> in Australia. </w:t>
            </w:r>
            <w:r>
              <w:rPr>
                <w:shd w:val="clear" w:color="auto" w:fill="FFFFFF"/>
              </w:rPr>
              <w:t>Infected c</w:t>
            </w:r>
            <w:r>
              <w:t xml:space="preserve">attle </w:t>
            </w:r>
            <w:r w:rsidR="00061A37">
              <w:t xml:space="preserve">become </w:t>
            </w:r>
            <w:r>
              <w:t xml:space="preserve">carriers, contributing to the circulation of the pathogen in ticks within endemic regions and facilitating spread to new areas through movement of infected cattle. Current control measures focus on restricting the movement of </w:t>
            </w:r>
            <w:r w:rsidR="00603BE2">
              <w:t xml:space="preserve">naïve </w:t>
            </w:r>
            <w:r>
              <w:t xml:space="preserve">cattle into </w:t>
            </w:r>
            <w:r>
              <w:lastRenderedPageBreak/>
              <w:t>infected areas and managing tick infestations. However, new strategies incorporating the principles of IPM are being explored</w:t>
            </w:r>
            <w:r w:rsidR="00061A37">
              <w:t>.</w:t>
            </w:r>
            <w:r w:rsidR="00D1288A">
              <w:t xml:space="preserve"> </w:t>
            </w:r>
            <w:r w:rsidR="00061A37">
              <w:t>V</w:t>
            </w:r>
            <w:r>
              <w:t xml:space="preserve">ector control options </w:t>
            </w:r>
            <w:r w:rsidR="00061A37">
              <w:t>under</w:t>
            </w:r>
            <w:r w:rsidR="00D1288A">
              <w:t>way</w:t>
            </w:r>
            <w:r w:rsidR="00061A37">
              <w:t xml:space="preserve"> include</w:t>
            </w:r>
            <w:r>
              <w:t>:</w:t>
            </w:r>
          </w:p>
          <w:p w14:paraId="2F5A1CC5" w14:textId="23808F9A" w:rsidR="00061A37" w:rsidRDefault="00061A37" w:rsidP="00061A37">
            <w:pPr>
              <w:pStyle w:val="ListParagraph"/>
            </w:pPr>
            <w:r>
              <w:t xml:space="preserve">Environmental controls </w:t>
            </w:r>
            <w:r w:rsidR="00D1288A">
              <w:t xml:space="preserve">such as </w:t>
            </w:r>
            <w:r>
              <w:t>rotational grazing, situating calving paddocks away from bushland to avoid</w:t>
            </w:r>
            <w:r w:rsidR="00603BE2">
              <w:t xml:space="preserve"> exposure to</w:t>
            </w:r>
            <w:r>
              <w:t xml:space="preserve"> </w:t>
            </w:r>
            <w:r w:rsidRPr="001E7E06">
              <w:rPr>
                <w:i/>
                <w:iCs/>
              </w:rPr>
              <w:t>H. longicornis</w:t>
            </w:r>
            <w:r>
              <w:t xml:space="preserve"> carried by wildlife, and changing calving times to avoid the emergence of adult ticks in spring.</w:t>
            </w:r>
          </w:p>
          <w:p w14:paraId="40889C12" w14:textId="77777777" w:rsidR="00061A37" w:rsidRDefault="00061A37" w:rsidP="00061A37">
            <w:pPr>
              <w:pStyle w:val="ListParagraph"/>
            </w:pPr>
            <w:r w:rsidRPr="00E02991">
              <w:t>Deliberate pre-infection of cattle before</w:t>
            </w:r>
            <w:r>
              <w:t xml:space="preserve"> movement into an endemic area to induce a ‘carrier status’ protective against further clinical disease. Further research is needed as this approach carries some risks.</w:t>
            </w:r>
          </w:p>
          <w:p w14:paraId="5C0FA11C" w14:textId="77777777" w:rsidR="00061A37" w:rsidRPr="00E02991" w:rsidRDefault="00061A37" w:rsidP="00061A37">
            <w:pPr>
              <w:pStyle w:val="ListParagraph"/>
            </w:pPr>
            <w:r w:rsidRPr="00E02991">
              <w:t xml:space="preserve">Vaccination against </w:t>
            </w:r>
            <w:r w:rsidRPr="00BA5BB8">
              <w:rPr>
                <w:i/>
                <w:iCs/>
              </w:rPr>
              <w:t>H. longicornis</w:t>
            </w:r>
            <w:r w:rsidRPr="00E02991">
              <w:t xml:space="preserve">: Research into vaccine development is ongoing. </w:t>
            </w:r>
          </w:p>
          <w:p w14:paraId="5EA49140" w14:textId="77777777" w:rsidR="00061A37" w:rsidRPr="00E02991" w:rsidRDefault="00061A37" w:rsidP="00061A37">
            <w:pPr>
              <w:pStyle w:val="ListParagraph"/>
            </w:pPr>
            <w:r w:rsidRPr="00E02991">
              <w:t xml:space="preserve">Breeding tick resistant cattle. </w:t>
            </w:r>
          </w:p>
          <w:p w14:paraId="1CD46F5A" w14:textId="07E7A348" w:rsidR="00E02991" w:rsidRPr="00E02991" w:rsidRDefault="00E02991" w:rsidP="00E02991">
            <w:pPr>
              <w:pStyle w:val="ListParagraph"/>
            </w:pPr>
            <w:r>
              <w:t xml:space="preserve">Acaricides </w:t>
            </w:r>
            <w:r w:rsidRPr="00E02991">
              <w:t xml:space="preserve">targeting </w:t>
            </w:r>
            <w:r w:rsidRPr="00BA5BB8">
              <w:rPr>
                <w:i/>
                <w:iCs/>
              </w:rPr>
              <w:t>H. longicornis</w:t>
            </w:r>
            <w:r w:rsidRPr="00E02991">
              <w:t xml:space="preserve"> on cattle: Flumethrin pour-ons have shown efficiency in reducing </w:t>
            </w:r>
            <w:r w:rsidRPr="00BA5BB8">
              <w:rPr>
                <w:i/>
                <w:iCs/>
              </w:rPr>
              <w:t>H. longicornis</w:t>
            </w:r>
            <w:r w:rsidRPr="00E02991">
              <w:t xml:space="preserve"> populations and theilerial infections in Korea. However, </w:t>
            </w:r>
            <w:r w:rsidR="009B3695">
              <w:t>macrocyclic lactones</w:t>
            </w:r>
            <w:r w:rsidRPr="00E02991">
              <w:t xml:space="preserve"> have demonstrated only a partial reduction in tick numbers on cattle</w:t>
            </w:r>
            <w:r w:rsidR="009B3695">
              <w:t xml:space="preserve"> and have negative impacts on beneficial insects (e.g. dung beetles)</w:t>
            </w:r>
            <w:r w:rsidRPr="00E02991">
              <w:t xml:space="preserve">. Controlling 3-host ticks like </w:t>
            </w:r>
            <w:r w:rsidRPr="00BA5BB8">
              <w:rPr>
                <w:i/>
                <w:iCs/>
              </w:rPr>
              <w:t>H. longicornis</w:t>
            </w:r>
            <w:r w:rsidRPr="00E02991">
              <w:t xml:space="preserve"> is challenging due to their short feeding times (5</w:t>
            </w:r>
            <w:r w:rsidR="00294C81">
              <w:t>–</w:t>
            </w:r>
            <w:r w:rsidRPr="00E02991">
              <w:t>7 days), and some acaricides may require longer exposure to kill ticks.</w:t>
            </w:r>
          </w:p>
          <w:p w14:paraId="5C65DD59" w14:textId="32819598" w:rsidR="00A5139E" w:rsidRPr="00A5139E" w:rsidRDefault="00A5139E" w:rsidP="00A5139E">
            <w:pPr>
              <w:rPr>
                <w:i/>
                <w:iCs/>
              </w:rPr>
            </w:pPr>
            <w:r w:rsidRPr="00A5139E">
              <w:rPr>
                <w:i/>
                <w:iCs/>
              </w:rPr>
              <w:t xml:space="preserve">Summarised from </w:t>
            </w:r>
            <w:r w:rsidRPr="00A5139E">
              <w:rPr>
                <w:i/>
                <w:iCs/>
              </w:rPr>
              <w:fldChar w:fldCharType="begin"/>
            </w:r>
            <w:r w:rsidR="006B0536">
              <w:rPr>
                <w:i/>
                <w:iCs/>
              </w:rPr>
              <w:instrText xml:space="preserve"> ADDIN ZOTERO_ITEM CSL_CITATION {"citationID":"dIefibdE","properties":{"formattedCitation":"(Emery 2021)","plainCitation":"(Emery 2021)","dontUpdate":true,"noteIndex":0},"citationItems":[{"id":7824,"uris":["http://zotero.org/groups/4707929/items/Z2BXE5NU"],"itemData":{"id":7824,"type":"article-journal","abstract":"Integrated parasite management (IPM) for pests, pathogens and parasites involves reducing or breaking transmission to reduce the impact of infection or infestation. For Theileria orientalis, the critical impact of infection is the first wave of parasitaemia from the virulent genotypes, Ikeda and Chitose, associated with the sequelae from the development of anaemia. Therefore, current control measures for T. orientalis advocate excluding the movement of naïve stock from non-endemic regions into infected areas and controlling the tick Haemaphysalis\nlongicornis, the final host. In Australia, treatment of established infection is limited to supportive therapy. To update and expand these options, this review examines progress towards prevention and therapy for T. orientalis, which are key elements for inclusion in IPM measures to control this parasite.","container-title":"Pathogens","DOI":"10.3390/pathogens10091153","ISSN":"2076-0817","issue":"9","journalAbbreviation":"Pathogens","note":"PMID: 34578185\nPMCID: PMC8467331","page":"1153","source":"PubMed Central","title":"Approaches to Integrated Parasite Management (IPM) for Theileria orientalis with an Emphasis on Immunity","volume":"10","author":[{"family":"Emery","given":"David Lyall"}],"issued":{"date-parts":[["2021",9,7]]}}}],"schema":"https://github.com/citation-style-language/schema/raw/master/csl-citation.json"} </w:instrText>
            </w:r>
            <w:r w:rsidRPr="00A5139E">
              <w:rPr>
                <w:i/>
                <w:iCs/>
              </w:rPr>
              <w:fldChar w:fldCharType="separate"/>
            </w:r>
            <w:r w:rsidRPr="00A5139E">
              <w:rPr>
                <w:i/>
                <w:iCs/>
                <w:noProof/>
              </w:rPr>
              <w:t>Emery (2021)</w:t>
            </w:r>
            <w:r w:rsidRPr="00A5139E">
              <w:rPr>
                <w:i/>
                <w:iCs/>
              </w:rPr>
              <w:fldChar w:fldCharType="end"/>
            </w:r>
            <w:r w:rsidRPr="00A5139E">
              <w:rPr>
                <w:i/>
                <w:iCs/>
              </w:rPr>
              <w:t>.</w:t>
            </w:r>
          </w:p>
        </w:tc>
      </w:tr>
    </w:tbl>
    <w:p w14:paraId="51919C3D" w14:textId="5DE35B48" w:rsidR="008312E3" w:rsidRDefault="008312E3" w:rsidP="004C1CE7"/>
    <w:p w14:paraId="78915667" w14:textId="4D4222AA" w:rsidR="004C1CE7" w:rsidRPr="00F942F1" w:rsidRDefault="00087153" w:rsidP="004C1CE7">
      <w:r>
        <w:t xml:space="preserve">The strengths and limitations </w:t>
      </w:r>
      <w:r w:rsidR="000758E2">
        <w:t>of</w:t>
      </w:r>
      <w:r>
        <w:t xml:space="preserve"> IPM </w:t>
      </w:r>
      <w:r w:rsidR="000758E2">
        <w:t xml:space="preserve">for </w:t>
      </w:r>
      <w:r>
        <w:t xml:space="preserve">vector-borne diseases are detailed in </w:t>
      </w:r>
      <w:r w:rsidR="00EF46FE" w:rsidRPr="00CA6EFE">
        <w:fldChar w:fldCharType="begin"/>
      </w:r>
      <w:r w:rsidR="00EF46FE" w:rsidRPr="00CA6EFE">
        <w:instrText xml:space="preserve"> REF _Ref161692128 \h </w:instrText>
      </w:r>
      <w:r w:rsidR="006A5448" w:rsidRPr="00CA6EFE">
        <w:instrText xml:space="preserve"> \* MERGEFORMAT </w:instrText>
      </w:r>
      <w:r w:rsidR="00EF46FE" w:rsidRPr="00CA6EFE">
        <w:fldChar w:fldCharType="separate"/>
      </w:r>
      <w:r w:rsidR="00DA0DC6" w:rsidRPr="00CA6EFE">
        <w:t>Box</w:t>
      </w:r>
      <w:r w:rsidR="00C6782C">
        <w:t xml:space="preserve"> 4</w:t>
      </w:r>
      <w:r w:rsidR="00DA0DC6" w:rsidRPr="00CA6EFE">
        <w:t xml:space="preserve"> </w:t>
      </w:r>
      <w:r w:rsidR="00EF46FE" w:rsidRPr="00CA6EFE">
        <w:fldChar w:fldCharType="end"/>
      </w:r>
      <w:r w:rsidR="00EF46FE" w:rsidRPr="00CA6EFE">
        <w:t>.</w:t>
      </w:r>
    </w:p>
    <w:p w14:paraId="7AACA839" w14:textId="15DC6A93" w:rsidR="004C1CE7" w:rsidRPr="00F942F1" w:rsidRDefault="000758E2" w:rsidP="000758E2">
      <w:pPr>
        <w:pStyle w:val="Caption"/>
      </w:pPr>
      <w:bookmarkStart w:id="82" w:name="_Ref161692128"/>
      <w:r w:rsidRPr="00CA6EFE">
        <w:t xml:space="preserve">Box </w:t>
      </w:r>
      <w:bookmarkEnd w:id="82"/>
      <w:r w:rsidR="00C30539" w:rsidRPr="00CA6EFE">
        <w:t>4</w:t>
      </w:r>
      <w:r w:rsidRPr="00CA6EFE">
        <w:t>.</w:t>
      </w:r>
      <w:r>
        <w:t xml:space="preserve"> </w:t>
      </w:r>
      <w:r w:rsidR="00087153">
        <w:t>Strengths</w:t>
      </w:r>
      <w:r w:rsidR="004C1CE7" w:rsidRPr="00F942F1">
        <w:t xml:space="preserve"> and limitations of </w:t>
      </w:r>
      <w:r w:rsidR="004E5590">
        <w:t>integrated pest management</w:t>
      </w:r>
      <w:r w:rsidR="004C1CE7" w:rsidRPr="00F942F1">
        <w:t xml:space="preserve"> </w:t>
      </w:r>
      <w:r w:rsidR="004C1CE7">
        <w:t>for vector-borne control</w:t>
      </w:r>
    </w:p>
    <w:tbl>
      <w:tblPr>
        <w:tblStyle w:val="TableGrid"/>
        <w:tblW w:w="0" w:type="auto"/>
        <w:tblLook w:val="04A0" w:firstRow="1" w:lastRow="0" w:firstColumn="1" w:lastColumn="0" w:noHBand="0" w:noVBand="1"/>
      </w:tblPr>
      <w:tblGrid>
        <w:gridCol w:w="9016"/>
      </w:tblGrid>
      <w:tr w:rsidR="004C1CE7" w14:paraId="102C7D7B" w14:textId="77777777" w:rsidTr="00615C13">
        <w:tc>
          <w:tcPr>
            <w:tcW w:w="9016" w:type="dxa"/>
          </w:tcPr>
          <w:p w14:paraId="4CBE87D2" w14:textId="7D06C07D" w:rsidR="004C1CE7" w:rsidRPr="004C1CE7" w:rsidRDefault="00087153" w:rsidP="004C1CE7">
            <w:pPr>
              <w:rPr>
                <w:b/>
                <w:bCs/>
              </w:rPr>
            </w:pPr>
            <w:r>
              <w:rPr>
                <w:b/>
                <w:bCs/>
              </w:rPr>
              <w:t>Strengths</w:t>
            </w:r>
            <w:r w:rsidR="004C1CE7" w:rsidRPr="004C1CE7">
              <w:rPr>
                <w:b/>
                <w:bCs/>
              </w:rPr>
              <w:t xml:space="preserve"> of IPM</w:t>
            </w:r>
          </w:p>
          <w:p w14:paraId="446D5988" w14:textId="3FC50D77" w:rsidR="004C1CE7" w:rsidRPr="004C1CE7" w:rsidRDefault="004C1CE7" w:rsidP="004C1CE7">
            <w:pPr>
              <w:pStyle w:val="ListParagraph"/>
            </w:pPr>
            <w:r w:rsidRPr="004C1CE7">
              <w:t>Environmentally sustainable and protective</w:t>
            </w:r>
          </w:p>
          <w:p w14:paraId="321092DE" w14:textId="05A260F5" w:rsidR="004C1CE7" w:rsidRPr="004C1CE7" w:rsidRDefault="004C1CE7" w:rsidP="004C1CE7">
            <w:pPr>
              <w:pStyle w:val="ListParagraph"/>
            </w:pPr>
            <w:r w:rsidRPr="004C1CE7">
              <w:t>Reduces reliance on single tactics to control vectors</w:t>
            </w:r>
          </w:p>
          <w:p w14:paraId="40DF2E08" w14:textId="416E387F" w:rsidR="004C1CE7" w:rsidRPr="004C1CE7" w:rsidRDefault="004C1CE7" w:rsidP="004C1CE7">
            <w:pPr>
              <w:pStyle w:val="ListParagraph"/>
            </w:pPr>
            <w:r w:rsidRPr="004C1CE7">
              <w:t>Cost-effective by reducing unnecessary use of chemicals and lowering the disease burden on hosts</w:t>
            </w:r>
          </w:p>
          <w:p w14:paraId="4CF5CB83" w14:textId="3C7A4165" w:rsidR="004C1CE7" w:rsidRPr="004C1CE7" w:rsidRDefault="004C1CE7" w:rsidP="004C1CE7">
            <w:pPr>
              <w:pStyle w:val="ListParagraph"/>
            </w:pPr>
            <w:r w:rsidRPr="004C1CE7">
              <w:t>Targeted control – minimise impact on non-target species</w:t>
            </w:r>
            <w:r w:rsidR="00A5139E">
              <w:t xml:space="preserve"> (e.g., beneficial insects)</w:t>
            </w:r>
          </w:p>
          <w:p w14:paraId="0C8D3BEE" w14:textId="392B90B1" w:rsidR="004C1CE7" w:rsidRPr="004C1CE7" w:rsidRDefault="004C1CE7" w:rsidP="004C1CE7">
            <w:pPr>
              <w:pStyle w:val="ListParagraph"/>
            </w:pPr>
            <w:r w:rsidRPr="004C1CE7">
              <w:t>Reduces reliance on chemicals (</w:t>
            </w:r>
            <w:r w:rsidR="00087153">
              <w:t xml:space="preserve">should be the </w:t>
            </w:r>
            <w:r w:rsidRPr="004C1CE7">
              <w:t>last resort</w:t>
            </w:r>
            <w:r w:rsidR="00087153">
              <w:t xml:space="preserve"> option</w:t>
            </w:r>
            <w:r w:rsidRPr="004C1CE7">
              <w:t>)</w:t>
            </w:r>
          </w:p>
          <w:p w14:paraId="2140DD0C" w14:textId="575A9756" w:rsidR="004C1CE7" w:rsidRPr="004C1CE7" w:rsidRDefault="004C1CE7" w:rsidP="004C1CE7">
            <w:pPr>
              <w:pStyle w:val="ListParagraph"/>
            </w:pPr>
            <w:r w:rsidRPr="004C1CE7">
              <w:t>Minimises or slows resistance to chemicals</w:t>
            </w:r>
          </w:p>
          <w:p w14:paraId="506CE90E" w14:textId="496CB18E" w:rsidR="004C1CE7" w:rsidRPr="004C1CE7" w:rsidRDefault="004C1CE7" w:rsidP="004C1CE7">
            <w:pPr>
              <w:pStyle w:val="ListParagraph"/>
            </w:pPr>
            <w:r w:rsidRPr="004C1CE7">
              <w:t>Reduces potential residues in the environment and livestock</w:t>
            </w:r>
          </w:p>
          <w:p w14:paraId="7D3593CD" w14:textId="69E48354" w:rsidR="004C1CE7" w:rsidRPr="004C1CE7" w:rsidRDefault="004C1CE7" w:rsidP="004C1CE7">
            <w:pPr>
              <w:pStyle w:val="ListParagraph"/>
            </w:pPr>
            <w:r w:rsidRPr="004C1CE7">
              <w:t>Flexible and adaptable to changing environments and pests</w:t>
            </w:r>
          </w:p>
          <w:p w14:paraId="7FC50F0A" w14:textId="39DA3611" w:rsidR="004C1CE7" w:rsidRDefault="004C1CE7" w:rsidP="004C1CE7">
            <w:pPr>
              <w:pStyle w:val="ListParagraph"/>
            </w:pPr>
            <w:r w:rsidRPr="004C1CE7">
              <w:t>Greater social acceptance</w:t>
            </w:r>
            <w:r>
              <w:t xml:space="preserve"> of methods</w:t>
            </w:r>
            <w:r w:rsidR="00651BEF">
              <w:t>.</w:t>
            </w:r>
          </w:p>
          <w:p w14:paraId="45DEFFF3" w14:textId="77777777" w:rsidR="004C1CE7" w:rsidRPr="004C1CE7" w:rsidRDefault="004C1CE7" w:rsidP="004C1CE7">
            <w:pPr>
              <w:rPr>
                <w:b/>
                <w:bCs/>
              </w:rPr>
            </w:pPr>
            <w:r w:rsidRPr="004C1CE7">
              <w:rPr>
                <w:b/>
                <w:bCs/>
              </w:rPr>
              <w:t>Limitations of IPM</w:t>
            </w:r>
          </w:p>
          <w:p w14:paraId="170DD6EF" w14:textId="0F08AF70" w:rsidR="004C1CE7" w:rsidRPr="004C1CE7" w:rsidRDefault="004C1CE7" w:rsidP="004C1CE7">
            <w:pPr>
              <w:pStyle w:val="ListParagraph"/>
            </w:pPr>
            <w:r>
              <w:t xml:space="preserve">Time intensive </w:t>
            </w:r>
            <w:r w:rsidR="000C7383">
              <w:t>and long-term</w:t>
            </w:r>
          </w:p>
          <w:p w14:paraId="08FB5782" w14:textId="015934C5" w:rsidR="004C1CE7" w:rsidRPr="004C1CE7" w:rsidRDefault="004C1CE7" w:rsidP="004C1CE7">
            <w:pPr>
              <w:pStyle w:val="ListParagraph"/>
            </w:pPr>
            <w:r w:rsidRPr="004C1CE7">
              <w:t xml:space="preserve">Technical knowledge required of biology and transmission methods </w:t>
            </w:r>
            <w:r w:rsidR="000C7383">
              <w:t>(</w:t>
            </w:r>
            <w:r w:rsidRPr="004C1CE7">
              <w:t>evidence may not be available or robust</w:t>
            </w:r>
            <w:r w:rsidR="000C7383">
              <w:t>)</w:t>
            </w:r>
          </w:p>
          <w:p w14:paraId="2D58D10C" w14:textId="564A0A75" w:rsidR="004C1CE7" w:rsidRPr="004C1CE7" w:rsidRDefault="004C1CE7" w:rsidP="004C1CE7">
            <w:pPr>
              <w:pStyle w:val="ListParagraph"/>
            </w:pPr>
            <w:r w:rsidRPr="004C1CE7">
              <w:t xml:space="preserve">Separate plan </w:t>
            </w:r>
            <w:r w:rsidR="00BA5BB8">
              <w:t xml:space="preserve">required </w:t>
            </w:r>
            <w:r w:rsidRPr="004C1CE7">
              <w:t>for each pest, farm or location</w:t>
            </w:r>
          </w:p>
          <w:p w14:paraId="35B5587D" w14:textId="4CC426FD" w:rsidR="004C1CE7" w:rsidRPr="004C1CE7" w:rsidRDefault="004C1CE7" w:rsidP="000C7383">
            <w:pPr>
              <w:pStyle w:val="ListParagraph"/>
            </w:pPr>
            <w:r w:rsidRPr="004C1CE7">
              <w:t xml:space="preserve">Close monitoring is required </w:t>
            </w:r>
          </w:p>
          <w:p w14:paraId="18F8E53E" w14:textId="77777777" w:rsidR="00C2302B" w:rsidRDefault="00BA5BB8" w:rsidP="00C2302B">
            <w:pPr>
              <w:pStyle w:val="ListParagraph"/>
            </w:pPr>
            <w:r>
              <w:t>Some</w:t>
            </w:r>
            <w:r w:rsidR="004C1CE7" w:rsidRPr="004C1CE7">
              <w:t xml:space="preserve"> non-chemical methods may not be available for specific pests</w:t>
            </w:r>
            <w:r>
              <w:t xml:space="preserve"> e.g., SIT </w:t>
            </w:r>
          </w:p>
          <w:p w14:paraId="6C88ACB0" w14:textId="1C188CF5" w:rsidR="004C1CE7" w:rsidRDefault="004C1CE7" w:rsidP="00C2302B">
            <w:pPr>
              <w:pStyle w:val="ListParagraph"/>
            </w:pPr>
            <w:r w:rsidRPr="004C1CE7">
              <w:t>Risk of being ineffective if poorly</w:t>
            </w:r>
            <w:r>
              <w:t xml:space="preserve"> planned or monitored</w:t>
            </w:r>
          </w:p>
          <w:p w14:paraId="590AD8D0" w14:textId="48DBBF12" w:rsidR="00C2302B" w:rsidRPr="00F942F1" w:rsidRDefault="000C7383" w:rsidP="00C2302B">
            <w:pPr>
              <w:pStyle w:val="ListParagraph"/>
            </w:pPr>
            <w:r>
              <w:t>Potentially costly</w:t>
            </w:r>
            <w:r w:rsidR="00651BEF">
              <w:t>.</w:t>
            </w:r>
          </w:p>
        </w:tc>
      </w:tr>
    </w:tbl>
    <w:p w14:paraId="754C3106" w14:textId="77777777" w:rsidR="001C5987" w:rsidRDefault="001C5987" w:rsidP="001C5987"/>
    <w:p w14:paraId="60668879" w14:textId="6F523BB3" w:rsidR="005323B0" w:rsidRPr="00196FC9" w:rsidRDefault="005323B0" w:rsidP="001C5987">
      <w:pPr>
        <w:pStyle w:val="Heading2"/>
      </w:pPr>
      <w:bookmarkStart w:id="83" w:name="_Toc195777910"/>
      <w:r>
        <w:lastRenderedPageBreak/>
        <w:t xml:space="preserve">General </w:t>
      </w:r>
      <w:r w:rsidRPr="001C5987">
        <w:t>measures</w:t>
      </w:r>
      <w:r>
        <w:t xml:space="preserve"> used </w:t>
      </w:r>
      <w:r w:rsidR="004F7E9D">
        <w:t>for</w:t>
      </w:r>
      <w:r>
        <w:t xml:space="preserve"> vector</w:t>
      </w:r>
      <w:r w:rsidR="004F7E9D">
        <w:t xml:space="preserve"> control</w:t>
      </w:r>
      <w:bookmarkEnd w:id="83"/>
    </w:p>
    <w:p w14:paraId="4DB29378" w14:textId="2360746E" w:rsidR="00EF46FE" w:rsidRDefault="00E80401" w:rsidP="00033972">
      <w:r>
        <w:t>Vector c</w:t>
      </w:r>
      <w:r w:rsidR="00061A37">
        <w:t>ontrol measures empl</w:t>
      </w:r>
      <w:r w:rsidR="005323B0">
        <w:t xml:space="preserve">oy strategies that either kill (e.g. larvicides, adulticides, predator species), eliminate suitable habitats (e.g. habitat modification) </w:t>
      </w:r>
      <w:r w:rsidR="00853A69">
        <w:t xml:space="preserve">or </w:t>
      </w:r>
      <w:r w:rsidR="005323B0">
        <w:t>reduce vector contact with the host (e.g.</w:t>
      </w:r>
      <w:r w:rsidR="008A43D3">
        <w:t xml:space="preserve"> </w:t>
      </w:r>
      <w:r w:rsidR="005323B0">
        <w:t xml:space="preserve">repellents, barriers) </w:t>
      </w:r>
      <w:r w:rsidR="005323B0">
        <w:fldChar w:fldCharType="begin"/>
      </w:r>
      <w:r w:rsidR="006B0536">
        <w:instrText xml:space="preserve"> ADDIN ZOTERO_ITEM CSL_CITATION {"citationID":"lhCzTQxa","properties":{"formattedCitation":"(Wilson et al. 2020)","plainCitation":"(Wilson et al. 2020)","noteIndex":0},"citationItems":[{"id":7812,"uris":["http://zotero.org/groups/4707929/items/X4VLZ5H5"],"itemData":{"id":7812,"type":"article-journal","abstract":"Vector-borne diseases (VBDs) such as malaria, dengue, and leishmaniasis exert a huge burden of morbidity and mortality worldwide, particularly affecting the poorest of the poor. The principal method by which these diseases are controlled is through vector control, which has a long and distinguished history. Vector control, to a greater extent than drugs or vaccines, has been responsible for shrinking the map of many VBDs. Here, we describe the history of vector control programmes worldwide from the late 1800s to date. Pre 1940, vector control relied on a thorough understanding of vector ecology and epidemiology, and implementation of environmental management tailored to the ecology and behaviour of local vector species. This complex understanding was replaced by a simplified dependency on a handful of insecticide-based tools, particularly for malaria control, without an adequate understanding of entomology and epidemiology and without proper monitoring and evaluation. With the rising threat from insecticide-resistant vectors, global environmental change, and the need to incorporate more vector control interventions to eliminate these diseases, we advocate for continued investment in evidence-based vector control. There is a need to return to vector control approaches based on a thorough knowledge of the determinants of pathogen transmission, which utilise a range of insecticide and non–insecticide-based approaches in a locally tailored manner for more effective and sustainable vector control.","container-title":"PLOS Neglected Tropical Diseases","DOI":"10.1371/journal.pntd.0007831","ISSN":"1935-2735","issue":"1","journalAbbreviation":"PLOS Neglected Tropical Diseases","language":"en","note":"publisher: Public Library of Science","page":"e0007831","source":"PLoS Journals","title":"The importance of vector control for the control and elimination of vector-borne diseases","volume":"14","author":[{"family":"Wilson","given":"Anne L."},{"family":"Courtenay","given":"Orin"},{"family":"Kelly-Hope","given":"Louise A."},{"family":"Scott","given":"Thomas W."},{"family":"Takken","given":"Willem"},{"family":"Torr","given":"Steve J."},{"family":"Lindsay","given":"Steve W."}],"issued":{"date-parts":[["2020",1,16]]}}}],"schema":"https://github.com/citation-style-language/schema/raw/master/csl-citation.json"} </w:instrText>
      </w:r>
      <w:r w:rsidR="005323B0">
        <w:fldChar w:fldCharType="separate"/>
      </w:r>
      <w:r w:rsidR="005323B0">
        <w:rPr>
          <w:noProof/>
        </w:rPr>
        <w:t>(Wilson et al. 2020)</w:t>
      </w:r>
      <w:r w:rsidR="005323B0">
        <w:fldChar w:fldCharType="end"/>
      </w:r>
      <w:r w:rsidR="003C6A5E">
        <w:t xml:space="preserve">. </w:t>
      </w:r>
      <w:r>
        <w:t xml:space="preserve">When implementing measures to control vectors, methods that present the least risk to the environment and human health should be prioritised. </w:t>
      </w:r>
      <w:r w:rsidR="005323B0">
        <w:t xml:space="preserve">The effectiveness of a </w:t>
      </w:r>
      <w:r>
        <w:t xml:space="preserve">control </w:t>
      </w:r>
      <w:r w:rsidR="005323B0">
        <w:t>method</w:t>
      </w:r>
      <w:r>
        <w:t xml:space="preserve"> </w:t>
      </w:r>
      <w:r w:rsidR="005323B0">
        <w:t>depend</w:t>
      </w:r>
      <w:r>
        <w:t>s</w:t>
      </w:r>
      <w:r w:rsidR="005323B0">
        <w:t xml:space="preserve"> on factors such as the species, their transmission competency, breeding habitat and susceptibility to insecticides </w:t>
      </w:r>
      <w:r w:rsidR="005323B0">
        <w:fldChar w:fldCharType="begin"/>
      </w:r>
      <w:r w:rsidR="006B0536">
        <w:instrText xml:space="preserve"> ADDIN ZOTERO_ITEM CSL_CITATION {"citationID":"L8izdTU0","properties":{"formattedCitation":"(Global Vector Hub 2024)","plainCitation":"(Global Vector Hub 2024)","noteIndex":0},"citationItems":[{"id":7811,"uris":["http://zotero.org/groups/4707929/items/YPMFC8E7"],"itemData":{"id":7811,"type":"webpage","title":"Vector Control Decision Making","URL":"https://globalvectorhub.tghn.org/vector-control/guidelines/vector-control-decision-making/","author":[{"family":"Global Vector Hub","given":""}],"accessed":{"date-parts":[["2024",2,21]]},"issued":{"date-parts":[["2024"]]}}}],"schema":"https://github.com/citation-style-language/schema/raw/master/csl-citation.json"} </w:instrText>
      </w:r>
      <w:r w:rsidR="005323B0">
        <w:fldChar w:fldCharType="separate"/>
      </w:r>
      <w:r w:rsidR="005323B0">
        <w:rPr>
          <w:noProof/>
        </w:rPr>
        <w:t>(Global Vector Hub 2024)</w:t>
      </w:r>
      <w:r w:rsidR="005323B0">
        <w:fldChar w:fldCharType="end"/>
      </w:r>
      <w:r w:rsidR="005323B0">
        <w:t>.</w:t>
      </w:r>
      <w:r>
        <w:t xml:space="preserve"> </w:t>
      </w:r>
      <w:r w:rsidR="005323B0">
        <w:t xml:space="preserve">Increased resistance to insecticides and their potentially hazardous impact on the ecosystem strengthens the need for effective non-chemical control strategies for LSD vectors </w:t>
      </w:r>
      <w:r w:rsidR="005323B0">
        <w:fldChar w:fldCharType="begin"/>
      </w:r>
      <w:r w:rsidR="006B0536">
        <w:instrText xml:space="preserve"> ADDIN ZOTERO_ITEM CSL_CITATION {"citationID":"IbVNop6U","properties":{"formattedCitation":"(Sprygin et al. 2019a)","plainCitation":"(Sprygin et al. 2019a)","dontUpdate":true,"noteIndex":0},"citationItems":[{"id":"MssAEy0D/wc27Z5jD","uris":["http://zotero.org/groups/4707929/items/TDZZ7UQ4"],"itemData":{"id":6780,"type":"article-journal","archive_location":"WOS:000479024800005","container-title":"Virus Research","DOI":"10.1016/j.virusres.2019.05.015","ISSN":"0168-1702","journalAbbreviation":"Virus Res","page":"197637","title":"Transmission of lumpy skin disease virus: A short review","volume":"269","author":[{"family":"Sprygin","given":""},{"family":"Pestova","given":"Y"},{"family":"Wallace","given":"DB"},{"family":"Tuppurainen","given":"E"},{"family":"Kononov","given":"AV"}],"issued":{"date-parts":[["2019"]]}}}],"schema":"https://github.com/citation-style-language/schema/raw/master/csl-citation.json"} </w:instrText>
      </w:r>
      <w:r w:rsidR="005323B0">
        <w:fldChar w:fldCharType="separate"/>
      </w:r>
      <w:r w:rsidR="005323B0">
        <w:rPr>
          <w:noProof/>
        </w:rPr>
        <w:t>(Sprygin et al. 2019)</w:t>
      </w:r>
      <w:r w:rsidR="005323B0">
        <w:fldChar w:fldCharType="end"/>
      </w:r>
      <w:r w:rsidR="005323B0">
        <w:t xml:space="preserve">. </w:t>
      </w:r>
      <w:r w:rsidR="00F65C4A">
        <w:t>C</w:t>
      </w:r>
      <w:r w:rsidR="005323B0">
        <w:t xml:space="preserve">ombining several methods </w:t>
      </w:r>
      <w:r w:rsidR="00FC6330">
        <w:t>has been found to be the most efficient method of controlling vector</w:t>
      </w:r>
      <w:r w:rsidR="00D305F4">
        <w:t xml:space="preserve"> populations</w:t>
      </w:r>
      <w:r w:rsidR="00FC6330">
        <w:t xml:space="preserve"> </w:t>
      </w:r>
      <w:r w:rsidR="005323B0">
        <w:fldChar w:fldCharType="begin"/>
      </w:r>
      <w:r w:rsidR="006B0536">
        <w:instrText xml:space="preserve"> ADDIN ZOTERO_ITEM CSL_CITATION {"citationID":"mpLyzb8V","properties":{"formattedCitation":"(Global Vector Hub 2024; Oliveira et al. 2018)","plainCitation":"(Global Vector Hub 2024; Oliveira et al. 2018)","noteIndex":0},"citationItems":[{"id":7811,"uris":["http://zotero.org/groups/4707929/items/YPMFC8E7"],"itemData":{"id":7811,"type":"webpage","title":"Vector Control Decision Making","URL":"https://globalvectorhub.tghn.org/vector-control/guidelines/vector-control-decision-making/","author":[{"family":"Global Vector Hub","given":""}],"accessed":{"date-parts":[["2024",2,21]]},"issued":{"date-parts":[["2024"]]}}},{"id":6627,"uris":["http://zotero.org/groups/4707929/items/ZEBGZKKC"],"itemData":{"id":6627,"type":"article-journal","container-title":"Preventive Veterinary Medicine","DOI":"10.1016/j.prevetmed.2018.09.020","ISSN":"01675877","journalAbbreviation":"Prev Vet Med","language":"en","page":"1-9","source":"DOI.org (Crossref)","title":"A quantitative risk assessment (QRA) of the risk of introduction of the Japanese encephalitis virus (JEV) in the United States via infected mosquitoes transported in aircraft and cargo ships","volume":"160","author":[{"family":"Oliveira","given":"Ana R.S."},{"family":"Piaggio","given":"José"},{"family":"Cohnstaedt","given":"Lee W."},{"family":"McVey","given":"D. Scott"},{"family":"Cernicchiaro","given":"Natalia"}],"issued":{"date-parts":[["2018",11]]}}}],"schema":"https://github.com/citation-style-language/schema/raw/master/csl-citation.json"} </w:instrText>
      </w:r>
      <w:r w:rsidR="005323B0">
        <w:fldChar w:fldCharType="separate"/>
      </w:r>
      <w:r w:rsidR="00FC6330">
        <w:rPr>
          <w:noProof/>
        </w:rPr>
        <w:t>(Global Vector Hub 2024; Oliveira et al. 2018)</w:t>
      </w:r>
      <w:r w:rsidR="005323B0">
        <w:fldChar w:fldCharType="end"/>
      </w:r>
      <w:r w:rsidR="005323B0">
        <w:t>.</w:t>
      </w:r>
    </w:p>
    <w:p w14:paraId="55D61A3F" w14:textId="4CAEA5B0" w:rsidR="00E828EF" w:rsidRDefault="00E828EF" w:rsidP="00BF2C20">
      <w:pPr>
        <w:pStyle w:val="Heading2"/>
        <w:ind w:left="567"/>
      </w:pPr>
      <w:bookmarkStart w:id="84" w:name="_Toc195777911"/>
      <w:r>
        <w:t>Environmental controls</w:t>
      </w:r>
      <w:bookmarkEnd w:id="84"/>
    </w:p>
    <w:p w14:paraId="7CB332B3" w14:textId="263F313E" w:rsidR="00D305F4" w:rsidRDefault="004740C8" w:rsidP="00F27FCE">
      <w:r>
        <w:t>V</w:t>
      </w:r>
      <w:r w:rsidR="00F27FCE">
        <w:t>ector control using environmental</w:t>
      </w:r>
      <w:r w:rsidR="000C7383">
        <w:t xml:space="preserve"> (or cultural)</w:t>
      </w:r>
      <w:r w:rsidR="00F27FCE">
        <w:t xml:space="preserve"> tools should be tailored to the biology and seasonality of the target insects, considering factors such as habitat, vector density and host activities. Environmental controls typically involve landscape modification and behaviour manipulation</w:t>
      </w:r>
      <w:r w:rsidR="00DD16CB">
        <w:t xml:space="preserve">. </w:t>
      </w:r>
      <w:r w:rsidR="00F27FCE">
        <w:t>Landscape modifications aim to eliminate breeding grounds for vectors, while behavioural manipulation targets humans, animals</w:t>
      </w:r>
      <w:r w:rsidR="00C53065">
        <w:t xml:space="preserve"> </w:t>
      </w:r>
      <w:r w:rsidR="00F27FCE">
        <w:t xml:space="preserve">or the vectors themselves. </w:t>
      </w:r>
      <w:r w:rsidR="00D305F4">
        <w:fldChar w:fldCharType="begin"/>
      </w:r>
      <w:r w:rsidR="00D305F4">
        <w:instrText xml:space="preserve"> REF _Ref160995206 \h </w:instrText>
      </w:r>
      <w:r w:rsidR="00D305F4">
        <w:fldChar w:fldCharType="separate"/>
      </w:r>
      <w:r w:rsidR="00DA0DC6">
        <w:t xml:space="preserve">Table </w:t>
      </w:r>
      <w:r w:rsidR="00DA0DC6">
        <w:rPr>
          <w:noProof/>
        </w:rPr>
        <w:t>4</w:t>
      </w:r>
      <w:r w:rsidR="00D305F4">
        <w:fldChar w:fldCharType="end"/>
      </w:r>
      <w:r w:rsidR="00D305F4">
        <w:t xml:space="preserve"> summarises environmental control measures suitable for the main vector types implicated in LSD transmission</w:t>
      </w:r>
      <w:r w:rsidR="00F27FCE">
        <w:t>.</w:t>
      </w:r>
    </w:p>
    <w:p w14:paraId="1A9FB2E5" w14:textId="4A62C6A8" w:rsidR="00092D2E" w:rsidRDefault="00D305F4" w:rsidP="00D305F4">
      <w:pPr>
        <w:pStyle w:val="Caption"/>
      </w:pPr>
      <w:bookmarkStart w:id="85" w:name="Table_4"/>
      <w:bookmarkStart w:id="86" w:name="_Ref160995206"/>
      <w:bookmarkStart w:id="87" w:name="_Toc195772702"/>
      <w:bookmarkEnd w:id="85"/>
      <w:r>
        <w:t xml:space="preserve">Table </w:t>
      </w:r>
      <w:r>
        <w:fldChar w:fldCharType="begin"/>
      </w:r>
      <w:r>
        <w:instrText>SEQ Table \* ARABIC</w:instrText>
      </w:r>
      <w:r>
        <w:fldChar w:fldCharType="separate"/>
      </w:r>
      <w:r w:rsidR="003320E2">
        <w:rPr>
          <w:noProof/>
        </w:rPr>
        <w:t>4</w:t>
      </w:r>
      <w:r>
        <w:fldChar w:fldCharType="end"/>
      </w:r>
      <w:bookmarkEnd w:id="86"/>
      <w:r>
        <w:t>. A summary of environmental control measures suitable for flies, mosquitoes, midges and ticks.</w:t>
      </w:r>
      <w:bookmarkEnd w:id="87"/>
    </w:p>
    <w:tbl>
      <w:tblPr>
        <w:tblStyle w:val="TableGrid"/>
        <w:tblW w:w="10065" w:type="dxa"/>
        <w:tblInd w:w="-714" w:type="dxa"/>
        <w:tblBorders>
          <w:left w:val="none" w:sz="0" w:space="0" w:color="auto"/>
          <w:right w:val="none" w:sz="0" w:space="0" w:color="auto"/>
          <w:insideV w:val="none" w:sz="0" w:space="0" w:color="auto"/>
        </w:tblBorders>
        <w:tblLook w:val="04A0" w:firstRow="1" w:lastRow="0" w:firstColumn="1" w:lastColumn="0" w:noHBand="0" w:noVBand="1"/>
      </w:tblPr>
      <w:tblGrid>
        <w:gridCol w:w="2486"/>
        <w:gridCol w:w="2066"/>
        <w:gridCol w:w="1113"/>
        <w:gridCol w:w="898"/>
        <w:gridCol w:w="950"/>
        <w:gridCol w:w="851"/>
        <w:gridCol w:w="850"/>
        <w:gridCol w:w="851"/>
      </w:tblGrid>
      <w:tr w:rsidR="008312E3" w:rsidRPr="00FA4D29" w14:paraId="4686A84A" w14:textId="77777777" w:rsidTr="00C6782C">
        <w:trPr>
          <w:cantSplit/>
          <w:trHeight w:val="1281"/>
        </w:trPr>
        <w:tc>
          <w:tcPr>
            <w:tcW w:w="2486" w:type="dxa"/>
          </w:tcPr>
          <w:p w14:paraId="77DE036B" w14:textId="77777777" w:rsidR="008312E3" w:rsidRPr="00251C2E" w:rsidRDefault="008312E3" w:rsidP="00615C13">
            <w:pPr>
              <w:rPr>
                <w:b/>
                <w:bCs/>
                <w:sz w:val="20"/>
                <w:szCs w:val="20"/>
              </w:rPr>
            </w:pPr>
            <w:r w:rsidRPr="00251C2E">
              <w:rPr>
                <w:b/>
                <w:bCs/>
                <w:sz w:val="20"/>
                <w:szCs w:val="20"/>
              </w:rPr>
              <w:t>Environmental control method</w:t>
            </w:r>
          </w:p>
        </w:tc>
        <w:tc>
          <w:tcPr>
            <w:tcW w:w="2066" w:type="dxa"/>
          </w:tcPr>
          <w:p w14:paraId="1B360FD1" w14:textId="77777777" w:rsidR="008312E3" w:rsidRPr="00251C2E" w:rsidRDefault="008312E3" w:rsidP="00615C13">
            <w:pPr>
              <w:rPr>
                <w:b/>
                <w:bCs/>
                <w:sz w:val="20"/>
                <w:szCs w:val="20"/>
              </w:rPr>
            </w:pPr>
            <w:r w:rsidRPr="00251C2E">
              <w:rPr>
                <w:b/>
                <w:bCs/>
                <w:sz w:val="20"/>
                <w:szCs w:val="20"/>
              </w:rPr>
              <w:t>Action</w:t>
            </w:r>
          </w:p>
        </w:tc>
        <w:tc>
          <w:tcPr>
            <w:tcW w:w="1113" w:type="dxa"/>
          </w:tcPr>
          <w:p w14:paraId="040986CB" w14:textId="6406E3F3" w:rsidR="008312E3" w:rsidRPr="00251C2E" w:rsidRDefault="008312E3" w:rsidP="00615C13">
            <w:pPr>
              <w:rPr>
                <w:b/>
                <w:bCs/>
                <w:sz w:val="20"/>
                <w:szCs w:val="20"/>
              </w:rPr>
            </w:pPr>
            <w:r w:rsidRPr="25E7A772">
              <w:rPr>
                <w:b/>
                <w:bCs/>
                <w:sz w:val="20"/>
                <w:szCs w:val="20"/>
              </w:rPr>
              <w:t>Life stage targeted</w:t>
            </w:r>
          </w:p>
        </w:tc>
        <w:tc>
          <w:tcPr>
            <w:tcW w:w="898" w:type="dxa"/>
            <w:textDirection w:val="btLr"/>
          </w:tcPr>
          <w:p w14:paraId="7C84C042" w14:textId="20A7C234" w:rsidR="008312E3" w:rsidRPr="00251C2E" w:rsidRDefault="008312E3" w:rsidP="0076633B">
            <w:pPr>
              <w:ind w:left="113" w:right="113"/>
              <w:rPr>
                <w:b/>
                <w:bCs/>
                <w:sz w:val="20"/>
                <w:szCs w:val="20"/>
              </w:rPr>
            </w:pPr>
            <w:r w:rsidRPr="25E7A772">
              <w:rPr>
                <w:b/>
                <w:bCs/>
                <w:sz w:val="20"/>
                <w:szCs w:val="20"/>
              </w:rPr>
              <w:t>Muscids</w:t>
            </w:r>
          </w:p>
        </w:tc>
        <w:tc>
          <w:tcPr>
            <w:tcW w:w="950" w:type="dxa"/>
            <w:textDirection w:val="btLr"/>
          </w:tcPr>
          <w:p w14:paraId="4F4D3491" w14:textId="51D6ACA8" w:rsidR="008312E3" w:rsidRPr="00251C2E" w:rsidRDefault="008312E3" w:rsidP="0076633B">
            <w:pPr>
              <w:ind w:left="113" w:right="113"/>
              <w:rPr>
                <w:b/>
                <w:bCs/>
                <w:sz w:val="20"/>
                <w:szCs w:val="20"/>
              </w:rPr>
            </w:pPr>
            <w:r>
              <w:rPr>
                <w:b/>
                <w:bCs/>
                <w:sz w:val="20"/>
                <w:szCs w:val="20"/>
              </w:rPr>
              <w:t>Tabanids</w:t>
            </w:r>
          </w:p>
        </w:tc>
        <w:tc>
          <w:tcPr>
            <w:tcW w:w="851" w:type="dxa"/>
            <w:textDirection w:val="btLr"/>
          </w:tcPr>
          <w:p w14:paraId="0BD08BC1" w14:textId="2E7E983E" w:rsidR="008312E3" w:rsidRPr="00251C2E" w:rsidRDefault="008312E3" w:rsidP="0076633B">
            <w:pPr>
              <w:ind w:left="113" w:right="113"/>
              <w:rPr>
                <w:b/>
                <w:bCs/>
                <w:sz w:val="20"/>
                <w:szCs w:val="20"/>
              </w:rPr>
            </w:pPr>
            <w:r w:rsidRPr="00251C2E">
              <w:rPr>
                <w:b/>
                <w:bCs/>
                <w:sz w:val="20"/>
                <w:szCs w:val="20"/>
              </w:rPr>
              <w:t>Mosqu</w:t>
            </w:r>
            <w:r w:rsidR="0076633B">
              <w:rPr>
                <w:b/>
                <w:bCs/>
                <w:sz w:val="20"/>
                <w:szCs w:val="20"/>
              </w:rPr>
              <w:t>itoes</w:t>
            </w:r>
          </w:p>
        </w:tc>
        <w:tc>
          <w:tcPr>
            <w:tcW w:w="850" w:type="dxa"/>
            <w:textDirection w:val="btLr"/>
          </w:tcPr>
          <w:p w14:paraId="5A8E349E" w14:textId="77777777" w:rsidR="008312E3" w:rsidRPr="00251C2E" w:rsidRDefault="008312E3" w:rsidP="0076633B">
            <w:pPr>
              <w:ind w:left="113" w:right="113"/>
              <w:rPr>
                <w:b/>
                <w:bCs/>
                <w:sz w:val="20"/>
                <w:szCs w:val="20"/>
              </w:rPr>
            </w:pPr>
            <w:r w:rsidRPr="00251C2E">
              <w:rPr>
                <w:b/>
                <w:bCs/>
                <w:sz w:val="20"/>
                <w:szCs w:val="20"/>
              </w:rPr>
              <w:t>Midges</w:t>
            </w:r>
          </w:p>
        </w:tc>
        <w:tc>
          <w:tcPr>
            <w:tcW w:w="851" w:type="dxa"/>
            <w:textDirection w:val="btLr"/>
          </w:tcPr>
          <w:p w14:paraId="1C857282" w14:textId="77777777" w:rsidR="008312E3" w:rsidRPr="00251C2E" w:rsidRDefault="008312E3" w:rsidP="0076633B">
            <w:pPr>
              <w:ind w:left="113" w:right="113"/>
              <w:rPr>
                <w:b/>
                <w:bCs/>
                <w:sz w:val="20"/>
                <w:szCs w:val="20"/>
              </w:rPr>
            </w:pPr>
            <w:r w:rsidRPr="00251C2E">
              <w:rPr>
                <w:b/>
                <w:bCs/>
                <w:sz w:val="20"/>
                <w:szCs w:val="20"/>
              </w:rPr>
              <w:t>Ticks</w:t>
            </w:r>
          </w:p>
        </w:tc>
      </w:tr>
      <w:tr w:rsidR="008312E3" w:rsidRPr="00FA4D29" w14:paraId="55D3E773" w14:textId="77777777" w:rsidTr="00C6782C">
        <w:tc>
          <w:tcPr>
            <w:tcW w:w="2486" w:type="dxa"/>
          </w:tcPr>
          <w:p w14:paraId="36F2E82A" w14:textId="73ED5B3A" w:rsidR="008312E3" w:rsidRPr="00FA4D29" w:rsidRDefault="008312E3" w:rsidP="008312E3">
            <w:pPr>
              <w:rPr>
                <w:sz w:val="20"/>
                <w:szCs w:val="20"/>
              </w:rPr>
            </w:pPr>
            <w:r w:rsidRPr="00FA4D29">
              <w:rPr>
                <w:sz w:val="20"/>
                <w:szCs w:val="20"/>
              </w:rPr>
              <w:t xml:space="preserve">Sanitation measures e.g. </w:t>
            </w:r>
            <w:r>
              <w:rPr>
                <w:sz w:val="20"/>
                <w:szCs w:val="20"/>
              </w:rPr>
              <w:t>removing manure, decaying vegetation, stagnant water, spoiled feed.</w:t>
            </w:r>
          </w:p>
        </w:tc>
        <w:tc>
          <w:tcPr>
            <w:tcW w:w="2066" w:type="dxa"/>
          </w:tcPr>
          <w:p w14:paraId="5878014A" w14:textId="7A204993" w:rsidR="008312E3" w:rsidRPr="00FA4D29" w:rsidRDefault="008312E3" w:rsidP="008312E3">
            <w:pPr>
              <w:pStyle w:val="ListNumber"/>
              <w:numPr>
                <w:ilvl w:val="0"/>
                <w:numId w:val="0"/>
              </w:numPr>
              <w:rPr>
                <w:sz w:val="20"/>
                <w:szCs w:val="20"/>
              </w:rPr>
            </w:pPr>
            <w:r w:rsidRPr="00FA4D29">
              <w:rPr>
                <w:sz w:val="20"/>
                <w:szCs w:val="20"/>
              </w:rPr>
              <w:t>Habitat reduction</w:t>
            </w:r>
            <w:r>
              <w:rPr>
                <w:sz w:val="20"/>
                <w:szCs w:val="20"/>
              </w:rPr>
              <w:t xml:space="preserve">; </w:t>
            </w:r>
            <w:r w:rsidRPr="00FA4D29">
              <w:rPr>
                <w:sz w:val="20"/>
                <w:szCs w:val="20"/>
              </w:rPr>
              <w:t>Reduce vector population</w:t>
            </w:r>
          </w:p>
        </w:tc>
        <w:tc>
          <w:tcPr>
            <w:tcW w:w="1113" w:type="dxa"/>
          </w:tcPr>
          <w:p w14:paraId="0ED66268" w14:textId="77777777" w:rsidR="008312E3" w:rsidRPr="00FA4D29" w:rsidRDefault="008312E3" w:rsidP="008312E3">
            <w:pPr>
              <w:rPr>
                <w:sz w:val="20"/>
                <w:szCs w:val="20"/>
              </w:rPr>
            </w:pPr>
            <w:r w:rsidRPr="00FA4D29">
              <w:rPr>
                <w:sz w:val="20"/>
                <w:szCs w:val="20"/>
              </w:rPr>
              <w:t xml:space="preserve">Eggs, </w:t>
            </w:r>
            <w:r>
              <w:t>L</w:t>
            </w:r>
            <w:r w:rsidRPr="00FA4D29">
              <w:rPr>
                <w:sz w:val="20"/>
                <w:szCs w:val="20"/>
              </w:rPr>
              <w:t>arvae</w:t>
            </w:r>
          </w:p>
        </w:tc>
        <w:tc>
          <w:tcPr>
            <w:tcW w:w="898" w:type="dxa"/>
            <w:vAlign w:val="center"/>
          </w:tcPr>
          <w:p w14:paraId="5189E02F" w14:textId="6041E95D" w:rsidR="008312E3" w:rsidRPr="003C6A5E" w:rsidRDefault="008312E3" w:rsidP="008312E3">
            <w:pPr>
              <w:jc w:val="center"/>
              <w:rPr>
                <w:sz w:val="28"/>
                <w:szCs w:val="28"/>
              </w:rPr>
            </w:pPr>
            <w:r w:rsidRPr="003C6A5E">
              <w:rPr>
                <w:rFonts w:ascii="Wingdings 2" w:hAnsi="Wingdings 2"/>
                <w:sz w:val="28"/>
                <w:szCs w:val="28"/>
              </w:rPr>
              <w:t>P</w:t>
            </w:r>
          </w:p>
        </w:tc>
        <w:tc>
          <w:tcPr>
            <w:tcW w:w="950" w:type="dxa"/>
            <w:vAlign w:val="center"/>
          </w:tcPr>
          <w:p w14:paraId="2A0B9636" w14:textId="73F1490E" w:rsidR="008312E3" w:rsidRPr="008312E3" w:rsidRDefault="0076633B" w:rsidP="008312E3">
            <w:pPr>
              <w:jc w:val="center"/>
              <w:rPr>
                <w:rFonts w:ascii="Wingdings 2" w:hAnsi="Wingdings 2"/>
                <w:sz w:val="28"/>
                <w:szCs w:val="28"/>
              </w:rPr>
            </w:pPr>
            <w:r w:rsidRPr="003C6A5E">
              <w:rPr>
                <w:rFonts w:ascii="Wingdings 2" w:hAnsi="Wingdings 2"/>
                <w:sz w:val="28"/>
                <w:szCs w:val="28"/>
              </w:rPr>
              <w:t>P</w:t>
            </w:r>
          </w:p>
        </w:tc>
        <w:tc>
          <w:tcPr>
            <w:tcW w:w="851" w:type="dxa"/>
            <w:vAlign w:val="center"/>
          </w:tcPr>
          <w:p w14:paraId="316A51F4" w14:textId="5FE68866" w:rsidR="008312E3" w:rsidRPr="003C6A5E" w:rsidRDefault="008312E3" w:rsidP="008312E3">
            <w:pPr>
              <w:jc w:val="center"/>
              <w:rPr>
                <w:sz w:val="28"/>
                <w:szCs w:val="28"/>
              </w:rPr>
            </w:pPr>
            <w:r w:rsidRPr="003C6A5E">
              <w:rPr>
                <w:rFonts w:ascii="Wingdings 2" w:hAnsi="Wingdings 2"/>
                <w:sz w:val="28"/>
                <w:szCs w:val="28"/>
              </w:rPr>
              <w:t>P</w:t>
            </w:r>
          </w:p>
        </w:tc>
        <w:tc>
          <w:tcPr>
            <w:tcW w:w="850" w:type="dxa"/>
            <w:vAlign w:val="center"/>
          </w:tcPr>
          <w:p w14:paraId="56D6C02D" w14:textId="1B4A3E00" w:rsidR="008312E3" w:rsidRPr="003C6A5E" w:rsidRDefault="008312E3" w:rsidP="008312E3">
            <w:pPr>
              <w:jc w:val="center"/>
              <w:rPr>
                <w:sz w:val="28"/>
                <w:szCs w:val="28"/>
              </w:rPr>
            </w:pPr>
            <w:r w:rsidRPr="003C6A5E">
              <w:rPr>
                <w:rFonts w:ascii="Wingdings 2" w:hAnsi="Wingdings 2"/>
                <w:sz w:val="28"/>
                <w:szCs w:val="28"/>
              </w:rPr>
              <w:t>P</w:t>
            </w:r>
          </w:p>
        </w:tc>
        <w:tc>
          <w:tcPr>
            <w:tcW w:w="851" w:type="dxa"/>
            <w:vAlign w:val="center"/>
          </w:tcPr>
          <w:p w14:paraId="07976394" w14:textId="782AA539" w:rsidR="008312E3" w:rsidRPr="003C6A5E" w:rsidRDefault="008312E3" w:rsidP="008312E3">
            <w:pPr>
              <w:jc w:val="center"/>
              <w:rPr>
                <w:sz w:val="28"/>
                <w:szCs w:val="28"/>
              </w:rPr>
            </w:pPr>
            <w:r w:rsidRPr="003C6A5E">
              <w:rPr>
                <w:rFonts w:ascii="Wingdings 2" w:hAnsi="Wingdings 2"/>
                <w:sz w:val="28"/>
                <w:szCs w:val="28"/>
              </w:rPr>
              <w:t>O</w:t>
            </w:r>
          </w:p>
        </w:tc>
      </w:tr>
      <w:tr w:rsidR="008312E3" w:rsidRPr="00FA4D29" w14:paraId="27F24C61" w14:textId="77777777" w:rsidTr="00C6782C">
        <w:tc>
          <w:tcPr>
            <w:tcW w:w="2486" w:type="dxa"/>
          </w:tcPr>
          <w:p w14:paraId="3D6319F1" w14:textId="73D1BDA6" w:rsidR="008312E3" w:rsidRPr="00FA4D29" w:rsidRDefault="008312E3" w:rsidP="008312E3">
            <w:pPr>
              <w:rPr>
                <w:sz w:val="20"/>
                <w:szCs w:val="20"/>
              </w:rPr>
            </w:pPr>
            <w:r w:rsidRPr="00FA4D29">
              <w:rPr>
                <w:sz w:val="20"/>
                <w:szCs w:val="20"/>
              </w:rPr>
              <w:t>Housing modification, e.g. screens, fans, nets</w:t>
            </w:r>
            <w:r>
              <w:rPr>
                <w:sz w:val="20"/>
                <w:szCs w:val="20"/>
              </w:rPr>
              <w:t>.</w:t>
            </w:r>
          </w:p>
        </w:tc>
        <w:tc>
          <w:tcPr>
            <w:tcW w:w="2066" w:type="dxa"/>
          </w:tcPr>
          <w:p w14:paraId="1DE7135C" w14:textId="77777777" w:rsidR="008312E3" w:rsidRPr="00FA4D29" w:rsidRDefault="008312E3" w:rsidP="008312E3">
            <w:pPr>
              <w:pStyle w:val="ListNumber"/>
              <w:numPr>
                <w:ilvl w:val="0"/>
                <w:numId w:val="0"/>
              </w:numPr>
              <w:rPr>
                <w:sz w:val="20"/>
                <w:szCs w:val="20"/>
              </w:rPr>
            </w:pPr>
            <w:r w:rsidRPr="00FA4D29">
              <w:rPr>
                <w:sz w:val="20"/>
                <w:szCs w:val="20"/>
              </w:rPr>
              <w:t>Reduce vector-host contact</w:t>
            </w:r>
          </w:p>
        </w:tc>
        <w:tc>
          <w:tcPr>
            <w:tcW w:w="1113" w:type="dxa"/>
          </w:tcPr>
          <w:p w14:paraId="44DE7DF9" w14:textId="77777777" w:rsidR="008312E3" w:rsidRPr="00FA4D29" w:rsidRDefault="008312E3" w:rsidP="008312E3">
            <w:pPr>
              <w:rPr>
                <w:sz w:val="20"/>
                <w:szCs w:val="20"/>
              </w:rPr>
            </w:pPr>
            <w:r w:rsidRPr="00FA4D29">
              <w:rPr>
                <w:sz w:val="20"/>
                <w:szCs w:val="20"/>
              </w:rPr>
              <w:t>Adults</w:t>
            </w:r>
          </w:p>
        </w:tc>
        <w:tc>
          <w:tcPr>
            <w:tcW w:w="898" w:type="dxa"/>
            <w:vAlign w:val="center"/>
          </w:tcPr>
          <w:p w14:paraId="26939339" w14:textId="4A14CFE4" w:rsidR="008312E3" w:rsidRPr="003C6A5E" w:rsidRDefault="008312E3" w:rsidP="008312E3">
            <w:pPr>
              <w:jc w:val="center"/>
              <w:rPr>
                <w:sz w:val="28"/>
                <w:szCs w:val="28"/>
              </w:rPr>
            </w:pPr>
            <w:r w:rsidRPr="003C6A5E">
              <w:rPr>
                <w:rFonts w:ascii="Wingdings 2" w:hAnsi="Wingdings 2"/>
                <w:sz w:val="28"/>
                <w:szCs w:val="28"/>
              </w:rPr>
              <w:t>P</w:t>
            </w:r>
          </w:p>
        </w:tc>
        <w:tc>
          <w:tcPr>
            <w:tcW w:w="950" w:type="dxa"/>
            <w:vAlign w:val="center"/>
          </w:tcPr>
          <w:p w14:paraId="03D3212B" w14:textId="60261C9A" w:rsidR="008312E3" w:rsidRPr="008312E3" w:rsidRDefault="008312E3" w:rsidP="008312E3">
            <w:pPr>
              <w:jc w:val="center"/>
              <w:rPr>
                <w:rFonts w:ascii="Wingdings 2" w:hAnsi="Wingdings 2"/>
                <w:sz w:val="28"/>
                <w:szCs w:val="28"/>
              </w:rPr>
            </w:pPr>
            <w:r w:rsidRPr="008312E3">
              <w:rPr>
                <w:rFonts w:ascii="Wingdings 2" w:hAnsi="Wingdings 2"/>
                <w:sz w:val="28"/>
                <w:szCs w:val="28"/>
              </w:rPr>
              <w:t>P</w:t>
            </w:r>
          </w:p>
        </w:tc>
        <w:tc>
          <w:tcPr>
            <w:tcW w:w="851" w:type="dxa"/>
            <w:vAlign w:val="center"/>
          </w:tcPr>
          <w:p w14:paraId="0683BC6A" w14:textId="198E5156" w:rsidR="008312E3" w:rsidRPr="003C6A5E" w:rsidRDefault="008312E3" w:rsidP="008312E3">
            <w:pPr>
              <w:jc w:val="center"/>
              <w:rPr>
                <w:sz w:val="28"/>
                <w:szCs w:val="28"/>
              </w:rPr>
            </w:pPr>
            <w:r w:rsidRPr="003C6A5E">
              <w:rPr>
                <w:rFonts w:ascii="Wingdings 2" w:hAnsi="Wingdings 2"/>
                <w:sz w:val="28"/>
                <w:szCs w:val="28"/>
              </w:rPr>
              <w:t>P</w:t>
            </w:r>
          </w:p>
        </w:tc>
        <w:tc>
          <w:tcPr>
            <w:tcW w:w="850" w:type="dxa"/>
            <w:vAlign w:val="center"/>
          </w:tcPr>
          <w:p w14:paraId="06DFE5A9" w14:textId="6F020106" w:rsidR="008312E3" w:rsidRPr="003C6A5E" w:rsidRDefault="008312E3" w:rsidP="008312E3">
            <w:pPr>
              <w:jc w:val="center"/>
              <w:rPr>
                <w:sz w:val="28"/>
                <w:szCs w:val="28"/>
              </w:rPr>
            </w:pPr>
            <w:r w:rsidRPr="003C6A5E">
              <w:rPr>
                <w:rFonts w:ascii="Wingdings 2" w:hAnsi="Wingdings 2"/>
                <w:sz w:val="28"/>
                <w:szCs w:val="28"/>
              </w:rPr>
              <w:t>P</w:t>
            </w:r>
          </w:p>
        </w:tc>
        <w:tc>
          <w:tcPr>
            <w:tcW w:w="851" w:type="dxa"/>
            <w:vAlign w:val="center"/>
          </w:tcPr>
          <w:p w14:paraId="567A2BE1" w14:textId="17118042" w:rsidR="008312E3" w:rsidRPr="003C6A5E" w:rsidRDefault="008312E3" w:rsidP="008312E3">
            <w:pPr>
              <w:jc w:val="center"/>
              <w:rPr>
                <w:sz w:val="28"/>
                <w:szCs w:val="28"/>
              </w:rPr>
            </w:pPr>
            <w:r w:rsidRPr="003C6A5E">
              <w:rPr>
                <w:rFonts w:ascii="Wingdings 2" w:hAnsi="Wingdings 2"/>
                <w:sz w:val="28"/>
                <w:szCs w:val="28"/>
              </w:rPr>
              <w:t>O</w:t>
            </w:r>
          </w:p>
        </w:tc>
      </w:tr>
      <w:tr w:rsidR="008312E3" w:rsidRPr="00FA4D29" w14:paraId="3583843A" w14:textId="77777777" w:rsidTr="00C6782C">
        <w:tc>
          <w:tcPr>
            <w:tcW w:w="2486" w:type="dxa"/>
          </w:tcPr>
          <w:p w14:paraId="1568DF76" w14:textId="506573A1" w:rsidR="008312E3" w:rsidRPr="00FA4D29" w:rsidRDefault="008312E3" w:rsidP="008312E3">
            <w:pPr>
              <w:rPr>
                <w:sz w:val="20"/>
                <w:szCs w:val="20"/>
              </w:rPr>
            </w:pPr>
            <w:r w:rsidRPr="00FA4D29">
              <w:rPr>
                <w:sz w:val="20"/>
                <w:szCs w:val="20"/>
              </w:rPr>
              <w:t>Pasture management</w:t>
            </w:r>
            <w:r>
              <w:rPr>
                <w:sz w:val="20"/>
                <w:szCs w:val="20"/>
              </w:rPr>
              <w:t>, e.g. rotation grazing, patch burning.</w:t>
            </w:r>
          </w:p>
        </w:tc>
        <w:tc>
          <w:tcPr>
            <w:tcW w:w="2066" w:type="dxa"/>
          </w:tcPr>
          <w:p w14:paraId="157009B8" w14:textId="7B06073A" w:rsidR="008312E3" w:rsidRPr="00FA4D29" w:rsidRDefault="008312E3" w:rsidP="008312E3">
            <w:pPr>
              <w:pStyle w:val="ListNumber"/>
              <w:numPr>
                <w:ilvl w:val="0"/>
                <w:numId w:val="0"/>
              </w:numPr>
              <w:rPr>
                <w:sz w:val="20"/>
                <w:szCs w:val="20"/>
              </w:rPr>
            </w:pPr>
            <w:r w:rsidRPr="00FA4D29">
              <w:rPr>
                <w:sz w:val="20"/>
                <w:szCs w:val="20"/>
              </w:rPr>
              <w:t>Habitat reduction</w:t>
            </w:r>
            <w:r>
              <w:rPr>
                <w:sz w:val="20"/>
                <w:szCs w:val="20"/>
              </w:rPr>
              <w:t xml:space="preserve">; </w:t>
            </w:r>
            <w:r w:rsidRPr="00FA4D29">
              <w:rPr>
                <w:sz w:val="20"/>
                <w:szCs w:val="20"/>
              </w:rPr>
              <w:t>Reduce vector population</w:t>
            </w:r>
          </w:p>
        </w:tc>
        <w:tc>
          <w:tcPr>
            <w:tcW w:w="1113" w:type="dxa"/>
          </w:tcPr>
          <w:p w14:paraId="0631A181" w14:textId="77777777" w:rsidR="008312E3" w:rsidRPr="00FA4D29" w:rsidRDefault="008312E3" w:rsidP="008312E3">
            <w:pPr>
              <w:rPr>
                <w:sz w:val="20"/>
                <w:szCs w:val="20"/>
              </w:rPr>
            </w:pPr>
            <w:r w:rsidRPr="00FA4D29">
              <w:rPr>
                <w:sz w:val="20"/>
                <w:szCs w:val="20"/>
              </w:rPr>
              <w:t>Eggs</w:t>
            </w:r>
            <w:r>
              <w:t xml:space="preserve">, </w:t>
            </w:r>
            <w:r w:rsidRPr="00FA4D29">
              <w:rPr>
                <w:sz w:val="20"/>
                <w:szCs w:val="20"/>
              </w:rPr>
              <w:t>Larvae</w:t>
            </w:r>
          </w:p>
        </w:tc>
        <w:tc>
          <w:tcPr>
            <w:tcW w:w="898" w:type="dxa"/>
            <w:vAlign w:val="center"/>
          </w:tcPr>
          <w:p w14:paraId="390D742E" w14:textId="3AEE2530" w:rsidR="008312E3" w:rsidRPr="003C6A5E" w:rsidRDefault="008312E3" w:rsidP="008312E3">
            <w:pPr>
              <w:jc w:val="center"/>
              <w:rPr>
                <w:sz w:val="28"/>
                <w:szCs w:val="28"/>
              </w:rPr>
            </w:pPr>
            <w:r w:rsidRPr="003C6A5E">
              <w:rPr>
                <w:rFonts w:ascii="Wingdings 2" w:hAnsi="Wingdings 2"/>
                <w:sz w:val="28"/>
                <w:szCs w:val="28"/>
              </w:rPr>
              <w:t>P</w:t>
            </w:r>
          </w:p>
        </w:tc>
        <w:tc>
          <w:tcPr>
            <w:tcW w:w="950" w:type="dxa"/>
            <w:vAlign w:val="center"/>
          </w:tcPr>
          <w:p w14:paraId="48A1DF5F" w14:textId="312439DB" w:rsidR="008312E3" w:rsidRPr="008312E3" w:rsidRDefault="008312E3" w:rsidP="008312E3">
            <w:pPr>
              <w:jc w:val="center"/>
              <w:rPr>
                <w:rFonts w:ascii="Wingdings 2" w:hAnsi="Wingdings 2"/>
                <w:sz w:val="28"/>
                <w:szCs w:val="28"/>
              </w:rPr>
            </w:pPr>
            <w:r w:rsidRPr="008312E3">
              <w:rPr>
                <w:rFonts w:ascii="Wingdings 2" w:hAnsi="Wingdings 2"/>
                <w:sz w:val="28"/>
                <w:szCs w:val="28"/>
              </w:rPr>
              <w:t>P</w:t>
            </w:r>
          </w:p>
        </w:tc>
        <w:tc>
          <w:tcPr>
            <w:tcW w:w="851" w:type="dxa"/>
            <w:vAlign w:val="center"/>
          </w:tcPr>
          <w:p w14:paraId="542EE9E4" w14:textId="55AC28B1" w:rsidR="008312E3" w:rsidRPr="003C6A5E" w:rsidRDefault="008312E3" w:rsidP="008312E3">
            <w:pPr>
              <w:jc w:val="center"/>
              <w:rPr>
                <w:sz w:val="28"/>
                <w:szCs w:val="28"/>
              </w:rPr>
            </w:pPr>
            <w:r w:rsidRPr="003C6A5E">
              <w:rPr>
                <w:rFonts w:ascii="Wingdings 2" w:hAnsi="Wingdings 2"/>
                <w:sz w:val="28"/>
                <w:szCs w:val="28"/>
              </w:rPr>
              <w:t>O</w:t>
            </w:r>
          </w:p>
        </w:tc>
        <w:tc>
          <w:tcPr>
            <w:tcW w:w="850" w:type="dxa"/>
            <w:vAlign w:val="center"/>
          </w:tcPr>
          <w:p w14:paraId="26CFC039" w14:textId="13518DCD" w:rsidR="008312E3" w:rsidRPr="003C6A5E" w:rsidRDefault="008312E3" w:rsidP="008312E3">
            <w:pPr>
              <w:jc w:val="center"/>
              <w:rPr>
                <w:sz w:val="28"/>
                <w:szCs w:val="28"/>
              </w:rPr>
            </w:pPr>
            <w:r w:rsidRPr="003C6A5E">
              <w:rPr>
                <w:rFonts w:ascii="Wingdings 2" w:hAnsi="Wingdings 2"/>
                <w:sz w:val="28"/>
                <w:szCs w:val="28"/>
              </w:rPr>
              <w:t>O</w:t>
            </w:r>
          </w:p>
        </w:tc>
        <w:tc>
          <w:tcPr>
            <w:tcW w:w="851" w:type="dxa"/>
            <w:vAlign w:val="center"/>
          </w:tcPr>
          <w:p w14:paraId="0B0E0FDF" w14:textId="1B0CFB70" w:rsidR="008312E3" w:rsidRPr="003C6A5E" w:rsidRDefault="008312E3" w:rsidP="008312E3">
            <w:pPr>
              <w:jc w:val="center"/>
              <w:rPr>
                <w:sz w:val="28"/>
                <w:szCs w:val="28"/>
              </w:rPr>
            </w:pPr>
            <w:r w:rsidRPr="003C6A5E">
              <w:rPr>
                <w:rFonts w:ascii="Wingdings 2" w:hAnsi="Wingdings 2"/>
                <w:sz w:val="28"/>
                <w:szCs w:val="28"/>
              </w:rPr>
              <w:t>P</w:t>
            </w:r>
          </w:p>
        </w:tc>
      </w:tr>
      <w:tr w:rsidR="008312E3" w:rsidRPr="00FA4D29" w14:paraId="77C4D9D2" w14:textId="77777777" w:rsidTr="00C6782C">
        <w:tc>
          <w:tcPr>
            <w:tcW w:w="2486" w:type="dxa"/>
          </w:tcPr>
          <w:p w14:paraId="117470FA" w14:textId="5F11B7BC" w:rsidR="008312E3" w:rsidRPr="00FA4D29" w:rsidRDefault="008312E3" w:rsidP="008312E3">
            <w:pPr>
              <w:rPr>
                <w:sz w:val="20"/>
                <w:szCs w:val="20"/>
              </w:rPr>
            </w:pPr>
            <w:r w:rsidRPr="00FA4D29">
              <w:rPr>
                <w:sz w:val="20"/>
                <w:szCs w:val="20"/>
              </w:rPr>
              <w:t>Animal management</w:t>
            </w:r>
            <w:r>
              <w:rPr>
                <w:sz w:val="20"/>
                <w:szCs w:val="20"/>
              </w:rPr>
              <w:t xml:space="preserve"> e.g., paddock sweeper program.</w:t>
            </w:r>
          </w:p>
        </w:tc>
        <w:tc>
          <w:tcPr>
            <w:tcW w:w="2066" w:type="dxa"/>
          </w:tcPr>
          <w:p w14:paraId="3B1EDA5F" w14:textId="77777777" w:rsidR="008312E3" w:rsidRPr="00FA4D29" w:rsidRDefault="008312E3" w:rsidP="008312E3">
            <w:pPr>
              <w:pStyle w:val="ListNumber"/>
              <w:numPr>
                <w:ilvl w:val="0"/>
                <w:numId w:val="0"/>
              </w:numPr>
              <w:rPr>
                <w:sz w:val="20"/>
                <w:szCs w:val="20"/>
              </w:rPr>
            </w:pPr>
            <w:r w:rsidRPr="00FA4D29">
              <w:rPr>
                <w:sz w:val="20"/>
                <w:szCs w:val="20"/>
              </w:rPr>
              <w:t>Reduce vector-host contact</w:t>
            </w:r>
          </w:p>
        </w:tc>
        <w:tc>
          <w:tcPr>
            <w:tcW w:w="1113" w:type="dxa"/>
          </w:tcPr>
          <w:p w14:paraId="29AC4727" w14:textId="77777777" w:rsidR="008312E3" w:rsidRPr="00FA4D29" w:rsidRDefault="008312E3" w:rsidP="008312E3">
            <w:pPr>
              <w:rPr>
                <w:sz w:val="20"/>
                <w:szCs w:val="20"/>
              </w:rPr>
            </w:pPr>
            <w:r w:rsidRPr="00FA4D29">
              <w:rPr>
                <w:sz w:val="20"/>
                <w:szCs w:val="20"/>
              </w:rPr>
              <w:t>Adults</w:t>
            </w:r>
          </w:p>
        </w:tc>
        <w:tc>
          <w:tcPr>
            <w:tcW w:w="898" w:type="dxa"/>
            <w:vAlign w:val="center"/>
          </w:tcPr>
          <w:p w14:paraId="51327870" w14:textId="0322E7B7" w:rsidR="008312E3" w:rsidRPr="003C6A5E" w:rsidRDefault="008312E3" w:rsidP="008312E3">
            <w:pPr>
              <w:jc w:val="center"/>
              <w:rPr>
                <w:sz w:val="28"/>
                <w:szCs w:val="28"/>
              </w:rPr>
            </w:pPr>
            <w:r w:rsidRPr="003C6A5E">
              <w:rPr>
                <w:rFonts w:ascii="Wingdings 2" w:hAnsi="Wingdings 2"/>
                <w:sz w:val="28"/>
                <w:szCs w:val="28"/>
              </w:rPr>
              <w:t>O</w:t>
            </w:r>
          </w:p>
        </w:tc>
        <w:tc>
          <w:tcPr>
            <w:tcW w:w="950" w:type="dxa"/>
            <w:vAlign w:val="center"/>
          </w:tcPr>
          <w:p w14:paraId="6603FFEE" w14:textId="55CC4E57" w:rsidR="008312E3" w:rsidRPr="008312E3" w:rsidRDefault="008312E3" w:rsidP="008312E3">
            <w:pPr>
              <w:jc w:val="center"/>
              <w:rPr>
                <w:rFonts w:ascii="Wingdings 2" w:hAnsi="Wingdings 2"/>
                <w:sz w:val="28"/>
                <w:szCs w:val="28"/>
              </w:rPr>
            </w:pPr>
            <w:r w:rsidRPr="008312E3">
              <w:rPr>
                <w:rFonts w:ascii="Wingdings 2" w:hAnsi="Wingdings 2"/>
                <w:sz w:val="28"/>
                <w:szCs w:val="28"/>
              </w:rPr>
              <w:t>P</w:t>
            </w:r>
          </w:p>
        </w:tc>
        <w:tc>
          <w:tcPr>
            <w:tcW w:w="851" w:type="dxa"/>
            <w:vAlign w:val="center"/>
          </w:tcPr>
          <w:p w14:paraId="18432F4A" w14:textId="05032DE3" w:rsidR="008312E3" w:rsidRPr="003C6A5E" w:rsidRDefault="008312E3" w:rsidP="008312E3">
            <w:pPr>
              <w:jc w:val="center"/>
              <w:rPr>
                <w:sz w:val="28"/>
                <w:szCs w:val="28"/>
              </w:rPr>
            </w:pPr>
            <w:r w:rsidRPr="003C6A5E">
              <w:rPr>
                <w:rFonts w:ascii="Wingdings 2" w:hAnsi="Wingdings 2"/>
                <w:sz w:val="28"/>
                <w:szCs w:val="28"/>
              </w:rPr>
              <w:t>O</w:t>
            </w:r>
          </w:p>
        </w:tc>
        <w:tc>
          <w:tcPr>
            <w:tcW w:w="850" w:type="dxa"/>
            <w:vAlign w:val="center"/>
          </w:tcPr>
          <w:p w14:paraId="6479F21D" w14:textId="7E4D57B5" w:rsidR="008312E3" w:rsidRPr="003C6A5E" w:rsidRDefault="008312E3" w:rsidP="008312E3">
            <w:pPr>
              <w:jc w:val="center"/>
              <w:rPr>
                <w:sz w:val="28"/>
                <w:szCs w:val="28"/>
              </w:rPr>
            </w:pPr>
            <w:r w:rsidRPr="003C6A5E">
              <w:rPr>
                <w:rFonts w:ascii="Wingdings 2" w:hAnsi="Wingdings 2"/>
                <w:sz w:val="28"/>
                <w:szCs w:val="28"/>
              </w:rPr>
              <w:t>O</w:t>
            </w:r>
          </w:p>
        </w:tc>
        <w:tc>
          <w:tcPr>
            <w:tcW w:w="851" w:type="dxa"/>
            <w:vAlign w:val="center"/>
          </w:tcPr>
          <w:p w14:paraId="354A2045" w14:textId="5C16BEA5" w:rsidR="008312E3" w:rsidRPr="003C6A5E" w:rsidRDefault="008312E3" w:rsidP="008312E3">
            <w:pPr>
              <w:jc w:val="center"/>
              <w:rPr>
                <w:sz w:val="28"/>
                <w:szCs w:val="28"/>
              </w:rPr>
            </w:pPr>
            <w:r w:rsidRPr="25E7A772">
              <w:rPr>
                <w:rFonts w:ascii="Wingdings 2" w:hAnsi="Wingdings 2"/>
                <w:sz w:val="28"/>
                <w:szCs w:val="28"/>
              </w:rPr>
              <w:t>P</w:t>
            </w:r>
          </w:p>
        </w:tc>
      </w:tr>
      <w:tr w:rsidR="008312E3" w:rsidRPr="00FA4D29" w14:paraId="52142F9A" w14:textId="77777777" w:rsidTr="00C6782C">
        <w:tc>
          <w:tcPr>
            <w:tcW w:w="2486" w:type="dxa"/>
          </w:tcPr>
          <w:p w14:paraId="55E53690" w14:textId="209ED997" w:rsidR="008312E3" w:rsidRPr="00FA4D29" w:rsidRDefault="008312E3" w:rsidP="008312E3">
            <w:pPr>
              <w:rPr>
                <w:sz w:val="20"/>
                <w:szCs w:val="20"/>
              </w:rPr>
            </w:pPr>
            <w:r w:rsidRPr="00FA4D29">
              <w:rPr>
                <w:sz w:val="20"/>
                <w:szCs w:val="20"/>
              </w:rPr>
              <w:t xml:space="preserve">Traps and </w:t>
            </w:r>
            <w:r>
              <w:rPr>
                <w:sz w:val="20"/>
                <w:szCs w:val="20"/>
              </w:rPr>
              <w:t>baits.</w:t>
            </w:r>
          </w:p>
        </w:tc>
        <w:tc>
          <w:tcPr>
            <w:tcW w:w="2066" w:type="dxa"/>
          </w:tcPr>
          <w:p w14:paraId="07EEB823" w14:textId="1CC2A595" w:rsidR="008312E3" w:rsidRPr="00FA4D29" w:rsidRDefault="008312E3" w:rsidP="008312E3">
            <w:pPr>
              <w:pStyle w:val="ListNumber"/>
              <w:numPr>
                <w:ilvl w:val="0"/>
                <w:numId w:val="0"/>
              </w:numPr>
              <w:rPr>
                <w:sz w:val="20"/>
                <w:szCs w:val="20"/>
              </w:rPr>
            </w:pPr>
            <w:r w:rsidRPr="00FA4D29">
              <w:rPr>
                <w:sz w:val="20"/>
                <w:szCs w:val="20"/>
              </w:rPr>
              <w:t>Reduce vector-host contact</w:t>
            </w:r>
            <w:r>
              <w:rPr>
                <w:sz w:val="20"/>
                <w:szCs w:val="20"/>
              </w:rPr>
              <w:t xml:space="preserve">; </w:t>
            </w:r>
            <w:r w:rsidRPr="00FA4D29">
              <w:rPr>
                <w:sz w:val="20"/>
                <w:szCs w:val="20"/>
              </w:rPr>
              <w:t>Reduce vector population</w:t>
            </w:r>
          </w:p>
        </w:tc>
        <w:tc>
          <w:tcPr>
            <w:tcW w:w="1113" w:type="dxa"/>
          </w:tcPr>
          <w:p w14:paraId="6C1ABAE7" w14:textId="77777777" w:rsidR="008312E3" w:rsidRPr="00FA4D29" w:rsidRDefault="008312E3" w:rsidP="008312E3">
            <w:pPr>
              <w:rPr>
                <w:sz w:val="20"/>
                <w:szCs w:val="20"/>
              </w:rPr>
            </w:pPr>
            <w:r w:rsidRPr="00FA4D29">
              <w:rPr>
                <w:sz w:val="20"/>
                <w:szCs w:val="20"/>
              </w:rPr>
              <w:t>Adults</w:t>
            </w:r>
          </w:p>
        </w:tc>
        <w:tc>
          <w:tcPr>
            <w:tcW w:w="898" w:type="dxa"/>
            <w:vAlign w:val="center"/>
          </w:tcPr>
          <w:p w14:paraId="588125DB" w14:textId="19EC1CE2" w:rsidR="008312E3" w:rsidRPr="003C6A5E" w:rsidRDefault="008312E3" w:rsidP="008312E3">
            <w:pPr>
              <w:jc w:val="center"/>
              <w:rPr>
                <w:sz w:val="28"/>
                <w:szCs w:val="28"/>
              </w:rPr>
            </w:pPr>
            <w:r w:rsidRPr="003C6A5E">
              <w:rPr>
                <w:rFonts w:ascii="Wingdings 2" w:hAnsi="Wingdings 2"/>
                <w:sz w:val="28"/>
                <w:szCs w:val="28"/>
              </w:rPr>
              <w:t>P</w:t>
            </w:r>
          </w:p>
        </w:tc>
        <w:tc>
          <w:tcPr>
            <w:tcW w:w="950" w:type="dxa"/>
            <w:vAlign w:val="center"/>
          </w:tcPr>
          <w:p w14:paraId="7FE6E1EA" w14:textId="19E639E6" w:rsidR="008312E3" w:rsidRPr="008312E3" w:rsidRDefault="008312E3" w:rsidP="008312E3">
            <w:pPr>
              <w:jc w:val="center"/>
              <w:rPr>
                <w:rFonts w:ascii="Wingdings 2" w:hAnsi="Wingdings 2"/>
                <w:sz w:val="28"/>
                <w:szCs w:val="28"/>
              </w:rPr>
            </w:pPr>
            <w:r w:rsidRPr="008312E3">
              <w:rPr>
                <w:rFonts w:ascii="Wingdings 2" w:hAnsi="Wingdings 2"/>
                <w:sz w:val="28"/>
                <w:szCs w:val="28"/>
              </w:rPr>
              <w:t>P</w:t>
            </w:r>
          </w:p>
        </w:tc>
        <w:tc>
          <w:tcPr>
            <w:tcW w:w="851" w:type="dxa"/>
            <w:vAlign w:val="center"/>
          </w:tcPr>
          <w:p w14:paraId="6D9618CC" w14:textId="427E3C94" w:rsidR="008312E3" w:rsidRPr="003C6A5E" w:rsidRDefault="008312E3" w:rsidP="008312E3">
            <w:pPr>
              <w:jc w:val="center"/>
              <w:rPr>
                <w:sz w:val="28"/>
                <w:szCs w:val="28"/>
              </w:rPr>
            </w:pPr>
            <w:r w:rsidRPr="003C6A5E">
              <w:rPr>
                <w:rFonts w:ascii="Wingdings 2" w:hAnsi="Wingdings 2"/>
                <w:sz w:val="28"/>
                <w:szCs w:val="28"/>
              </w:rPr>
              <w:t>P</w:t>
            </w:r>
          </w:p>
        </w:tc>
        <w:tc>
          <w:tcPr>
            <w:tcW w:w="850" w:type="dxa"/>
            <w:vAlign w:val="center"/>
          </w:tcPr>
          <w:p w14:paraId="32424CEF" w14:textId="7802B5FF" w:rsidR="008312E3" w:rsidRPr="003C6A5E" w:rsidRDefault="008312E3" w:rsidP="008312E3">
            <w:pPr>
              <w:jc w:val="center"/>
              <w:rPr>
                <w:sz w:val="28"/>
                <w:szCs w:val="28"/>
              </w:rPr>
            </w:pPr>
            <w:r w:rsidRPr="003C6A5E">
              <w:rPr>
                <w:rFonts w:ascii="Wingdings 2" w:hAnsi="Wingdings 2"/>
                <w:sz w:val="28"/>
                <w:szCs w:val="28"/>
              </w:rPr>
              <w:t>P</w:t>
            </w:r>
          </w:p>
        </w:tc>
        <w:tc>
          <w:tcPr>
            <w:tcW w:w="851" w:type="dxa"/>
            <w:vAlign w:val="center"/>
          </w:tcPr>
          <w:p w14:paraId="348E4C5C" w14:textId="5BA27045" w:rsidR="008312E3" w:rsidRPr="003C6A5E" w:rsidRDefault="008312E3" w:rsidP="008312E3">
            <w:pPr>
              <w:jc w:val="center"/>
              <w:rPr>
                <w:sz w:val="28"/>
                <w:szCs w:val="28"/>
              </w:rPr>
            </w:pPr>
            <w:r w:rsidRPr="003C6A5E">
              <w:rPr>
                <w:rFonts w:ascii="Wingdings 2" w:hAnsi="Wingdings 2"/>
                <w:sz w:val="28"/>
                <w:szCs w:val="28"/>
              </w:rPr>
              <w:t>O</w:t>
            </w:r>
          </w:p>
        </w:tc>
      </w:tr>
    </w:tbl>
    <w:p w14:paraId="6A55C7C7" w14:textId="77777777" w:rsidR="00092D2E" w:rsidRDefault="00092D2E" w:rsidP="00F27FCE"/>
    <w:p w14:paraId="6807E919" w14:textId="7B6EC996" w:rsidR="00F27FCE" w:rsidRDefault="00F27FCE" w:rsidP="00F27FCE">
      <w:pPr>
        <w:pStyle w:val="Heading3"/>
        <w:rPr>
          <w:lang w:eastAsia="en-US"/>
        </w:rPr>
      </w:pPr>
      <w:bookmarkStart w:id="88" w:name="_Toc195777912"/>
      <w:r>
        <w:rPr>
          <w:lang w:eastAsia="en-US"/>
        </w:rPr>
        <w:lastRenderedPageBreak/>
        <w:t>Environmental controls for flies</w:t>
      </w:r>
      <w:bookmarkEnd w:id="88"/>
    </w:p>
    <w:p w14:paraId="4FA2DE18" w14:textId="2D23D194" w:rsidR="00930628" w:rsidRDefault="00930E5E" w:rsidP="00930628">
      <w:r>
        <w:rPr>
          <w:lang w:eastAsia="en-US"/>
        </w:rPr>
        <w:t>Environmental</w:t>
      </w:r>
      <w:r w:rsidR="005F466B">
        <w:rPr>
          <w:lang w:eastAsia="en-US"/>
        </w:rPr>
        <w:t xml:space="preserve"> </w:t>
      </w:r>
      <w:r w:rsidR="009B7B66">
        <w:rPr>
          <w:lang w:eastAsia="en-US"/>
        </w:rPr>
        <w:t xml:space="preserve">control measures primarily focus </w:t>
      </w:r>
      <w:r w:rsidR="006A70F3">
        <w:rPr>
          <w:lang w:eastAsia="en-US"/>
        </w:rPr>
        <w:t xml:space="preserve">on </w:t>
      </w:r>
      <w:r>
        <w:rPr>
          <w:lang w:eastAsia="en-US"/>
        </w:rPr>
        <w:t>eliminating potential egg-laying habitats</w:t>
      </w:r>
      <w:r>
        <w:t>. Flies</w:t>
      </w:r>
      <w:r>
        <w:rPr>
          <w:lang w:eastAsia="en-US"/>
        </w:rPr>
        <w:t xml:space="preserve"> require moisture to prevent their eggs, larvae</w:t>
      </w:r>
      <w:r w:rsidR="00C53065">
        <w:rPr>
          <w:lang w:eastAsia="en-US"/>
        </w:rPr>
        <w:t xml:space="preserve"> </w:t>
      </w:r>
      <w:r>
        <w:rPr>
          <w:lang w:eastAsia="en-US"/>
        </w:rPr>
        <w:t xml:space="preserve">and pupae from desiccating, so reducing moisture </w:t>
      </w:r>
      <w:r w:rsidR="009B7B66">
        <w:rPr>
          <w:lang w:eastAsia="en-US"/>
        </w:rPr>
        <w:t xml:space="preserve">in their egg laying habitats will </w:t>
      </w:r>
      <w:r>
        <w:rPr>
          <w:lang w:eastAsia="en-US"/>
        </w:rPr>
        <w:t xml:space="preserve">disrupt development </w:t>
      </w:r>
      <w:r>
        <w:rPr>
          <w:lang w:eastAsia="en-US"/>
        </w:rPr>
        <w:fldChar w:fldCharType="begin"/>
      </w:r>
      <w:r w:rsidR="006B0536">
        <w:rPr>
          <w:lang w:eastAsia="en-US"/>
        </w:rPr>
        <w:instrText xml:space="preserve"> ADDIN ZOTERO_ITEM CSL_CITATION {"citationID":"68Pe2WOZ","properties":{"formattedCitation":"(CFSPH 2021a)","plainCitation":"(CFSPH 2021a)","noteIndex":0},"citationItems":[{"id":7830,"uris":["http://zotero.org/groups/4707929/items/GD4H9DCG"],"itemData":{"id":7830,"type":"report","event-place":"Iowa","publisher":"Centre for Food Security and Public Health","publisher-place":"Iowa","title":"Preventing Disease Transmission in Livestock and Poultry. Vectors: Flies","URL":"https://www.cfsph.iastate.edu/Infection_Control/Routes/English/fly_control.pdf","author":[{"family":"CFSPH","given":""}],"issued":{"date-parts":[["2021"]]}}}],"schema":"https://github.com/citation-style-language/schema/raw/master/csl-citation.json"} </w:instrText>
      </w:r>
      <w:r>
        <w:rPr>
          <w:lang w:eastAsia="en-US"/>
        </w:rPr>
        <w:fldChar w:fldCharType="separate"/>
      </w:r>
      <w:r>
        <w:rPr>
          <w:noProof/>
          <w:lang w:eastAsia="en-US"/>
        </w:rPr>
        <w:t>(CFSPH 2021a)</w:t>
      </w:r>
      <w:r>
        <w:rPr>
          <w:lang w:eastAsia="en-US"/>
        </w:rPr>
        <w:fldChar w:fldCharType="end"/>
      </w:r>
      <w:r>
        <w:rPr>
          <w:lang w:eastAsia="en-US"/>
        </w:rPr>
        <w:t xml:space="preserve">. </w:t>
      </w:r>
      <w:r w:rsidR="00DF496C">
        <w:rPr>
          <w:lang w:eastAsia="en-US"/>
        </w:rPr>
        <w:t xml:space="preserve">Exclusion </w:t>
      </w:r>
      <w:r w:rsidR="00572959">
        <w:rPr>
          <w:lang w:eastAsia="en-US"/>
        </w:rPr>
        <w:t xml:space="preserve">activities aim to </w:t>
      </w:r>
      <w:r w:rsidR="005F466B">
        <w:rPr>
          <w:lang w:eastAsia="en-US"/>
        </w:rPr>
        <w:t xml:space="preserve">limit </w:t>
      </w:r>
      <w:r w:rsidR="00DF496C">
        <w:rPr>
          <w:lang w:eastAsia="en-US"/>
        </w:rPr>
        <w:t xml:space="preserve">vector-host contact, such as </w:t>
      </w:r>
      <w:r w:rsidR="005F466B">
        <w:rPr>
          <w:lang w:eastAsia="en-US"/>
        </w:rPr>
        <w:t>installing scr</w:t>
      </w:r>
      <w:r w:rsidR="00DF496C">
        <w:rPr>
          <w:lang w:eastAsia="en-US"/>
        </w:rPr>
        <w:t xml:space="preserve">eens on buildings to prevent </w:t>
      </w:r>
      <w:r w:rsidR="009B7B66">
        <w:rPr>
          <w:lang w:eastAsia="en-US"/>
        </w:rPr>
        <w:t xml:space="preserve">adult </w:t>
      </w:r>
      <w:r w:rsidR="00DF496C">
        <w:rPr>
          <w:lang w:eastAsia="en-US"/>
        </w:rPr>
        <w:t xml:space="preserve">flies </w:t>
      </w:r>
      <w:r w:rsidR="00D06A46">
        <w:rPr>
          <w:lang w:eastAsia="en-US"/>
        </w:rPr>
        <w:t xml:space="preserve">from </w:t>
      </w:r>
      <w:r w:rsidR="00DF496C">
        <w:rPr>
          <w:lang w:eastAsia="en-US"/>
        </w:rPr>
        <w:t>entering</w:t>
      </w:r>
      <w:r w:rsidR="005F466B">
        <w:rPr>
          <w:lang w:eastAsia="en-US"/>
        </w:rPr>
        <w:t xml:space="preserve"> areas where livestock are housed</w:t>
      </w:r>
      <w:r w:rsidR="00DF496C">
        <w:rPr>
          <w:lang w:eastAsia="en-US"/>
        </w:rPr>
        <w:t>.</w:t>
      </w:r>
      <w:r w:rsidR="00DB5232">
        <w:rPr>
          <w:lang w:eastAsia="en-US"/>
        </w:rPr>
        <w:t xml:space="preserve"> </w:t>
      </w:r>
      <w:r w:rsidR="009B7B66">
        <w:t xml:space="preserve">Environmental </w:t>
      </w:r>
      <w:r w:rsidR="00930628">
        <w:t xml:space="preserve">control methods </w:t>
      </w:r>
      <w:r w:rsidR="00DB5232">
        <w:t xml:space="preserve">are summarised in Tables </w:t>
      </w:r>
      <w:r w:rsidR="006B4E0B">
        <w:t>5</w:t>
      </w:r>
      <m:oMath>
        <m:r>
          <w:rPr>
            <w:rFonts w:ascii="Cambria Math" w:hAnsi="Cambria Math"/>
          </w:rPr>
          <m:t>-</m:t>
        </m:r>
      </m:oMath>
      <w:r w:rsidR="006B4E0B">
        <w:t>10</w:t>
      </w:r>
      <w:r w:rsidR="00615C13">
        <w:t>.</w:t>
      </w:r>
    </w:p>
    <w:p w14:paraId="3B4C1993" w14:textId="75550CF3" w:rsidR="00930628" w:rsidRDefault="00930628" w:rsidP="00F41FB7">
      <w:pPr>
        <w:pStyle w:val="Caption"/>
        <w:ind w:left="0" w:firstLine="0"/>
        <w:rPr>
          <w:lang w:eastAsia="en-US"/>
        </w:rPr>
      </w:pPr>
      <w:bookmarkStart w:id="89" w:name="_Ref159582955"/>
      <w:bookmarkStart w:id="90" w:name="_Ref161692888"/>
      <w:bookmarkStart w:id="91" w:name="_Toc195772703"/>
      <w:r>
        <w:t xml:space="preserve">Table </w:t>
      </w:r>
      <w:r>
        <w:fldChar w:fldCharType="begin"/>
      </w:r>
      <w:r>
        <w:instrText>SEQ Table \* ARABIC</w:instrText>
      </w:r>
      <w:r>
        <w:fldChar w:fldCharType="separate"/>
      </w:r>
      <w:r w:rsidR="003320E2">
        <w:rPr>
          <w:noProof/>
        </w:rPr>
        <w:t>5</w:t>
      </w:r>
      <w:r>
        <w:fldChar w:fldCharType="end"/>
      </w:r>
      <w:bookmarkEnd w:id="89"/>
      <w:r>
        <w:t xml:space="preserve">. </w:t>
      </w:r>
      <w:r w:rsidRPr="25E7A772">
        <w:rPr>
          <w:lang w:eastAsia="en-US"/>
        </w:rPr>
        <w:t xml:space="preserve">Environmental control methods for flies: </w:t>
      </w:r>
      <w:r w:rsidR="009B7B66" w:rsidRPr="25E7A772">
        <w:rPr>
          <w:lang w:eastAsia="en-US"/>
        </w:rPr>
        <w:t>S</w:t>
      </w:r>
      <w:r w:rsidRPr="25E7A772">
        <w:rPr>
          <w:lang w:eastAsia="en-US"/>
        </w:rPr>
        <w:t>anitation practices</w:t>
      </w:r>
      <w:bookmarkEnd w:id="90"/>
      <w:bookmarkEnd w:id="91"/>
      <w:r w:rsidRPr="25E7A772">
        <w:rPr>
          <w:lang w:eastAsia="en-US"/>
        </w:rPr>
        <w:t xml:space="preserve"> </w:t>
      </w:r>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930628" w14:paraId="3DB0C350" w14:textId="77777777" w:rsidTr="00B762EA">
        <w:trPr>
          <w:cantSplit/>
          <w:tblHeader/>
        </w:trPr>
        <w:tc>
          <w:tcPr>
            <w:tcW w:w="2410" w:type="dxa"/>
          </w:tcPr>
          <w:p w14:paraId="2887BC4C" w14:textId="00751E9F" w:rsidR="00930628" w:rsidRPr="00F41FB7" w:rsidRDefault="00B96013" w:rsidP="00615C13">
            <w:pPr>
              <w:rPr>
                <w:b/>
                <w:bCs/>
              </w:rPr>
            </w:pPr>
            <w:r w:rsidRPr="00F41FB7">
              <w:rPr>
                <w:b/>
                <w:bCs/>
              </w:rPr>
              <w:t xml:space="preserve"> </w:t>
            </w:r>
            <w:bookmarkStart w:id="92" w:name="Table_5"/>
            <w:bookmarkEnd w:id="92"/>
            <w:r w:rsidR="004E5590">
              <w:rPr>
                <w:b/>
                <w:bCs/>
              </w:rPr>
              <w:t>Method detail</w:t>
            </w:r>
          </w:p>
        </w:tc>
        <w:tc>
          <w:tcPr>
            <w:tcW w:w="6095" w:type="dxa"/>
          </w:tcPr>
          <w:p w14:paraId="7A4F736B" w14:textId="37217355" w:rsidR="00930628" w:rsidRPr="004E5590" w:rsidRDefault="004E5590" w:rsidP="00615C13">
            <w:pPr>
              <w:rPr>
                <w:b/>
                <w:bCs/>
              </w:rPr>
            </w:pPr>
            <w:r w:rsidRPr="004E5590">
              <w:rPr>
                <w:b/>
                <w:bCs/>
              </w:rPr>
              <w:t xml:space="preserve">Description </w:t>
            </w:r>
          </w:p>
        </w:tc>
        <w:tc>
          <w:tcPr>
            <w:tcW w:w="1560" w:type="dxa"/>
          </w:tcPr>
          <w:p w14:paraId="550BB878" w14:textId="05F36485" w:rsidR="00930628" w:rsidRPr="00F41FB7" w:rsidRDefault="00930628" w:rsidP="00615C13">
            <w:pPr>
              <w:rPr>
                <w:b/>
                <w:bCs/>
              </w:rPr>
            </w:pPr>
            <w:r w:rsidRPr="00F41FB7">
              <w:rPr>
                <w:b/>
                <w:bCs/>
              </w:rPr>
              <w:t>References</w:t>
            </w:r>
          </w:p>
        </w:tc>
      </w:tr>
      <w:tr w:rsidR="00930628" w14:paraId="6D49A62E" w14:textId="77777777" w:rsidTr="00C6782C">
        <w:tc>
          <w:tcPr>
            <w:tcW w:w="2410" w:type="dxa"/>
          </w:tcPr>
          <w:p w14:paraId="3B7768C5" w14:textId="77777777" w:rsidR="00930628" w:rsidRPr="00F41FB7" w:rsidRDefault="00930628" w:rsidP="00615C13">
            <w:pPr>
              <w:rPr>
                <w:b/>
                <w:bCs/>
              </w:rPr>
            </w:pPr>
            <w:r w:rsidRPr="00F41FB7">
              <w:rPr>
                <w:b/>
                <w:bCs/>
              </w:rPr>
              <w:t>Action</w:t>
            </w:r>
          </w:p>
        </w:tc>
        <w:tc>
          <w:tcPr>
            <w:tcW w:w="6095" w:type="dxa"/>
          </w:tcPr>
          <w:p w14:paraId="110457D9" w14:textId="4ECDAB7D" w:rsidR="00032E5D" w:rsidRPr="008313B1" w:rsidRDefault="009B7B66" w:rsidP="008313B1">
            <w:pPr>
              <w:pStyle w:val="ListParagraph"/>
              <w:ind w:left="315"/>
            </w:pPr>
            <w:r>
              <w:t>Remove manure and organic debris (e.g. spilled feed, rotten vegetation) away from cattle yards, feedlot pens, dairy</w:t>
            </w:r>
            <w:r w:rsidR="00C6707A">
              <w:t xml:space="preserve"> to reduce available breeding sites</w:t>
            </w:r>
            <w:r>
              <w:t>.</w:t>
            </w:r>
            <w:r w:rsidR="00C6707A">
              <w:t xml:space="preserve"> Particularly focus on areas that are inaccessible to cattle, such as under fence lines and water </w:t>
            </w:r>
            <w:r w:rsidR="00C6707A" w:rsidRPr="008313B1">
              <w:t>troughs.</w:t>
            </w:r>
          </w:p>
          <w:p w14:paraId="1E19E989" w14:textId="53C23619" w:rsidR="009B7B66" w:rsidRPr="008313B1" w:rsidRDefault="000C7383" w:rsidP="008313B1">
            <w:pPr>
              <w:pStyle w:val="ListParagraph"/>
              <w:ind w:left="315"/>
            </w:pPr>
            <w:r>
              <w:t>S</w:t>
            </w:r>
            <w:r w:rsidR="00032E5D" w:rsidRPr="008313B1">
              <w:t>pread manure and organic matter</w:t>
            </w:r>
            <w:r w:rsidR="009B7B66" w:rsidRPr="008313B1">
              <w:t xml:space="preserve"> thinly on pasture (&lt;5mm deep), harrow into soil</w:t>
            </w:r>
            <w:r w:rsidR="00032E5D" w:rsidRPr="008313B1">
              <w:t>,</w:t>
            </w:r>
            <w:r w:rsidR="009B7B66" w:rsidRPr="008313B1">
              <w:t xml:space="preserve"> or compost.</w:t>
            </w:r>
          </w:p>
          <w:p w14:paraId="36866023" w14:textId="732CEEC3" w:rsidR="00BD76E1" w:rsidRPr="008313B1" w:rsidRDefault="00930628" w:rsidP="008313B1">
            <w:pPr>
              <w:pStyle w:val="ListParagraph"/>
              <w:ind w:left="315"/>
            </w:pPr>
            <w:r w:rsidRPr="008313B1">
              <w:t xml:space="preserve">Disturb or </w:t>
            </w:r>
            <w:r w:rsidR="00D06A46" w:rsidRPr="008313B1">
              <w:t>break up</w:t>
            </w:r>
            <w:r w:rsidRPr="008313B1">
              <w:t xml:space="preserve"> manure and organic </w:t>
            </w:r>
            <w:r w:rsidR="00BD76E1" w:rsidRPr="008313B1">
              <w:t xml:space="preserve">debris </w:t>
            </w:r>
            <w:r w:rsidRPr="008313B1">
              <w:t>weekly to prevent insect eggs from hatching</w:t>
            </w:r>
            <w:r w:rsidR="00BD76E1" w:rsidRPr="008313B1">
              <w:t xml:space="preserve">. </w:t>
            </w:r>
            <w:r w:rsidR="00DD16CB" w:rsidRPr="008313B1">
              <w:t>Do this</w:t>
            </w:r>
            <w:r w:rsidR="00BD76E1" w:rsidRPr="008313B1">
              <w:t xml:space="preserve"> by dragging over pasture, scraping</w:t>
            </w:r>
            <w:r w:rsidR="008C736E" w:rsidRPr="008313B1">
              <w:t xml:space="preserve"> to physically break apart dung piles</w:t>
            </w:r>
            <w:r w:rsidR="00BD76E1" w:rsidRPr="008313B1">
              <w:t>.</w:t>
            </w:r>
          </w:p>
          <w:p w14:paraId="19CC4120" w14:textId="24241AC6" w:rsidR="00BD76E1" w:rsidRPr="008313B1" w:rsidRDefault="00BD76E1" w:rsidP="008313B1">
            <w:pPr>
              <w:pStyle w:val="ListParagraph"/>
              <w:ind w:left="315"/>
            </w:pPr>
            <w:r w:rsidRPr="008313B1">
              <w:t>Promote drying by circulating air</w:t>
            </w:r>
            <w:r w:rsidR="00032E5D" w:rsidRPr="008313B1">
              <w:t xml:space="preserve"> and </w:t>
            </w:r>
            <w:r w:rsidRPr="008313B1">
              <w:t xml:space="preserve">draining wet areas. </w:t>
            </w:r>
            <w:r w:rsidR="00C6707A" w:rsidRPr="008313B1">
              <w:t>Fix any leaks promptly. Improve drainage.</w:t>
            </w:r>
          </w:p>
          <w:p w14:paraId="29093C5B" w14:textId="7DD1A6AA" w:rsidR="00630D1B" w:rsidRPr="008313B1" w:rsidRDefault="00630D1B" w:rsidP="008313B1">
            <w:pPr>
              <w:pStyle w:val="ListParagraph"/>
              <w:ind w:left="315"/>
            </w:pPr>
            <w:r w:rsidRPr="008313B1">
              <w:t xml:space="preserve">Periodically move round bale hay placement sites in paddocks (these can be a significant source of stable fly </w:t>
            </w:r>
            <w:r w:rsidR="00C6707A" w:rsidRPr="008313B1">
              <w:t xml:space="preserve">larvae </w:t>
            </w:r>
            <w:r w:rsidRPr="008313B1">
              <w:t>development)</w:t>
            </w:r>
            <w:r w:rsidR="00032E5D" w:rsidRPr="008313B1">
              <w:t>.</w:t>
            </w:r>
          </w:p>
          <w:p w14:paraId="6D7EE49D" w14:textId="49227964" w:rsidR="00630D1B" w:rsidRPr="008313B1" w:rsidRDefault="00032E5D" w:rsidP="008313B1">
            <w:pPr>
              <w:pStyle w:val="ListParagraph"/>
              <w:ind w:left="315"/>
            </w:pPr>
            <w:r w:rsidRPr="008313B1">
              <w:t>Keep</w:t>
            </w:r>
            <w:r w:rsidR="00630D1B" w:rsidRPr="008313B1">
              <w:t xml:space="preserve"> silage dry, off the ground, and cover silage pits</w:t>
            </w:r>
            <w:r w:rsidRPr="008313B1">
              <w:t>.</w:t>
            </w:r>
          </w:p>
          <w:p w14:paraId="3E458C2E" w14:textId="0FDD2392" w:rsidR="00032E5D" w:rsidRPr="008313B1" w:rsidRDefault="00630D1B" w:rsidP="008313B1">
            <w:pPr>
              <w:pStyle w:val="ListParagraph"/>
              <w:ind w:left="315"/>
            </w:pPr>
            <w:r w:rsidRPr="008313B1">
              <w:t>Incorporat</w:t>
            </w:r>
            <w:r w:rsidR="00C6707A" w:rsidRPr="008313B1">
              <w:t>ing</w:t>
            </w:r>
            <w:r w:rsidRPr="008313B1">
              <w:t xml:space="preserve"> wet crop residues into the soil at 15 cm deep as quickly as possible following harvest and stopping irrigation can help prevent fly development in crop residues.</w:t>
            </w:r>
          </w:p>
          <w:p w14:paraId="4516EE9D" w14:textId="094F55E8" w:rsidR="00630D1B" w:rsidRPr="008313B1" w:rsidRDefault="004437A0" w:rsidP="008313B1">
            <w:pPr>
              <w:pStyle w:val="ListParagraph"/>
              <w:ind w:left="315"/>
            </w:pPr>
            <w:r w:rsidRPr="008313B1">
              <w:t>Compacting the soil where the crop residue has been buried with a land</w:t>
            </w:r>
            <w:r w:rsidR="00032E5D" w:rsidRPr="008313B1">
              <w:t xml:space="preserve"> </w:t>
            </w:r>
            <w:r w:rsidRPr="008313B1">
              <w:t>roller has been reported to have reduced stable</w:t>
            </w:r>
            <w:r w:rsidR="00032E5D" w:rsidRPr="008313B1">
              <w:t xml:space="preserve"> </w:t>
            </w:r>
            <w:r w:rsidRPr="008313B1">
              <w:t xml:space="preserve">fly populations in Western Australia. </w:t>
            </w:r>
          </w:p>
          <w:p w14:paraId="6EFB2861" w14:textId="54A0A569" w:rsidR="00630D1B" w:rsidRDefault="00630D1B" w:rsidP="008313B1">
            <w:pPr>
              <w:pStyle w:val="ListParagraph"/>
              <w:ind w:left="315"/>
            </w:pPr>
            <w:r w:rsidRPr="008313B1">
              <w:t>Manage feed</w:t>
            </w:r>
            <w:r>
              <w:t xml:space="preserve"> and water to reduce moisture</w:t>
            </w:r>
            <w:r w:rsidR="00032E5D">
              <w:t>.</w:t>
            </w:r>
          </w:p>
        </w:tc>
        <w:tc>
          <w:tcPr>
            <w:tcW w:w="1560" w:type="dxa"/>
          </w:tcPr>
          <w:p w14:paraId="3448F0C6" w14:textId="458369C5" w:rsidR="00930628" w:rsidRDefault="00A92085" w:rsidP="00615C13">
            <w:r>
              <w:fldChar w:fldCharType="begin"/>
            </w:r>
            <w:r w:rsidR="006B0536">
              <w:instrText xml:space="preserve"> ADDIN ZOTERO_ITEM CSL_CITATION {"citationID":"usLbMJB8","properties":{"formattedCitation":"(CFSPH 2021a; Rochon et al. 2021; Taylor 2021; DPIRD 2022)","plainCitation":"(CFSPH 2021a; Rochon et al. 2021; Taylor 2021; DPIRD 2022)","noteIndex":0},"citationItems":[{"id":7830,"uris":["http://zotero.org/groups/4707929/items/GD4H9DCG"],"itemData":{"id":7830,"type":"report","event-place":"Iowa","publisher":"Centre for Food Security and Public Health","publisher-place":"Iowa","title":"Preventing Disease Transmission in Livestock and Poultry. Vectors: Flies","URL":"https://www.cfsph.iastate.edu/Infection_Control/Routes/English/fly_control.pdf","author":[{"family":"CFSPH","given":""}],"issued":{"date-parts":[["2021"]]}}},{"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819,"uris":["http://zotero.org/groups/4707929/items/9TXAIFEC"],"itemData":{"id":7819,"type":"chapter","container-title":"Area-Wide Integrated Pest Management Development and Field Application","edition":"1","event-place":"Boca Raton, Florida","ISBN":"978-1-00-316923-9","publisher":"CRC Press","publisher-place":"Boca Raton, Florida","title":"Area-Wide management of stable flies","author":[{"family":"Taylor","given":"D.B"}],"issued":{"date-parts":[["2021"]]}}},{"id":7871,"uris":["http://zotero.org/groups/4707929/items/9BFYTFGZ"],"itemData":{"id":7871,"type":"webpage","abstract":"Stable fly (Stomoxys calcitrans) is a declared pest under the Biosecurity and Agriculture Management Act 2007, that has become an aggravating pest in Western Australia, particularly on the coastal plain, north and south of Perth. It can attack humans, domestic pets and livestock, seeking to draw blood which is essential to complete its life cycle. Stable flies typically occur in large numbers from late spring through to late autumn.","genre":"Text","language":"en","title":"Stable fly in Western Australia","URL":"https://www.agric.wa.gov.au/vegetables/stable-fly-western-australia","author":[{"family":"DPIRD","given":""}],"accessed":{"date-parts":[["2024",2,26]]},"issued":{"date-parts":[["2022"]]}}}],"schema":"https://github.com/citation-style-language/schema/raw/master/csl-citation.json"} </w:instrText>
            </w:r>
            <w:r>
              <w:fldChar w:fldCharType="separate"/>
            </w:r>
            <w:r w:rsidR="004437A0">
              <w:rPr>
                <w:noProof/>
              </w:rPr>
              <w:t>(CFSPH 2021a; Rochon et al. 2021; Taylor 2021; DPIRD 2022)</w:t>
            </w:r>
            <w:r>
              <w:fldChar w:fldCharType="end"/>
            </w:r>
          </w:p>
        </w:tc>
      </w:tr>
      <w:tr w:rsidR="00930628" w14:paraId="0EA1CEB7" w14:textId="77777777" w:rsidTr="00C6782C">
        <w:tc>
          <w:tcPr>
            <w:tcW w:w="2410" w:type="dxa"/>
          </w:tcPr>
          <w:p w14:paraId="3D793323" w14:textId="77777777" w:rsidR="00930628" w:rsidRPr="00F41FB7" w:rsidRDefault="00930628" w:rsidP="00615C13">
            <w:pPr>
              <w:rPr>
                <w:b/>
                <w:bCs/>
              </w:rPr>
            </w:pPr>
            <w:r w:rsidRPr="00F41FB7">
              <w:rPr>
                <w:b/>
                <w:bCs/>
              </w:rPr>
              <w:t>Target flies</w:t>
            </w:r>
          </w:p>
        </w:tc>
        <w:tc>
          <w:tcPr>
            <w:tcW w:w="6095" w:type="dxa"/>
          </w:tcPr>
          <w:p w14:paraId="6DABAC70" w14:textId="1E253BFF" w:rsidR="00930628" w:rsidRDefault="00A92085" w:rsidP="00615C13">
            <w:r>
              <w:t>All species</w:t>
            </w:r>
            <w:r w:rsidR="00407D01">
              <w:t>, especially stable flies, house flies, bush flies, buffalo flies</w:t>
            </w:r>
            <w:r w:rsidR="00C621DE">
              <w:t>. Less effective for tabanids.</w:t>
            </w:r>
          </w:p>
        </w:tc>
        <w:tc>
          <w:tcPr>
            <w:tcW w:w="1560" w:type="dxa"/>
          </w:tcPr>
          <w:p w14:paraId="6E034603" w14:textId="77777777" w:rsidR="00930628" w:rsidRDefault="00930628" w:rsidP="00615C13"/>
        </w:tc>
      </w:tr>
      <w:tr w:rsidR="00930628" w14:paraId="2283D65D" w14:textId="77777777" w:rsidTr="00C6782C">
        <w:tc>
          <w:tcPr>
            <w:tcW w:w="2410" w:type="dxa"/>
          </w:tcPr>
          <w:p w14:paraId="7083EC10" w14:textId="77777777" w:rsidR="00930628" w:rsidRPr="00F41FB7" w:rsidRDefault="00930628" w:rsidP="00615C13">
            <w:pPr>
              <w:rPr>
                <w:b/>
                <w:bCs/>
              </w:rPr>
            </w:pPr>
            <w:r w:rsidRPr="00F41FB7">
              <w:rPr>
                <w:b/>
                <w:bCs/>
              </w:rPr>
              <w:t>Effectiveness</w:t>
            </w:r>
          </w:p>
        </w:tc>
        <w:tc>
          <w:tcPr>
            <w:tcW w:w="6095" w:type="dxa"/>
          </w:tcPr>
          <w:p w14:paraId="3BD41B3A" w14:textId="77777777" w:rsidR="00BF0944" w:rsidRDefault="7EF91E20" w:rsidP="00BF0944">
            <w:pPr>
              <w:pStyle w:val="ListParagraph"/>
              <w:ind w:left="315"/>
              <w:rPr>
                <w:rFonts w:eastAsia="Calibri" w:cs="Calibri"/>
                <w:szCs w:val="22"/>
              </w:rPr>
            </w:pPr>
            <w:r w:rsidRPr="6935FD06">
              <w:rPr>
                <w:rFonts w:eastAsia="Calibri" w:cs="Calibri"/>
                <w:szCs w:val="22"/>
              </w:rPr>
              <w:t xml:space="preserve"> These actions can be very effective at reducing local populations of stable flies, buffalo flies, bush flies, and house flies.</w:t>
            </w:r>
          </w:p>
          <w:p w14:paraId="10041AC0" w14:textId="28AACF01" w:rsidR="006C295E" w:rsidRPr="00BF0944" w:rsidRDefault="7EF91E20" w:rsidP="00BF0944">
            <w:pPr>
              <w:pStyle w:val="ListParagraph"/>
              <w:ind w:left="315"/>
              <w:rPr>
                <w:rFonts w:eastAsia="Calibri" w:cs="Calibri"/>
                <w:szCs w:val="22"/>
              </w:rPr>
            </w:pPr>
            <w:r w:rsidRPr="00BF0944">
              <w:rPr>
                <w:rFonts w:eastAsia="Calibri"/>
              </w:rPr>
              <w:t>Much higher abundance of fly populations can be expected without the implementation of these actions.</w:t>
            </w:r>
            <w:r w:rsidRPr="6935FD06">
              <w:t xml:space="preserve"> </w:t>
            </w:r>
          </w:p>
        </w:tc>
        <w:tc>
          <w:tcPr>
            <w:tcW w:w="1560" w:type="dxa"/>
          </w:tcPr>
          <w:p w14:paraId="0882F1D3" w14:textId="76E4C661" w:rsidR="00930628" w:rsidRDefault="009C732A" w:rsidP="00615C13">
            <w:r>
              <w:fldChar w:fldCharType="begin"/>
            </w:r>
            <w:r w:rsidR="006B0536">
              <w:instrText xml:space="preserve"> ADDIN ZOTERO_ITEM CSL_CITATION {"citationID":"qp3jklWC","properties":{"formattedCitation":"(Baldacchino et al. 2018, 2013; Rochon et al. 2021)","plainCitation":"(Baldacchino et al. 2018, 2013; Rochon et al. 2021)","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6321,"uris":["http://zotero.org/groups/4707929/items/VSLVHWFR"],"itemData":{"id":6321,"type":"article-journal","abstract":"Stomoxys flies are mechanical vectors of pathogens present in the blood and skin of their animal hosts, especially livestock, but occasionally humans. In livestock, their direct effects are disturbance, skin lesions, reduction of food intake, stress, blood loss, and a global immunosuppressive effect. They also induce the gathering of animals for mutual protection; meanwhile they favor development of pathogens in the hosts and their transmission. Their indirect effect is the mechanical transmission of pathogens. In case of interrupted feeding, Stomoxys can re-start their blood meal on another host. When injecting saliva prior to blood-sucking, they can inoculate some infected blood remaining on their mouthparts. Beside this immediate transmission, it was observed that Stomoxys may keep some blood in their crop, which offers a friendly environment for pathogens that could be regurgitated during the next blood meal; thus a delayed transmission by Stomoxys seems possible. Such a mechanism has a considerable epidemiological impact since it allows inter-herd transmission of pathogens. Equine infectious anemia, African swine fever, West Nile, and Rift Valley viruses are known to be transmitted by Stomoxys, while others are suspected. Rickettsia (Anaplasma, Coxiella), other bacteria and parasites (Trypanosoma spp., Besnoitia spp.) are also transmitted by Stomoxys. Finally, Stomoxys was also found to act as an intermediate host of the helminth Habronema microstoma and may be involved in the transmission of some Onchocerca and Dirofilaria species. Being cosmopolite, Stomoxys calcitrans might have a worldwide and greater impact than previously thought on animal and human pathogen transmission.","container-title":"Parasite","DOI":"10.1051/parasite/2013026","ISSN":"1776-1042","journalAbbreviation":"Parasite","language":"eng","note":"PMID: 23985165\nPMCID: PMC3756335","page":"26","source":"PubMed","title":"Transmission of pathogens by &lt;i&gt;Stomoxys&lt;/i&gt; flies (&lt;i&gt;Diptera&lt;/i&gt;, &lt;i&gt;Muscidae&lt;/i&gt;): A review","title-short":"Transmission of pathogens by Stomoxys flies (Diptera, Muscidae)","volume":"20","author":[{"family":"Baldacchino","given":"Frédéric"},{"family":"Muenworn","given":"Vithee"},{"family":"Desquesnes","given":"Marc"},{"family":"Desoli","given":"Florian"},{"family":"Charoenviriyaphap","given":"Theeraphap"},{"family":"Duvallet","given":"Gérard"}],"issued":{"date-parts":[["2013"]]}}},{"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schema":"https://github.com/citation-style-language/schema/raw/master/csl-citation.json"} </w:instrText>
            </w:r>
            <w:r>
              <w:fldChar w:fldCharType="separate"/>
            </w:r>
            <w:r w:rsidR="00630D1B">
              <w:rPr>
                <w:noProof/>
              </w:rPr>
              <w:t>(Baldacchino et al. 2018, 2013; Rochon et al. 2021)</w:t>
            </w:r>
            <w:r>
              <w:fldChar w:fldCharType="end"/>
            </w:r>
          </w:p>
        </w:tc>
      </w:tr>
      <w:tr w:rsidR="00930628" w14:paraId="61E15177" w14:textId="77777777" w:rsidTr="00C6782C">
        <w:tc>
          <w:tcPr>
            <w:tcW w:w="2410" w:type="dxa"/>
          </w:tcPr>
          <w:p w14:paraId="36C375CB" w14:textId="77777777" w:rsidR="00930628" w:rsidRPr="00F41FB7" w:rsidRDefault="00930628" w:rsidP="00615C13">
            <w:pPr>
              <w:rPr>
                <w:b/>
                <w:bCs/>
              </w:rPr>
            </w:pPr>
            <w:r w:rsidRPr="00F41FB7">
              <w:rPr>
                <w:b/>
                <w:bCs/>
              </w:rPr>
              <w:t>Applicable to Australia</w:t>
            </w:r>
          </w:p>
        </w:tc>
        <w:tc>
          <w:tcPr>
            <w:tcW w:w="6095" w:type="dxa"/>
          </w:tcPr>
          <w:p w14:paraId="038AB595" w14:textId="77777777" w:rsidR="00930628" w:rsidRDefault="00930628" w:rsidP="00615C13">
            <w:r>
              <w:t>Yes</w:t>
            </w:r>
          </w:p>
        </w:tc>
        <w:tc>
          <w:tcPr>
            <w:tcW w:w="1560" w:type="dxa"/>
          </w:tcPr>
          <w:p w14:paraId="7B64B785" w14:textId="77777777" w:rsidR="00930628" w:rsidRDefault="00930628" w:rsidP="00615C13"/>
        </w:tc>
      </w:tr>
      <w:tr w:rsidR="00930628" w14:paraId="5CDA8A3D" w14:textId="77777777" w:rsidTr="00C6782C">
        <w:tc>
          <w:tcPr>
            <w:tcW w:w="2410" w:type="dxa"/>
          </w:tcPr>
          <w:p w14:paraId="1BFF2EA7" w14:textId="77777777" w:rsidR="00930628" w:rsidRPr="00F41FB7" w:rsidRDefault="00930628" w:rsidP="00615C13">
            <w:pPr>
              <w:rPr>
                <w:b/>
                <w:bCs/>
              </w:rPr>
            </w:pPr>
            <w:r w:rsidRPr="00F41FB7">
              <w:rPr>
                <w:b/>
                <w:bCs/>
              </w:rPr>
              <w:t>Impact on animals, humans, environment</w:t>
            </w:r>
          </w:p>
        </w:tc>
        <w:tc>
          <w:tcPr>
            <w:tcW w:w="6095" w:type="dxa"/>
          </w:tcPr>
          <w:p w14:paraId="27AD9024" w14:textId="2B07AB2C" w:rsidR="00930628" w:rsidRDefault="00930628" w:rsidP="00615C13">
            <w:r>
              <w:t>None reported</w:t>
            </w:r>
            <w:r w:rsidR="006C295E">
              <w:t>.</w:t>
            </w:r>
          </w:p>
        </w:tc>
        <w:tc>
          <w:tcPr>
            <w:tcW w:w="1560" w:type="dxa"/>
          </w:tcPr>
          <w:p w14:paraId="487F75E4" w14:textId="77777777" w:rsidR="00930628" w:rsidRDefault="00930628" w:rsidP="00615C13"/>
        </w:tc>
      </w:tr>
      <w:tr w:rsidR="00930628" w14:paraId="536B399B" w14:textId="77777777" w:rsidTr="00C6782C">
        <w:tc>
          <w:tcPr>
            <w:tcW w:w="2410" w:type="dxa"/>
          </w:tcPr>
          <w:p w14:paraId="46F61AE7" w14:textId="77777777" w:rsidR="00930628" w:rsidRPr="00F41FB7" w:rsidRDefault="00930628" w:rsidP="00615C13">
            <w:pPr>
              <w:rPr>
                <w:b/>
                <w:bCs/>
              </w:rPr>
            </w:pPr>
            <w:r w:rsidRPr="00F41FB7">
              <w:rPr>
                <w:b/>
                <w:bCs/>
              </w:rPr>
              <w:lastRenderedPageBreak/>
              <w:t>Limitations</w:t>
            </w:r>
          </w:p>
        </w:tc>
        <w:tc>
          <w:tcPr>
            <w:tcW w:w="6095" w:type="dxa"/>
          </w:tcPr>
          <w:p w14:paraId="7DF7D553" w14:textId="665A6E97" w:rsidR="006C295E" w:rsidRDefault="36207F08" w:rsidP="006C295E">
            <w:pPr>
              <w:pStyle w:val="ListParagraph"/>
              <w:ind w:left="315"/>
            </w:pPr>
            <w:r>
              <w:t xml:space="preserve">Once an adult population </w:t>
            </w:r>
            <w:r w:rsidR="3E8EEE79">
              <w:t>reaches the action threshold</w:t>
            </w:r>
            <w:r>
              <w:t xml:space="preserve"> it </w:t>
            </w:r>
            <w:r w:rsidR="04B870A6">
              <w:t xml:space="preserve">may be </w:t>
            </w:r>
            <w:r>
              <w:t xml:space="preserve">too late to </w:t>
            </w:r>
            <w:r w:rsidR="04B870A6">
              <w:t xml:space="preserve">initiate </w:t>
            </w:r>
            <w:r w:rsidR="7AAE47C1">
              <w:t xml:space="preserve">sanitation </w:t>
            </w:r>
            <w:r w:rsidR="04B870A6">
              <w:t>methods</w:t>
            </w:r>
            <w:r w:rsidR="7AAE47C1">
              <w:t xml:space="preserve"> during that fly season</w:t>
            </w:r>
            <w:r w:rsidR="04B870A6">
              <w:t xml:space="preserve">. </w:t>
            </w:r>
            <w:r w:rsidR="772FF583">
              <w:t>Therefore, sanitation methods should be implemented</w:t>
            </w:r>
            <w:r w:rsidR="009B3695">
              <w:t xml:space="preserve"> pre-emptively </w:t>
            </w:r>
            <w:r w:rsidR="772FF583">
              <w:t xml:space="preserve">to prevent build up in adult populations. </w:t>
            </w:r>
            <w:r w:rsidR="003F14AC">
              <w:t>Or use thresholds on larval numbers.</w:t>
            </w:r>
          </w:p>
          <w:p w14:paraId="45A12A81" w14:textId="6430CF6E" w:rsidR="00407D01" w:rsidRDefault="00C635E9" w:rsidP="006C295E">
            <w:pPr>
              <w:pStyle w:val="ListParagraph"/>
              <w:ind w:left="315"/>
            </w:pPr>
            <w:r>
              <w:t xml:space="preserve">Stable flies are strong fliers and </w:t>
            </w:r>
            <w:r w:rsidR="009F4FA6">
              <w:t>can migrate over long distances</w:t>
            </w:r>
            <w:r w:rsidR="00407D01">
              <w:t xml:space="preserve"> so local sanitation measures may be ineffective. An AW-IPM approach is required for these species</w:t>
            </w:r>
            <w:r w:rsidR="009F4FA6">
              <w:t xml:space="preserve">. </w:t>
            </w:r>
          </w:p>
          <w:p w14:paraId="57FF8C4F" w14:textId="602DD45D" w:rsidR="00930628" w:rsidRPr="006C295E" w:rsidRDefault="00407D01" w:rsidP="006C295E">
            <w:pPr>
              <w:pStyle w:val="ListParagraph"/>
              <w:ind w:left="315"/>
            </w:pPr>
            <w:r>
              <w:t>Ta</w:t>
            </w:r>
            <w:r w:rsidR="009F4FA6">
              <w:t xml:space="preserve">banid species often breed in pasture and bushland, which may be </w:t>
            </w:r>
            <w:r>
              <w:t>away</w:t>
            </w:r>
            <w:r w:rsidR="009F4FA6">
              <w:t xml:space="preserve"> from where cattle are kept. </w:t>
            </w:r>
            <w:r>
              <w:t>So</w:t>
            </w:r>
            <w:r w:rsidR="009B3695">
              <w:t>,</w:t>
            </w:r>
            <w:r>
              <w:t xml:space="preserve"> sanitation methods may not be effective for th</w:t>
            </w:r>
            <w:r w:rsidR="003F14AC">
              <w:t>ese</w:t>
            </w:r>
            <w:r>
              <w:t xml:space="preserve"> species.</w:t>
            </w:r>
          </w:p>
        </w:tc>
        <w:tc>
          <w:tcPr>
            <w:tcW w:w="1560" w:type="dxa"/>
          </w:tcPr>
          <w:p w14:paraId="01B68DD1" w14:textId="07A4E852" w:rsidR="00930628" w:rsidRDefault="00665683" w:rsidP="00615C13">
            <w:r>
              <w:fldChar w:fldCharType="begin"/>
            </w:r>
            <w:r w:rsidR="006B0536">
              <w:instrText xml:space="preserve"> ADDIN ZOTERO_ITEM CSL_CITATION {"citationID":"4K8gY5K5","properties":{"formattedCitation":"(Baldacchino et al. 2014; Floate et al. 2013; Rochon et al. 2021)","plainCitation":"(Baldacchino et al. 2014; Floate et al. 2013; Rochon et al. 2021)","noteIndex":0},"citationItems":[{"id":7832,"uris":["http://zotero.org/groups/4707929/items/7BWIEBGE"],"itemData":{"id":7832,"type":"article-journal","abstract":"Tabanids are nuisance pests for people and livestock because of their painful and irritating bite, persistent biting behavior, and blood ingestion. About 4400 tabanid species have been described; they are seasonally present in all kinds of landscapes, latitudes, and altitudes. High populations have a significant economic impact on outdoor activities, tourism, and livestock production. Tabanids are also vectors of animal disease agents, including viruses, bacteria and parasites. However, tabanids have received little attention in comparison with other hematophagous Diptera. Here, we highlight the many direct and indirect impacts of tabanids and provide a brief summary of tabanid morphology, biology, and life cycle. Impacts include pathogen transmission, parasite transportation (Dermatobia hominis), biological transmission (Loa loa), and mechanical transmission of viruses, such as equine infectious anemia virus, protozoa, such as Trypanosoma evansi and Besnotia besnoiti, and bacteria, such as Bacillus anthracis and Anaplasma marginale. We discuss parameters of mechanical transmission and its mathematical modeling. Control methods for tabanid populations are also summarized; these include trapping, the use of insecticides, repellents, and livestock protection. Lastly recommendations are provided for the direction of future research.","container-title":"Infection, Genetics and Evolution: Journal of Molecular Epidemiology and Evolutionary Genetics in Infectious Diseases","DOI":"10.1016/j.meegid.2014.03.029","ISSN":"1567-7257","journalAbbreviation":"Infect Genet Evol","language":"eng","note":"PMID: 24727644","page":"596-615","source":"PubMed","title":"Tabanids: neglected subjects of research, but important vectors of disease agents!","title-short":"Tabanids","volume":"28","author":[{"family":"Baldacchino","given":"Frédéric"},{"family":"Desquesnes","given":"Marc"},{"family":"Mihok","given":"Steve"},{"family":"Foil","given":"Lane D."},{"family":"Duvallet","given":"Gérard"},{"family":"Jittapalapong","given":"Sathaporn"}],"issued":{"date-parts":[["2014",12]]}}},{"id":7831,"uris":["http://zotero.org/groups/4707929/items/AWP2JBWB"],"itemData":{"id":7831,"type":"chapter","container-title":"Biological control programmes in Canada 2001-2012","event-place":"Wallingford, UK","publisher":"CABI","publisher-place":"Wallingford, UK","source":"doi:10.1079/9781780642574.0182, (182–191)","title":"Haematobia irritans L., horn fly, Musca domestica L., house fly, and Stomoxys calcitrans (L.), stable fly (Diptera:Muscidae).","URL":"https://www.cabidigitallibrary.org/doi/abs/10.1079/9781780642574.0182","author":[{"family":"Floate","given":"KD"},{"family":"Lysyk","given":"T.J"},{"family":"Gibson","given":"G.A.P"}],"issued":{"date-parts":[["2013"]]}}},{"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schema":"https://github.com/citation-style-language/schema/raw/master/csl-citation.json"} </w:instrText>
            </w:r>
            <w:r>
              <w:fldChar w:fldCharType="separate"/>
            </w:r>
            <w:r w:rsidR="00C635E9">
              <w:rPr>
                <w:noProof/>
              </w:rPr>
              <w:t>(Baldacchino et al. 2014; Floate et al. 2013; Rochon et al. 2021)</w:t>
            </w:r>
            <w:r>
              <w:fldChar w:fldCharType="end"/>
            </w:r>
          </w:p>
        </w:tc>
      </w:tr>
    </w:tbl>
    <w:p w14:paraId="12878E3A" w14:textId="77777777" w:rsidR="00930628" w:rsidRDefault="00930628" w:rsidP="00F27FCE">
      <w:pPr>
        <w:rPr>
          <w:lang w:eastAsia="en-US"/>
        </w:rPr>
      </w:pPr>
    </w:p>
    <w:p w14:paraId="6EB2FF6B" w14:textId="279A8248" w:rsidR="00445846" w:rsidRDefault="003F74B5" w:rsidP="003F74B5">
      <w:pPr>
        <w:pStyle w:val="Caption"/>
        <w:rPr>
          <w:lang w:eastAsia="en-US"/>
        </w:rPr>
      </w:pPr>
      <w:bookmarkStart w:id="93" w:name="_Ref159583546"/>
      <w:bookmarkStart w:id="94" w:name="_Toc195772704"/>
      <w:r>
        <w:t xml:space="preserve">Table </w:t>
      </w:r>
      <w:r>
        <w:fldChar w:fldCharType="begin"/>
      </w:r>
      <w:r>
        <w:instrText>SEQ Table \* ARABIC</w:instrText>
      </w:r>
      <w:r>
        <w:fldChar w:fldCharType="separate"/>
      </w:r>
      <w:r w:rsidR="003320E2">
        <w:rPr>
          <w:noProof/>
        </w:rPr>
        <w:t>6</w:t>
      </w:r>
      <w:r>
        <w:fldChar w:fldCharType="end"/>
      </w:r>
      <w:bookmarkEnd w:id="93"/>
      <w:r>
        <w:t xml:space="preserve">. </w:t>
      </w:r>
      <w:r w:rsidR="00003D25">
        <w:rPr>
          <w:lang w:eastAsia="en-US"/>
        </w:rPr>
        <w:t xml:space="preserve">Environmental control methods for flies: </w:t>
      </w:r>
      <w:r w:rsidR="0045665B">
        <w:rPr>
          <w:lang w:eastAsia="en-US"/>
        </w:rPr>
        <w:t>Housing modifications</w:t>
      </w:r>
      <w:bookmarkEnd w:id="94"/>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4E5590" w:rsidRPr="00C43E83" w14:paraId="06C4FA12" w14:textId="77777777" w:rsidTr="00B762EA">
        <w:trPr>
          <w:cantSplit/>
          <w:tblHeader/>
        </w:trPr>
        <w:tc>
          <w:tcPr>
            <w:tcW w:w="2410" w:type="dxa"/>
          </w:tcPr>
          <w:p w14:paraId="7249A300" w14:textId="5A7ACF3A" w:rsidR="004E5590" w:rsidRPr="00F41FB7" w:rsidRDefault="004E5590" w:rsidP="004E5590">
            <w:pPr>
              <w:rPr>
                <w:b/>
                <w:bCs/>
              </w:rPr>
            </w:pPr>
            <w:bookmarkStart w:id="95" w:name="Table_6"/>
            <w:bookmarkEnd w:id="95"/>
            <w:r w:rsidRPr="00F41FB7">
              <w:rPr>
                <w:b/>
                <w:bCs/>
              </w:rPr>
              <w:t xml:space="preserve"> </w:t>
            </w:r>
            <w:r>
              <w:rPr>
                <w:b/>
                <w:bCs/>
              </w:rPr>
              <w:t>Method detail</w:t>
            </w:r>
          </w:p>
        </w:tc>
        <w:tc>
          <w:tcPr>
            <w:tcW w:w="6095" w:type="dxa"/>
          </w:tcPr>
          <w:p w14:paraId="0DFF2B38" w14:textId="346CCB66" w:rsidR="004E5590" w:rsidRPr="00003D25" w:rsidRDefault="004E5590" w:rsidP="004E5590">
            <w:pPr>
              <w:rPr>
                <w:rFonts w:ascii="Times New Roman" w:hAnsi="Times New Roman"/>
              </w:rPr>
            </w:pPr>
            <w:r w:rsidRPr="004E5590">
              <w:rPr>
                <w:b/>
                <w:bCs/>
              </w:rPr>
              <w:t xml:space="preserve">Description </w:t>
            </w:r>
          </w:p>
        </w:tc>
        <w:tc>
          <w:tcPr>
            <w:tcW w:w="1560" w:type="dxa"/>
          </w:tcPr>
          <w:p w14:paraId="1129AC55" w14:textId="77777777" w:rsidR="004E5590" w:rsidRPr="00F41FB7" w:rsidRDefault="004E5590" w:rsidP="004E5590">
            <w:pPr>
              <w:rPr>
                <w:b/>
                <w:bCs/>
              </w:rPr>
            </w:pPr>
            <w:r w:rsidRPr="00F41FB7">
              <w:rPr>
                <w:b/>
                <w:bCs/>
              </w:rPr>
              <w:t>References</w:t>
            </w:r>
          </w:p>
        </w:tc>
      </w:tr>
      <w:tr w:rsidR="00003D25" w14:paraId="41344D00" w14:textId="77777777" w:rsidTr="00252C1E">
        <w:tc>
          <w:tcPr>
            <w:tcW w:w="2410" w:type="dxa"/>
          </w:tcPr>
          <w:p w14:paraId="4DBA3910" w14:textId="77777777" w:rsidR="00003D25" w:rsidRPr="00F41FB7" w:rsidRDefault="00003D25" w:rsidP="00615C13">
            <w:pPr>
              <w:rPr>
                <w:b/>
                <w:bCs/>
              </w:rPr>
            </w:pPr>
            <w:r w:rsidRPr="00F41FB7">
              <w:rPr>
                <w:b/>
                <w:bCs/>
              </w:rPr>
              <w:t>Action</w:t>
            </w:r>
          </w:p>
        </w:tc>
        <w:tc>
          <w:tcPr>
            <w:tcW w:w="6095" w:type="dxa"/>
          </w:tcPr>
          <w:p w14:paraId="02F03AEF" w14:textId="053C7A8E" w:rsidR="6935FD06" w:rsidRPr="00056443" w:rsidRDefault="43E3A61F" w:rsidP="00056443">
            <w:pPr>
              <w:pStyle w:val="ListParagraph"/>
              <w:ind w:left="315"/>
            </w:pPr>
            <w:r w:rsidRPr="6935FD06">
              <w:rPr>
                <w:rFonts w:eastAsia="Calibri" w:cs="Calibri"/>
                <w:szCs w:val="22"/>
              </w:rPr>
              <w:t xml:space="preserve"> Use of basic shelters as some fly species, such as tabanids, do not like entering facilities, therefore tabanid biting is reduced.</w:t>
            </w:r>
          </w:p>
          <w:p w14:paraId="7E76E060" w14:textId="4E161FD7" w:rsidR="003C75FB" w:rsidRPr="008313B1" w:rsidRDefault="00003D25" w:rsidP="008313B1">
            <w:pPr>
              <w:pStyle w:val="ListParagraph"/>
              <w:ind w:left="315"/>
            </w:pPr>
            <w:r w:rsidRPr="008313B1">
              <w:t>Door and window screens</w:t>
            </w:r>
            <w:r w:rsidR="00C621DE" w:rsidRPr="008313B1">
              <w:t xml:space="preserve"> (particularly insecticide-impregnated nettings)</w:t>
            </w:r>
            <w:r w:rsidRPr="008313B1">
              <w:t xml:space="preserve"> prevent flies entering livestock production facilities. </w:t>
            </w:r>
          </w:p>
          <w:p w14:paraId="7701ED59" w14:textId="48477193" w:rsidR="00003D25" w:rsidRPr="008313B1" w:rsidRDefault="00003D25" w:rsidP="008313B1">
            <w:pPr>
              <w:pStyle w:val="ListParagraph"/>
              <w:ind w:left="315"/>
            </w:pPr>
            <w:r w:rsidRPr="008313B1">
              <w:t xml:space="preserve">High powered fans </w:t>
            </w:r>
            <w:r w:rsidR="003C75FB" w:rsidRPr="008313B1">
              <w:t xml:space="preserve">indoors can </w:t>
            </w:r>
            <w:r w:rsidRPr="008313B1">
              <w:t xml:space="preserve">inhibit flight activity and decrease the number of flies disturbing cattle. </w:t>
            </w:r>
          </w:p>
          <w:p w14:paraId="7C2C0150" w14:textId="006AC4AC" w:rsidR="00C621DE" w:rsidRDefault="00365EC0" w:rsidP="008313B1">
            <w:pPr>
              <w:pStyle w:val="ListParagraph"/>
              <w:ind w:left="315"/>
            </w:pPr>
            <w:r w:rsidRPr="008313B1">
              <w:t xml:space="preserve">Physical barriers </w:t>
            </w:r>
            <w:r w:rsidR="003C75FB" w:rsidRPr="008313B1">
              <w:t xml:space="preserve">such as </w:t>
            </w:r>
            <w:r w:rsidRPr="008313B1">
              <w:t>solid fencing or net barriers in outside environments</w:t>
            </w:r>
            <w:r>
              <w:t xml:space="preserve"> can reduce the number of flies reaching cattle. </w:t>
            </w:r>
            <w:r w:rsidR="003C75FB">
              <w:t>Nets are typically treated</w:t>
            </w:r>
            <w:r w:rsidR="00C621DE">
              <w:t xml:space="preserve"> with</w:t>
            </w:r>
            <w:r w:rsidR="003C75FB">
              <w:t xml:space="preserve"> </w:t>
            </w:r>
            <w:r w:rsidR="00755DC4">
              <w:t>SP</w:t>
            </w:r>
            <w:r w:rsidR="003C75FB">
              <w:t xml:space="preserve"> chemicals or a repellent (e.g. DEET). Barriers should be around 1.2m high.</w:t>
            </w:r>
          </w:p>
        </w:tc>
        <w:tc>
          <w:tcPr>
            <w:tcW w:w="1560" w:type="dxa"/>
          </w:tcPr>
          <w:p w14:paraId="600BD697" w14:textId="2C236ACC" w:rsidR="00003D25" w:rsidRDefault="00344DFD" w:rsidP="00615C13">
            <w:r>
              <w:fldChar w:fldCharType="begin"/>
            </w:r>
            <w:r w:rsidR="006B0536">
              <w:instrText xml:space="preserve"> ADDIN ZOTERO_ITEM CSL_CITATION {"citationID":"ODB6YYYI","properties":{"formattedCitation":"(Baldacchino et al. 2018)","plainCitation":"(Baldacchino et al. 2018)","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Pr>
                <w:noProof/>
              </w:rPr>
              <w:t>(Baldacchino et al. 2018)</w:t>
            </w:r>
            <w:r>
              <w:fldChar w:fldCharType="end"/>
            </w:r>
          </w:p>
        </w:tc>
      </w:tr>
      <w:tr w:rsidR="00003D25" w14:paraId="024A3305" w14:textId="77777777" w:rsidTr="00252C1E">
        <w:tc>
          <w:tcPr>
            <w:tcW w:w="2410" w:type="dxa"/>
          </w:tcPr>
          <w:p w14:paraId="0E7AD34B" w14:textId="77777777" w:rsidR="00003D25" w:rsidRPr="00F41FB7" w:rsidRDefault="00003D25" w:rsidP="00615C13">
            <w:pPr>
              <w:rPr>
                <w:b/>
                <w:bCs/>
              </w:rPr>
            </w:pPr>
            <w:r w:rsidRPr="00F41FB7">
              <w:rPr>
                <w:b/>
                <w:bCs/>
              </w:rPr>
              <w:t>Target flies</w:t>
            </w:r>
          </w:p>
        </w:tc>
        <w:tc>
          <w:tcPr>
            <w:tcW w:w="6095" w:type="dxa"/>
          </w:tcPr>
          <w:p w14:paraId="19089301" w14:textId="0D8400C9" w:rsidR="00365EC0" w:rsidRDefault="00E06012" w:rsidP="00E06012">
            <w:r>
              <w:t>Any, specifically tabanids, stable flies, buffalo flies</w:t>
            </w:r>
          </w:p>
        </w:tc>
        <w:tc>
          <w:tcPr>
            <w:tcW w:w="1560" w:type="dxa"/>
          </w:tcPr>
          <w:p w14:paraId="78FC4E06" w14:textId="77777777" w:rsidR="00003D25" w:rsidRDefault="00003D25" w:rsidP="00615C13"/>
        </w:tc>
      </w:tr>
      <w:tr w:rsidR="00003D25" w14:paraId="4D143D7D" w14:textId="77777777" w:rsidTr="00252C1E">
        <w:tc>
          <w:tcPr>
            <w:tcW w:w="2410" w:type="dxa"/>
          </w:tcPr>
          <w:p w14:paraId="7393FD96" w14:textId="77777777" w:rsidR="00003D25" w:rsidRPr="00F41FB7" w:rsidRDefault="00003D25" w:rsidP="00615C13">
            <w:pPr>
              <w:rPr>
                <w:b/>
                <w:bCs/>
              </w:rPr>
            </w:pPr>
            <w:r w:rsidRPr="00F41FB7">
              <w:rPr>
                <w:b/>
                <w:bCs/>
              </w:rPr>
              <w:t>Effectiveness</w:t>
            </w:r>
          </w:p>
        </w:tc>
        <w:tc>
          <w:tcPr>
            <w:tcW w:w="6095" w:type="dxa"/>
          </w:tcPr>
          <w:p w14:paraId="69BA2A27" w14:textId="6A93BFD7" w:rsidR="00003D25" w:rsidRPr="008313B1" w:rsidRDefault="000C7383" w:rsidP="008313B1">
            <w:pPr>
              <w:pStyle w:val="ListParagraph"/>
              <w:ind w:left="315"/>
            </w:pPr>
            <w:r>
              <w:t>Effective</w:t>
            </w:r>
            <w:r w:rsidR="00365EC0">
              <w:t xml:space="preserve"> </w:t>
            </w:r>
            <w:r w:rsidR="00003D25">
              <w:t xml:space="preserve">if cattle are housed or </w:t>
            </w:r>
            <w:r w:rsidR="00365EC0">
              <w:t xml:space="preserve">there is </w:t>
            </w:r>
            <w:r w:rsidR="00003D25">
              <w:t xml:space="preserve">infrastructure </w:t>
            </w:r>
            <w:r w:rsidR="00365EC0" w:rsidRPr="008313B1">
              <w:t>that</w:t>
            </w:r>
            <w:r w:rsidR="00003D25" w:rsidRPr="008313B1">
              <w:t xml:space="preserve"> can be protected (e.g. milk shed, abattoir)</w:t>
            </w:r>
            <w:r w:rsidR="003C75FB" w:rsidRPr="008313B1">
              <w:t>.</w:t>
            </w:r>
          </w:p>
          <w:p w14:paraId="0BBC4593" w14:textId="77777777" w:rsidR="003C75FB" w:rsidRPr="008313B1" w:rsidRDefault="003C75FB" w:rsidP="008313B1">
            <w:pPr>
              <w:pStyle w:val="ListParagraph"/>
              <w:ind w:left="315"/>
            </w:pPr>
            <w:r w:rsidRPr="008313B1">
              <w:t>Fly species such as tabanids and stable flies do not tend to fly over barriers, instead they try to fly around them.</w:t>
            </w:r>
          </w:p>
          <w:p w14:paraId="1BEC93FF" w14:textId="77777777" w:rsidR="00ED6A49" w:rsidRPr="008313B1" w:rsidRDefault="00365EC0" w:rsidP="008313B1">
            <w:pPr>
              <w:pStyle w:val="ListParagraph"/>
              <w:ind w:left="315"/>
            </w:pPr>
            <w:r w:rsidRPr="008313B1">
              <w:t>Fly net barriers surrounding pens or yards have been shown to successfully protect livestock from stable flies and tsetse flies in Africa</w:t>
            </w:r>
            <w:r w:rsidR="00C621DE" w:rsidRPr="008313B1">
              <w:t>.</w:t>
            </w:r>
          </w:p>
          <w:p w14:paraId="0F745B3C" w14:textId="79361006" w:rsidR="00ED6A49" w:rsidRDefault="00ED6A49" w:rsidP="008313B1">
            <w:pPr>
              <w:pStyle w:val="ListParagraph"/>
              <w:ind w:left="315"/>
            </w:pPr>
            <w:r w:rsidRPr="008313B1">
              <w:t>In a study conducted in Thailand, focusing on insecticide-impregnated screens and hematophagous flies (tabanids and stable flies), researchers reported</w:t>
            </w:r>
            <w:r w:rsidRPr="00ED6A49">
              <w:rPr>
                <w:shd w:val="clear" w:color="auto" w:fill="FFFFFF"/>
              </w:rPr>
              <w:t xml:space="preserve"> that the insecticidal activity of screen prototypes lasted approximately 3-4 months under laboratory testing. However, in field conditions, significant </w:t>
            </w:r>
            <w:r w:rsidRPr="00ED6A49">
              <w:rPr>
                <w:shd w:val="clear" w:color="auto" w:fill="FFFFFF"/>
              </w:rPr>
              <w:lastRenderedPageBreak/>
              <w:t>reductions in fly densities were observed in all test farms for up to 7 months after screen deployment</w:t>
            </w:r>
            <w:r>
              <w:rPr>
                <w:shd w:val="clear" w:color="auto" w:fill="FFFFFF"/>
              </w:rPr>
              <w:t>.</w:t>
            </w:r>
          </w:p>
        </w:tc>
        <w:tc>
          <w:tcPr>
            <w:tcW w:w="1560" w:type="dxa"/>
          </w:tcPr>
          <w:p w14:paraId="17FFD828" w14:textId="7143351F" w:rsidR="00003D25" w:rsidRPr="00ED6A49" w:rsidRDefault="00ED6A49" w:rsidP="00615C13">
            <w:pPr>
              <w:rPr>
                <w:shd w:val="clear" w:color="auto" w:fill="FFFFFF"/>
              </w:rPr>
            </w:pPr>
            <w:r>
              <w:rPr>
                <w:noProof/>
              </w:rPr>
              <w:lastRenderedPageBreak/>
              <w:fldChar w:fldCharType="begin"/>
            </w:r>
            <w:r w:rsidR="006B0536">
              <w:rPr>
                <w:noProof/>
              </w:rPr>
              <w:instrText xml:space="preserve"> ADDIN ZOTERO_ITEM CSL_CITATION {"citationID":"bUoTRDwK","properties":{"formattedCitation":"(Baldacchino et al. 2018, 2018; Bauer et al. 2011; Desquesnes et al. 2019)","plainCitation":"(Baldacchino et al. 2018, 2018; Bauer et al. 2011; Desquesnes et al. 2019)","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17,"uris":["http://zotero.org/groups/4707929/items/46X7YANQ"],"itemData":{"id":7817,"type":"article-journal","abstract":"An outbreak of tsetse-transmitted trypanosomiasis resulted in more than 50% losses of domestic pigs in the Eastern Region of Ghana (source: Veterinary Services, Accra; April 2007). In a control trial from May 4th–October 10th 2007, the efficacy of insecticide-treated mosquito fences to control tsetse was assessed. Two villages were selected – one serving as control with 14 pigsties and one experimental village where 24 pigsties were protected with insecticide treated mosquito fences. The 100 cm high, 150denier polyester fences with 100 mg/m2 deltamethrin and a UV protector were attached to surrounding timber poles and planks. Bi-monthly monitoring of tsetse densities with 10 geo-referenced bi-conical traps per village showed a reduction of more than 90% in the protected village within two months. Further reductions exceeding 95% were recorded during subsequent months. The tsetse population in the control village was not affected, only displaying seasonal variations. Fifty pigs from each village were ear-tagged and given a single curative treatment with diminazene aceturate (3.5 mg/kg bw) after their blood samples had been taken. The initial trypanosome prevalence amounted to 76% and 72% of protected and control animals, respectively, and decreased to 16% in protected as opposed to 84% in control pigs three months after intervention. After six months 8% of the protected pigs were infected contrasting with 60% in the control group.","container-title":"PLOS Neglected Tropical Diseases","DOI":"10.1371/journal.pntd.0001343","ISSN":"1935-2735","issue":"10","journalAbbreviation":"PLOS Neglected Tropical Diseases","language":"en","note":"publisher: Public Library of Science","page":"e1343","source":"PLoS Journals","title":"Managing Tsetse Transmitted Trypanosomosis by Insecticide Treated Nets - an Affordable and Sustainable Method for Resource Poor Pig Farmers in Ghana","volume":"5","author":[{"family":"Bauer","given":"Burkhard"},{"family":"Holzgrefe","given":"Bettina"},{"family":"Mahama","given":"Charles Ibrahim"},{"family":"Baumann","given":"Maximilian P. O."},{"family":"Mehlitz","given":"Dieter"},{"family":"Clausen","given":"Peter-Henning"}],"issued":{"date-parts":[["2011",10,11]]}}},{"id":8049,"uris":["http://zotero.org/groups/4707929/items/T557XE3Q"],"itemData":{"id":8049,"type":"chapter","collection-number":"6","collection-title":"Ecology and Control of Vector-borne Diseases","container-title":"Innovative strategies for vector control","ISBN":"978-90-8686-344-0","note":"section: 5\nDOI: 10.3920/978-90-8686-895-7_5","page":"91-105","publisher":"Wageningen Academic Publishers","source":"wageningenacademic.com (Atypon)","title":"5. Insecticide-impregnated screens used under 'multi-target method' for haematophagous fly control in cattle: A proof of concept","title-short":"5. Insecticide-impregnated screens used under ?","URL":"https://www.wageningenacademic.com/doi/10.3920/978-90-8686-895-7_5","volume":"6","author":[{"family":"Desquesnes","given":"Marc"},{"family":"Bouhsira","given":"Emilie"},{"family":"Chalermwong","given":"Piangjai"},{"family":"Drosne","given":"Léa"},{"family":"Duvallet","given":"Gérard"},{"family":"Franc","given":"Michel"},{"family":"Gimonneau","given":"Geoffrey"},{"family":"Grimaud","given":"Yannick René Pierre"},{"family":"Guillet","given":"Pierre"},{"family":"Himeidan","given":"Yousif E."},{"family":"Jacquiet","given":"Philippe"},{"family":"Jittapalapong","given":"Sathaporn"},{"family":"Karanja","given":"Wycliffe"},{"family":"Liénard","given":"Emmanuel"},{"family":"Onju","given":"Sathaporn"},{"family":"Ouma","given":"Johnson"},{"family":"Rayaisse","given":"Jean-Baptiste"},{"family":"Masmeatathip","given":"Roungthip"},{"family":"Salou","given":"Ernest"},{"family":"Shah","given":"Viral"},{"family":"Shukri","given":"Sharif"},{"family":"Thaisungnoen","given":"Kornkanok"}],"accessed":{"date-parts":[["2024",3,23]]},"issued":{"date-parts":[["2019",10,10]]}}}],"schema":"https://github.com/citation-style-language/schema/raw/master/csl-citation.json"} </w:instrText>
            </w:r>
            <w:r>
              <w:rPr>
                <w:noProof/>
              </w:rPr>
              <w:fldChar w:fldCharType="separate"/>
            </w:r>
            <w:r>
              <w:rPr>
                <w:noProof/>
              </w:rPr>
              <w:t>(Baldacchino et al. 2018, 2018; Bauer et al. 2011; Desquesnes et al. 2019)</w:t>
            </w:r>
            <w:r>
              <w:rPr>
                <w:noProof/>
              </w:rPr>
              <w:fldChar w:fldCharType="end"/>
            </w:r>
          </w:p>
        </w:tc>
      </w:tr>
      <w:tr w:rsidR="00003D25" w14:paraId="574C2445" w14:textId="77777777" w:rsidTr="00252C1E">
        <w:tc>
          <w:tcPr>
            <w:tcW w:w="2410" w:type="dxa"/>
          </w:tcPr>
          <w:p w14:paraId="1C87BEC7" w14:textId="77777777" w:rsidR="00003D25" w:rsidRPr="00F41FB7" w:rsidRDefault="00003D25" w:rsidP="00615C13">
            <w:pPr>
              <w:rPr>
                <w:b/>
                <w:bCs/>
              </w:rPr>
            </w:pPr>
            <w:r w:rsidRPr="00F41FB7">
              <w:rPr>
                <w:b/>
                <w:bCs/>
              </w:rPr>
              <w:t>Applicable to Australia</w:t>
            </w:r>
          </w:p>
        </w:tc>
        <w:tc>
          <w:tcPr>
            <w:tcW w:w="6095" w:type="dxa"/>
          </w:tcPr>
          <w:p w14:paraId="1EAE8E05" w14:textId="77777777" w:rsidR="00003D25" w:rsidRDefault="00003D25" w:rsidP="00615C13">
            <w:r>
              <w:t>Yes</w:t>
            </w:r>
          </w:p>
        </w:tc>
        <w:tc>
          <w:tcPr>
            <w:tcW w:w="1560" w:type="dxa"/>
          </w:tcPr>
          <w:p w14:paraId="298B125C" w14:textId="77777777" w:rsidR="00003D25" w:rsidRDefault="00003D25" w:rsidP="00615C13"/>
        </w:tc>
      </w:tr>
      <w:tr w:rsidR="00003D25" w14:paraId="0236431F" w14:textId="77777777" w:rsidTr="00252C1E">
        <w:tc>
          <w:tcPr>
            <w:tcW w:w="2410" w:type="dxa"/>
          </w:tcPr>
          <w:p w14:paraId="1F184488" w14:textId="77777777" w:rsidR="00003D25" w:rsidRPr="00F41FB7" w:rsidRDefault="00003D25" w:rsidP="00615C13">
            <w:pPr>
              <w:rPr>
                <w:b/>
                <w:bCs/>
              </w:rPr>
            </w:pPr>
            <w:r w:rsidRPr="00F41FB7">
              <w:rPr>
                <w:b/>
                <w:bCs/>
              </w:rPr>
              <w:t>Impact on animals, humans, environment</w:t>
            </w:r>
          </w:p>
        </w:tc>
        <w:tc>
          <w:tcPr>
            <w:tcW w:w="6095" w:type="dxa"/>
          </w:tcPr>
          <w:p w14:paraId="0109EA9B" w14:textId="78962B20" w:rsidR="00003D25" w:rsidRDefault="00003D25" w:rsidP="00615C13">
            <w:r>
              <w:t>None reported</w:t>
            </w:r>
            <w:r w:rsidR="003C75FB">
              <w:t>.</w:t>
            </w:r>
            <w:r w:rsidR="003F14AC">
              <w:t xml:space="preserve"> But nets may impact on non-target species.</w:t>
            </w:r>
          </w:p>
        </w:tc>
        <w:tc>
          <w:tcPr>
            <w:tcW w:w="1560" w:type="dxa"/>
          </w:tcPr>
          <w:p w14:paraId="7479DD93" w14:textId="77777777" w:rsidR="00003D25" w:rsidRDefault="00003D25" w:rsidP="00615C13"/>
        </w:tc>
      </w:tr>
      <w:tr w:rsidR="00003D25" w14:paraId="0B8CF36C" w14:textId="77777777" w:rsidTr="00252C1E">
        <w:tc>
          <w:tcPr>
            <w:tcW w:w="2410" w:type="dxa"/>
          </w:tcPr>
          <w:p w14:paraId="76B9BEDF" w14:textId="77777777" w:rsidR="00003D25" w:rsidRPr="00F41FB7" w:rsidRDefault="00003D25" w:rsidP="00615C13">
            <w:pPr>
              <w:rPr>
                <w:b/>
                <w:bCs/>
              </w:rPr>
            </w:pPr>
            <w:r w:rsidRPr="00F41FB7">
              <w:rPr>
                <w:b/>
                <w:bCs/>
              </w:rPr>
              <w:t>Limitations</w:t>
            </w:r>
          </w:p>
        </w:tc>
        <w:tc>
          <w:tcPr>
            <w:tcW w:w="6095" w:type="dxa"/>
          </w:tcPr>
          <w:p w14:paraId="025A2783" w14:textId="48E7D7E3" w:rsidR="003C75FB" w:rsidRPr="003C75FB" w:rsidRDefault="003C75FB" w:rsidP="003C75FB">
            <w:pPr>
              <w:pStyle w:val="ListParagraph"/>
              <w:ind w:left="315"/>
            </w:pPr>
            <w:r>
              <w:t xml:space="preserve">Screens and fans only </w:t>
            </w:r>
            <w:r w:rsidR="00003D25">
              <w:t>work for</w:t>
            </w:r>
            <w:r w:rsidR="00C621DE">
              <w:t xml:space="preserve"> certain</w:t>
            </w:r>
            <w:r w:rsidR="00003D25">
              <w:t xml:space="preserve"> infrastructure e.g., indoor housed animals</w:t>
            </w:r>
            <w:r w:rsidR="003706E9">
              <w:t xml:space="preserve"> or </w:t>
            </w:r>
            <w:r w:rsidR="00C621DE">
              <w:t xml:space="preserve">relatively small </w:t>
            </w:r>
            <w:r w:rsidR="003706E9">
              <w:t xml:space="preserve">livestock facilities (e.g. milk processing facilities, slaughterhouses, </w:t>
            </w:r>
            <w:r w:rsidR="003706E9" w:rsidRPr="003C75FB">
              <w:t>covered saleyards, etc.)</w:t>
            </w:r>
            <w:r w:rsidR="00003D25" w:rsidRPr="003C75FB">
              <w:t xml:space="preserve">. </w:t>
            </w:r>
          </w:p>
          <w:p w14:paraId="306484FA" w14:textId="77777777" w:rsidR="00003D25" w:rsidRDefault="003C75FB" w:rsidP="003C75FB">
            <w:pPr>
              <w:pStyle w:val="ListParagraph"/>
              <w:ind w:left="315"/>
            </w:pPr>
            <w:r w:rsidRPr="003C75FB">
              <w:t>Outside pens can have net barriers erected, but this can be a costly exercise. Also, there</w:t>
            </w:r>
            <w:r>
              <w:t xml:space="preserve"> are concerns about sustainability and safe disposal of used netting.</w:t>
            </w:r>
          </w:p>
          <w:p w14:paraId="4EDC5D36" w14:textId="4164B77E" w:rsidR="00C621DE" w:rsidRDefault="00C621DE" w:rsidP="003C75FB">
            <w:pPr>
              <w:pStyle w:val="ListParagraph"/>
              <w:ind w:left="315"/>
            </w:pPr>
            <w:r>
              <w:t>Any damage to netting will impar effectiveness.</w:t>
            </w:r>
          </w:p>
        </w:tc>
        <w:tc>
          <w:tcPr>
            <w:tcW w:w="1560" w:type="dxa"/>
          </w:tcPr>
          <w:p w14:paraId="76F0B642" w14:textId="77777777" w:rsidR="00003D25" w:rsidRDefault="00003D25" w:rsidP="00615C13"/>
        </w:tc>
      </w:tr>
    </w:tbl>
    <w:p w14:paraId="6528AA26" w14:textId="485CA334" w:rsidR="003706E9" w:rsidRDefault="003706E9" w:rsidP="003706E9">
      <w:pPr>
        <w:pStyle w:val="Caption"/>
        <w:rPr>
          <w:lang w:eastAsia="en-US"/>
        </w:rPr>
      </w:pPr>
      <w:bookmarkStart w:id="96" w:name="_Ref159583550"/>
      <w:bookmarkStart w:id="97" w:name="_Toc195772705"/>
      <w:r>
        <w:t xml:space="preserve">Table </w:t>
      </w:r>
      <w:r>
        <w:fldChar w:fldCharType="begin"/>
      </w:r>
      <w:r>
        <w:instrText>SEQ Table \* ARABIC</w:instrText>
      </w:r>
      <w:r>
        <w:fldChar w:fldCharType="separate"/>
      </w:r>
      <w:r w:rsidR="003320E2">
        <w:rPr>
          <w:noProof/>
        </w:rPr>
        <w:t>7</w:t>
      </w:r>
      <w:r>
        <w:fldChar w:fldCharType="end"/>
      </w:r>
      <w:bookmarkEnd w:id="96"/>
      <w:r>
        <w:t xml:space="preserve">. </w:t>
      </w:r>
      <w:r>
        <w:rPr>
          <w:lang w:eastAsia="en-US"/>
        </w:rPr>
        <w:t>Environmental control methods for flies:</w:t>
      </w:r>
      <w:r w:rsidR="00083C6D">
        <w:rPr>
          <w:lang w:eastAsia="en-US"/>
        </w:rPr>
        <w:t xml:space="preserve"> T</w:t>
      </w:r>
      <w:r>
        <w:rPr>
          <w:lang w:eastAsia="en-US"/>
        </w:rPr>
        <w:t>raps and targets</w:t>
      </w:r>
      <w:bookmarkEnd w:id="97"/>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812"/>
        <w:gridCol w:w="1843"/>
      </w:tblGrid>
      <w:tr w:rsidR="004E5590" w:rsidRPr="00C43E83" w14:paraId="3493ADC2" w14:textId="77777777" w:rsidTr="00B762EA">
        <w:trPr>
          <w:cantSplit/>
          <w:tblHeader/>
        </w:trPr>
        <w:tc>
          <w:tcPr>
            <w:tcW w:w="2410" w:type="dxa"/>
          </w:tcPr>
          <w:p w14:paraId="726F0D0A" w14:textId="0562FFCE" w:rsidR="004E5590" w:rsidRPr="002A0CC6" w:rsidRDefault="004E5590" w:rsidP="004E5590">
            <w:pPr>
              <w:rPr>
                <w:b/>
                <w:bCs/>
              </w:rPr>
            </w:pPr>
            <w:r w:rsidRPr="00F41FB7">
              <w:rPr>
                <w:b/>
                <w:bCs/>
              </w:rPr>
              <w:t xml:space="preserve"> </w:t>
            </w:r>
            <w:bookmarkStart w:id="98" w:name="Table_7"/>
            <w:bookmarkEnd w:id="98"/>
            <w:r>
              <w:rPr>
                <w:b/>
                <w:bCs/>
              </w:rPr>
              <w:t>Method detail</w:t>
            </w:r>
          </w:p>
        </w:tc>
        <w:tc>
          <w:tcPr>
            <w:tcW w:w="5812" w:type="dxa"/>
          </w:tcPr>
          <w:p w14:paraId="295420DC" w14:textId="41FC3EAE" w:rsidR="004E5590" w:rsidRPr="003706E9" w:rsidRDefault="004E5590" w:rsidP="004E5590">
            <w:pPr>
              <w:rPr>
                <w:rFonts w:ascii="Times New Roman" w:hAnsi="Times New Roman"/>
              </w:rPr>
            </w:pPr>
            <w:r w:rsidRPr="004E5590">
              <w:rPr>
                <w:b/>
                <w:bCs/>
              </w:rPr>
              <w:t xml:space="preserve">Description </w:t>
            </w:r>
          </w:p>
        </w:tc>
        <w:tc>
          <w:tcPr>
            <w:tcW w:w="1843" w:type="dxa"/>
          </w:tcPr>
          <w:p w14:paraId="1B7D64E0" w14:textId="77777777" w:rsidR="004E5590" w:rsidRPr="002A0CC6" w:rsidRDefault="004E5590" w:rsidP="004E5590">
            <w:pPr>
              <w:rPr>
                <w:b/>
                <w:bCs/>
              </w:rPr>
            </w:pPr>
            <w:r w:rsidRPr="002A0CC6">
              <w:rPr>
                <w:b/>
                <w:bCs/>
              </w:rPr>
              <w:t>References</w:t>
            </w:r>
          </w:p>
        </w:tc>
      </w:tr>
      <w:tr w:rsidR="003706E9" w14:paraId="1C583982" w14:textId="77777777" w:rsidTr="00252C1E">
        <w:tc>
          <w:tcPr>
            <w:tcW w:w="2410" w:type="dxa"/>
          </w:tcPr>
          <w:p w14:paraId="207DB0CA" w14:textId="296A7E5D" w:rsidR="003706E9" w:rsidRPr="002A0CC6" w:rsidRDefault="002A0CC6" w:rsidP="00615C13">
            <w:pPr>
              <w:rPr>
                <w:b/>
                <w:bCs/>
              </w:rPr>
            </w:pPr>
            <w:r w:rsidRPr="002A0CC6">
              <w:rPr>
                <w:b/>
                <w:bCs/>
              </w:rPr>
              <w:t>A</w:t>
            </w:r>
            <w:r w:rsidR="003706E9" w:rsidRPr="002A0CC6">
              <w:rPr>
                <w:b/>
                <w:bCs/>
              </w:rPr>
              <w:t>ction</w:t>
            </w:r>
          </w:p>
        </w:tc>
        <w:tc>
          <w:tcPr>
            <w:tcW w:w="5812" w:type="dxa"/>
          </w:tcPr>
          <w:p w14:paraId="10F3E989" w14:textId="63314E36" w:rsidR="003706E9" w:rsidRDefault="003706E9" w:rsidP="004C4D4C">
            <w:pPr>
              <w:pStyle w:val="ListParagraph"/>
              <w:ind w:left="315"/>
            </w:pPr>
            <w:r w:rsidRPr="004C4D4C">
              <w:t>Traps and targets are designed to attract biting flies using sensory cues such as colour, movement, heat and light intensity or polari</w:t>
            </w:r>
            <w:r w:rsidR="00CC1A85">
              <w:t>s</w:t>
            </w:r>
            <w:r w:rsidRPr="004C4D4C">
              <w:t>ation. Relative efficiency varies for different species</w:t>
            </w:r>
            <w:r w:rsidR="002534A0">
              <w:t xml:space="preserve"> </w:t>
            </w:r>
            <w:r w:rsidR="00425118">
              <w:t>(</w:t>
            </w:r>
            <w:hyperlink w:anchor="Figure_15" w:history="1">
              <w:r w:rsidR="00252C1E" w:rsidRPr="00E717B5">
                <w:rPr>
                  <w:rStyle w:val="Hyperlink"/>
                  <w:u w:val="none"/>
                </w:rPr>
                <w:t>Figure 15</w:t>
              </w:r>
            </w:hyperlink>
            <w:r w:rsidR="00056443">
              <w:t>).</w:t>
            </w:r>
          </w:p>
          <w:p w14:paraId="23D2CDED" w14:textId="40E55313" w:rsidR="00365BE6" w:rsidRDefault="00365BE6" w:rsidP="00365BE6">
            <w:pPr>
              <w:pStyle w:val="ListParagraph"/>
              <w:ind w:left="315"/>
            </w:pPr>
            <w:r w:rsidRPr="008F0227">
              <w:t>Traps and targets are species</w:t>
            </w:r>
            <w:r>
              <w:t>-specific.</w:t>
            </w:r>
          </w:p>
          <w:p w14:paraId="0819C1F3" w14:textId="1F5F261B" w:rsidR="00A347ED" w:rsidRDefault="00A347ED" w:rsidP="004C4D4C">
            <w:pPr>
              <w:pStyle w:val="ListParagraph"/>
              <w:ind w:left="315"/>
            </w:pPr>
            <w:r>
              <w:t xml:space="preserve">Place traps as close to hosts as possible </w:t>
            </w:r>
            <w:r w:rsidR="00083C6D">
              <w:t>to</w:t>
            </w:r>
            <w:r>
              <w:t xml:space="preserve"> maximise capture of the greatest number of flies.</w:t>
            </w:r>
          </w:p>
          <w:p w14:paraId="771ED591" w14:textId="51EA01C4" w:rsidR="008F0227" w:rsidRDefault="00A347ED" w:rsidP="004C4D4C">
            <w:pPr>
              <w:pStyle w:val="ListParagraph"/>
              <w:ind w:left="315"/>
            </w:pPr>
            <w:r>
              <w:t>Trap height above ground can impact trapping success.</w:t>
            </w:r>
            <w:r w:rsidR="00083C6D">
              <w:t xml:space="preserve"> Ideally</w:t>
            </w:r>
            <w:r w:rsidR="008F0227">
              <w:t>,</w:t>
            </w:r>
            <w:r w:rsidR="00083C6D">
              <w:t xml:space="preserve"> </w:t>
            </w:r>
            <w:r w:rsidR="00ED6A49">
              <w:t xml:space="preserve">for most fly species, </w:t>
            </w:r>
            <w:r w:rsidR="00083C6D">
              <w:t>they should be approximately 1</w:t>
            </w:r>
            <w:r w:rsidR="00ED6A49">
              <w:t xml:space="preserve"> meter to 1.5 </w:t>
            </w:r>
            <w:r w:rsidR="00365BE6">
              <w:t>metres</w:t>
            </w:r>
            <w:r w:rsidR="00ED6A49">
              <w:t xml:space="preserve"> above the ground</w:t>
            </w:r>
            <w:r w:rsidR="00083C6D">
              <w:t>.</w:t>
            </w:r>
          </w:p>
          <w:p w14:paraId="69F7D485" w14:textId="77777777" w:rsidR="00365BE6" w:rsidRDefault="008F0227" w:rsidP="00615C13">
            <w:pPr>
              <w:pStyle w:val="ListParagraph"/>
              <w:ind w:left="315"/>
            </w:pPr>
            <w:r>
              <w:t>Walk-through</w:t>
            </w:r>
            <w:r w:rsidRPr="004C4D4C">
              <w:t xml:space="preserve"> traps </w:t>
            </w:r>
            <w:r w:rsidR="00C621DE">
              <w:t>can be</w:t>
            </w:r>
            <w:r w:rsidR="00C621DE" w:rsidRPr="004C4D4C">
              <w:t xml:space="preserve"> </w:t>
            </w:r>
            <w:r w:rsidRPr="004C4D4C">
              <w:t>used for any fly species</w:t>
            </w:r>
            <w:r w:rsidR="00C621DE">
              <w:t>,</w:t>
            </w:r>
            <w:r>
              <w:t xml:space="preserve"> although they have been shown to be</w:t>
            </w:r>
            <w:r w:rsidR="00C621DE">
              <w:t xml:space="preserve"> most</w:t>
            </w:r>
            <w:r>
              <w:t xml:space="preserve"> effective for buffalo flies</w:t>
            </w:r>
            <w:r w:rsidRPr="004C4D4C">
              <w:t>. The traps can be equipped with a</w:t>
            </w:r>
            <w:r>
              <w:t xml:space="preserve"> </w:t>
            </w:r>
            <w:r w:rsidRPr="00E11C8F">
              <w:t>vacuum system to increase fly catches</w:t>
            </w:r>
            <w:r>
              <w:t>,</w:t>
            </w:r>
            <w:r w:rsidRPr="00E11C8F">
              <w:t xml:space="preserve"> and hence</w:t>
            </w:r>
            <w:r>
              <w:t>,</w:t>
            </w:r>
            <w:r w:rsidRPr="00E11C8F">
              <w:t xml:space="preserve"> can collect large numbers </w:t>
            </w:r>
            <w:r>
              <w:t>of flies.</w:t>
            </w:r>
            <w:r w:rsidR="00365BE6">
              <w:t xml:space="preserve"> </w:t>
            </w:r>
          </w:p>
          <w:p w14:paraId="425CD2CD" w14:textId="4840688D" w:rsidR="008F0227" w:rsidRDefault="00365BE6" w:rsidP="00615C13">
            <w:pPr>
              <w:pStyle w:val="ListParagraph"/>
              <w:ind w:left="315"/>
            </w:pPr>
            <w:r>
              <w:t>The buffalo fly trap tunnel catches flies as cattle walk through the tunnel. Changes in light intensity cause the flies to fly upwards, where they are trapped and die from dehydration.</w:t>
            </w:r>
          </w:p>
          <w:p w14:paraId="37F7561F" w14:textId="2FB64CDC" w:rsidR="00365BE6" w:rsidRDefault="00365BE6" w:rsidP="00615C13">
            <w:pPr>
              <w:pStyle w:val="ListParagraph"/>
              <w:ind w:left="315"/>
            </w:pPr>
            <w:r>
              <w:t>Another version of this is the curtain trap, which brushes the flies off the animal as they walk through. The curtain can be impregnated with insecticide.</w:t>
            </w:r>
          </w:p>
          <w:p w14:paraId="7852F06D" w14:textId="599758BA" w:rsidR="003706E9" w:rsidRPr="004C4D4C" w:rsidRDefault="008F0227" w:rsidP="00615C13">
            <w:pPr>
              <w:pStyle w:val="ListParagraph"/>
              <w:ind w:left="315"/>
            </w:pPr>
            <w:r w:rsidRPr="004C4D4C">
              <w:t>Tabanid</w:t>
            </w:r>
            <w:r w:rsidR="00C621DE">
              <w:t>s</w:t>
            </w:r>
            <w:r>
              <w:t xml:space="preserve"> </w:t>
            </w:r>
            <w:r w:rsidRPr="004C4D4C">
              <w:t>are strongly attracted to horizontally polari</w:t>
            </w:r>
            <w:r w:rsidR="00CC1A85">
              <w:t>s</w:t>
            </w:r>
            <w:r w:rsidRPr="004C4D4C">
              <w:t xml:space="preserve">ed light (e.g. as reflected from surface water). </w:t>
            </w:r>
            <w:r w:rsidR="00C621DE">
              <w:t>L</w:t>
            </w:r>
            <w:r w:rsidR="003706E9" w:rsidRPr="004C4D4C">
              <w:t xml:space="preserve">arge open-style traps with shiny black spherical targets are </w:t>
            </w:r>
            <w:r w:rsidR="00D06A46">
              <w:t xml:space="preserve">commonly </w:t>
            </w:r>
            <w:r w:rsidR="00D06A46">
              <w:lastRenderedPageBreak/>
              <w:t>used</w:t>
            </w:r>
            <w:r w:rsidR="003706E9" w:rsidRPr="004C4D4C">
              <w:t xml:space="preserve"> (e.g. the malaise, canopy, box, greenhead, Manitoba, H and Epps traps).</w:t>
            </w:r>
          </w:p>
          <w:p w14:paraId="505A765C" w14:textId="6D61284A" w:rsidR="003706E9" w:rsidRDefault="003706E9" w:rsidP="00365BE6">
            <w:pPr>
              <w:pStyle w:val="ListParagraph"/>
              <w:ind w:left="315"/>
            </w:pPr>
            <w:r w:rsidRPr="004C4D4C">
              <w:t xml:space="preserve">Adhesive-coated traps control house flies and stable flies. These include the Alsynite trap, the Williams trap, the Broce trap and the EZ trap. </w:t>
            </w:r>
            <w:r w:rsidR="00A347ED">
              <w:t>Cloth traps with a funnel collection mechanism may also be used for stable flies.</w:t>
            </w:r>
            <w:r w:rsidR="00365BE6" w:rsidRPr="004C4D4C">
              <w:t xml:space="preserve"> Stable flies are attracted to white panel sticky traps at 2.5 times the effectiveness compared to </w:t>
            </w:r>
            <w:r w:rsidR="00365BE6">
              <w:t>A</w:t>
            </w:r>
            <w:r w:rsidR="00365BE6" w:rsidRPr="004C4D4C">
              <w:t>lsynite traps</w:t>
            </w:r>
            <w:r w:rsidR="00365BE6">
              <w:t>. Y</w:t>
            </w:r>
            <w:r w:rsidR="00365BE6" w:rsidRPr="004C4D4C">
              <w:t>oung stable flies prefer white, whereas gravid females prefer blue</w:t>
            </w:r>
            <w:r w:rsidR="00365BE6">
              <w:t>, and more males are reported to be captured th</w:t>
            </w:r>
            <w:r w:rsidR="00F502D4">
              <w:t>a</w:t>
            </w:r>
            <w:r w:rsidR="00365BE6">
              <w:t>n females, at a 2:1 ratio.</w:t>
            </w:r>
          </w:p>
          <w:p w14:paraId="2A2AD6B5" w14:textId="1C02C88B" w:rsidR="00365BE6" w:rsidRDefault="00365BE6" w:rsidP="00365BE6">
            <w:pPr>
              <w:pStyle w:val="ListParagraph"/>
              <w:ind w:left="315"/>
            </w:pPr>
            <w:r>
              <w:t>The Williams fly trap can be used for stable flies. It is a simple trap that uses a white Alsynite panel painted with a non-drying glue to catch flies. The traps are specific to stable flies and will not trap other species. Smaller commercial versions of the Williams fly trap available for order overseas include Olsen Sticky Traps, Farnam Bite Free Stable Fly Trap, Starbar Bite Free Stable Fly Trap and EZ Sticky Fly Trap.</w:t>
            </w:r>
          </w:p>
          <w:p w14:paraId="7F53405E" w14:textId="6992BCAE" w:rsidR="00C621DE" w:rsidRDefault="00E25CFB" w:rsidP="008F0227">
            <w:pPr>
              <w:pStyle w:val="ListParagraph"/>
              <w:ind w:left="315"/>
            </w:pPr>
            <w:r>
              <w:t>Odour-baited blowfly</w:t>
            </w:r>
            <w:r w:rsidR="00C621DE">
              <w:t xml:space="preserve"> traps are ineffective for other species such as stable flies.</w:t>
            </w:r>
          </w:p>
        </w:tc>
        <w:tc>
          <w:tcPr>
            <w:tcW w:w="1843" w:type="dxa"/>
          </w:tcPr>
          <w:p w14:paraId="5AE4F357" w14:textId="3A87B947" w:rsidR="003706E9" w:rsidRPr="00402F8E" w:rsidRDefault="00402F8E" w:rsidP="00615C13">
            <w:r>
              <w:lastRenderedPageBreak/>
              <w:fldChar w:fldCharType="begin"/>
            </w:r>
            <w:r w:rsidR="006B0536">
              <w:instrText xml:space="preserve"> ADDIN ZOTERO_ITEM CSL_CITATION {"citationID":"BSbgmZ9E","properties":{"formattedCitation":"(Baldacchino et al. 2014, 2018; Horv\\uc0\\u225{}th et al. 2014; Egri et al. 2013; Taylor and Berkebile 2006; Denning et al. 2014; Rochon et al. 2021)","plainCitation":"(Baldacchino et al. 2014, 2018; Horváth et al. 2014; Egri et al. 2013; Taylor and Berkebile 2006; Denning et al. 2014; Rochon et al. 2021)","noteIndex":0},"citationItems":[{"id":7832,"uris":["http://zotero.org/groups/4707929/items/7BWIEBGE"],"itemData":{"id":7832,"type":"article-journal","abstract":"Tabanids are nuisance pests for people and livestock because of their painful and irritating bite, persistent biting behavior, and blood ingestion. About 4400 tabanid species have been described; they are seasonally present in all kinds of landscapes, latitudes, and altitudes. High populations have a significant economic impact on outdoor activities, tourism, and livestock production. Tabanids are also vectors of animal disease agents, including viruses, bacteria and parasites. However, tabanids have received little attention in comparison with other hematophagous Diptera. Here, we highlight the many direct and indirect impacts of tabanids and provide a brief summary of tabanid morphology, biology, and life cycle. Impacts include pathogen transmission, parasite transportation (Dermatobia hominis), biological transmission (Loa loa), and mechanical transmission of viruses, such as equine infectious anemia virus, protozoa, such as Trypanosoma evansi and Besnotia besnoiti, and bacteria, such as Bacillus anthracis and Anaplasma marginale. We discuss parameters of mechanical transmission and its mathematical modeling. Control methods for tabanid populations are also summarized; these include trapping, the use of insecticides, repellents, and livestock protection. Lastly recommendations are provided for the direction of future research.","container-title":"Infection, Genetics and Evolution: Journal of Molecular Epidemiology and Evolutionary Genetics in Infectious Diseases","DOI":"10.1016/j.meegid.2014.03.029","ISSN":"1567-7257","journalAbbreviation":"Infect Genet Evol","language":"eng","note":"PMID: 24727644","page":"596-615","source":"PubMed","title":"Tabanids: neglected subjects of research, but important vectors of disease agents!","title-short":"Tabanids","volume":"28","author":[{"family":"Baldacchino","given":"Frédéric"},{"family":"Desquesnes","given":"Marc"},{"family":"Mihok","given":"Steve"},{"family":"Foil","given":"Lane D."},{"family":"Duvallet","given":"Gérard"},{"family":"Jittapalapong","given":"Sathaporn"}],"issued":{"date-parts":[["2014",12]]}}},{"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39,"uris":["http://zotero.org/groups/4707929/items/GM8E3M9D"],"itemData":{"id":7839,"type":"paper-conference","abstract":"Following the new findings described in Chap. 21 regarding the use of polarization cues by chironomids to detect water bodies suitable for oviposition, an effort was initiated to apply reflection-polarization traps to divert chironomid females from laying their eggs in the natural reservoir and by this to control the chironomid population. In this chapter we first review this effort and its outcome and suggest insights into the future development of chironomid reflection-polarization oviposition traps and population control. Then we present three different types of polarization-based tabanid trap: a liquid trap, a sticky horseflypaper and a photovoltaic trap. All three trap types share the common feature that they lure positively polarotactic tabanid flies with strongly and linearly polarized light reflected from special shiny black visual targets. Due to their horizontally polarizing bait surface, the liquid and the photovoltaic traps as well as the horizontally aligned horseflypaper capture water-seeking male and female tabanids attracted to the horizontal polarization of bait-reflected light. If the surface of the horseflypaper is vertical, it catches host-seeking female tabanids lured to the strongly polarized trap-reflected light. The tabanid-capturing efficacy of all three trap types has been proven in field experiments. The scientific basis of these traps is the two kinds of positive polarotaxis in tabanid flies. The advantages and disadvantages of these different tabanid traps are also discussed here; furthermore, it is described how these traps could be improved in the future, and how they can be combined with the traditional canopy trap, for instance. These studies demonstrate well how basic scientific knowledge, i.e. the positive polarotaxis in chironomids and tabanids, can be applied in the design of new insect traps.","DOI":"10.1007/978-3-642-54718-8_23","event-place":"Berlin, Heidelberg","ISBN":"978-3-642-54717-1","language":"en","note":"Book Title: Polarized Light and Polarization Vision in Animal Sciences\nDOI: 10.1007/978-3-642-54718-8_23","page":"561-584","publisher":"Springer Berlin Heidelberg","publisher-place":"Berlin, Heidelberg","source":"Semantic Scholar","title":"Applying Polarization-Based Traps to Insect Control","URL":"https://link.springer.com/10.1007/978-3-642-54718-8_23","editor":[{"family":"Horváth","given":"Gábor"}],"author":[{"family":"Horváth","given":"Gábor"},{"family":"Blahó","given":"Miklós"},{"family":"Egri","given":"Ádám"},{"family":"Lerner","given":"Amit"}],"accessed":{"date-parts":[["2024",2,22]]},"issued":{"date-parts":[["2014"]]}}},{"id":7842,"uris":["http://zotero.org/groups/4707929/items/WW2M2KGP"],"itemData":{"id":7842,"type":"article-journal","container-title":"B Entomol Res","DOI":"10.1017/S0007485313000357","page":"665-674","title":"A horizontally polarizing liquid trap enhances the tabanid-capturing efficiency of the classic canopy trap","volume":"103","author":[{"family":"Egri","given":"A"},{"family":"Blaho","given":"M"},{"family":"Szaz","given":"D"},{"family":"Kriska","given":"G"},{"family":"Majer","given":"J"},{"family":"Herczeg","given":"T"},{"family":"Gyurkovszky","given":"M"},{"family":"Farkas","given":"R"},{"family":"Horvath","given":"G"}],"issued":{"date-parts":[["2013"]]}}},{"id":7844,"uris":["http://zotero.org/groups/4707929/items/9Z2HV8ZF"],"itemData":{"id":7844,"type":"article-journal","container-title":"Journal of Economic Entomology","DOI":"10.1093/jee/99.4.1415","issue":"4","page":"1415-1419","title":"Comparative Efficiency of Six Stable Fly (Diptera: Muscidae) Traps","volume":"99","author":[{"family":"Taylor","given":"D.B"},{"family":"Berkebile","given":"D"}],"issued":{"date-parts":[["2006"]]}}},{"id":7843,"uris":["http://zotero.org/groups/4707929/items/IWNQ5ZG5"],"itemData":{"id":7843,"type":"article-journal","container-title":"Journal of Dairy Science","DOI":"10.3168/jds.2013-7872","issue":"7","page":"4624-31.","title":"Development of a novel walk-through fly trap for the control of horn flies and other pests on pastured dairy cows - PubMed","volume":"97","author":[{"family":"Denning","given":"S"},{"family":"Washburn","given":"S.P"},{"family":"Watson","given":"D.V"}],"issued":{"date-parts":[["2014"]]}}},{"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schema":"https://github.com/citation-style-language/schema/raw/master/csl-citation.json"} </w:instrText>
            </w:r>
            <w:r>
              <w:fldChar w:fldCharType="separate"/>
            </w:r>
            <w:r w:rsidR="00A347ED" w:rsidRPr="00A347ED">
              <w:rPr>
                <w:rFonts w:cs="Calibri"/>
                <w:lang w:val="en-GB"/>
              </w:rPr>
              <w:t>(Baldacchino et al. 2014, 2018; Horváth et al. 2014; Egri et al. 2013; Taylor and Berkebile 2006; Denning et al. 2014; Rochon et al. 2021)</w:t>
            </w:r>
            <w:r>
              <w:fldChar w:fldCharType="end"/>
            </w:r>
          </w:p>
        </w:tc>
      </w:tr>
      <w:tr w:rsidR="003706E9" w14:paraId="28F1ACAE" w14:textId="77777777" w:rsidTr="00252C1E">
        <w:tc>
          <w:tcPr>
            <w:tcW w:w="2410" w:type="dxa"/>
          </w:tcPr>
          <w:p w14:paraId="7FA2EF16" w14:textId="77777777" w:rsidR="003706E9" w:rsidRPr="002A0CC6" w:rsidRDefault="003706E9" w:rsidP="00615C13">
            <w:pPr>
              <w:rPr>
                <w:b/>
                <w:bCs/>
              </w:rPr>
            </w:pPr>
            <w:r w:rsidRPr="002A0CC6">
              <w:rPr>
                <w:b/>
                <w:bCs/>
              </w:rPr>
              <w:t>Target flies</w:t>
            </w:r>
          </w:p>
        </w:tc>
        <w:tc>
          <w:tcPr>
            <w:tcW w:w="5812" w:type="dxa"/>
          </w:tcPr>
          <w:p w14:paraId="28BB2E68" w14:textId="2C80DE15" w:rsidR="003706E9" w:rsidRDefault="00BF5725" w:rsidP="00615C13">
            <w:r>
              <w:t>Buffalo flies, tabanids, stable flies, non-biting flies</w:t>
            </w:r>
          </w:p>
        </w:tc>
        <w:tc>
          <w:tcPr>
            <w:tcW w:w="1843" w:type="dxa"/>
          </w:tcPr>
          <w:p w14:paraId="2FF018BC" w14:textId="77777777" w:rsidR="003706E9" w:rsidRDefault="003706E9" w:rsidP="00615C13"/>
        </w:tc>
      </w:tr>
      <w:tr w:rsidR="003706E9" w14:paraId="6052747C" w14:textId="77777777" w:rsidTr="00252C1E">
        <w:tc>
          <w:tcPr>
            <w:tcW w:w="2410" w:type="dxa"/>
          </w:tcPr>
          <w:p w14:paraId="5A7A5485" w14:textId="77777777" w:rsidR="003706E9" w:rsidRPr="002A0CC6" w:rsidRDefault="003706E9" w:rsidP="00615C13">
            <w:pPr>
              <w:rPr>
                <w:b/>
                <w:bCs/>
              </w:rPr>
            </w:pPr>
            <w:r w:rsidRPr="002A0CC6">
              <w:rPr>
                <w:b/>
                <w:bCs/>
              </w:rPr>
              <w:t>Effectiveness</w:t>
            </w:r>
          </w:p>
        </w:tc>
        <w:tc>
          <w:tcPr>
            <w:tcW w:w="5812" w:type="dxa"/>
          </w:tcPr>
          <w:p w14:paraId="7A6EF23E" w14:textId="4586FD16" w:rsidR="008F0227" w:rsidRPr="008F0227" w:rsidRDefault="00CB48E7" w:rsidP="008F0227">
            <w:pPr>
              <w:pStyle w:val="ListParagraph"/>
              <w:ind w:left="315"/>
            </w:pPr>
            <w:r>
              <w:t>Provide g</w:t>
            </w:r>
            <w:r w:rsidR="003706E9">
              <w:t>ood</w:t>
            </w:r>
            <w:r w:rsidR="00402F8E">
              <w:t xml:space="preserve"> </w:t>
            </w:r>
            <w:r w:rsidR="008F0227">
              <w:t>control</w:t>
            </w:r>
            <w:r w:rsidR="00194D4E">
              <w:t xml:space="preserve"> for adult </w:t>
            </w:r>
            <w:r w:rsidR="00004D7C">
              <w:t xml:space="preserve">fly </w:t>
            </w:r>
            <w:r w:rsidR="00194D4E" w:rsidRPr="008F0227">
              <w:t>populations</w:t>
            </w:r>
            <w:r>
              <w:t xml:space="preserve">, especially on </w:t>
            </w:r>
            <w:r w:rsidR="00004D7C">
              <w:t xml:space="preserve">feedlots and dairies provided users </w:t>
            </w:r>
            <w:r>
              <w:t>understand</w:t>
            </w:r>
            <w:r w:rsidR="00004D7C">
              <w:t xml:space="preserve"> seasonal fly patterns</w:t>
            </w:r>
            <w:r w:rsidR="00EC6197">
              <w:t>.</w:t>
            </w:r>
          </w:p>
          <w:p w14:paraId="22094CD5" w14:textId="67BF13B3" w:rsidR="003706E9" w:rsidRPr="004C4D4C" w:rsidRDefault="00402F8E" w:rsidP="004C4D4C">
            <w:pPr>
              <w:pStyle w:val="ListParagraph"/>
              <w:ind w:left="315"/>
            </w:pPr>
            <w:r w:rsidRPr="004C4D4C">
              <w:t>L</w:t>
            </w:r>
            <w:r w:rsidR="003706E9" w:rsidRPr="004C4D4C">
              <w:t>arge sticky traps were</w:t>
            </w:r>
            <w:r w:rsidRPr="004C4D4C">
              <w:t xml:space="preserve"> reported to </w:t>
            </w:r>
            <w:r w:rsidR="008F0227">
              <w:t xml:space="preserve">be </w:t>
            </w:r>
            <w:r w:rsidR="00D06A46">
              <w:t>effective</w:t>
            </w:r>
            <w:r w:rsidR="008F0227">
              <w:t xml:space="preserve"> in </w:t>
            </w:r>
            <w:r w:rsidR="00D06A46">
              <w:t>control</w:t>
            </w:r>
            <w:r w:rsidR="008F0227">
              <w:t>ling</w:t>
            </w:r>
            <w:r w:rsidR="003706E9" w:rsidRPr="004C4D4C">
              <w:t xml:space="preserve"> house flies and stable flies in dairy calf greenhouse facilities in New York, USA. </w:t>
            </w:r>
          </w:p>
          <w:p w14:paraId="66AC994B" w14:textId="7970E151" w:rsidR="003706E9" w:rsidRPr="004C4D4C" w:rsidRDefault="008F0227" w:rsidP="004C4D4C">
            <w:pPr>
              <w:pStyle w:val="ListParagraph"/>
              <w:ind w:left="315"/>
            </w:pPr>
            <w:proofErr w:type="gramStart"/>
            <w:r>
              <w:t>T</w:t>
            </w:r>
            <w:r w:rsidR="003706E9" w:rsidRPr="004C4D4C">
              <w:t xml:space="preserve">he </w:t>
            </w:r>
            <w:r w:rsidR="00A459F9">
              <w:t xml:space="preserve">Bruce </w:t>
            </w:r>
            <w:r>
              <w:t>walk</w:t>
            </w:r>
            <w:proofErr w:type="gramEnd"/>
            <w:r>
              <w:t xml:space="preserve"> through </w:t>
            </w:r>
            <w:r w:rsidR="00A459F9">
              <w:t xml:space="preserve">trap </w:t>
            </w:r>
            <w:r>
              <w:t>has been</w:t>
            </w:r>
            <w:r w:rsidR="00402F8E" w:rsidRPr="004C4D4C">
              <w:t xml:space="preserve"> found to </w:t>
            </w:r>
            <w:r w:rsidR="003706E9" w:rsidRPr="004C4D4C">
              <w:t>reduce horn fly numbers on pastured cattle from 73%</w:t>
            </w:r>
            <w:r>
              <w:t xml:space="preserve"> to 54%</w:t>
            </w:r>
            <w:r w:rsidR="003706E9" w:rsidRPr="004C4D4C">
              <w:t>.</w:t>
            </w:r>
            <w:r w:rsidR="00A459F9">
              <w:t xml:space="preserve"> A modified version of the Bruce trap for use in dairy systems reportedly </w:t>
            </w:r>
            <w:r w:rsidR="00D54CB4">
              <w:t>reduces horn flies between 82 – 88%.</w:t>
            </w:r>
          </w:p>
          <w:p w14:paraId="3BD6157C" w14:textId="77777777" w:rsidR="008F0227" w:rsidRDefault="003706E9" w:rsidP="008F0227">
            <w:pPr>
              <w:pStyle w:val="ListParagraph"/>
              <w:ind w:left="315"/>
            </w:pPr>
            <w:r w:rsidRPr="004C4D4C">
              <w:t>One study observed a decrease in stable fly populations using permethrin-treated targets made of white Coroplast® panels in Canadian dairy farms.</w:t>
            </w:r>
            <w:r w:rsidR="008F0227">
              <w:t xml:space="preserve"> </w:t>
            </w:r>
          </w:p>
          <w:p w14:paraId="0681CA36" w14:textId="4772E3FD" w:rsidR="003706E9" w:rsidRDefault="00365BE6" w:rsidP="00365BE6">
            <w:pPr>
              <w:pStyle w:val="ListParagraph"/>
              <w:ind w:left="315"/>
            </w:pPr>
            <w:r>
              <w:t>B</w:t>
            </w:r>
            <w:r w:rsidR="008F0227">
              <w:t>uffalo fly trap tunnel</w:t>
            </w:r>
            <w:r>
              <w:t>s</w:t>
            </w:r>
            <w:r w:rsidR="008F0227">
              <w:t xml:space="preserve"> can reduce buffalo fly burden by up to 60%. </w:t>
            </w:r>
          </w:p>
        </w:tc>
        <w:tc>
          <w:tcPr>
            <w:tcW w:w="1843" w:type="dxa"/>
          </w:tcPr>
          <w:p w14:paraId="5B517DC2" w14:textId="31875EAE" w:rsidR="003706E9" w:rsidRDefault="004C4D4C" w:rsidP="00615C13">
            <w:r>
              <w:fldChar w:fldCharType="begin"/>
            </w:r>
            <w:r w:rsidR="006B0536">
              <w:instrText xml:space="preserve"> ADDIN ZOTERO_ITEM CSL_CITATION {"citationID":"inTqOKHB","properties":{"formattedCitation":"(Baldacchino et al. 2018; Kaufman et al. 2010; Zhu et al. 2016; Hall and Doisy 1989; Beresford and Sutcliffe 2010; Rochon et al. 2021; Brewer et al. 2021; Miraballes et al. 2017)","plainCitation":"(Baldacchino et al. 2018; Kaufman et al. 2010; Zhu et al. 2016; Hall and Doisy 1989; Beresford and Sutcliffe 2010; Rochon et al. 2021; Brewer et al. 2021; Miraballes et al. 2017)","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45,"uris":["http://zotero.org/groups/4707929/items/TVYQASZA"],"itemData":{"id":7845,"type":"article-journal","container-title":"Pest Manag Sci","DOI":"10.1002/ps.1872","issue":"3","page":"290-4","title":"Nicotinoid and pyrethroid insecticide resistance in houseflies (Diptera: Muscidae) collected from Florida dairies","volume":"66","author":[{"family":"Kaufman","given":"P.E"},{"family":"Nunez","given":"S.C"},{"family":"Mann","given":"R.S"},{"family":"Geden","given":"C.J"},{"family":"Scharf","given":"M.E"}],"issued":{"date-parts":[["2010"]]}}},{"id":7846,"uris":["http://zotero.org/groups/4707929/items/U9CWSA2N"],"itemData":{"id":7846,"type":"article-journal","container-title":"Pest Management Science","DOI":"10.1002/ps.4207","issue":"9","page":"1765-1771","title":"Visual and olfactory enhancement of stable fly trapping","volume":"72","author":[{"family":"Zhu","given":"J.J"},{"family":"Zhang","given":"Q-H"},{"family":"Taylor","given":"D.B"},{"family":"Friesen","given":"K.A"}],"issued":{"date-parts":[["2016"]]}}},{"id":7847,"uris":["http://zotero.org/groups/4707929/items/33BEPRD3"],"itemData":{"id":7847,"type":"article-journal","abstract":"A walk-through fly trap designed in 1938 by W. G. Bruce was tested for two field seasons in Missouri. Screened elements along both sides of the device functioned as cone traps, thereby catching horn flies, Haematobia irritans (L.), as they were swept from cattle by strips of carpet hung from the roof. Horn fly control on pastured cattle averaged 54 and 73% when they were afforded access to the trap. Analyses of Diptera captured in the trap indicated that horn flies comprised the most abundant species; face flies, Musca autumnalis De Geer, stable flies, Stomoxys calcitrans (L.), and others were present in smaller numbers. Cattle were not reluctant to use the trap, and no structural problems were observed during the experiment.","container-title":"Journal of Economic Entomology","DOI":"10.1093/jee/82.2.530","ISSN":"0022-0493","issue":"2","journalAbbreviation":"J Econ Entomol","language":"eng","note":"PMID: 2708630","page":"530-534","source":"PubMed","title":"Walk-through trap for control of horn flies (Diptera: Muscidae) on pastured cattle","title-short":"Walk-through trap for control of horn flies (Diptera","volume":"82","author":[{"family":"Hall","given":"R. D."},{"family":"Doisy","given":"K. E."}],"issued":{"date-parts":[["1989",4]]}}},{"id":7849,"uris":["http://zotero.org/groups/4707929/items/I9WWW29I"],"itemData":{"id":7849,"type":"article-journal","container-title":"J Dairy Sci.","DOI":"10.3168/jds.2009-2887","issue":"6","page":"2517-24","title":"Assessing pest control using changes in instantaneous rate of population increase: treated targets and stable fly populations case study","volume":"93","author":[{"family":"Beresford","given":"D.V"},{"family":"Sutcliffe","given":"J.F"}],"issued":{"date-parts":[["2010"]]}}},{"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67,"uris":["http://zotero.org/groups/4707929/items/R7DLMREP"],"itemData":{"id":7867,"type":"article-journal","abstract":"Haematobia irritans (horn fly) is a bloodsucking insect that affects grazing cattle. Since this fly's introduction into Uruguay in 1992, pest management practices used to control the insect have been exclusively based on the use of insecticides, which has caused synthetic pyrethroid resistance. The use of insecticides is a major constraint to livestock production due to food safety and environmental concerns. This study evaluated the effectiveness of a walk-through fly trap for horn fly control. The field trail was conducted in 18 trail evaluations dates from 2015 to 2016 in Holstein-Frisian lactating cows on two dairy farms in southern Uruguay. The traps were placed at the exit of the milking parlor. Two digital cameras were used to record video at the entrances and exits of the traps. On each of the 18 trail evaluation, between 30 and 158 cows were randomly selected for fly counting according to video records. On Farm 1, a total of 718 cows were assessed. The median number of flies per cow at the entrance of the traps was 22 (ranging from 1 to 199), while the median number at the exit was three flies per cow (ranging from 0 to 22). The median efficiency of the trap was 88%. Farm 2 had 345 observations, and the median fly count at the entrance of the traps was of 22 flies per cow (ranging from 1 to 129) and four flies at the exit (ranging from 0 to 35) with a median efficiency of 82%. It was observed that the effectiveness of the fly traps varied depending on the number of flies at entry, the season of the year and the farm site. In conclusion, fly traps could be used for the control of H. irritans in milking cows without the use of insecticides.","container-title":"Veterinary Parasitology, Regional Studies and Reports","DOI":"10.1016/j.vprsr.2017.10.002","ISSN":"2405-9390","journalAbbreviation":"Vet Parasitol Reg Stud Reports","language":"eng","note":"PMID: 31014583","page":"126-131","source":"PubMed","title":"Efficiency of a walk-through fly trap for Haematobia irritans control in milking cows in Uruguay","volume":"10","author":[{"family":"Miraballes","given":"Cecilia"},{"family":"Buscio","given":"Diego"},{"family":"Diaz","given":"André"},{"family":"Sanchez","given":"Javier"},{"family":"Riet-Correa","given":"Franklin"},{"family":"Saravia","given":"Anderson"},{"family":"Castro-Janer","given":"Eleonor"}],"issued":{"date-parts":[["2017",12]]}}}],"schema":"https://github.com/citation-style-language/schema/raw/master/csl-citation.json"} </w:instrText>
            </w:r>
            <w:r>
              <w:fldChar w:fldCharType="separate"/>
            </w:r>
            <w:r w:rsidR="00D54CB4">
              <w:rPr>
                <w:noProof/>
              </w:rPr>
              <w:t>(Baldacchino et al. 2018; Kaufman et al. 2010; Zhu et al. 2016; Hall and Doisy 1989; Beresford and Sutcliffe 2010; Rochon et al. 2021; Brewer et al. 2021; Miraballes et al. 2017)</w:t>
            </w:r>
            <w:r>
              <w:fldChar w:fldCharType="end"/>
            </w:r>
          </w:p>
        </w:tc>
      </w:tr>
      <w:tr w:rsidR="003706E9" w14:paraId="13DD8655" w14:textId="77777777" w:rsidTr="00252C1E">
        <w:tc>
          <w:tcPr>
            <w:tcW w:w="2410" w:type="dxa"/>
          </w:tcPr>
          <w:p w14:paraId="564BA04C" w14:textId="77777777" w:rsidR="003706E9" w:rsidRPr="002A0CC6" w:rsidRDefault="003706E9" w:rsidP="00615C13">
            <w:pPr>
              <w:rPr>
                <w:b/>
                <w:bCs/>
              </w:rPr>
            </w:pPr>
            <w:r w:rsidRPr="002A0CC6">
              <w:rPr>
                <w:b/>
                <w:bCs/>
              </w:rPr>
              <w:t>Applicable to Australia</w:t>
            </w:r>
          </w:p>
        </w:tc>
        <w:tc>
          <w:tcPr>
            <w:tcW w:w="5812" w:type="dxa"/>
          </w:tcPr>
          <w:p w14:paraId="2E5168FD" w14:textId="1B2BB606" w:rsidR="00B705A8" w:rsidRDefault="003706E9" w:rsidP="008F0227">
            <w:pPr>
              <w:pStyle w:val="ListParagraph"/>
              <w:ind w:left="315"/>
            </w:pPr>
            <w:r>
              <w:t>Yes</w:t>
            </w:r>
            <w:r w:rsidR="00BB6D1B">
              <w:t xml:space="preserve">. </w:t>
            </w:r>
            <w:r w:rsidR="008F0227">
              <w:t xml:space="preserve">Traps are commonly used to control fly populations in cattle. They are also used to </w:t>
            </w:r>
            <w:r w:rsidR="00B705A8">
              <w:t>protect high value animals e.g., horses and zoo animals</w:t>
            </w:r>
            <w:r w:rsidR="00E25CFB">
              <w:t>.</w:t>
            </w:r>
          </w:p>
        </w:tc>
        <w:tc>
          <w:tcPr>
            <w:tcW w:w="1843" w:type="dxa"/>
          </w:tcPr>
          <w:p w14:paraId="04358289" w14:textId="2B19D922" w:rsidR="003706E9" w:rsidRDefault="00BB6D1B" w:rsidP="00615C13">
            <w:r>
              <w:fldChar w:fldCharType="begin"/>
            </w:r>
            <w:r w:rsidR="006B0536">
              <w:instrText xml:space="preserve"> ADDIN ZOTERO_ITEM CSL_CITATION {"citationID":"VJ0y1s5C","properties":{"formattedCitation":"(FlyBoss 2024; DPIRD 2015)","plainCitation":"(FlyBoss 2024; DPIRD 2015)","noteIndex":0},"citationItems":[{"id":7850,"uris":["http://zotero.org/groups/4707929/items/PV8CMDTZ"],"itemData":{"id":7850,"type":"webpage","container-title":"FlyBoss","language":"en-AU","title":"FlyBoss","URL":"https://flyboss.com.au/flyboss-resources/","author":[{"family":"FlyBoss","given":""}],"accessed":{"date-parts":[["2024",2,23]]},"issued":{"date-parts":[["2024"]]}}},{"id":7863,"uris":["http://zotero.org/groups/4707929/items/4BLWUFMF"],"itemData":{"id":7863,"type":"webpage","title":"Factsheet: Traps to control stable fly","URL":"https://www.agric.wa.gov.au/sites/gateway/files/Stablefly%20Traps%20%20Nov%2015%20-%20factsheet%20(2).pdf","author":[{"family":"DPIRD","given":""}],"accessed":{"date-parts":[["2024",2,26]]},"issued":{"date-parts":[["2015"]]}}}],"schema":"https://github.com/citation-style-language/schema/raw/master/csl-citation.json"} </w:instrText>
            </w:r>
            <w:r>
              <w:fldChar w:fldCharType="separate"/>
            </w:r>
            <w:r w:rsidR="00B705A8">
              <w:rPr>
                <w:noProof/>
              </w:rPr>
              <w:t>(FlyBoss 2024; DPIRD 2015)</w:t>
            </w:r>
            <w:r>
              <w:fldChar w:fldCharType="end"/>
            </w:r>
          </w:p>
        </w:tc>
      </w:tr>
      <w:tr w:rsidR="004C4D4C" w14:paraId="08ED3044" w14:textId="77777777" w:rsidTr="00252C1E">
        <w:tc>
          <w:tcPr>
            <w:tcW w:w="2410" w:type="dxa"/>
          </w:tcPr>
          <w:p w14:paraId="34772613" w14:textId="77777777" w:rsidR="004C4D4C" w:rsidRPr="002A0CC6" w:rsidRDefault="004C4D4C" w:rsidP="004C4D4C">
            <w:pPr>
              <w:rPr>
                <w:b/>
                <w:bCs/>
              </w:rPr>
            </w:pPr>
            <w:r w:rsidRPr="002A0CC6">
              <w:rPr>
                <w:b/>
                <w:bCs/>
              </w:rPr>
              <w:lastRenderedPageBreak/>
              <w:t>Impact on animals, humans, environment</w:t>
            </w:r>
          </w:p>
        </w:tc>
        <w:tc>
          <w:tcPr>
            <w:tcW w:w="5812" w:type="dxa"/>
          </w:tcPr>
          <w:p w14:paraId="21B3F98D" w14:textId="77777777" w:rsidR="00365BE6" w:rsidRDefault="00A347ED" w:rsidP="00365BE6">
            <w:pPr>
              <w:pStyle w:val="ListParagraph"/>
              <w:ind w:left="315"/>
            </w:pPr>
            <w:r>
              <w:t>Sticky traps may capture non-target insects, which var</w:t>
            </w:r>
            <w:r w:rsidR="00E25CFB">
              <w:t>y</w:t>
            </w:r>
            <w:r>
              <w:t xml:space="preserve"> by location and season.</w:t>
            </w:r>
          </w:p>
          <w:p w14:paraId="59FC6D69" w14:textId="2871681D" w:rsidR="004C4D4C" w:rsidRDefault="00A347ED" w:rsidP="00365BE6">
            <w:pPr>
              <w:pStyle w:val="ListParagraph"/>
              <w:ind w:left="315"/>
            </w:pPr>
            <w:r>
              <w:t xml:space="preserve">Insectivorous birds and reptiles </w:t>
            </w:r>
            <w:r w:rsidR="00EC6197">
              <w:t>may</w:t>
            </w:r>
            <w:r>
              <w:t xml:space="preserve"> come in</w:t>
            </w:r>
            <w:r w:rsidR="00E25CFB">
              <w:t>to</w:t>
            </w:r>
            <w:r>
              <w:t xml:space="preserve"> contact with the glue on the traps when feeding on dead insects, but there are no reports </w:t>
            </w:r>
            <w:r w:rsidR="00E25CFB">
              <w:t>of</w:t>
            </w:r>
            <w:r>
              <w:t xml:space="preserve"> long</w:t>
            </w:r>
            <w:r w:rsidR="00E25CFB">
              <w:t>-</w:t>
            </w:r>
            <w:r>
              <w:t>term impacts</w:t>
            </w:r>
            <w:r w:rsidR="00E25CFB">
              <w:t xml:space="preserve"> on wildlife</w:t>
            </w:r>
            <w:r>
              <w:t>.</w:t>
            </w:r>
          </w:p>
        </w:tc>
        <w:tc>
          <w:tcPr>
            <w:tcW w:w="1843" w:type="dxa"/>
          </w:tcPr>
          <w:p w14:paraId="43FE2C10" w14:textId="50D253E4" w:rsidR="004C4D4C" w:rsidRDefault="0024463B" w:rsidP="004C4D4C">
            <w:r>
              <w:fldChar w:fldCharType="begin"/>
            </w:r>
            <w:r w:rsidR="006B0536">
              <w:instrText xml:space="preserve"> ADDIN ZOTERO_ITEM CSL_CITATION {"citationID":"URf81AIn","properties":{"formattedCitation":"(Rochon et al. 2021)","plainCitation":"(Rochon et al. 2021)","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schema":"https://github.com/citation-style-language/schema/raw/master/csl-citation.json"} </w:instrText>
            </w:r>
            <w:r>
              <w:fldChar w:fldCharType="separate"/>
            </w:r>
            <w:r>
              <w:rPr>
                <w:noProof/>
              </w:rPr>
              <w:t>(Rochon et al. 2021)</w:t>
            </w:r>
            <w:r>
              <w:fldChar w:fldCharType="end"/>
            </w:r>
          </w:p>
        </w:tc>
      </w:tr>
      <w:tr w:rsidR="004C4D4C" w14:paraId="5DE252F3" w14:textId="77777777" w:rsidTr="00252C1E">
        <w:tc>
          <w:tcPr>
            <w:tcW w:w="2410" w:type="dxa"/>
          </w:tcPr>
          <w:p w14:paraId="0E615B00" w14:textId="77777777" w:rsidR="004C4D4C" w:rsidRPr="002A0CC6" w:rsidRDefault="004C4D4C" w:rsidP="004C4D4C">
            <w:pPr>
              <w:rPr>
                <w:b/>
                <w:bCs/>
              </w:rPr>
            </w:pPr>
            <w:r w:rsidRPr="002A0CC6">
              <w:rPr>
                <w:b/>
                <w:bCs/>
              </w:rPr>
              <w:t>Limitations</w:t>
            </w:r>
          </w:p>
        </w:tc>
        <w:tc>
          <w:tcPr>
            <w:tcW w:w="5812" w:type="dxa"/>
          </w:tcPr>
          <w:p w14:paraId="32EE302A" w14:textId="2E63F133" w:rsidR="00690BF0" w:rsidRDefault="00690BF0" w:rsidP="00194D4E">
            <w:pPr>
              <w:pStyle w:val="ListParagraph"/>
              <w:ind w:left="315"/>
            </w:pPr>
            <w:r>
              <w:t>High vegetation around the trap can reduce effectiveness.</w:t>
            </w:r>
          </w:p>
          <w:p w14:paraId="3A3BFD0F" w14:textId="4BEF35C2" w:rsidR="00194D4E" w:rsidRDefault="00194D4E" w:rsidP="00194D4E">
            <w:pPr>
              <w:pStyle w:val="ListParagraph"/>
              <w:ind w:left="315"/>
            </w:pPr>
            <w:r>
              <w:t>Success i</w:t>
            </w:r>
            <w:r w:rsidR="00004D7C">
              <w:t>s</w:t>
            </w:r>
            <w:r>
              <w:t xml:space="preserve"> dependent on proper placement of traps, </w:t>
            </w:r>
            <w:r w:rsidR="00004D7C">
              <w:t xml:space="preserve">the </w:t>
            </w:r>
            <w:r>
              <w:t>number of traps per unit area, and routine servicing.</w:t>
            </w:r>
          </w:p>
          <w:p w14:paraId="269F6883" w14:textId="3E392A82" w:rsidR="00194D4E" w:rsidRDefault="00194D4E" w:rsidP="00194D4E">
            <w:pPr>
              <w:pStyle w:val="ListParagraph"/>
              <w:ind w:left="315"/>
            </w:pPr>
            <w:r>
              <w:t xml:space="preserve">Traps are expensive and </w:t>
            </w:r>
            <w:r w:rsidR="00004D7C">
              <w:t>labour-intensive.</w:t>
            </w:r>
          </w:p>
          <w:p w14:paraId="47ECCE9D" w14:textId="6423C411" w:rsidR="004C4D4C" w:rsidRPr="004C4D4C" w:rsidRDefault="004C4D4C" w:rsidP="00194D4E">
            <w:pPr>
              <w:pStyle w:val="ListParagraph"/>
              <w:ind w:left="315"/>
            </w:pPr>
            <w:r w:rsidRPr="004C4D4C">
              <w:t>Control on a large scale, especially for tabanids</w:t>
            </w:r>
            <w:r w:rsidR="00E25CFB">
              <w:t>,</w:t>
            </w:r>
            <w:r w:rsidRPr="004C4D4C">
              <w:t xml:space="preserve"> may not be practical. But targeted applications may be possible for farms/ livestock facilities with smaller host populations</w:t>
            </w:r>
            <w:r w:rsidR="00B705A8">
              <w:t>.</w:t>
            </w:r>
          </w:p>
        </w:tc>
        <w:tc>
          <w:tcPr>
            <w:tcW w:w="1843" w:type="dxa"/>
          </w:tcPr>
          <w:p w14:paraId="62BF3F0A" w14:textId="41452C60" w:rsidR="004C4D4C" w:rsidRDefault="00194D4E" w:rsidP="004C4D4C">
            <w:r>
              <w:fldChar w:fldCharType="begin"/>
            </w:r>
            <w:r w:rsidR="006B0536">
              <w:instrText xml:space="preserve"> ADDIN ZOTERO_ITEM CSL_CITATION {"citationID":"soGWlbil","properties":{"formattedCitation":"(Rochon et al. 2021; Baldacchino et al. 2018)","plainCitation":"(Rochon et al. 2021; Baldacchino et al. 2018)","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Pr>
                <w:noProof/>
              </w:rPr>
              <w:t>(Rochon et al. 2021; Baldacchino et al. 2018)</w:t>
            </w:r>
            <w:r>
              <w:fldChar w:fldCharType="end"/>
            </w:r>
          </w:p>
        </w:tc>
      </w:tr>
    </w:tbl>
    <w:p w14:paraId="7912E6B0" w14:textId="0772B764" w:rsidR="00426BE2" w:rsidRDefault="00426BE2" w:rsidP="00426BE2"/>
    <w:p w14:paraId="6C4C9F7C" w14:textId="134FA181" w:rsidR="00632225" w:rsidRDefault="00252C1E" w:rsidP="000208B5">
      <w:pPr>
        <w:pStyle w:val="Caption"/>
        <w:ind w:left="851" w:hanging="851"/>
      </w:pPr>
      <w:bookmarkStart w:id="99" w:name="Figure_15"/>
      <w:bookmarkStart w:id="100" w:name="_Toc195772945"/>
      <w:r>
        <w:lastRenderedPageBreak/>
        <w:t xml:space="preserve">Figure </w:t>
      </w:r>
      <w:r>
        <w:fldChar w:fldCharType="begin"/>
      </w:r>
      <w:r>
        <w:instrText xml:space="preserve"> SEQ Figure \* ARABIC </w:instrText>
      </w:r>
      <w:r>
        <w:fldChar w:fldCharType="separate"/>
      </w:r>
      <w:r w:rsidR="007E2B2C">
        <w:rPr>
          <w:noProof/>
        </w:rPr>
        <w:t>15</w:t>
      </w:r>
      <w:r>
        <w:fldChar w:fldCharType="end"/>
      </w:r>
      <w:bookmarkEnd w:id="99"/>
      <w:r>
        <w:t xml:space="preserve">: </w:t>
      </w:r>
      <w:r w:rsidRPr="00BB3CD0">
        <w:t>Examples of trapping devices for tabanids, stable flies and tsetse flies: (A) Broce trap, (B) malaise trap, (C) canopy trap, (D) blue target, (E) Vavoua trap, (F) Nzi trap, (G) Manitoba trap, (H) H trap and (I) horizontally polarising liquid trap.</w:t>
      </w:r>
      <w:bookmarkEnd w:id="100"/>
    </w:p>
    <w:p w14:paraId="7576EE53" w14:textId="735D5C6A" w:rsidR="00632225" w:rsidRDefault="00632225" w:rsidP="00BD15EC">
      <w:pPr>
        <w:pStyle w:val="Caption"/>
      </w:pPr>
      <w:r w:rsidRPr="002534A0">
        <w:rPr>
          <w:noProof/>
          <w:lang w:eastAsia="en-US"/>
        </w:rPr>
        <w:drawing>
          <wp:inline distT="0" distB="0" distL="0" distR="0" wp14:anchorId="468A9AA4" wp14:editId="1225C54D">
            <wp:extent cx="5491480" cy="5584825"/>
            <wp:effectExtent l="0" t="0" r="0" b="0"/>
            <wp:docPr id="714952893" name="Picture 1" descr="Figure 15 shows nine images of nine different trapping devices as described in the cap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52893" name="Picture 1" descr="Figure 15 shows nine images of nine different trapping devices as described in the caption.  "/>
                    <pic:cNvPicPr/>
                  </pic:nvPicPr>
                  <pic:blipFill>
                    <a:blip r:embed="rId62"/>
                    <a:stretch>
                      <a:fillRect/>
                    </a:stretch>
                  </pic:blipFill>
                  <pic:spPr>
                    <a:xfrm>
                      <a:off x="0" y="0"/>
                      <a:ext cx="5491480" cy="5584825"/>
                    </a:xfrm>
                    <a:prstGeom prst="rect">
                      <a:avLst/>
                    </a:prstGeom>
                  </pic:spPr>
                </pic:pic>
              </a:graphicData>
            </a:graphic>
          </wp:inline>
        </w:drawing>
      </w:r>
    </w:p>
    <w:p w14:paraId="786E352C" w14:textId="26718B80" w:rsidR="00632225" w:rsidRDefault="00632225" w:rsidP="00BD15EC">
      <w:pPr>
        <w:pStyle w:val="Caption"/>
      </w:pPr>
    </w:p>
    <w:p w14:paraId="02FB391B" w14:textId="0A5E11F6" w:rsidR="00BD15EC" w:rsidRDefault="00BD15EC" w:rsidP="00BD15EC">
      <w:pPr>
        <w:pStyle w:val="Caption"/>
        <w:rPr>
          <w:lang w:eastAsia="en-US"/>
        </w:rPr>
      </w:pPr>
      <w:bookmarkStart w:id="101" w:name="_Toc195772706"/>
      <w:r w:rsidRPr="002B045B">
        <w:t xml:space="preserve">Table </w:t>
      </w:r>
      <w:r w:rsidRPr="002B045B">
        <w:fldChar w:fldCharType="begin"/>
      </w:r>
      <w:r w:rsidRPr="002B045B">
        <w:instrText>SEQ Table \* ARABIC</w:instrText>
      </w:r>
      <w:r w:rsidRPr="002B045B">
        <w:fldChar w:fldCharType="separate"/>
      </w:r>
      <w:r w:rsidR="003320E2" w:rsidRPr="002B045B">
        <w:rPr>
          <w:noProof/>
        </w:rPr>
        <w:t>8</w:t>
      </w:r>
      <w:r w:rsidRPr="002B045B">
        <w:fldChar w:fldCharType="end"/>
      </w:r>
      <w:r w:rsidRPr="002B045B">
        <w:t>. Environmental/c</w:t>
      </w:r>
      <w:r w:rsidRPr="002B045B">
        <w:rPr>
          <w:lang w:eastAsia="en-US"/>
        </w:rPr>
        <w:t>hemical control method: Attractants and insecticide baits for flies</w:t>
      </w:r>
      <w:bookmarkEnd w:id="101"/>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232"/>
        <w:gridCol w:w="6026"/>
        <w:gridCol w:w="1807"/>
      </w:tblGrid>
      <w:tr w:rsidR="004E5590" w:rsidRPr="00C43E83" w14:paraId="485A4B09" w14:textId="77777777" w:rsidTr="00B762EA">
        <w:trPr>
          <w:cantSplit/>
          <w:tblHeader/>
        </w:trPr>
        <w:tc>
          <w:tcPr>
            <w:tcW w:w="2232" w:type="dxa"/>
          </w:tcPr>
          <w:p w14:paraId="7ACA71F5" w14:textId="1477105E" w:rsidR="004E5590" w:rsidRPr="00C43E83" w:rsidRDefault="004E5590" w:rsidP="004E5590">
            <w:pPr>
              <w:rPr>
                <w:b/>
                <w:bCs/>
              </w:rPr>
            </w:pPr>
            <w:r w:rsidRPr="00F41FB7">
              <w:rPr>
                <w:b/>
                <w:bCs/>
              </w:rPr>
              <w:t xml:space="preserve"> </w:t>
            </w:r>
            <w:bookmarkStart w:id="102" w:name="Table_8"/>
            <w:bookmarkEnd w:id="102"/>
            <w:r>
              <w:rPr>
                <w:b/>
                <w:bCs/>
              </w:rPr>
              <w:t>Method detail</w:t>
            </w:r>
          </w:p>
        </w:tc>
        <w:tc>
          <w:tcPr>
            <w:tcW w:w="6026" w:type="dxa"/>
          </w:tcPr>
          <w:p w14:paraId="4382CA34" w14:textId="36BBAC5B" w:rsidR="004E5590" w:rsidRPr="00C43E83" w:rsidRDefault="004E5590" w:rsidP="004E5590">
            <w:pPr>
              <w:rPr>
                <w:rFonts w:ascii="Times New Roman" w:hAnsi="Times New Roman"/>
                <w:b/>
                <w:bCs/>
              </w:rPr>
            </w:pPr>
            <w:r w:rsidRPr="004E5590">
              <w:rPr>
                <w:b/>
                <w:bCs/>
              </w:rPr>
              <w:t xml:space="preserve">Description </w:t>
            </w:r>
          </w:p>
        </w:tc>
        <w:tc>
          <w:tcPr>
            <w:tcW w:w="1807" w:type="dxa"/>
          </w:tcPr>
          <w:p w14:paraId="0B940396" w14:textId="77777777" w:rsidR="004E5590" w:rsidRPr="00C43E83" w:rsidRDefault="004E5590" w:rsidP="004E5590">
            <w:pPr>
              <w:rPr>
                <w:b/>
                <w:bCs/>
              </w:rPr>
            </w:pPr>
            <w:r w:rsidRPr="00C43E83">
              <w:rPr>
                <w:b/>
                <w:bCs/>
              </w:rPr>
              <w:t>References</w:t>
            </w:r>
          </w:p>
        </w:tc>
      </w:tr>
      <w:tr w:rsidR="00BD15EC" w14:paraId="573EF163" w14:textId="77777777" w:rsidTr="00252C1E">
        <w:tc>
          <w:tcPr>
            <w:tcW w:w="2232" w:type="dxa"/>
          </w:tcPr>
          <w:p w14:paraId="4AFD854A" w14:textId="77777777" w:rsidR="00BD15EC" w:rsidRPr="004E5590" w:rsidRDefault="00BD15EC" w:rsidP="00615C13">
            <w:pPr>
              <w:rPr>
                <w:b/>
                <w:bCs/>
              </w:rPr>
            </w:pPr>
            <w:r w:rsidRPr="004E5590">
              <w:rPr>
                <w:b/>
                <w:bCs/>
              </w:rPr>
              <w:t>Action</w:t>
            </w:r>
          </w:p>
        </w:tc>
        <w:tc>
          <w:tcPr>
            <w:tcW w:w="6026" w:type="dxa"/>
          </w:tcPr>
          <w:p w14:paraId="7AEF4CBC" w14:textId="77777777" w:rsidR="00BD15EC" w:rsidRPr="00377BE8" w:rsidRDefault="00BD15EC" w:rsidP="00615C13">
            <w:pPr>
              <w:pStyle w:val="ListParagraph"/>
              <w:ind w:left="359"/>
            </w:pPr>
            <w:r>
              <w:t xml:space="preserve">Attract </w:t>
            </w:r>
            <w:r w:rsidRPr="00377BE8">
              <w:t>flies to bait where they are killed or repelled</w:t>
            </w:r>
            <w:r>
              <w:t>.</w:t>
            </w:r>
          </w:p>
          <w:p w14:paraId="495FB4DE" w14:textId="77777777" w:rsidR="00BD15EC" w:rsidRPr="00377BE8" w:rsidRDefault="00BD15EC" w:rsidP="00615C13">
            <w:pPr>
              <w:pStyle w:val="ListParagraph"/>
              <w:ind w:left="359"/>
            </w:pPr>
            <w:r w:rsidRPr="00377BE8">
              <w:t xml:space="preserve">The attractiveness of traps or toxic baits is enhanced by using odour attractants such as pheromones (e.g. (Z)-9-tricosene for </w:t>
            </w:r>
            <w:r w:rsidRPr="002E3C66">
              <w:rPr>
                <w:i/>
                <w:iCs/>
              </w:rPr>
              <w:t>M. domestica</w:t>
            </w:r>
            <w:r w:rsidRPr="00377BE8">
              <w:t xml:space="preserve">) or kairomones (e.g. carbon dioxide, animal urines, octenol, phenols). </w:t>
            </w:r>
          </w:p>
          <w:p w14:paraId="77AA8A21" w14:textId="77777777" w:rsidR="00BD15EC" w:rsidRPr="00377BE8" w:rsidRDefault="00BD15EC" w:rsidP="00615C13">
            <w:pPr>
              <w:pStyle w:val="ListParagraph"/>
              <w:ind w:left="359"/>
            </w:pPr>
            <w:r w:rsidRPr="00377BE8">
              <w:t>House fly taps are regularly used in indoor livestock units</w:t>
            </w:r>
            <w:r>
              <w:t>.</w:t>
            </w:r>
          </w:p>
          <w:p w14:paraId="6481F9E4" w14:textId="77777777" w:rsidR="00BD15EC" w:rsidRPr="00377BE8" w:rsidRDefault="00BD15EC" w:rsidP="00615C13">
            <w:pPr>
              <w:pStyle w:val="ListParagraph"/>
              <w:ind w:left="359"/>
            </w:pPr>
            <w:r w:rsidRPr="00377BE8">
              <w:t>Pheromone, (Z)-9-tricosene, is added as attractant alone or in combination with sugar to many commercial house fly insecticide baits.</w:t>
            </w:r>
          </w:p>
          <w:p w14:paraId="695C7ADD" w14:textId="5EC7DB47" w:rsidR="00BD15EC" w:rsidRDefault="00BD15EC" w:rsidP="00615C13">
            <w:pPr>
              <w:pStyle w:val="ListParagraph"/>
              <w:ind w:left="359"/>
            </w:pPr>
            <w:r>
              <w:lastRenderedPageBreak/>
              <w:t>Several chemical compounds</w:t>
            </w:r>
            <w:r w:rsidR="00056443">
              <w:t xml:space="preserve"> found</w:t>
            </w:r>
            <w:r>
              <w:t xml:space="preserve"> in excretory products, glandular secretions and exudations have been identified as attractants for biting flies such as octenol (1-octen-3-ol) and several phenolic compounds.</w:t>
            </w:r>
          </w:p>
        </w:tc>
        <w:tc>
          <w:tcPr>
            <w:tcW w:w="1807" w:type="dxa"/>
          </w:tcPr>
          <w:p w14:paraId="1BE264BA" w14:textId="5FA154C7" w:rsidR="00BD15EC" w:rsidRDefault="00BD15EC" w:rsidP="00615C13">
            <w:r>
              <w:lastRenderedPageBreak/>
              <w:fldChar w:fldCharType="begin"/>
            </w:r>
            <w:r w:rsidR="006B0536">
              <w:instrText xml:space="preserve"> ADDIN ZOTERO_ITEM CSL_CITATION {"citationID":"VanSfwAG","properties":{"formattedCitation":"(Baldacchino et al. 2018, 2014; Brugman et al. 2018; Butler et al. 2007)","plainCitation":"(Baldacchino et al. 2018, 2014; Brugman et al. 2018; Butler et al. 2007)","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32,"uris":["http://zotero.org/groups/4707929/items/7BWIEBGE"],"itemData":{"id":7832,"type":"article-journal","abstract":"Tabanids are nuisance pests for people and livestock because of their painful and irritating bite, persistent biting behavior, and blood ingestion. About 4400 tabanid species have been described; they are seasonally present in all kinds of landscapes, latitudes, and altitudes. High populations have a significant economic impact on outdoor activities, tourism, and livestock production. Tabanids are also vectors of animal disease agents, including viruses, bacteria and parasites. However, tabanids have received little attention in comparison with other hematophagous Diptera. Here, we highlight the many direct and indirect impacts of tabanids and provide a brief summary of tabanid morphology, biology, and life cycle. Impacts include pathogen transmission, parasite transportation (Dermatobia hominis), biological transmission (Loa loa), and mechanical transmission of viruses, such as equine infectious anemia virus, protozoa, such as Trypanosoma evansi and Besnotia besnoiti, and bacteria, such as Bacillus anthracis and Anaplasma marginale. We discuss parameters of mechanical transmission and its mathematical modeling. Control methods for tabanid populations are also summarized; these include trapping, the use of insecticides, repellents, and livestock protection. Lastly recommendations are provided for the direction of future research.","container-title":"Infection, Genetics and Evolution: Journal of Molecular Epidemiology and Evolutionary Genetics in Infectious Diseases","DOI":"10.1016/j.meegid.2014.03.029","ISSN":"1567-7257","journalAbbreviation":"Infect Genet Evol","language":"eng","note":"PMID: 24727644","page":"596-615","source":"PubMed","title":"Tabanids: neglected subjects of research, but important vectors of disease agents!","title-short":"Tabanids","volume":"28","author":[{"family":"Baldacchino","given":"Frédéric"},{"family":"Desquesnes","given":"Marc"},{"family":"Mihok","given":"Steve"},{"family":"Foil","given":"Lane D."},{"family":"Duvallet","given":"Gérard"},{"family":"Jittapalapong","given":"Sathaporn"}],"issued":{"date-parts":[["2014",12]]}}},{"id":7934,"uris":["http://zotero.org/groups/4707929/items/TFC9A43Y"],"itemData":{"id":7934,"type":"chapter","container-title":"Pests and vector-borne diseases in the livestock industry","event-place":"Leiden, The Netherlands","publisher":"Wageningen Academic","publisher-place":"Leiden, The Netherlands","title":"13. Semiochemical tools for a new generation of livestock pest control","URL":"https://brill.com/edcollchap-oa/book/9789086868636/BP000017.xml?body=pdf-60830","author":[{"family":"Brugman","given":"V.A"},{"family":"Smallegange","given":"R.C"},{"family":"Logan","given":"J.G"}],"accessed":{"date-parts":[["2024",2,29]]},"issued":{"date-parts":[["2018"]]}}},{"id":7935,"uris":["http://zotero.org/groups/4707929/items/2CRCL99V"],"itemData":{"id":7935,"type":"article-journal","abstract":"Sticky card captures of house flies, Musca domestica L. (Diptera: Muscidae), were used to compare efficacy of screen-covered baits containing sugar, sugar and 0.1% (Z)-9-tricosene, sugar and 1.0% (Z)-9-tricosene, Golden Malrin [1.1% methomyl and 0.049% (Z)-9-tricosene], and Quick-Bayt [0.5% imidacloprid and 0.1% (Z)-9-tricosene]. The QuickBayt treatment caught more flies per hour (mean = 116.5) than sugar alone (mean = 81.0), but the addition of (Z)-9-tricosene to sugar did not increase fly capture compared with sugar alone. More males (65% of total) than females were collected on the sticky cards for all treatments. Fly kill by plain sugar (control) and the commercial baits Golden Malrin, QuikStrike Fly Abatement strips (1.0% nithiazine), and QuickBayt was tested over a 90-min period. An average of 1.4, 5.6, 363.0, and 1,266.0 flies were killed using sugar, Golden Malrin, QuikStrike, and QuickBayt, respectively. The similarity between Golden Malrin and plain sugar reflects severe resistance to this once effective methomyl bait. A no-choice feeding assay using lab-reared methomyl-susceptible and methomyl-resistant house flies was conducted with and without (Z)-9-tricosene. Adult mortality was significantly higher in the methomyl-susceptible strain exposed to treatments containing methomyl. Lower consumption of the methomyl treatments by resistant flies suggested resistance was behavioral and mortality was not influenced by (Z)-9-tricosene for either fly strain.","container-title":"Journal of Economic Entomology","DOI":"10.1603/0022-0493(2007)100[1489:hfdman]2.0.co;2","ISSN":"0022-0493","issue":"4","journalAbbreviation":"J Econ Entomol","language":"eng","note":"PMID: 17849907","page":"1489-1495","source":"PubMed","title":"House fly (Diptera: Muscidae) activity near baits containing (Z)-9-tricosene and efficacy of commercial toxic fly baits on a southern California dairy","title-short":"House fly (Diptera","volume":"100","author":[{"family":"Butler","given":"Sarah M."},{"family":"Gerry","given":"Alec C."},{"family":"Mullens","given":"Bradley A."}],"issued":{"date-parts":[["2007",8]]}}}],"schema":"https://github.com/citation-style-language/schema/raw/master/csl-citation.json"} </w:instrText>
            </w:r>
            <w:r>
              <w:fldChar w:fldCharType="separate"/>
            </w:r>
            <w:r>
              <w:rPr>
                <w:noProof/>
              </w:rPr>
              <w:t>(Baldacchino et al. 2018, 2014; Brugman et al. 2018; Butler et al. 2007)</w:t>
            </w:r>
            <w:r>
              <w:fldChar w:fldCharType="end"/>
            </w:r>
          </w:p>
        </w:tc>
      </w:tr>
      <w:tr w:rsidR="00BD15EC" w14:paraId="43D8DC6B" w14:textId="77777777" w:rsidTr="00252C1E">
        <w:tc>
          <w:tcPr>
            <w:tcW w:w="2232" w:type="dxa"/>
          </w:tcPr>
          <w:p w14:paraId="24BF3730" w14:textId="77777777" w:rsidR="00BD15EC" w:rsidRPr="004E5590" w:rsidRDefault="00BD15EC" w:rsidP="00615C13">
            <w:pPr>
              <w:rPr>
                <w:b/>
                <w:bCs/>
              </w:rPr>
            </w:pPr>
            <w:r w:rsidRPr="004E5590">
              <w:rPr>
                <w:b/>
                <w:bCs/>
              </w:rPr>
              <w:t>Target flies</w:t>
            </w:r>
          </w:p>
        </w:tc>
        <w:tc>
          <w:tcPr>
            <w:tcW w:w="6026" w:type="dxa"/>
          </w:tcPr>
          <w:p w14:paraId="56B4E635" w14:textId="6C913BB3" w:rsidR="00BD15EC" w:rsidRDefault="00BD15EC" w:rsidP="00615C13">
            <w:r>
              <w:t>Any</w:t>
            </w:r>
            <w:r w:rsidR="0076633B">
              <w:t>, especially non-biting flies.</w:t>
            </w:r>
          </w:p>
        </w:tc>
        <w:tc>
          <w:tcPr>
            <w:tcW w:w="1807" w:type="dxa"/>
          </w:tcPr>
          <w:p w14:paraId="74F05AD0" w14:textId="77777777" w:rsidR="00BD15EC" w:rsidRDefault="00BD15EC" w:rsidP="00615C13"/>
        </w:tc>
      </w:tr>
      <w:tr w:rsidR="00BD15EC" w14:paraId="2403829F" w14:textId="77777777" w:rsidTr="00252C1E">
        <w:tc>
          <w:tcPr>
            <w:tcW w:w="2232" w:type="dxa"/>
          </w:tcPr>
          <w:p w14:paraId="718CBC46" w14:textId="77777777" w:rsidR="00BD15EC" w:rsidRPr="004E5590" w:rsidRDefault="00BD15EC" w:rsidP="00615C13">
            <w:pPr>
              <w:rPr>
                <w:b/>
                <w:bCs/>
              </w:rPr>
            </w:pPr>
            <w:r w:rsidRPr="004E5590">
              <w:rPr>
                <w:b/>
                <w:bCs/>
              </w:rPr>
              <w:t>Effectiveness</w:t>
            </w:r>
          </w:p>
        </w:tc>
        <w:tc>
          <w:tcPr>
            <w:tcW w:w="6026" w:type="dxa"/>
          </w:tcPr>
          <w:p w14:paraId="3F1FCD9B" w14:textId="77777777" w:rsidR="00BD15EC" w:rsidRPr="00377BE8" w:rsidRDefault="00BD15EC" w:rsidP="00615C13">
            <w:pPr>
              <w:pStyle w:val="ListParagraph"/>
              <w:ind w:left="359"/>
            </w:pPr>
            <w:r w:rsidRPr="00E11C8F">
              <w:t xml:space="preserve">The </w:t>
            </w:r>
            <w:r w:rsidRPr="00377BE8">
              <w:t xml:space="preserve">efficacy of baits depends on the target size and pheromone concentration. </w:t>
            </w:r>
          </w:p>
          <w:p w14:paraId="421F76AB" w14:textId="77777777" w:rsidR="00BD15EC" w:rsidRPr="00377BE8" w:rsidRDefault="00BD15EC" w:rsidP="00615C13">
            <w:pPr>
              <w:pStyle w:val="ListParagraph"/>
              <w:ind w:left="359"/>
            </w:pPr>
            <w:r w:rsidRPr="00377BE8">
              <w:t>The attractiveness of a compound depends on the dose, the combination with other compounds and the species.</w:t>
            </w:r>
          </w:p>
          <w:p w14:paraId="4C186346" w14:textId="77777777" w:rsidR="00BD15EC" w:rsidRPr="00377BE8" w:rsidRDefault="00BD15EC" w:rsidP="00615C13">
            <w:pPr>
              <w:pStyle w:val="ListParagraph"/>
              <w:ind w:left="359"/>
            </w:pPr>
            <w:r w:rsidRPr="00377BE8">
              <w:t xml:space="preserve">Attractive toxic sugar baits, commonly used for house flies, have also been tested successfully against mosquitoes as this method exploits the diet used by insects to sustain their daily activities. </w:t>
            </w:r>
          </w:p>
          <w:p w14:paraId="5EA55682" w14:textId="77777777" w:rsidR="00BD15EC" w:rsidRPr="00377BE8" w:rsidRDefault="00BD15EC" w:rsidP="00615C13">
            <w:pPr>
              <w:pStyle w:val="ListParagraph"/>
              <w:ind w:left="359"/>
            </w:pPr>
            <w:r w:rsidRPr="00377BE8">
              <w:t>Stable flies are attracted by octenol, m- and p-cresol in olfactometer assays in the laboratory, as are many other biting insects.</w:t>
            </w:r>
          </w:p>
          <w:p w14:paraId="07F4B084" w14:textId="77777777" w:rsidR="00BD15EC" w:rsidRPr="00377BE8" w:rsidRDefault="00BD15EC" w:rsidP="00615C13">
            <w:pPr>
              <w:pStyle w:val="ListParagraph"/>
              <w:ind w:left="359"/>
            </w:pPr>
            <w:r w:rsidRPr="00377BE8">
              <w:t>In the field, a recent study found that 2</w:t>
            </w:r>
            <w:r>
              <w:t>–</w:t>
            </w:r>
            <w:r w:rsidRPr="00377BE8">
              <w:t>3 times more stable flies were caught by sticky white panels baited with phenol, m- or p-cresol than non-baited panels</w:t>
            </w:r>
            <w:r>
              <w:t>.</w:t>
            </w:r>
          </w:p>
          <w:p w14:paraId="51247206" w14:textId="20E63A03" w:rsidR="00BD15EC" w:rsidRDefault="00BD15EC" w:rsidP="00615C13">
            <w:pPr>
              <w:pStyle w:val="ListParagraph"/>
              <w:ind w:left="359"/>
            </w:pPr>
            <w:r w:rsidRPr="00377BE8">
              <w:t>Phenols are more consistently</w:t>
            </w:r>
            <w:r w:rsidRPr="00E11C8F">
              <w:t xml:space="preserve"> attractive for tabanids, but with variation among species.</w:t>
            </w:r>
            <w:r w:rsidR="002A4FB9">
              <w:t xml:space="preserve"> Carbon dioxide is also very attractive for tabanids</w:t>
            </w:r>
            <w:r w:rsidR="00A0619A">
              <w:t>.</w:t>
            </w:r>
          </w:p>
        </w:tc>
        <w:tc>
          <w:tcPr>
            <w:tcW w:w="1807" w:type="dxa"/>
          </w:tcPr>
          <w:p w14:paraId="7E372140" w14:textId="4C15A786" w:rsidR="00BD15EC" w:rsidRDefault="00BD15EC" w:rsidP="00615C13">
            <w:r>
              <w:fldChar w:fldCharType="begin"/>
            </w:r>
            <w:r w:rsidR="006B0536">
              <w:instrText xml:space="preserve"> ADDIN ZOTERO_ITEM CSL_CITATION {"citationID":"fvyn6Rfn","properties":{"formattedCitation":"(Brugman et al. 2018; Baldacchino et al. 2018; Zhu et al. 2016; Tangtrakulwanich et al. 2015; M\\uc0\\u252{}ller et al. 2010; Oyarz\\uc0\\u250{}n et al. 2009)","plainCitation":"(Brugman et al. 2018; Baldacchino et al. 2018; Zhu et al. 2016; Tangtrakulwanich et al. 2015; Müller et al. 2010; Oyarzún et al. 2009)","noteIndex":0},"citationItems":[{"id":7934,"uris":["http://zotero.org/groups/4707929/items/TFC9A43Y"],"itemData":{"id":7934,"type":"chapter","container-title":"Pests and vector-borne diseases in the livestock industry","event-place":"Leiden, The Netherlands","publisher":"Wageningen Academic","publisher-place":"Leiden, The Netherlands","title":"13. Semiochemical tools for a new generation of livestock pest control","URL":"https://brill.com/edcollchap-oa/book/9789086868636/BP000017.xml?body=pdf-60830","author":[{"family":"Brugman","given":"V.A"},{"family":"Smallegange","given":"R.C"},{"family":"Logan","given":"J.G"}],"accessed":{"date-parts":[["2024",2,29]]},"issued":{"date-parts":[["2018"]]}}},{"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46,"uris":["http://zotero.org/groups/4707929/items/U9CWSA2N"],"itemData":{"id":7846,"type":"article-journal","container-title":"Pest Management Science","DOI":"10.1002/ps.4207","issue":"9","page":"1765-1771","title":"Visual and olfactory enhancement of stable fly trapping","volume":"72","author":[{"family":"Zhu","given":"J.J"},{"family":"Zhang","given":"Q-H"},{"family":"Taylor","given":"D.B"},{"family":"Friesen","given":"K.A"}],"issued":{"date-parts":[["2016"]]}}},{"id":7944,"uris":["http://zotero.org/groups/4707929/items/DA9JH3P2"],"itemData":{"id":7944,"type":"article-journal","abstract":"Stable flies (Stomoxys calcitrans [Diptera: Muscidae] L.) are blood-feeding synanthropic pests, which cause significant economic losses in livestock. Stable fly antennae contain olfactory sensilla responsive to host and host environment-associated odours. Field observation indicated that the abundance of stable flies increased significantly in grasslands or crop fields when cattle manure slurry was applied. Major volatile compounds emanating from manure slurry were collected and identified. Behavioural responses of stable flies to those compounds were investigated in laboratory bioassays and field-trapping studies. Results from olfactometer assays revealed that phenol, p-cresol and m-cresol were attractive to adult stable flies. When tested individually, attraction was higher with lower dosages. Stable flies were most attracted to blends of phenol and m-cresol or p-cresol. Traps with binary blend lures caught more stable flies in field trials as well.","container-title":"Medical and Veterinary Entomology","DOI":"10.1111/mve.12103","ISSN":"1365-2915","issue":"1","journalAbbreviation":"Med Vet Entomol","language":"eng","note":"PMID: 25557192","page":"82-87","source":"PubMed","title":"Behavioural responses of stable flies to cattle manure slurry associated odourants","volume":"29","author":[{"family":"Tangtrakulwanich","given":"K."},{"family":"Albuquerque","given":"T. A."},{"family":"Brewer","given":"G. J."},{"family":"Baxendale","given":"F. P."},{"family":"Zurek","given":"L."},{"family":"Miller","given":"D. N."},{"family":"Taylor","given":"D. B."},{"family":"Friesen","given":"K. A."},{"family":"Zhu","given":"J. J."}],"issued":{"date-parts":[["2015",3]]}}},{"id":7948,"uris":["http://zotero.org/groups/4707929/items/VBQR43TW"],"itemData":{"id":7948,"type":"article-journal","abstract":"Attractive toxic sugar baits (ATSBs) were used to control mosquitoes in the storm drains of a residential area on the outskirts of St Augustine, Florida. The drainage system was newly constructed and no mosquitoes were breeding inside it. The area covered by the storm drains was divided in half; 10 drains served as control drains and 16 drains served as experimental drains. The baits, which consisted of a mixture of brown sugar, fruit juice, green dye marker and boric acid, were presented at the entrances of the treated drains and exit traps were positioned over the drain openings and the connecting tubes leading to retention ponds. Similar baits with orange dye and without toxin were presented at the entrances of control drains. A total of 220 pupae of Culex quinquefasciatus (Diptera: Culicidae) were released in each control and toxin-treated drain, and the numbers of recovered mosquitoes were examined to determine the effectiveness of ATSBs in the storm drain system. An average of 178.2 mosquitoes exited each drain in the control area; 87.0% of these had fed on the baits and were stained orange, whereas 13.0% were unstained. In the toxin-treated drains, 83.7% of hatched females and 86.6% of hatched males were controlled by the baits.","container-title":"Medical and Veterinary Entomology","DOI":"10.1111/j.1365-2915.2010.00876.x","ISSN":"1365-2915","issue":"4","journalAbbreviation":"Med Vet Entomol","language":"eng","note":"PMID: 20546128","page":"346-351","source":"PubMed","title":"Control of Culex quinquefasciatus in a storm drain system in Florida using attractive toxic sugar baits","volume":"24","author":[{"family":"Müller","given":"G. C."},{"family":"Junnila","given":"A."},{"family":"Qualls","given":"W."},{"family":"Revay","given":"E. E."},{"family":"Kline","given":"D. L."},{"family":"Allan","given":"S."},{"family":"Schlein","given":"Y."},{"family":"Xue","given":"R. D."}],"issued":{"date-parts":[["2010",12]]}}},{"id":7946,"uris":["http://zotero.org/groups/4707929/items/XKFT8RUK"],"itemData":{"id":7946,"type":"article-journal","abstract":"In Chile, the horn fly, Hematobia irritans (L., 1758), is a major pest of grazing cattle and affects livestock production during the summer. Previous studies in Europe and the United States have shown that cattle flies, including H. irritans, are differentially attracted to individual cattle within herds and that volatile semiochemicals are responsible for this phenomenon. This study provides evidence that similar differential attractiveness occurs for the interaction between Chilean Holstein-Friesian cattle herds and local H. irritans populations. Thus, Holstein-Friesian dairy cattle, Bos taurus, which were of similar age and physiological condition, were shown to possess an uneven distribution of H. irritans. Heifers h6904 and h8104 were defined as low-carrier heifers and h5804, h2304 and h1404 as high-carrier heifers. Gas chromatography (GC) and coupled GC-mass spectrometric (GC-MS) analysis of samples collected from heifers revealed the presence of compounds previously reported as semiochemicals for cattle flies, including meta- and para-cresol, methylketones (C8-C11), and 6-methyl-5-hepten-2-one. Other compounds identified included carboxylic acids (butanoic, 3-methylbutanoic, pentanoic, and hexanoic acids), 1-hexanol, and 3-octanone. In Y-tube olfactometer studies, both m- and p-cresol attracted H. irritans at the highest doses tested (10(-6) g), as did the positive control 1-octen-3-ol. Of the other compounds tested, only 2-decanone and 2-undecanone produced a behavioral response, with significantly more flies being recorded in the control arm when the former compound was tested (at 10(-6) and 10(-8) g), and more flies being recorded in the treated arm for the latter compound (at 10(-7) g). This demonstration of behavioral activity with the identified compounds represents a first step for research into the application of semiochemicals in monitoring and control of cattle flies in Chile.","container-title":"Journal of Medical Entomology","DOI":"10.1603/033.046.0610","ISSN":"0022-2585","issue":"6","journalAbbreviation":"J Med Entomol","language":"eng","note":"PMID: 19960676","page":"1320-1326","source":"PubMed","title":"Olfactory response of Haematobia irritans (Diptera: Muscidae) to cattle-derived volatile compounds","title-short":"Olfactory response of Haematobia irritans (Diptera","volume":"46","author":[{"family":"Oyarzún","given":"M. P."},{"family":"Palma","given":"R."},{"family":"Alberti","given":"E."},{"family":"Hormazabal","given":"E."},{"family":"Pardo","given":"F."},{"family":"Birkett","given":"M. A."},{"family":"Quiroz","given":"A."}],"issued":{"date-parts":[["2009",11]]}}}],"schema":"https://github.com/citation-style-language/schema/raw/master/csl-citation.json"} </w:instrText>
            </w:r>
            <w:r>
              <w:fldChar w:fldCharType="separate"/>
            </w:r>
            <w:r w:rsidRPr="00A31767">
              <w:rPr>
                <w:rFonts w:cs="Calibri"/>
                <w:lang w:val="en-GB"/>
              </w:rPr>
              <w:t>(Brugman et al. 2018; Baldacchino et al. 2018; Zhu et al. 2016; Tangtrakulwanich et al. 2015; Müller et al. 2010; Oyarzún et al. 2009)</w:t>
            </w:r>
            <w:r>
              <w:fldChar w:fldCharType="end"/>
            </w:r>
          </w:p>
        </w:tc>
      </w:tr>
      <w:tr w:rsidR="00BD15EC" w14:paraId="7A3F43C8" w14:textId="77777777" w:rsidTr="00252C1E">
        <w:tc>
          <w:tcPr>
            <w:tcW w:w="2232" w:type="dxa"/>
          </w:tcPr>
          <w:p w14:paraId="35B6D6AB" w14:textId="77777777" w:rsidR="00BD15EC" w:rsidRPr="004E5590" w:rsidRDefault="00BD15EC" w:rsidP="00615C13">
            <w:pPr>
              <w:rPr>
                <w:b/>
                <w:bCs/>
              </w:rPr>
            </w:pPr>
            <w:r w:rsidRPr="004E5590">
              <w:rPr>
                <w:b/>
                <w:bCs/>
              </w:rPr>
              <w:t>Applicable to Australia</w:t>
            </w:r>
          </w:p>
        </w:tc>
        <w:tc>
          <w:tcPr>
            <w:tcW w:w="6026" w:type="dxa"/>
          </w:tcPr>
          <w:p w14:paraId="42562DD8" w14:textId="77777777" w:rsidR="00BD15EC" w:rsidRDefault="00BD15EC" w:rsidP="00615C13">
            <w:r>
              <w:t>Yes</w:t>
            </w:r>
          </w:p>
        </w:tc>
        <w:tc>
          <w:tcPr>
            <w:tcW w:w="1807" w:type="dxa"/>
          </w:tcPr>
          <w:p w14:paraId="7F299B7F" w14:textId="77777777" w:rsidR="00BD15EC" w:rsidRDefault="00BD15EC" w:rsidP="00615C13"/>
        </w:tc>
      </w:tr>
      <w:tr w:rsidR="00BD15EC" w14:paraId="42917CE8" w14:textId="77777777" w:rsidTr="00252C1E">
        <w:tc>
          <w:tcPr>
            <w:tcW w:w="2232" w:type="dxa"/>
          </w:tcPr>
          <w:p w14:paraId="6818382E" w14:textId="77777777" w:rsidR="00BD15EC" w:rsidRPr="004E5590" w:rsidRDefault="00BD15EC" w:rsidP="00615C13">
            <w:pPr>
              <w:rPr>
                <w:b/>
                <w:bCs/>
              </w:rPr>
            </w:pPr>
            <w:r w:rsidRPr="004E5590">
              <w:rPr>
                <w:b/>
                <w:bCs/>
              </w:rPr>
              <w:t>Impact on animals, humans, environment</w:t>
            </w:r>
          </w:p>
        </w:tc>
        <w:tc>
          <w:tcPr>
            <w:tcW w:w="6026" w:type="dxa"/>
          </w:tcPr>
          <w:p w14:paraId="0430258A" w14:textId="77777777" w:rsidR="00BD15EC" w:rsidRDefault="00BD15EC" w:rsidP="00615C13">
            <w:pPr>
              <w:pStyle w:val="ListParagraph"/>
              <w:ind w:left="315"/>
            </w:pPr>
            <w:r>
              <w:t xml:space="preserve">Baits impregnated with pesticides should not be placed in areas where animals can access them or where they can contaminate feed, water or milk. </w:t>
            </w:r>
          </w:p>
          <w:p w14:paraId="461CD707" w14:textId="77777777" w:rsidR="00BD15EC" w:rsidRDefault="00BD15EC" w:rsidP="00615C13">
            <w:pPr>
              <w:pStyle w:val="ListParagraph"/>
              <w:ind w:left="315"/>
            </w:pPr>
            <w:r w:rsidRPr="00377BE8">
              <w:rPr>
                <w:rFonts w:cs="Calibri"/>
              </w:rPr>
              <w:t>Some baits are not species selective and may impact on beneficial insect populations.</w:t>
            </w:r>
          </w:p>
        </w:tc>
        <w:tc>
          <w:tcPr>
            <w:tcW w:w="1807" w:type="dxa"/>
          </w:tcPr>
          <w:p w14:paraId="5B7214B6" w14:textId="6EE78520" w:rsidR="00BD15EC" w:rsidRDefault="00BD15EC" w:rsidP="00615C13">
            <w:r>
              <w:fldChar w:fldCharType="begin"/>
            </w:r>
            <w:r w:rsidR="006B0536">
              <w:instrText xml:space="preserve"> ADDIN ZOTERO_ITEM CSL_CITATION {"citationID":"mUGgtC7R","properties":{"formattedCitation":"(CFSPH 2021a)","plainCitation":"(CFSPH 2021a)","noteIndex":0},"citationItems":[{"id":7830,"uris":["http://zotero.org/groups/4707929/items/GD4H9DCG"],"itemData":{"id":7830,"type":"report","event-place":"Iowa","publisher":"Centre for Food Security and Public Health","publisher-place":"Iowa","title":"Preventing Disease Transmission in Livestock and Poultry. Vectors: Flies","URL":"https://www.cfsph.iastate.edu/Infection_Control/Routes/English/fly_control.pdf","author":[{"family":"CFSPH","given":""}],"issued":{"date-parts":[["2021"]]}}}],"schema":"https://github.com/citation-style-language/schema/raw/master/csl-citation.json"} </w:instrText>
            </w:r>
            <w:r>
              <w:fldChar w:fldCharType="separate"/>
            </w:r>
            <w:r>
              <w:rPr>
                <w:noProof/>
              </w:rPr>
              <w:t>(CFSPH 2021a)</w:t>
            </w:r>
            <w:r>
              <w:fldChar w:fldCharType="end"/>
            </w:r>
          </w:p>
        </w:tc>
      </w:tr>
      <w:tr w:rsidR="00BD15EC" w14:paraId="0896A299" w14:textId="77777777" w:rsidTr="00252C1E">
        <w:tc>
          <w:tcPr>
            <w:tcW w:w="2232" w:type="dxa"/>
          </w:tcPr>
          <w:p w14:paraId="6271B49C" w14:textId="77777777" w:rsidR="00BD15EC" w:rsidRPr="004E5590" w:rsidRDefault="00BD15EC" w:rsidP="00615C13">
            <w:pPr>
              <w:rPr>
                <w:b/>
                <w:bCs/>
              </w:rPr>
            </w:pPr>
            <w:r w:rsidRPr="004E5590">
              <w:rPr>
                <w:b/>
                <w:bCs/>
              </w:rPr>
              <w:t>Limitations</w:t>
            </w:r>
          </w:p>
        </w:tc>
        <w:tc>
          <w:tcPr>
            <w:tcW w:w="6026" w:type="dxa"/>
          </w:tcPr>
          <w:p w14:paraId="3F2AA6D4" w14:textId="77777777" w:rsidR="00BD15EC" w:rsidRDefault="00BD15EC" w:rsidP="00615C13">
            <w:r>
              <w:t>B</w:t>
            </w:r>
            <w:r w:rsidRPr="00E11C8F">
              <w:t>ait</w:t>
            </w:r>
            <w:r>
              <w:t xml:space="preserve">s are often </w:t>
            </w:r>
            <w:r w:rsidRPr="00E11C8F">
              <w:t>ineffective in outdoor situations because of the short-range attractiveness and the weathering of active</w:t>
            </w:r>
            <w:r>
              <w:t>s.</w:t>
            </w:r>
          </w:p>
        </w:tc>
        <w:tc>
          <w:tcPr>
            <w:tcW w:w="1807" w:type="dxa"/>
          </w:tcPr>
          <w:p w14:paraId="624EEAE8" w14:textId="77777777" w:rsidR="00BD15EC" w:rsidRDefault="00BD15EC" w:rsidP="00615C13"/>
        </w:tc>
      </w:tr>
    </w:tbl>
    <w:p w14:paraId="7A768333" w14:textId="77777777" w:rsidR="00BD15EC" w:rsidRDefault="00BD15EC">
      <w:pPr>
        <w:spacing w:after="0" w:line="240" w:lineRule="auto"/>
        <w:rPr>
          <w:lang w:eastAsia="en-US"/>
        </w:rPr>
      </w:pPr>
    </w:p>
    <w:p w14:paraId="6BBCE3F7" w14:textId="6C97C782" w:rsidR="0024463B" w:rsidRDefault="0024463B" w:rsidP="0024463B">
      <w:pPr>
        <w:pStyle w:val="Caption"/>
        <w:rPr>
          <w:lang w:eastAsia="en-US"/>
        </w:rPr>
      </w:pPr>
      <w:bookmarkStart w:id="103" w:name="_Toc195772707"/>
      <w:r>
        <w:t xml:space="preserve">Table </w:t>
      </w:r>
      <w:r>
        <w:fldChar w:fldCharType="begin"/>
      </w:r>
      <w:r>
        <w:instrText>SEQ Table \* ARABIC</w:instrText>
      </w:r>
      <w:r>
        <w:fldChar w:fldCharType="separate"/>
      </w:r>
      <w:r w:rsidR="003320E2">
        <w:rPr>
          <w:noProof/>
        </w:rPr>
        <w:t>9</w:t>
      </w:r>
      <w:r>
        <w:fldChar w:fldCharType="end"/>
      </w:r>
      <w:r>
        <w:t xml:space="preserve">. </w:t>
      </w:r>
      <w:r>
        <w:rPr>
          <w:lang w:eastAsia="en-US"/>
        </w:rPr>
        <w:t>Environmental control methods for flies: Pasture management</w:t>
      </w:r>
      <w:bookmarkEnd w:id="103"/>
    </w:p>
    <w:tbl>
      <w:tblPr>
        <w:tblStyle w:val="TableGrid"/>
        <w:tblW w:w="9923"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559"/>
      </w:tblGrid>
      <w:tr w:rsidR="0024463B" w:rsidRPr="00003D25" w14:paraId="3925FE89" w14:textId="77777777" w:rsidTr="00B762EA">
        <w:trPr>
          <w:cantSplit/>
          <w:tblHeader/>
        </w:trPr>
        <w:tc>
          <w:tcPr>
            <w:tcW w:w="2410" w:type="dxa"/>
          </w:tcPr>
          <w:p w14:paraId="56435600" w14:textId="32C6C7E6" w:rsidR="0024463B" w:rsidRPr="002A0CC6" w:rsidRDefault="004E5590" w:rsidP="00615C13">
            <w:pPr>
              <w:rPr>
                <w:b/>
                <w:bCs/>
              </w:rPr>
            </w:pPr>
            <w:bookmarkStart w:id="104" w:name="Table_9"/>
            <w:bookmarkEnd w:id="104"/>
            <w:r>
              <w:rPr>
                <w:b/>
                <w:bCs/>
              </w:rPr>
              <w:t>Method detail</w:t>
            </w:r>
          </w:p>
        </w:tc>
        <w:tc>
          <w:tcPr>
            <w:tcW w:w="5954" w:type="dxa"/>
          </w:tcPr>
          <w:p w14:paraId="70472A7E" w14:textId="46E59BF6" w:rsidR="0024463B" w:rsidRPr="004E5590" w:rsidRDefault="004E5590" w:rsidP="00615C13">
            <w:pPr>
              <w:rPr>
                <w:b/>
                <w:bCs/>
              </w:rPr>
            </w:pPr>
            <w:r w:rsidRPr="004E5590">
              <w:rPr>
                <w:b/>
                <w:bCs/>
              </w:rPr>
              <w:t xml:space="preserve">Description </w:t>
            </w:r>
          </w:p>
        </w:tc>
        <w:tc>
          <w:tcPr>
            <w:tcW w:w="1559" w:type="dxa"/>
          </w:tcPr>
          <w:p w14:paraId="75362492" w14:textId="77777777" w:rsidR="0024463B" w:rsidRPr="002A0CC6" w:rsidRDefault="0024463B" w:rsidP="00615C13">
            <w:pPr>
              <w:rPr>
                <w:b/>
                <w:bCs/>
              </w:rPr>
            </w:pPr>
            <w:r w:rsidRPr="002A0CC6">
              <w:rPr>
                <w:b/>
                <w:bCs/>
              </w:rPr>
              <w:t>References</w:t>
            </w:r>
          </w:p>
        </w:tc>
      </w:tr>
      <w:tr w:rsidR="0024463B" w14:paraId="73F07C22" w14:textId="77777777" w:rsidTr="00252C1E">
        <w:tc>
          <w:tcPr>
            <w:tcW w:w="2410" w:type="dxa"/>
          </w:tcPr>
          <w:p w14:paraId="01A28D3D" w14:textId="77777777" w:rsidR="0024463B" w:rsidRPr="002A0CC6" w:rsidRDefault="0024463B" w:rsidP="00615C13">
            <w:pPr>
              <w:rPr>
                <w:b/>
                <w:bCs/>
              </w:rPr>
            </w:pPr>
            <w:r w:rsidRPr="002A0CC6">
              <w:rPr>
                <w:b/>
                <w:bCs/>
              </w:rPr>
              <w:t>Action</w:t>
            </w:r>
          </w:p>
        </w:tc>
        <w:tc>
          <w:tcPr>
            <w:tcW w:w="5954" w:type="dxa"/>
          </w:tcPr>
          <w:p w14:paraId="0BFF802B" w14:textId="3607EE95" w:rsidR="0024463B" w:rsidRDefault="0024463B" w:rsidP="0024463B">
            <w:pPr>
              <w:pStyle w:val="ListParagraph"/>
              <w:ind w:left="315"/>
            </w:pPr>
            <w:r>
              <w:t xml:space="preserve">Choice of pasture type can affect biology and larval </w:t>
            </w:r>
            <w:r w:rsidR="005C1315">
              <w:t>survival for buffalo flies and tabanids</w:t>
            </w:r>
            <w:r w:rsidR="00E25CFB">
              <w:t>, which</w:t>
            </w:r>
            <w:r w:rsidR="005C1315">
              <w:t xml:space="preserve"> lay eggs</w:t>
            </w:r>
            <w:r w:rsidR="003F14AC">
              <w:t xml:space="preserve"> in dung</w:t>
            </w:r>
            <w:r w:rsidR="005C1315">
              <w:t xml:space="preserve"> in pasture. </w:t>
            </w:r>
          </w:p>
          <w:p w14:paraId="692023A6" w14:textId="438C5976" w:rsidR="00365BE6" w:rsidRPr="00BF5725" w:rsidRDefault="00365BE6" w:rsidP="00365BE6">
            <w:pPr>
              <w:pStyle w:val="ListParagraph"/>
              <w:ind w:left="315"/>
            </w:pPr>
            <w:r w:rsidRPr="00BF5725">
              <w:rPr>
                <w:shd w:val="clear" w:color="auto" w:fill="FFFFFF"/>
              </w:rPr>
              <w:t xml:space="preserve">Rotational grazing allows for better management of </w:t>
            </w:r>
            <w:r>
              <w:rPr>
                <w:shd w:val="clear" w:color="auto" w:fill="FFFFFF"/>
              </w:rPr>
              <w:t>manure</w:t>
            </w:r>
            <w:r w:rsidRPr="00BF5725">
              <w:rPr>
                <w:shd w:val="clear" w:color="auto" w:fill="FFFFFF"/>
              </w:rPr>
              <w:t xml:space="preserve">. By rotating pastures, the concentration of manure </w:t>
            </w:r>
            <w:r w:rsidRPr="00BF5725">
              <w:rPr>
                <w:shd w:val="clear" w:color="auto" w:fill="FFFFFF"/>
              </w:rPr>
              <w:lastRenderedPageBreak/>
              <w:t xml:space="preserve">in any given area is reduced, which decreases the available breeding </w:t>
            </w:r>
            <w:r>
              <w:rPr>
                <w:shd w:val="clear" w:color="auto" w:fill="FFFFFF"/>
              </w:rPr>
              <w:t>sites</w:t>
            </w:r>
            <w:r w:rsidRPr="00BF5725">
              <w:rPr>
                <w:shd w:val="clear" w:color="auto" w:fill="FFFFFF"/>
              </w:rPr>
              <w:t xml:space="preserve"> for flies</w:t>
            </w:r>
            <w:r>
              <w:rPr>
                <w:shd w:val="clear" w:color="auto" w:fill="FFFFFF"/>
              </w:rPr>
              <w:t xml:space="preserve"> and </w:t>
            </w:r>
            <w:r>
              <w:t>reduces larval survival</w:t>
            </w:r>
            <w:r w:rsidR="00BD15EC">
              <w:t>.</w:t>
            </w:r>
          </w:p>
          <w:p w14:paraId="11047678" w14:textId="77777777" w:rsidR="00365BE6" w:rsidRDefault="00365BE6" w:rsidP="00365BE6">
            <w:pPr>
              <w:pStyle w:val="ListParagraph"/>
              <w:ind w:left="315"/>
            </w:pPr>
            <w:r w:rsidRPr="00BF5725">
              <w:rPr>
                <w:shd w:val="clear" w:color="auto" w:fill="FFFFFF"/>
              </w:rPr>
              <w:t>Maintaining shorter grass can help reduce fly populations as it provides fewer places for adult flies to rest and lay eggs</w:t>
            </w:r>
            <w:r>
              <w:rPr>
                <w:shd w:val="clear" w:color="auto" w:fill="FFFFFF"/>
              </w:rPr>
              <w:t>.</w:t>
            </w:r>
          </w:p>
          <w:p w14:paraId="389403BA" w14:textId="65B6C2E2" w:rsidR="00EC6197" w:rsidRDefault="00E25CFB" w:rsidP="00EC6197">
            <w:pPr>
              <w:pStyle w:val="ListParagraph"/>
              <w:ind w:left="315"/>
            </w:pPr>
            <w:r>
              <w:t>Patch burning</w:t>
            </w:r>
            <w:r w:rsidR="00EC6197">
              <w:t xml:space="preserve"> is where discrete patches of a pasture are burnt using prescribed fire. Plant regrowth attracts livestock to preferentially graze there, resting other pasture areas where cattle graze. This improves biodiversity and reduces fly populations by combusting manure and fly pupae. It also acts by reducing vegetation used as resting places for some fly species.</w:t>
            </w:r>
          </w:p>
        </w:tc>
        <w:tc>
          <w:tcPr>
            <w:tcW w:w="1559" w:type="dxa"/>
          </w:tcPr>
          <w:p w14:paraId="215FD163" w14:textId="4BAC2BC9" w:rsidR="0024463B" w:rsidRDefault="0024463B" w:rsidP="00615C13">
            <w:r>
              <w:rPr>
                <w:lang w:eastAsia="en-US"/>
              </w:rPr>
              <w:lastRenderedPageBreak/>
              <w:fldChar w:fldCharType="begin"/>
            </w:r>
            <w:r w:rsidR="006B0536">
              <w:rPr>
                <w:lang w:eastAsia="en-US"/>
              </w:rPr>
              <w:instrText xml:space="preserve"> ADDIN ZOTERO_ITEM CSL_CITATION {"citationID":"WwFROtsV","properties":{"formattedCitation":"(Brewer et al. 2021; Scasta et al. 2012)","plainCitation":"(Brewer et al. 2021; Scasta et al. 2012)","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36,"uris":["http://zotero.org/groups/4707929/items/IAJCHXF8"],"itemData":{"id":7836,"type":"article-journal","abstract":"Pyric-herbivory, defined as fire-driven grazing, was applied as patch-burn grazing management and compared to traditional management (grazing without fire) for the potential to mitigate horn flies, Haematobia irritans (L.), on cattle in Iowa and Oklahoma. Stocking rate was conservative at both locations, and all cattle were black angus, Bos taurus (L.). Study design was two treatments replicated three times for a total of six pastures at each location. Average pasture sizes were 27 ha in Iowa and 55 ha in Oklahoma. The primary objective was to assess response of the Eurasian origin horn fly to fire and grazing disturbances. Numbers of horn flies were assessed at both locations and analyzed for location, treatment, and interaction (location × treatment). Numbers of horn flies differed only between treatments. Patch-burn grazing management resulted in 41% reduction of horn flies, less than in the traditional management system regardless of location (P &lt; 0.0001). Cattle in pastures managed with patch-burn grazing were near the universally accepted economic threshold for treatment (200 flies per cow) compared to double the economic threshold on cattle under traditional management. Cattle in pastures managed with patch-burn grazing were below the behavioral threshold of 300 flies per cow and were expected to have increased grazing time associated with a reduction in stress annoyance behaviors. These results demonstrated that grazing management that includes fire can reduce horn flies on cattle in rangeland systems.","container-title":"Southwestern Entomologist","DOI":"10.3958/059.037.0308","ISSN":"0147-1724, 2162-2647","issue":"3","journalAbbreviation":"swen","note":"publisher: Society of Southwestern Entomologists","page":"325-334","source":"bioone.org","title":"Pyric-Herbivory to Manage Horn Flies (Diptera: Muscidae) on Cattle","title-short":"Pyric-Herbivory to Manage Horn Flies (Diptera","volume":"37","author":[{"family":"Scasta","given":"John D."},{"family":"Engle","given":"Dave M."},{"family":"Talley","given":"Justin L."},{"family":"Weir","given":"John R."},{"family":"Stansberry","given":"J. Chris"},{"family":"Fuhlendorf","given":"Sam D."},{"family":"Harr","given":"Ryan N."}],"issued":{"date-parts":[["2012"]]}}}],"schema":"https://github.com/citation-style-language/schema/raw/master/csl-citation.json"} </w:instrText>
            </w:r>
            <w:r>
              <w:rPr>
                <w:lang w:eastAsia="en-US"/>
              </w:rPr>
              <w:fldChar w:fldCharType="separate"/>
            </w:r>
            <w:r w:rsidR="00BF5725">
              <w:rPr>
                <w:lang w:eastAsia="en-US"/>
              </w:rPr>
              <w:t>(Brewer et al. 2021; Scasta et al. 2012)</w:t>
            </w:r>
            <w:r>
              <w:rPr>
                <w:lang w:eastAsia="en-US"/>
              </w:rPr>
              <w:fldChar w:fldCharType="end"/>
            </w:r>
            <w:r w:rsidR="005C1315">
              <w:t xml:space="preserve"> </w:t>
            </w:r>
          </w:p>
        </w:tc>
      </w:tr>
      <w:tr w:rsidR="0024463B" w14:paraId="7A3C1BA5" w14:textId="77777777" w:rsidTr="00252C1E">
        <w:tc>
          <w:tcPr>
            <w:tcW w:w="2410" w:type="dxa"/>
          </w:tcPr>
          <w:p w14:paraId="6BD714E4" w14:textId="4128064B" w:rsidR="0024463B" w:rsidRPr="002A0CC6" w:rsidRDefault="0024463B" w:rsidP="00615C13">
            <w:pPr>
              <w:rPr>
                <w:b/>
                <w:bCs/>
              </w:rPr>
            </w:pPr>
            <w:r w:rsidRPr="002A0CC6">
              <w:rPr>
                <w:b/>
                <w:bCs/>
              </w:rPr>
              <w:t xml:space="preserve">Target </w:t>
            </w:r>
            <w:r w:rsidR="00EC6197" w:rsidRPr="002A0CC6">
              <w:rPr>
                <w:b/>
                <w:bCs/>
              </w:rPr>
              <w:t>flies</w:t>
            </w:r>
          </w:p>
        </w:tc>
        <w:tc>
          <w:tcPr>
            <w:tcW w:w="5954" w:type="dxa"/>
          </w:tcPr>
          <w:p w14:paraId="35496870" w14:textId="12A5334A" w:rsidR="0024463B" w:rsidRDefault="005C1315" w:rsidP="00615C13">
            <w:r>
              <w:t>Buffalo flies, tabanids</w:t>
            </w:r>
            <w:r w:rsidR="00EC6197">
              <w:t>, non-biting flies</w:t>
            </w:r>
          </w:p>
        </w:tc>
        <w:tc>
          <w:tcPr>
            <w:tcW w:w="1559" w:type="dxa"/>
          </w:tcPr>
          <w:p w14:paraId="5C386308" w14:textId="77777777" w:rsidR="0024463B" w:rsidRDefault="0024463B" w:rsidP="00615C13"/>
        </w:tc>
      </w:tr>
      <w:tr w:rsidR="0024463B" w14:paraId="6DBE2EBD" w14:textId="77777777" w:rsidTr="00252C1E">
        <w:tc>
          <w:tcPr>
            <w:tcW w:w="2410" w:type="dxa"/>
          </w:tcPr>
          <w:p w14:paraId="6EFD7ECD" w14:textId="77777777" w:rsidR="0024463B" w:rsidRPr="002A0CC6" w:rsidRDefault="0024463B" w:rsidP="00615C13">
            <w:pPr>
              <w:rPr>
                <w:b/>
                <w:bCs/>
              </w:rPr>
            </w:pPr>
            <w:r w:rsidRPr="002A0CC6">
              <w:rPr>
                <w:b/>
                <w:bCs/>
              </w:rPr>
              <w:t>Effectiveness</w:t>
            </w:r>
          </w:p>
        </w:tc>
        <w:tc>
          <w:tcPr>
            <w:tcW w:w="5954" w:type="dxa"/>
          </w:tcPr>
          <w:p w14:paraId="0DF6740A" w14:textId="0BB7F608" w:rsidR="0024463B" w:rsidRDefault="0024463B" w:rsidP="00615C13">
            <w:pPr>
              <w:pStyle w:val="ListParagraph"/>
              <w:ind w:left="315"/>
            </w:pPr>
            <w:r>
              <w:t>Season</w:t>
            </w:r>
            <w:r w:rsidR="00BF5725">
              <w:t xml:space="preserve"> </w:t>
            </w:r>
            <w:r w:rsidRPr="0060638B">
              <w:t xml:space="preserve">and </w:t>
            </w:r>
            <w:r w:rsidR="00BD15EC" w:rsidRPr="0060638B">
              <w:t>location specific</w:t>
            </w:r>
            <w:r w:rsidR="00BF5725">
              <w:t>.</w:t>
            </w:r>
          </w:p>
          <w:p w14:paraId="1525BFEF" w14:textId="77777777" w:rsidR="00BF5725" w:rsidRDefault="00A459F9" w:rsidP="00BF5725">
            <w:pPr>
              <w:pStyle w:val="ListParagraph"/>
              <w:ind w:left="315"/>
            </w:pPr>
            <w:r>
              <w:t xml:space="preserve">Tall fescue pastures </w:t>
            </w:r>
            <w:r w:rsidR="00BF5725">
              <w:t xml:space="preserve">have been </w:t>
            </w:r>
            <w:r>
              <w:t xml:space="preserve">shown to reduce larval and adult survival of horn flies. It is thought this is due to alkaloids in endophyte-infested tall fescue plants. One study reported approximately 30% larval mortality in dung piles and decreased adult horn fly abundance on cattle grazing tall fescue compared to cattle grazing on endophyte-free fescue. </w:t>
            </w:r>
          </w:p>
          <w:p w14:paraId="00EADF1B" w14:textId="40A50464" w:rsidR="00BF5725" w:rsidRDefault="00BF5725" w:rsidP="00BF5725">
            <w:pPr>
              <w:pStyle w:val="ListParagraph"/>
              <w:ind w:left="315"/>
            </w:pPr>
            <w:r>
              <w:t xml:space="preserve">A study from </w:t>
            </w:r>
            <w:r w:rsidRPr="00423E07">
              <w:t>Iowa and Oklahoma (USA)</w:t>
            </w:r>
            <w:r>
              <w:t xml:space="preserve"> using patch burn grazing showed a 41% reduction in </w:t>
            </w:r>
            <w:r w:rsidRPr="00423E07">
              <w:t>horn fl</w:t>
            </w:r>
            <w:r w:rsidR="00BD15EC">
              <w:t>y</w:t>
            </w:r>
            <w:r w:rsidRPr="00423E07">
              <w:t xml:space="preserve"> </w:t>
            </w:r>
            <w:r>
              <w:t>numbers on cattle compared to traditional management of pastures without fire.</w:t>
            </w:r>
          </w:p>
        </w:tc>
        <w:tc>
          <w:tcPr>
            <w:tcW w:w="1559" w:type="dxa"/>
          </w:tcPr>
          <w:p w14:paraId="4D7DCA14" w14:textId="1DFF5482" w:rsidR="0024463B" w:rsidRDefault="00A459F9" w:rsidP="00615C13">
            <w:r>
              <w:fldChar w:fldCharType="begin"/>
            </w:r>
            <w:r w:rsidR="006B0536">
              <w:instrText xml:space="preserve"> ADDIN ZOTERO_ITEM CSL_CITATION {"citationID":"bpCfpOzy","properties":{"formattedCitation":"(Parra et al. 2016)","plainCitation":"(Parra et al. 2016)","noteIndex":0},"citationItems":[{"id":7865,"uris":["http://zotero.org/groups/4707929/items/SC6UN9GM"],"itemData":{"id":7865,"type":"article-journal","abstract":"BACKGROUND: The potential for using endophytic microorganisms in pest control has increased during the last 40 years. In this study, we investigated the impact of endophyte (Neotyphodium coenophialum) infection of cattle pasture upon the survival of the horn fly, Haematobia irritans, a major agricultural pest affecting livestock in many parts of the world.\nRESULTS: In laboratory assays, where cattle dung collected from endophyte-infected (E+) tall fescue cultivar K-31 was used as the oviposition substrate, larval development was significantly reduced compared with development on cattle dung from steers that grazed uninfected (E-) tall fescue. Furthermore, studies with cattle dung supplemented with the alkaloid fraction extracted from the endophytic fungi revealed significant larval mortality, and HPLC analysis identified two alkaloids, peramine and lolitrem B. The development of larvae was shown to be significantly reduced in field-collected cattle dung. These results suggest that part of the toxicity of alkaloids contained in endophytes is transferred to faecal matter, causing an increase in mortality of H. irritans.\nCONCLUSION: These data suggest that endophyte infection of cattle pasture, i.e. modified pasture management, can significantly affect horn fly development. © 2015 Society of Chemical Industry.","container-title":"Pest Management Science","DOI":"10.1002/ps.4153","ISSN":"1526-4998","issue":"7","journalAbbreviation":"Pest Manag Sci","language":"eng","note":"PMID: 26373352","page":"1328-1334","source":"PubMed","title":"Horn fly larval survival in cattle dung is reduced by endophyte infection of tall fescue pasture","volume":"72","author":[{"family":"Parra","given":"Leonardo"},{"family":"Mutis","given":"Ana"},{"family":"Chacón","given":"Manuel"},{"family":"Lizama","given":"Marcelo"},{"family":"Rojas","given":"Claudio"},{"family":"Catrileo","given":"Adrián"},{"family":"Rubilar","given":"Olga"},{"family":"Tortella","given":"Gonzalo"},{"family":"Birkett","given":"Michael A."},{"family":"Quiroz","given":"Andrés"}],"issued":{"date-parts":[["2016",7]]}}}],"schema":"https://github.com/citation-style-language/schema/raw/master/csl-citation.json"} </w:instrText>
            </w:r>
            <w:r>
              <w:fldChar w:fldCharType="separate"/>
            </w:r>
            <w:r>
              <w:rPr>
                <w:noProof/>
              </w:rPr>
              <w:t>(Parra et al. 2016)</w:t>
            </w:r>
            <w:r>
              <w:fldChar w:fldCharType="end"/>
            </w:r>
            <w:r w:rsidR="00BF5725">
              <w:t xml:space="preserve"> </w:t>
            </w:r>
            <w:r w:rsidR="00BF5725">
              <w:fldChar w:fldCharType="begin"/>
            </w:r>
            <w:r w:rsidR="006B0536">
              <w:instrText xml:space="preserve"> ADDIN ZOTERO_ITEM CSL_CITATION {"citationID":"EIoQpQd7","properties":{"formattedCitation":"(Scasta et al. 2012, 2015)","plainCitation":"(Scasta et al. 2012, 2015)","noteIndex":0},"citationItems":[{"id":7836,"uris":["http://zotero.org/groups/4707929/items/IAJCHXF8"],"itemData":{"id":7836,"type":"article-journal","abstract":"Pyric-herbivory, defined as fire-driven grazing, was applied as patch-burn grazing management and compared to traditional management (grazing without fire) for the potential to mitigate horn flies, Haematobia irritans (L.), on cattle in Iowa and Oklahoma. Stocking rate was conservative at both locations, and all cattle were black angus, Bos taurus (L.). Study design was two treatments replicated three times for a total of six pastures at each location. Average pasture sizes were 27 ha in Iowa and 55 ha in Oklahoma. The primary objective was to assess response of the Eurasian origin horn fly to fire and grazing disturbances. Numbers of horn flies were assessed at both locations and analyzed for location, treatment, and interaction (location × treatment). Numbers of horn flies differed only between treatments. Patch-burn grazing management resulted in 41% reduction of horn flies, less than in the traditional management system regardless of location (P &lt; 0.0001). Cattle in pastures managed with patch-burn grazing were near the universally accepted economic threshold for treatment (200 flies per cow) compared to double the economic threshold on cattle under traditional management. Cattle in pastures managed with patch-burn grazing were below the behavioral threshold of 300 flies per cow and were expected to have increased grazing time associated with a reduction in stress annoyance behaviors. These results demonstrated that grazing management that includes fire can reduce horn flies on cattle in rangeland systems.","container-title":"Southwestern Entomologist","DOI":"10.3958/059.037.0308","ISSN":"0147-1724, 2162-2647","issue":"3","journalAbbreviation":"swen","note":"publisher: Society of Southwestern Entomologists","page":"325-334","source":"bioone.org","title":"Pyric-Herbivory to Manage Horn Flies (Diptera: Muscidae) on Cattle","title-short":"Pyric-Herbivory to Manage Horn Flies (Diptera","volume":"37","author":[{"family":"Scasta","given":"John D."},{"family":"Engle","given":"Dave M."},{"family":"Talley","given":"Justin L."},{"family":"Weir","given":"John R."},{"family":"Stansberry","given":"J. Chris"},{"family":"Fuhlendorf","given":"Sam D."},{"family":"Harr","given":"Ryan N."}],"issued":{"date-parts":[["2012"]]}}},{"id":7837,"uris":["http://zotero.org/groups/4707929/items/KNISYNNI"],"itemData":{"id":7837,"type":"article-journal","abstract":"We compared the influence of patch-burn grazing to traditional range management practices on abundance of the most economically injurious fly parasites of cattle. Horn flies (Haematobia irritans), face flies (Musca autumnalis), stable flies (Stomoxys calcitrans), and horse flies (Tabanus spp.) were assessed at study locations in Oklahoma and Iowa, USA, in 2012 and 2013. Experiments at both locations were spatially replicated three times on rangeland grazed by mature Angus cows. Grazing was year-long in Oklahoma and seasonal in Iowa from May to September. One-third of patch-burn pastures were burned annually, and traditionally managed pastures were burned completely in 2012 but not at all in 2013. Because of significant location effects, we analyzed locations separately with a mixed effects model. Horn flies and face flies were below economic thresholds with patch-burn grazing but at or above economic thresholds in unburned pastures in Iowa. Pastures in Iowa that were burned in their entirety had fewer horn flies but did not have fewer face flies when compared with no burning. There was no difference among treatments in horn fly or face fly abundance in Oklahoma pastures. Stable flies on both treatments at both locations never exceeded the economic threshold regardless of treatment. Minimizing hay feeding coupled with regular fire could maintain low stable fly infestations. Horse flies at both locations and face flies in Oklahoma were in such low abundance that treatment differences were difficult to detect or explain. The lack of a treatment effect in Oklahoma and variable year effects are the result of a drought year followed by a wet year, reducing the strength of feedbacks driving grazing behavior on pastures burned with patchy fires. Patch-burning or periodically burning entire pastures in mesic grasslands is a viable cultural method for managing some parasitic flies when drought is not a constraint.","container-title":"Rangeland Ecology and Management","DOI":"10.1016/j.rama.2015.03.001","ISSN":"1550-7424, 1551-5028","issue":"3","journalAbbreviation":"rama","note":"publisher: Society for Range Management","page":"290-297","source":"bioone.org","title":"Drought Influences Control of Parasitic Flies of Cattle on Pastures Managed with Patch-Burn Grazing</w:instrText>
            </w:r>
            <w:r w:rsidR="006B0536">
              <w:rPr>
                <w:rFonts w:ascii="Segoe UI Symbol" w:hAnsi="Segoe UI Symbol" w:cs="Segoe UI Symbol"/>
              </w:rPr>
              <w:instrText>☆</w:instrText>
            </w:r>
            <w:r w:rsidR="006B0536">
              <w:instrText xml:space="preserve">","volume":"68","author":[{"family":"Scasta","given":"J. Derek"},{"family":"Engle","given":"David M."},{"family":"Talley","given":"Justin L."},{"family":"Weir","given":"John R."},{"family":"Fuhlendorf","given":"Samuel D."},{"family":"Debinski","given":"Diane M."}],"issued":{"date-parts":[["2015"]]}}}],"schema":"https://github.com/citation-style-language/schema/raw/master/csl-citation.json"} </w:instrText>
            </w:r>
            <w:r w:rsidR="00BF5725">
              <w:fldChar w:fldCharType="separate"/>
            </w:r>
            <w:r w:rsidR="00BF5725">
              <w:rPr>
                <w:noProof/>
              </w:rPr>
              <w:t>(Scasta et al. 2012, 2015)</w:t>
            </w:r>
            <w:r w:rsidR="00BF5725">
              <w:fldChar w:fldCharType="end"/>
            </w:r>
          </w:p>
        </w:tc>
      </w:tr>
      <w:tr w:rsidR="0024463B" w14:paraId="4AC85FAA" w14:textId="77777777" w:rsidTr="00252C1E">
        <w:tc>
          <w:tcPr>
            <w:tcW w:w="2410" w:type="dxa"/>
          </w:tcPr>
          <w:p w14:paraId="34140D49" w14:textId="77777777" w:rsidR="0024463B" w:rsidRPr="002A0CC6" w:rsidRDefault="0024463B" w:rsidP="00615C13">
            <w:pPr>
              <w:rPr>
                <w:b/>
                <w:bCs/>
              </w:rPr>
            </w:pPr>
            <w:r w:rsidRPr="002A0CC6">
              <w:rPr>
                <w:b/>
                <w:bCs/>
              </w:rPr>
              <w:t>Applicable to Australia</w:t>
            </w:r>
          </w:p>
        </w:tc>
        <w:tc>
          <w:tcPr>
            <w:tcW w:w="5954" w:type="dxa"/>
          </w:tcPr>
          <w:p w14:paraId="004E707B" w14:textId="0FB50FD0" w:rsidR="0024463B" w:rsidRDefault="0024463B" w:rsidP="00615C13">
            <w:r>
              <w:t>Yes</w:t>
            </w:r>
            <w:r w:rsidR="00BF5725">
              <w:t xml:space="preserve">. </w:t>
            </w:r>
            <w:r w:rsidR="00FE50CE">
              <w:t xml:space="preserve">Rotational grazing is a common practice in Australia. </w:t>
            </w:r>
            <w:r w:rsidR="00BF5725">
              <w:t xml:space="preserve">Patch burning is routinely practiced by First Nations people to reseed native grasses and control wild bush fires. </w:t>
            </w:r>
          </w:p>
        </w:tc>
        <w:tc>
          <w:tcPr>
            <w:tcW w:w="1559" w:type="dxa"/>
          </w:tcPr>
          <w:p w14:paraId="5C3DD2AF" w14:textId="2818AD0E" w:rsidR="0024463B" w:rsidRDefault="00BF5725" w:rsidP="00615C13">
            <w:r>
              <w:fldChar w:fldCharType="begin"/>
            </w:r>
            <w:r w:rsidR="006B0536">
              <w:instrText xml:space="preserve"> ADDIN ZOTERO_ITEM CSL_CITATION {"citationID":"bOWMtZpE","properties":{"formattedCitation":"(FutureBeef 2022)","plainCitation":"(FutureBeef 2022)","noteIndex":0},"citationItems":[{"id":7838,"uris":["http://zotero.org/groups/4707929/items/5TJACUJY"],"itemData":{"id":7838,"type":"post-weblog","abstract":"An overview of using fire in grazing country, including to: improve feed quality, alter pasture composition, manage distribution of grazing, and maintain the tree-grass balance.","container-title":"Use of fire in grazing country – Queensland","language":"en-AU","title":"Use of fire in grazing country - Queensland","URL":"https://futurebeef.com.au/resources/use-of-fire-in-grazing-country/","author":[{"family":"FutureBeef","given":""}],"accessed":{"date-parts":[["2024",2,22]]},"issued":{"date-parts":[["2022"]]}}}],"schema":"https://github.com/citation-style-language/schema/raw/master/csl-citation.json"} </w:instrText>
            </w:r>
            <w:r>
              <w:fldChar w:fldCharType="separate"/>
            </w:r>
            <w:r>
              <w:rPr>
                <w:noProof/>
              </w:rPr>
              <w:t>(FutureBeef 2022)</w:t>
            </w:r>
            <w:r>
              <w:fldChar w:fldCharType="end"/>
            </w:r>
          </w:p>
        </w:tc>
      </w:tr>
      <w:tr w:rsidR="0024463B" w14:paraId="5DD39C3D" w14:textId="77777777" w:rsidTr="00252C1E">
        <w:tc>
          <w:tcPr>
            <w:tcW w:w="2410" w:type="dxa"/>
          </w:tcPr>
          <w:p w14:paraId="040AC7B1" w14:textId="77777777" w:rsidR="0024463B" w:rsidRPr="002A0CC6" w:rsidRDefault="0024463B" w:rsidP="00615C13">
            <w:pPr>
              <w:rPr>
                <w:b/>
                <w:bCs/>
              </w:rPr>
            </w:pPr>
            <w:r w:rsidRPr="002A0CC6">
              <w:rPr>
                <w:b/>
                <w:bCs/>
              </w:rPr>
              <w:t>Impact on animals, humans, environment</w:t>
            </w:r>
          </w:p>
        </w:tc>
        <w:tc>
          <w:tcPr>
            <w:tcW w:w="5954" w:type="dxa"/>
          </w:tcPr>
          <w:p w14:paraId="2C9B76FE" w14:textId="077CD0BC" w:rsidR="0024463B" w:rsidRDefault="00BF5725" w:rsidP="00615C13">
            <w:r>
              <w:t>None reported.</w:t>
            </w:r>
          </w:p>
        </w:tc>
        <w:tc>
          <w:tcPr>
            <w:tcW w:w="1559" w:type="dxa"/>
          </w:tcPr>
          <w:p w14:paraId="6330AFC2" w14:textId="77777777" w:rsidR="0024463B" w:rsidRDefault="0024463B" w:rsidP="00615C13"/>
        </w:tc>
      </w:tr>
      <w:tr w:rsidR="0024463B" w14:paraId="4FECF09F" w14:textId="77777777" w:rsidTr="00252C1E">
        <w:tc>
          <w:tcPr>
            <w:tcW w:w="2410" w:type="dxa"/>
          </w:tcPr>
          <w:p w14:paraId="1A1DA62E" w14:textId="77777777" w:rsidR="0024463B" w:rsidRPr="002A0CC6" w:rsidRDefault="0024463B" w:rsidP="00615C13">
            <w:pPr>
              <w:rPr>
                <w:b/>
                <w:bCs/>
              </w:rPr>
            </w:pPr>
            <w:r w:rsidRPr="002A0CC6">
              <w:rPr>
                <w:b/>
                <w:bCs/>
              </w:rPr>
              <w:t>Limitations</w:t>
            </w:r>
          </w:p>
        </w:tc>
        <w:tc>
          <w:tcPr>
            <w:tcW w:w="5954" w:type="dxa"/>
          </w:tcPr>
          <w:p w14:paraId="52306A98" w14:textId="77777777" w:rsidR="0024463B" w:rsidRDefault="0024463B" w:rsidP="00BF5725">
            <w:pPr>
              <w:pStyle w:val="ListParagraph"/>
              <w:ind w:left="315"/>
            </w:pPr>
            <w:r>
              <w:t>Dependent on ability to choose the right pastures or manage pastures. May not be possible for all farm types.</w:t>
            </w:r>
          </w:p>
          <w:p w14:paraId="1B99EE74" w14:textId="6A87DF22" w:rsidR="00BF5725" w:rsidRDefault="00BF5725" w:rsidP="00BF5725">
            <w:pPr>
              <w:pStyle w:val="ListParagraph"/>
              <w:ind w:left="315"/>
            </w:pPr>
            <w:r>
              <w:t>Patch burning is limited to outside of the fire ban season.</w:t>
            </w:r>
          </w:p>
        </w:tc>
        <w:tc>
          <w:tcPr>
            <w:tcW w:w="1559" w:type="dxa"/>
          </w:tcPr>
          <w:p w14:paraId="7B5D9368" w14:textId="77777777" w:rsidR="0024463B" w:rsidRDefault="0024463B" w:rsidP="00615C13"/>
        </w:tc>
      </w:tr>
    </w:tbl>
    <w:p w14:paraId="4AE471AD" w14:textId="77777777" w:rsidR="0024463B" w:rsidRDefault="0024463B" w:rsidP="00F27FCE">
      <w:pPr>
        <w:rPr>
          <w:lang w:eastAsia="en-US"/>
        </w:rPr>
      </w:pPr>
    </w:p>
    <w:p w14:paraId="2A82BE22" w14:textId="200EF59B" w:rsidR="00C279A2" w:rsidRDefault="00BF5725" w:rsidP="00BF5725">
      <w:pPr>
        <w:pStyle w:val="Caption"/>
        <w:rPr>
          <w:lang w:eastAsia="en-US"/>
        </w:rPr>
      </w:pPr>
      <w:bookmarkStart w:id="105" w:name="_Toc195772708"/>
      <w:r>
        <w:t xml:space="preserve">Table </w:t>
      </w:r>
      <w:r>
        <w:fldChar w:fldCharType="begin"/>
      </w:r>
      <w:r>
        <w:instrText>SEQ Table \* ARABIC</w:instrText>
      </w:r>
      <w:r>
        <w:fldChar w:fldCharType="separate"/>
      </w:r>
      <w:r w:rsidR="003320E2">
        <w:rPr>
          <w:noProof/>
        </w:rPr>
        <w:t>10</w:t>
      </w:r>
      <w:r>
        <w:fldChar w:fldCharType="end"/>
      </w:r>
      <w:r w:rsidR="00C279A2">
        <w:t xml:space="preserve">. </w:t>
      </w:r>
      <w:r w:rsidR="00C279A2">
        <w:rPr>
          <w:lang w:eastAsia="en-US"/>
        </w:rPr>
        <w:t>Environmental control methods for flies: Animal grazing management</w:t>
      </w:r>
      <w:bookmarkEnd w:id="105"/>
    </w:p>
    <w:tbl>
      <w:tblPr>
        <w:tblStyle w:val="TableGrid"/>
        <w:tblW w:w="9923"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559"/>
      </w:tblGrid>
      <w:tr w:rsidR="00C279A2" w:rsidRPr="00C43E83" w14:paraId="32407A3C" w14:textId="77777777" w:rsidTr="00252C1E">
        <w:tc>
          <w:tcPr>
            <w:tcW w:w="2410" w:type="dxa"/>
          </w:tcPr>
          <w:p w14:paraId="74C4EB9A" w14:textId="1141341E" w:rsidR="00C279A2" w:rsidRPr="002A0CC6" w:rsidRDefault="004E5590" w:rsidP="00615C13">
            <w:pPr>
              <w:rPr>
                <w:b/>
                <w:bCs/>
              </w:rPr>
            </w:pPr>
            <w:bookmarkStart w:id="106" w:name="Table_10"/>
            <w:bookmarkEnd w:id="106"/>
            <w:r>
              <w:rPr>
                <w:b/>
                <w:bCs/>
              </w:rPr>
              <w:t>Method detail</w:t>
            </w:r>
          </w:p>
        </w:tc>
        <w:tc>
          <w:tcPr>
            <w:tcW w:w="5954" w:type="dxa"/>
          </w:tcPr>
          <w:p w14:paraId="418F5733" w14:textId="612FA861" w:rsidR="00C279A2" w:rsidRPr="004E5590" w:rsidRDefault="004E5590" w:rsidP="00615C13">
            <w:pPr>
              <w:rPr>
                <w:rFonts w:cs="Calibri"/>
                <w:b/>
                <w:bCs/>
              </w:rPr>
            </w:pPr>
            <w:r w:rsidRPr="004E5590">
              <w:rPr>
                <w:rFonts w:cs="Calibri"/>
                <w:b/>
                <w:bCs/>
              </w:rPr>
              <w:t xml:space="preserve">Description </w:t>
            </w:r>
          </w:p>
        </w:tc>
        <w:tc>
          <w:tcPr>
            <w:tcW w:w="1559" w:type="dxa"/>
          </w:tcPr>
          <w:p w14:paraId="33111ADE" w14:textId="77777777" w:rsidR="00C279A2" w:rsidRPr="002A0CC6" w:rsidRDefault="00C279A2" w:rsidP="00615C13">
            <w:pPr>
              <w:rPr>
                <w:b/>
                <w:bCs/>
              </w:rPr>
            </w:pPr>
            <w:r w:rsidRPr="002A0CC6">
              <w:rPr>
                <w:b/>
                <w:bCs/>
              </w:rPr>
              <w:t>References</w:t>
            </w:r>
          </w:p>
        </w:tc>
      </w:tr>
      <w:tr w:rsidR="00C279A2" w14:paraId="76B2B327" w14:textId="77777777" w:rsidTr="00252C1E">
        <w:tc>
          <w:tcPr>
            <w:tcW w:w="2410" w:type="dxa"/>
          </w:tcPr>
          <w:p w14:paraId="6E9E237D" w14:textId="77777777" w:rsidR="00C279A2" w:rsidRPr="002A0CC6" w:rsidRDefault="00C279A2" w:rsidP="00615C13">
            <w:pPr>
              <w:rPr>
                <w:b/>
                <w:bCs/>
              </w:rPr>
            </w:pPr>
            <w:r w:rsidRPr="002A0CC6">
              <w:rPr>
                <w:b/>
                <w:bCs/>
              </w:rPr>
              <w:t>Action</w:t>
            </w:r>
          </w:p>
        </w:tc>
        <w:tc>
          <w:tcPr>
            <w:tcW w:w="5954" w:type="dxa"/>
          </w:tcPr>
          <w:p w14:paraId="4EB114A2" w14:textId="77777777" w:rsidR="00EB636A" w:rsidRPr="003F14AC" w:rsidRDefault="00365EC0" w:rsidP="003F14AC">
            <w:pPr>
              <w:pStyle w:val="ListParagraph"/>
              <w:ind w:left="315"/>
            </w:pPr>
            <w:r w:rsidRPr="003F14AC">
              <w:t>Where possible, a</w:t>
            </w:r>
            <w:r w:rsidR="00C279A2" w:rsidRPr="003F14AC">
              <w:t>void grazing animals w</w:t>
            </w:r>
            <w:r w:rsidR="00F548F5" w:rsidRPr="003F14AC">
              <w:t>here there are</w:t>
            </w:r>
            <w:r w:rsidR="00C279A2" w:rsidRPr="003F14AC">
              <w:t xml:space="preserve"> high fly populations.</w:t>
            </w:r>
            <w:r w:rsidRPr="003F14AC">
              <w:t xml:space="preserve"> </w:t>
            </w:r>
          </w:p>
          <w:p w14:paraId="43C46E7E" w14:textId="474CD21F" w:rsidR="00365EC0" w:rsidRDefault="00644B77" w:rsidP="003F14AC">
            <w:pPr>
              <w:pStyle w:val="ListParagraph"/>
              <w:ind w:left="315"/>
            </w:pPr>
            <w:r w:rsidRPr="003F14AC">
              <w:lastRenderedPageBreak/>
              <w:t>Selective grazing relative to tabanid seasonal activity can limit contact</w:t>
            </w:r>
            <w:r>
              <w:t xml:space="preserve"> – graze in large open areas well away from bush or forest</w:t>
            </w:r>
            <w:r w:rsidR="00E25CFB">
              <w:t>.</w:t>
            </w:r>
          </w:p>
        </w:tc>
        <w:tc>
          <w:tcPr>
            <w:tcW w:w="1559" w:type="dxa"/>
          </w:tcPr>
          <w:p w14:paraId="61CFA9D1" w14:textId="7A2E3D21" w:rsidR="00C279A2" w:rsidRDefault="00C279A2" w:rsidP="00615C13">
            <w:r>
              <w:lastRenderedPageBreak/>
              <w:fldChar w:fldCharType="begin"/>
            </w:r>
            <w:r w:rsidR="006B0536">
              <w:instrText xml:space="preserve"> ADDIN ZOTERO_ITEM CSL_CITATION {"citationID":"AZqK8SfX","properties":{"formattedCitation":"(Baldacchino et al. 2018)","plainCitation":"(Baldacchino et al. 2018)","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Pr>
                <w:noProof/>
              </w:rPr>
              <w:t>(Baldacchino et al. 2018)</w:t>
            </w:r>
            <w:r>
              <w:fldChar w:fldCharType="end"/>
            </w:r>
          </w:p>
        </w:tc>
      </w:tr>
      <w:tr w:rsidR="00C279A2" w14:paraId="0B83EAFA" w14:textId="77777777" w:rsidTr="00252C1E">
        <w:tc>
          <w:tcPr>
            <w:tcW w:w="2410" w:type="dxa"/>
          </w:tcPr>
          <w:p w14:paraId="408FE584" w14:textId="77777777" w:rsidR="00C279A2" w:rsidRPr="002A0CC6" w:rsidRDefault="00C279A2" w:rsidP="00615C13">
            <w:pPr>
              <w:rPr>
                <w:b/>
                <w:bCs/>
              </w:rPr>
            </w:pPr>
            <w:r w:rsidRPr="002A0CC6">
              <w:rPr>
                <w:b/>
                <w:bCs/>
              </w:rPr>
              <w:t>Target flies</w:t>
            </w:r>
          </w:p>
        </w:tc>
        <w:tc>
          <w:tcPr>
            <w:tcW w:w="5954" w:type="dxa"/>
          </w:tcPr>
          <w:p w14:paraId="6B64C6A7" w14:textId="48621D58" w:rsidR="00C279A2" w:rsidRDefault="00644B77" w:rsidP="00615C13">
            <w:r>
              <w:t>Tabanids, and possibl</w:t>
            </w:r>
            <w:r w:rsidR="003F14AC">
              <w:t>y</w:t>
            </w:r>
            <w:r>
              <w:t xml:space="preserve"> other fly species</w:t>
            </w:r>
          </w:p>
        </w:tc>
        <w:tc>
          <w:tcPr>
            <w:tcW w:w="1559" w:type="dxa"/>
          </w:tcPr>
          <w:p w14:paraId="1425DC5F" w14:textId="77777777" w:rsidR="00C279A2" w:rsidRDefault="00C279A2" w:rsidP="00615C13"/>
        </w:tc>
      </w:tr>
      <w:tr w:rsidR="00C279A2" w14:paraId="7845F50B" w14:textId="77777777" w:rsidTr="00252C1E">
        <w:tc>
          <w:tcPr>
            <w:tcW w:w="2410" w:type="dxa"/>
          </w:tcPr>
          <w:p w14:paraId="5EDA30B7" w14:textId="77777777" w:rsidR="00C279A2" w:rsidRPr="002A0CC6" w:rsidRDefault="00C279A2" w:rsidP="00615C13">
            <w:pPr>
              <w:rPr>
                <w:b/>
                <w:bCs/>
              </w:rPr>
            </w:pPr>
            <w:r w:rsidRPr="002A0CC6">
              <w:rPr>
                <w:b/>
                <w:bCs/>
              </w:rPr>
              <w:t>Effectiveness</w:t>
            </w:r>
          </w:p>
        </w:tc>
        <w:tc>
          <w:tcPr>
            <w:tcW w:w="5954" w:type="dxa"/>
          </w:tcPr>
          <w:p w14:paraId="1CF7EB03" w14:textId="75209251" w:rsidR="00C279A2" w:rsidRPr="003F14AC" w:rsidRDefault="00F548F5" w:rsidP="003F14AC">
            <w:pPr>
              <w:pStyle w:val="ListParagraph"/>
              <w:ind w:left="315"/>
            </w:pPr>
            <w:r w:rsidRPr="003F14AC">
              <w:t>Depend</w:t>
            </w:r>
            <w:r w:rsidR="00E25CFB" w:rsidRPr="003F14AC">
              <w:t>ent</w:t>
            </w:r>
            <w:r w:rsidRPr="003F14AC">
              <w:t xml:space="preserve"> on the fly species – some species prefer pasture-forest, while other species like open pasture. For example, tabanids are most active at the edge of pasture-bush ecotone</w:t>
            </w:r>
            <w:r w:rsidR="00E25CFB" w:rsidRPr="003F14AC">
              <w:t>s</w:t>
            </w:r>
            <w:r w:rsidRPr="003F14AC">
              <w:t xml:space="preserve">. Tabanid activity decreases the further away from the bush that animals are grazed. </w:t>
            </w:r>
          </w:p>
          <w:p w14:paraId="738BC9A6" w14:textId="3A08ADC4" w:rsidR="00365EC0" w:rsidRDefault="00365EC0" w:rsidP="003F14AC">
            <w:pPr>
              <w:pStyle w:val="ListParagraph"/>
              <w:ind w:left="315"/>
            </w:pPr>
            <w:r w:rsidRPr="003F14AC">
              <w:t>Animals tend to select</w:t>
            </w:r>
            <w:r>
              <w:t xml:space="preserve"> areas to graze where there is low tabanid activity if they are free to roam (e.g., dense thickets, hilltops, etc).</w:t>
            </w:r>
          </w:p>
        </w:tc>
        <w:tc>
          <w:tcPr>
            <w:tcW w:w="1559" w:type="dxa"/>
          </w:tcPr>
          <w:p w14:paraId="54C3D818" w14:textId="411C4434" w:rsidR="00C279A2" w:rsidRDefault="00365EC0" w:rsidP="00615C13">
            <w:r>
              <w:fldChar w:fldCharType="begin"/>
            </w:r>
            <w:r w:rsidR="006B0536">
              <w:instrText xml:space="preserve"> ADDIN ZOTERO_ITEM CSL_CITATION {"citationID":"En1EMQkX","properties":{"formattedCitation":"(Baldacchino et al. 2014)","plainCitation":"(Baldacchino et al. 2014)","noteIndex":0},"citationItems":[{"id":7832,"uris":["http://zotero.org/groups/4707929/items/7BWIEBGE"],"itemData":{"id":7832,"type":"article-journal","abstract":"Tabanids are nuisance pests for people and livestock because of their painful and irritating bite, persistent biting behavior, and blood ingestion. About 4400 tabanid species have been described; they are seasonally present in all kinds of landscapes, latitudes, and altitudes. High populations have a significant economic impact on outdoor activities, tourism, and livestock production. Tabanids are also vectors of animal disease agents, including viruses, bacteria and parasites. However, tabanids have received little attention in comparison with other hematophagous Diptera. Here, we highlight the many direct and indirect impacts of tabanids and provide a brief summary of tabanid morphology, biology, and life cycle. Impacts include pathogen transmission, parasite transportation (Dermatobia hominis), biological transmission (Loa loa), and mechanical transmission of viruses, such as equine infectious anemia virus, protozoa, such as Trypanosoma evansi and Besnotia besnoiti, and bacteria, such as Bacillus anthracis and Anaplasma marginale. We discuss parameters of mechanical transmission and its mathematical modeling. Control methods for tabanid populations are also summarized; these include trapping, the use of insecticides, repellents, and livestock protection. Lastly recommendations are provided for the direction of future research.","container-title":"Infection, Genetics and Evolution: Journal of Molecular Epidemiology and Evolutionary Genetics in Infectious Diseases","DOI":"10.1016/j.meegid.2014.03.029","ISSN":"1567-7257","journalAbbreviation":"Infect Genet Evol","language":"eng","note":"PMID: 24727644","page":"596-615","source":"PubMed","title":"Tabanids: neglected subjects of research, but important vectors of disease agents!","title-short":"Tabanids","volume":"28","author":[{"family":"Baldacchino","given":"Frédéric"},{"family":"Desquesnes","given":"Marc"},{"family":"Mihok","given":"Steve"},{"family":"Foil","given":"Lane D."},{"family":"Duvallet","given":"Gérard"},{"family":"Jittapalapong","given":"Sathaporn"}],"issued":{"date-parts":[["2014",12]]}}}],"schema":"https://github.com/citation-style-language/schema/raw/master/csl-citation.json"} </w:instrText>
            </w:r>
            <w:r>
              <w:fldChar w:fldCharType="separate"/>
            </w:r>
            <w:r>
              <w:rPr>
                <w:noProof/>
              </w:rPr>
              <w:t>(Baldacchino et al. 2014)</w:t>
            </w:r>
            <w:r>
              <w:fldChar w:fldCharType="end"/>
            </w:r>
          </w:p>
        </w:tc>
      </w:tr>
      <w:tr w:rsidR="00C279A2" w14:paraId="70AAF208" w14:textId="77777777" w:rsidTr="00252C1E">
        <w:tc>
          <w:tcPr>
            <w:tcW w:w="2410" w:type="dxa"/>
          </w:tcPr>
          <w:p w14:paraId="2ED6AF84" w14:textId="77777777" w:rsidR="00C279A2" w:rsidRPr="002A0CC6" w:rsidRDefault="00C279A2" w:rsidP="00615C13">
            <w:pPr>
              <w:rPr>
                <w:b/>
                <w:bCs/>
              </w:rPr>
            </w:pPr>
            <w:r w:rsidRPr="002A0CC6">
              <w:rPr>
                <w:b/>
                <w:bCs/>
              </w:rPr>
              <w:t>Applicable to Australia</w:t>
            </w:r>
          </w:p>
        </w:tc>
        <w:tc>
          <w:tcPr>
            <w:tcW w:w="5954" w:type="dxa"/>
          </w:tcPr>
          <w:p w14:paraId="7D1832FE" w14:textId="77777777" w:rsidR="00C279A2" w:rsidRDefault="00C279A2" w:rsidP="00615C13">
            <w:r>
              <w:t>Yes</w:t>
            </w:r>
          </w:p>
        </w:tc>
        <w:tc>
          <w:tcPr>
            <w:tcW w:w="1559" w:type="dxa"/>
          </w:tcPr>
          <w:p w14:paraId="24692486" w14:textId="77777777" w:rsidR="00C279A2" w:rsidRDefault="00C279A2" w:rsidP="00615C13"/>
        </w:tc>
      </w:tr>
      <w:tr w:rsidR="00C279A2" w14:paraId="1F689EE2" w14:textId="77777777" w:rsidTr="00252C1E">
        <w:tc>
          <w:tcPr>
            <w:tcW w:w="2410" w:type="dxa"/>
          </w:tcPr>
          <w:p w14:paraId="69141670" w14:textId="77777777" w:rsidR="00C279A2" w:rsidRPr="002A0CC6" w:rsidRDefault="00C279A2" w:rsidP="00615C13">
            <w:pPr>
              <w:rPr>
                <w:b/>
                <w:bCs/>
              </w:rPr>
            </w:pPr>
            <w:r w:rsidRPr="002A0CC6">
              <w:rPr>
                <w:b/>
                <w:bCs/>
              </w:rPr>
              <w:t>Impact on animals, humans, environment</w:t>
            </w:r>
          </w:p>
        </w:tc>
        <w:tc>
          <w:tcPr>
            <w:tcW w:w="5954" w:type="dxa"/>
          </w:tcPr>
          <w:p w14:paraId="42ADB881" w14:textId="22BADAE6" w:rsidR="00C279A2" w:rsidRDefault="00C279A2" w:rsidP="00615C13">
            <w:r>
              <w:t>None reported</w:t>
            </w:r>
            <w:r w:rsidR="00E25CFB">
              <w:t>.</w:t>
            </w:r>
          </w:p>
        </w:tc>
        <w:tc>
          <w:tcPr>
            <w:tcW w:w="1559" w:type="dxa"/>
          </w:tcPr>
          <w:p w14:paraId="1D8C0355" w14:textId="77777777" w:rsidR="00C279A2" w:rsidRDefault="00C279A2" w:rsidP="00615C13"/>
        </w:tc>
      </w:tr>
      <w:tr w:rsidR="00C279A2" w14:paraId="154896DC" w14:textId="77777777" w:rsidTr="00252C1E">
        <w:tc>
          <w:tcPr>
            <w:tcW w:w="2410" w:type="dxa"/>
          </w:tcPr>
          <w:p w14:paraId="0BA41720" w14:textId="77777777" w:rsidR="00C279A2" w:rsidRPr="002A0CC6" w:rsidRDefault="00C279A2" w:rsidP="00615C13">
            <w:pPr>
              <w:rPr>
                <w:b/>
                <w:bCs/>
              </w:rPr>
            </w:pPr>
            <w:r w:rsidRPr="002A0CC6">
              <w:rPr>
                <w:b/>
                <w:bCs/>
              </w:rPr>
              <w:t>Limitations</w:t>
            </w:r>
          </w:p>
        </w:tc>
        <w:tc>
          <w:tcPr>
            <w:tcW w:w="5954" w:type="dxa"/>
          </w:tcPr>
          <w:p w14:paraId="3117E3FE" w14:textId="2F9EB794" w:rsidR="00C279A2" w:rsidRDefault="00C279A2" w:rsidP="00615C13">
            <w:r>
              <w:t xml:space="preserve">Effects are </w:t>
            </w:r>
            <w:r w:rsidR="00365EC0">
              <w:t>location specific</w:t>
            </w:r>
            <w:r>
              <w:t xml:space="preserve"> as l</w:t>
            </w:r>
            <w:r w:rsidRPr="004244B2">
              <w:t>andscape and altitude</w:t>
            </w:r>
            <w:r w:rsidRPr="004244B2">
              <w:rPr>
                <w:rFonts w:cs="Calibri"/>
              </w:rPr>
              <w:t xml:space="preserve"> can be determining factors for their distribution</w:t>
            </w:r>
            <w:r>
              <w:rPr>
                <w:rFonts w:cs="Calibri"/>
              </w:rPr>
              <w:t xml:space="preserve">. </w:t>
            </w:r>
            <w:r w:rsidR="00D06A46">
              <w:rPr>
                <w:rFonts w:cs="Calibri"/>
              </w:rPr>
              <w:t>For example</w:t>
            </w:r>
            <w:r>
              <w:rPr>
                <w:rFonts w:cs="Calibri"/>
              </w:rPr>
              <w:t>, farms in low-lying lands with scrub and</w:t>
            </w:r>
            <w:r w:rsidR="00D06A46">
              <w:rPr>
                <w:rFonts w:cs="Calibri"/>
              </w:rPr>
              <w:t>/</w:t>
            </w:r>
            <w:r>
              <w:rPr>
                <w:rFonts w:cs="Calibri"/>
              </w:rPr>
              <w:t xml:space="preserve">or marshes may not see much improvement in fly populations with this method. </w:t>
            </w:r>
          </w:p>
        </w:tc>
        <w:tc>
          <w:tcPr>
            <w:tcW w:w="1559" w:type="dxa"/>
          </w:tcPr>
          <w:p w14:paraId="7C92580B" w14:textId="77777777" w:rsidR="00C279A2" w:rsidRDefault="00C279A2" w:rsidP="00615C13">
            <w:r>
              <w:rPr>
                <w:noProof/>
              </w:rPr>
              <w:t>Baldacchino et al. 2018)</w:t>
            </w:r>
          </w:p>
        </w:tc>
      </w:tr>
    </w:tbl>
    <w:p w14:paraId="63EE7780" w14:textId="3D0C219A" w:rsidR="006A5448" w:rsidRDefault="006A5448" w:rsidP="006A5448">
      <w:pPr>
        <w:rPr>
          <w:lang w:eastAsia="en-US"/>
        </w:rPr>
      </w:pPr>
    </w:p>
    <w:p w14:paraId="1571F13B" w14:textId="77777777" w:rsidR="006A5448" w:rsidRDefault="006A5448">
      <w:pPr>
        <w:spacing w:after="0" w:line="240" w:lineRule="auto"/>
        <w:rPr>
          <w:lang w:eastAsia="en-US"/>
        </w:rPr>
      </w:pPr>
      <w:r>
        <w:rPr>
          <w:lang w:eastAsia="en-US"/>
        </w:rPr>
        <w:br w:type="page"/>
      </w:r>
    </w:p>
    <w:p w14:paraId="0058E04F" w14:textId="6F4E4ACC" w:rsidR="00970146" w:rsidRDefault="00970146" w:rsidP="005A6EE2">
      <w:pPr>
        <w:pStyle w:val="Heading3"/>
        <w:numPr>
          <w:ilvl w:val="2"/>
          <w:numId w:val="15"/>
        </w:numPr>
        <w:rPr>
          <w:lang w:eastAsia="en-US"/>
        </w:rPr>
      </w:pPr>
      <w:bookmarkStart w:id="107" w:name="_Toc166576185"/>
      <w:bookmarkStart w:id="108" w:name="_Toc166585359"/>
      <w:bookmarkStart w:id="109" w:name="_Toc166593060"/>
      <w:bookmarkStart w:id="110" w:name="_Toc166593217"/>
      <w:bookmarkStart w:id="111" w:name="_Toc166593299"/>
      <w:bookmarkStart w:id="112" w:name="_Toc166593378"/>
      <w:bookmarkStart w:id="113" w:name="_Toc195777913"/>
      <w:bookmarkEnd w:id="107"/>
      <w:bookmarkEnd w:id="108"/>
      <w:bookmarkEnd w:id="109"/>
      <w:bookmarkEnd w:id="110"/>
      <w:bookmarkEnd w:id="111"/>
      <w:bookmarkEnd w:id="112"/>
      <w:r>
        <w:rPr>
          <w:lang w:eastAsia="en-US"/>
        </w:rPr>
        <w:lastRenderedPageBreak/>
        <w:t>Environmental controls for mosquitoes</w:t>
      </w:r>
      <w:bookmarkEnd w:id="113"/>
    </w:p>
    <w:p w14:paraId="186D7D05" w14:textId="0D89564C" w:rsidR="00803332" w:rsidRDefault="00803332" w:rsidP="00F27FCE">
      <w:pPr>
        <w:rPr>
          <w:lang w:eastAsia="en-US"/>
        </w:rPr>
      </w:pPr>
      <w:r>
        <w:rPr>
          <w:lang w:eastAsia="en-US"/>
        </w:rPr>
        <w:t xml:space="preserve">Environmental control of mosquitoes </w:t>
      </w:r>
      <w:r w:rsidR="000C7383">
        <w:rPr>
          <w:lang w:eastAsia="en-US"/>
        </w:rPr>
        <w:t>with measures such as improved sanitation, barrier proofing (e.g. bed nets and screens) and personal protection have been</w:t>
      </w:r>
      <w:r w:rsidR="000C7383" w:rsidRPr="000C7383">
        <w:rPr>
          <w:lang w:eastAsia="en-US"/>
        </w:rPr>
        <w:t xml:space="preserve"> </w:t>
      </w:r>
      <w:r w:rsidR="000C7383">
        <w:rPr>
          <w:lang w:eastAsia="en-US"/>
        </w:rPr>
        <w:t xml:space="preserve">shown to assist in control of human vector-borne diseases </w:t>
      </w:r>
      <w:r w:rsidR="00D778DB">
        <w:rPr>
          <w:lang w:eastAsia="en-US"/>
        </w:rPr>
        <w:fldChar w:fldCharType="begin"/>
      </w:r>
      <w:r w:rsidR="006B0536">
        <w:rPr>
          <w:lang w:eastAsia="en-US"/>
        </w:rPr>
        <w:instrText xml:space="preserve"> ADDIN ZOTERO_ITEM CSL_CITATION {"citationID":"hshPFDqw","properties":{"formattedCitation":"(Wong et al. 2023)","plainCitation":"(Wong et al. 2023)","noteIndex":0},"citationItems":[{"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schema":"https://github.com/citation-style-language/schema/raw/master/csl-citation.json"} </w:instrText>
      </w:r>
      <w:r w:rsidR="00D778DB">
        <w:rPr>
          <w:lang w:eastAsia="en-US"/>
        </w:rPr>
        <w:fldChar w:fldCharType="separate"/>
      </w:r>
      <w:r w:rsidR="00D778DB">
        <w:rPr>
          <w:noProof/>
          <w:lang w:eastAsia="en-US"/>
        </w:rPr>
        <w:t>(Wong et al. 2023)</w:t>
      </w:r>
      <w:r w:rsidR="00D778DB">
        <w:rPr>
          <w:lang w:eastAsia="en-US"/>
        </w:rPr>
        <w:fldChar w:fldCharType="end"/>
      </w:r>
      <w:r>
        <w:rPr>
          <w:lang w:eastAsia="en-US"/>
        </w:rPr>
        <w:t xml:space="preserve">. </w:t>
      </w:r>
      <w:r w:rsidR="00E66D3B">
        <w:rPr>
          <w:lang w:eastAsia="en-US"/>
        </w:rPr>
        <w:t>S</w:t>
      </w:r>
      <w:r w:rsidR="001F4E26">
        <w:rPr>
          <w:lang w:eastAsia="en-US"/>
        </w:rPr>
        <w:t>ource reduction and exclusion</w:t>
      </w:r>
      <w:r w:rsidR="005D3159">
        <w:rPr>
          <w:lang w:eastAsia="en-US"/>
        </w:rPr>
        <w:t xml:space="preserve"> </w:t>
      </w:r>
      <w:r w:rsidR="00E66D3B">
        <w:rPr>
          <w:lang w:eastAsia="en-US"/>
        </w:rPr>
        <w:t xml:space="preserve">methods </w:t>
      </w:r>
      <w:r w:rsidR="005D3159">
        <w:rPr>
          <w:lang w:eastAsia="en-US"/>
        </w:rPr>
        <w:t xml:space="preserve">can </w:t>
      </w:r>
      <w:r w:rsidR="0045665B">
        <w:rPr>
          <w:lang w:eastAsia="en-US"/>
        </w:rPr>
        <w:t xml:space="preserve">also </w:t>
      </w:r>
      <w:r w:rsidR="005D3159">
        <w:rPr>
          <w:lang w:eastAsia="en-US"/>
        </w:rPr>
        <w:t>be used to reduce mosquito populations in cattle-rearing areas</w:t>
      </w:r>
      <w:r w:rsidR="001F4E26">
        <w:rPr>
          <w:lang w:eastAsia="en-US"/>
        </w:rPr>
        <w:t xml:space="preserve">. </w:t>
      </w:r>
      <w:r w:rsidR="00E66D3B">
        <w:rPr>
          <w:lang w:eastAsia="en-US"/>
        </w:rPr>
        <w:t>For mosquitos, s</w:t>
      </w:r>
      <w:r w:rsidR="001F4E26">
        <w:rPr>
          <w:lang w:eastAsia="en-US"/>
        </w:rPr>
        <w:t xml:space="preserve">ource reduction involves </w:t>
      </w:r>
      <w:r w:rsidR="005D3159">
        <w:rPr>
          <w:lang w:eastAsia="en-US"/>
        </w:rPr>
        <w:t>eliminating</w:t>
      </w:r>
      <w:r w:rsidR="001F4E26">
        <w:rPr>
          <w:lang w:eastAsia="en-US"/>
        </w:rPr>
        <w:t xml:space="preserve"> </w:t>
      </w:r>
      <w:r w:rsidR="005D3159">
        <w:rPr>
          <w:lang w:eastAsia="en-US"/>
        </w:rPr>
        <w:t>b</w:t>
      </w:r>
      <w:r w:rsidR="001F4E26">
        <w:rPr>
          <w:lang w:eastAsia="en-US"/>
        </w:rPr>
        <w:t>reeding areas and habitats</w:t>
      </w:r>
      <w:r w:rsidR="005D3159">
        <w:rPr>
          <w:lang w:eastAsia="en-US"/>
        </w:rPr>
        <w:t>, particularly water sources</w:t>
      </w:r>
      <w:r w:rsidR="00E25CFB">
        <w:rPr>
          <w:lang w:eastAsia="en-US"/>
        </w:rPr>
        <w:t>,</w:t>
      </w:r>
      <w:r w:rsidR="005D3159">
        <w:rPr>
          <w:lang w:eastAsia="en-US"/>
        </w:rPr>
        <w:t xml:space="preserve"> as most mosquitoes require water for development. </w:t>
      </w:r>
      <w:r w:rsidR="0045665B">
        <w:t xml:space="preserve">For control of </w:t>
      </w:r>
      <w:r w:rsidR="003F14AC">
        <w:t>oviposition</w:t>
      </w:r>
      <w:r w:rsidR="0045665B">
        <w:t xml:space="preserve"> sites, the most effective approach is to prevent eggs being laid in stagnant water. For larvae, disrupting water sources is effective. </w:t>
      </w:r>
      <w:r w:rsidR="00BB2B7B">
        <w:rPr>
          <w:lang w:eastAsia="en-US"/>
        </w:rPr>
        <w:t>Ho</w:t>
      </w:r>
      <w:r w:rsidR="000F7B27">
        <w:rPr>
          <w:lang w:eastAsia="en-US"/>
        </w:rPr>
        <w:t>using</w:t>
      </w:r>
      <w:r w:rsidR="00E66D3B">
        <w:rPr>
          <w:lang w:eastAsia="en-US"/>
        </w:rPr>
        <w:t xml:space="preserve"> </w:t>
      </w:r>
      <w:r w:rsidR="00BB2B7B">
        <w:rPr>
          <w:lang w:eastAsia="en-US"/>
        </w:rPr>
        <w:t>modification</w:t>
      </w:r>
      <w:r w:rsidR="00E66D3B">
        <w:rPr>
          <w:lang w:eastAsia="en-US"/>
        </w:rPr>
        <w:t xml:space="preserve"> </w:t>
      </w:r>
      <w:r w:rsidR="00BB2B7B">
        <w:rPr>
          <w:lang w:eastAsia="en-US"/>
        </w:rPr>
        <w:t>to prevent vector contact with cattle is</w:t>
      </w:r>
      <w:r w:rsidR="005D3159">
        <w:rPr>
          <w:lang w:eastAsia="en-US"/>
        </w:rPr>
        <w:t xml:space="preserve"> also </w:t>
      </w:r>
      <w:r w:rsidR="00E66D3B">
        <w:rPr>
          <w:lang w:eastAsia="en-US"/>
        </w:rPr>
        <w:t xml:space="preserve">necessary </w:t>
      </w:r>
      <w:r w:rsidR="005D3159">
        <w:rPr>
          <w:lang w:eastAsia="en-US"/>
        </w:rPr>
        <w:t>for effective control</w:t>
      </w:r>
      <w:r w:rsidR="00E66D3B">
        <w:rPr>
          <w:lang w:eastAsia="en-US"/>
        </w:rPr>
        <w:t>, however, this is not always feasible in Australia.</w:t>
      </w:r>
      <w:r w:rsidR="0045665B">
        <w:rPr>
          <w:lang w:eastAsia="en-US"/>
        </w:rPr>
        <w:t xml:space="preserve"> </w:t>
      </w:r>
      <w:r w:rsidR="00385A63">
        <w:rPr>
          <w:lang w:eastAsia="en-US"/>
        </w:rPr>
        <w:t xml:space="preserve">Environmental controls </w:t>
      </w:r>
      <w:r w:rsidR="00615C13">
        <w:rPr>
          <w:lang w:eastAsia="en-US"/>
        </w:rPr>
        <w:t xml:space="preserve">for mosquitoes are summarised in Tables </w:t>
      </w:r>
      <w:r w:rsidR="006B4E0B">
        <w:rPr>
          <w:lang w:eastAsia="en-US"/>
        </w:rPr>
        <w:t>11</w:t>
      </w:r>
      <m:oMath>
        <m:r>
          <w:rPr>
            <w:rFonts w:ascii="Cambria Math" w:hAnsi="Cambria Math"/>
            <w:lang w:eastAsia="en-US"/>
          </w:rPr>
          <m:t>-</m:t>
        </m:r>
      </m:oMath>
      <w:r w:rsidR="006B4E0B">
        <w:rPr>
          <w:lang w:eastAsia="en-US"/>
        </w:rPr>
        <w:t>13</w:t>
      </w:r>
      <w:r w:rsidR="00615C13">
        <w:rPr>
          <w:lang w:eastAsia="en-US"/>
        </w:rPr>
        <w:t>.</w:t>
      </w:r>
    </w:p>
    <w:p w14:paraId="55913876" w14:textId="5EE6692A" w:rsidR="000F7B27" w:rsidRDefault="000F7B27" w:rsidP="000F7B27">
      <w:pPr>
        <w:pStyle w:val="Caption"/>
        <w:rPr>
          <w:lang w:eastAsia="en-US"/>
        </w:rPr>
      </w:pPr>
      <w:bookmarkStart w:id="114" w:name="_Ref161692938"/>
      <w:bookmarkStart w:id="115" w:name="_Toc195772709"/>
      <w:r>
        <w:t xml:space="preserve">Table </w:t>
      </w:r>
      <w:r>
        <w:fldChar w:fldCharType="begin"/>
      </w:r>
      <w:r>
        <w:instrText>SEQ Table \* ARABIC</w:instrText>
      </w:r>
      <w:r>
        <w:fldChar w:fldCharType="separate"/>
      </w:r>
      <w:r w:rsidR="003320E2">
        <w:rPr>
          <w:noProof/>
        </w:rPr>
        <w:t>11</w:t>
      </w:r>
      <w:r>
        <w:fldChar w:fldCharType="end"/>
      </w:r>
      <w:bookmarkEnd w:id="114"/>
      <w:r>
        <w:t>. E</w:t>
      </w:r>
      <w:r w:rsidRPr="25E7A772">
        <w:rPr>
          <w:lang w:eastAsia="en-US"/>
        </w:rPr>
        <w:t xml:space="preserve">nvironmental control methods for </w:t>
      </w:r>
      <w:r w:rsidR="00E25CFB" w:rsidRPr="25E7A772">
        <w:rPr>
          <w:lang w:eastAsia="en-US"/>
        </w:rPr>
        <w:t>m</w:t>
      </w:r>
      <w:r w:rsidRPr="25E7A772">
        <w:rPr>
          <w:lang w:eastAsia="en-US"/>
        </w:rPr>
        <w:t>osquitos: Sanitation practices</w:t>
      </w:r>
      <w:bookmarkEnd w:id="115"/>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0F7B27" w14:paraId="10B997F4" w14:textId="77777777" w:rsidTr="00B762EA">
        <w:trPr>
          <w:cantSplit/>
          <w:tblHeader/>
        </w:trPr>
        <w:tc>
          <w:tcPr>
            <w:tcW w:w="2410" w:type="dxa"/>
          </w:tcPr>
          <w:p w14:paraId="77E092FD" w14:textId="7BBE8A5E" w:rsidR="000F7B27" w:rsidRPr="0096661D" w:rsidRDefault="0096661D" w:rsidP="00615C13">
            <w:pPr>
              <w:rPr>
                <w:b/>
                <w:bCs/>
              </w:rPr>
            </w:pPr>
            <w:bookmarkStart w:id="116" w:name="Table_11"/>
            <w:bookmarkEnd w:id="116"/>
            <w:r w:rsidRPr="0096661D">
              <w:rPr>
                <w:b/>
                <w:bCs/>
              </w:rPr>
              <w:t>Method detail</w:t>
            </w:r>
          </w:p>
        </w:tc>
        <w:tc>
          <w:tcPr>
            <w:tcW w:w="6095" w:type="dxa"/>
          </w:tcPr>
          <w:p w14:paraId="7D73D923" w14:textId="4E41C3BF" w:rsidR="000F7B27" w:rsidRPr="0096661D" w:rsidRDefault="0096661D" w:rsidP="00615C13">
            <w:pPr>
              <w:rPr>
                <w:b/>
                <w:bCs/>
              </w:rPr>
            </w:pPr>
            <w:r w:rsidRPr="0096661D">
              <w:rPr>
                <w:b/>
                <w:bCs/>
              </w:rPr>
              <w:t xml:space="preserve">Description </w:t>
            </w:r>
          </w:p>
        </w:tc>
        <w:tc>
          <w:tcPr>
            <w:tcW w:w="1560" w:type="dxa"/>
          </w:tcPr>
          <w:p w14:paraId="605DFCD6" w14:textId="77777777" w:rsidR="000F7B27" w:rsidRPr="002A0CC6" w:rsidRDefault="000F7B27" w:rsidP="00615C13">
            <w:pPr>
              <w:rPr>
                <w:b/>
                <w:bCs/>
              </w:rPr>
            </w:pPr>
            <w:r w:rsidRPr="002A0CC6">
              <w:rPr>
                <w:b/>
                <w:bCs/>
              </w:rPr>
              <w:t>References</w:t>
            </w:r>
          </w:p>
        </w:tc>
      </w:tr>
      <w:tr w:rsidR="000F7B27" w14:paraId="502F1405" w14:textId="77777777" w:rsidTr="00252C1E">
        <w:tc>
          <w:tcPr>
            <w:tcW w:w="2410" w:type="dxa"/>
          </w:tcPr>
          <w:p w14:paraId="3B0728EF" w14:textId="77777777" w:rsidR="000F7B27" w:rsidRPr="002A0CC6" w:rsidRDefault="000F7B27" w:rsidP="00615C13">
            <w:pPr>
              <w:rPr>
                <w:b/>
                <w:bCs/>
              </w:rPr>
            </w:pPr>
            <w:r w:rsidRPr="002A0CC6">
              <w:rPr>
                <w:b/>
                <w:bCs/>
              </w:rPr>
              <w:t>Action</w:t>
            </w:r>
          </w:p>
        </w:tc>
        <w:tc>
          <w:tcPr>
            <w:tcW w:w="6095" w:type="dxa"/>
          </w:tcPr>
          <w:p w14:paraId="2CD94454" w14:textId="1AA114C9" w:rsidR="0045665B" w:rsidRDefault="0045665B" w:rsidP="0045665B">
            <w:pPr>
              <w:pStyle w:val="ListParagraph"/>
              <w:ind w:left="315"/>
            </w:pPr>
            <w:r>
              <w:t>Remove stagna</w:t>
            </w:r>
            <w:r w:rsidR="00E25CFB">
              <w:t>n</w:t>
            </w:r>
            <w:r>
              <w:t>t water sources around areas where cattle graze or are yarded</w:t>
            </w:r>
            <w:r w:rsidR="002A0CC6">
              <w:t xml:space="preserve"> </w:t>
            </w:r>
            <w:r w:rsidR="002A0CC6" w:rsidRPr="00E717B5">
              <w:t>(</w:t>
            </w:r>
            <w:hyperlink w:anchor="Figure_16" w:history="1">
              <w:r w:rsidR="00252C1E" w:rsidRPr="00E717B5">
                <w:rPr>
                  <w:rStyle w:val="Hyperlink"/>
                  <w:u w:val="none"/>
                </w:rPr>
                <w:t>Figure 16</w:t>
              </w:r>
            </w:hyperlink>
            <w:r w:rsidR="00252C1E">
              <w:t xml:space="preserve">). </w:t>
            </w:r>
          </w:p>
          <w:p w14:paraId="5F6D7BBA" w14:textId="61CE08D3" w:rsidR="0045665B" w:rsidRPr="000F7B27" w:rsidRDefault="0045665B" w:rsidP="0045665B">
            <w:pPr>
              <w:pStyle w:val="ListParagraph"/>
              <w:ind w:left="315"/>
            </w:pPr>
            <w:r w:rsidRPr="000F7B27">
              <w:t>Circulate or change water in st</w:t>
            </w:r>
            <w:r>
              <w:t>o</w:t>
            </w:r>
            <w:r w:rsidRPr="000F7B27">
              <w:t>ck tanks wee</w:t>
            </w:r>
            <w:r>
              <w:t>k</w:t>
            </w:r>
            <w:r w:rsidRPr="000F7B27">
              <w:t>ly</w:t>
            </w:r>
            <w:r>
              <w:t>. Consider using aerators to reduce larvae numbers (</w:t>
            </w:r>
            <w:r w:rsidR="00E25CFB">
              <w:t xml:space="preserve">larvae can complete development to adulthood </w:t>
            </w:r>
            <w:r>
              <w:t>if water is undisturbed for more than 8 days).</w:t>
            </w:r>
          </w:p>
          <w:p w14:paraId="668ACD84" w14:textId="77777777" w:rsidR="007E3F36" w:rsidRDefault="0045665B" w:rsidP="007E3F36">
            <w:pPr>
              <w:pStyle w:val="ListParagraph"/>
              <w:ind w:left="315"/>
            </w:pPr>
            <w:r>
              <w:t xml:space="preserve">Cover water storage such as tanks or other large containers. If coverage is not possible </w:t>
            </w:r>
            <w:r w:rsidR="00E25CFB">
              <w:t xml:space="preserve">use </w:t>
            </w:r>
            <w:r>
              <w:t>a 1mm mesh screen.</w:t>
            </w:r>
          </w:p>
          <w:p w14:paraId="0C1DB54F" w14:textId="2A6B0425" w:rsidR="0045665B" w:rsidRDefault="0045665B" w:rsidP="007E3F36">
            <w:pPr>
              <w:pStyle w:val="ListParagraph"/>
              <w:ind w:left="315"/>
            </w:pPr>
            <w:r>
              <w:t>R</w:t>
            </w:r>
            <w:r w:rsidRPr="000F7B27">
              <w:t xml:space="preserve">emove organic material </w:t>
            </w:r>
            <w:r>
              <w:t xml:space="preserve">from structures </w:t>
            </w:r>
            <w:r w:rsidRPr="000F7B27">
              <w:t>that may trap water</w:t>
            </w:r>
            <w:r>
              <w:t xml:space="preserve"> e.g. gutters, downpipes, old tires.</w:t>
            </w:r>
          </w:p>
          <w:p w14:paraId="3A737098" w14:textId="285B3980" w:rsidR="0045665B" w:rsidRDefault="0045665B" w:rsidP="0045665B">
            <w:pPr>
              <w:pStyle w:val="ListParagraph"/>
              <w:ind w:left="315"/>
            </w:pPr>
            <w:r>
              <w:t>Reduce vegetation that may shelter adult mosquitoes.</w:t>
            </w:r>
          </w:p>
          <w:p w14:paraId="5F345EB0" w14:textId="5BCEEFFB" w:rsidR="000F7B27" w:rsidRPr="000F7B27" w:rsidRDefault="000F7B27" w:rsidP="0045665B">
            <w:pPr>
              <w:pStyle w:val="ListParagraph"/>
              <w:ind w:left="315"/>
            </w:pPr>
            <w:r w:rsidRPr="000F7B27">
              <w:t>Add drainage holes to containers that may trap water</w:t>
            </w:r>
            <w:r w:rsidR="00495327">
              <w:t>.</w:t>
            </w:r>
          </w:p>
          <w:p w14:paraId="19A83708" w14:textId="3F709C68" w:rsidR="000F7B27" w:rsidRPr="000F7B27" w:rsidRDefault="000F7B27" w:rsidP="00A605A7">
            <w:pPr>
              <w:pStyle w:val="ListParagraph"/>
              <w:ind w:left="315"/>
            </w:pPr>
            <w:r w:rsidRPr="000F7B27">
              <w:t>Drain silage covers if they have captured water</w:t>
            </w:r>
            <w:r w:rsidR="00495327">
              <w:t>.</w:t>
            </w:r>
          </w:p>
          <w:p w14:paraId="7ABE3DCE" w14:textId="37E07ACD" w:rsidR="000F7B27" w:rsidRDefault="000F7B27" w:rsidP="0045665B">
            <w:pPr>
              <w:pStyle w:val="ListParagraph"/>
              <w:ind w:left="315"/>
            </w:pPr>
            <w:r w:rsidRPr="000F7B27">
              <w:t>Fill pot</w:t>
            </w:r>
            <w:r w:rsidR="0045665B">
              <w:t>h</w:t>
            </w:r>
            <w:r w:rsidRPr="000F7B27">
              <w:t>oles, ruts etc with sand</w:t>
            </w:r>
            <w:r w:rsidR="00495327">
              <w:t>.</w:t>
            </w:r>
          </w:p>
        </w:tc>
        <w:tc>
          <w:tcPr>
            <w:tcW w:w="1560" w:type="dxa"/>
          </w:tcPr>
          <w:p w14:paraId="6F55F89A" w14:textId="62E4809C" w:rsidR="000F7B27" w:rsidRDefault="00C97FE5" w:rsidP="00615C13">
            <w:r>
              <w:fldChar w:fldCharType="begin"/>
            </w:r>
            <w:r w:rsidR="006B0536">
              <w:instrText xml:space="preserve"> ADDIN ZOTERO_ITEM CSL_CITATION {"citationID":"qajvI8vg","properties":{"formattedCitation":"(CFPSH 2021; Farm Biosecurity 2022)","plainCitation":"(CFPSH 2021; Farm Biosecurity 2022)","noteIndex":0},"citationItems":[{"id":7906,"uris":["http://zotero.org/groups/4707929/items/MDKAEEUK"],"itemData":{"id":7906,"type":"report","event-place":"Iowa","publisher":"The Centre for Food Security and Public Health","publisher-place":"Iowa","title":"Preventing disease transmission in livestock and poultry. Vectors: Mosquitoes","author":[{"family":"CFPSH","given":""}],"issued":{"date-parts":[["2021"]]}}},{"id":7908,"uris":["http://zotero.org/groups/4707929/items/XSK8J6RB"],"itemData":{"id":7908,"type":"book","edition":"3","event-place":"Canberra, Australia","publisher":"Animal Health Australia","publisher-place":"Canberra, Australia","title":"Integrated mosquito management principles for piggeries","URL":"https://www.farmbiosecurity.com.au/wp-content/uploads/2022/10/IntegratedMosquitoManagementPrinciplesforPiggeries_v2.pdf","author":[{"family":"Farm Biosecurity","given":""}],"issued":{"date-parts":[["2022"]]}}}],"schema":"https://github.com/citation-style-language/schema/raw/master/csl-citation.json"} </w:instrText>
            </w:r>
            <w:r>
              <w:fldChar w:fldCharType="separate"/>
            </w:r>
            <w:r w:rsidR="00495327">
              <w:rPr>
                <w:noProof/>
              </w:rPr>
              <w:t>(CFPSH 2021; Farm Biosecurity 2022)</w:t>
            </w:r>
            <w:r>
              <w:fldChar w:fldCharType="end"/>
            </w:r>
          </w:p>
        </w:tc>
      </w:tr>
      <w:tr w:rsidR="000F7B27" w14:paraId="66580F1B" w14:textId="77777777" w:rsidTr="00252C1E">
        <w:tc>
          <w:tcPr>
            <w:tcW w:w="2410" w:type="dxa"/>
          </w:tcPr>
          <w:p w14:paraId="391FE932" w14:textId="02C31063" w:rsidR="000F7B27" w:rsidRPr="002A0CC6" w:rsidRDefault="000F7B27" w:rsidP="00615C13">
            <w:pPr>
              <w:rPr>
                <w:b/>
                <w:bCs/>
              </w:rPr>
            </w:pPr>
            <w:r w:rsidRPr="002A0CC6">
              <w:rPr>
                <w:b/>
                <w:bCs/>
              </w:rPr>
              <w:t xml:space="preserve">Target </w:t>
            </w:r>
            <w:r w:rsidR="007072C1" w:rsidRPr="002A0CC6">
              <w:rPr>
                <w:b/>
                <w:bCs/>
              </w:rPr>
              <w:t>mosquitoes</w:t>
            </w:r>
          </w:p>
        </w:tc>
        <w:tc>
          <w:tcPr>
            <w:tcW w:w="6095" w:type="dxa"/>
          </w:tcPr>
          <w:p w14:paraId="1841F3CA" w14:textId="77777777" w:rsidR="000F7B27" w:rsidRDefault="000F7B27" w:rsidP="00615C13">
            <w:r>
              <w:t>All species</w:t>
            </w:r>
          </w:p>
        </w:tc>
        <w:tc>
          <w:tcPr>
            <w:tcW w:w="1560" w:type="dxa"/>
          </w:tcPr>
          <w:p w14:paraId="353250F1" w14:textId="77777777" w:rsidR="000F7B27" w:rsidRDefault="000F7B27" w:rsidP="00615C13"/>
        </w:tc>
      </w:tr>
      <w:tr w:rsidR="000F7B27" w14:paraId="42623A58" w14:textId="77777777" w:rsidTr="00252C1E">
        <w:tc>
          <w:tcPr>
            <w:tcW w:w="2410" w:type="dxa"/>
          </w:tcPr>
          <w:p w14:paraId="5B486BAE" w14:textId="77777777" w:rsidR="000F7B27" w:rsidRPr="002A0CC6" w:rsidRDefault="000F7B27" w:rsidP="00615C13">
            <w:pPr>
              <w:rPr>
                <w:b/>
                <w:bCs/>
              </w:rPr>
            </w:pPr>
            <w:r w:rsidRPr="002A0CC6">
              <w:rPr>
                <w:b/>
                <w:bCs/>
              </w:rPr>
              <w:t>Effectiveness</w:t>
            </w:r>
          </w:p>
        </w:tc>
        <w:tc>
          <w:tcPr>
            <w:tcW w:w="6095" w:type="dxa"/>
          </w:tcPr>
          <w:p w14:paraId="0457C922" w14:textId="1958F366" w:rsidR="000F7B27" w:rsidRDefault="000F7B27" w:rsidP="00615C13">
            <w:r>
              <w:t xml:space="preserve">These are critical actions that </w:t>
            </w:r>
            <w:r w:rsidR="0045665B">
              <w:t>reduce</w:t>
            </w:r>
            <w:r>
              <w:t xml:space="preserve"> the development of immature populations</w:t>
            </w:r>
            <w:r w:rsidR="00365BE6">
              <w:t xml:space="preserve"> and interrupt the life cycle</w:t>
            </w:r>
            <w:r>
              <w:t xml:space="preserve">. </w:t>
            </w:r>
          </w:p>
        </w:tc>
        <w:tc>
          <w:tcPr>
            <w:tcW w:w="1560" w:type="dxa"/>
          </w:tcPr>
          <w:p w14:paraId="36CBC570" w14:textId="6BD79F1A" w:rsidR="000F7B27" w:rsidRDefault="000F7B27" w:rsidP="00615C13"/>
        </w:tc>
      </w:tr>
      <w:tr w:rsidR="000F7B27" w14:paraId="0CC83F7F" w14:textId="77777777" w:rsidTr="00252C1E">
        <w:tc>
          <w:tcPr>
            <w:tcW w:w="2410" w:type="dxa"/>
          </w:tcPr>
          <w:p w14:paraId="4D6527F2" w14:textId="77777777" w:rsidR="000F7B27" w:rsidRPr="002A0CC6" w:rsidRDefault="000F7B27" w:rsidP="00615C13">
            <w:pPr>
              <w:rPr>
                <w:b/>
                <w:bCs/>
              </w:rPr>
            </w:pPr>
            <w:r w:rsidRPr="002A0CC6">
              <w:rPr>
                <w:b/>
                <w:bCs/>
              </w:rPr>
              <w:t>Applicable to Australia</w:t>
            </w:r>
          </w:p>
        </w:tc>
        <w:tc>
          <w:tcPr>
            <w:tcW w:w="6095" w:type="dxa"/>
          </w:tcPr>
          <w:p w14:paraId="3CBA50EC" w14:textId="77777777" w:rsidR="000F7B27" w:rsidRDefault="000F7B27" w:rsidP="00615C13">
            <w:r>
              <w:t>Yes</w:t>
            </w:r>
          </w:p>
        </w:tc>
        <w:tc>
          <w:tcPr>
            <w:tcW w:w="1560" w:type="dxa"/>
          </w:tcPr>
          <w:p w14:paraId="52BF37B0" w14:textId="77777777" w:rsidR="000F7B27" w:rsidRDefault="000F7B27" w:rsidP="00615C13"/>
        </w:tc>
      </w:tr>
      <w:tr w:rsidR="000F7B27" w14:paraId="753BC3ED" w14:textId="77777777" w:rsidTr="00252C1E">
        <w:tc>
          <w:tcPr>
            <w:tcW w:w="2410" w:type="dxa"/>
          </w:tcPr>
          <w:p w14:paraId="79389578" w14:textId="77777777" w:rsidR="000F7B27" w:rsidRPr="002A0CC6" w:rsidRDefault="000F7B27" w:rsidP="00615C13">
            <w:pPr>
              <w:rPr>
                <w:b/>
                <w:bCs/>
              </w:rPr>
            </w:pPr>
            <w:r w:rsidRPr="002A0CC6">
              <w:rPr>
                <w:b/>
                <w:bCs/>
              </w:rPr>
              <w:t>Impact on animals, humans, environment</w:t>
            </w:r>
          </w:p>
        </w:tc>
        <w:tc>
          <w:tcPr>
            <w:tcW w:w="6095" w:type="dxa"/>
          </w:tcPr>
          <w:p w14:paraId="0ACB0E7D" w14:textId="415F3B15" w:rsidR="000F7B27" w:rsidRDefault="000F7B27" w:rsidP="00615C13">
            <w:r>
              <w:t>None reported</w:t>
            </w:r>
            <w:r w:rsidR="0045665B">
              <w:t>.</w:t>
            </w:r>
          </w:p>
        </w:tc>
        <w:tc>
          <w:tcPr>
            <w:tcW w:w="1560" w:type="dxa"/>
          </w:tcPr>
          <w:p w14:paraId="2AF7887C" w14:textId="77777777" w:rsidR="000F7B27" w:rsidRDefault="000F7B27" w:rsidP="00615C13"/>
        </w:tc>
      </w:tr>
      <w:tr w:rsidR="000F7B27" w14:paraId="7F16CA07" w14:textId="77777777" w:rsidTr="00252C1E">
        <w:tc>
          <w:tcPr>
            <w:tcW w:w="2410" w:type="dxa"/>
          </w:tcPr>
          <w:p w14:paraId="10D854DC" w14:textId="77777777" w:rsidR="000F7B27" w:rsidRPr="002A0CC6" w:rsidRDefault="000F7B27" w:rsidP="00615C13">
            <w:pPr>
              <w:rPr>
                <w:b/>
                <w:bCs/>
              </w:rPr>
            </w:pPr>
            <w:r w:rsidRPr="002A0CC6">
              <w:rPr>
                <w:b/>
                <w:bCs/>
              </w:rPr>
              <w:t>Limitations</w:t>
            </w:r>
          </w:p>
        </w:tc>
        <w:tc>
          <w:tcPr>
            <w:tcW w:w="6095" w:type="dxa"/>
          </w:tcPr>
          <w:p w14:paraId="5EEA629A" w14:textId="5AF8BF14" w:rsidR="000F7B27" w:rsidRPr="007072C1" w:rsidRDefault="000F7B27" w:rsidP="007072C1">
            <w:r>
              <w:t>Sanitation methods directed towards immature sta</w:t>
            </w:r>
            <w:r w:rsidR="0045665B">
              <w:t>g</w:t>
            </w:r>
            <w:r>
              <w:t>es should be implemented prophylactically, to prevent build up in adult populations.</w:t>
            </w:r>
          </w:p>
        </w:tc>
        <w:tc>
          <w:tcPr>
            <w:tcW w:w="1560" w:type="dxa"/>
          </w:tcPr>
          <w:p w14:paraId="60D5A48E" w14:textId="77651704" w:rsidR="000F7B27" w:rsidRDefault="000F7B27" w:rsidP="00615C13"/>
        </w:tc>
      </w:tr>
    </w:tbl>
    <w:p w14:paraId="039EA304" w14:textId="77777777" w:rsidR="000F7B27" w:rsidRDefault="000F7B27" w:rsidP="00F27FCE">
      <w:pPr>
        <w:rPr>
          <w:lang w:eastAsia="en-US"/>
        </w:rPr>
      </w:pPr>
    </w:p>
    <w:p w14:paraId="46FB00C9" w14:textId="3205ED15" w:rsidR="00252C1E" w:rsidRDefault="00252C1E" w:rsidP="00252C1E">
      <w:pPr>
        <w:pStyle w:val="Caption"/>
      </w:pPr>
      <w:bookmarkStart w:id="117" w:name="Figure_16"/>
      <w:bookmarkStart w:id="118" w:name="_Toc195772946"/>
      <w:r>
        <w:lastRenderedPageBreak/>
        <w:t xml:space="preserve">Figure </w:t>
      </w:r>
      <w:r>
        <w:fldChar w:fldCharType="begin"/>
      </w:r>
      <w:r>
        <w:instrText xml:space="preserve"> SEQ Figure \* ARABIC </w:instrText>
      </w:r>
      <w:r>
        <w:fldChar w:fldCharType="separate"/>
      </w:r>
      <w:r w:rsidR="007E2B2C">
        <w:rPr>
          <w:noProof/>
        </w:rPr>
        <w:t>16</w:t>
      </w:r>
      <w:r>
        <w:fldChar w:fldCharType="end"/>
      </w:r>
      <w:bookmarkEnd w:id="117"/>
      <w:r>
        <w:t xml:space="preserve">: </w:t>
      </w:r>
      <w:r w:rsidRPr="00553560">
        <w:t>Examples of water sources where mosquitoes breed. From (Farm Biosecurity 2022).</w:t>
      </w:r>
      <w:bookmarkEnd w:id="118"/>
    </w:p>
    <w:p w14:paraId="6709C3CF" w14:textId="2831D6A0" w:rsidR="000E0AEA" w:rsidRPr="000E0AEA" w:rsidRDefault="00495327" w:rsidP="00252C1E">
      <w:pPr>
        <w:keepNext/>
      </w:pPr>
      <w:r w:rsidRPr="00495327">
        <w:rPr>
          <w:noProof/>
          <w:lang w:eastAsia="en-US"/>
        </w:rPr>
        <w:drawing>
          <wp:inline distT="0" distB="0" distL="0" distR="0" wp14:anchorId="5356BB88" wp14:editId="04E6E90F">
            <wp:extent cx="2761307" cy="4469567"/>
            <wp:effectExtent l="0" t="0" r="0" b="1270"/>
            <wp:docPr id="1312944817" name="Picture 1" descr="Figure 16 shows example images of water sources where mosquitos breed.  There are 6 images, which include puddles, an animal water trough, water inside an old tyre, water in a wheelbarrow, and water trapped in the fold of a tarpau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944817" name="Picture 1" descr="Figure 16 shows example images of water sources where mosquitos breed.  There are 6 images, which include puddles, an animal water trough, water inside an old tyre, water in a wheelbarrow, and water trapped in the fold of a tarpaulin."/>
                    <pic:cNvPicPr/>
                  </pic:nvPicPr>
                  <pic:blipFill rotWithShape="1">
                    <a:blip r:embed="rId63"/>
                    <a:srcRect l="2313" t="1843" r="2579"/>
                    <a:stretch/>
                  </pic:blipFill>
                  <pic:spPr bwMode="auto">
                    <a:xfrm>
                      <a:off x="0" y="0"/>
                      <a:ext cx="2771995" cy="4486867"/>
                    </a:xfrm>
                    <a:prstGeom prst="rect">
                      <a:avLst/>
                    </a:prstGeom>
                    <a:ln>
                      <a:noFill/>
                    </a:ln>
                    <a:extLst>
                      <a:ext uri="{53640926-AAD7-44D8-BBD7-CCE9431645EC}">
                        <a14:shadowObscured xmlns:a14="http://schemas.microsoft.com/office/drawing/2010/main"/>
                      </a:ext>
                    </a:extLst>
                  </pic:spPr>
                </pic:pic>
              </a:graphicData>
            </a:graphic>
          </wp:inline>
        </w:drawing>
      </w:r>
    </w:p>
    <w:p w14:paraId="35B72AA0" w14:textId="4C5DE38B" w:rsidR="00803332" w:rsidRDefault="007072C1" w:rsidP="007072C1">
      <w:pPr>
        <w:pStyle w:val="Caption"/>
        <w:rPr>
          <w:lang w:eastAsia="en-US"/>
        </w:rPr>
      </w:pPr>
      <w:bookmarkStart w:id="119" w:name="_Toc195772710"/>
      <w:r>
        <w:t xml:space="preserve">Table </w:t>
      </w:r>
      <w:r>
        <w:fldChar w:fldCharType="begin"/>
      </w:r>
      <w:r>
        <w:instrText>SEQ Table \* ARABIC</w:instrText>
      </w:r>
      <w:r>
        <w:fldChar w:fldCharType="separate"/>
      </w:r>
      <w:r w:rsidR="003320E2">
        <w:rPr>
          <w:noProof/>
        </w:rPr>
        <w:t>12</w:t>
      </w:r>
      <w:r>
        <w:fldChar w:fldCharType="end"/>
      </w:r>
      <w:r>
        <w:t xml:space="preserve">. </w:t>
      </w:r>
      <w:r>
        <w:rPr>
          <w:lang w:eastAsia="en-US"/>
        </w:rPr>
        <w:t xml:space="preserve">Environmental control methods for </w:t>
      </w:r>
      <w:r w:rsidR="000225CF">
        <w:rPr>
          <w:lang w:eastAsia="en-US"/>
        </w:rPr>
        <w:t>m</w:t>
      </w:r>
      <w:r>
        <w:rPr>
          <w:lang w:eastAsia="en-US"/>
        </w:rPr>
        <w:t xml:space="preserve">osquitoes: </w:t>
      </w:r>
      <w:r w:rsidR="0045665B">
        <w:rPr>
          <w:lang w:eastAsia="en-US"/>
        </w:rPr>
        <w:t>Housing modifications</w:t>
      </w:r>
      <w:bookmarkEnd w:id="119"/>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7072C1" w:rsidRPr="00003D25" w14:paraId="7C44A5F5" w14:textId="77777777" w:rsidTr="00B762EA">
        <w:trPr>
          <w:cantSplit/>
          <w:tblHeader/>
        </w:trPr>
        <w:tc>
          <w:tcPr>
            <w:tcW w:w="2410" w:type="dxa"/>
          </w:tcPr>
          <w:p w14:paraId="397F02E9" w14:textId="3C8D8FC6" w:rsidR="007072C1" w:rsidRPr="002A0CC6" w:rsidRDefault="0096661D" w:rsidP="00615C13">
            <w:pPr>
              <w:rPr>
                <w:b/>
                <w:bCs/>
              </w:rPr>
            </w:pPr>
            <w:bookmarkStart w:id="120" w:name="Table_12"/>
            <w:bookmarkEnd w:id="120"/>
            <w:r>
              <w:rPr>
                <w:b/>
                <w:bCs/>
              </w:rPr>
              <w:t>Method detail</w:t>
            </w:r>
          </w:p>
        </w:tc>
        <w:tc>
          <w:tcPr>
            <w:tcW w:w="6095" w:type="dxa"/>
          </w:tcPr>
          <w:p w14:paraId="589F6E39" w14:textId="6AA9FCAD" w:rsidR="007072C1" w:rsidRPr="0096661D" w:rsidRDefault="0096661D" w:rsidP="00615C13">
            <w:pPr>
              <w:rPr>
                <w:rFonts w:cs="Calibri"/>
                <w:b/>
                <w:bCs/>
              </w:rPr>
            </w:pPr>
            <w:r w:rsidRPr="0096661D">
              <w:rPr>
                <w:rFonts w:cs="Calibri"/>
                <w:b/>
                <w:bCs/>
              </w:rPr>
              <w:t xml:space="preserve">Description </w:t>
            </w:r>
          </w:p>
        </w:tc>
        <w:tc>
          <w:tcPr>
            <w:tcW w:w="1560" w:type="dxa"/>
          </w:tcPr>
          <w:p w14:paraId="775468C8" w14:textId="77777777" w:rsidR="007072C1" w:rsidRPr="002A0CC6" w:rsidRDefault="007072C1" w:rsidP="00615C13">
            <w:pPr>
              <w:rPr>
                <w:b/>
                <w:bCs/>
              </w:rPr>
            </w:pPr>
            <w:r w:rsidRPr="002A0CC6">
              <w:rPr>
                <w:b/>
                <w:bCs/>
              </w:rPr>
              <w:t>References</w:t>
            </w:r>
          </w:p>
        </w:tc>
      </w:tr>
      <w:tr w:rsidR="007072C1" w14:paraId="1D5C4DDB" w14:textId="77777777" w:rsidTr="009D184E">
        <w:tc>
          <w:tcPr>
            <w:tcW w:w="2410" w:type="dxa"/>
          </w:tcPr>
          <w:p w14:paraId="709F9805" w14:textId="77777777" w:rsidR="007072C1" w:rsidRPr="002A0CC6" w:rsidRDefault="007072C1" w:rsidP="00615C13">
            <w:pPr>
              <w:rPr>
                <w:b/>
                <w:bCs/>
              </w:rPr>
            </w:pPr>
            <w:r w:rsidRPr="002A0CC6">
              <w:rPr>
                <w:b/>
                <w:bCs/>
              </w:rPr>
              <w:t>Action</w:t>
            </w:r>
          </w:p>
        </w:tc>
        <w:tc>
          <w:tcPr>
            <w:tcW w:w="6095" w:type="dxa"/>
          </w:tcPr>
          <w:p w14:paraId="6C9EDED6" w14:textId="77777777" w:rsidR="00641CC6" w:rsidRPr="007E3F36" w:rsidRDefault="007072C1" w:rsidP="007E3F36">
            <w:pPr>
              <w:pStyle w:val="ListParagraph"/>
              <w:ind w:left="315"/>
            </w:pPr>
            <w:r>
              <w:t>D</w:t>
            </w:r>
            <w:r w:rsidRPr="004244B2">
              <w:t xml:space="preserve">oor and window screens prevent </w:t>
            </w:r>
            <w:r>
              <w:t>mosquitos from</w:t>
            </w:r>
            <w:r w:rsidRPr="004244B2">
              <w:t xml:space="preserve"> enter</w:t>
            </w:r>
            <w:r>
              <w:t>ing</w:t>
            </w:r>
            <w:r w:rsidRPr="004244B2">
              <w:t xml:space="preserve"> livestock </w:t>
            </w:r>
            <w:r w:rsidRPr="007E3F36">
              <w:t xml:space="preserve">production facilities. </w:t>
            </w:r>
          </w:p>
          <w:p w14:paraId="0A498A9A" w14:textId="0B343340" w:rsidR="007072C1" w:rsidRDefault="007072C1" w:rsidP="007E3F36">
            <w:pPr>
              <w:pStyle w:val="ListParagraph"/>
              <w:ind w:left="315"/>
            </w:pPr>
            <w:r w:rsidRPr="007E3F36">
              <w:t>High powered fans inhibit flight activity and decrease the number of mosquitos</w:t>
            </w:r>
            <w:r>
              <w:t xml:space="preserve"> disturbing </w:t>
            </w:r>
            <w:r w:rsidR="00577DB0">
              <w:t>animals.</w:t>
            </w:r>
            <w:r>
              <w:t xml:space="preserve"> </w:t>
            </w:r>
          </w:p>
        </w:tc>
        <w:tc>
          <w:tcPr>
            <w:tcW w:w="1560" w:type="dxa"/>
          </w:tcPr>
          <w:p w14:paraId="4256F75C" w14:textId="197D7EF1" w:rsidR="007072C1" w:rsidRDefault="00495327" w:rsidP="00615C13">
            <w:r>
              <w:fldChar w:fldCharType="begin"/>
            </w:r>
            <w:r w:rsidR="006B0536">
              <w:instrText xml:space="preserve"> ADDIN ZOTERO_ITEM CSL_CITATION {"citationID":"D2RzCtv5","properties":{"formattedCitation":"(CFPSH 2021; Farm Biosecurity 2022)","plainCitation":"(CFPSH 2021; Farm Biosecurity 2022)","noteIndex":0},"citationItems":[{"id":7906,"uris":["http://zotero.org/groups/4707929/items/MDKAEEUK"],"itemData":{"id":7906,"type":"report","event-place":"Iowa","publisher":"The Centre for Food Security and Public Health","publisher-place":"Iowa","title":"Preventing disease transmission in livestock and poultry. Vectors: Mosquitoes","author":[{"family":"CFPSH","given":""}],"issued":{"date-parts":[["2021"]]}}},{"id":7908,"uris":["http://zotero.org/groups/4707929/items/XSK8J6RB"],"itemData":{"id":7908,"type":"book","edition":"3","event-place":"Canberra, Australia","publisher":"Animal Health Australia","publisher-place":"Canberra, Australia","title":"Integrated mosquito management principles for piggeries","URL":"https://www.farmbiosecurity.com.au/wp-content/uploads/2022/10/IntegratedMosquitoManagementPrinciplesforPiggeries_v2.pdf","author":[{"family":"Farm Biosecurity","given":""}],"issued":{"date-parts":[["2022"]]}}}],"schema":"https://github.com/citation-style-language/schema/raw/master/csl-citation.json"} </w:instrText>
            </w:r>
            <w:r>
              <w:fldChar w:fldCharType="separate"/>
            </w:r>
            <w:r>
              <w:rPr>
                <w:noProof/>
              </w:rPr>
              <w:t>(CFPSH 2021; Farm Biosecurity 2022)</w:t>
            </w:r>
            <w:r>
              <w:fldChar w:fldCharType="end"/>
            </w:r>
          </w:p>
        </w:tc>
      </w:tr>
      <w:tr w:rsidR="007072C1" w14:paraId="48F7BA54" w14:textId="77777777" w:rsidTr="009D184E">
        <w:tc>
          <w:tcPr>
            <w:tcW w:w="2410" w:type="dxa"/>
          </w:tcPr>
          <w:p w14:paraId="79237E55" w14:textId="5C57E4FE" w:rsidR="007072C1" w:rsidRPr="002A0CC6" w:rsidRDefault="007072C1" w:rsidP="00615C13">
            <w:pPr>
              <w:rPr>
                <w:b/>
                <w:bCs/>
              </w:rPr>
            </w:pPr>
            <w:r w:rsidRPr="002A0CC6">
              <w:rPr>
                <w:b/>
                <w:bCs/>
              </w:rPr>
              <w:t>Target mosquitoes</w:t>
            </w:r>
          </w:p>
        </w:tc>
        <w:tc>
          <w:tcPr>
            <w:tcW w:w="6095" w:type="dxa"/>
          </w:tcPr>
          <w:p w14:paraId="61B2706C" w14:textId="50D28028" w:rsidR="007072C1" w:rsidRDefault="007072C1" w:rsidP="00615C13">
            <w:r>
              <w:t>All species</w:t>
            </w:r>
          </w:p>
        </w:tc>
        <w:tc>
          <w:tcPr>
            <w:tcW w:w="1560" w:type="dxa"/>
          </w:tcPr>
          <w:p w14:paraId="158FCEA8" w14:textId="77777777" w:rsidR="007072C1" w:rsidRDefault="007072C1" w:rsidP="00615C13"/>
        </w:tc>
      </w:tr>
      <w:tr w:rsidR="007072C1" w14:paraId="4F72B7BC" w14:textId="77777777" w:rsidTr="009D184E">
        <w:tc>
          <w:tcPr>
            <w:tcW w:w="2410" w:type="dxa"/>
          </w:tcPr>
          <w:p w14:paraId="62B4044D" w14:textId="77777777" w:rsidR="007072C1" w:rsidRPr="002A0CC6" w:rsidRDefault="007072C1" w:rsidP="00615C13">
            <w:pPr>
              <w:rPr>
                <w:b/>
                <w:bCs/>
              </w:rPr>
            </w:pPr>
            <w:r w:rsidRPr="002A0CC6">
              <w:rPr>
                <w:b/>
                <w:bCs/>
              </w:rPr>
              <w:t>Effectiveness</w:t>
            </w:r>
          </w:p>
        </w:tc>
        <w:tc>
          <w:tcPr>
            <w:tcW w:w="6095" w:type="dxa"/>
          </w:tcPr>
          <w:p w14:paraId="76F3567A" w14:textId="0D7F0816" w:rsidR="007072C1" w:rsidRDefault="007072C1" w:rsidP="007E3F36">
            <w:pPr>
              <w:pStyle w:val="ListParagraph"/>
              <w:ind w:left="315"/>
            </w:pPr>
            <w:r>
              <w:t>Good effectiveness if cattle are housed or there is infrastructure that can be protected (e.g., milk shed, abattoir)</w:t>
            </w:r>
            <w:r w:rsidR="000225CF">
              <w:t>.</w:t>
            </w:r>
          </w:p>
        </w:tc>
        <w:tc>
          <w:tcPr>
            <w:tcW w:w="1560" w:type="dxa"/>
          </w:tcPr>
          <w:p w14:paraId="704984A6" w14:textId="368B4F74" w:rsidR="007072C1" w:rsidRDefault="007072C1" w:rsidP="00615C13">
            <w:pPr>
              <w:rPr>
                <w:noProof/>
              </w:rPr>
            </w:pPr>
          </w:p>
        </w:tc>
      </w:tr>
      <w:tr w:rsidR="007072C1" w14:paraId="43E31D15" w14:textId="77777777" w:rsidTr="009D184E">
        <w:tc>
          <w:tcPr>
            <w:tcW w:w="2410" w:type="dxa"/>
          </w:tcPr>
          <w:p w14:paraId="7EFF82A2" w14:textId="77777777" w:rsidR="007072C1" w:rsidRPr="002A0CC6" w:rsidRDefault="007072C1" w:rsidP="00615C13">
            <w:pPr>
              <w:rPr>
                <w:b/>
                <w:bCs/>
              </w:rPr>
            </w:pPr>
            <w:r w:rsidRPr="002A0CC6">
              <w:rPr>
                <w:b/>
                <w:bCs/>
              </w:rPr>
              <w:t>Applicable to Australia</w:t>
            </w:r>
          </w:p>
        </w:tc>
        <w:tc>
          <w:tcPr>
            <w:tcW w:w="6095" w:type="dxa"/>
          </w:tcPr>
          <w:p w14:paraId="2B436ACD" w14:textId="77777777" w:rsidR="007072C1" w:rsidRDefault="007072C1" w:rsidP="00615C13">
            <w:r>
              <w:t>Yes</w:t>
            </w:r>
          </w:p>
        </w:tc>
        <w:tc>
          <w:tcPr>
            <w:tcW w:w="1560" w:type="dxa"/>
          </w:tcPr>
          <w:p w14:paraId="54650E51" w14:textId="77777777" w:rsidR="007072C1" w:rsidRDefault="007072C1" w:rsidP="00615C13"/>
        </w:tc>
      </w:tr>
      <w:tr w:rsidR="007072C1" w14:paraId="38459A8D" w14:textId="77777777" w:rsidTr="009D184E">
        <w:tc>
          <w:tcPr>
            <w:tcW w:w="2410" w:type="dxa"/>
          </w:tcPr>
          <w:p w14:paraId="7ADF786E" w14:textId="77777777" w:rsidR="007072C1" w:rsidRPr="002A0CC6" w:rsidRDefault="007072C1" w:rsidP="00615C13">
            <w:pPr>
              <w:rPr>
                <w:b/>
                <w:bCs/>
              </w:rPr>
            </w:pPr>
            <w:r w:rsidRPr="002A0CC6">
              <w:rPr>
                <w:b/>
                <w:bCs/>
              </w:rPr>
              <w:t>Impact on animals, humans, environment</w:t>
            </w:r>
          </w:p>
        </w:tc>
        <w:tc>
          <w:tcPr>
            <w:tcW w:w="6095" w:type="dxa"/>
          </w:tcPr>
          <w:p w14:paraId="6A1C10F0" w14:textId="30218A01" w:rsidR="007072C1" w:rsidRDefault="007072C1" w:rsidP="00615C13">
            <w:r>
              <w:t>None reported</w:t>
            </w:r>
            <w:r w:rsidR="000225CF">
              <w:t>.</w:t>
            </w:r>
          </w:p>
        </w:tc>
        <w:tc>
          <w:tcPr>
            <w:tcW w:w="1560" w:type="dxa"/>
          </w:tcPr>
          <w:p w14:paraId="51C2C67D" w14:textId="77777777" w:rsidR="007072C1" w:rsidRDefault="007072C1" w:rsidP="00615C13"/>
        </w:tc>
      </w:tr>
      <w:tr w:rsidR="007072C1" w14:paraId="1E48D9C8" w14:textId="77777777" w:rsidTr="009D184E">
        <w:tc>
          <w:tcPr>
            <w:tcW w:w="2410" w:type="dxa"/>
          </w:tcPr>
          <w:p w14:paraId="6146F7B3" w14:textId="77777777" w:rsidR="007072C1" w:rsidRPr="002A0CC6" w:rsidRDefault="007072C1" w:rsidP="00615C13">
            <w:pPr>
              <w:rPr>
                <w:b/>
                <w:bCs/>
              </w:rPr>
            </w:pPr>
            <w:r w:rsidRPr="002A0CC6">
              <w:rPr>
                <w:b/>
                <w:bCs/>
              </w:rPr>
              <w:t>Limitations</w:t>
            </w:r>
          </w:p>
        </w:tc>
        <w:tc>
          <w:tcPr>
            <w:tcW w:w="6095" w:type="dxa"/>
          </w:tcPr>
          <w:p w14:paraId="7A997E1E" w14:textId="3EA69306" w:rsidR="007072C1" w:rsidRDefault="007072C1" w:rsidP="00615C13">
            <w:r>
              <w:rPr>
                <w:rFonts w:cs="Calibri"/>
              </w:rPr>
              <w:t>Only works for infrastructure that can be protected with screens or fans e.g., indoor housed animals or livestock facilities (e.g. milk processing facilities, slaughterhouses, covered saleyards, etc.).</w:t>
            </w:r>
          </w:p>
        </w:tc>
        <w:tc>
          <w:tcPr>
            <w:tcW w:w="1560" w:type="dxa"/>
          </w:tcPr>
          <w:p w14:paraId="6D883AE8" w14:textId="77777777" w:rsidR="007072C1" w:rsidRDefault="007072C1" w:rsidP="00615C13"/>
        </w:tc>
      </w:tr>
    </w:tbl>
    <w:p w14:paraId="1F586DBF" w14:textId="77777777" w:rsidR="00970146" w:rsidRDefault="00970146" w:rsidP="00F27FCE">
      <w:pPr>
        <w:rPr>
          <w:lang w:eastAsia="en-US"/>
        </w:rPr>
      </w:pPr>
    </w:p>
    <w:p w14:paraId="2C883277" w14:textId="22590116" w:rsidR="00CD4F3D" w:rsidRDefault="00CD4F3D" w:rsidP="00CD4F3D">
      <w:pPr>
        <w:pStyle w:val="Caption"/>
        <w:rPr>
          <w:lang w:eastAsia="en-US"/>
        </w:rPr>
      </w:pPr>
      <w:bookmarkStart w:id="121" w:name="_Toc195772711"/>
      <w:r>
        <w:lastRenderedPageBreak/>
        <w:t xml:space="preserve">Table </w:t>
      </w:r>
      <w:r>
        <w:fldChar w:fldCharType="begin"/>
      </w:r>
      <w:r>
        <w:instrText>SEQ Table \* ARABIC</w:instrText>
      </w:r>
      <w:r>
        <w:fldChar w:fldCharType="separate"/>
      </w:r>
      <w:r w:rsidR="003320E2">
        <w:rPr>
          <w:noProof/>
        </w:rPr>
        <w:t>13</w:t>
      </w:r>
      <w:r>
        <w:fldChar w:fldCharType="end"/>
      </w:r>
      <w:r>
        <w:t xml:space="preserve">. </w:t>
      </w:r>
      <w:r>
        <w:rPr>
          <w:lang w:eastAsia="en-US"/>
        </w:rPr>
        <w:t xml:space="preserve">Environmental control methods for </w:t>
      </w:r>
      <w:r w:rsidR="000225CF">
        <w:rPr>
          <w:lang w:eastAsia="en-US"/>
        </w:rPr>
        <w:t>m</w:t>
      </w:r>
      <w:r>
        <w:rPr>
          <w:lang w:eastAsia="en-US"/>
        </w:rPr>
        <w:t>osquitoes: Traps and targets</w:t>
      </w:r>
      <w:bookmarkEnd w:id="121"/>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CD4F3D" w:rsidRPr="003706E9" w14:paraId="2599E161" w14:textId="77777777" w:rsidTr="00B762EA">
        <w:trPr>
          <w:cantSplit/>
          <w:tblHeader/>
        </w:trPr>
        <w:tc>
          <w:tcPr>
            <w:tcW w:w="2410" w:type="dxa"/>
          </w:tcPr>
          <w:p w14:paraId="64741C5A" w14:textId="55787F22" w:rsidR="00CD4F3D" w:rsidRPr="0096661D" w:rsidRDefault="0096661D" w:rsidP="00615C13">
            <w:pPr>
              <w:rPr>
                <w:rFonts w:cs="Calibri"/>
                <w:b/>
                <w:bCs/>
              </w:rPr>
            </w:pPr>
            <w:bookmarkStart w:id="122" w:name="Table_13"/>
            <w:bookmarkEnd w:id="122"/>
            <w:r w:rsidRPr="0096661D">
              <w:rPr>
                <w:rFonts w:cs="Calibri"/>
                <w:b/>
                <w:bCs/>
              </w:rPr>
              <w:t>Method detail</w:t>
            </w:r>
          </w:p>
        </w:tc>
        <w:tc>
          <w:tcPr>
            <w:tcW w:w="6095" w:type="dxa"/>
          </w:tcPr>
          <w:p w14:paraId="5570A0BB" w14:textId="5B86956B" w:rsidR="00CD4F3D" w:rsidRPr="0096661D" w:rsidRDefault="0096661D" w:rsidP="00615C13">
            <w:pPr>
              <w:rPr>
                <w:rFonts w:cs="Calibri"/>
                <w:b/>
                <w:bCs/>
              </w:rPr>
            </w:pPr>
            <w:r w:rsidRPr="0096661D">
              <w:rPr>
                <w:rFonts w:cs="Calibri"/>
                <w:b/>
                <w:bCs/>
              </w:rPr>
              <w:t xml:space="preserve">Description </w:t>
            </w:r>
          </w:p>
        </w:tc>
        <w:tc>
          <w:tcPr>
            <w:tcW w:w="1560" w:type="dxa"/>
          </w:tcPr>
          <w:p w14:paraId="5CD2FF52" w14:textId="77777777" w:rsidR="00CD4F3D" w:rsidRPr="002A0CC6" w:rsidRDefault="00CD4F3D" w:rsidP="00615C13">
            <w:pPr>
              <w:rPr>
                <w:b/>
                <w:bCs/>
              </w:rPr>
            </w:pPr>
            <w:r w:rsidRPr="002A0CC6">
              <w:rPr>
                <w:b/>
                <w:bCs/>
              </w:rPr>
              <w:t>References</w:t>
            </w:r>
          </w:p>
        </w:tc>
      </w:tr>
      <w:tr w:rsidR="00CD4F3D" w:rsidRPr="00402F8E" w14:paraId="35A8AB70" w14:textId="77777777" w:rsidTr="009D184E">
        <w:tc>
          <w:tcPr>
            <w:tcW w:w="2410" w:type="dxa"/>
          </w:tcPr>
          <w:p w14:paraId="1B6811FE" w14:textId="3877540B" w:rsidR="00CD4F3D" w:rsidRPr="002A0CC6" w:rsidRDefault="002A0CC6" w:rsidP="00615C13">
            <w:pPr>
              <w:rPr>
                <w:b/>
                <w:bCs/>
              </w:rPr>
            </w:pPr>
            <w:r>
              <w:rPr>
                <w:b/>
                <w:bCs/>
              </w:rPr>
              <w:t>A</w:t>
            </w:r>
            <w:r w:rsidR="00CD4F3D" w:rsidRPr="002A0CC6">
              <w:rPr>
                <w:b/>
                <w:bCs/>
              </w:rPr>
              <w:t>ction</w:t>
            </w:r>
          </w:p>
        </w:tc>
        <w:tc>
          <w:tcPr>
            <w:tcW w:w="6095" w:type="dxa"/>
          </w:tcPr>
          <w:p w14:paraId="2470A67A" w14:textId="27457281" w:rsidR="00CD4F3D" w:rsidRDefault="00CD4F3D" w:rsidP="00615C13">
            <w:pPr>
              <w:pStyle w:val="ListParagraph"/>
              <w:ind w:left="315"/>
            </w:pPr>
            <w:r w:rsidRPr="004C4D4C">
              <w:t xml:space="preserve">Traps and targets are designed to attract </w:t>
            </w:r>
            <w:r>
              <w:t>mosquitos</w:t>
            </w:r>
            <w:r w:rsidRPr="004C4D4C">
              <w:t xml:space="preserve"> using sensory cues such as</w:t>
            </w:r>
            <w:r>
              <w:t xml:space="preserve"> odour</w:t>
            </w:r>
            <w:r w:rsidRPr="004C4D4C">
              <w:t xml:space="preserve">. </w:t>
            </w:r>
            <w:r>
              <w:t>Chemical attractants usually include carbo</w:t>
            </w:r>
            <w:r w:rsidR="007230F6">
              <w:t>n</w:t>
            </w:r>
            <w:r>
              <w:t xml:space="preserve"> dioxide, ammonia, lactic acid or octenol to attract adult female mosquitoes.</w:t>
            </w:r>
          </w:p>
          <w:p w14:paraId="5ADB8396" w14:textId="1EB16ED9" w:rsidR="00201189" w:rsidRDefault="00201189" w:rsidP="00615C13">
            <w:pPr>
              <w:pStyle w:val="ListParagraph"/>
              <w:ind w:left="315"/>
            </w:pPr>
            <w:r>
              <w:t>C</w:t>
            </w:r>
            <w:r w:rsidR="00CD4F3D">
              <w:t xml:space="preserve">ommon traps </w:t>
            </w:r>
            <w:r>
              <w:t>include attractive targeted baits (attract and kill e.g., ATSB bait station), peridomestic combined repel and lure devices (repel and lure), lure and kill traps (e.g. AGO trap, TNK trap, ALO, In2Care).</w:t>
            </w:r>
          </w:p>
          <w:p w14:paraId="5B3F3430" w14:textId="3BE26C24" w:rsidR="00201189" w:rsidRDefault="00CD4F3D" w:rsidP="00CD4F3D">
            <w:pPr>
              <w:pStyle w:val="ListParagraph"/>
              <w:ind w:left="315"/>
            </w:pPr>
            <w:r>
              <w:t xml:space="preserve">Eave tubes traps are </w:t>
            </w:r>
            <w:r w:rsidR="00201189">
              <w:t xml:space="preserve">a form of “lure and kill” device which </w:t>
            </w:r>
            <w:r w:rsidR="000225CF">
              <w:t xml:space="preserve">are </w:t>
            </w:r>
            <w:r>
              <w:t xml:space="preserve">placed under the eaves of buildings. </w:t>
            </w:r>
            <w:r w:rsidR="00201189">
              <w:t>They</w:t>
            </w:r>
            <w:r>
              <w:t xml:space="preserve"> contain insecticide</w:t>
            </w:r>
            <w:r w:rsidR="000225CF">
              <w:t>-</w:t>
            </w:r>
            <w:r>
              <w:t>treated netting</w:t>
            </w:r>
            <w:r w:rsidR="00201189">
              <w:t>.</w:t>
            </w:r>
          </w:p>
          <w:p w14:paraId="66A94B48" w14:textId="279B4A98" w:rsidR="00CD4F3D" w:rsidRDefault="00201189" w:rsidP="00CD4F3D">
            <w:pPr>
              <w:pStyle w:val="ListParagraph"/>
              <w:ind w:left="315"/>
            </w:pPr>
            <w:r>
              <w:t xml:space="preserve">Attractant sugar baits kill male and female adult mosquitoes by treating the sugar bait with an insecticide. These </w:t>
            </w:r>
            <w:r w:rsidR="000225CF">
              <w:t xml:space="preserve">baits </w:t>
            </w:r>
            <w:r>
              <w:t xml:space="preserve">are effect against </w:t>
            </w:r>
            <w:r w:rsidRPr="00365BE6">
              <w:rPr>
                <w:i/>
                <w:iCs/>
              </w:rPr>
              <w:t>A</w:t>
            </w:r>
            <w:r w:rsidR="000225CF" w:rsidRPr="00365BE6">
              <w:rPr>
                <w:i/>
                <w:iCs/>
              </w:rPr>
              <w:t>e</w:t>
            </w:r>
            <w:r w:rsidRPr="00365BE6">
              <w:rPr>
                <w:i/>
                <w:iCs/>
              </w:rPr>
              <w:t>des</w:t>
            </w:r>
            <w:r>
              <w:t xml:space="preserve"> species. </w:t>
            </w:r>
          </w:p>
          <w:p w14:paraId="4E650BB3" w14:textId="17CC8695" w:rsidR="00CD4F3D" w:rsidRDefault="00CD4F3D" w:rsidP="00577DB0">
            <w:pPr>
              <w:pStyle w:val="ListParagraph"/>
              <w:ind w:left="315"/>
            </w:pPr>
            <w:r>
              <w:t xml:space="preserve">Place traps as close to hosts as possible – this will maximise capture of the greatest number of </w:t>
            </w:r>
            <w:r w:rsidR="00577DB0">
              <w:t>mosquitoes</w:t>
            </w:r>
            <w:r>
              <w:t>.</w:t>
            </w:r>
          </w:p>
        </w:tc>
        <w:tc>
          <w:tcPr>
            <w:tcW w:w="1560" w:type="dxa"/>
          </w:tcPr>
          <w:p w14:paraId="157E9F0E" w14:textId="7C7C79A4" w:rsidR="00CD4F3D" w:rsidRPr="00402F8E" w:rsidRDefault="00495327" w:rsidP="00615C13">
            <w:r>
              <w:fldChar w:fldCharType="begin"/>
            </w:r>
            <w:r w:rsidR="006B0536">
              <w:instrText xml:space="preserve"> ADDIN ZOTERO_ITEM CSL_CITATION {"citationID":"UBItNiq8","properties":{"formattedCitation":"(Onen et al. 2023; WHO 2020a)","plainCitation":"(Onen et al. 2023; WHO 2020a)","noteIndex":0},"citationItems":[{"id":7907,"uris":["http://zotero.org/groups/4707929/items/NZFULTK6"],"itemData":{"id":7907,"type":"article-journal","container-title":"Insects","DOI":"10.3390/insects14030221","page":"221","title":"Mosquito-Borne Diseases and Their Control Strategies: An Overview Focused on Green Synthesized Plant-Based Metallic Nanoparticles","volume":"14","author":[{"family":"Onen","given":"H"},{"family":"Luzala","given":"M.M"},{"family":"Kigozi","given":"S"},{"family":"Sikumbili","given":"R.M"},{"family":"Muanga,","given":"C.JK"},{"family":"Zola","given":"E.N"},{"family":"Wendji","given":"S.N"},{"family":"Buya","given":"A.B"},{"family":"Balciunaitiene","given":"A"},{"family":"Viškelis","given":"J"}],"issued":{"date-parts":[["2023"]]}}},{"id":7909,"uris":["http://zotero.org/groups/4707929/items/F86BCEXU"],"itemData":{"id":7909,"type":"webpage","abstract":"This overview provides non-experts with an introduction to the rapidly evolving field of new interventions for vector control which have been submitted to WHO for evaluation.","language":"en","title":"Vector traps","URL":"https://www.who.int/groups/vector-control-advisory-group/summary-of-new-interventions-for-vector-control/vector-traps","author":[{"family":"WHO","given":""}],"accessed":{"date-parts":[["2024",2,28]]},"issued":{"date-parts":[["2020"]]}}}],"schema":"https://github.com/citation-style-language/schema/raw/master/csl-citation.json"} </w:instrText>
            </w:r>
            <w:r>
              <w:fldChar w:fldCharType="separate"/>
            </w:r>
            <w:r w:rsidR="00065B7C">
              <w:rPr>
                <w:noProof/>
              </w:rPr>
              <w:t>(Onen et al. 2023; WHO 2020a)</w:t>
            </w:r>
            <w:r>
              <w:fldChar w:fldCharType="end"/>
            </w:r>
          </w:p>
        </w:tc>
      </w:tr>
      <w:tr w:rsidR="00CD4F3D" w14:paraId="1C6D6887" w14:textId="77777777" w:rsidTr="009D184E">
        <w:tc>
          <w:tcPr>
            <w:tcW w:w="2410" w:type="dxa"/>
          </w:tcPr>
          <w:p w14:paraId="22C5A8E1" w14:textId="0984CF3F" w:rsidR="00CD4F3D" w:rsidRPr="002A0CC6" w:rsidRDefault="00CD4F3D" w:rsidP="00615C13">
            <w:pPr>
              <w:rPr>
                <w:b/>
                <w:bCs/>
              </w:rPr>
            </w:pPr>
            <w:r w:rsidRPr="002A0CC6">
              <w:rPr>
                <w:b/>
                <w:bCs/>
              </w:rPr>
              <w:t xml:space="preserve">Target </w:t>
            </w:r>
            <w:r w:rsidR="00641CC6" w:rsidRPr="002A0CC6">
              <w:rPr>
                <w:b/>
                <w:bCs/>
              </w:rPr>
              <w:t>mosquitoes</w:t>
            </w:r>
          </w:p>
        </w:tc>
        <w:tc>
          <w:tcPr>
            <w:tcW w:w="6095" w:type="dxa"/>
          </w:tcPr>
          <w:p w14:paraId="13EC7444" w14:textId="61E4EADE" w:rsidR="00CD4F3D" w:rsidRDefault="00641CC6" w:rsidP="00615C13">
            <w:r>
              <w:t>Any species</w:t>
            </w:r>
          </w:p>
        </w:tc>
        <w:tc>
          <w:tcPr>
            <w:tcW w:w="1560" w:type="dxa"/>
          </w:tcPr>
          <w:p w14:paraId="713514D7" w14:textId="77777777" w:rsidR="00CD4F3D" w:rsidRDefault="00CD4F3D" w:rsidP="00615C13"/>
        </w:tc>
      </w:tr>
      <w:tr w:rsidR="00CD4F3D" w14:paraId="23880C26" w14:textId="77777777" w:rsidTr="009D184E">
        <w:tc>
          <w:tcPr>
            <w:tcW w:w="2410" w:type="dxa"/>
          </w:tcPr>
          <w:p w14:paraId="2C4FD697" w14:textId="77777777" w:rsidR="00CD4F3D" w:rsidRPr="002A0CC6" w:rsidRDefault="00CD4F3D" w:rsidP="00615C13">
            <w:pPr>
              <w:rPr>
                <w:b/>
                <w:bCs/>
              </w:rPr>
            </w:pPr>
            <w:r w:rsidRPr="002A0CC6">
              <w:rPr>
                <w:b/>
                <w:bCs/>
              </w:rPr>
              <w:t>Effectiveness</w:t>
            </w:r>
          </w:p>
        </w:tc>
        <w:tc>
          <w:tcPr>
            <w:tcW w:w="6095" w:type="dxa"/>
          </w:tcPr>
          <w:p w14:paraId="29B88B97" w14:textId="0BDC39B7" w:rsidR="00641CC6" w:rsidRDefault="00641CC6" w:rsidP="00577DB0">
            <w:pPr>
              <w:pStyle w:val="ListParagraph"/>
              <w:ind w:left="315"/>
            </w:pPr>
            <w:r w:rsidRPr="00577DB0">
              <w:t>Traps and targets are species</w:t>
            </w:r>
            <w:r>
              <w:t xml:space="preserve">-specific. </w:t>
            </w:r>
          </w:p>
          <w:p w14:paraId="006EB71F" w14:textId="1E51962B" w:rsidR="000225CF" w:rsidRDefault="000225CF" w:rsidP="00577DB0">
            <w:pPr>
              <w:pStyle w:val="ListParagraph"/>
              <w:ind w:left="315"/>
            </w:pPr>
            <w:r>
              <w:t xml:space="preserve">UV-light traps are generally not effective for mosquito control. </w:t>
            </w:r>
          </w:p>
          <w:p w14:paraId="25F330BD" w14:textId="75DBDF3D" w:rsidR="00CD4F3D" w:rsidRDefault="000225CF" w:rsidP="00641CC6">
            <w:pPr>
              <w:pStyle w:val="ListParagraph"/>
              <w:ind w:left="315"/>
            </w:pPr>
            <w:r>
              <w:t>There is l</w:t>
            </w:r>
            <w:r w:rsidR="007230F6">
              <w:t>imited research demonstrat</w:t>
            </w:r>
            <w:r>
              <w:t>ing</w:t>
            </w:r>
            <w:r w:rsidR="007230F6">
              <w:t xml:space="preserve"> </w:t>
            </w:r>
            <w:r>
              <w:t xml:space="preserve">trap </w:t>
            </w:r>
            <w:r w:rsidR="007230F6">
              <w:t>effectiveness against populations feeding on cattle.</w:t>
            </w:r>
            <w:r w:rsidR="00641CC6">
              <w:t xml:space="preserve"> However, </w:t>
            </w:r>
            <w:r>
              <w:t xml:space="preserve">traps </w:t>
            </w:r>
            <w:r w:rsidR="00641CC6">
              <w:t>have been shown to be effective in urban or residential areas when used in an AW-IPM program.</w:t>
            </w:r>
          </w:p>
          <w:p w14:paraId="4B8F7617" w14:textId="1655F5A3" w:rsidR="00365BE6" w:rsidRDefault="00365BE6" w:rsidP="00365BE6">
            <w:pPr>
              <w:pStyle w:val="ListParagraph"/>
              <w:ind w:left="315"/>
            </w:pPr>
            <w:r>
              <w:t xml:space="preserve">For eave tube traps, </w:t>
            </w:r>
            <w:r w:rsidR="005B1874">
              <w:t>if</w:t>
            </w:r>
            <w:r>
              <w:t xml:space="preserve"> coverage of the traps is high </w:t>
            </w:r>
            <w:r w:rsidR="00371B48">
              <w:t>enough,</w:t>
            </w:r>
            <w:r>
              <w:t xml:space="preserve"> they are reported to reduce mosquito populations or change life stage structures.</w:t>
            </w:r>
          </w:p>
        </w:tc>
        <w:tc>
          <w:tcPr>
            <w:tcW w:w="1560" w:type="dxa"/>
          </w:tcPr>
          <w:p w14:paraId="59B22D7D" w14:textId="25910C2D" w:rsidR="00CD4F3D" w:rsidRDefault="00641CC6" w:rsidP="00615C13">
            <w:r>
              <w:fldChar w:fldCharType="begin"/>
            </w:r>
            <w:r w:rsidR="006B0536">
              <w:instrText xml:space="preserve"> ADDIN ZOTERO_ITEM CSL_CITATION {"citationID":"A1wQLLpw","properties":{"formattedCitation":"(Onen et al. 2023; WHO 2020a)","plainCitation":"(Onen et al. 2023; WHO 2020a)","noteIndex":0},"citationItems":[{"id":7907,"uris":["http://zotero.org/groups/4707929/items/NZFULTK6"],"itemData":{"id":7907,"type":"article-journal","container-title":"Insects","DOI":"10.3390/insects14030221","page":"221","title":"Mosquito-Borne Diseases and Their Control Strategies: An Overview Focused on Green Synthesized Plant-Based Metallic Nanoparticles","volume":"14","author":[{"family":"Onen","given":"H"},{"family":"Luzala","given":"M.M"},{"family":"Kigozi","given":"S"},{"family":"Sikumbili","given":"R.M"},{"family":"Muanga,","given":"C.JK"},{"family":"Zola","given":"E.N"},{"family":"Wendji","given":"S.N"},{"family":"Buya","given":"A.B"},{"family":"Balciunaitiene","given":"A"},{"family":"Viškelis","given":"J"}],"issued":{"date-parts":[["2023"]]}}},{"id":7909,"uris":["http://zotero.org/groups/4707929/items/F86BCEXU"],"itemData":{"id":7909,"type":"webpage","abstract":"This overview provides non-experts with an introduction to the rapidly evolving field of new interventions for vector control which have been submitted to WHO for evaluation.","language":"en","title":"Vector traps","URL":"https://www.who.int/groups/vector-control-advisory-group/summary-of-new-interventions-for-vector-control/vector-traps","author":[{"family":"WHO","given":""}],"accessed":{"date-parts":[["2024",2,28]]},"issued":{"date-parts":[["2020"]]}}}],"schema":"https://github.com/citation-style-language/schema/raw/master/csl-citation.json"} </w:instrText>
            </w:r>
            <w:r>
              <w:fldChar w:fldCharType="separate"/>
            </w:r>
            <w:r>
              <w:rPr>
                <w:noProof/>
              </w:rPr>
              <w:t>(Onen et al. 2023; WHO 2020a)</w:t>
            </w:r>
            <w:r>
              <w:fldChar w:fldCharType="end"/>
            </w:r>
          </w:p>
        </w:tc>
      </w:tr>
      <w:tr w:rsidR="00CD4F3D" w14:paraId="208B3404" w14:textId="77777777" w:rsidTr="009D184E">
        <w:tc>
          <w:tcPr>
            <w:tcW w:w="2410" w:type="dxa"/>
          </w:tcPr>
          <w:p w14:paraId="3546CB52" w14:textId="77777777" w:rsidR="00CD4F3D" w:rsidRPr="002A0CC6" w:rsidRDefault="00CD4F3D" w:rsidP="00615C13">
            <w:pPr>
              <w:rPr>
                <w:b/>
                <w:bCs/>
              </w:rPr>
            </w:pPr>
            <w:r w:rsidRPr="002A0CC6">
              <w:rPr>
                <w:b/>
                <w:bCs/>
              </w:rPr>
              <w:t>Applicable to Australia</w:t>
            </w:r>
          </w:p>
        </w:tc>
        <w:tc>
          <w:tcPr>
            <w:tcW w:w="6095" w:type="dxa"/>
          </w:tcPr>
          <w:p w14:paraId="0FD93D41" w14:textId="70F55AF4" w:rsidR="00CD4F3D" w:rsidRDefault="00577DB0" w:rsidP="00CD4F3D">
            <w:pPr>
              <w:pStyle w:val="ListParagraph"/>
              <w:ind w:left="315"/>
            </w:pPr>
            <w:r>
              <w:t xml:space="preserve">There are a range of </w:t>
            </w:r>
            <w:r w:rsidR="00641CC6">
              <w:t xml:space="preserve">commercial </w:t>
            </w:r>
            <w:r>
              <w:t xml:space="preserve">outdoor mosquito traps that could be used </w:t>
            </w:r>
            <w:r w:rsidR="007230F6">
              <w:t>on-farm, but there do not appear to be any products specifically available for use in agriculture settings in Australia.</w:t>
            </w:r>
          </w:p>
        </w:tc>
        <w:tc>
          <w:tcPr>
            <w:tcW w:w="1560" w:type="dxa"/>
          </w:tcPr>
          <w:p w14:paraId="1C0FADCC" w14:textId="566DA2E6" w:rsidR="00CD4F3D" w:rsidRDefault="00CD4F3D" w:rsidP="00615C13"/>
        </w:tc>
      </w:tr>
      <w:tr w:rsidR="00CD4F3D" w14:paraId="40A73CB1" w14:textId="77777777" w:rsidTr="009D184E">
        <w:tc>
          <w:tcPr>
            <w:tcW w:w="2410" w:type="dxa"/>
          </w:tcPr>
          <w:p w14:paraId="17574D2E" w14:textId="77777777" w:rsidR="00CD4F3D" w:rsidRPr="002A0CC6" w:rsidRDefault="00CD4F3D" w:rsidP="00615C13">
            <w:pPr>
              <w:rPr>
                <w:b/>
                <w:bCs/>
              </w:rPr>
            </w:pPr>
            <w:r w:rsidRPr="002A0CC6">
              <w:rPr>
                <w:b/>
                <w:bCs/>
              </w:rPr>
              <w:t>Impact on animals, humans, environment</w:t>
            </w:r>
          </w:p>
        </w:tc>
        <w:tc>
          <w:tcPr>
            <w:tcW w:w="6095" w:type="dxa"/>
          </w:tcPr>
          <w:p w14:paraId="0B389B61" w14:textId="7F0DE790" w:rsidR="00CD4F3D" w:rsidRDefault="007230F6" w:rsidP="00615C13">
            <w:r>
              <w:t>None reported.</w:t>
            </w:r>
          </w:p>
        </w:tc>
        <w:tc>
          <w:tcPr>
            <w:tcW w:w="1560" w:type="dxa"/>
          </w:tcPr>
          <w:p w14:paraId="15AD9E86" w14:textId="2F78CB67" w:rsidR="00CD4F3D" w:rsidRDefault="00CD4F3D" w:rsidP="00615C13"/>
        </w:tc>
      </w:tr>
      <w:tr w:rsidR="00CD4F3D" w14:paraId="7574F851" w14:textId="77777777" w:rsidTr="009D184E">
        <w:tc>
          <w:tcPr>
            <w:tcW w:w="2410" w:type="dxa"/>
          </w:tcPr>
          <w:p w14:paraId="6AD02D1D" w14:textId="77777777" w:rsidR="00CD4F3D" w:rsidRPr="002A0CC6" w:rsidRDefault="00CD4F3D" w:rsidP="00615C13">
            <w:pPr>
              <w:rPr>
                <w:b/>
                <w:bCs/>
              </w:rPr>
            </w:pPr>
            <w:r w:rsidRPr="002A0CC6">
              <w:rPr>
                <w:b/>
                <w:bCs/>
              </w:rPr>
              <w:t>Limitations</w:t>
            </w:r>
          </w:p>
        </w:tc>
        <w:tc>
          <w:tcPr>
            <w:tcW w:w="6095" w:type="dxa"/>
          </w:tcPr>
          <w:p w14:paraId="204D29CC" w14:textId="1620099A" w:rsidR="00CD4F3D" w:rsidRDefault="00CD4F3D" w:rsidP="007230F6">
            <w:pPr>
              <w:pStyle w:val="ListParagraph"/>
              <w:ind w:left="315"/>
            </w:pPr>
            <w:r>
              <w:t>Traps are expensive and labour-intensive</w:t>
            </w:r>
            <w:r w:rsidR="00717119">
              <w:t>.</w:t>
            </w:r>
          </w:p>
          <w:p w14:paraId="4B492ACF" w14:textId="62750BE7" w:rsidR="00CD4F3D" w:rsidRPr="004C4D4C" w:rsidRDefault="00CD4F3D" w:rsidP="00615C13">
            <w:pPr>
              <w:pStyle w:val="ListParagraph"/>
              <w:ind w:left="315"/>
            </w:pPr>
            <w:r w:rsidRPr="004C4D4C">
              <w:t>Control on a large scale</w:t>
            </w:r>
            <w:r>
              <w:t xml:space="preserve"> </w:t>
            </w:r>
            <w:r w:rsidRPr="004C4D4C">
              <w:t>may not be practical. But targeted applications may be possible for smaller host populations</w:t>
            </w:r>
            <w:r>
              <w:t>.</w:t>
            </w:r>
          </w:p>
        </w:tc>
        <w:tc>
          <w:tcPr>
            <w:tcW w:w="1560" w:type="dxa"/>
          </w:tcPr>
          <w:p w14:paraId="50FC2DC6" w14:textId="071544D7" w:rsidR="00CD4F3D" w:rsidRDefault="00CD4F3D" w:rsidP="00615C13"/>
        </w:tc>
      </w:tr>
    </w:tbl>
    <w:p w14:paraId="4F50BA11" w14:textId="77777777" w:rsidR="00970146" w:rsidRDefault="00970146" w:rsidP="00F27FCE">
      <w:pPr>
        <w:rPr>
          <w:lang w:eastAsia="en-US"/>
        </w:rPr>
      </w:pPr>
    </w:p>
    <w:p w14:paraId="6CDC9D33" w14:textId="188BF7B8" w:rsidR="00000953" w:rsidRDefault="00000953" w:rsidP="00000953">
      <w:pPr>
        <w:pStyle w:val="Heading3"/>
        <w:rPr>
          <w:lang w:eastAsia="en-US"/>
        </w:rPr>
      </w:pPr>
      <w:bookmarkStart w:id="123" w:name="_Toc195777914"/>
      <w:r>
        <w:rPr>
          <w:lang w:eastAsia="en-US"/>
        </w:rPr>
        <w:lastRenderedPageBreak/>
        <w:t>Environmental controls for biting midges</w:t>
      </w:r>
      <w:bookmarkEnd w:id="123"/>
    </w:p>
    <w:p w14:paraId="152DE95D" w14:textId="0B830BA4" w:rsidR="000C284F" w:rsidRDefault="000C284F" w:rsidP="00934993">
      <w:pPr>
        <w:rPr>
          <w:lang w:eastAsia="en-US"/>
        </w:rPr>
      </w:pPr>
      <w:r>
        <w:rPr>
          <w:lang w:eastAsia="en-US"/>
        </w:rPr>
        <w:t>Localised control efforts, such as larval habitat removal and pesticide application</w:t>
      </w:r>
      <w:r w:rsidR="000C7383">
        <w:rPr>
          <w:lang w:eastAsia="en-US"/>
        </w:rPr>
        <w:t xml:space="preserve"> are not particularly effective for</w:t>
      </w:r>
      <w:r>
        <w:rPr>
          <w:lang w:eastAsia="en-US"/>
        </w:rPr>
        <w:t xml:space="preserve"> midge management </w:t>
      </w:r>
      <w:r>
        <w:rPr>
          <w:lang w:eastAsia="en-US"/>
        </w:rPr>
        <w:fldChar w:fldCharType="begin"/>
      </w:r>
      <w:r w:rsidR="006B0536">
        <w:rPr>
          <w:lang w:eastAsia="en-US"/>
        </w:rPr>
        <w:instrText xml:space="preserve"> ADDIN ZOTERO_ITEM CSL_CITATION {"citationID":"VvxdGiCE","properties":{"formattedCitation":"(Miranda 2018; Shults et al. 2021)","plainCitation":"(Miranda 2018; Shults et al. 2021)","noteIndex":0},"citationItems":[{"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id":7926,"uris":["http://zotero.org/groups/4707929/items/9YXQ9SA9"],"itemData":{"id":7926,"type":"article-journal","abstract":"Biting midges of the genus Culicoides transmit disease-causing agents resulting in a significant economic impact on livestock industries in many parts of the world. Localized control efforts, such as removal of larval habitat or pesticide application, can be logistically difficult, expensive and ineffective if not instituted and maintained properly. With these limitations, a population-level approach to the management of Culicoides midges should be investigated as a means to replace or supplement existing control strategies. Next-generation control methods such as Wolbachia- and genetic-based population suppression and replacement are being investigated in several vector species. Here we assess the feasibility and applicability of these approaches for use against biting midges. We also discuss the technical and logistical hurdles needing to be addressed for each method to be successful, as well as emphasize the importance of addressing community engagement and involving stakeholders in the investigation and development of these approaches.","container-title":"Parasites &amp; Vectors","DOI":"10.1186/s13071-020-04524-1","ISSN":"1756-3305","journalAbbreviation":"Parasit Vectors","note":"PMID: 33413518\nPMCID: PMC7788963","page":"31","source":"PubMed Central","title":"Next-generation tools to control biting midge populations and reduce pathogen transmission","volume":"14","author":[{"family":"Shults","given":"Phillip"},{"family":"Cohnstaedt","given":"Lee W."},{"family":"Adelman","given":"Zach N."},{"family":"Brelsfoard","given":"Corey"}],"issued":{"date-parts":[["2021",1,7]]}}}],"schema":"https://github.com/citation-style-language/schema/raw/master/csl-citation.json"} </w:instrText>
      </w:r>
      <w:r>
        <w:rPr>
          <w:lang w:eastAsia="en-US"/>
        </w:rPr>
        <w:fldChar w:fldCharType="separate"/>
      </w:r>
      <w:r>
        <w:rPr>
          <w:noProof/>
          <w:lang w:eastAsia="en-US"/>
        </w:rPr>
        <w:t>(Miranda 2018; Shults et al. 2021)</w:t>
      </w:r>
      <w:r>
        <w:rPr>
          <w:lang w:eastAsia="en-US"/>
        </w:rPr>
        <w:fldChar w:fldCharType="end"/>
      </w:r>
      <w:r>
        <w:rPr>
          <w:lang w:eastAsia="en-US"/>
        </w:rPr>
        <w:t xml:space="preserve">. </w:t>
      </w:r>
      <w:r w:rsidR="000C7383">
        <w:rPr>
          <w:lang w:eastAsia="en-US"/>
        </w:rPr>
        <w:t>They</w:t>
      </w:r>
      <w:r>
        <w:rPr>
          <w:lang w:eastAsia="en-US"/>
        </w:rPr>
        <w:t xml:space="preserve"> are generally untargeted and ineffective</w:t>
      </w:r>
      <w:r w:rsidR="000225CF">
        <w:rPr>
          <w:lang w:eastAsia="en-US"/>
        </w:rPr>
        <w:t>,</w:t>
      </w:r>
      <w:r>
        <w:rPr>
          <w:lang w:eastAsia="en-US"/>
        </w:rPr>
        <w:t xml:space="preserve"> primarily because the ecological and behavioural traits of </w:t>
      </w:r>
      <w:r w:rsidRPr="005A2981">
        <w:rPr>
          <w:i/>
          <w:iCs/>
          <w:lang w:eastAsia="en-US"/>
        </w:rPr>
        <w:t>Cul</w:t>
      </w:r>
      <w:r w:rsidR="005B1874">
        <w:rPr>
          <w:i/>
          <w:iCs/>
          <w:lang w:eastAsia="en-US"/>
        </w:rPr>
        <w:t>i</w:t>
      </w:r>
      <w:r w:rsidRPr="005A2981">
        <w:rPr>
          <w:i/>
          <w:iCs/>
          <w:lang w:eastAsia="en-US"/>
        </w:rPr>
        <w:t xml:space="preserve">coides </w:t>
      </w:r>
      <w:r w:rsidRPr="000C284F">
        <w:rPr>
          <w:lang w:eastAsia="en-US"/>
        </w:rPr>
        <w:t>species</w:t>
      </w:r>
      <w:r>
        <w:rPr>
          <w:i/>
          <w:iCs/>
          <w:lang w:eastAsia="en-US"/>
        </w:rPr>
        <w:t xml:space="preserve"> </w:t>
      </w:r>
      <w:r>
        <w:rPr>
          <w:lang w:eastAsia="en-US"/>
        </w:rPr>
        <w:t>differ and are poorly understood. Furthermore, midges can travel long-distances from breeding habitats and are easily dispersed by the wind, leading to re-infestation in previously controlled</w:t>
      </w:r>
      <w:r w:rsidRPr="005A2981">
        <w:rPr>
          <w:lang w:eastAsia="en-US"/>
        </w:rPr>
        <w:t xml:space="preserve"> </w:t>
      </w:r>
      <w:r>
        <w:rPr>
          <w:lang w:eastAsia="en-US"/>
        </w:rPr>
        <w:t xml:space="preserve">areas </w:t>
      </w:r>
      <w:r w:rsidR="00933871">
        <w:rPr>
          <w:lang w:eastAsia="en-US"/>
        </w:rPr>
        <w:fldChar w:fldCharType="begin"/>
      </w:r>
      <w:r w:rsidR="006B0536">
        <w:rPr>
          <w:lang w:eastAsia="en-US"/>
        </w:rPr>
        <w:instrText xml:space="preserve"> ADDIN ZOTERO_ITEM CSL_CITATION {"citationID":"KqVgmhXT","properties":{"formattedCitation":"(Miranda 2018; Lawson and McDermott 2023)","plainCitation":"(Miranda 2018; Lawson and McDermott 2023)","noteIndex":0},"citationItems":[{"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id":7857,"uris":["http://zotero.org/groups/4707929/items/UTH6WR66"],"itemData":{"id":7857,"type":"article-journal","abstract":"Culicoides biting midges (Diptera: Ceratopogonidae) are economically important blood-feeding pests closely associated with livestock production. They are the principal vectors of two hemorrhagic disease viruses affecting both wild and domestic ruminants within the US: bluetongue virus (BTV) and epizootic hemorrhagic disease virus (EHDV). BTV impacts the US agriculture sector through direct commodity loss and strict international livestock trade restrictions. Yet, despite posing a considerable threat to US livestock, Culicoides are understudied, and management strategies are lacking. Current control tools for Culicoides are limited to synthetic chemicals, predominantly pyrethroids. With limited products available for livestock producers, proper pesticide rotation is difficult. The present study investigates the efficacy of fluralaner, an isoxazoline insecticide, beyond its current labeled use as an ectoparasiticide in anticipation of adding a new class of pesticides into rotation for use against biting midges.","container-title":"Parasites &amp; Vectors","DOI":"10.1186/s13071-023-05899-7","ISSN":"1756-3305","issue":"1","journalAbbreviation":"Parasites &amp; Vectors","page":"281","source":"BioMed Central","title":"Topical, contact, and oral susceptibility of adult Culicoides biting midges (Diptera: Ceratopogonidae) to fluralaner","title-short":"Topical, contact, and oral susceptibility of adult Culicoides biting midges (Diptera","volume":"16","author":[{"family":"Lawson","given":"Blythe E."},{"family":"McDermott","given":"Emily G."}],"issued":{"date-parts":[["2023",8,14]]}}}],"schema":"https://github.com/citation-style-language/schema/raw/master/csl-citation.json"} </w:instrText>
      </w:r>
      <w:r w:rsidR="00933871">
        <w:rPr>
          <w:lang w:eastAsia="en-US"/>
        </w:rPr>
        <w:fldChar w:fldCharType="separate"/>
      </w:r>
      <w:r w:rsidR="00933871">
        <w:rPr>
          <w:noProof/>
          <w:lang w:eastAsia="en-US"/>
        </w:rPr>
        <w:t>(Miranda 2018; Lawson and McDermott 2023)</w:t>
      </w:r>
      <w:r w:rsidR="00933871">
        <w:rPr>
          <w:lang w:eastAsia="en-US"/>
        </w:rPr>
        <w:fldChar w:fldCharType="end"/>
      </w:r>
      <w:r w:rsidR="00933871">
        <w:rPr>
          <w:lang w:eastAsia="en-US"/>
        </w:rPr>
        <w:t>.</w:t>
      </w:r>
      <w:r>
        <w:rPr>
          <w:lang w:eastAsia="en-US"/>
        </w:rPr>
        <w:t xml:space="preserve"> </w:t>
      </w:r>
    </w:p>
    <w:p w14:paraId="6A5E6AAA" w14:textId="017C125A" w:rsidR="00766BBE" w:rsidRPr="007F2126" w:rsidRDefault="000C284F" w:rsidP="00934993">
      <w:pPr>
        <w:rPr>
          <w:shd w:val="clear" w:color="auto" w:fill="FFFFFF"/>
        </w:rPr>
      </w:pPr>
      <w:r>
        <w:rPr>
          <w:lang w:eastAsia="en-US"/>
        </w:rPr>
        <w:t>I</w:t>
      </w:r>
      <w:r w:rsidR="00933871">
        <w:rPr>
          <w:lang w:eastAsia="en-US"/>
        </w:rPr>
        <w:t xml:space="preserve">t is </w:t>
      </w:r>
      <w:r>
        <w:rPr>
          <w:lang w:eastAsia="en-US"/>
        </w:rPr>
        <w:t xml:space="preserve">largely </w:t>
      </w:r>
      <w:r w:rsidR="00933871">
        <w:rPr>
          <w:lang w:eastAsia="en-US"/>
        </w:rPr>
        <w:t xml:space="preserve">unknown </w:t>
      </w:r>
      <w:r w:rsidR="000C7383">
        <w:rPr>
          <w:lang w:eastAsia="en-US"/>
        </w:rPr>
        <w:t>if</w:t>
      </w:r>
      <w:r w:rsidR="00933871">
        <w:rPr>
          <w:lang w:eastAsia="en-US"/>
        </w:rPr>
        <w:t xml:space="preserve"> habitat modification and source reduction strategies </w:t>
      </w:r>
      <w:r w:rsidR="000C7383">
        <w:rPr>
          <w:lang w:eastAsia="en-US"/>
        </w:rPr>
        <w:t xml:space="preserve">are effective </w:t>
      </w:r>
      <w:r w:rsidR="00933871">
        <w:rPr>
          <w:lang w:eastAsia="en-US"/>
        </w:rPr>
        <w:t>on midge populations</w:t>
      </w:r>
      <w:r w:rsidR="000C7383">
        <w:rPr>
          <w:lang w:eastAsia="en-US"/>
        </w:rPr>
        <w:t xml:space="preserve"> either</w:t>
      </w:r>
      <w:r w:rsidR="00933871">
        <w:rPr>
          <w:lang w:eastAsia="en-US"/>
        </w:rPr>
        <w:t xml:space="preserve"> </w:t>
      </w:r>
      <w:r w:rsidR="00933871">
        <w:rPr>
          <w:lang w:eastAsia="en-US"/>
        </w:rPr>
        <w:fldChar w:fldCharType="begin"/>
      </w:r>
      <w:r w:rsidR="006B0536">
        <w:rPr>
          <w:lang w:eastAsia="en-US"/>
        </w:rPr>
        <w:instrText xml:space="preserve"> ADDIN ZOTERO_ITEM CSL_CITATION {"citationID":"TaWXCnen","properties":{"formattedCitation":"(Lawson and McDermott 2023; WOAH 2021)","plainCitation":"(Lawson and McDermott 2023; WOAH 2021)","noteIndex":0},"citationItems":[{"id":7857,"uris":["http://zotero.org/groups/4707929/items/UTH6WR66"],"itemData":{"id":7857,"type":"article-journal","abstract":"Culicoides biting midges (Diptera: Ceratopogonidae) are economically important blood-feeding pests closely associated with livestock production. They are the principal vectors of two hemorrhagic disease viruses affecting both wild and domestic ruminants within the US: bluetongue virus (BTV) and epizootic hemorrhagic disease virus (EHDV). BTV impacts the US agriculture sector through direct commodity loss and strict international livestock trade restrictions. Yet, despite posing a considerable threat to US livestock, Culicoides are understudied, and management strategies are lacking. Current control tools for Culicoides are limited to synthetic chemicals, predominantly pyrethroids. With limited products available for livestock producers, proper pesticide rotation is difficult. The present study investigates the efficacy of fluralaner, an isoxazoline insecticide, beyond its current labeled use as an ectoparasiticide in anticipation of adding a new class of pesticides into rotation for use against biting midges.","container-title":"Parasites &amp; Vectors","DOI":"10.1186/s13071-023-05899-7","ISSN":"1756-3305","issue":"1","journalAbbreviation":"Parasites &amp; Vectors","page":"281","source":"BioMed Central","title":"Topical, contact, and oral susceptibility of adult Culicoides biting midges (Diptera: Ceratopogonidae) to fluralaner","title-short":"Topical, contact, and oral susceptibility of adult Culicoides biting midges (Diptera","volume":"16","author":[{"family":"Lawson","given":"Blythe E."},{"family":"McDermott","given":"Emily G."}],"issued":{"date-parts":[["2023",8,14]]}}},{"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schema":"https://github.com/citation-style-language/schema/raw/master/csl-citation.json"} </w:instrText>
      </w:r>
      <w:r w:rsidR="00933871">
        <w:rPr>
          <w:lang w:eastAsia="en-US"/>
        </w:rPr>
        <w:fldChar w:fldCharType="separate"/>
      </w:r>
      <w:r w:rsidR="00933871">
        <w:rPr>
          <w:noProof/>
          <w:lang w:eastAsia="en-US"/>
        </w:rPr>
        <w:t>(Lawson and McDermott 2023; WOAH 2021)</w:t>
      </w:r>
      <w:r w:rsidR="00933871">
        <w:rPr>
          <w:lang w:eastAsia="en-US"/>
        </w:rPr>
        <w:fldChar w:fldCharType="end"/>
      </w:r>
      <w:r w:rsidR="00933871">
        <w:rPr>
          <w:lang w:eastAsia="en-US"/>
        </w:rPr>
        <w:t xml:space="preserve">. </w:t>
      </w:r>
      <w:r w:rsidR="00E06012">
        <w:rPr>
          <w:lang w:eastAsia="en-US"/>
        </w:rPr>
        <w:t xml:space="preserve">One </w:t>
      </w:r>
      <w:r w:rsidR="00D03151">
        <w:rPr>
          <w:lang w:eastAsia="en-US"/>
        </w:rPr>
        <w:t xml:space="preserve">study </w:t>
      </w:r>
      <w:r w:rsidR="001D4AB1">
        <w:rPr>
          <w:lang w:eastAsia="en-US"/>
        </w:rPr>
        <w:t xml:space="preserve">found no significant impact on biting midge populations when </w:t>
      </w:r>
      <w:r w:rsidR="002E508B">
        <w:rPr>
          <w:lang w:eastAsia="en-US"/>
        </w:rPr>
        <w:t xml:space="preserve">wastewater ponds </w:t>
      </w:r>
      <w:r w:rsidR="001D4AB1">
        <w:rPr>
          <w:lang w:eastAsia="en-US"/>
        </w:rPr>
        <w:t xml:space="preserve">were removed from </w:t>
      </w:r>
      <w:r w:rsidR="002E508B">
        <w:rPr>
          <w:lang w:eastAsia="en-US"/>
        </w:rPr>
        <w:t xml:space="preserve">dairies </w:t>
      </w:r>
      <w:r w:rsidR="00834D13">
        <w:rPr>
          <w:lang w:eastAsia="en-US"/>
        </w:rPr>
        <w:fldChar w:fldCharType="begin"/>
      </w:r>
      <w:r w:rsidR="006B0536">
        <w:rPr>
          <w:lang w:eastAsia="en-US"/>
        </w:rPr>
        <w:instrText xml:space="preserve"> ADDIN ZOTERO_ITEM CSL_CITATION {"citationID":"gYFSPSlA","properties":{"formattedCitation":"(Mayo et al. 2014)","plainCitation":"(Mayo et al. 2014)","noteIndex":0},"citationItems":[{"id":7859,"uris":["http://zotero.org/groups/4707929/items/KSAFZ86H"],"itemData":{"id":7859,"type":"article-journal","container-title":"PLOS ONE","DOI":"10.1371/journal.pone.0089633","issue":"2","title":"Seasonal Variation and Impact of Waste-Water Lagoons as Larval Habitat on the Population Dynamics of Culicoides sonorensis (Diptera:Ceratpogonidae) at Two Dairy Farms in Northern California","URL":"https://journals.plos.org/plosone/article?id=10.1371/journal.pone.0089633","volume":"9","author":[{"family":"Mayo","given":"C.E"},{"family":"Osborne","given":"C.J"},{"family":"Mullens","given":"B.A"},{"family":"Gerry","given":"A.C"},{"family":"Gardner","given":"I.A"},{"family":"Reisen","given":"W.K"},{"family":"Barker","given":"C.M"},{"family":"MacLachlan","given":"N.J"}],"accessed":{"date-parts":[["2024",2,23]]},"issued":{"date-parts":[["2014"]]}}}],"schema":"https://github.com/citation-style-language/schema/raw/master/csl-citation.json"} </w:instrText>
      </w:r>
      <w:r w:rsidR="00834D13">
        <w:rPr>
          <w:lang w:eastAsia="en-US"/>
        </w:rPr>
        <w:fldChar w:fldCharType="separate"/>
      </w:r>
      <w:r w:rsidR="00834D13">
        <w:rPr>
          <w:noProof/>
          <w:lang w:eastAsia="en-US"/>
        </w:rPr>
        <w:t>(Mayo et al. 2014)</w:t>
      </w:r>
      <w:r w:rsidR="00834D13">
        <w:rPr>
          <w:lang w:eastAsia="en-US"/>
        </w:rPr>
        <w:fldChar w:fldCharType="end"/>
      </w:r>
      <w:r w:rsidR="00834D13">
        <w:rPr>
          <w:lang w:eastAsia="en-US"/>
        </w:rPr>
        <w:t xml:space="preserve">. </w:t>
      </w:r>
      <w:r w:rsidR="00933871">
        <w:rPr>
          <w:lang w:eastAsia="en-US"/>
        </w:rPr>
        <w:t>Other a</w:t>
      </w:r>
      <w:r w:rsidR="001D4AB1">
        <w:rPr>
          <w:lang w:eastAsia="en-US"/>
        </w:rPr>
        <w:t>pproaches, such as improving sanitation and stabling animal</w:t>
      </w:r>
      <w:r w:rsidR="00E06012">
        <w:rPr>
          <w:lang w:eastAsia="en-US"/>
        </w:rPr>
        <w:t>s</w:t>
      </w:r>
      <w:r w:rsidR="000225CF">
        <w:rPr>
          <w:lang w:eastAsia="en-US"/>
        </w:rPr>
        <w:t>,</w:t>
      </w:r>
      <w:r w:rsidR="001D4AB1">
        <w:rPr>
          <w:lang w:eastAsia="en-US"/>
        </w:rPr>
        <w:t xml:space="preserve"> have been suggested but their effectiveness may vary depending on the midge species present on farms </w:t>
      </w:r>
      <w:r w:rsidR="006A449E">
        <w:rPr>
          <w:lang w:eastAsia="en-US"/>
        </w:rPr>
        <w:fldChar w:fldCharType="begin"/>
      </w:r>
      <w:r w:rsidR="006B0536">
        <w:rPr>
          <w:lang w:eastAsia="en-US"/>
        </w:rPr>
        <w:instrText xml:space="preserve"> ADDIN ZOTERO_ITEM CSL_CITATION {"citationID":"YqsDYy3w","properties":{"formattedCitation":"(Carpenter et al. 2008; Miranda 2018)","plainCitation":"(Carpenter et al. 2008; Miranda 2018)","noteIndex":0},"citationItems":[{"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schema":"https://github.com/citation-style-language/schema/raw/master/csl-citation.json"} </w:instrText>
      </w:r>
      <w:r w:rsidR="006A449E">
        <w:rPr>
          <w:lang w:eastAsia="en-US"/>
        </w:rPr>
        <w:fldChar w:fldCharType="separate"/>
      </w:r>
      <w:r w:rsidR="00934993">
        <w:rPr>
          <w:noProof/>
          <w:lang w:eastAsia="en-US"/>
        </w:rPr>
        <w:t>(Carpenter et al. 2008; Miranda 2018)</w:t>
      </w:r>
      <w:r w:rsidR="006A449E">
        <w:rPr>
          <w:lang w:eastAsia="en-US"/>
        </w:rPr>
        <w:fldChar w:fldCharType="end"/>
      </w:r>
      <w:r w:rsidR="00D03151">
        <w:rPr>
          <w:lang w:eastAsia="en-US"/>
        </w:rPr>
        <w:t xml:space="preserve">. </w:t>
      </w:r>
      <w:r w:rsidR="00334CCE">
        <w:rPr>
          <w:lang w:eastAsia="en-US"/>
        </w:rPr>
        <w:t xml:space="preserve">The </w:t>
      </w:r>
      <w:r w:rsidR="00334CCE">
        <w:rPr>
          <w:rFonts w:eastAsiaTheme="minorHAnsi"/>
          <w:lang w:val="en-GB" w:eastAsia="en-US"/>
        </w:rPr>
        <w:t xml:space="preserve">removal, disturbance or treatment of dung pats should </w:t>
      </w:r>
      <w:r w:rsidR="000C7383">
        <w:rPr>
          <w:rFonts w:eastAsiaTheme="minorHAnsi"/>
          <w:lang w:val="en-GB" w:eastAsia="en-US"/>
        </w:rPr>
        <w:t xml:space="preserve">theoretically </w:t>
      </w:r>
      <w:r w:rsidR="00334CCE">
        <w:rPr>
          <w:rFonts w:eastAsiaTheme="minorHAnsi"/>
          <w:lang w:val="en-GB" w:eastAsia="en-US"/>
        </w:rPr>
        <w:t xml:space="preserve">help to reduce populations of dung breeding midges such as </w:t>
      </w:r>
      <w:r w:rsidR="00334CCE" w:rsidRPr="00334CCE">
        <w:rPr>
          <w:rFonts w:eastAsiaTheme="minorHAnsi"/>
          <w:i/>
          <w:iCs/>
          <w:lang w:val="en-GB" w:eastAsia="en-US"/>
        </w:rPr>
        <w:t>C</w:t>
      </w:r>
      <w:r w:rsidR="005B1874">
        <w:rPr>
          <w:rFonts w:eastAsiaTheme="minorHAnsi"/>
          <w:i/>
          <w:iCs/>
          <w:lang w:val="en-GB" w:eastAsia="en-US"/>
        </w:rPr>
        <w:t>.</w:t>
      </w:r>
      <w:r w:rsidR="00334CCE" w:rsidRPr="00334CCE">
        <w:rPr>
          <w:rFonts w:eastAsiaTheme="minorHAnsi"/>
          <w:i/>
          <w:iCs/>
          <w:lang w:val="en-GB" w:eastAsia="en-US"/>
        </w:rPr>
        <w:t xml:space="preserve"> brevitarsis</w:t>
      </w:r>
      <w:r w:rsidR="00334CCE">
        <w:rPr>
          <w:rFonts w:eastAsiaTheme="minorHAnsi"/>
          <w:lang w:val="en-GB" w:eastAsia="en-US"/>
        </w:rPr>
        <w:t xml:space="preserve"> (</w:t>
      </w:r>
      <w:r w:rsidR="00334CCE" w:rsidRPr="00334CCE">
        <w:rPr>
          <w:rFonts w:eastAsiaTheme="minorHAnsi"/>
          <w:i/>
          <w:iCs/>
          <w:lang w:val="en-GB" w:eastAsia="en-US"/>
        </w:rPr>
        <w:t>G. Bellis, pers. comms</w:t>
      </w:r>
      <w:r w:rsidR="00334CCE">
        <w:rPr>
          <w:rFonts w:eastAsiaTheme="minorHAnsi"/>
          <w:lang w:val="en-GB" w:eastAsia="en-US"/>
        </w:rPr>
        <w:t xml:space="preserve">). </w:t>
      </w:r>
      <w:r w:rsidR="000C7383">
        <w:rPr>
          <w:rFonts w:eastAsiaTheme="minorHAnsi"/>
          <w:lang w:val="en-GB" w:eastAsia="en-US"/>
        </w:rPr>
        <w:t xml:space="preserve">However, </w:t>
      </w:r>
      <w:r w:rsidR="007F2126">
        <w:fldChar w:fldCharType="begin"/>
      </w:r>
      <w:r w:rsidR="006B0536">
        <w:instrText xml:space="preserve"> ADDIN ZOTERO_ITEM CSL_CITATION {"citationID":"ltVLdusz","properties":{"formattedCitation":"(Bishop et al. 2005)","plainCitation":"(Bishop et al. 2005)","dontUpdate":true,"noteIndex":0},"citationItems":[{"id":8077,"uris":["http://zotero.org/groups/4707929/items/CMA25GT5"],"itemData":{"id":8077,"type":"article-journal","container-title":"Australian Journal of Entomology","DOI":"10.1111/j.1440-6055.2005.00455.x","issue":"2","page":"89-96","title":"Interactions between dung beetles (Coleoptera: Scarabaeidae) and the arbovirus vector Culicoides brevitarsis Kieffer (Diptera: Ceratopogonidae)","volume":"44","author":[{"family":"Bishop","given":"A.L"},{"family":"McKenzie","given":"H.J"},{"family":"Spohr","given":"L.J"},{"family":"Barchia","given":"I.M"}],"issued":{"date-parts":[["2005"]]}}}],"schema":"https://github.com/citation-style-language/schema/raw/master/csl-citation.json"} </w:instrText>
      </w:r>
      <w:r w:rsidR="007F2126">
        <w:fldChar w:fldCharType="separate"/>
      </w:r>
      <w:r w:rsidR="007F2126">
        <w:rPr>
          <w:noProof/>
        </w:rPr>
        <w:t>Bishop et al. (2005)</w:t>
      </w:r>
      <w:r w:rsidR="007F2126">
        <w:fldChar w:fldCharType="end"/>
      </w:r>
      <w:r w:rsidR="007F2126">
        <w:t xml:space="preserve"> </w:t>
      </w:r>
      <w:r w:rsidR="00334CCE">
        <w:rPr>
          <w:rFonts w:eastAsiaTheme="minorHAnsi"/>
          <w:lang w:val="en-GB" w:eastAsia="en-US"/>
        </w:rPr>
        <w:t xml:space="preserve">concluded that dung beetles were ineffective in controlling </w:t>
      </w:r>
      <w:r w:rsidR="00334CCE" w:rsidRPr="007F2126">
        <w:rPr>
          <w:rFonts w:eastAsiaTheme="minorHAnsi"/>
          <w:i/>
          <w:iCs/>
          <w:lang w:val="en-GB" w:eastAsia="en-US"/>
        </w:rPr>
        <w:t>C</w:t>
      </w:r>
      <w:r w:rsidR="005B1874">
        <w:rPr>
          <w:rFonts w:eastAsiaTheme="minorHAnsi"/>
          <w:i/>
          <w:iCs/>
          <w:lang w:val="en-GB" w:eastAsia="en-US"/>
        </w:rPr>
        <w:t>.</w:t>
      </w:r>
      <w:r w:rsidR="00334CCE" w:rsidRPr="007F2126">
        <w:rPr>
          <w:rFonts w:eastAsiaTheme="minorHAnsi"/>
          <w:i/>
          <w:iCs/>
          <w:lang w:val="en-GB" w:eastAsia="en-US"/>
        </w:rPr>
        <w:t xml:space="preserve"> brevitarsis. </w:t>
      </w:r>
      <w:r w:rsidR="001D4AB1">
        <w:rPr>
          <w:lang w:eastAsia="en-US"/>
        </w:rPr>
        <w:t>While s</w:t>
      </w:r>
      <w:r w:rsidR="003D4289">
        <w:rPr>
          <w:lang w:eastAsia="en-US"/>
        </w:rPr>
        <w:t>tabling with or without screens has been shown to reduc</w:t>
      </w:r>
      <w:r w:rsidR="001D4AB1">
        <w:rPr>
          <w:lang w:eastAsia="en-US"/>
        </w:rPr>
        <w:t>e</w:t>
      </w:r>
      <w:r w:rsidR="00DB5232">
        <w:rPr>
          <w:lang w:eastAsia="en-US"/>
        </w:rPr>
        <w:t xml:space="preserve"> vector-host</w:t>
      </w:r>
      <w:r w:rsidR="003D4289">
        <w:rPr>
          <w:lang w:eastAsia="en-US"/>
        </w:rPr>
        <w:t xml:space="preserve"> contact, this method is impractical on farms with large numbers</w:t>
      </w:r>
      <w:r w:rsidR="001D4AB1">
        <w:rPr>
          <w:lang w:eastAsia="en-US"/>
        </w:rPr>
        <w:t xml:space="preserve"> </w:t>
      </w:r>
      <w:r w:rsidR="003D4289">
        <w:rPr>
          <w:lang w:eastAsia="en-US"/>
        </w:rPr>
        <w:t>of cattle and no infrastructure to stable them</w:t>
      </w:r>
      <w:r w:rsidR="00DB5232">
        <w:rPr>
          <w:lang w:eastAsia="en-US"/>
        </w:rPr>
        <w:t xml:space="preserve"> </w:t>
      </w:r>
      <w:r w:rsidR="00DB5232">
        <w:rPr>
          <w:lang w:eastAsia="en-US"/>
        </w:rPr>
        <w:fldChar w:fldCharType="begin"/>
      </w:r>
      <w:r w:rsidR="006B0536">
        <w:rPr>
          <w:lang w:eastAsia="en-US"/>
        </w:rPr>
        <w:instrText xml:space="preserve"> ADDIN ZOTERO_ITEM CSL_CITATION {"citationID":"x80dOn2N","properties":{"formattedCitation":"(Doherty et al. 2004; Miranda 2018; Lawson and McDermott 2023)","plainCitation":"(Doherty et al. 2004; Miranda 2018; Lawson and McDermott 2023)","noteIndex":0},"citationItems":[{"id":7860,"uris":["http://zotero.org/groups/4707929/items/ADLQF8JV"],"itemData":{"id":7860,"type":"article-journal","abstract":"Trials were conducted in three regions of Australia to investigate the potential for improvised shelters and chemical treatments to reduce feeding by Culicoides on cattle and thereby minimise the risk of bluetongue transmission during transport of cattle to ports. Various designs and combinations of roofs and walls were placed around penned cattle. Chemical treatments were applied to other penned cattle. Culicoides were collected from the cattle by vacuum samplers or by light traps in the pens. Roofs alone did not consistently reduce the numbers of Culicoides brevitarsis or C. fulvus and increased the numbers of C. actoni collected. Walls alone reduced the numbers of C. wadai but not C. brevitarsis. Roofs and walls in combination reduced the numbers of C. brevitarsis and C. wadai. The chemical treatments 'Flyaway' (a blend of repellents) and fenvalerate reduced the numbers of C. brevitarsis and C. wadai up to 52 h post treatment.","container-title":"Veterinaria Italiana","ISSN":"1828-1427","issue":"3","journalAbbreviation":"Vet Ital","language":"eng","note":"PMID: 20419686","page":"320-323","source":"PubMed","title":"Protection of cattle from Culicoides spp. in Australia by shelter and chemical treatments","volume":"40","author":[{"family":"Doherty","given":"W. M."},{"family":"Bishop","given":"A. L."},{"family":"Melville","given":"L. F."},{"family":"Johnson","given":"S. J."},{"family":"Bellis","given":"G. A."},{"family":"Hunt","given":"N. T."}],"issued":{"date-parts":[["2004"]]}}},{"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id":7857,"uris":["http://zotero.org/groups/4707929/items/UTH6WR66"],"itemData":{"id":7857,"type":"article-journal","abstract":"Culicoides biting midges (Diptera: Ceratopogonidae) are economically important blood-feeding pests closely associated with livestock production. They are the principal vectors of two hemorrhagic disease viruses affecting both wild and domestic ruminants within the US: bluetongue virus (BTV) and epizootic hemorrhagic disease virus (EHDV). BTV impacts the US agriculture sector through direct commodity loss and strict international livestock trade restrictions. Yet, despite posing a considerable threat to US livestock, Culicoides are understudied, and management strategies are lacking. Current control tools for Culicoides are limited to synthetic chemicals, predominantly pyrethroids. With limited products available for livestock producers, proper pesticide rotation is difficult. The present study investigates the efficacy of fluralaner, an isoxazoline insecticide, beyond its current labeled use as an ectoparasiticide in anticipation of adding a new class of pesticides into rotation for use against biting midges.","container-title":"Parasites &amp; Vectors","DOI":"10.1186/s13071-023-05899-7","ISSN":"1756-3305","issue":"1","journalAbbreviation":"Parasites &amp; Vectors","page":"281","source":"BioMed Central","title":"Topical, contact, and oral susceptibility of adult Culicoides biting midges (Diptera: Ceratopogonidae) to fluralaner","title-short":"Topical, contact, and oral susceptibility of adult Culicoides biting midges (Diptera","volume":"16","author":[{"family":"Lawson","given":"Blythe E."},{"family":"McDermott","given":"Emily G."}],"issued":{"date-parts":[["2023",8,14]]}}}],"schema":"https://github.com/citation-style-language/schema/raw/master/csl-citation.json"} </w:instrText>
      </w:r>
      <w:r w:rsidR="00DB5232">
        <w:rPr>
          <w:lang w:eastAsia="en-US"/>
        </w:rPr>
        <w:fldChar w:fldCharType="separate"/>
      </w:r>
      <w:r w:rsidR="00DB5232">
        <w:rPr>
          <w:noProof/>
          <w:lang w:eastAsia="en-US"/>
        </w:rPr>
        <w:t>(Doherty et al. 2004; Miranda 2018; Lawson and McDermott 2023)</w:t>
      </w:r>
      <w:r w:rsidR="00DB5232">
        <w:rPr>
          <w:lang w:eastAsia="en-US"/>
        </w:rPr>
        <w:fldChar w:fldCharType="end"/>
      </w:r>
      <w:r w:rsidR="003D4289">
        <w:rPr>
          <w:lang w:eastAsia="en-US"/>
        </w:rPr>
        <w:t xml:space="preserve">. </w:t>
      </w:r>
      <w:r w:rsidR="00334CCE">
        <w:rPr>
          <w:lang w:eastAsia="en-US"/>
        </w:rPr>
        <w:t xml:space="preserve">Screens would need to be very fine to keep midges out and this may cause problems with air circulation </w:t>
      </w:r>
      <w:r w:rsidR="00334CCE">
        <w:rPr>
          <w:rFonts w:eastAsiaTheme="minorHAnsi"/>
          <w:lang w:val="en-GB" w:eastAsia="en-US"/>
        </w:rPr>
        <w:t>(</w:t>
      </w:r>
      <w:r w:rsidR="00334CCE" w:rsidRPr="00334CCE">
        <w:rPr>
          <w:rFonts w:eastAsiaTheme="minorHAnsi"/>
          <w:i/>
          <w:iCs/>
          <w:lang w:val="en-GB" w:eastAsia="en-US"/>
        </w:rPr>
        <w:t>G. Bellis, pers. comms</w:t>
      </w:r>
      <w:r w:rsidR="00334CCE">
        <w:rPr>
          <w:rFonts w:eastAsiaTheme="minorHAnsi"/>
          <w:lang w:val="en-GB" w:eastAsia="en-US"/>
        </w:rPr>
        <w:t xml:space="preserve">). </w:t>
      </w:r>
      <w:r w:rsidR="00766BBE">
        <w:rPr>
          <w:lang w:eastAsia="en-US"/>
        </w:rPr>
        <w:t>Use of traps (e.g., electrified ultraviolet lights) in outside areas</w:t>
      </w:r>
      <w:r w:rsidR="00E6513D">
        <w:rPr>
          <w:lang w:eastAsia="en-US"/>
        </w:rPr>
        <w:t xml:space="preserve"> to attract and catch midges</w:t>
      </w:r>
      <w:r w:rsidR="00766BBE">
        <w:rPr>
          <w:lang w:eastAsia="en-US"/>
        </w:rPr>
        <w:t xml:space="preserve"> is generally not recommended as they may attract more mi</w:t>
      </w:r>
      <w:r w:rsidR="00E6513D">
        <w:rPr>
          <w:lang w:eastAsia="en-US"/>
        </w:rPr>
        <w:t>dges</w:t>
      </w:r>
      <w:r w:rsidR="00766BBE">
        <w:rPr>
          <w:lang w:eastAsia="en-US"/>
        </w:rPr>
        <w:t xml:space="preserve"> th</w:t>
      </w:r>
      <w:r w:rsidR="00E6513D">
        <w:rPr>
          <w:lang w:eastAsia="en-US"/>
        </w:rPr>
        <w:t>a</w:t>
      </w:r>
      <w:r w:rsidR="00766BBE">
        <w:rPr>
          <w:lang w:eastAsia="en-US"/>
        </w:rPr>
        <w:t>n they</w:t>
      </w:r>
      <w:r w:rsidR="00E6513D">
        <w:rPr>
          <w:lang w:eastAsia="en-US"/>
        </w:rPr>
        <w:t xml:space="preserve"> can</w:t>
      </w:r>
      <w:r w:rsidR="00766BBE">
        <w:rPr>
          <w:lang w:eastAsia="en-US"/>
        </w:rPr>
        <w:t xml:space="preserve"> kill</w:t>
      </w:r>
      <w:r w:rsidR="00E6513D">
        <w:rPr>
          <w:lang w:eastAsia="en-US"/>
        </w:rPr>
        <w:t xml:space="preserve"> </w:t>
      </w:r>
      <w:r w:rsidR="00E6513D">
        <w:rPr>
          <w:lang w:eastAsia="en-US"/>
        </w:rPr>
        <w:fldChar w:fldCharType="begin"/>
      </w:r>
      <w:r w:rsidR="006B0536">
        <w:rPr>
          <w:lang w:eastAsia="en-US"/>
        </w:rPr>
        <w:instrText xml:space="preserve"> ADDIN ZOTERO_ITEM CSL_CITATION {"citationID":"ozuSw4bR","properties":{"formattedCitation":"(WOAH 2021)","plainCitation":"(WOAH 2021)","noteIndex":0},"citationItems":[{"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schema":"https://github.com/citation-style-language/schema/raw/master/csl-citation.json"} </w:instrText>
      </w:r>
      <w:r w:rsidR="00E6513D">
        <w:rPr>
          <w:lang w:eastAsia="en-US"/>
        </w:rPr>
        <w:fldChar w:fldCharType="separate"/>
      </w:r>
      <w:r w:rsidR="00E6513D">
        <w:rPr>
          <w:noProof/>
          <w:lang w:eastAsia="en-US"/>
        </w:rPr>
        <w:t>(WOAH 2021)</w:t>
      </w:r>
      <w:r w:rsidR="00E6513D">
        <w:rPr>
          <w:lang w:eastAsia="en-US"/>
        </w:rPr>
        <w:fldChar w:fldCharType="end"/>
      </w:r>
      <w:r w:rsidR="00E6513D">
        <w:rPr>
          <w:lang w:eastAsia="en-US"/>
        </w:rPr>
        <w:t>.</w:t>
      </w:r>
    </w:p>
    <w:p w14:paraId="7D03ADF5" w14:textId="4B5C7570" w:rsidR="00334CCE" w:rsidRDefault="000C7383" w:rsidP="00933871">
      <w:pPr>
        <w:rPr>
          <w:lang w:eastAsia="en-US"/>
        </w:rPr>
      </w:pPr>
      <w:r>
        <w:rPr>
          <w:lang w:eastAsia="en-US"/>
        </w:rPr>
        <w:t xml:space="preserve">Environmental control option tables are not included for midges as they are for mosquitoes and flies because there are no evidence-based strategies available to summarise. </w:t>
      </w:r>
      <w:r w:rsidR="00AD08E4">
        <w:rPr>
          <w:lang w:eastAsia="en-US"/>
        </w:rPr>
        <w:t>However, a</w:t>
      </w:r>
      <w:r w:rsidR="00933871">
        <w:rPr>
          <w:lang w:eastAsia="en-US"/>
        </w:rPr>
        <w:t>s the habitats of many midge species are similar to some fly and mosquito species, it is recommended the reader review sanitation a</w:t>
      </w:r>
      <w:r w:rsidR="001D4AB1">
        <w:rPr>
          <w:lang w:eastAsia="en-US"/>
        </w:rPr>
        <w:t>ctivities</w:t>
      </w:r>
      <w:r w:rsidR="006A449E">
        <w:rPr>
          <w:lang w:eastAsia="en-US"/>
        </w:rPr>
        <w:t xml:space="preserve"> related to habitat modification and disruption of breeding sites in</w:t>
      </w:r>
      <w:r w:rsidR="002A0CC6">
        <w:rPr>
          <w:lang w:eastAsia="en-US"/>
        </w:rPr>
        <w:t xml:space="preserve"> </w:t>
      </w:r>
      <w:r w:rsidR="002A0CC6">
        <w:rPr>
          <w:lang w:eastAsia="en-US"/>
        </w:rPr>
        <w:fldChar w:fldCharType="begin"/>
      </w:r>
      <w:r w:rsidR="002A0CC6">
        <w:rPr>
          <w:lang w:eastAsia="en-US"/>
        </w:rPr>
        <w:instrText xml:space="preserve"> REF _Ref159582955 \h </w:instrText>
      </w:r>
      <w:r w:rsidR="002A0CC6">
        <w:rPr>
          <w:lang w:eastAsia="en-US"/>
        </w:rPr>
      </w:r>
      <w:r w:rsidR="002A0CC6">
        <w:rPr>
          <w:lang w:eastAsia="en-US"/>
        </w:rPr>
        <w:fldChar w:fldCharType="separate"/>
      </w:r>
      <w:r w:rsidR="00DA0DC6">
        <w:t xml:space="preserve">Table </w:t>
      </w:r>
      <w:r w:rsidR="00DA0DC6">
        <w:rPr>
          <w:noProof/>
        </w:rPr>
        <w:t>5</w:t>
      </w:r>
      <w:r w:rsidR="002A0CC6">
        <w:rPr>
          <w:lang w:eastAsia="en-US"/>
        </w:rPr>
        <w:fldChar w:fldCharType="end"/>
      </w:r>
      <w:r w:rsidR="002A0CC6">
        <w:rPr>
          <w:lang w:eastAsia="en-US"/>
        </w:rPr>
        <w:t xml:space="preserve"> (flies) and </w:t>
      </w:r>
      <w:r w:rsidR="00615C13">
        <w:rPr>
          <w:lang w:eastAsia="en-US"/>
        </w:rPr>
        <w:fldChar w:fldCharType="begin"/>
      </w:r>
      <w:r w:rsidR="00615C13">
        <w:rPr>
          <w:lang w:eastAsia="en-US"/>
        </w:rPr>
        <w:instrText xml:space="preserve"> REF _Ref161692938 \h </w:instrText>
      </w:r>
      <w:r w:rsidR="00615C13">
        <w:rPr>
          <w:lang w:eastAsia="en-US"/>
        </w:rPr>
      </w:r>
      <w:r w:rsidR="00615C13">
        <w:rPr>
          <w:lang w:eastAsia="en-US"/>
        </w:rPr>
        <w:fldChar w:fldCharType="separate"/>
      </w:r>
      <w:r w:rsidR="00DA0DC6">
        <w:t xml:space="preserve">Table </w:t>
      </w:r>
      <w:r w:rsidR="00DA0DC6">
        <w:rPr>
          <w:noProof/>
        </w:rPr>
        <w:t>11</w:t>
      </w:r>
      <w:r w:rsidR="00615C13">
        <w:rPr>
          <w:lang w:eastAsia="en-US"/>
        </w:rPr>
        <w:fldChar w:fldCharType="end"/>
      </w:r>
      <w:r w:rsidR="002A0CC6">
        <w:rPr>
          <w:lang w:eastAsia="en-US"/>
        </w:rPr>
        <w:t xml:space="preserve"> (mosquitoes).</w:t>
      </w:r>
    </w:p>
    <w:p w14:paraId="612EBF66" w14:textId="1A2016DF" w:rsidR="00ED19BD" w:rsidRDefault="00ED19BD" w:rsidP="00ED19BD">
      <w:pPr>
        <w:pStyle w:val="Heading3"/>
        <w:rPr>
          <w:lang w:eastAsia="en-US"/>
        </w:rPr>
      </w:pPr>
      <w:bookmarkStart w:id="124" w:name="_Toc195777915"/>
      <w:r>
        <w:rPr>
          <w:lang w:eastAsia="en-US"/>
        </w:rPr>
        <w:t>Environmental controls for ixo</w:t>
      </w:r>
      <w:r w:rsidR="000225CF">
        <w:rPr>
          <w:lang w:eastAsia="en-US"/>
        </w:rPr>
        <w:t>d</w:t>
      </w:r>
      <w:r>
        <w:rPr>
          <w:lang w:eastAsia="en-US"/>
        </w:rPr>
        <w:t>id ticks</w:t>
      </w:r>
      <w:bookmarkEnd w:id="124"/>
    </w:p>
    <w:p w14:paraId="597185BE" w14:textId="61B259CF" w:rsidR="00ED19BD" w:rsidRDefault="00ED19BD" w:rsidP="00ED19BD">
      <w:pPr>
        <w:rPr>
          <w:lang w:eastAsia="en-US"/>
        </w:rPr>
      </w:pPr>
      <w:r>
        <w:rPr>
          <w:lang w:eastAsia="en-US"/>
        </w:rPr>
        <w:t xml:space="preserve">While environmental control of ticks is challenging, measures can be taken to increase desiccation, predation and hinder the host-seeking </w:t>
      </w:r>
      <w:r w:rsidR="000C7383">
        <w:rPr>
          <w:lang w:eastAsia="en-US"/>
        </w:rPr>
        <w:t>capacity</w:t>
      </w:r>
      <w:r>
        <w:rPr>
          <w:lang w:eastAsia="en-US"/>
        </w:rPr>
        <w:t xml:space="preserve"> of ticks </w:t>
      </w:r>
      <w:r>
        <w:rPr>
          <w:lang w:eastAsia="en-US"/>
        </w:rPr>
        <w:fldChar w:fldCharType="begin"/>
      </w:r>
      <w:r w:rsidR="006B0536">
        <w:rPr>
          <w:lang w:eastAsia="en-US"/>
        </w:rPr>
        <w:instrText xml:space="preserve"> ADDIN ZOTERO_ITEM CSL_CITATION {"citationID":"IxwRZJkw","properties":{"formattedCitation":"(de Miranda Santos et al. 2018)","plainCitation":"(de Miranda Santos et al. 2018)","noteIndex":0},"citationItems":[{"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schema":"https://github.com/citation-style-language/schema/raw/master/csl-citation.json"} </w:instrText>
      </w:r>
      <w:r>
        <w:rPr>
          <w:lang w:eastAsia="en-US"/>
        </w:rPr>
        <w:fldChar w:fldCharType="separate"/>
      </w:r>
      <w:r>
        <w:rPr>
          <w:noProof/>
          <w:lang w:eastAsia="en-US"/>
        </w:rPr>
        <w:t>(de Miranda Santos et al. 2018)</w:t>
      </w:r>
      <w:r>
        <w:rPr>
          <w:lang w:eastAsia="en-US"/>
        </w:rPr>
        <w:fldChar w:fldCharType="end"/>
      </w:r>
      <w:r>
        <w:rPr>
          <w:lang w:eastAsia="en-US"/>
        </w:rPr>
        <w:t xml:space="preserve">. Source reduction activities </w:t>
      </w:r>
      <w:r w:rsidR="007E3F36">
        <w:rPr>
          <w:lang w:eastAsia="en-US"/>
        </w:rPr>
        <w:t>involving</w:t>
      </w:r>
      <w:r>
        <w:rPr>
          <w:lang w:eastAsia="en-US"/>
        </w:rPr>
        <w:t xml:space="preserve"> disrupting, reducing, or eliminating areas where ticks develop are the primary environmental control methods </w:t>
      </w:r>
      <w:r>
        <w:rPr>
          <w:lang w:eastAsia="en-US"/>
        </w:rPr>
        <w:fldChar w:fldCharType="begin"/>
      </w:r>
      <w:r w:rsidR="006B0536">
        <w:rPr>
          <w:lang w:eastAsia="en-US"/>
        </w:rPr>
        <w:instrText xml:space="preserve"> ADDIN ZOTERO_ITEM CSL_CITATION {"citationID":"1yUw6bhK","properties":{"formattedCitation":"(de Miranda Santos et al. 2018)","plainCitation":"(de Miranda Santos et al. 2018)","noteIndex":0},"citationItems":[{"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schema":"https://github.com/citation-style-language/schema/raw/master/csl-citation.json"} </w:instrText>
      </w:r>
      <w:r>
        <w:rPr>
          <w:lang w:eastAsia="en-US"/>
        </w:rPr>
        <w:fldChar w:fldCharType="separate"/>
      </w:r>
      <w:r>
        <w:rPr>
          <w:noProof/>
          <w:lang w:eastAsia="en-US"/>
        </w:rPr>
        <w:t>(de Miranda Santos et al. 2018)</w:t>
      </w:r>
      <w:r>
        <w:rPr>
          <w:lang w:eastAsia="en-US"/>
        </w:rPr>
        <w:fldChar w:fldCharType="end"/>
      </w:r>
      <w:r>
        <w:rPr>
          <w:lang w:eastAsia="en-US"/>
        </w:rPr>
        <w:t xml:space="preserve">. </w:t>
      </w:r>
      <w:r>
        <w:t xml:space="preserve">Environmental tick control methods </w:t>
      </w:r>
      <w:r w:rsidR="00615C13">
        <w:t xml:space="preserve">are summarised in Tables </w:t>
      </w:r>
      <w:r w:rsidR="006B4E0B">
        <w:t>14</w:t>
      </w:r>
      <m:oMath>
        <m:r>
          <w:rPr>
            <w:rFonts w:ascii="Cambria Math" w:hAnsi="Cambria Math"/>
          </w:rPr>
          <m:t>-</m:t>
        </m:r>
      </m:oMath>
      <w:r w:rsidR="006B4E0B">
        <w:t>16</w:t>
      </w:r>
      <w:r w:rsidR="00615C13">
        <w:t>.</w:t>
      </w:r>
    </w:p>
    <w:p w14:paraId="04FF7EA1" w14:textId="0C9D131B" w:rsidR="001472DB" w:rsidRDefault="001472DB">
      <w:pPr>
        <w:spacing w:after="0" w:line="240" w:lineRule="auto"/>
      </w:pPr>
      <w:r>
        <w:br w:type="page"/>
      </w:r>
    </w:p>
    <w:p w14:paraId="572620BE" w14:textId="1AD5AB2A" w:rsidR="00ED19BD" w:rsidRDefault="00ED19BD" w:rsidP="00ED19BD">
      <w:pPr>
        <w:pStyle w:val="Caption"/>
        <w:rPr>
          <w:lang w:eastAsia="en-US"/>
        </w:rPr>
      </w:pPr>
      <w:bookmarkStart w:id="125" w:name="_Ref159590254"/>
      <w:bookmarkStart w:id="126" w:name="_Toc195772712"/>
      <w:r>
        <w:lastRenderedPageBreak/>
        <w:t xml:space="preserve">Table </w:t>
      </w:r>
      <w:r>
        <w:fldChar w:fldCharType="begin"/>
      </w:r>
      <w:r>
        <w:instrText>SEQ Table \* ARABIC</w:instrText>
      </w:r>
      <w:r>
        <w:fldChar w:fldCharType="separate"/>
      </w:r>
      <w:r w:rsidR="003320E2">
        <w:rPr>
          <w:noProof/>
        </w:rPr>
        <w:t>14</w:t>
      </w:r>
      <w:r>
        <w:fldChar w:fldCharType="end"/>
      </w:r>
      <w:bookmarkEnd w:id="125"/>
      <w:r>
        <w:t xml:space="preserve">. </w:t>
      </w:r>
      <w:r>
        <w:rPr>
          <w:lang w:eastAsia="en-US"/>
        </w:rPr>
        <w:t>Environmental control methods for ticks: Pasture management</w:t>
      </w:r>
      <w:bookmarkEnd w:id="126"/>
    </w:p>
    <w:tbl>
      <w:tblPr>
        <w:tblStyle w:val="TableGrid"/>
        <w:tblW w:w="9923"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559"/>
      </w:tblGrid>
      <w:tr w:rsidR="00ED19BD" w:rsidRPr="00003D25" w14:paraId="48963196" w14:textId="77777777" w:rsidTr="00B762EA">
        <w:trPr>
          <w:cantSplit/>
          <w:tblHeader/>
        </w:trPr>
        <w:tc>
          <w:tcPr>
            <w:tcW w:w="2410" w:type="dxa"/>
          </w:tcPr>
          <w:p w14:paraId="6CC2F2C9" w14:textId="56E42231" w:rsidR="00ED19BD" w:rsidRPr="002A0CC6" w:rsidRDefault="0096661D" w:rsidP="00615C13">
            <w:pPr>
              <w:rPr>
                <w:b/>
                <w:bCs/>
              </w:rPr>
            </w:pPr>
            <w:bookmarkStart w:id="127" w:name="Table_14"/>
            <w:bookmarkEnd w:id="127"/>
            <w:r>
              <w:rPr>
                <w:b/>
                <w:bCs/>
              </w:rPr>
              <w:t>Method detail</w:t>
            </w:r>
          </w:p>
        </w:tc>
        <w:tc>
          <w:tcPr>
            <w:tcW w:w="5954" w:type="dxa"/>
          </w:tcPr>
          <w:p w14:paraId="0DE8FA17" w14:textId="15270939" w:rsidR="00ED19BD" w:rsidRPr="0096661D" w:rsidRDefault="0096661D" w:rsidP="00615C13">
            <w:pPr>
              <w:rPr>
                <w:b/>
                <w:bCs/>
              </w:rPr>
            </w:pPr>
            <w:r w:rsidRPr="0096661D">
              <w:rPr>
                <w:b/>
                <w:bCs/>
              </w:rPr>
              <w:t xml:space="preserve">Description </w:t>
            </w:r>
          </w:p>
        </w:tc>
        <w:tc>
          <w:tcPr>
            <w:tcW w:w="1559" w:type="dxa"/>
          </w:tcPr>
          <w:p w14:paraId="3DCEFB94" w14:textId="77777777" w:rsidR="00ED19BD" w:rsidRPr="002A0CC6" w:rsidRDefault="00ED19BD" w:rsidP="00615C13">
            <w:pPr>
              <w:rPr>
                <w:b/>
                <w:bCs/>
              </w:rPr>
            </w:pPr>
            <w:r w:rsidRPr="002A0CC6">
              <w:rPr>
                <w:b/>
                <w:bCs/>
              </w:rPr>
              <w:t>References</w:t>
            </w:r>
          </w:p>
        </w:tc>
      </w:tr>
      <w:tr w:rsidR="00ED19BD" w14:paraId="2EE9D0B3" w14:textId="77777777" w:rsidTr="00F502D4">
        <w:tc>
          <w:tcPr>
            <w:tcW w:w="2410" w:type="dxa"/>
          </w:tcPr>
          <w:p w14:paraId="44F912A5" w14:textId="77777777" w:rsidR="00ED19BD" w:rsidRPr="002A0CC6" w:rsidRDefault="00ED19BD" w:rsidP="00615C13">
            <w:pPr>
              <w:rPr>
                <w:b/>
                <w:bCs/>
              </w:rPr>
            </w:pPr>
            <w:r w:rsidRPr="002A0CC6">
              <w:rPr>
                <w:b/>
                <w:bCs/>
              </w:rPr>
              <w:t>Action</w:t>
            </w:r>
          </w:p>
        </w:tc>
        <w:tc>
          <w:tcPr>
            <w:tcW w:w="5954" w:type="dxa"/>
          </w:tcPr>
          <w:p w14:paraId="7A0FCF84" w14:textId="756A7278" w:rsidR="004561DD" w:rsidRDefault="004561DD" w:rsidP="00615C13">
            <w:pPr>
              <w:pStyle w:val="ListParagraph"/>
              <w:ind w:left="315"/>
            </w:pPr>
            <w:r>
              <w:t>Tick control is important for extensively grazed cattle more so than intensively managed cattle. In feedlots, dropped ticks are often trampled underfoot.</w:t>
            </w:r>
          </w:p>
          <w:p w14:paraId="224D24E7" w14:textId="728B9B39" w:rsidR="00ED19BD" w:rsidRDefault="00ED19BD" w:rsidP="00615C13">
            <w:pPr>
              <w:pStyle w:val="ListParagraph"/>
              <w:ind w:left="315"/>
            </w:pPr>
            <w:r>
              <w:t xml:space="preserve">Choice of pasture can affect the survival of eggs and larvae by </w:t>
            </w:r>
            <w:r w:rsidR="007E3F36">
              <w:t>manipulating</w:t>
            </w:r>
            <w:r w:rsidR="000225CF">
              <w:t xml:space="preserve"> shade</w:t>
            </w:r>
            <w:r>
              <w:t xml:space="preserve"> and opportunities to reach a host. At any </w:t>
            </w:r>
            <w:r w:rsidR="000225CF">
              <w:t xml:space="preserve">given </w:t>
            </w:r>
            <w:r>
              <w:t xml:space="preserve">time, around 90-95% of the tick population is in the environment, thus the population can be greatly influenced by choice of pasture. </w:t>
            </w:r>
          </w:p>
          <w:p w14:paraId="048D670C" w14:textId="1AE1B88A" w:rsidR="00ED19BD" w:rsidRDefault="00ED19BD" w:rsidP="00615C13">
            <w:pPr>
              <w:pStyle w:val="ListParagraph"/>
              <w:ind w:left="315"/>
            </w:pPr>
            <w:r>
              <w:t xml:space="preserve">Some Australian native pastures are thought to have ‘anti-tick’ properties (e.g. genus </w:t>
            </w:r>
            <w:r w:rsidRPr="00447D00">
              <w:rPr>
                <w:i/>
                <w:iCs/>
              </w:rPr>
              <w:t>Stylosanthes, Melinis minuitflora, Andropogon gaynus</w:t>
            </w:r>
            <w:r>
              <w:t xml:space="preserve">) that can immobilise, repel or kill ticks. </w:t>
            </w:r>
          </w:p>
          <w:p w14:paraId="3FB6E285" w14:textId="77777777" w:rsidR="00ED19BD" w:rsidRDefault="00ED19BD" w:rsidP="00615C13">
            <w:pPr>
              <w:pStyle w:val="ListParagraph"/>
              <w:ind w:left="315"/>
            </w:pPr>
            <w:r>
              <w:t>Slash or mulch pastures to keep them short.</w:t>
            </w:r>
          </w:p>
          <w:p w14:paraId="661CD3C4" w14:textId="77777777" w:rsidR="00ED19BD" w:rsidRDefault="00ED19BD" w:rsidP="00615C13">
            <w:pPr>
              <w:pStyle w:val="ListParagraph"/>
              <w:ind w:left="315"/>
            </w:pPr>
            <w:r>
              <w:t>Avoid having a heavy layer of mulch or dried grass, as this is an ideal habitat for ticks.</w:t>
            </w:r>
          </w:p>
          <w:p w14:paraId="7AF50308" w14:textId="77777777" w:rsidR="00ED19BD" w:rsidRDefault="00ED19BD" w:rsidP="00615C13">
            <w:pPr>
              <w:pStyle w:val="ListParagraph"/>
              <w:ind w:left="315"/>
            </w:pPr>
            <w:r>
              <w:t>Clear scrub from paddocks if possible.</w:t>
            </w:r>
          </w:p>
          <w:p w14:paraId="24823B46" w14:textId="77777777" w:rsidR="00ED19BD" w:rsidRDefault="00ED19BD" w:rsidP="00615C13">
            <w:pPr>
              <w:pStyle w:val="ListParagraph"/>
              <w:ind w:left="315"/>
            </w:pPr>
            <w:r>
              <w:t>Judicious use of burn-off techniques.</w:t>
            </w:r>
          </w:p>
          <w:p w14:paraId="3328BF87" w14:textId="77777777" w:rsidR="00ED19BD" w:rsidRDefault="00ED19BD" w:rsidP="00615C13">
            <w:pPr>
              <w:pStyle w:val="ListParagraph"/>
              <w:ind w:left="315"/>
            </w:pPr>
            <w:r>
              <w:t>Spell paddocks free of cattle for 3 months over summer or 5 months over winter to reduce the number of seed ticks.</w:t>
            </w:r>
          </w:p>
          <w:p w14:paraId="3D486261" w14:textId="0D6D468E" w:rsidR="00ED19BD" w:rsidRDefault="00ED19BD" w:rsidP="00615C13">
            <w:pPr>
              <w:pStyle w:val="ListParagraph"/>
              <w:ind w:left="315"/>
            </w:pPr>
            <w:r>
              <w:t>Pasture and crop rotation – but pasture must not be allowed to get too high. Pa</w:t>
            </w:r>
            <w:r w:rsidR="007E3F36">
              <w:t xml:space="preserve">ddocks that have been used for </w:t>
            </w:r>
            <w:r>
              <w:t>crop</w:t>
            </w:r>
            <w:r w:rsidR="007E3F36">
              <w:t>s</w:t>
            </w:r>
            <w:r>
              <w:t xml:space="preserve"> for two consecutive years have been found to have significantly fewer tick larvae.</w:t>
            </w:r>
          </w:p>
        </w:tc>
        <w:tc>
          <w:tcPr>
            <w:tcW w:w="1559" w:type="dxa"/>
          </w:tcPr>
          <w:p w14:paraId="1CF2EFE4" w14:textId="0A7766E5" w:rsidR="00ED19BD" w:rsidRDefault="00ED19BD" w:rsidP="00615C13">
            <w:r>
              <w:rPr>
                <w:lang w:eastAsia="en-US"/>
              </w:rPr>
              <w:fldChar w:fldCharType="begin"/>
            </w:r>
            <w:r w:rsidR="006B0536">
              <w:rPr>
                <w:lang w:eastAsia="en-US"/>
              </w:rPr>
              <w:instrText xml:space="preserve"> ADDIN ZOTERO_ITEM CSL_CITATION {"citationID":"o7cvLfyP","properties":{"formattedCitation":"(TickBoss 2022; CFSPH 2021b; de Miranda Santos et al. 2018, 2018; Fernandez-Ruvalcaba et al. 2004)","plainCitation":"(TickBoss 2022; CFSPH 2021b; de Miranda Santos et al. 2018, 2018; Fernandez-Ruvalcaba et al. 2004)","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id":7853,"uris":["http://zotero.org/groups/4707929/items/RYSQX7XH"],"itemData":{"id":7853,"type":"report","event-place":"Iowa","publisher":"Center for Food Security and Public Health","publisher-place":"Iowa","title":"Preventing Disease Transmission in Livestock and Poultry. Vectors: Ticks","URL":"https://www.cfsph.iastate.edu/Infection_Control/Routes/English/general_tick_control.pdf","author":[{"family":"CFSPH","given":""}],"issued":{"date-parts":[["2021"]]}}},{"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54,"uris":["http://zotero.org/groups/4707929/items/48AJHXID"],"itemData":{"id":7854,"type":"article-journal","abstract":"Our objective in this trial was to investigate the anti-tick effects of molasses grass (Melinis minutiflora) and gamba grass (Andropogon gayanus) against Boophilus microplus, using buffel grass (Cenchrus ciliaris) as a control. During a 3-year-period fieldwork was carried out in the tropical, subhumid climate at Progreso, Municipality of Jiutepec, Morelos, Mexico. Experimental plots were established for three treatments with six replicates under a random factorial design in order to evaluate each of the four seasons. Additional work was developed for two more consecutive autumn seasons to evaluate the anti-tick effects of these grasses. Once the plots were established they were infested with 5000 B. microplus larvae and sampled by dragging flannel cloths. The anti-tick effects were measured by counting the number of larvae recovered from each of the experimental plots. Both grasses, M. minutiflora and A. gayanus, demonstrated anti-tick effects; however, M. minutiflora grass had the greatest anti-tick effects through the seasons studied and in the three consecutive autumns evaluated.","container-title":"Experimental &amp; Applied Acarology","DOI":"10.1023/b:appa.0000023233.63268.cc","ISSN":"0168-8162","issue":"4","journalAbbreviation":"Exp Appl Acarol","language":"eng","note":"PMID: 15176734","page":"293-299","source":"PubMed","title":"Anti-tick effects of Melinis minutiflora and Andropogon gayanus grasses on plots experimentally infested with Boophilus microplus larvae","volume":"32","author":[{"family":"Fernandez-Ruvalcaba","given":"Manuel"},{"family":"Preciado-De-La Torre","given":"Francisco"},{"family":"Cruz-Vazquez","given":"Carlos"},{"family":"Garcia-Vazquez","given":"Zeferino"}],"issued":{"date-parts":[["2004"]]}}}],"schema":"https://github.com/citation-style-language/schema/raw/master/csl-citation.json"} </w:instrText>
            </w:r>
            <w:r>
              <w:rPr>
                <w:lang w:eastAsia="en-US"/>
              </w:rPr>
              <w:fldChar w:fldCharType="separate"/>
            </w:r>
            <w:r>
              <w:rPr>
                <w:noProof/>
                <w:lang w:eastAsia="en-US"/>
              </w:rPr>
              <w:t>(TickBoss 2022; CFSPH 2021b; de Miranda Santos et al. 2018, 2018; Fernandez-Ruvalcaba et al. 2004)</w:t>
            </w:r>
            <w:r>
              <w:rPr>
                <w:lang w:eastAsia="en-US"/>
              </w:rPr>
              <w:fldChar w:fldCharType="end"/>
            </w:r>
          </w:p>
        </w:tc>
      </w:tr>
      <w:tr w:rsidR="00ED19BD" w14:paraId="6D74F10F" w14:textId="77777777" w:rsidTr="00F502D4">
        <w:tc>
          <w:tcPr>
            <w:tcW w:w="2410" w:type="dxa"/>
          </w:tcPr>
          <w:p w14:paraId="5AF838D2" w14:textId="77777777" w:rsidR="00ED19BD" w:rsidRPr="002A0CC6" w:rsidRDefault="00ED19BD" w:rsidP="00615C13">
            <w:pPr>
              <w:rPr>
                <w:b/>
                <w:bCs/>
              </w:rPr>
            </w:pPr>
            <w:r w:rsidRPr="002A0CC6">
              <w:rPr>
                <w:b/>
                <w:bCs/>
              </w:rPr>
              <w:t>Target ticks</w:t>
            </w:r>
          </w:p>
        </w:tc>
        <w:tc>
          <w:tcPr>
            <w:tcW w:w="5954" w:type="dxa"/>
          </w:tcPr>
          <w:p w14:paraId="7FA8A94D" w14:textId="77777777" w:rsidR="00ED19BD" w:rsidRDefault="00ED19BD" w:rsidP="00615C13">
            <w:r>
              <w:t>Any – location specific</w:t>
            </w:r>
          </w:p>
        </w:tc>
        <w:tc>
          <w:tcPr>
            <w:tcW w:w="1559" w:type="dxa"/>
          </w:tcPr>
          <w:p w14:paraId="0473E716" w14:textId="77777777" w:rsidR="00ED19BD" w:rsidRDefault="00ED19BD" w:rsidP="00615C13"/>
        </w:tc>
      </w:tr>
      <w:tr w:rsidR="00ED19BD" w14:paraId="277B2A4C" w14:textId="77777777" w:rsidTr="00F502D4">
        <w:tc>
          <w:tcPr>
            <w:tcW w:w="2410" w:type="dxa"/>
          </w:tcPr>
          <w:p w14:paraId="3A50C3E3" w14:textId="77777777" w:rsidR="00ED19BD" w:rsidRPr="002A0CC6" w:rsidRDefault="00ED19BD" w:rsidP="00615C13">
            <w:pPr>
              <w:rPr>
                <w:b/>
                <w:bCs/>
              </w:rPr>
            </w:pPr>
            <w:r w:rsidRPr="002A0CC6">
              <w:rPr>
                <w:b/>
                <w:bCs/>
              </w:rPr>
              <w:t>Effectiveness</w:t>
            </w:r>
          </w:p>
        </w:tc>
        <w:tc>
          <w:tcPr>
            <w:tcW w:w="5954" w:type="dxa"/>
          </w:tcPr>
          <w:p w14:paraId="4777A39F" w14:textId="77777777" w:rsidR="00ED19BD" w:rsidRDefault="00ED19BD" w:rsidP="00615C13">
            <w:pPr>
              <w:pStyle w:val="ListParagraph"/>
              <w:ind w:left="315"/>
            </w:pPr>
            <w:r>
              <w:t>Season and location specific.</w:t>
            </w:r>
          </w:p>
          <w:p w14:paraId="53CCE187" w14:textId="77777777" w:rsidR="00ED19BD" w:rsidRDefault="00ED19BD" w:rsidP="00615C13">
            <w:pPr>
              <w:pStyle w:val="ListParagraph"/>
              <w:ind w:left="315"/>
            </w:pPr>
            <w:r>
              <w:t>Choosing the right mix of pasture types can be effective.</w:t>
            </w:r>
          </w:p>
          <w:p w14:paraId="75F4DEEB" w14:textId="78918A06" w:rsidR="00ED19BD" w:rsidRDefault="00ED19BD" w:rsidP="00615C13">
            <w:pPr>
              <w:pStyle w:val="ListParagraph"/>
              <w:ind w:left="315"/>
            </w:pPr>
            <w:r>
              <w:t>Spelling paddocks c</w:t>
            </w:r>
            <w:r w:rsidRPr="0060638B">
              <w:t>an be combined</w:t>
            </w:r>
            <w:r>
              <w:t xml:space="preserve"> with rotational grazing strategies, such as the paddock sweeper program </w:t>
            </w:r>
            <w:r w:rsidR="002A0CC6">
              <w:t>(</w:t>
            </w:r>
            <w:r w:rsidR="002A0CC6" w:rsidRPr="00E54C68">
              <w:fldChar w:fldCharType="begin"/>
            </w:r>
            <w:r w:rsidR="002A0CC6" w:rsidRPr="00E54C68">
              <w:instrText xml:space="preserve"> REF _Ref159590324 \h </w:instrText>
            </w:r>
            <w:r w:rsidR="00E54C68">
              <w:instrText xml:space="preserve"> \* MERGEFORMAT </w:instrText>
            </w:r>
            <w:r w:rsidR="002A0CC6" w:rsidRPr="00E54C68">
              <w:fldChar w:fldCharType="separate"/>
            </w:r>
            <w:r w:rsidR="00DA0DC6">
              <w:t xml:space="preserve">Table </w:t>
            </w:r>
            <w:r w:rsidR="00DA0DC6">
              <w:rPr>
                <w:noProof/>
              </w:rPr>
              <w:t>15</w:t>
            </w:r>
            <w:r w:rsidR="002A0CC6" w:rsidRPr="00E54C68">
              <w:fldChar w:fldCharType="end"/>
            </w:r>
            <w:r w:rsidR="002A0CC6">
              <w:t>).</w:t>
            </w:r>
          </w:p>
        </w:tc>
        <w:tc>
          <w:tcPr>
            <w:tcW w:w="1559" w:type="dxa"/>
          </w:tcPr>
          <w:p w14:paraId="4E18C645" w14:textId="1FD6DD6A" w:rsidR="00ED19BD" w:rsidRDefault="00FE1952" w:rsidP="00615C13">
            <w:r>
              <w:rPr>
                <w:lang w:eastAsia="en-US"/>
              </w:rPr>
              <w:fldChar w:fldCharType="begin"/>
            </w:r>
            <w:r w:rsidR="006B0536">
              <w:rPr>
                <w:lang w:eastAsia="en-US"/>
              </w:rPr>
              <w:instrText xml:space="preserve"> ADDIN ZOTERO_ITEM CSL_CITATION {"citationID":"Q4BbtLqm","properties":{"formattedCitation":"(TickBoss 2022)","plainCitation":"(TickBoss 2022)","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schema":"https://github.com/citation-style-language/schema/raw/master/csl-citation.json"} </w:instrText>
            </w:r>
            <w:r>
              <w:rPr>
                <w:lang w:eastAsia="en-US"/>
              </w:rPr>
              <w:fldChar w:fldCharType="separate"/>
            </w:r>
            <w:r>
              <w:rPr>
                <w:noProof/>
                <w:lang w:eastAsia="en-US"/>
              </w:rPr>
              <w:t>(TickBoss 2022)</w:t>
            </w:r>
            <w:r>
              <w:rPr>
                <w:lang w:eastAsia="en-US"/>
              </w:rPr>
              <w:fldChar w:fldCharType="end"/>
            </w:r>
          </w:p>
        </w:tc>
      </w:tr>
      <w:tr w:rsidR="00ED19BD" w14:paraId="65C7C230" w14:textId="77777777" w:rsidTr="00F502D4">
        <w:tc>
          <w:tcPr>
            <w:tcW w:w="2410" w:type="dxa"/>
          </w:tcPr>
          <w:p w14:paraId="3B12684C" w14:textId="77777777" w:rsidR="00ED19BD" w:rsidRPr="002A0CC6" w:rsidRDefault="00ED19BD" w:rsidP="00615C13">
            <w:pPr>
              <w:rPr>
                <w:b/>
                <w:bCs/>
              </w:rPr>
            </w:pPr>
            <w:r w:rsidRPr="002A0CC6">
              <w:rPr>
                <w:b/>
                <w:bCs/>
              </w:rPr>
              <w:t>Applicable to Australia</w:t>
            </w:r>
          </w:p>
        </w:tc>
        <w:tc>
          <w:tcPr>
            <w:tcW w:w="5954" w:type="dxa"/>
          </w:tcPr>
          <w:p w14:paraId="4C37F869" w14:textId="77777777" w:rsidR="00ED19BD" w:rsidRDefault="00ED19BD" w:rsidP="00615C13">
            <w:r>
              <w:t>Yes</w:t>
            </w:r>
          </w:p>
        </w:tc>
        <w:tc>
          <w:tcPr>
            <w:tcW w:w="1559" w:type="dxa"/>
          </w:tcPr>
          <w:p w14:paraId="1A41B4F4" w14:textId="77777777" w:rsidR="00ED19BD" w:rsidRDefault="00ED19BD" w:rsidP="00615C13"/>
        </w:tc>
      </w:tr>
      <w:tr w:rsidR="00ED19BD" w14:paraId="725D6599" w14:textId="77777777" w:rsidTr="00F502D4">
        <w:tc>
          <w:tcPr>
            <w:tcW w:w="2410" w:type="dxa"/>
          </w:tcPr>
          <w:p w14:paraId="3B71AB91" w14:textId="77777777" w:rsidR="00ED19BD" w:rsidRPr="002A0CC6" w:rsidRDefault="00ED19BD" w:rsidP="00615C13">
            <w:pPr>
              <w:rPr>
                <w:b/>
                <w:bCs/>
              </w:rPr>
            </w:pPr>
            <w:r w:rsidRPr="002A0CC6">
              <w:rPr>
                <w:b/>
                <w:bCs/>
              </w:rPr>
              <w:t>Impact on animals, humans, environment</w:t>
            </w:r>
          </w:p>
        </w:tc>
        <w:tc>
          <w:tcPr>
            <w:tcW w:w="5954" w:type="dxa"/>
          </w:tcPr>
          <w:p w14:paraId="12CFA462" w14:textId="6A05C05E" w:rsidR="00ED19BD" w:rsidRDefault="00ED19BD" w:rsidP="00615C13">
            <w:r>
              <w:t>Non</w:t>
            </w:r>
            <w:r w:rsidR="000225CF">
              <w:t>e</w:t>
            </w:r>
            <w:r>
              <w:t xml:space="preserve"> reported.</w:t>
            </w:r>
          </w:p>
        </w:tc>
        <w:tc>
          <w:tcPr>
            <w:tcW w:w="1559" w:type="dxa"/>
          </w:tcPr>
          <w:p w14:paraId="42E1FAC0" w14:textId="77777777" w:rsidR="00ED19BD" w:rsidRDefault="00ED19BD" w:rsidP="00615C13"/>
        </w:tc>
      </w:tr>
      <w:tr w:rsidR="00ED19BD" w14:paraId="3AFA6604" w14:textId="77777777" w:rsidTr="00F502D4">
        <w:tc>
          <w:tcPr>
            <w:tcW w:w="2410" w:type="dxa"/>
          </w:tcPr>
          <w:p w14:paraId="040F9439" w14:textId="77777777" w:rsidR="00ED19BD" w:rsidRPr="002A0CC6" w:rsidRDefault="00ED19BD" w:rsidP="00615C13">
            <w:pPr>
              <w:rPr>
                <w:b/>
                <w:bCs/>
              </w:rPr>
            </w:pPr>
            <w:r w:rsidRPr="002A0CC6">
              <w:rPr>
                <w:b/>
                <w:bCs/>
              </w:rPr>
              <w:t>Limitations</w:t>
            </w:r>
          </w:p>
        </w:tc>
        <w:tc>
          <w:tcPr>
            <w:tcW w:w="5954" w:type="dxa"/>
          </w:tcPr>
          <w:p w14:paraId="64B60913" w14:textId="77777777" w:rsidR="00ED19BD" w:rsidRDefault="00ED19BD" w:rsidP="00615C13">
            <w:pPr>
              <w:pStyle w:val="ListParagraph"/>
              <w:ind w:left="315"/>
            </w:pPr>
            <w:r>
              <w:t xml:space="preserve">Dependent on ability to choose the right pastures or manage pastures. May not be possible for all farm types. </w:t>
            </w:r>
          </w:p>
          <w:p w14:paraId="36870AD9" w14:textId="60714B71" w:rsidR="00ED19BD" w:rsidRDefault="00ED19BD" w:rsidP="00615C13">
            <w:pPr>
              <w:pStyle w:val="ListParagraph"/>
              <w:ind w:left="315"/>
            </w:pPr>
            <w:r>
              <w:t>Spelling paddocks is not practical for all farms, e.g. if small farm size, or very large paddocks.</w:t>
            </w:r>
          </w:p>
          <w:p w14:paraId="75B804B7" w14:textId="0AE70378" w:rsidR="00ED19BD" w:rsidRDefault="007E3F36" w:rsidP="00615C13">
            <w:pPr>
              <w:pStyle w:val="ListParagraph"/>
              <w:ind w:left="315"/>
            </w:pPr>
            <w:r>
              <w:t>Not a lot of research</w:t>
            </w:r>
            <w:r w:rsidR="00ED19BD">
              <w:t xml:space="preserve"> has been done on ‘anti-tick’ pastures to see if they control ticks </w:t>
            </w:r>
            <w:r>
              <w:t>and</w:t>
            </w:r>
            <w:r w:rsidR="00ED19BD">
              <w:t xml:space="preserve"> meet the nutritional needs of stock.</w:t>
            </w:r>
          </w:p>
        </w:tc>
        <w:tc>
          <w:tcPr>
            <w:tcW w:w="1559" w:type="dxa"/>
          </w:tcPr>
          <w:p w14:paraId="2F99D12D" w14:textId="77777777" w:rsidR="00ED19BD" w:rsidRDefault="00ED19BD" w:rsidP="00615C13"/>
        </w:tc>
      </w:tr>
    </w:tbl>
    <w:p w14:paraId="353F7D0C" w14:textId="6C24948F" w:rsidR="00AD08E4" w:rsidRDefault="00AD08E4">
      <w:pPr>
        <w:spacing w:after="0" w:line="240" w:lineRule="auto"/>
        <w:rPr>
          <w:lang w:eastAsia="en-US"/>
        </w:rPr>
      </w:pPr>
      <w:r>
        <w:rPr>
          <w:lang w:eastAsia="en-US"/>
        </w:rPr>
        <w:br w:type="page"/>
      </w:r>
    </w:p>
    <w:p w14:paraId="5FAD012F" w14:textId="4ADE7932" w:rsidR="00ED19BD" w:rsidRDefault="00ED19BD" w:rsidP="00ED19BD">
      <w:pPr>
        <w:pStyle w:val="Caption"/>
        <w:rPr>
          <w:lang w:eastAsia="en-US"/>
        </w:rPr>
      </w:pPr>
      <w:bookmarkStart w:id="128" w:name="_Ref159590324"/>
      <w:bookmarkStart w:id="129" w:name="_Toc195772713"/>
      <w:r>
        <w:lastRenderedPageBreak/>
        <w:t xml:space="preserve">Table </w:t>
      </w:r>
      <w:r>
        <w:fldChar w:fldCharType="begin"/>
      </w:r>
      <w:r>
        <w:instrText>SEQ Table \* ARABIC</w:instrText>
      </w:r>
      <w:r>
        <w:fldChar w:fldCharType="separate"/>
      </w:r>
      <w:r w:rsidR="003320E2">
        <w:rPr>
          <w:noProof/>
        </w:rPr>
        <w:t>15</w:t>
      </w:r>
      <w:r>
        <w:fldChar w:fldCharType="end"/>
      </w:r>
      <w:bookmarkEnd w:id="128"/>
      <w:r>
        <w:t xml:space="preserve">. </w:t>
      </w:r>
      <w:r>
        <w:rPr>
          <w:lang w:eastAsia="en-US"/>
        </w:rPr>
        <w:t>Environmental control methods for ticks: Paddock ‘sweeper’ program</w:t>
      </w:r>
      <w:bookmarkEnd w:id="129"/>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701"/>
      </w:tblGrid>
      <w:tr w:rsidR="0096661D" w:rsidRPr="00003D25" w14:paraId="4E1DEA55" w14:textId="77777777" w:rsidTr="00B762EA">
        <w:trPr>
          <w:cantSplit/>
          <w:tblHeader/>
        </w:trPr>
        <w:tc>
          <w:tcPr>
            <w:tcW w:w="2410" w:type="dxa"/>
          </w:tcPr>
          <w:p w14:paraId="0B136163" w14:textId="00D8D14A" w:rsidR="0096661D" w:rsidRPr="002A0CC6" w:rsidRDefault="0096661D" w:rsidP="0096661D">
            <w:pPr>
              <w:rPr>
                <w:b/>
                <w:bCs/>
              </w:rPr>
            </w:pPr>
            <w:bookmarkStart w:id="130" w:name="Table_15"/>
            <w:bookmarkEnd w:id="130"/>
            <w:r>
              <w:rPr>
                <w:b/>
                <w:bCs/>
              </w:rPr>
              <w:t>Method detail</w:t>
            </w:r>
          </w:p>
        </w:tc>
        <w:tc>
          <w:tcPr>
            <w:tcW w:w="5954" w:type="dxa"/>
          </w:tcPr>
          <w:p w14:paraId="018BC95E" w14:textId="18E1BAF6" w:rsidR="0096661D" w:rsidRPr="00003D25" w:rsidRDefault="0096661D" w:rsidP="0096661D">
            <w:r w:rsidRPr="0096661D">
              <w:rPr>
                <w:b/>
                <w:bCs/>
              </w:rPr>
              <w:t xml:space="preserve">Description </w:t>
            </w:r>
          </w:p>
        </w:tc>
        <w:tc>
          <w:tcPr>
            <w:tcW w:w="1701" w:type="dxa"/>
          </w:tcPr>
          <w:p w14:paraId="6AB8C9AD" w14:textId="77777777" w:rsidR="0096661D" w:rsidRPr="002A0CC6" w:rsidRDefault="0096661D" w:rsidP="0096661D">
            <w:pPr>
              <w:rPr>
                <w:b/>
                <w:bCs/>
              </w:rPr>
            </w:pPr>
            <w:r w:rsidRPr="002A0CC6">
              <w:rPr>
                <w:b/>
                <w:bCs/>
              </w:rPr>
              <w:t>References</w:t>
            </w:r>
          </w:p>
        </w:tc>
      </w:tr>
      <w:tr w:rsidR="00ED19BD" w14:paraId="5ADCFB2C" w14:textId="77777777" w:rsidTr="00F502D4">
        <w:tc>
          <w:tcPr>
            <w:tcW w:w="2410" w:type="dxa"/>
          </w:tcPr>
          <w:p w14:paraId="6CB3A72D" w14:textId="77777777" w:rsidR="00ED19BD" w:rsidRPr="002A0CC6" w:rsidRDefault="00ED19BD" w:rsidP="00615C13">
            <w:pPr>
              <w:rPr>
                <w:b/>
                <w:bCs/>
              </w:rPr>
            </w:pPr>
            <w:r w:rsidRPr="002A0CC6">
              <w:rPr>
                <w:b/>
                <w:bCs/>
              </w:rPr>
              <w:t>Action</w:t>
            </w:r>
          </w:p>
        </w:tc>
        <w:tc>
          <w:tcPr>
            <w:tcW w:w="5954" w:type="dxa"/>
          </w:tcPr>
          <w:p w14:paraId="4321638E" w14:textId="54B79358" w:rsidR="00ED19BD" w:rsidRDefault="00ED19BD" w:rsidP="00615C13">
            <w:pPr>
              <w:pStyle w:val="ListParagraph"/>
              <w:ind w:left="315"/>
            </w:pPr>
            <w:r>
              <w:t xml:space="preserve">Place </w:t>
            </w:r>
            <w:r w:rsidRPr="00EB636A">
              <w:t>young</w:t>
            </w:r>
            <w:r>
              <w:t xml:space="preserve"> cattle at a high stocking rate to </w:t>
            </w:r>
            <w:r w:rsidR="000C0920">
              <w:t>collect</w:t>
            </w:r>
            <w:r>
              <w:t xml:space="preserve"> ticks.</w:t>
            </w:r>
          </w:p>
          <w:p w14:paraId="72F52250" w14:textId="270A5C02" w:rsidR="00ED19BD" w:rsidRDefault="00ED19BD" w:rsidP="00615C13">
            <w:pPr>
              <w:pStyle w:val="ListParagraph"/>
              <w:ind w:left="315"/>
            </w:pPr>
            <w:r>
              <w:t>Treat the animals with an acaricide to prevent egg-laying and then relocate them to a fresh paddock. Cattle need to be kept in the original paddock for up to 5 days post treatment before being moved to allow the chemical to work and to prevent spreading ticks to the new paddock.</w:t>
            </w:r>
          </w:p>
          <w:p w14:paraId="41324E33" w14:textId="59D288C7" w:rsidR="00ED19BD" w:rsidRDefault="00ED19BD" w:rsidP="00615C13">
            <w:pPr>
              <w:pStyle w:val="ListParagraph"/>
              <w:ind w:left="315"/>
            </w:pPr>
            <w:r>
              <w:t xml:space="preserve">This </w:t>
            </w:r>
            <w:r w:rsidR="000225CF">
              <w:t>lowers</w:t>
            </w:r>
            <w:r>
              <w:t xml:space="preserve"> the tick burden in the original paddock so it can be used for cows and calves, thereby reducing the frequency of chemical treatments in vulnerable groups.</w:t>
            </w:r>
          </w:p>
          <w:p w14:paraId="41EECD2C" w14:textId="33FFC81C" w:rsidR="00ED19BD" w:rsidRDefault="000C0920" w:rsidP="00615C13">
            <w:pPr>
              <w:pStyle w:val="ListParagraph"/>
              <w:ind w:left="315"/>
            </w:pPr>
            <w:r>
              <w:t>C</w:t>
            </w:r>
            <w:r w:rsidR="00ED19BD">
              <w:t xml:space="preserve">an apply </w:t>
            </w:r>
            <w:r>
              <w:t xml:space="preserve">this method </w:t>
            </w:r>
            <w:r w:rsidR="00ED19BD">
              <w:t>using older</w:t>
            </w:r>
            <w:r>
              <w:t xml:space="preserve"> </w:t>
            </w:r>
            <w:r w:rsidR="00ED19BD">
              <w:t>cows to sweep up ticks.</w:t>
            </w:r>
          </w:p>
        </w:tc>
        <w:tc>
          <w:tcPr>
            <w:tcW w:w="1701" w:type="dxa"/>
          </w:tcPr>
          <w:p w14:paraId="0141F83D" w14:textId="5D959FDC" w:rsidR="00ED19BD" w:rsidRDefault="00ED19BD" w:rsidP="00615C13">
            <w:r>
              <w:rPr>
                <w:lang w:eastAsia="en-US"/>
              </w:rPr>
              <w:fldChar w:fldCharType="begin"/>
            </w:r>
            <w:r w:rsidR="006B0536">
              <w:rPr>
                <w:lang w:eastAsia="en-US"/>
              </w:rPr>
              <w:instrText xml:space="preserve"> ADDIN ZOTERO_ITEM CSL_CITATION {"citationID":"Oku1Y5h7","properties":{"formattedCitation":"(TickBoss 2022)","plainCitation":"(TickBoss 2022)","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schema":"https://github.com/citation-style-language/schema/raw/master/csl-citation.json"} </w:instrText>
            </w:r>
            <w:r>
              <w:rPr>
                <w:lang w:eastAsia="en-US"/>
              </w:rPr>
              <w:fldChar w:fldCharType="separate"/>
            </w:r>
            <w:r>
              <w:rPr>
                <w:noProof/>
                <w:lang w:eastAsia="en-US"/>
              </w:rPr>
              <w:t>(TickBoss 2022)</w:t>
            </w:r>
            <w:r>
              <w:rPr>
                <w:lang w:eastAsia="en-US"/>
              </w:rPr>
              <w:fldChar w:fldCharType="end"/>
            </w:r>
          </w:p>
        </w:tc>
      </w:tr>
      <w:tr w:rsidR="00ED19BD" w14:paraId="25D55FDF" w14:textId="77777777" w:rsidTr="00F502D4">
        <w:tc>
          <w:tcPr>
            <w:tcW w:w="2410" w:type="dxa"/>
          </w:tcPr>
          <w:p w14:paraId="6A9CBDF8" w14:textId="77777777" w:rsidR="00ED19BD" w:rsidRPr="002A0CC6" w:rsidRDefault="00ED19BD" w:rsidP="00615C13">
            <w:pPr>
              <w:rPr>
                <w:b/>
                <w:bCs/>
              </w:rPr>
            </w:pPr>
            <w:r w:rsidRPr="002A0CC6">
              <w:rPr>
                <w:b/>
                <w:bCs/>
              </w:rPr>
              <w:t>Target ticks</w:t>
            </w:r>
          </w:p>
        </w:tc>
        <w:tc>
          <w:tcPr>
            <w:tcW w:w="5954" w:type="dxa"/>
          </w:tcPr>
          <w:p w14:paraId="1A30C97C" w14:textId="77777777" w:rsidR="00ED19BD" w:rsidRDefault="00ED19BD" w:rsidP="00615C13">
            <w:r>
              <w:t>Any – location specific</w:t>
            </w:r>
          </w:p>
        </w:tc>
        <w:tc>
          <w:tcPr>
            <w:tcW w:w="1701" w:type="dxa"/>
          </w:tcPr>
          <w:p w14:paraId="5CAE4D39" w14:textId="77777777" w:rsidR="00ED19BD" w:rsidRDefault="00ED19BD" w:rsidP="00615C13"/>
        </w:tc>
      </w:tr>
      <w:tr w:rsidR="00ED19BD" w14:paraId="41231682" w14:textId="77777777" w:rsidTr="00F502D4">
        <w:tc>
          <w:tcPr>
            <w:tcW w:w="2410" w:type="dxa"/>
          </w:tcPr>
          <w:p w14:paraId="05CBB187" w14:textId="77777777" w:rsidR="00ED19BD" w:rsidRPr="002A0CC6" w:rsidRDefault="00ED19BD" w:rsidP="00615C13">
            <w:pPr>
              <w:rPr>
                <w:b/>
                <w:bCs/>
              </w:rPr>
            </w:pPr>
            <w:r w:rsidRPr="002A0CC6">
              <w:rPr>
                <w:b/>
                <w:bCs/>
              </w:rPr>
              <w:t>Effectiveness</w:t>
            </w:r>
          </w:p>
        </w:tc>
        <w:tc>
          <w:tcPr>
            <w:tcW w:w="5954" w:type="dxa"/>
          </w:tcPr>
          <w:p w14:paraId="72662E67" w14:textId="405160EA" w:rsidR="00ED19BD" w:rsidRDefault="00ED19BD" w:rsidP="00615C13">
            <w:r>
              <w:t>Effective but only at a small scale (paddock-to-paddock)</w:t>
            </w:r>
            <w:r w:rsidR="000225CF">
              <w:t>.</w:t>
            </w:r>
          </w:p>
        </w:tc>
        <w:tc>
          <w:tcPr>
            <w:tcW w:w="1701" w:type="dxa"/>
          </w:tcPr>
          <w:p w14:paraId="550F259F" w14:textId="53276932" w:rsidR="00ED19BD" w:rsidRDefault="00ED19BD" w:rsidP="00615C13">
            <w:r>
              <w:rPr>
                <w:lang w:eastAsia="en-US"/>
              </w:rPr>
              <w:fldChar w:fldCharType="begin"/>
            </w:r>
            <w:r w:rsidR="006B0536">
              <w:rPr>
                <w:lang w:eastAsia="en-US"/>
              </w:rPr>
              <w:instrText xml:space="preserve"> ADDIN ZOTERO_ITEM CSL_CITATION {"citationID":"Qq0M9WHR","properties":{"formattedCitation":"(TickBoss 2022)","plainCitation":"(TickBoss 2022)","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schema":"https://github.com/citation-style-language/schema/raw/master/csl-citation.json"} </w:instrText>
            </w:r>
            <w:r>
              <w:rPr>
                <w:lang w:eastAsia="en-US"/>
              </w:rPr>
              <w:fldChar w:fldCharType="separate"/>
            </w:r>
            <w:r>
              <w:rPr>
                <w:noProof/>
                <w:lang w:eastAsia="en-US"/>
              </w:rPr>
              <w:t>(TickBoss 2022)</w:t>
            </w:r>
            <w:r>
              <w:rPr>
                <w:lang w:eastAsia="en-US"/>
              </w:rPr>
              <w:fldChar w:fldCharType="end"/>
            </w:r>
          </w:p>
        </w:tc>
      </w:tr>
      <w:tr w:rsidR="00ED19BD" w14:paraId="33B84472" w14:textId="77777777" w:rsidTr="00F502D4">
        <w:tc>
          <w:tcPr>
            <w:tcW w:w="2410" w:type="dxa"/>
          </w:tcPr>
          <w:p w14:paraId="7A235995" w14:textId="77777777" w:rsidR="00ED19BD" w:rsidRPr="002A0CC6" w:rsidRDefault="00ED19BD" w:rsidP="00615C13">
            <w:pPr>
              <w:rPr>
                <w:b/>
                <w:bCs/>
              </w:rPr>
            </w:pPr>
            <w:r w:rsidRPr="002A0CC6">
              <w:rPr>
                <w:b/>
                <w:bCs/>
              </w:rPr>
              <w:t>Applicable to Australia</w:t>
            </w:r>
          </w:p>
        </w:tc>
        <w:tc>
          <w:tcPr>
            <w:tcW w:w="5954" w:type="dxa"/>
          </w:tcPr>
          <w:p w14:paraId="39309999" w14:textId="77777777" w:rsidR="00ED19BD" w:rsidRDefault="00ED19BD" w:rsidP="00615C13">
            <w:r>
              <w:t>Yes</w:t>
            </w:r>
          </w:p>
        </w:tc>
        <w:tc>
          <w:tcPr>
            <w:tcW w:w="1701" w:type="dxa"/>
          </w:tcPr>
          <w:p w14:paraId="18814EC9" w14:textId="77777777" w:rsidR="00ED19BD" w:rsidRDefault="00ED19BD" w:rsidP="00615C13"/>
        </w:tc>
      </w:tr>
      <w:tr w:rsidR="00ED19BD" w14:paraId="51B24404" w14:textId="77777777" w:rsidTr="00F502D4">
        <w:tc>
          <w:tcPr>
            <w:tcW w:w="2410" w:type="dxa"/>
          </w:tcPr>
          <w:p w14:paraId="3F269192" w14:textId="77777777" w:rsidR="00ED19BD" w:rsidRPr="002A0CC6" w:rsidRDefault="00ED19BD" w:rsidP="00615C13">
            <w:pPr>
              <w:rPr>
                <w:b/>
                <w:bCs/>
              </w:rPr>
            </w:pPr>
            <w:r w:rsidRPr="002A0CC6">
              <w:rPr>
                <w:b/>
                <w:bCs/>
              </w:rPr>
              <w:t>Impact on animals, humans, environment</w:t>
            </w:r>
          </w:p>
        </w:tc>
        <w:tc>
          <w:tcPr>
            <w:tcW w:w="5954" w:type="dxa"/>
          </w:tcPr>
          <w:p w14:paraId="45AB64CE" w14:textId="77777777" w:rsidR="00ED19BD" w:rsidRDefault="00ED19BD" w:rsidP="00615C13">
            <w:r>
              <w:t>None reported.</w:t>
            </w:r>
          </w:p>
        </w:tc>
        <w:tc>
          <w:tcPr>
            <w:tcW w:w="1701" w:type="dxa"/>
          </w:tcPr>
          <w:p w14:paraId="5B4719B6" w14:textId="77777777" w:rsidR="00ED19BD" w:rsidRDefault="00ED19BD" w:rsidP="00615C13"/>
        </w:tc>
      </w:tr>
      <w:tr w:rsidR="00ED19BD" w14:paraId="4B8936F6" w14:textId="77777777" w:rsidTr="00F502D4">
        <w:tc>
          <w:tcPr>
            <w:tcW w:w="2410" w:type="dxa"/>
          </w:tcPr>
          <w:p w14:paraId="3EE832AE" w14:textId="77777777" w:rsidR="00ED19BD" w:rsidRPr="002A0CC6" w:rsidRDefault="00ED19BD" w:rsidP="00615C13">
            <w:pPr>
              <w:rPr>
                <w:b/>
                <w:bCs/>
              </w:rPr>
            </w:pPr>
            <w:r w:rsidRPr="002A0CC6">
              <w:rPr>
                <w:b/>
                <w:bCs/>
              </w:rPr>
              <w:t>Limitations</w:t>
            </w:r>
          </w:p>
        </w:tc>
        <w:tc>
          <w:tcPr>
            <w:tcW w:w="5954" w:type="dxa"/>
          </w:tcPr>
          <w:p w14:paraId="6CED2642" w14:textId="5AA5554A" w:rsidR="00ED19BD" w:rsidRDefault="00ED19BD" w:rsidP="00615C13">
            <w:pPr>
              <w:pStyle w:val="ListParagraph"/>
              <w:ind w:left="315"/>
            </w:pPr>
            <w:r w:rsidRPr="00A30B21">
              <w:t xml:space="preserve">Relies on not having </w:t>
            </w:r>
            <w:r w:rsidR="002A0CC6" w:rsidRPr="00A30B21">
              <w:t>acari</w:t>
            </w:r>
            <w:r w:rsidR="000225CF">
              <w:t>ci</w:t>
            </w:r>
            <w:r w:rsidR="002A0CC6" w:rsidRPr="00A30B21">
              <w:t>de</w:t>
            </w:r>
            <w:r w:rsidR="002A0CC6">
              <w:t xml:space="preserve"> </w:t>
            </w:r>
            <w:r w:rsidRPr="00A30B21">
              <w:t xml:space="preserve">resistance </w:t>
            </w:r>
            <w:r>
              <w:t>in</w:t>
            </w:r>
            <w:r w:rsidRPr="00A30B21">
              <w:t xml:space="preserve"> tick population. </w:t>
            </w:r>
          </w:p>
        </w:tc>
        <w:tc>
          <w:tcPr>
            <w:tcW w:w="1701" w:type="dxa"/>
          </w:tcPr>
          <w:p w14:paraId="60E1A524" w14:textId="32D32E14" w:rsidR="00ED19BD" w:rsidRDefault="00ED19BD" w:rsidP="00615C13">
            <w:r>
              <w:rPr>
                <w:lang w:eastAsia="en-US"/>
              </w:rPr>
              <w:fldChar w:fldCharType="begin"/>
            </w:r>
            <w:r w:rsidR="006B0536">
              <w:rPr>
                <w:lang w:eastAsia="en-US"/>
              </w:rPr>
              <w:instrText xml:space="preserve"> ADDIN ZOTERO_ITEM CSL_CITATION {"citationID":"BnUFCEeH","properties":{"formattedCitation":"(TickBoss 2022)","plainCitation":"(TickBoss 2022)","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schema":"https://github.com/citation-style-language/schema/raw/master/csl-citation.json"} </w:instrText>
            </w:r>
            <w:r>
              <w:rPr>
                <w:lang w:eastAsia="en-US"/>
              </w:rPr>
              <w:fldChar w:fldCharType="separate"/>
            </w:r>
            <w:r>
              <w:rPr>
                <w:noProof/>
                <w:lang w:eastAsia="en-US"/>
              </w:rPr>
              <w:t>(TickBoss 2022)</w:t>
            </w:r>
            <w:r>
              <w:rPr>
                <w:lang w:eastAsia="en-US"/>
              </w:rPr>
              <w:fldChar w:fldCharType="end"/>
            </w:r>
          </w:p>
        </w:tc>
      </w:tr>
    </w:tbl>
    <w:p w14:paraId="421B8D1C" w14:textId="77777777" w:rsidR="00ED19BD" w:rsidRDefault="00ED19BD" w:rsidP="00ED19BD">
      <w:pPr>
        <w:rPr>
          <w:lang w:eastAsia="en-US"/>
        </w:rPr>
      </w:pPr>
    </w:p>
    <w:p w14:paraId="36013640" w14:textId="6B755A71" w:rsidR="00ED19BD" w:rsidRDefault="00ED19BD" w:rsidP="00ED19BD">
      <w:pPr>
        <w:pStyle w:val="Caption"/>
        <w:rPr>
          <w:lang w:eastAsia="en-US"/>
        </w:rPr>
      </w:pPr>
      <w:bookmarkStart w:id="131" w:name="_Ref159590322"/>
      <w:bookmarkStart w:id="132" w:name="_Toc195772714"/>
      <w:r>
        <w:t xml:space="preserve">Table </w:t>
      </w:r>
      <w:r>
        <w:fldChar w:fldCharType="begin"/>
      </w:r>
      <w:r>
        <w:instrText>SEQ Table \* ARABIC</w:instrText>
      </w:r>
      <w:r>
        <w:fldChar w:fldCharType="separate"/>
      </w:r>
      <w:r w:rsidR="003320E2">
        <w:rPr>
          <w:noProof/>
        </w:rPr>
        <w:t>16</w:t>
      </w:r>
      <w:r>
        <w:fldChar w:fldCharType="end"/>
      </w:r>
      <w:bookmarkEnd w:id="131"/>
      <w:r>
        <w:t xml:space="preserve">. </w:t>
      </w:r>
      <w:r>
        <w:rPr>
          <w:lang w:eastAsia="en-US"/>
        </w:rPr>
        <w:t>Environmental control methods for ticks: animal management</w:t>
      </w:r>
      <w:bookmarkEnd w:id="132"/>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701"/>
      </w:tblGrid>
      <w:tr w:rsidR="0096661D" w:rsidRPr="00003D25" w14:paraId="0A3C1F75" w14:textId="77777777" w:rsidTr="00F502D4">
        <w:tc>
          <w:tcPr>
            <w:tcW w:w="2410" w:type="dxa"/>
          </w:tcPr>
          <w:p w14:paraId="678B0F3D" w14:textId="7B708E1B" w:rsidR="0096661D" w:rsidRPr="002A0CC6" w:rsidRDefault="0096661D" w:rsidP="0096661D">
            <w:pPr>
              <w:rPr>
                <w:b/>
                <w:bCs/>
              </w:rPr>
            </w:pPr>
            <w:bookmarkStart w:id="133" w:name="Table_16"/>
            <w:bookmarkEnd w:id="133"/>
            <w:r>
              <w:rPr>
                <w:b/>
                <w:bCs/>
              </w:rPr>
              <w:t>Method detail</w:t>
            </w:r>
          </w:p>
        </w:tc>
        <w:tc>
          <w:tcPr>
            <w:tcW w:w="5954" w:type="dxa"/>
          </w:tcPr>
          <w:p w14:paraId="5CD476C4" w14:textId="2808A78F" w:rsidR="0096661D" w:rsidRPr="00003D25" w:rsidRDefault="0096661D" w:rsidP="0096661D">
            <w:r w:rsidRPr="0096661D">
              <w:rPr>
                <w:b/>
                <w:bCs/>
              </w:rPr>
              <w:t xml:space="preserve">Description </w:t>
            </w:r>
          </w:p>
        </w:tc>
        <w:tc>
          <w:tcPr>
            <w:tcW w:w="1701" w:type="dxa"/>
          </w:tcPr>
          <w:p w14:paraId="5DDD34B6" w14:textId="77777777" w:rsidR="0096661D" w:rsidRPr="002A0CC6" w:rsidRDefault="0096661D" w:rsidP="0096661D">
            <w:pPr>
              <w:rPr>
                <w:b/>
                <w:bCs/>
              </w:rPr>
            </w:pPr>
            <w:r w:rsidRPr="002A0CC6">
              <w:rPr>
                <w:b/>
                <w:bCs/>
              </w:rPr>
              <w:t>References</w:t>
            </w:r>
          </w:p>
        </w:tc>
      </w:tr>
      <w:tr w:rsidR="00ED19BD" w14:paraId="19F380F4" w14:textId="77777777" w:rsidTr="00F502D4">
        <w:tc>
          <w:tcPr>
            <w:tcW w:w="2410" w:type="dxa"/>
          </w:tcPr>
          <w:p w14:paraId="3F8F9037" w14:textId="77777777" w:rsidR="00ED19BD" w:rsidRPr="002A0CC6" w:rsidRDefault="00ED19BD" w:rsidP="00615C13">
            <w:pPr>
              <w:rPr>
                <w:b/>
                <w:bCs/>
              </w:rPr>
            </w:pPr>
            <w:r w:rsidRPr="002A0CC6">
              <w:rPr>
                <w:b/>
                <w:bCs/>
              </w:rPr>
              <w:t>Action</w:t>
            </w:r>
          </w:p>
        </w:tc>
        <w:tc>
          <w:tcPr>
            <w:tcW w:w="5954" w:type="dxa"/>
          </w:tcPr>
          <w:p w14:paraId="019C571D" w14:textId="06722117" w:rsidR="00ED19BD" w:rsidRDefault="00ED19BD" w:rsidP="00615C13">
            <w:pPr>
              <w:pStyle w:val="ListParagraph"/>
              <w:ind w:left="315"/>
            </w:pPr>
            <w:r>
              <w:t xml:space="preserve">Raising ‘resistant’ breeds e.g. </w:t>
            </w:r>
            <w:r w:rsidRPr="00D961EC">
              <w:rPr>
                <w:i/>
                <w:iCs/>
              </w:rPr>
              <w:t>Bos indicus</w:t>
            </w:r>
            <w:r>
              <w:t xml:space="preserve"> </w:t>
            </w:r>
            <w:r w:rsidR="007E3F36">
              <w:t xml:space="preserve">that </w:t>
            </w:r>
            <w:r>
              <w:t xml:space="preserve">are more immune to ticks than </w:t>
            </w:r>
            <w:r w:rsidRPr="00D961EC">
              <w:rPr>
                <w:i/>
                <w:iCs/>
              </w:rPr>
              <w:t xml:space="preserve">Bos </w:t>
            </w:r>
            <w:r w:rsidR="000225CF">
              <w:rPr>
                <w:i/>
                <w:iCs/>
              </w:rPr>
              <w:t>t</w:t>
            </w:r>
            <w:r w:rsidRPr="00D961EC">
              <w:rPr>
                <w:i/>
                <w:iCs/>
              </w:rPr>
              <w:t>aurus</w:t>
            </w:r>
            <w:r>
              <w:t xml:space="preserve"> breeds. Studies have shown that ticks feeding on </w:t>
            </w:r>
            <w:r w:rsidRPr="004561DD">
              <w:rPr>
                <w:i/>
                <w:iCs/>
              </w:rPr>
              <w:t>Bos indicus</w:t>
            </w:r>
            <w:r>
              <w:t xml:space="preserve"> cattle ingest less blood and produce smaller egg masses.</w:t>
            </w:r>
          </w:p>
          <w:p w14:paraId="65C6B1CC" w14:textId="7E160A24" w:rsidR="00ED19BD" w:rsidRDefault="00ED19BD" w:rsidP="00615C13">
            <w:pPr>
              <w:pStyle w:val="ListParagraph"/>
              <w:ind w:left="315"/>
            </w:pPr>
            <w:r>
              <w:t>Calv</w:t>
            </w:r>
            <w:r w:rsidR="000C0920">
              <w:t>e</w:t>
            </w:r>
            <w:r>
              <w:t xml:space="preserve"> earlier in the year so </w:t>
            </w:r>
            <w:r w:rsidR="000C0920">
              <w:t>animals are</w:t>
            </w:r>
            <w:r>
              <w:t xml:space="preserve"> older when exposed</w:t>
            </w:r>
            <w:r w:rsidR="000C0920">
              <w:t>.</w:t>
            </w:r>
          </w:p>
        </w:tc>
        <w:tc>
          <w:tcPr>
            <w:tcW w:w="1701" w:type="dxa"/>
          </w:tcPr>
          <w:p w14:paraId="129FDD25" w14:textId="239CCFCD" w:rsidR="00ED19BD" w:rsidRDefault="00ED19BD" w:rsidP="00615C13">
            <w:r>
              <w:fldChar w:fldCharType="begin"/>
            </w:r>
            <w:r w:rsidR="006B0536">
              <w:instrText xml:space="preserve"> ADDIN ZOTERO_ITEM CSL_CITATION {"citationID":"2Bt4ZVHF","properties":{"formattedCitation":"(TickBoss 2022; de Miranda Santos et al. 2018)","plainCitation":"(TickBoss 2022; de Miranda Santos et al. 2018)","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schema":"https://github.com/citation-style-language/schema/raw/master/csl-citation.json"} </w:instrText>
            </w:r>
            <w:r>
              <w:fldChar w:fldCharType="separate"/>
            </w:r>
            <w:r>
              <w:rPr>
                <w:noProof/>
              </w:rPr>
              <w:t>(TickBoss 2022; de Miranda Santos et al. 2018)</w:t>
            </w:r>
            <w:r>
              <w:fldChar w:fldCharType="end"/>
            </w:r>
          </w:p>
        </w:tc>
      </w:tr>
      <w:tr w:rsidR="00ED19BD" w14:paraId="5E47954F" w14:textId="77777777" w:rsidTr="00F502D4">
        <w:tc>
          <w:tcPr>
            <w:tcW w:w="2410" w:type="dxa"/>
          </w:tcPr>
          <w:p w14:paraId="2DA6C012" w14:textId="77777777" w:rsidR="00ED19BD" w:rsidRPr="002A0CC6" w:rsidRDefault="00ED19BD" w:rsidP="00615C13">
            <w:pPr>
              <w:rPr>
                <w:b/>
                <w:bCs/>
              </w:rPr>
            </w:pPr>
            <w:r w:rsidRPr="002A0CC6">
              <w:rPr>
                <w:b/>
                <w:bCs/>
              </w:rPr>
              <w:t>Target ticks</w:t>
            </w:r>
          </w:p>
        </w:tc>
        <w:tc>
          <w:tcPr>
            <w:tcW w:w="5954" w:type="dxa"/>
          </w:tcPr>
          <w:p w14:paraId="71234B8D" w14:textId="77777777" w:rsidR="00ED19BD" w:rsidRDefault="00ED19BD" w:rsidP="00615C13">
            <w:r>
              <w:t>Any – location specific</w:t>
            </w:r>
          </w:p>
        </w:tc>
        <w:tc>
          <w:tcPr>
            <w:tcW w:w="1701" w:type="dxa"/>
          </w:tcPr>
          <w:p w14:paraId="72165854" w14:textId="77777777" w:rsidR="00ED19BD" w:rsidRDefault="00ED19BD" w:rsidP="00615C13"/>
        </w:tc>
      </w:tr>
      <w:tr w:rsidR="00ED19BD" w14:paraId="20C7F356" w14:textId="77777777" w:rsidTr="00F502D4">
        <w:tc>
          <w:tcPr>
            <w:tcW w:w="2410" w:type="dxa"/>
          </w:tcPr>
          <w:p w14:paraId="7B37EF35" w14:textId="77777777" w:rsidR="00ED19BD" w:rsidRPr="002A0CC6" w:rsidRDefault="00ED19BD" w:rsidP="00615C13">
            <w:pPr>
              <w:rPr>
                <w:b/>
                <w:bCs/>
              </w:rPr>
            </w:pPr>
            <w:r w:rsidRPr="002A0CC6">
              <w:rPr>
                <w:b/>
                <w:bCs/>
              </w:rPr>
              <w:t>Effectiveness</w:t>
            </w:r>
          </w:p>
        </w:tc>
        <w:tc>
          <w:tcPr>
            <w:tcW w:w="5954" w:type="dxa"/>
          </w:tcPr>
          <w:p w14:paraId="2BE0B998" w14:textId="266FEC71" w:rsidR="00ED19BD" w:rsidRDefault="00ED19BD" w:rsidP="00615C13">
            <w:r>
              <w:t>Effective but only at a small scale (paddock-to-paddock)</w:t>
            </w:r>
            <w:r w:rsidR="000225CF">
              <w:t>.</w:t>
            </w:r>
          </w:p>
        </w:tc>
        <w:tc>
          <w:tcPr>
            <w:tcW w:w="1701" w:type="dxa"/>
          </w:tcPr>
          <w:p w14:paraId="673CC113" w14:textId="77777777" w:rsidR="00ED19BD" w:rsidRDefault="00ED19BD" w:rsidP="00615C13"/>
        </w:tc>
      </w:tr>
      <w:tr w:rsidR="00ED19BD" w14:paraId="3B39F717" w14:textId="77777777" w:rsidTr="00F502D4">
        <w:tc>
          <w:tcPr>
            <w:tcW w:w="2410" w:type="dxa"/>
          </w:tcPr>
          <w:p w14:paraId="31CEE044" w14:textId="77777777" w:rsidR="00ED19BD" w:rsidRPr="002A0CC6" w:rsidRDefault="00ED19BD" w:rsidP="00615C13">
            <w:pPr>
              <w:rPr>
                <w:b/>
                <w:bCs/>
              </w:rPr>
            </w:pPr>
            <w:r w:rsidRPr="002A0CC6">
              <w:rPr>
                <w:b/>
                <w:bCs/>
              </w:rPr>
              <w:t>Applicable to Australia</w:t>
            </w:r>
          </w:p>
        </w:tc>
        <w:tc>
          <w:tcPr>
            <w:tcW w:w="5954" w:type="dxa"/>
          </w:tcPr>
          <w:p w14:paraId="687E691E" w14:textId="5A4D5E9C" w:rsidR="00ED19BD" w:rsidRDefault="00ED19BD" w:rsidP="00615C13">
            <w:r>
              <w:t>Yes</w:t>
            </w:r>
            <w:r w:rsidR="004561DD">
              <w:t>.</w:t>
            </w:r>
          </w:p>
        </w:tc>
        <w:tc>
          <w:tcPr>
            <w:tcW w:w="1701" w:type="dxa"/>
          </w:tcPr>
          <w:p w14:paraId="54938AA0" w14:textId="77777777" w:rsidR="00ED19BD" w:rsidRDefault="00ED19BD" w:rsidP="00615C13"/>
        </w:tc>
      </w:tr>
      <w:tr w:rsidR="00ED19BD" w14:paraId="12691CF7" w14:textId="77777777" w:rsidTr="00F502D4">
        <w:tc>
          <w:tcPr>
            <w:tcW w:w="2410" w:type="dxa"/>
          </w:tcPr>
          <w:p w14:paraId="39C8F477" w14:textId="77777777" w:rsidR="00ED19BD" w:rsidRPr="002A0CC6" w:rsidRDefault="00ED19BD" w:rsidP="00615C13">
            <w:pPr>
              <w:rPr>
                <w:b/>
                <w:bCs/>
              </w:rPr>
            </w:pPr>
            <w:r w:rsidRPr="002A0CC6">
              <w:rPr>
                <w:b/>
                <w:bCs/>
              </w:rPr>
              <w:t>Impact on animals, humans, environment</w:t>
            </w:r>
          </w:p>
        </w:tc>
        <w:tc>
          <w:tcPr>
            <w:tcW w:w="5954" w:type="dxa"/>
          </w:tcPr>
          <w:p w14:paraId="6D573B2A" w14:textId="0807F417" w:rsidR="00ED19BD" w:rsidRDefault="004561DD" w:rsidP="00615C13">
            <w:r>
              <w:t>None reported.</w:t>
            </w:r>
          </w:p>
        </w:tc>
        <w:tc>
          <w:tcPr>
            <w:tcW w:w="1701" w:type="dxa"/>
          </w:tcPr>
          <w:p w14:paraId="4685B477" w14:textId="77777777" w:rsidR="00ED19BD" w:rsidRDefault="00ED19BD" w:rsidP="00615C13"/>
        </w:tc>
      </w:tr>
      <w:tr w:rsidR="00ED19BD" w14:paraId="74F82B19" w14:textId="77777777" w:rsidTr="00F502D4">
        <w:tc>
          <w:tcPr>
            <w:tcW w:w="2410" w:type="dxa"/>
          </w:tcPr>
          <w:p w14:paraId="6588DA23" w14:textId="77777777" w:rsidR="00ED19BD" w:rsidRPr="002A0CC6" w:rsidRDefault="00ED19BD" w:rsidP="00615C13">
            <w:pPr>
              <w:rPr>
                <w:b/>
                <w:bCs/>
              </w:rPr>
            </w:pPr>
            <w:r w:rsidRPr="002A0CC6">
              <w:rPr>
                <w:b/>
                <w:bCs/>
              </w:rPr>
              <w:t>Limitations</w:t>
            </w:r>
          </w:p>
        </w:tc>
        <w:tc>
          <w:tcPr>
            <w:tcW w:w="5954" w:type="dxa"/>
          </w:tcPr>
          <w:p w14:paraId="4E256993" w14:textId="50B317D8" w:rsidR="00ED19BD" w:rsidRDefault="004561DD" w:rsidP="00615C13">
            <w:r>
              <w:t>Long-term control method. Therefore</w:t>
            </w:r>
            <w:r w:rsidR="000C0920">
              <w:t>,</w:t>
            </w:r>
            <w:r>
              <w:t xml:space="preserve"> </w:t>
            </w:r>
            <w:r w:rsidR="000C0920">
              <w:t xml:space="preserve">it </w:t>
            </w:r>
            <w:r>
              <w:t>w</w:t>
            </w:r>
            <w:r w:rsidR="00ED19BD" w:rsidRPr="00A30B21">
              <w:t>ill likely have minimal impact on reducing tick populations during an LSDV response</w:t>
            </w:r>
            <w:r w:rsidR="00ED19BD">
              <w:t>.</w:t>
            </w:r>
          </w:p>
        </w:tc>
        <w:tc>
          <w:tcPr>
            <w:tcW w:w="1701" w:type="dxa"/>
          </w:tcPr>
          <w:p w14:paraId="0C5005B8" w14:textId="47B26AEF" w:rsidR="00ED19BD" w:rsidRPr="004561DD" w:rsidRDefault="004561DD" w:rsidP="00615C13">
            <w:pPr>
              <w:rPr>
                <w:rFonts w:cs="Calibri"/>
                <w:szCs w:val="22"/>
                <w:shd w:val="clear" w:color="auto" w:fill="FFFFFF"/>
              </w:rPr>
            </w:pPr>
            <w:r>
              <w:rPr>
                <w:rFonts w:cs="Calibri"/>
                <w:szCs w:val="22"/>
                <w:shd w:val="clear" w:color="auto" w:fill="FFFFFF"/>
              </w:rPr>
              <w:fldChar w:fldCharType="begin"/>
            </w:r>
            <w:r w:rsidR="006B0536">
              <w:rPr>
                <w:rFonts w:cs="Calibri"/>
                <w:szCs w:val="22"/>
                <w:shd w:val="clear" w:color="auto" w:fill="FFFFFF"/>
              </w:rPr>
              <w:instrText xml:space="preserve"> ADDIN ZOTERO_ITEM CSL_CITATION {"citationID":"i2QEgp4o","properties":{"formattedCitation":"(AHA 2024; Namazi and Tafti 2021a; Bianchini et al. 2023)","plainCitation":"(AHA 2024; Namazi and Tafti 2021a; Bianchini et al. 2023)","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id":6486,"uris":["http://zotero.org/groups/4707929/items/67R5CSR3"],"itemData":{"id":6486,"type":"article-journal","archive_location":"WOS:000613313000001","container-title":"Veterinary Medicine and Science","DOI":"10.1002/vms3.434","ISSN":"2053-1095","issue":"3","journalAbbreviation":"Vet Med Sci","page":"888-896","title":"Lumpy skin disease, an emerging transboundary viral disease: A review","volume":"7","author":[{"family":"Namazi","given":"F"},{"family":"Tafti","given":"AK"}],"issued":{"date-parts":[["202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schema":"https://github.com/citation-style-language/schema/raw/master/csl-citation.json"} </w:instrText>
            </w:r>
            <w:r>
              <w:rPr>
                <w:rFonts w:cs="Calibri"/>
                <w:szCs w:val="22"/>
                <w:shd w:val="clear" w:color="auto" w:fill="FFFFFF"/>
              </w:rPr>
              <w:fldChar w:fldCharType="separate"/>
            </w:r>
            <w:r w:rsidR="006B0536">
              <w:rPr>
                <w:rFonts w:cs="Calibri"/>
                <w:noProof/>
                <w:szCs w:val="22"/>
                <w:shd w:val="clear" w:color="auto" w:fill="FFFFFF"/>
              </w:rPr>
              <w:t>(AHA 2024; Namazi and Tafti 2021; Bianchini et al. 2023)</w:t>
            </w:r>
            <w:r>
              <w:rPr>
                <w:rFonts w:cs="Calibri"/>
                <w:szCs w:val="22"/>
                <w:shd w:val="clear" w:color="auto" w:fill="FFFFFF"/>
              </w:rPr>
              <w:fldChar w:fldCharType="end"/>
            </w:r>
            <w:r>
              <w:rPr>
                <w:rFonts w:cs="Calibri"/>
                <w:szCs w:val="22"/>
                <w:shd w:val="clear" w:color="auto" w:fill="FFFFFF"/>
              </w:rPr>
              <w:t>.</w:t>
            </w:r>
          </w:p>
        </w:tc>
      </w:tr>
    </w:tbl>
    <w:p w14:paraId="1C912F5C" w14:textId="77777777" w:rsidR="004561DD" w:rsidRDefault="004561DD" w:rsidP="00933871">
      <w:pPr>
        <w:rPr>
          <w:lang w:eastAsia="en-US"/>
        </w:rPr>
      </w:pPr>
    </w:p>
    <w:p w14:paraId="58822835" w14:textId="77777777" w:rsidR="00017A09" w:rsidRDefault="00017A09" w:rsidP="00017A09">
      <w:pPr>
        <w:pStyle w:val="Heading2"/>
      </w:pPr>
      <w:bookmarkStart w:id="134" w:name="_Toc195777916"/>
      <w:r>
        <w:lastRenderedPageBreak/>
        <w:t>Biological controls</w:t>
      </w:r>
      <w:bookmarkEnd w:id="134"/>
    </w:p>
    <w:p w14:paraId="7FDA188A" w14:textId="53255873" w:rsidR="00446034" w:rsidRDefault="00C44700" w:rsidP="00542153">
      <w:r>
        <w:rPr>
          <w:lang w:eastAsia="en-US"/>
        </w:rPr>
        <w:t xml:space="preserve">Biocontrol methods are </w:t>
      </w:r>
      <w:r w:rsidR="00C37225">
        <w:rPr>
          <w:lang w:eastAsia="en-US"/>
        </w:rPr>
        <w:t xml:space="preserve">increasingly favoured </w:t>
      </w:r>
      <w:r w:rsidR="007938C1">
        <w:rPr>
          <w:lang w:eastAsia="en-US"/>
        </w:rPr>
        <w:t xml:space="preserve">over </w:t>
      </w:r>
      <w:r w:rsidR="00C37225">
        <w:rPr>
          <w:lang w:eastAsia="en-US"/>
        </w:rPr>
        <w:t>chemical</w:t>
      </w:r>
      <w:r w:rsidR="007938C1">
        <w:rPr>
          <w:lang w:eastAsia="en-US"/>
        </w:rPr>
        <w:t xml:space="preserve"> treatments </w:t>
      </w:r>
      <w:r w:rsidR="00FE1952">
        <w:rPr>
          <w:lang w:eastAsia="en-US"/>
        </w:rPr>
        <w:t xml:space="preserve">because they are not associated with </w:t>
      </w:r>
      <w:r w:rsidR="007938C1">
        <w:rPr>
          <w:lang w:eastAsia="en-US"/>
        </w:rPr>
        <w:t>resistance and</w:t>
      </w:r>
      <w:r>
        <w:rPr>
          <w:lang w:eastAsia="en-US"/>
        </w:rPr>
        <w:t xml:space="preserve"> </w:t>
      </w:r>
      <w:r w:rsidR="00C37225">
        <w:rPr>
          <w:lang w:eastAsia="en-US"/>
        </w:rPr>
        <w:t>environment</w:t>
      </w:r>
      <w:r w:rsidR="00C60EC4">
        <w:rPr>
          <w:lang w:eastAsia="en-US"/>
        </w:rPr>
        <w:t xml:space="preserve">al </w:t>
      </w:r>
      <w:r w:rsidR="000C0920">
        <w:rPr>
          <w:lang w:eastAsia="en-US"/>
        </w:rPr>
        <w:t>impacts,</w:t>
      </w:r>
      <w:r w:rsidR="003453F6">
        <w:rPr>
          <w:lang w:eastAsia="en-US"/>
        </w:rPr>
        <w:t xml:space="preserve"> </w:t>
      </w:r>
      <w:r w:rsidR="00FE1952">
        <w:rPr>
          <w:lang w:eastAsia="en-US"/>
        </w:rPr>
        <w:t xml:space="preserve">and </w:t>
      </w:r>
      <w:r w:rsidR="007938C1">
        <w:rPr>
          <w:lang w:eastAsia="en-US"/>
        </w:rPr>
        <w:t xml:space="preserve">they are </w:t>
      </w:r>
      <w:r>
        <w:rPr>
          <w:lang w:eastAsia="en-US"/>
        </w:rPr>
        <w:t>usually target-specific</w:t>
      </w:r>
      <w:r w:rsidR="007938C1">
        <w:rPr>
          <w:lang w:eastAsia="en-US"/>
        </w:rPr>
        <w:t xml:space="preserve">. </w:t>
      </w:r>
      <w:r w:rsidR="00551A4F">
        <w:rPr>
          <w:lang w:eastAsia="en-US"/>
        </w:rPr>
        <w:t xml:space="preserve">However, biocontrol agents act more slowly than chemical controls, and </w:t>
      </w:r>
      <w:r w:rsidR="000C7383">
        <w:rPr>
          <w:lang w:eastAsia="en-US"/>
        </w:rPr>
        <w:t>hence thresholds for their use may be lower</w:t>
      </w:r>
      <w:r w:rsidR="00551A4F">
        <w:rPr>
          <w:lang w:eastAsia="en-US"/>
        </w:rPr>
        <w:t>.</w:t>
      </w:r>
      <w:r w:rsidR="00551A4F" w:rsidRPr="007938C1">
        <w:rPr>
          <w:lang w:eastAsia="en-US"/>
        </w:rPr>
        <w:t xml:space="preserve"> </w:t>
      </w:r>
      <w:r w:rsidR="00551A4F">
        <w:rPr>
          <w:lang w:eastAsia="en-US"/>
        </w:rPr>
        <w:t>They</w:t>
      </w:r>
      <w:r w:rsidR="00551A4F">
        <w:rPr>
          <w:shd w:val="clear" w:color="auto" w:fill="FFFFFF"/>
        </w:rPr>
        <w:t xml:space="preserve"> are most successful when integrated into </w:t>
      </w:r>
      <w:r w:rsidR="003453F6">
        <w:rPr>
          <w:shd w:val="clear" w:color="auto" w:fill="FFFFFF"/>
        </w:rPr>
        <w:t>AW-IPM</w:t>
      </w:r>
      <w:r w:rsidR="00551A4F">
        <w:rPr>
          <w:shd w:val="clear" w:color="auto" w:fill="FFFFFF"/>
        </w:rPr>
        <w:t xml:space="preserve"> programs rather than used as stand-alone strategies. </w:t>
      </w:r>
      <w:r w:rsidR="00446034">
        <w:rPr>
          <w:shd w:val="clear" w:color="auto" w:fill="FFFFFF"/>
        </w:rPr>
        <w:t>C</w:t>
      </w:r>
      <w:r w:rsidR="00551A4F">
        <w:rPr>
          <w:shd w:val="clear" w:color="auto" w:fill="FFFFFF"/>
        </w:rPr>
        <w:t xml:space="preserve">are must be taken </w:t>
      </w:r>
      <w:r w:rsidR="00446034">
        <w:rPr>
          <w:shd w:val="clear" w:color="auto" w:fill="FFFFFF"/>
        </w:rPr>
        <w:t xml:space="preserve">if using chemicals in conjunction with biocontrol agents as </w:t>
      </w:r>
      <w:r w:rsidR="003453F6">
        <w:rPr>
          <w:shd w:val="clear" w:color="auto" w:fill="FFFFFF"/>
        </w:rPr>
        <w:t xml:space="preserve">beneficial insects </w:t>
      </w:r>
      <w:r w:rsidR="00551A4F">
        <w:rPr>
          <w:lang w:eastAsia="en-US"/>
        </w:rPr>
        <w:t xml:space="preserve">can be vulnerable to chemicals. </w:t>
      </w:r>
      <w:r w:rsidR="00551A4F">
        <w:rPr>
          <w:shd w:val="clear" w:color="auto" w:fill="FFFFFF"/>
        </w:rPr>
        <w:t>While biocontrol agents have been successfully developed for horticulture and crop production</w:t>
      </w:r>
      <w:r w:rsidR="00551A4F">
        <w:rPr>
          <w:lang w:eastAsia="en-US"/>
        </w:rPr>
        <w:t xml:space="preserve"> there are few commercially available options for livestock-specific vectors</w:t>
      </w:r>
      <w:r w:rsidR="00446034">
        <w:rPr>
          <w:lang w:eastAsia="en-US"/>
        </w:rPr>
        <w:t xml:space="preserve">. </w:t>
      </w:r>
      <w:r w:rsidR="000C0920" w:rsidRPr="00E54C68">
        <w:fldChar w:fldCharType="begin"/>
      </w:r>
      <w:r w:rsidR="000C0920" w:rsidRPr="00E54C68">
        <w:rPr>
          <w:lang w:eastAsia="en-US"/>
        </w:rPr>
        <w:instrText xml:space="preserve"> REF _Ref160995830 \h </w:instrText>
      </w:r>
      <w:r w:rsidR="00252CB9" w:rsidRPr="00E54C68">
        <w:instrText xml:space="preserve"> \* MERGEFORMAT </w:instrText>
      </w:r>
      <w:r w:rsidR="000C0920" w:rsidRPr="00E54C68">
        <w:fldChar w:fldCharType="separate"/>
      </w:r>
      <w:r w:rsidR="00DA0DC6">
        <w:t xml:space="preserve">Table </w:t>
      </w:r>
      <w:r w:rsidR="00DA0DC6">
        <w:rPr>
          <w:noProof/>
        </w:rPr>
        <w:t>17</w:t>
      </w:r>
      <w:r w:rsidR="000C0920" w:rsidRPr="00E54C68">
        <w:fldChar w:fldCharType="end"/>
      </w:r>
      <w:r w:rsidR="000C7383">
        <w:t xml:space="preserve"> </w:t>
      </w:r>
      <w:r w:rsidR="00542153">
        <w:t xml:space="preserve">summarises </w:t>
      </w:r>
      <w:r w:rsidR="00446034">
        <w:t xml:space="preserve">the </w:t>
      </w:r>
      <w:r w:rsidR="00542153">
        <w:t>biological control measures suitable for the main vector types implicated in LSD transmission.</w:t>
      </w:r>
    </w:p>
    <w:p w14:paraId="6924DABA" w14:textId="51CFB75F" w:rsidR="00542153" w:rsidRDefault="00446034" w:rsidP="00446034">
      <w:pPr>
        <w:pStyle w:val="Caption"/>
      </w:pPr>
      <w:bookmarkStart w:id="135" w:name="_Ref160995830"/>
      <w:bookmarkStart w:id="136" w:name="_Toc195772715"/>
      <w:r>
        <w:t xml:space="preserve">Table </w:t>
      </w:r>
      <w:r>
        <w:fldChar w:fldCharType="begin"/>
      </w:r>
      <w:r>
        <w:instrText>SEQ Table \* ARABIC</w:instrText>
      </w:r>
      <w:r>
        <w:fldChar w:fldCharType="separate"/>
      </w:r>
      <w:r w:rsidR="003320E2">
        <w:rPr>
          <w:noProof/>
        </w:rPr>
        <w:t>17</w:t>
      </w:r>
      <w:r>
        <w:fldChar w:fldCharType="end"/>
      </w:r>
      <w:bookmarkEnd w:id="135"/>
      <w:r>
        <w:t xml:space="preserve">. </w:t>
      </w:r>
      <w:r w:rsidR="00542153">
        <w:t>A summary of biological control measures suitable for flies, mosquitoes, midges and ticks.</w:t>
      </w:r>
      <w:bookmarkEnd w:id="136"/>
    </w:p>
    <w:tbl>
      <w:tblPr>
        <w:tblStyle w:val="TableGrid"/>
        <w:tblW w:w="9923"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147"/>
        <w:gridCol w:w="1822"/>
        <w:gridCol w:w="1701"/>
        <w:gridCol w:w="851"/>
        <w:gridCol w:w="850"/>
        <w:gridCol w:w="851"/>
        <w:gridCol w:w="850"/>
        <w:gridCol w:w="851"/>
      </w:tblGrid>
      <w:tr w:rsidR="000C0920" w:rsidRPr="00251C2E" w14:paraId="3F9E9952" w14:textId="77777777" w:rsidTr="00B762EA">
        <w:trPr>
          <w:cantSplit/>
          <w:trHeight w:val="1343"/>
          <w:tblHeader/>
        </w:trPr>
        <w:tc>
          <w:tcPr>
            <w:tcW w:w="2147" w:type="dxa"/>
          </w:tcPr>
          <w:p w14:paraId="1C505977" w14:textId="736820EE" w:rsidR="000C0920" w:rsidRPr="00251C2E" w:rsidRDefault="000C0920" w:rsidP="00615C13">
            <w:pPr>
              <w:rPr>
                <w:b/>
                <w:bCs/>
                <w:sz w:val="20"/>
                <w:szCs w:val="20"/>
              </w:rPr>
            </w:pPr>
            <w:bookmarkStart w:id="137" w:name="Table_17"/>
            <w:bookmarkEnd w:id="137"/>
            <w:r>
              <w:rPr>
                <w:b/>
                <w:bCs/>
                <w:sz w:val="20"/>
                <w:szCs w:val="20"/>
              </w:rPr>
              <w:t xml:space="preserve">Biological </w:t>
            </w:r>
            <w:r w:rsidRPr="00251C2E">
              <w:rPr>
                <w:b/>
                <w:bCs/>
                <w:sz w:val="20"/>
                <w:szCs w:val="20"/>
              </w:rPr>
              <w:t>control method</w:t>
            </w:r>
          </w:p>
        </w:tc>
        <w:tc>
          <w:tcPr>
            <w:tcW w:w="1822" w:type="dxa"/>
          </w:tcPr>
          <w:p w14:paraId="5184E2A7" w14:textId="77777777" w:rsidR="000C0920" w:rsidRPr="00251C2E" w:rsidRDefault="000C0920" w:rsidP="00615C13">
            <w:pPr>
              <w:rPr>
                <w:b/>
                <w:bCs/>
                <w:sz w:val="20"/>
                <w:szCs w:val="20"/>
              </w:rPr>
            </w:pPr>
            <w:r w:rsidRPr="00251C2E">
              <w:rPr>
                <w:b/>
                <w:bCs/>
                <w:sz w:val="20"/>
                <w:szCs w:val="20"/>
              </w:rPr>
              <w:t>Action</w:t>
            </w:r>
          </w:p>
        </w:tc>
        <w:tc>
          <w:tcPr>
            <w:tcW w:w="1701" w:type="dxa"/>
          </w:tcPr>
          <w:p w14:paraId="71F7F1E3" w14:textId="77777777" w:rsidR="000C0920" w:rsidRPr="00251C2E" w:rsidRDefault="000C0920" w:rsidP="00615C13">
            <w:pPr>
              <w:rPr>
                <w:b/>
                <w:bCs/>
                <w:sz w:val="20"/>
                <w:szCs w:val="20"/>
              </w:rPr>
            </w:pPr>
            <w:r w:rsidRPr="00251C2E">
              <w:rPr>
                <w:b/>
                <w:bCs/>
                <w:sz w:val="20"/>
                <w:szCs w:val="20"/>
              </w:rPr>
              <w:t>Life stage</w:t>
            </w:r>
            <w:r>
              <w:rPr>
                <w:b/>
                <w:bCs/>
                <w:sz w:val="20"/>
                <w:szCs w:val="20"/>
              </w:rPr>
              <w:t xml:space="preserve"> targeted</w:t>
            </w:r>
          </w:p>
        </w:tc>
        <w:tc>
          <w:tcPr>
            <w:tcW w:w="851" w:type="dxa"/>
            <w:textDirection w:val="btLr"/>
          </w:tcPr>
          <w:p w14:paraId="50078DC5" w14:textId="1BF61C0F" w:rsidR="000C0920" w:rsidRPr="00251C2E" w:rsidRDefault="000C0920" w:rsidP="000C0920">
            <w:pPr>
              <w:ind w:left="113" w:right="113"/>
              <w:rPr>
                <w:b/>
                <w:bCs/>
                <w:sz w:val="20"/>
                <w:szCs w:val="20"/>
              </w:rPr>
            </w:pPr>
            <w:r>
              <w:rPr>
                <w:b/>
                <w:bCs/>
                <w:sz w:val="20"/>
                <w:szCs w:val="20"/>
              </w:rPr>
              <w:t>Muscids</w:t>
            </w:r>
          </w:p>
        </w:tc>
        <w:tc>
          <w:tcPr>
            <w:tcW w:w="850" w:type="dxa"/>
            <w:textDirection w:val="btLr"/>
          </w:tcPr>
          <w:p w14:paraId="537236A2" w14:textId="39E4BF01" w:rsidR="000C0920" w:rsidRPr="00251C2E" w:rsidRDefault="000C0920" w:rsidP="000C0920">
            <w:pPr>
              <w:ind w:left="113" w:right="113"/>
              <w:rPr>
                <w:b/>
                <w:bCs/>
                <w:sz w:val="20"/>
                <w:szCs w:val="20"/>
              </w:rPr>
            </w:pPr>
            <w:r>
              <w:rPr>
                <w:b/>
                <w:bCs/>
                <w:sz w:val="20"/>
                <w:szCs w:val="20"/>
              </w:rPr>
              <w:t>Tabanids</w:t>
            </w:r>
          </w:p>
        </w:tc>
        <w:tc>
          <w:tcPr>
            <w:tcW w:w="851" w:type="dxa"/>
            <w:textDirection w:val="btLr"/>
          </w:tcPr>
          <w:p w14:paraId="4CD6A598" w14:textId="4C6B824A" w:rsidR="000C0920" w:rsidRPr="00251C2E" w:rsidRDefault="000C0920" w:rsidP="000C0920">
            <w:pPr>
              <w:ind w:left="113" w:right="113"/>
              <w:rPr>
                <w:b/>
                <w:bCs/>
                <w:sz w:val="20"/>
                <w:szCs w:val="20"/>
              </w:rPr>
            </w:pPr>
            <w:r w:rsidRPr="00251C2E">
              <w:rPr>
                <w:b/>
                <w:bCs/>
                <w:sz w:val="20"/>
                <w:szCs w:val="20"/>
              </w:rPr>
              <w:t>Mosquitoes</w:t>
            </w:r>
          </w:p>
        </w:tc>
        <w:tc>
          <w:tcPr>
            <w:tcW w:w="850" w:type="dxa"/>
            <w:textDirection w:val="btLr"/>
          </w:tcPr>
          <w:p w14:paraId="619B88B1" w14:textId="77777777" w:rsidR="000C0920" w:rsidRPr="00251C2E" w:rsidRDefault="000C0920" w:rsidP="000C0920">
            <w:pPr>
              <w:ind w:left="113" w:right="113"/>
              <w:rPr>
                <w:b/>
                <w:bCs/>
                <w:sz w:val="20"/>
                <w:szCs w:val="20"/>
              </w:rPr>
            </w:pPr>
            <w:r w:rsidRPr="00251C2E">
              <w:rPr>
                <w:b/>
                <w:bCs/>
                <w:sz w:val="20"/>
                <w:szCs w:val="20"/>
              </w:rPr>
              <w:t>Midges</w:t>
            </w:r>
          </w:p>
        </w:tc>
        <w:tc>
          <w:tcPr>
            <w:tcW w:w="851" w:type="dxa"/>
            <w:textDirection w:val="btLr"/>
          </w:tcPr>
          <w:p w14:paraId="26D7CB4A" w14:textId="77777777" w:rsidR="000C0920" w:rsidRPr="00251C2E" w:rsidRDefault="000C0920" w:rsidP="000C0920">
            <w:pPr>
              <w:ind w:left="113" w:right="113"/>
              <w:rPr>
                <w:b/>
                <w:bCs/>
                <w:sz w:val="20"/>
                <w:szCs w:val="20"/>
              </w:rPr>
            </w:pPr>
            <w:r w:rsidRPr="00251C2E">
              <w:rPr>
                <w:b/>
                <w:bCs/>
                <w:sz w:val="20"/>
                <w:szCs w:val="20"/>
              </w:rPr>
              <w:t>Ticks</w:t>
            </w:r>
          </w:p>
        </w:tc>
      </w:tr>
      <w:tr w:rsidR="000C0920" w:rsidRPr="003C6A5E" w14:paraId="5EEBFA38" w14:textId="77777777" w:rsidTr="00B762EA">
        <w:tc>
          <w:tcPr>
            <w:tcW w:w="2147" w:type="dxa"/>
          </w:tcPr>
          <w:p w14:paraId="426CA48C" w14:textId="3095EEAD" w:rsidR="000C0920" w:rsidRPr="00FA4D29" w:rsidRDefault="000C0920" w:rsidP="00615C13">
            <w:pPr>
              <w:rPr>
                <w:sz w:val="20"/>
                <w:szCs w:val="20"/>
              </w:rPr>
            </w:pPr>
            <w:r>
              <w:rPr>
                <w:sz w:val="20"/>
                <w:szCs w:val="20"/>
              </w:rPr>
              <w:t>Parasitoids e.g., parasitic wasps</w:t>
            </w:r>
          </w:p>
        </w:tc>
        <w:tc>
          <w:tcPr>
            <w:tcW w:w="1822" w:type="dxa"/>
          </w:tcPr>
          <w:p w14:paraId="5CF16CD1" w14:textId="1361C25F" w:rsidR="000C0920" w:rsidRPr="00FA4D29" w:rsidRDefault="000C0920" w:rsidP="00615C13">
            <w:pPr>
              <w:pStyle w:val="ListNumber"/>
              <w:numPr>
                <w:ilvl w:val="0"/>
                <w:numId w:val="0"/>
              </w:numPr>
              <w:rPr>
                <w:sz w:val="20"/>
                <w:szCs w:val="20"/>
              </w:rPr>
            </w:pPr>
            <w:r w:rsidRPr="00FA4D29">
              <w:rPr>
                <w:sz w:val="20"/>
                <w:szCs w:val="20"/>
              </w:rPr>
              <w:t>Reduce vector population</w:t>
            </w:r>
          </w:p>
        </w:tc>
        <w:tc>
          <w:tcPr>
            <w:tcW w:w="1701" w:type="dxa"/>
          </w:tcPr>
          <w:p w14:paraId="34E88596" w14:textId="7D368790" w:rsidR="000C0920" w:rsidRPr="00446034" w:rsidRDefault="000C0920" w:rsidP="00615C13">
            <w:pPr>
              <w:rPr>
                <w:sz w:val="20"/>
                <w:szCs w:val="20"/>
              </w:rPr>
            </w:pPr>
            <w:r w:rsidRPr="00446034">
              <w:rPr>
                <w:sz w:val="20"/>
                <w:szCs w:val="20"/>
              </w:rPr>
              <w:t>Immatures*, Adults</w:t>
            </w:r>
          </w:p>
        </w:tc>
        <w:tc>
          <w:tcPr>
            <w:tcW w:w="851" w:type="dxa"/>
            <w:vAlign w:val="center"/>
          </w:tcPr>
          <w:p w14:paraId="5759A867" w14:textId="77777777" w:rsidR="000C0920" w:rsidRPr="000C0920" w:rsidRDefault="000C0920" w:rsidP="00615C13">
            <w:pPr>
              <w:jc w:val="center"/>
              <w:rPr>
                <w:sz w:val="28"/>
                <w:szCs w:val="28"/>
              </w:rPr>
            </w:pPr>
            <w:r w:rsidRPr="000C0920">
              <w:rPr>
                <w:rFonts w:ascii="Wingdings 2" w:hAnsi="Wingdings 2"/>
                <w:sz w:val="28"/>
                <w:szCs w:val="28"/>
              </w:rPr>
              <w:t>P</w:t>
            </w:r>
          </w:p>
        </w:tc>
        <w:tc>
          <w:tcPr>
            <w:tcW w:w="850" w:type="dxa"/>
            <w:vAlign w:val="center"/>
          </w:tcPr>
          <w:p w14:paraId="1EC571BF" w14:textId="5F369E7A" w:rsidR="000C0920" w:rsidRPr="003C6A5E" w:rsidRDefault="000C0920" w:rsidP="000C0920">
            <w:pPr>
              <w:jc w:val="center"/>
              <w:rPr>
                <w:rFonts w:ascii="Wingdings 2" w:hAnsi="Wingdings 2"/>
                <w:sz w:val="28"/>
                <w:szCs w:val="28"/>
              </w:rPr>
            </w:pPr>
            <w:r w:rsidRPr="000C0920">
              <w:rPr>
                <w:rFonts w:ascii="Wingdings 2" w:hAnsi="Wingdings 2"/>
                <w:sz w:val="28"/>
                <w:szCs w:val="28"/>
              </w:rPr>
              <w:t>O</w:t>
            </w:r>
          </w:p>
        </w:tc>
        <w:tc>
          <w:tcPr>
            <w:tcW w:w="851" w:type="dxa"/>
            <w:vAlign w:val="center"/>
          </w:tcPr>
          <w:p w14:paraId="259E5A40" w14:textId="5FA6D850" w:rsidR="000C0920" w:rsidRPr="003C6A5E" w:rsidRDefault="000C0920" w:rsidP="00615C13">
            <w:pPr>
              <w:jc w:val="center"/>
              <w:rPr>
                <w:sz w:val="28"/>
                <w:szCs w:val="28"/>
              </w:rPr>
            </w:pPr>
            <w:r w:rsidRPr="003C6A5E">
              <w:rPr>
                <w:rFonts w:ascii="Wingdings 2" w:hAnsi="Wingdings 2"/>
                <w:sz w:val="28"/>
                <w:szCs w:val="28"/>
              </w:rPr>
              <w:t>O</w:t>
            </w:r>
          </w:p>
        </w:tc>
        <w:tc>
          <w:tcPr>
            <w:tcW w:w="850" w:type="dxa"/>
            <w:vAlign w:val="center"/>
          </w:tcPr>
          <w:p w14:paraId="46F91321" w14:textId="2C1AAC82" w:rsidR="000C0920" w:rsidRPr="003C6A5E" w:rsidRDefault="000C0920" w:rsidP="00615C13">
            <w:pPr>
              <w:jc w:val="center"/>
              <w:rPr>
                <w:sz w:val="28"/>
                <w:szCs w:val="28"/>
              </w:rPr>
            </w:pPr>
            <w:r w:rsidRPr="003C6A5E">
              <w:rPr>
                <w:rFonts w:ascii="Wingdings 2" w:hAnsi="Wingdings 2"/>
                <w:sz w:val="28"/>
                <w:szCs w:val="28"/>
              </w:rPr>
              <w:t>O</w:t>
            </w:r>
          </w:p>
        </w:tc>
        <w:tc>
          <w:tcPr>
            <w:tcW w:w="851" w:type="dxa"/>
            <w:vAlign w:val="center"/>
          </w:tcPr>
          <w:p w14:paraId="5C5FB693" w14:textId="77777777" w:rsidR="000C0920" w:rsidRPr="003C6A5E" w:rsidRDefault="000C0920" w:rsidP="00615C13">
            <w:pPr>
              <w:jc w:val="center"/>
              <w:rPr>
                <w:sz w:val="28"/>
                <w:szCs w:val="28"/>
              </w:rPr>
            </w:pPr>
            <w:r w:rsidRPr="003C6A5E">
              <w:rPr>
                <w:rFonts w:ascii="Wingdings 2" w:hAnsi="Wingdings 2"/>
                <w:sz w:val="28"/>
                <w:szCs w:val="28"/>
              </w:rPr>
              <w:t>O</w:t>
            </w:r>
          </w:p>
        </w:tc>
      </w:tr>
      <w:tr w:rsidR="000C0920" w:rsidRPr="003C6A5E" w14:paraId="1E10760A" w14:textId="77777777" w:rsidTr="00B762EA">
        <w:tc>
          <w:tcPr>
            <w:tcW w:w="2147" w:type="dxa"/>
          </w:tcPr>
          <w:p w14:paraId="1DEB27DD" w14:textId="50457E1F" w:rsidR="000C0920" w:rsidRPr="00FA4D29" w:rsidRDefault="000C0920" w:rsidP="00615C13">
            <w:pPr>
              <w:rPr>
                <w:sz w:val="20"/>
                <w:szCs w:val="20"/>
              </w:rPr>
            </w:pPr>
            <w:r>
              <w:rPr>
                <w:sz w:val="20"/>
                <w:szCs w:val="20"/>
              </w:rPr>
              <w:t>Entomopathogenic organisms e.g. fungi, bacteria, nematodes</w:t>
            </w:r>
          </w:p>
        </w:tc>
        <w:tc>
          <w:tcPr>
            <w:tcW w:w="1822" w:type="dxa"/>
          </w:tcPr>
          <w:p w14:paraId="616503E1" w14:textId="0E8EA81A" w:rsidR="000C0920" w:rsidRPr="00FA4D29" w:rsidRDefault="000C0920" w:rsidP="00615C13">
            <w:pPr>
              <w:pStyle w:val="ListNumber"/>
              <w:numPr>
                <w:ilvl w:val="0"/>
                <w:numId w:val="0"/>
              </w:numPr>
              <w:rPr>
                <w:sz w:val="20"/>
                <w:szCs w:val="20"/>
              </w:rPr>
            </w:pPr>
            <w:r w:rsidRPr="00FA4D29">
              <w:rPr>
                <w:sz w:val="20"/>
                <w:szCs w:val="20"/>
              </w:rPr>
              <w:t>Reduce vector population</w:t>
            </w:r>
          </w:p>
        </w:tc>
        <w:tc>
          <w:tcPr>
            <w:tcW w:w="1701" w:type="dxa"/>
          </w:tcPr>
          <w:p w14:paraId="7B52AA39" w14:textId="502B64B1" w:rsidR="000C0920" w:rsidRPr="00446034" w:rsidRDefault="000C0920" w:rsidP="00615C13">
            <w:pPr>
              <w:rPr>
                <w:sz w:val="20"/>
                <w:szCs w:val="20"/>
              </w:rPr>
            </w:pPr>
            <w:r w:rsidRPr="00446034">
              <w:rPr>
                <w:sz w:val="20"/>
                <w:szCs w:val="20"/>
              </w:rPr>
              <w:t>Immatures</w:t>
            </w:r>
          </w:p>
        </w:tc>
        <w:tc>
          <w:tcPr>
            <w:tcW w:w="851" w:type="dxa"/>
            <w:vAlign w:val="center"/>
          </w:tcPr>
          <w:p w14:paraId="2D594498" w14:textId="77777777" w:rsidR="000C0920" w:rsidRPr="000C0920" w:rsidRDefault="000C0920" w:rsidP="00615C13">
            <w:pPr>
              <w:jc w:val="center"/>
              <w:rPr>
                <w:sz w:val="28"/>
                <w:szCs w:val="28"/>
              </w:rPr>
            </w:pPr>
            <w:r w:rsidRPr="000C0920">
              <w:rPr>
                <w:rFonts w:ascii="Wingdings 2" w:hAnsi="Wingdings 2"/>
                <w:sz w:val="28"/>
                <w:szCs w:val="28"/>
              </w:rPr>
              <w:t>P</w:t>
            </w:r>
          </w:p>
        </w:tc>
        <w:tc>
          <w:tcPr>
            <w:tcW w:w="850" w:type="dxa"/>
            <w:vAlign w:val="center"/>
          </w:tcPr>
          <w:p w14:paraId="593F6267" w14:textId="458A2191" w:rsidR="000C0920" w:rsidRPr="003C6A5E" w:rsidRDefault="000C0920" w:rsidP="000C0920">
            <w:pPr>
              <w:jc w:val="center"/>
              <w:rPr>
                <w:rFonts w:ascii="Wingdings 2" w:hAnsi="Wingdings 2"/>
                <w:sz w:val="28"/>
                <w:szCs w:val="28"/>
              </w:rPr>
            </w:pPr>
            <w:r w:rsidRPr="000C0920">
              <w:rPr>
                <w:rFonts w:ascii="Wingdings 2" w:hAnsi="Wingdings 2"/>
                <w:sz w:val="28"/>
                <w:szCs w:val="28"/>
              </w:rPr>
              <w:t>O</w:t>
            </w:r>
          </w:p>
        </w:tc>
        <w:tc>
          <w:tcPr>
            <w:tcW w:w="851" w:type="dxa"/>
            <w:vAlign w:val="center"/>
          </w:tcPr>
          <w:p w14:paraId="54A946AC" w14:textId="17A96975" w:rsidR="000C0920" w:rsidRPr="003C6A5E" w:rsidRDefault="000C0920" w:rsidP="00615C13">
            <w:pPr>
              <w:jc w:val="center"/>
              <w:rPr>
                <w:sz w:val="28"/>
                <w:szCs w:val="28"/>
              </w:rPr>
            </w:pPr>
            <w:r w:rsidRPr="003C6A5E">
              <w:rPr>
                <w:rFonts w:ascii="Wingdings 2" w:hAnsi="Wingdings 2"/>
                <w:sz w:val="28"/>
                <w:szCs w:val="28"/>
              </w:rPr>
              <w:t>P</w:t>
            </w:r>
          </w:p>
        </w:tc>
        <w:tc>
          <w:tcPr>
            <w:tcW w:w="850" w:type="dxa"/>
            <w:vAlign w:val="center"/>
          </w:tcPr>
          <w:p w14:paraId="7D090AF3" w14:textId="653FEE8A" w:rsidR="000C0920" w:rsidRPr="003C6A5E" w:rsidRDefault="000C0920" w:rsidP="00615C13">
            <w:pPr>
              <w:jc w:val="center"/>
              <w:rPr>
                <w:sz w:val="28"/>
                <w:szCs w:val="28"/>
              </w:rPr>
            </w:pPr>
            <w:r w:rsidRPr="003C6A5E">
              <w:rPr>
                <w:rFonts w:ascii="Wingdings 2" w:hAnsi="Wingdings 2"/>
                <w:sz w:val="28"/>
                <w:szCs w:val="28"/>
              </w:rPr>
              <w:t>O</w:t>
            </w:r>
          </w:p>
        </w:tc>
        <w:tc>
          <w:tcPr>
            <w:tcW w:w="851" w:type="dxa"/>
            <w:vAlign w:val="center"/>
          </w:tcPr>
          <w:p w14:paraId="5EF5FDA4" w14:textId="236BDB91" w:rsidR="000C0920" w:rsidRPr="003C6A5E" w:rsidRDefault="000C0920" w:rsidP="00615C13">
            <w:pPr>
              <w:jc w:val="center"/>
              <w:rPr>
                <w:sz w:val="28"/>
                <w:szCs w:val="28"/>
              </w:rPr>
            </w:pPr>
            <w:r w:rsidRPr="003C6A5E">
              <w:rPr>
                <w:rFonts w:ascii="Wingdings 2" w:hAnsi="Wingdings 2"/>
                <w:sz w:val="28"/>
                <w:szCs w:val="28"/>
              </w:rPr>
              <w:t>P</w:t>
            </w:r>
          </w:p>
        </w:tc>
      </w:tr>
      <w:tr w:rsidR="000C0920" w:rsidRPr="003C6A5E" w14:paraId="10F77763" w14:textId="77777777" w:rsidTr="00B762EA">
        <w:tc>
          <w:tcPr>
            <w:tcW w:w="2147" w:type="dxa"/>
          </w:tcPr>
          <w:p w14:paraId="788D21F7" w14:textId="4439FD48" w:rsidR="000C0920" w:rsidRPr="00FA4D29" w:rsidRDefault="000C0920" w:rsidP="00615C13">
            <w:pPr>
              <w:rPr>
                <w:sz w:val="20"/>
                <w:szCs w:val="20"/>
              </w:rPr>
            </w:pPr>
            <w:r>
              <w:rPr>
                <w:sz w:val="20"/>
                <w:szCs w:val="20"/>
              </w:rPr>
              <w:t>Natural predators e.g. mites</w:t>
            </w:r>
          </w:p>
        </w:tc>
        <w:tc>
          <w:tcPr>
            <w:tcW w:w="1822" w:type="dxa"/>
          </w:tcPr>
          <w:p w14:paraId="595CF3BF" w14:textId="095235D1" w:rsidR="000C0920" w:rsidRPr="00FA4D29" w:rsidRDefault="000C0920" w:rsidP="00615C13">
            <w:pPr>
              <w:pStyle w:val="ListNumber"/>
              <w:numPr>
                <w:ilvl w:val="0"/>
                <w:numId w:val="0"/>
              </w:numPr>
              <w:rPr>
                <w:sz w:val="20"/>
                <w:szCs w:val="20"/>
              </w:rPr>
            </w:pPr>
            <w:r>
              <w:rPr>
                <w:sz w:val="20"/>
                <w:szCs w:val="20"/>
              </w:rPr>
              <w:t>Reduce vector population</w:t>
            </w:r>
          </w:p>
        </w:tc>
        <w:tc>
          <w:tcPr>
            <w:tcW w:w="1701" w:type="dxa"/>
          </w:tcPr>
          <w:p w14:paraId="5DFFB955" w14:textId="6DE3E1CA" w:rsidR="000C0920" w:rsidRPr="00446034" w:rsidRDefault="000C0920" w:rsidP="00615C13">
            <w:pPr>
              <w:rPr>
                <w:sz w:val="20"/>
                <w:szCs w:val="20"/>
              </w:rPr>
            </w:pPr>
            <w:r w:rsidRPr="00446034">
              <w:rPr>
                <w:sz w:val="20"/>
                <w:szCs w:val="20"/>
              </w:rPr>
              <w:t>Immatures, Adults</w:t>
            </w:r>
          </w:p>
        </w:tc>
        <w:tc>
          <w:tcPr>
            <w:tcW w:w="851" w:type="dxa"/>
            <w:vAlign w:val="center"/>
          </w:tcPr>
          <w:p w14:paraId="3675CEA4" w14:textId="77777777" w:rsidR="000C0920" w:rsidRPr="000C0920" w:rsidRDefault="000C0920" w:rsidP="00615C13">
            <w:pPr>
              <w:jc w:val="center"/>
              <w:rPr>
                <w:sz w:val="28"/>
                <w:szCs w:val="28"/>
              </w:rPr>
            </w:pPr>
            <w:r w:rsidRPr="000C0920">
              <w:rPr>
                <w:rFonts w:ascii="Wingdings 2" w:hAnsi="Wingdings 2"/>
                <w:sz w:val="28"/>
                <w:szCs w:val="28"/>
              </w:rPr>
              <w:t>P</w:t>
            </w:r>
          </w:p>
        </w:tc>
        <w:tc>
          <w:tcPr>
            <w:tcW w:w="850" w:type="dxa"/>
            <w:vAlign w:val="center"/>
          </w:tcPr>
          <w:p w14:paraId="24AFDCDF" w14:textId="31EB097C" w:rsidR="000C0920" w:rsidRPr="003C6A5E" w:rsidRDefault="000C0920" w:rsidP="000C0920">
            <w:pPr>
              <w:jc w:val="center"/>
              <w:rPr>
                <w:rFonts w:ascii="Wingdings 2" w:hAnsi="Wingdings 2"/>
                <w:sz w:val="28"/>
                <w:szCs w:val="28"/>
              </w:rPr>
            </w:pPr>
            <w:r w:rsidRPr="000C0920">
              <w:rPr>
                <w:rFonts w:ascii="Wingdings 2" w:hAnsi="Wingdings 2"/>
                <w:sz w:val="28"/>
                <w:szCs w:val="28"/>
              </w:rPr>
              <w:t>P</w:t>
            </w:r>
          </w:p>
        </w:tc>
        <w:tc>
          <w:tcPr>
            <w:tcW w:w="851" w:type="dxa"/>
            <w:vAlign w:val="center"/>
          </w:tcPr>
          <w:p w14:paraId="60853E78" w14:textId="6FAEEC65" w:rsidR="000C0920" w:rsidRPr="003C6A5E" w:rsidRDefault="000C0920" w:rsidP="00615C13">
            <w:pPr>
              <w:jc w:val="center"/>
              <w:rPr>
                <w:sz w:val="28"/>
                <w:szCs w:val="28"/>
              </w:rPr>
            </w:pPr>
            <w:r w:rsidRPr="003C6A5E">
              <w:rPr>
                <w:rFonts w:ascii="Wingdings 2" w:hAnsi="Wingdings 2"/>
                <w:sz w:val="28"/>
                <w:szCs w:val="28"/>
              </w:rPr>
              <w:t>P</w:t>
            </w:r>
          </w:p>
        </w:tc>
        <w:tc>
          <w:tcPr>
            <w:tcW w:w="850" w:type="dxa"/>
            <w:vAlign w:val="center"/>
          </w:tcPr>
          <w:p w14:paraId="72BA7A13" w14:textId="11FCC545" w:rsidR="000C0920" w:rsidRPr="00446034" w:rsidRDefault="000C0920" w:rsidP="00615C13">
            <w:pPr>
              <w:jc w:val="center"/>
              <w:rPr>
                <w:sz w:val="20"/>
                <w:szCs w:val="20"/>
              </w:rPr>
            </w:pPr>
            <w:r w:rsidRPr="00446034">
              <w:rPr>
                <w:sz w:val="20"/>
                <w:szCs w:val="20"/>
              </w:rPr>
              <w:t>UKN</w:t>
            </w:r>
          </w:p>
        </w:tc>
        <w:tc>
          <w:tcPr>
            <w:tcW w:w="851" w:type="dxa"/>
            <w:vAlign w:val="center"/>
          </w:tcPr>
          <w:p w14:paraId="76EA2E19" w14:textId="27C44004" w:rsidR="000C0920" w:rsidRPr="003C6A5E" w:rsidRDefault="000C0920" w:rsidP="00615C13">
            <w:pPr>
              <w:jc w:val="center"/>
              <w:rPr>
                <w:sz w:val="28"/>
                <w:szCs w:val="28"/>
              </w:rPr>
            </w:pPr>
            <w:r w:rsidRPr="003C6A5E">
              <w:rPr>
                <w:rFonts w:ascii="Wingdings 2" w:hAnsi="Wingdings 2"/>
                <w:sz w:val="28"/>
                <w:szCs w:val="28"/>
              </w:rPr>
              <w:t>O</w:t>
            </w:r>
          </w:p>
        </w:tc>
      </w:tr>
      <w:tr w:rsidR="000C0920" w:rsidRPr="003C6A5E" w14:paraId="6D5BB18D" w14:textId="77777777" w:rsidTr="00B762EA">
        <w:tc>
          <w:tcPr>
            <w:tcW w:w="2147" w:type="dxa"/>
          </w:tcPr>
          <w:p w14:paraId="00ABBFA6" w14:textId="0086A35B" w:rsidR="000C0920" w:rsidRPr="00FA4D29" w:rsidRDefault="000C0920" w:rsidP="00615C13">
            <w:pPr>
              <w:rPr>
                <w:sz w:val="20"/>
                <w:szCs w:val="20"/>
              </w:rPr>
            </w:pPr>
            <w:r>
              <w:rPr>
                <w:sz w:val="20"/>
                <w:szCs w:val="20"/>
              </w:rPr>
              <w:t>Genetic controls e.g. SIT</w:t>
            </w:r>
          </w:p>
        </w:tc>
        <w:tc>
          <w:tcPr>
            <w:tcW w:w="1822" w:type="dxa"/>
          </w:tcPr>
          <w:p w14:paraId="57E3FD00" w14:textId="03F239A8" w:rsidR="000C0920" w:rsidRPr="00FA4D29" w:rsidRDefault="000C0920" w:rsidP="00615C13">
            <w:pPr>
              <w:pStyle w:val="ListNumber"/>
              <w:numPr>
                <w:ilvl w:val="0"/>
                <w:numId w:val="0"/>
              </w:numPr>
              <w:rPr>
                <w:sz w:val="20"/>
                <w:szCs w:val="20"/>
              </w:rPr>
            </w:pPr>
            <w:r>
              <w:rPr>
                <w:sz w:val="20"/>
                <w:szCs w:val="20"/>
              </w:rPr>
              <w:t>Reduce vector population</w:t>
            </w:r>
          </w:p>
        </w:tc>
        <w:tc>
          <w:tcPr>
            <w:tcW w:w="1701" w:type="dxa"/>
          </w:tcPr>
          <w:p w14:paraId="606DBD98" w14:textId="58D66B07" w:rsidR="000C0920" w:rsidRPr="00446034" w:rsidRDefault="000C0920" w:rsidP="00615C13">
            <w:pPr>
              <w:rPr>
                <w:sz w:val="20"/>
                <w:szCs w:val="20"/>
              </w:rPr>
            </w:pPr>
            <w:r w:rsidRPr="00446034">
              <w:rPr>
                <w:sz w:val="20"/>
                <w:szCs w:val="20"/>
              </w:rPr>
              <w:t>Adults</w:t>
            </w:r>
          </w:p>
        </w:tc>
        <w:tc>
          <w:tcPr>
            <w:tcW w:w="851" w:type="dxa"/>
            <w:vAlign w:val="center"/>
          </w:tcPr>
          <w:p w14:paraId="6D0F584B" w14:textId="56177020" w:rsidR="000C0920" w:rsidRPr="000C0920" w:rsidRDefault="000C0920" w:rsidP="00615C13">
            <w:pPr>
              <w:jc w:val="center"/>
              <w:rPr>
                <w:sz w:val="28"/>
                <w:szCs w:val="28"/>
              </w:rPr>
            </w:pPr>
            <w:r w:rsidRPr="000C0920">
              <w:rPr>
                <w:rFonts w:ascii="Wingdings 2" w:hAnsi="Wingdings 2"/>
                <w:sz w:val="28"/>
                <w:szCs w:val="28"/>
              </w:rPr>
              <w:t>O</w:t>
            </w:r>
          </w:p>
        </w:tc>
        <w:tc>
          <w:tcPr>
            <w:tcW w:w="850" w:type="dxa"/>
            <w:vAlign w:val="center"/>
          </w:tcPr>
          <w:p w14:paraId="1FE774A1" w14:textId="226DB327" w:rsidR="000C0920" w:rsidRPr="003C6A5E" w:rsidRDefault="000C0920" w:rsidP="000C0920">
            <w:pPr>
              <w:jc w:val="center"/>
              <w:rPr>
                <w:rFonts w:ascii="Wingdings 2" w:hAnsi="Wingdings 2"/>
                <w:sz w:val="28"/>
                <w:szCs w:val="28"/>
              </w:rPr>
            </w:pPr>
            <w:r w:rsidRPr="000C0920">
              <w:rPr>
                <w:rFonts w:ascii="Wingdings 2" w:hAnsi="Wingdings 2"/>
                <w:sz w:val="28"/>
                <w:szCs w:val="28"/>
              </w:rPr>
              <w:t>O</w:t>
            </w:r>
          </w:p>
        </w:tc>
        <w:tc>
          <w:tcPr>
            <w:tcW w:w="851" w:type="dxa"/>
            <w:vAlign w:val="center"/>
          </w:tcPr>
          <w:p w14:paraId="00BB1A8E" w14:textId="09B92C5C" w:rsidR="000C0920" w:rsidRPr="003C6A5E" w:rsidRDefault="000C0920" w:rsidP="00615C13">
            <w:pPr>
              <w:jc w:val="center"/>
              <w:rPr>
                <w:sz w:val="28"/>
                <w:szCs w:val="28"/>
              </w:rPr>
            </w:pPr>
            <w:r w:rsidRPr="003C6A5E">
              <w:rPr>
                <w:rFonts w:ascii="Wingdings 2" w:hAnsi="Wingdings 2"/>
                <w:sz w:val="28"/>
                <w:szCs w:val="28"/>
              </w:rPr>
              <w:t>P</w:t>
            </w:r>
          </w:p>
        </w:tc>
        <w:tc>
          <w:tcPr>
            <w:tcW w:w="850" w:type="dxa"/>
            <w:vAlign w:val="center"/>
          </w:tcPr>
          <w:p w14:paraId="24F65CE1" w14:textId="77777777" w:rsidR="000C0920" w:rsidRPr="003C6A5E" w:rsidRDefault="000C0920" w:rsidP="00615C13">
            <w:pPr>
              <w:jc w:val="center"/>
              <w:rPr>
                <w:sz w:val="28"/>
                <w:szCs w:val="28"/>
              </w:rPr>
            </w:pPr>
            <w:r w:rsidRPr="003C6A5E">
              <w:rPr>
                <w:rFonts w:ascii="Wingdings 2" w:hAnsi="Wingdings 2"/>
                <w:sz w:val="28"/>
                <w:szCs w:val="28"/>
              </w:rPr>
              <w:t>O</w:t>
            </w:r>
          </w:p>
        </w:tc>
        <w:tc>
          <w:tcPr>
            <w:tcW w:w="851" w:type="dxa"/>
            <w:vAlign w:val="center"/>
          </w:tcPr>
          <w:p w14:paraId="1A55EC6C" w14:textId="43FBE774" w:rsidR="000C0920" w:rsidRPr="003C6A5E" w:rsidRDefault="000C0920" w:rsidP="00615C13">
            <w:pPr>
              <w:jc w:val="center"/>
              <w:rPr>
                <w:sz w:val="28"/>
                <w:szCs w:val="28"/>
              </w:rPr>
            </w:pPr>
            <w:r w:rsidRPr="003C6A5E">
              <w:rPr>
                <w:rFonts w:ascii="Wingdings 2" w:hAnsi="Wingdings 2"/>
                <w:sz w:val="28"/>
                <w:szCs w:val="28"/>
              </w:rPr>
              <w:t>O</w:t>
            </w:r>
          </w:p>
        </w:tc>
      </w:tr>
      <w:tr w:rsidR="000C0920" w:rsidRPr="003C6A5E" w14:paraId="2F0D8A06" w14:textId="77777777" w:rsidTr="00B762EA">
        <w:tc>
          <w:tcPr>
            <w:tcW w:w="2147" w:type="dxa"/>
          </w:tcPr>
          <w:p w14:paraId="71B76D43" w14:textId="78A922B0" w:rsidR="000C0920" w:rsidRPr="00FA4D29" w:rsidRDefault="000C0920" w:rsidP="00615C13">
            <w:pPr>
              <w:rPr>
                <w:sz w:val="20"/>
                <w:szCs w:val="20"/>
              </w:rPr>
            </w:pPr>
            <w:r>
              <w:rPr>
                <w:sz w:val="20"/>
                <w:szCs w:val="20"/>
              </w:rPr>
              <w:t>Other e.g. dung beetles, vaccination</w:t>
            </w:r>
          </w:p>
        </w:tc>
        <w:tc>
          <w:tcPr>
            <w:tcW w:w="1822" w:type="dxa"/>
          </w:tcPr>
          <w:p w14:paraId="24E78F50" w14:textId="1A833A30" w:rsidR="000C0920" w:rsidRPr="00FA4D29" w:rsidRDefault="000C0920" w:rsidP="00615C13">
            <w:pPr>
              <w:pStyle w:val="ListNumber"/>
              <w:numPr>
                <w:ilvl w:val="0"/>
                <w:numId w:val="0"/>
              </w:numPr>
              <w:rPr>
                <w:sz w:val="20"/>
                <w:szCs w:val="20"/>
              </w:rPr>
            </w:pPr>
            <w:r>
              <w:rPr>
                <w:sz w:val="20"/>
                <w:szCs w:val="20"/>
              </w:rPr>
              <w:t>Reduce habitat (dung beetles), reduce vector-host contact (vaccination)</w:t>
            </w:r>
          </w:p>
        </w:tc>
        <w:tc>
          <w:tcPr>
            <w:tcW w:w="1701" w:type="dxa"/>
          </w:tcPr>
          <w:p w14:paraId="6271C029" w14:textId="4AFA3E58" w:rsidR="000C0920" w:rsidRPr="00446034" w:rsidRDefault="000C0920" w:rsidP="00615C13">
            <w:pPr>
              <w:rPr>
                <w:sz w:val="20"/>
                <w:szCs w:val="20"/>
              </w:rPr>
            </w:pPr>
            <w:r w:rsidRPr="00446034">
              <w:rPr>
                <w:sz w:val="20"/>
                <w:szCs w:val="20"/>
              </w:rPr>
              <w:t>Immatures, adults</w:t>
            </w:r>
          </w:p>
        </w:tc>
        <w:tc>
          <w:tcPr>
            <w:tcW w:w="851" w:type="dxa"/>
            <w:vAlign w:val="center"/>
          </w:tcPr>
          <w:p w14:paraId="40E5C567" w14:textId="77777777" w:rsidR="000C0920" w:rsidRPr="000C0920" w:rsidRDefault="000C0920" w:rsidP="00615C13">
            <w:pPr>
              <w:jc w:val="center"/>
              <w:rPr>
                <w:sz w:val="28"/>
                <w:szCs w:val="28"/>
              </w:rPr>
            </w:pPr>
            <w:r w:rsidRPr="000C0920">
              <w:rPr>
                <w:rFonts w:ascii="Wingdings 2" w:hAnsi="Wingdings 2"/>
                <w:sz w:val="28"/>
                <w:szCs w:val="28"/>
              </w:rPr>
              <w:t>P</w:t>
            </w:r>
          </w:p>
        </w:tc>
        <w:tc>
          <w:tcPr>
            <w:tcW w:w="850" w:type="dxa"/>
            <w:vAlign w:val="center"/>
          </w:tcPr>
          <w:p w14:paraId="6AC0B3B1" w14:textId="657E9E41" w:rsidR="000C0920" w:rsidRPr="003C6A5E" w:rsidRDefault="000C0920" w:rsidP="000C0920">
            <w:pPr>
              <w:jc w:val="center"/>
              <w:rPr>
                <w:rFonts w:ascii="Wingdings 2" w:hAnsi="Wingdings 2"/>
                <w:sz w:val="28"/>
                <w:szCs w:val="28"/>
              </w:rPr>
            </w:pPr>
            <w:r w:rsidRPr="000C0920">
              <w:rPr>
                <w:rFonts w:ascii="Wingdings 2" w:hAnsi="Wingdings 2"/>
                <w:sz w:val="28"/>
                <w:szCs w:val="28"/>
              </w:rPr>
              <w:t>O</w:t>
            </w:r>
          </w:p>
        </w:tc>
        <w:tc>
          <w:tcPr>
            <w:tcW w:w="851" w:type="dxa"/>
            <w:vAlign w:val="center"/>
          </w:tcPr>
          <w:p w14:paraId="49D2D875" w14:textId="0D72089A" w:rsidR="000C0920" w:rsidRPr="003C6A5E" w:rsidRDefault="000C0920" w:rsidP="00615C13">
            <w:pPr>
              <w:jc w:val="center"/>
              <w:rPr>
                <w:sz w:val="28"/>
                <w:szCs w:val="28"/>
              </w:rPr>
            </w:pPr>
            <w:r w:rsidRPr="003C6A5E">
              <w:rPr>
                <w:rFonts w:ascii="Wingdings 2" w:hAnsi="Wingdings 2"/>
                <w:sz w:val="28"/>
                <w:szCs w:val="28"/>
              </w:rPr>
              <w:t>O</w:t>
            </w:r>
          </w:p>
        </w:tc>
        <w:tc>
          <w:tcPr>
            <w:tcW w:w="850" w:type="dxa"/>
            <w:vAlign w:val="center"/>
          </w:tcPr>
          <w:p w14:paraId="38C6EAC1" w14:textId="124A47FD" w:rsidR="000C0920" w:rsidRPr="003C6A5E" w:rsidRDefault="000C0920" w:rsidP="00615C13">
            <w:pPr>
              <w:jc w:val="center"/>
              <w:rPr>
                <w:sz w:val="28"/>
                <w:szCs w:val="28"/>
              </w:rPr>
            </w:pPr>
            <w:r w:rsidRPr="003C6A5E">
              <w:rPr>
                <w:rFonts w:ascii="Wingdings 2" w:hAnsi="Wingdings 2"/>
                <w:sz w:val="28"/>
                <w:szCs w:val="28"/>
              </w:rPr>
              <w:t>O</w:t>
            </w:r>
          </w:p>
        </w:tc>
        <w:tc>
          <w:tcPr>
            <w:tcW w:w="851" w:type="dxa"/>
            <w:vAlign w:val="center"/>
          </w:tcPr>
          <w:p w14:paraId="4228B752" w14:textId="527AF2A4" w:rsidR="000C0920" w:rsidRPr="003C6A5E" w:rsidRDefault="000C0920" w:rsidP="00615C13">
            <w:pPr>
              <w:jc w:val="center"/>
              <w:rPr>
                <w:sz w:val="28"/>
                <w:szCs w:val="28"/>
              </w:rPr>
            </w:pPr>
            <w:r w:rsidRPr="003C6A5E">
              <w:rPr>
                <w:rFonts w:ascii="Wingdings 2" w:hAnsi="Wingdings 2"/>
                <w:sz w:val="28"/>
                <w:szCs w:val="28"/>
              </w:rPr>
              <w:t>P</w:t>
            </w:r>
          </w:p>
        </w:tc>
      </w:tr>
    </w:tbl>
    <w:p w14:paraId="29016137" w14:textId="73C9BE76" w:rsidR="00BC2BAE" w:rsidRDefault="00440BAD" w:rsidP="00446034">
      <w:pPr>
        <w:rPr>
          <w:sz w:val="20"/>
          <w:szCs w:val="20"/>
          <w:lang w:eastAsia="en-US"/>
        </w:rPr>
      </w:pPr>
      <w:r>
        <w:rPr>
          <w:sz w:val="20"/>
          <w:szCs w:val="20"/>
          <w:lang w:eastAsia="en-US"/>
        </w:rPr>
        <w:t xml:space="preserve">Note: </w:t>
      </w:r>
      <w:r w:rsidR="00446034" w:rsidRPr="00446034">
        <w:rPr>
          <w:sz w:val="20"/>
          <w:szCs w:val="20"/>
          <w:lang w:eastAsia="en-US"/>
        </w:rPr>
        <w:t>* Immatures include eggs, larvae, pupae</w:t>
      </w:r>
      <w:r w:rsidR="00F3348E">
        <w:rPr>
          <w:sz w:val="20"/>
          <w:szCs w:val="20"/>
          <w:lang w:eastAsia="en-US"/>
        </w:rPr>
        <w:t>.</w:t>
      </w:r>
    </w:p>
    <w:p w14:paraId="07A7E50B" w14:textId="460D591E" w:rsidR="00446034" w:rsidRPr="00446034" w:rsidRDefault="00446034" w:rsidP="00446034">
      <w:pPr>
        <w:rPr>
          <w:sz w:val="20"/>
          <w:szCs w:val="20"/>
          <w:lang w:eastAsia="en-US"/>
        </w:rPr>
      </w:pPr>
      <w:r>
        <w:rPr>
          <w:sz w:val="20"/>
          <w:szCs w:val="20"/>
          <w:lang w:eastAsia="en-US"/>
        </w:rPr>
        <w:t>UKN, unknown</w:t>
      </w:r>
    </w:p>
    <w:p w14:paraId="376F2A84" w14:textId="0F5DA784" w:rsidR="00446034" w:rsidRDefault="00446034">
      <w:pPr>
        <w:spacing w:after="0" w:line="240" w:lineRule="auto"/>
        <w:rPr>
          <w:lang w:eastAsia="en-US"/>
        </w:rPr>
      </w:pPr>
      <w:r>
        <w:rPr>
          <w:lang w:eastAsia="en-US"/>
        </w:rPr>
        <w:br w:type="page"/>
      </w:r>
    </w:p>
    <w:p w14:paraId="66D9687B" w14:textId="485AA2FB" w:rsidR="00E06012" w:rsidRDefault="00E06012" w:rsidP="00E06012">
      <w:pPr>
        <w:pStyle w:val="Heading3"/>
        <w:rPr>
          <w:lang w:eastAsia="en-US"/>
        </w:rPr>
      </w:pPr>
      <w:bookmarkStart w:id="138" w:name="_Toc195777917"/>
      <w:r w:rsidRPr="3CB9B4FB">
        <w:rPr>
          <w:lang w:eastAsia="en-US"/>
        </w:rPr>
        <w:lastRenderedPageBreak/>
        <w:t>Biological controls for flies</w:t>
      </w:r>
      <w:bookmarkEnd w:id="138"/>
    </w:p>
    <w:p w14:paraId="591032F7" w14:textId="32C38B3E" w:rsidR="00615C13" w:rsidRDefault="00CA4046" w:rsidP="00F27FCE">
      <w:pPr>
        <w:rPr>
          <w:lang w:eastAsia="en-US"/>
        </w:rPr>
      </w:pPr>
      <w:r>
        <w:rPr>
          <w:lang w:eastAsia="en-US"/>
        </w:rPr>
        <w:t xml:space="preserve">Biocontrol agents </w:t>
      </w:r>
      <w:r w:rsidR="00FD6C5B">
        <w:rPr>
          <w:lang w:eastAsia="en-US"/>
        </w:rPr>
        <w:t>for</w:t>
      </w:r>
      <w:r>
        <w:rPr>
          <w:lang w:eastAsia="en-US"/>
        </w:rPr>
        <w:t xml:space="preserve"> managing fly populatio</w:t>
      </w:r>
      <w:r w:rsidR="00FD6C5B">
        <w:rPr>
          <w:lang w:eastAsia="en-US"/>
        </w:rPr>
        <w:t>ns</w:t>
      </w:r>
      <w:r w:rsidR="00C87E68">
        <w:rPr>
          <w:lang w:eastAsia="en-US"/>
        </w:rPr>
        <w:t xml:space="preserve"> </w:t>
      </w:r>
      <w:r w:rsidR="00DB5232">
        <w:rPr>
          <w:lang w:eastAsia="en-US"/>
        </w:rPr>
        <w:t xml:space="preserve">are summarised in </w:t>
      </w:r>
      <w:r w:rsidR="00DB5232" w:rsidRPr="00E03B4C">
        <w:rPr>
          <w:lang w:eastAsia="en-US"/>
        </w:rPr>
        <w:fldChar w:fldCharType="begin"/>
      </w:r>
      <w:r w:rsidR="00DB5232" w:rsidRPr="00E03B4C">
        <w:rPr>
          <w:lang w:eastAsia="en-US"/>
        </w:rPr>
        <w:instrText xml:space="preserve"> REF _Ref162516288 \h </w:instrText>
      </w:r>
      <w:r w:rsidR="00530578" w:rsidRPr="00E03B4C">
        <w:rPr>
          <w:lang w:eastAsia="en-US"/>
        </w:rPr>
        <w:instrText xml:space="preserve"> \* MERGEFORMAT </w:instrText>
      </w:r>
      <w:r w:rsidR="00DB5232" w:rsidRPr="00E03B4C">
        <w:rPr>
          <w:lang w:eastAsia="en-US"/>
        </w:rPr>
      </w:r>
      <w:r w:rsidR="00DB5232" w:rsidRPr="00E03B4C">
        <w:rPr>
          <w:lang w:eastAsia="en-US"/>
        </w:rPr>
        <w:fldChar w:fldCharType="separate"/>
      </w:r>
      <w:r w:rsidR="00DA0DC6">
        <w:t xml:space="preserve">Table </w:t>
      </w:r>
      <w:r w:rsidR="00DA0DC6">
        <w:rPr>
          <w:noProof/>
        </w:rPr>
        <w:t>18</w:t>
      </w:r>
      <w:r w:rsidR="00DB5232" w:rsidRPr="00E03B4C">
        <w:rPr>
          <w:lang w:eastAsia="en-US"/>
        </w:rPr>
        <w:fldChar w:fldCharType="end"/>
      </w:r>
      <w:r w:rsidR="00DB5232">
        <w:rPr>
          <w:lang w:eastAsia="en-US"/>
        </w:rPr>
        <w:t>.</w:t>
      </w:r>
      <w:r w:rsidR="00E03B4C">
        <w:rPr>
          <w:lang w:eastAsia="en-US"/>
        </w:rPr>
        <w:t xml:space="preserve"> </w:t>
      </w:r>
      <w:r w:rsidR="00056443">
        <w:rPr>
          <w:lang w:eastAsia="en-US"/>
        </w:rPr>
        <w:t xml:space="preserve">Biocontrol agents that are </w:t>
      </w:r>
      <w:r w:rsidR="006A5448">
        <w:rPr>
          <w:lang w:eastAsia="en-US"/>
        </w:rPr>
        <w:t xml:space="preserve">not available </w:t>
      </w:r>
      <w:r w:rsidR="00056443">
        <w:rPr>
          <w:lang w:eastAsia="en-US"/>
        </w:rPr>
        <w:t xml:space="preserve">in Australia can be found in Appendix </w:t>
      </w:r>
      <w:r w:rsidR="002B0931">
        <w:rPr>
          <w:lang w:eastAsia="en-US"/>
        </w:rPr>
        <w:t>5</w:t>
      </w:r>
      <w:r w:rsidR="00056443">
        <w:rPr>
          <w:lang w:eastAsia="en-US"/>
        </w:rPr>
        <w:t xml:space="preserve">. </w:t>
      </w:r>
    </w:p>
    <w:p w14:paraId="2432E133" w14:textId="75680890" w:rsidR="00DB5232" w:rsidRDefault="00DB5232" w:rsidP="00F27FCE">
      <w:pPr>
        <w:rPr>
          <w:lang w:eastAsia="en-US"/>
        </w:rPr>
      </w:pPr>
      <w:r>
        <w:rPr>
          <w:lang w:eastAsia="en-US"/>
        </w:rPr>
        <w:t xml:space="preserve">Note, natural predators, such as </w:t>
      </w:r>
      <w:r>
        <w:t>macrochelid mites, staphylinid (rove) beetles are not discussed</w:t>
      </w:r>
      <w:r w:rsidR="00615C13">
        <w:t xml:space="preserve"> in this manual</w:t>
      </w:r>
      <w:r>
        <w:t>, as these biocontrol options currently rely on natural populations.</w:t>
      </w:r>
    </w:p>
    <w:p w14:paraId="37C10205" w14:textId="2AF9A5A9" w:rsidR="00BF2136" w:rsidRDefault="003B1625" w:rsidP="003B1625">
      <w:pPr>
        <w:pStyle w:val="Caption"/>
        <w:rPr>
          <w:lang w:eastAsia="en-US"/>
        </w:rPr>
      </w:pPr>
      <w:bookmarkStart w:id="139" w:name="_Ref162516288"/>
      <w:bookmarkStart w:id="140" w:name="_Toc195772716"/>
      <w:r>
        <w:t xml:space="preserve">Table </w:t>
      </w:r>
      <w:r>
        <w:fldChar w:fldCharType="begin"/>
      </w:r>
      <w:r>
        <w:instrText>SEQ Table \* ARABIC</w:instrText>
      </w:r>
      <w:r>
        <w:fldChar w:fldCharType="separate"/>
      </w:r>
      <w:r w:rsidR="003320E2">
        <w:rPr>
          <w:noProof/>
        </w:rPr>
        <w:t>18</w:t>
      </w:r>
      <w:r>
        <w:fldChar w:fldCharType="end"/>
      </w:r>
      <w:bookmarkEnd w:id="139"/>
      <w:r>
        <w:t xml:space="preserve">. </w:t>
      </w:r>
      <w:r w:rsidR="00BF2136">
        <w:rPr>
          <w:lang w:eastAsia="en-US"/>
        </w:rPr>
        <w:t>Biocontrol methods for flies: Parasitic wasps</w:t>
      </w:r>
      <w:r w:rsidR="00887F9C">
        <w:rPr>
          <w:lang w:eastAsia="en-US"/>
        </w:rPr>
        <w:t xml:space="preserve"> </w:t>
      </w:r>
      <w:r w:rsidR="00887F9C">
        <w:t>(</w:t>
      </w:r>
      <w:r w:rsidR="00887F9C" w:rsidRPr="005C1AB2">
        <w:rPr>
          <w:i/>
        </w:rPr>
        <w:t>Spalangia endius</w:t>
      </w:r>
      <w:r w:rsidR="00887F9C">
        <w:t>)</w:t>
      </w:r>
      <w:bookmarkEnd w:id="140"/>
    </w:p>
    <w:tbl>
      <w:tblPr>
        <w:tblStyle w:val="TableGrid"/>
        <w:tblW w:w="9923"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559"/>
      </w:tblGrid>
      <w:tr w:rsidR="0096661D" w:rsidRPr="00003D25" w14:paraId="18E8DA17" w14:textId="77777777" w:rsidTr="00B762EA">
        <w:trPr>
          <w:cantSplit/>
          <w:tblHeader/>
        </w:trPr>
        <w:tc>
          <w:tcPr>
            <w:tcW w:w="2410" w:type="dxa"/>
          </w:tcPr>
          <w:p w14:paraId="5089A95C" w14:textId="728B62A2" w:rsidR="0096661D" w:rsidRPr="00CB5952" w:rsidRDefault="0096661D" w:rsidP="0096661D">
            <w:pPr>
              <w:rPr>
                <w:b/>
                <w:bCs/>
              </w:rPr>
            </w:pPr>
            <w:bookmarkStart w:id="141" w:name="Table_18"/>
            <w:bookmarkEnd w:id="141"/>
            <w:r>
              <w:rPr>
                <w:b/>
                <w:bCs/>
              </w:rPr>
              <w:t>Method detail</w:t>
            </w:r>
          </w:p>
        </w:tc>
        <w:tc>
          <w:tcPr>
            <w:tcW w:w="5954" w:type="dxa"/>
          </w:tcPr>
          <w:p w14:paraId="4C3305CA" w14:textId="6853DB35" w:rsidR="0096661D" w:rsidRPr="00003D25" w:rsidRDefault="0096661D" w:rsidP="0096661D">
            <w:r w:rsidRPr="0096661D">
              <w:rPr>
                <w:b/>
                <w:bCs/>
              </w:rPr>
              <w:t xml:space="preserve">Description </w:t>
            </w:r>
          </w:p>
        </w:tc>
        <w:tc>
          <w:tcPr>
            <w:tcW w:w="1559" w:type="dxa"/>
          </w:tcPr>
          <w:p w14:paraId="5C71E847" w14:textId="77777777" w:rsidR="0096661D" w:rsidRPr="00CB5952" w:rsidRDefault="0096661D" w:rsidP="0096661D">
            <w:pPr>
              <w:rPr>
                <w:b/>
                <w:bCs/>
              </w:rPr>
            </w:pPr>
            <w:r w:rsidRPr="00CB5952">
              <w:rPr>
                <w:b/>
                <w:bCs/>
              </w:rPr>
              <w:t>References</w:t>
            </w:r>
          </w:p>
        </w:tc>
      </w:tr>
      <w:tr w:rsidR="00B80236" w14:paraId="2FB34920" w14:textId="77777777" w:rsidTr="00B762EA">
        <w:tc>
          <w:tcPr>
            <w:tcW w:w="2410" w:type="dxa"/>
          </w:tcPr>
          <w:p w14:paraId="38036638" w14:textId="77777777" w:rsidR="00B80236" w:rsidRPr="00CB5952" w:rsidRDefault="00B80236" w:rsidP="00615C13">
            <w:pPr>
              <w:rPr>
                <w:b/>
                <w:bCs/>
              </w:rPr>
            </w:pPr>
            <w:r w:rsidRPr="00CB5952">
              <w:rPr>
                <w:b/>
                <w:bCs/>
              </w:rPr>
              <w:t>Action</w:t>
            </w:r>
          </w:p>
        </w:tc>
        <w:tc>
          <w:tcPr>
            <w:tcW w:w="5954" w:type="dxa"/>
          </w:tcPr>
          <w:p w14:paraId="75753F38" w14:textId="2D3133A3" w:rsidR="00B80236" w:rsidRDefault="00FD6C5B" w:rsidP="00615C13">
            <w:pPr>
              <w:pStyle w:val="ListParagraph"/>
              <w:ind w:left="315"/>
            </w:pPr>
            <w:r>
              <w:t>The wasps a</w:t>
            </w:r>
            <w:r w:rsidR="00B80236">
              <w:t xml:space="preserve">ttack the pupae and either feed on the contents or lay an egg that hatches inside the fly pupa. When hatched, the wasp larva feeds on the fly pupa, killing it. The wasp emerges from the fly pupal case </w:t>
            </w:r>
            <w:r>
              <w:t>after</w:t>
            </w:r>
            <w:r w:rsidR="00BF2136">
              <w:t xml:space="preserve"> </w:t>
            </w:r>
            <w:r w:rsidR="00B80236">
              <w:t>approximately 3 weeks</w:t>
            </w:r>
            <w:r w:rsidR="00BF2136">
              <w:t>.</w:t>
            </w:r>
            <w:r>
              <w:t xml:space="preserve"> Adult wasps survive for 7</w:t>
            </w:r>
            <w:r w:rsidR="003453F6">
              <w:t>–</w:t>
            </w:r>
            <w:r>
              <w:t>14 days.</w:t>
            </w:r>
          </w:p>
          <w:p w14:paraId="08AA22F1" w14:textId="444AD087" w:rsidR="00FD6C5B" w:rsidRDefault="00FD6C5B" w:rsidP="00615C13">
            <w:pPr>
              <w:pStyle w:val="ListParagraph"/>
              <w:ind w:left="315"/>
            </w:pPr>
            <w:r>
              <w:t>The wasps can be na</w:t>
            </w:r>
            <w:r w:rsidR="00B80236">
              <w:t xml:space="preserve">turally occurring </w:t>
            </w:r>
            <w:r>
              <w:t>or commercially bred.</w:t>
            </w:r>
          </w:p>
          <w:p w14:paraId="465274C9" w14:textId="636C1412" w:rsidR="00FD6C5B" w:rsidRDefault="00FD6C5B" w:rsidP="00FD6C5B">
            <w:pPr>
              <w:pStyle w:val="ListParagraph"/>
              <w:ind w:left="315"/>
            </w:pPr>
            <w:r>
              <w:t xml:space="preserve">Commercial wasps are purchased at pupae stage. They need to be placed </w:t>
            </w:r>
            <w:r w:rsidR="00B80236">
              <w:t>in release stations at the facility. Wasps will emerge over several days after placement.</w:t>
            </w:r>
            <w:r>
              <w:t xml:space="preserve"> </w:t>
            </w:r>
            <w:r w:rsidR="00B80236">
              <w:t xml:space="preserve">Weekly releases of </w:t>
            </w:r>
            <w:r w:rsidR="00B80236" w:rsidRPr="00B80236">
              <w:t xml:space="preserve">the wasps </w:t>
            </w:r>
            <w:r w:rsidRPr="00B80236">
              <w:t>are</w:t>
            </w:r>
            <w:r w:rsidR="00B80236">
              <w:t xml:space="preserve"> recommended</w:t>
            </w:r>
            <w:r>
              <w:t>.</w:t>
            </w:r>
          </w:p>
          <w:p w14:paraId="64A781C4" w14:textId="33B8E154" w:rsidR="00B80236" w:rsidRDefault="00B80236" w:rsidP="00FD6C5B">
            <w:pPr>
              <w:pStyle w:val="ListParagraph"/>
              <w:ind w:left="315"/>
            </w:pPr>
            <w:r>
              <w:t>It is recommended that 50</w:t>
            </w:r>
            <w:r w:rsidR="003453F6">
              <w:t>–</w:t>
            </w:r>
            <w:r>
              <w:t xml:space="preserve">200 wasps per animal per week </w:t>
            </w:r>
            <w:r w:rsidR="003453F6">
              <w:t xml:space="preserve">are </w:t>
            </w:r>
            <w:r>
              <w:t>released, depending on the size of the intensive animal facility. The bigger the facility, the fewer wasps per animal (e.g., 100 wasps per animal per fortnight for large intensive facilities and 200 wasps per fortnight for smaller or less intensive facilities).</w:t>
            </w:r>
          </w:p>
        </w:tc>
        <w:tc>
          <w:tcPr>
            <w:tcW w:w="1559" w:type="dxa"/>
          </w:tcPr>
          <w:p w14:paraId="092A1D50" w14:textId="4BBD3912" w:rsidR="00B80236" w:rsidRDefault="00B80236" w:rsidP="00615C13">
            <w:r>
              <w:fldChar w:fldCharType="begin"/>
            </w:r>
            <w:r w:rsidR="006B0536">
              <w:instrText xml:space="preserve"> ADDIN ZOTERO_ITEM CSL_CITATION {"citationID":"t4JnOja8","properties":{"formattedCitation":"(FlyBoss 2024; Baldacchino et al. 2018)","plainCitation":"(FlyBoss 2024; Baldacchino et al. 2018)","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sidR="003B1625">
              <w:rPr>
                <w:noProof/>
              </w:rPr>
              <w:t>(FlyBoss 2024; Baldacchino et al. 2018)</w:t>
            </w:r>
            <w:r>
              <w:fldChar w:fldCharType="end"/>
            </w:r>
          </w:p>
        </w:tc>
      </w:tr>
      <w:tr w:rsidR="00B80236" w14:paraId="76BBCB1C" w14:textId="77777777" w:rsidTr="00B762EA">
        <w:tc>
          <w:tcPr>
            <w:tcW w:w="2410" w:type="dxa"/>
          </w:tcPr>
          <w:p w14:paraId="0C0919E9" w14:textId="77777777" w:rsidR="00B80236" w:rsidRPr="00CB5952" w:rsidRDefault="00B80236" w:rsidP="00615C13">
            <w:pPr>
              <w:rPr>
                <w:b/>
                <w:bCs/>
              </w:rPr>
            </w:pPr>
            <w:r w:rsidRPr="00CB5952">
              <w:rPr>
                <w:b/>
                <w:bCs/>
              </w:rPr>
              <w:t>Target flies</w:t>
            </w:r>
          </w:p>
        </w:tc>
        <w:tc>
          <w:tcPr>
            <w:tcW w:w="5954" w:type="dxa"/>
          </w:tcPr>
          <w:p w14:paraId="5433A57B" w14:textId="77777777" w:rsidR="00B80236" w:rsidRDefault="00B80236" w:rsidP="00615C13">
            <w:r>
              <w:t>Stable flies, common house flies</w:t>
            </w:r>
          </w:p>
        </w:tc>
        <w:tc>
          <w:tcPr>
            <w:tcW w:w="1559" w:type="dxa"/>
          </w:tcPr>
          <w:p w14:paraId="5C605578" w14:textId="00F6A9F2" w:rsidR="00B80236" w:rsidRDefault="00B80236" w:rsidP="00615C13">
            <w:r>
              <w:fldChar w:fldCharType="begin"/>
            </w:r>
            <w:r w:rsidR="006B0536">
              <w:instrText xml:space="preserve"> ADDIN ZOTERO_ITEM CSL_CITATION {"citationID":"M7fy9IkK","properties":{"formattedCitation":"(Baldacchino et al. 2018)","plainCitation":"(Baldacchino et al. 2018)","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Pr>
                <w:noProof/>
              </w:rPr>
              <w:t>(Baldacchino et al. 2018)</w:t>
            </w:r>
            <w:r>
              <w:fldChar w:fldCharType="end"/>
            </w:r>
          </w:p>
        </w:tc>
      </w:tr>
      <w:tr w:rsidR="00B80236" w14:paraId="43B0C253" w14:textId="77777777" w:rsidTr="00B762EA">
        <w:tc>
          <w:tcPr>
            <w:tcW w:w="2410" w:type="dxa"/>
          </w:tcPr>
          <w:p w14:paraId="1D6BEE4E" w14:textId="77777777" w:rsidR="00B80236" w:rsidRPr="00CB5952" w:rsidRDefault="00B80236" w:rsidP="00615C13">
            <w:pPr>
              <w:rPr>
                <w:b/>
                <w:bCs/>
              </w:rPr>
            </w:pPr>
            <w:r w:rsidRPr="00CB5952">
              <w:rPr>
                <w:b/>
                <w:bCs/>
              </w:rPr>
              <w:t>Effectiveness</w:t>
            </w:r>
          </w:p>
        </w:tc>
        <w:tc>
          <w:tcPr>
            <w:tcW w:w="5954" w:type="dxa"/>
          </w:tcPr>
          <w:p w14:paraId="50A1E700" w14:textId="052EAAA8" w:rsidR="00B80236" w:rsidRPr="00BF2136" w:rsidRDefault="00B80236" w:rsidP="00BF2136">
            <w:pPr>
              <w:pStyle w:val="ListParagraph"/>
              <w:ind w:left="315"/>
            </w:pPr>
            <w:r w:rsidRPr="00BF2136">
              <w:t>Parasitic wasps are most effective when present in large numbers. It is reported that up to 35% of developing flies in Australian feedlots are killed by parasitic wasps.</w:t>
            </w:r>
          </w:p>
          <w:p w14:paraId="6E27BB78" w14:textId="19FD31DA" w:rsidR="00B80236" w:rsidRPr="00BF2136" w:rsidRDefault="00B80236" w:rsidP="00BF2136">
            <w:pPr>
              <w:pStyle w:val="ListParagraph"/>
              <w:ind w:left="315"/>
            </w:pPr>
            <w:r w:rsidRPr="00BF2136">
              <w:t>Wasps will not immediately reduce fly populations but will reduce the growth of fly populations over time.</w:t>
            </w:r>
          </w:p>
          <w:p w14:paraId="3FAFC0B4" w14:textId="6A5599D0" w:rsidR="00B80236" w:rsidRDefault="00B80236" w:rsidP="00BF2136">
            <w:pPr>
              <w:pStyle w:val="ListParagraph"/>
              <w:ind w:left="315"/>
            </w:pPr>
            <w:r w:rsidRPr="00BF2136">
              <w:t>Wasps are most active at the start of the fly season and will continue activity until fly numbers decrease due to changes in seasonal conditions</w:t>
            </w:r>
            <w:r w:rsidR="00BF2136">
              <w:t>.</w:t>
            </w:r>
          </w:p>
          <w:p w14:paraId="054FEDF2" w14:textId="2F04B390" w:rsidR="00BF2136" w:rsidRPr="00BF2136" w:rsidRDefault="00BF2136" w:rsidP="00BF2136">
            <w:pPr>
              <w:pStyle w:val="ListParagraph"/>
              <w:ind w:left="315"/>
            </w:pPr>
            <w:r>
              <w:t>Reported to be effective in dairy farms as well.</w:t>
            </w:r>
          </w:p>
        </w:tc>
        <w:tc>
          <w:tcPr>
            <w:tcW w:w="1559" w:type="dxa"/>
          </w:tcPr>
          <w:p w14:paraId="6668206C" w14:textId="415FD79B" w:rsidR="00B80236" w:rsidRDefault="00B80236" w:rsidP="00470629"/>
        </w:tc>
      </w:tr>
      <w:tr w:rsidR="00B80236" w14:paraId="25363F4E" w14:textId="77777777" w:rsidTr="00B762EA">
        <w:tc>
          <w:tcPr>
            <w:tcW w:w="2410" w:type="dxa"/>
          </w:tcPr>
          <w:p w14:paraId="6F1BC3FD" w14:textId="77777777" w:rsidR="00B80236" w:rsidRPr="00CB5952" w:rsidRDefault="00B80236" w:rsidP="00615C13">
            <w:pPr>
              <w:rPr>
                <w:b/>
                <w:bCs/>
              </w:rPr>
            </w:pPr>
            <w:r w:rsidRPr="00CB5952">
              <w:rPr>
                <w:b/>
                <w:bCs/>
              </w:rPr>
              <w:t>Applicable to Australia</w:t>
            </w:r>
          </w:p>
        </w:tc>
        <w:tc>
          <w:tcPr>
            <w:tcW w:w="5954" w:type="dxa"/>
          </w:tcPr>
          <w:p w14:paraId="173AB8F3" w14:textId="0A42326D" w:rsidR="00B80236" w:rsidRDefault="00B80236" w:rsidP="00615C13">
            <w:r>
              <w:t>Yes. Well documented use in feedlots</w:t>
            </w:r>
            <w:r w:rsidR="00BF2136">
              <w:t xml:space="preserve"> and dairies</w:t>
            </w:r>
            <w:r w:rsidR="003453F6">
              <w:t>.</w:t>
            </w:r>
          </w:p>
        </w:tc>
        <w:tc>
          <w:tcPr>
            <w:tcW w:w="1559" w:type="dxa"/>
          </w:tcPr>
          <w:p w14:paraId="42D5F574" w14:textId="77777777" w:rsidR="00B80236" w:rsidRDefault="00B80236" w:rsidP="00615C13"/>
        </w:tc>
      </w:tr>
      <w:tr w:rsidR="00B80236" w14:paraId="467F290E" w14:textId="77777777" w:rsidTr="00B762EA">
        <w:tc>
          <w:tcPr>
            <w:tcW w:w="2410" w:type="dxa"/>
          </w:tcPr>
          <w:p w14:paraId="2D2756D9" w14:textId="77777777" w:rsidR="00B80236" w:rsidRPr="00CB5952" w:rsidRDefault="00B80236" w:rsidP="00615C13">
            <w:pPr>
              <w:rPr>
                <w:b/>
                <w:bCs/>
              </w:rPr>
            </w:pPr>
            <w:r w:rsidRPr="00CB5952">
              <w:rPr>
                <w:b/>
                <w:bCs/>
              </w:rPr>
              <w:t>Impact on animals, humans, environment</w:t>
            </w:r>
          </w:p>
        </w:tc>
        <w:tc>
          <w:tcPr>
            <w:tcW w:w="5954" w:type="dxa"/>
          </w:tcPr>
          <w:p w14:paraId="593B8F8F" w14:textId="491B08DB" w:rsidR="00B80236" w:rsidRDefault="00470629" w:rsidP="00470629">
            <w:r>
              <w:t>This</w:t>
            </w:r>
            <w:r>
              <w:rPr>
                <w:lang w:val="en-GB" w:eastAsia="en-AU"/>
              </w:rPr>
              <w:t xml:space="preserve"> parasite is not host specific and attacks a wide range of fly species, therefore it will likely impact some non-target flies.</w:t>
            </w:r>
          </w:p>
        </w:tc>
        <w:tc>
          <w:tcPr>
            <w:tcW w:w="1559" w:type="dxa"/>
          </w:tcPr>
          <w:p w14:paraId="5CFF3AC9" w14:textId="77777777" w:rsidR="00B80236" w:rsidRDefault="00B80236" w:rsidP="00470629"/>
        </w:tc>
      </w:tr>
      <w:tr w:rsidR="00B80236" w14:paraId="241DBA17" w14:textId="77777777" w:rsidTr="00B762EA">
        <w:tc>
          <w:tcPr>
            <w:tcW w:w="2410" w:type="dxa"/>
          </w:tcPr>
          <w:p w14:paraId="1756D77A" w14:textId="77777777" w:rsidR="00B80236" w:rsidRPr="00CB5952" w:rsidRDefault="00B80236" w:rsidP="00615C13">
            <w:pPr>
              <w:rPr>
                <w:b/>
                <w:bCs/>
              </w:rPr>
            </w:pPr>
            <w:r w:rsidRPr="00CB5952">
              <w:rPr>
                <w:b/>
                <w:bCs/>
              </w:rPr>
              <w:t>Limitations</w:t>
            </w:r>
          </w:p>
        </w:tc>
        <w:tc>
          <w:tcPr>
            <w:tcW w:w="5954" w:type="dxa"/>
          </w:tcPr>
          <w:p w14:paraId="549DB44B" w14:textId="31083987" w:rsidR="00BF2136" w:rsidRDefault="00FD6C5B" w:rsidP="00BF2136">
            <w:pPr>
              <w:pStyle w:val="ListParagraph"/>
              <w:ind w:left="315"/>
            </w:pPr>
            <w:r>
              <w:t>D</w:t>
            </w:r>
            <w:r w:rsidR="00BF2136">
              <w:t>o not produce immediate effects</w:t>
            </w:r>
            <w:r>
              <w:t>.</w:t>
            </w:r>
          </w:p>
          <w:p w14:paraId="409158F4" w14:textId="7E576928" w:rsidR="00BF2136" w:rsidRDefault="00BF2136" w:rsidP="00BF2136">
            <w:pPr>
              <w:pStyle w:val="ListParagraph"/>
              <w:ind w:left="315"/>
            </w:pPr>
            <w:r>
              <w:t>Care must be taken if using insecticides at the same time</w:t>
            </w:r>
            <w:r w:rsidR="003453F6">
              <w:t xml:space="preserve"> as these may negatively impact beneficial insect populations</w:t>
            </w:r>
            <w:r>
              <w:t>.</w:t>
            </w:r>
          </w:p>
          <w:p w14:paraId="659C64EC" w14:textId="2393B2A8" w:rsidR="00B80236" w:rsidRDefault="00B80236" w:rsidP="00BF2136">
            <w:pPr>
              <w:pStyle w:val="ListParagraph"/>
              <w:ind w:left="315"/>
            </w:pPr>
            <w:r>
              <w:lastRenderedPageBreak/>
              <w:t xml:space="preserve">Can </w:t>
            </w:r>
            <w:r w:rsidRPr="00BF2136">
              <w:t xml:space="preserve">be costly if buying large quantities of </w:t>
            </w:r>
            <w:r w:rsidRPr="00BF2136">
              <w:rPr>
                <w:i/>
                <w:iCs/>
              </w:rPr>
              <w:t>Spalangia endius</w:t>
            </w:r>
            <w:r w:rsidRPr="00BF2136">
              <w:t xml:space="preserve"> and doing weekly releases</w:t>
            </w:r>
            <w:r w:rsidR="00BF2136" w:rsidRPr="00BF2136">
              <w:t>.</w:t>
            </w:r>
          </w:p>
          <w:p w14:paraId="6DBBD786" w14:textId="70FAB5E6" w:rsidR="00BF2136" w:rsidRPr="00BF2136" w:rsidRDefault="00BF2136" w:rsidP="00BF2136">
            <w:pPr>
              <w:pStyle w:val="ListParagraph"/>
              <w:ind w:left="315"/>
            </w:pPr>
            <w:r>
              <w:t xml:space="preserve">Effects may be limited depending on the number of pupae released and the distance </w:t>
            </w:r>
            <w:r w:rsidR="00FD6C5B">
              <w:t xml:space="preserve">between egg breeding habitat and </w:t>
            </w:r>
            <w:r>
              <w:t xml:space="preserve">release stations. The highest rates of parasitism of fly pupae </w:t>
            </w:r>
            <w:r w:rsidR="00FD6C5B">
              <w:t>occur</w:t>
            </w:r>
            <w:r>
              <w:t xml:space="preserve"> within 5 metres of a release station.</w:t>
            </w:r>
          </w:p>
          <w:p w14:paraId="7995318B" w14:textId="5DFB4A4F" w:rsidR="00BF2136" w:rsidRDefault="00BF2136" w:rsidP="00BF2136">
            <w:pPr>
              <w:pStyle w:val="ListParagraph"/>
              <w:ind w:left="315"/>
            </w:pPr>
            <w:r w:rsidRPr="00BF2136">
              <w:t>Parasitic wasps</w:t>
            </w:r>
            <w:r>
              <w:t xml:space="preserve"> </w:t>
            </w:r>
            <w:r w:rsidR="00FD6C5B">
              <w:t>do not have any</w:t>
            </w:r>
            <w:r>
              <w:t xml:space="preserve"> effect on tabanids. </w:t>
            </w:r>
          </w:p>
        </w:tc>
        <w:tc>
          <w:tcPr>
            <w:tcW w:w="1559" w:type="dxa"/>
          </w:tcPr>
          <w:p w14:paraId="6B9A939C" w14:textId="785567A8" w:rsidR="00B80236" w:rsidRDefault="00B80236" w:rsidP="00615C13">
            <w:r>
              <w:lastRenderedPageBreak/>
              <w:fldChar w:fldCharType="begin"/>
            </w:r>
            <w:r w:rsidR="006B0536">
              <w:instrText xml:space="preserve"> ADDIN ZOTERO_ITEM CSL_CITATION {"citationID":"yixD69Wh","properties":{"formattedCitation":"(FlyBoss 2024; Baldacchino et al. 2014; Machtinger and Geden 2018; Baldacchino et al. 2018)","plainCitation":"(FlyBoss 2024; Baldacchino et al. 2014; Machtinger and Geden 2018; Baldacchino et al. 2018)","noteIndex":0},"citationItems":[{"id":7850,"uris":["http://zotero.org/groups/4707929/items/PV8CMDTZ"],"itemData":{"id":7850,"type":"webpage","container-title":"FlyBoss","language":"en-AU","title":"FlyBoss","URL":"https://flyboss.com.au/flyboss-resources/","author":[{"family":"FlyBoss","given":""}],"accessed":{"date-parts":[["2024",2,23]]},"issued":{"date-parts":[["2024"]]}}},{"id":7832,"uris":["http://zotero.org/groups/4707929/items/7BWIEBGE"],"itemData":{"id":7832,"type":"article-journal","abstract":"Tabanids are nuisance pests for people and livestock because of their painful and irritating bite, persistent biting behavior, and blood ingestion. About 4400 tabanid species have been described; they are seasonally present in all kinds of landscapes, latitudes, and altitudes. High populations have a significant economic impact on outdoor activities, tourism, and livestock production. Tabanids are also vectors of animal disease agents, including viruses, bacteria and parasites. However, tabanids have received little attention in comparison with other hematophagous Diptera. Here, we highlight the many direct and indirect impacts of tabanids and provide a brief summary of tabanid morphology, biology, and life cycle. Impacts include pathogen transmission, parasite transportation (Dermatobia hominis), biological transmission (Loa loa), and mechanical transmission of viruses, such as equine infectious anemia virus, protozoa, such as Trypanosoma evansi and Besnotia besnoiti, and bacteria, such as Bacillus anthracis and Anaplasma marginale. We discuss parameters of mechanical transmission and its mathematical modeling. Control methods for tabanid populations are also summarized; these include trapping, the use of insecticides, repellents, and livestock protection. Lastly recommendations are provided for the direction of future research.","container-title":"Infection, Genetics and Evolution: Journal of Molecular Epidemiology and Evolutionary Genetics in Infectious Diseases","DOI":"10.1016/j.meegid.2014.03.029","ISSN":"1567-7257","journalAbbreviation":"Infect Genet Evol","language":"eng","note":"PMID: 24727644","page":"596-615","source":"PubMed","title":"Tabanids: neglected subjects of research, but important vectors of disease agents!","title-short":"Tabanids","volume":"28","author":[{"family":"Baldacchino","given":"Frédéric"},{"family":"Desquesnes","given":"Marc"},{"family":"Mihok","given":"Steve"},{"family":"Foil","given":"Lane D."},{"family":"Duvallet","given":"Gérard"},{"family":"Jittapalapong","given":"Sathaporn"}],"issued":{"date-parts":[["2014",12]]}}},{"id":7872,"uris":["http://zotero.org/groups/4707929/items/WHQWJLQS"],"itemData":{"id":7872,"type":"chapter","container-title":"Garros, C., Bouyer, J., Takken, W. and Smallegange, R.C. editors. Pests and Vector-Borne Diseases in the Livestock Industry","edition":"1","event-place":"Wageningen, The Netherlands","publisher":"Wageningen Academic Publishers","publisher-place":"Wageningen, The Netherlands","source":"https://doi.org/10.3920/978-90-8686-863-6_11.","title":"Biological control with parasitoids","URL":"https://www.ars.usda.gov/research/publications/publication/?seqNo115=336759","author":[{"family":"Machtinger","given":"E.T"},{"family":"Geden","given":"C.J"}],"issued":{"date-parts":[["2018"]]}}},{"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sidR="003B1625">
              <w:rPr>
                <w:noProof/>
              </w:rPr>
              <w:t xml:space="preserve">(FlyBoss 2024; Baldacchino et al. 2014; Machtinger </w:t>
            </w:r>
            <w:r w:rsidR="003B1625">
              <w:rPr>
                <w:noProof/>
              </w:rPr>
              <w:lastRenderedPageBreak/>
              <w:t>and Geden 2018; Baldacchino et al. 2018)</w:t>
            </w:r>
            <w:r>
              <w:fldChar w:fldCharType="end"/>
            </w:r>
          </w:p>
        </w:tc>
      </w:tr>
    </w:tbl>
    <w:p w14:paraId="0DC1125D" w14:textId="77777777" w:rsidR="00B80236" w:rsidRDefault="00B80236" w:rsidP="00F27FCE">
      <w:pPr>
        <w:rPr>
          <w:lang w:eastAsia="en-US"/>
        </w:rPr>
      </w:pPr>
    </w:p>
    <w:p w14:paraId="2F6C5745" w14:textId="0996C556" w:rsidR="00B80236" w:rsidRDefault="003B1625" w:rsidP="003B1625">
      <w:pPr>
        <w:pStyle w:val="Caption"/>
        <w:rPr>
          <w:lang w:eastAsia="en-US"/>
        </w:rPr>
      </w:pPr>
      <w:bookmarkStart w:id="142" w:name="_Toc195772717"/>
      <w:r>
        <w:t xml:space="preserve">Table </w:t>
      </w:r>
      <w:r>
        <w:fldChar w:fldCharType="begin"/>
      </w:r>
      <w:r>
        <w:instrText>SEQ Table \* ARABIC</w:instrText>
      </w:r>
      <w:r>
        <w:fldChar w:fldCharType="separate"/>
      </w:r>
      <w:r w:rsidR="003320E2">
        <w:rPr>
          <w:noProof/>
        </w:rPr>
        <w:t>19</w:t>
      </w:r>
      <w:r>
        <w:fldChar w:fldCharType="end"/>
      </w:r>
      <w:r>
        <w:t xml:space="preserve">. </w:t>
      </w:r>
      <w:r>
        <w:rPr>
          <w:lang w:eastAsia="en-US"/>
        </w:rPr>
        <w:t xml:space="preserve">Biocontrol methods for flies: </w:t>
      </w:r>
      <w:r w:rsidR="00BF297C">
        <w:rPr>
          <w:lang w:eastAsia="en-US"/>
        </w:rPr>
        <w:t>E</w:t>
      </w:r>
      <w:r>
        <w:rPr>
          <w:lang w:eastAsia="en-US"/>
        </w:rPr>
        <w:t>ntomopathogenic fungi</w:t>
      </w:r>
      <w:r w:rsidR="00470629">
        <w:rPr>
          <w:lang w:eastAsia="en-US"/>
        </w:rPr>
        <w:t xml:space="preserve"> (EPF)</w:t>
      </w:r>
      <w:bookmarkEnd w:id="142"/>
    </w:p>
    <w:tbl>
      <w:tblPr>
        <w:tblStyle w:val="TableGrid"/>
        <w:tblW w:w="9923" w:type="dxa"/>
        <w:tblInd w:w="-572" w:type="dxa"/>
        <w:tblLook w:val="04A0" w:firstRow="1" w:lastRow="0" w:firstColumn="1" w:lastColumn="0" w:noHBand="0" w:noVBand="1"/>
      </w:tblPr>
      <w:tblGrid>
        <w:gridCol w:w="2410"/>
        <w:gridCol w:w="5954"/>
        <w:gridCol w:w="1559"/>
      </w:tblGrid>
      <w:tr w:rsidR="0096661D" w:rsidRPr="00003D25" w14:paraId="253F683E" w14:textId="77777777" w:rsidTr="00B762EA">
        <w:trPr>
          <w:cantSplit/>
          <w:tblHeader/>
        </w:trPr>
        <w:tc>
          <w:tcPr>
            <w:tcW w:w="2410" w:type="dxa"/>
            <w:tcBorders>
              <w:left w:val="nil"/>
              <w:bottom w:val="single" w:sz="4" w:space="0" w:color="auto"/>
              <w:right w:val="nil"/>
            </w:tcBorders>
          </w:tcPr>
          <w:p w14:paraId="6D54AA82" w14:textId="5F391978" w:rsidR="0096661D" w:rsidRPr="00CB5952" w:rsidRDefault="0096661D" w:rsidP="0096661D">
            <w:pPr>
              <w:rPr>
                <w:b/>
                <w:bCs/>
              </w:rPr>
            </w:pPr>
            <w:bookmarkStart w:id="143" w:name="Table_19"/>
            <w:bookmarkEnd w:id="143"/>
            <w:r>
              <w:rPr>
                <w:b/>
                <w:bCs/>
              </w:rPr>
              <w:t>Method detail</w:t>
            </w:r>
          </w:p>
        </w:tc>
        <w:tc>
          <w:tcPr>
            <w:tcW w:w="5954" w:type="dxa"/>
            <w:tcBorders>
              <w:left w:val="nil"/>
              <w:bottom w:val="single" w:sz="4" w:space="0" w:color="auto"/>
              <w:right w:val="nil"/>
            </w:tcBorders>
          </w:tcPr>
          <w:p w14:paraId="641E1C89" w14:textId="2C9305B5" w:rsidR="0096661D" w:rsidRPr="00003D25" w:rsidRDefault="0096661D" w:rsidP="0096661D">
            <w:r w:rsidRPr="0096661D">
              <w:rPr>
                <w:b/>
                <w:bCs/>
              </w:rPr>
              <w:t xml:space="preserve">Description </w:t>
            </w:r>
          </w:p>
        </w:tc>
        <w:tc>
          <w:tcPr>
            <w:tcW w:w="1559" w:type="dxa"/>
            <w:tcBorders>
              <w:left w:val="nil"/>
              <w:bottom w:val="single" w:sz="4" w:space="0" w:color="auto"/>
              <w:right w:val="nil"/>
            </w:tcBorders>
          </w:tcPr>
          <w:p w14:paraId="72398F67" w14:textId="77777777" w:rsidR="0096661D" w:rsidRPr="00CB5952" w:rsidRDefault="0096661D" w:rsidP="0096661D">
            <w:pPr>
              <w:rPr>
                <w:b/>
                <w:bCs/>
              </w:rPr>
            </w:pPr>
            <w:r w:rsidRPr="00CB5952">
              <w:rPr>
                <w:b/>
                <w:bCs/>
              </w:rPr>
              <w:t>References</w:t>
            </w:r>
          </w:p>
        </w:tc>
      </w:tr>
      <w:tr w:rsidR="003B1625" w14:paraId="0CD98497" w14:textId="77777777" w:rsidTr="00B762EA">
        <w:tc>
          <w:tcPr>
            <w:tcW w:w="2410" w:type="dxa"/>
            <w:tcBorders>
              <w:left w:val="nil"/>
              <w:right w:val="nil"/>
            </w:tcBorders>
          </w:tcPr>
          <w:p w14:paraId="0C8ED5E3" w14:textId="77777777" w:rsidR="003B1625" w:rsidRPr="00CB5952" w:rsidRDefault="003B1625" w:rsidP="00615C13">
            <w:pPr>
              <w:rPr>
                <w:b/>
                <w:bCs/>
              </w:rPr>
            </w:pPr>
            <w:r w:rsidRPr="00CB5952">
              <w:rPr>
                <w:b/>
                <w:bCs/>
              </w:rPr>
              <w:t>Action</w:t>
            </w:r>
          </w:p>
        </w:tc>
        <w:tc>
          <w:tcPr>
            <w:tcW w:w="5954" w:type="dxa"/>
            <w:tcBorders>
              <w:left w:val="nil"/>
              <w:right w:val="nil"/>
            </w:tcBorders>
          </w:tcPr>
          <w:p w14:paraId="7370AF7E" w14:textId="2CFAA04C" w:rsidR="003B1625" w:rsidRDefault="003926D1" w:rsidP="00615C13">
            <w:pPr>
              <w:pStyle w:val="ListParagraph"/>
              <w:ind w:left="315"/>
            </w:pPr>
            <w:r>
              <w:t xml:space="preserve">EPF </w:t>
            </w:r>
            <w:r w:rsidR="003B1625">
              <w:t>stick to the exoskeleton of the</w:t>
            </w:r>
            <w:r>
              <w:t xml:space="preserve"> adult</w:t>
            </w:r>
            <w:r w:rsidR="003B1625">
              <w:t xml:space="preserve"> fly. The fungi grow over the exoskeleton which kills the fly. </w:t>
            </w:r>
            <w:r w:rsidR="003453F6">
              <w:t xml:space="preserve">Fungi </w:t>
            </w:r>
            <w:r w:rsidR="003B1625">
              <w:t>produce spores that infect other flies.</w:t>
            </w:r>
          </w:p>
          <w:p w14:paraId="039AFAB6" w14:textId="5D2123A0" w:rsidR="00272503" w:rsidRDefault="003453F6" w:rsidP="00272503">
            <w:pPr>
              <w:pStyle w:val="ListParagraph"/>
              <w:ind w:left="315"/>
            </w:pPr>
            <w:r>
              <w:t>M</w:t>
            </w:r>
            <w:r w:rsidR="00272503">
              <w:t>ost effective against adult flies, but can affect eggs, larvae or pupae.</w:t>
            </w:r>
          </w:p>
          <w:p w14:paraId="5EB02441" w14:textId="67170ABD" w:rsidR="00272503" w:rsidRDefault="00272503" w:rsidP="00272503">
            <w:pPr>
              <w:pStyle w:val="ListParagraph"/>
              <w:ind w:left="315"/>
            </w:pPr>
            <w:r w:rsidRPr="00272503">
              <w:rPr>
                <w:i/>
                <w:iCs/>
              </w:rPr>
              <w:t>Metarhizium anisopliae</w:t>
            </w:r>
            <w:r>
              <w:t xml:space="preserve"> and </w:t>
            </w:r>
            <w:r w:rsidRPr="00272503">
              <w:rPr>
                <w:i/>
                <w:iCs/>
              </w:rPr>
              <w:t>Beauveria bassiana</w:t>
            </w:r>
            <w:r>
              <w:t xml:space="preserve"> appear to be the most pathogenic species. Both are present</w:t>
            </w:r>
            <w:r w:rsidR="003926D1">
              <w:t xml:space="preserve"> naturally</w:t>
            </w:r>
            <w:r>
              <w:t xml:space="preserve"> in Australia and available as commercial formulations</w:t>
            </w:r>
            <w:r w:rsidR="003453F6">
              <w:t>.</w:t>
            </w:r>
          </w:p>
        </w:tc>
        <w:tc>
          <w:tcPr>
            <w:tcW w:w="1559" w:type="dxa"/>
            <w:tcBorders>
              <w:left w:val="nil"/>
              <w:right w:val="nil"/>
            </w:tcBorders>
          </w:tcPr>
          <w:p w14:paraId="266BB3B2" w14:textId="6F6838B7" w:rsidR="003B1625" w:rsidRDefault="003B1625" w:rsidP="00615C13">
            <w:r>
              <w:fldChar w:fldCharType="begin"/>
            </w:r>
            <w:r w:rsidR="006B0536">
              <w:instrText xml:space="preserve"> ADDIN ZOTERO_ITEM CSL_CITATION {"citationID":"89wwcYHC","properties":{"formattedCitation":"(FlyBoss 2024; Baldacchino et al. 2018; Weeks et al. 2018)","plainCitation":"(FlyBoss 2024; Baldacchino et al. 2018; Weeks et al. 2018)","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schema":"https://github.com/citation-style-language/schema/raw/master/csl-citation.json"} </w:instrText>
            </w:r>
            <w:r>
              <w:fldChar w:fldCharType="separate"/>
            </w:r>
            <w:r w:rsidR="00A20C5E">
              <w:rPr>
                <w:noProof/>
              </w:rPr>
              <w:t>(FlyBoss 2024; Baldacchino et al. 2018; Weeks et al. 2018)</w:t>
            </w:r>
            <w:r>
              <w:fldChar w:fldCharType="end"/>
            </w:r>
          </w:p>
        </w:tc>
      </w:tr>
      <w:tr w:rsidR="003B1625" w14:paraId="19BB9F1B" w14:textId="77777777" w:rsidTr="00B762EA">
        <w:tc>
          <w:tcPr>
            <w:tcW w:w="2410" w:type="dxa"/>
            <w:tcBorders>
              <w:left w:val="nil"/>
              <w:right w:val="nil"/>
            </w:tcBorders>
          </w:tcPr>
          <w:p w14:paraId="0FC04EEE" w14:textId="77777777" w:rsidR="003B1625" w:rsidRPr="00CB5952" w:rsidRDefault="003B1625" w:rsidP="00615C13">
            <w:pPr>
              <w:rPr>
                <w:b/>
                <w:bCs/>
              </w:rPr>
            </w:pPr>
            <w:r w:rsidRPr="00CB5952">
              <w:rPr>
                <w:b/>
                <w:bCs/>
              </w:rPr>
              <w:t>Target flies</w:t>
            </w:r>
          </w:p>
        </w:tc>
        <w:tc>
          <w:tcPr>
            <w:tcW w:w="5954" w:type="dxa"/>
            <w:tcBorders>
              <w:left w:val="nil"/>
              <w:right w:val="nil"/>
            </w:tcBorders>
          </w:tcPr>
          <w:p w14:paraId="5FA0AB2B" w14:textId="5AD95D7B" w:rsidR="003B1625" w:rsidRDefault="00FE5513" w:rsidP="00615C13">
            <w:r>
              <w:t>Ho</w:t>
            </w:r>
            <w:r w:rsidR="003B1625">
              <w:t>use fl</w:t>
            </w:r>
            <w:r>
              <w:t>ies</w:t>
            </w:r>
            <w:r w:rsidR="003B1625">
              <w:t xml:space="preserve">, </w:t>
            </w:r>
            <w:r w:rsidR="003453F6">
              <w:t>s</w:t>
            </w:r>
            <w:r w:rsidR="003B1625">
              <w:t xml:space="preserve">table flies, </w:t>
            </w:r>
            <w:r w:rsidR="003453F6">
              <w:t>b</w:t>
            </w:r>
            <w:r w:rsidR="003B1625">
              <w:t>uffalo flies</w:t>
            </w:r>
          </w:p>
        </w:tc>
        <w:tc>
          <w:tcPr>
            <w:tcW w:w="1559" w:type="dxa"/>
            <w:tcBorders>
              <w:left w:val="nil"/>
              <w:right w:val="nil"/>
            </w:tcBorders>
          </w:tcPr>
          <w:p w14:paraId="31D37EFE" w14:textId="77777777" w:rsidR="003B1625" w:rsidRDefault="003B1625" w:rsidP="00615C13"/>
        </w:tc>
      </w:tr>
      <w:tr w:rsidR="003B1625" w14:paraId="637BF817" w14:textId="77777777" w:rsidTr="00B762EA">
        <w:tc>
          <w:tcPr>
            <w:tcW w:w="2410" w:type="dxa"/>
            <w:tcBorders>
              <w:left w:val="nil"/>
              <w:right w:val="nil"/>
            </w:tcBorders>
          </w:tcPr>
          <w:p w14:paraId="4DD39790" w14:textId="77777777" w:rsidR="003B1625" w:rsidRPr="00CB5952" w:rsidRDefault="003B1625" w:rsidP="00615C13">
            <w:pPr>
              <w:rPr>
                <w:b/>
                <w:bCs/>
              </w:rPr>
            </w:pPr>
            <w:r w:rsidRPr="00CB5952">
              <w:rPr>
                <w:b/>
                <w:bCs/>
              </w:rPr>
              <w:t>Effectiveness</w:t>
            </w:r>
          </w:p>
        </w:tc>
        <w:tc>
          <w:tcPr>
            <w:tcW w:w="5954" w:type="dxa"/>
            <w:tcBorders>
              <w:left w:val="nil"/>
              <w:right w:val="nil"/>
            </w:tcBorders>
          </w:tcPr>
          <w:p w14:paraId="2424E117" w14:textId="250191E6" w:rsidR="00272503" w:rsidRDefault="00272503" w:rsidP="00615C13">
            <w:pPr>
              <w:pStyle w:val="ListParagraph"/>
              <w:ind w:left="315"/>
            </w:pPr>
            <w:r>
              <w:t>Pathogenic effects vary depending on the fly stage, fung</w:t>
            </w:r>
            <w:r w:rsidR="00470629">
              <w:t>al</w:t>
            </w:r>
            <w:r>
              <w:t xml:space="preserve"> species, concentration</w:t>
            </w:r>
            <w:r w:rsidR="00FE1952">
              <w:t>,</w:t>
            </w:r>
            <w:r>
              <w:t xml:space="preserve"> and formulation (powder or liquid).</w:t>
            </w:r>
          </w:p>
          <w:p w14:paraId="3D381B51" w14:textId="5B60A0B1" w:rsidR="00182EDC" w:rsidRDefault="00182EDC" w:rsidP="00615C13">
            <w:pPr>
              <w:pStyle w:val="ListParagraph"/>
              <w:ind w:left="315"/>
            </w:pPr>
            <w:r>
              <w:t xml:space="preserve">Several studies have demonstrated the effectiveness of </w:t>
            </w:r>
            <w:r w:rsidRPr="00182EDC">
              <w:rPr>
                <w:i/>
                <w:iCs/>
              </w:rPr>
              <w:t>M. anisopliae</w:t>
            </w:r>
            <w:r>
              <w:t xml:space="preserve"> at significantly </w:t>
            </w:r>
            <w:r w:rsidR="00D07747">
              <w:t>r</w:t>
            </w:r>
            <w:r>
              <w:t>educing horn fly populations.</w:t>
            </w:r>
          </w:p>
          <w:p w14:paraId="496A5776" w14:textId="0F984F78" w:rsidR="003B1625" w:rsidRDefault="003B1625" w:rsidP="00615C13">
            <w:pPr>
              <w:pStyle w:val="ListParagraph"/>
              <w:ind w:left="315"/>
            </w:pPr>
            <w:r>
              <w:t>One study reported that a</w:t>
            </w:r>
            <w:r w:rsidRPr="00281A6D">
              <w:t xml:space="preserve">pplication of fungi as </w:t>
            </w:r>
            <w:r w:rsidR="00470629">
              <w:t>a</w:t>
            </w:r>
            <w:r w:rsidRPr="00281A6D">
              <w:t xml:space="preserve"> feed-through to kill eggs and developing larvae or pupae in manure pats showed a reduction in adult</w:t>
            </w:r>
            <w:r w:rsidR="00182EDC">
              <w:t xml:space="preserve"> horn </w:t>
            </w:r>
            <w:r w:rsidRPr="00281A6D">
              <w:t xml:space="preserve">fly eclosion </w:t>
            </w:r>
            <w:r w:rsidR="000841E6">
              <w:t xml:space="preserve">(emergence) </w:t>
            </w:r>
            <w:r w:rsidRPr="00281A6D">
              <w:t>from treated animals</w:t>
            </w:r>
            <w:r>
              <w:t>.</w:t>
            </w:r>
          </w:p>
          <w:p w14:paraId="0FAA3624" w14:textId="30CDA25C" w:rsidR="003B1625" w:rsidRDefault="003926D1" w:rsidP="00615C13">
            <w:pPr>
              <w:pStyle w:val="ListParagraph"/>
              <w:ind w:left="315"/>
            </w:pPr>
            <w:r>
              <w:t>O</w:t>
            </w:r>
            <w:r w:rsidR="003B1625" w:rsidRPr="00281A6D">
              <w:t xml:space="preserve">n-animal spray applications of strains of </w:t>
            </w:r>
            <w:r w:rsidR="003B1625" w:rsidRPr="008373D5">
              <w:rPr>
                <w:i/>
                <w:iCs/>
              </w:rPr>
              <w:t>M. anisopliae</w:t>
            </w:r>
            <w:r w:rsidR="003B1625" w:rsidRPr="00281A6D">
              <w:t xml:space="preserve"> and </w:t>
            </w:r>
            <w:r w:rsidR="003B1625" w:rsidRPr="008373D5">
              <w:rPr>
                <w:i/>
                <w:iCs/>
              </w:rPr>
              <w:t>I. fumosorosea</w:t>
            </w:r>
            <w:r w:rsidR="003B1625" w:rsidRPr="00281A6D">
              <w:t xml:space="preserve"> </w:t>
            </w:r>
            <w:r>
              <w:t xml:space="preserve">were shown to </w:t>
            </w:r>
            <w:r w:rsidR="003B1625" w:rsidRPr="00281A6D">
              <w:t xml:space="preserve">reduce horn fly infestations </w:t>
            </w:r>
            <w:r w:rsidR="000841E6">
              <w:t xml:space="preserve">by </w:t>
            </w:r>
            <w:r w:rsidR="003B1625" w:rsidRPr="00281A6D">
              <w:t>94–100% by day 13 post-treatment</w:t>
            </w:r>
            <w:r w:rsidR="003B1625">
              <w:t xml:space="preserve"> for animals in </w:t>
            </w:r>
            <w:r w:rsidR="003B1625" w:rsidRPr="00281A6D">
              <w:t>the dry tropics</w:t>
            </w:r>
            <w:r w:rsidR="000841E6">
              <w:t>.</w:t>
            </w:r>
          </w:p>
        </w:tc>
        <w:tc>
          <w:tcPr>
            <w:tcW w:w="1559" w:type="dxa"/>
            <w:tcBorders>
              <w:left w:val="nil"/>
              <w:right w:val="nil"/>
            </w:tcBorders>
          </w:tcPr>
          <w:p w14:paraId="0FEBC89D" w14:textId="196BA51C" w:rsidR="003B1625" w:rsidRDefault="00182EDC" w:rsidP="00615C13">
            <w:r>
              <w:fldChar w:fldCharType="begin"/>
            </w:r>
            <w:r w:rsidR="006B0536">
              <w:instrText xml:space="preserve"> ADDIN ZOTERO_ITEM CSL_CITATION {"citationID":"QgjMGE6V","properties":{"formattedCitation":"(Baldacchino et al. 2018; Cruz-Vazquez et al. 2015; Mochi et al. 2009; Brewer et al. 2021)","plainCitation":"(Baldacchino et al. 2018; Cruz-Vazquez et al. 2015; Mochi et al. 2009; Brewer et al. 2021)","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74,"uris":["http://zotero.org/groups/4707929/items/2MTJYXX3"],"itemData":{"id":7874,"type":"article-journal","abstract":"The objective of this study was to evaluate the efficacy of an isolate of Metarhizium anisopliae applied by aspersion to control of Stomoxys calcitrans flies in dairy cattle naturally infested. Was applied by aspersion an aqueous formulation of M. anisopliae sensu lato (Ma134), at a concentration of 1×10(8)conidia/ml, four times with seven day intervals, on a group of eight Holstein cows; a control group of eight Holstein cows, received a water solution with Tween 80 (0.1%). The average number of flies per animal was estimated one day before each application, and then daily counts were done in both groups. The effectiveness of the formulation was calculated using the Abbott's formula. At the same time, defensive behaviors of stamp/kicks and tail movements were evaluated daily, estimating relative frequency per hour. The Ma134 formulation had an infestation control efficacy of 73%, taking into consideration the four study weeks. The population reduction effect was observed since the first week post-application (p&lt;0.05), and the effect increased with the subsequent applications. Defensive behaviors were reduced beginning from the first application, reaching a reduction of 66% and 70%, respectively, during the four weeks of study. These results demonstrated the effectiveness of the formulation to control infestation by S. calcitrans, as well as reduce defensive behaviors which involves the infestation.","container-title":"Veterinary Parasitology","DOI":"10.1016/j.vetpar.2015.07.003","ISSN":"1873-2550","issue":"3-4","journalAbbreviation":"Vet Parasitol","language":"eng","note":"PMID: 26209932","page":"350-355","source":"PubMed","title":"Efficacy of the entomopathogenic fungi Metarhizium anisopliae in the control of infestation by stable flies Stomoxys calcitrans (L.), under natural infestation conditions","volume":"212","author":[{"family":"Cruz-Vazquez","given":"C."},{"family":"Carvajal Márquez","given":"J."},{"family":"Lezama-Gutiérrez","given":"R."},{"family":"Vitela-Mendoza","given":"I."},{"family":"Ramos-Parra","given":"M."}],"issued":{"date-parts":[["2015",9,15]]}}},{"id":7876,"uris":["http://zotero.org/groups/4707929/items/GWUQFY5F"],"itemData":{"id":7876,"type":"article-journal","abstract":"The efficacy of M. anisopliae strain E9 as a biological insecticide for the adult and larval stages of H. irritans was assessed under field conditions. To assess larvicidal activity, nine heifers were randomly divided into three groups, which were maintained separated from each other. The first group ingested fungal spores encapsulated in alginate pellets. The second group ingested in natura spores that were grown on sterilized rice. In both groups, each animal received three meals a day, with each meal containing 2 x 10(10)conidia. The third group received no treatment and was used as a control. Fecal samples from manure and whole dung pats were collected from each of the three separate pastures on the day that the animals were allocated and on days 1, 3, 6, 9 and 12 afterwards. The fecal samples were tested for the presence of fungal colony forming units (CFU), and the emergence of horn flies was observed in the dung pats. Significantly less (P&lt;0.01) adult horn flies were found in dung pats of the group treated with encapsulated fungi (11.7) than in those from the heifers treated with conidia in natura (27.9) or from the control group (29.5). The fecal samples of the treated animals presented significantly higher numbers of M. anisopliae CFUs then those from the untreated controls. We found that on day 9 fecal samples from animals given microencapsulated conidia had significantly higher CFUs than those from animals treated with conidia in natura. To assess adulticide activity, four heifers were sprayed with a suspension of 3 x 10(10)conidial(-1) of M. anisopliae, and four control animals were sprayed with the same solution without conidial content. Four sprayings were done at five-day intervals, and all animals were photographed daily to observe the quantity of flies present. After the second spraying, we observed an average of 22.9 flies per animal; untreated heifers had an average of 43 flies per animal; thus, the treatment significantly (P&lt;0.05) decreases fly infestation. The results obtained from both tests show that M. anisopliae strain E9 has a pathogenic effect on H. irritans larvae in bovine manure when administered orally and on adult fly infestations when applied as a spray on the hosts.","container-title":"Veterinary Parasitology","DOI":"10.1016/j.vetpar.2009.07.037","ISSN":"1873-2550","issue":"1-2","journalAbbreviation":"Vet Parasitol","language":"eng","note":"PMID: 19713044","page":"136-143","source":"PubMed","title":"Susceptibility of adult and larval stages of the horn fly, Haematobia irritans, to the entomopathogenic fungus Metarhizium anisopliae under field conditions","volume":"166","author":[{"family":"Mochi","given":"Dinalva Alves"},{"family":"Monteiro","given":"Antonio Carlos"},{"family":"Simi","given":"Lucas Detogni"},{"family":"Sampaio","given":"Alexandre Amstalden Moraes"}],"issued":{"date-parts":[["2009",12,3]]}}},{"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fldChar w:fldCharType="separate"/>
            </w:r>
            <w:r w:rsidR="00F541F9">
              <w:rPr>
                <w:noProof/>
              </w:rPr>
              <w:t>(Baldacchino et al. 2018; Cruz-Vazquez et al. 2015; Mochi et al. 2009; Brewer et al. 2021)</w:t>
            </w:r>
            <w:r>
              <w:fldChar w:fldCharType="end"/>
            </w:r>
          </w:p>
        </w:tc>
      </w:tr>
      <w:tr w:rsidR="003B1625" w14:paraId="7F6D3AEA" w14:textId="77777777" w:rsidTr="00B762EA">
        <w:tc>
          <w:tcPr>
            <w:tcW w:w="2410" w:type="dxa"/>
            <w:tcBorders>
              <w:left w:val="nil"/>
              <w:right w:val="nil"/>
            </w:tcBorders>
          </w:tcPr>
          <w:p w14:paraId="25E96805" w14:textId="77777777" w:rsidR="003B1625" w:rsidRPr="00CB5952" w:rsidRDefault="003B1625" w:rsidP="00615C13">
            <w:pPr>
              <w:rPr>
                <w:b/>
                <w:bCs/>
              </w:rPr>
            </w:pPr>
            <w:r w:rsidRPr="00CB5952">
              <w:rPr>
                <w:b/>
                <w:bCs/>
              </w:rPr>
              <w:t>Applicable to Australia</w:t>
            </w:r>
          </w:p>
        </w:tc>
        <w:tc>
          <w:tcPr>
            <w:tcW w:w="5954" w:type="dxa"/>
            <w:tcBorders>
              <w:left w:val="nil"/>
              <w:right w:val="nil"/>
            </w:tcBorders>
          </w:tcPr>
          <w:p w14:paraId="06483D3E" w14:textId="7773150C" w:rsidR="003B1625" w:rsidRDefault="00272503" w:rsidP="00615C13">
            <w:r>
              <w:t xml:space="preserve">Commercial formulations of </w:t>
            </w:r>
            <w:r w:rsidRPr="00D317E4">
              <w:rPr>
                <w:i/>
                <w:iCs/>
              </w:rPr>
              <w:t>Metarhizium anisopliae</w:t>
            </w:r>
            <w:r>
              <w:t xml:space="preserve"> are available in Australia </w:t>
            </w:r>
            <w:r w:rsidR="00182EDC">
              <w:t>for tick control</w:t>
            </w:r>
            <w:r w:rsidR="00D317E4">
              <w:t xml:space="preserve">. However, fly-specific commercial formulations </w:t>
            </w:r>
            <w:r w:rsidR="00D317E4" w:rsidRPr="004561DD">
              <w:t xml:space="preserve">are </w:t>
            </w:r>
            <w:r w:rsidR="00182EDC" w:rsidRPr="004561DD">
              <w:t>n</w:t>
            </w:r>
            <w:r w:rsidR="00D317E4" w:rsidRPr="004561DD">
              <w:t xml:space="preserve">ot </w:t>
            </w:r>
            <w:r w:rsidR="003926D1" w:rsidRPr="004561DD">
              <w:t>available</w:t>
            </w:r>
            <w:r w:rsidR="00470629">
              <w:t xml:space="preserve"> in Australia</w:t>
            </w:r>
            <w:r w:rsidR="003926D1" w:rsidRPr="004561DD">
              <w:t>.</w:t>
            </w:r>
            <w:r>
              <w:t xml:space="preserve"> </w:t>
            </w:r>
          </w:p>
        </w:tc>
        <w:tc>
          <w:tcPr>
            <w:tcW w:w="1559" w:type="dxa"/>
            <w:tcBorders>
              <w:left w:val="nil"/>
              <w:right w:val="nil"/>
            </w:tcBorders>
          </w:tcPr>
          <w:p w14:paraId="1C623A8F" w14:textId="77777777" w:rsidR="003B1625" w:rsidRDefault="003B1625" w:rsidP="00615C13"/>
        </w:tc>
      </w:tr>
      <w:tr w:rsidR="003B1625" w14:paraId="67AD1A5D" w14:textId="77777777" w:rsidTr="00B762EA">
        <w:tc>
          <w:tcPr>
            <w:tcW w:w="2410" w:type="dxa"/>
            <w:tcBorders>
              <w:left w:val="nil"/>
              <w:right w:val="nil"/>
            </w:tcBorders>
          </w:tcPr>
          <w:p w14:paraId="1C7A2157" w14:textId="77777777" w:rsidR="003B1625" w:rsidRPr="00CB5952" w:rsidRDefault="003B1625" w:rsidP="00615C13">
            <w:pPr>
              <w:rPr>
                <w:b/>
                <w:bCs/>
              </w:rPr>
            </w:pPr>
            <w:r w:rsidRPr="00CB5952">
              <w:rPr>
                <w:b/>
                <w:bCs/>
              </w:rPr>
              <w:t>Impact on animals, humans, environment</w:t>
            </w:r>
          </w:p>
        </w:tc>
        <w:tc>
          <w:tcPr>
            <w:tcW w:w="5954" w:type="dxa"/>
            <w:tcBorders>
              <w:left w:val="nil"/>
              <w:right w:val="nil"/>
            </w:tcBorders>
          </w:tcPr>
          <w:p w14:paraId="145DC3AD" w14:textId="4846F819" w:rsidR="003B1625" w:rsidRDefault="00182EDC" w:rsidP="00615C13">
            <w:r>
              <w:t>Non</w:t>
            </w:r>
            <w:r w:rsidR="000841E6">
              <w:t>-</w:t>
            </w:r>
            <w:r>
              <w:t>target</w:t>
            </w:r>
            <w:r w:rsidR="00615C13">
              <w:t xml:space="preserve"> </w:t>
            </w:r>
            <w:r>
              <w:t>insects may be impacted (e.g. dung beetles)</w:t>
            </w:r>
            <w:r w:rsidR="000841E6">
              <w:t>.</w:t>
            </w:r>
          </w:p>
        </w:tc>
        <w:tc>
          <w:tcPr>
            <w:tcW w:w="1559" w:type="dxa"/>
            <w:tcBorders>
              <w:left w:val="nil"/>
              <w:right w:val="nil"/>
            </w:tcBorders>
          </w:tcPr>
          <w:p w14:paraId="6C2878BF" w14:textId="77777777" w:rsidR="003B1625" w:rsidRDefault="003B1625" w:rsidP="00615C13"/>
        </w:tc>
      </w:tr>
      <w:tr w:rsidR="003B1625" w14:paraId="46C0A845" w14:textId="77777777" w:rsidTr="00B762EA">
        <w:tc>
          <w:tcPr>
            <w:tcW w:w="2410" w:type="dxa"/>
            <w:tcBorders>
              <w:left w:val="nil"/>
              <w:right w:val="nil"/>
            </w:tcBorders>
          </w:tcPr>
          <w:p w14:paraId="76D96009" w14:textId="77777777" w:rsidR="003B1625" w:rsidRPr="00CB5952" w:rsidRDefault="003B1625" w:rsidP="00615C13">
            <w:pPr>
              <w:rPr>
                <w:b/>
                <w:bCs/>
              </w:rPr>
            </w:pPr>
            <w:r w:rsidRPr="00CB5952">
              <w:rPr>
                <w:b/>
                <w:bCs/>
              </w:rPr>
              <w:t>Limitations</w:t>
            </w:r>
          </w:p>
        </w:tc>
        <w:tc>
          <w:tcPr>
            <w:tcW w:w="5954" w:type="dxa"/>
            <w:tcBorders>
              <w:left w:val="nil"/>
              <w:right w:val="nil"/>
            </w:tcBorders>
          </w:tcPr>
          <w:p w14:paraId="6D4E29F5" w14:textId="34A8B4CE" w:rsidR="000B4D63" w:rsidRDefault="000841E6" w:rsidP="000B4D63">
            <w:pPr>
              <w:pStyle w:val="ListParagraph"/>
              <w:ind w:left="315"/>
            </w:pPr>
            <w:r>
              <w:t>D</w:t>
            </w:r>
            <w:r w:rsidR="000B4D63">
              <w:t>oes not produce immediate effects.</w:t>
            </w:r>
          </w:p>
          <w:p w14:paraId="0C463BF3" w14:textId="472D03A6" w:rsidR="00272503" w:rsidRDefault="005A4931" w:rsidP="00272503">
            <w:pPr>
              <w:pStyle w:val="ListParagraph"/>
              <w:ind w:left="315"/>
            </w:pPr>
            <w:r>
              <w:t>EPF is not</w:t>
            </w:r>
            <w:r w:rsidR="00182EDC">
              <w:t xml:space="preserve"> target specific. A</w:t>
            </w:r>
            <w:r w:rsidR="00272503">
              <w:t xml:space="preserve"> newly identified local fungus species</w:t>
            </w:r>
            <w:r w:rsidR="000841E6">
              <w:t>,</w:t>
            </w:r>
            <w:r w:rsidR="00272503">
              <w:t xml:space="preserve"> </w:t>
            </w:r>
            <w:r w:rsidR="00272503" w:rsidRPr="00272503">
              <w:rPr>
                <w:i/>
                <w:iCs/>
              </w:rPr>
              <w:t xml:space="preserve">Beauveria </w:t>
            </w:r>
            <w:r w:rsidR="00272503">
              <w:rPr>
                <w:i/>
                <w:iCs/>
              </w:rPr>
              <w:t>australis</w:t>
            </w:r>
            <w:r w:rsidR="000841E6">
              <w:rPr>
                <w:i/>
                <w:iCs/>
              </w:rPr>
              <w:t>,</w:t>
            </w:r>
            <w:r w:rsidR="00272503">
              <w:t xml:space="preserve"> infest</w:t>
            </w:r>
            <w:r>
              <w:t>s and kills</w:t>
            </w:r>
            <w:r w:rsidR="00272503">
              <w:t xml:space="preserve"> dung beetles. </w:t>
            </w:r>
            <w:r w:rsidR="00272503" w:rsidRPr="00272503">
              <w:rPr>
                <w:i/>
                <w:iCs/>
              </w:rPr>
              <w:t>B</w:t>
            </w:r>
            <w:r w:rsidR="00FE5513">
              <w:rPr>
                <w:i/>
                <w:iCs/>
              </w:rPr>
              <w:t xml:space="preserve">. </w:t>
            </w:r>
            <w:r w:rsidR="00272503" w:rsidRPr="00272503">
              <w:rPr>
                <w:i/>
                <w:iCs/>
              </w:rPr>
              <w:lastRenderedPageBreak/>
              <w:t>bassiana</w:t>
            </w:r>
            <w:r w:rsidR="00272503">
              <w:t xml:space="preserve"> has also been reported in Australian soils and is known to decimate dung beetle populations. </w:t>
            </w:r>
          </w:p>
        </w:tc>
        <w:tc>
          <w:tcPr>
            <w:tcW w:w="1559" w:type="dxa"/>
            <w:tcBorders>
              <w:left w:val="nil"/>
              <w:right w:val="nil"/>
            </w:tcBorders>
          </w:tcPr>
          <w:p w14:paraId="7D76845C" w14:textId="650563D8" w:rsidR="003B1625" w:rsidRDefault="00182EDC" w:rsidP="00615C13">
            <w:r>
              <w:lastRenderedPageBreak/>
              <w:fldChar w:fldCharType="begin"/>
            </w:r>
            <w:r w:rsidR="006B0536">
              <w:instrText xml:space="preserve"> ADDIN ZOTERO_ITEM CSL_CITATION {"citationID":"oCKlfIJt","properties":{"formattedCitation":"(Caron et al. 2023)","plainCitation":"(Caron et al. 2023)","noteIndex":0},"citationItems":[{"id":7873,"uris":["http://zotero.org/groups/4707929/items/PJSVZ4N7"],"itemData":{"id":7873,"type":"article-journal","abstract":"Exotic dung beetles have been introduced to Australia for over 50 years to mitigate issues caused by dung produced by livestock. This study aims at identifying fungi affecting a beetle colony and investigating their source. Fungal hyphae emerging from the cuticle of dead beetles were cultured and a multigene phylogeny showed that Beauveria bassiana and B. australis both infected these introduced beetles, likely acquired through local soil or dung. This is the first record of B. australis infecting family Scarabaeidae. This study highlights the importance of fungal outbreak management in insect rearing before release, and challenges associated with new pathogens.","container-title":"Journal of Invertebrate Pathology","DOI":"10.1016/j.jip.2023.107889","ISSN":"0022-2011","journalAbbreviation":"Journal of Invertebrate Pathology","page":"107889","source":"ScienceDirect","title":"&lt;i&gt;Beauveria australis&lt;/i&gt; finds a new host in French dung beetles introduced to Australia","volume":"197","author":[{"family":"Caron","given":"Valerie"},{"family":"Pérez Vila","given":"Saleta"},{"family":"Gueidan","given":"Cécile"}],"issued":{"date-parts":[["2023",3,1]]}}}],"schema":"https://github.com/citation-style-language/schema/raw/master/csl-citation.json"} </w:instrText>
            </w:r>
            <w:r>
              <w:fldChar w:fldCharType="separate"/>
            </w:r>
            <w:r>
              <w:rPr>
                <w:noProof/>
              </w:rPr>
              <w:t>(Caron et al. 2023)</w:t>
            </w:r>
            <w:r>
              <w:fldChar w:fldCharType="end"/>
            </w:r>
          </w:p>
        </w:tc>
      </w:tr>
    </w:tbl>
    <w:p w14:paraId="3F3FF340" w14:textId="77777777" w:rsidR="003B1625" w:rsidRDefault="003B1625" w:rsidP="00F27FCE">
      <w:pPr>
        <w:rPr>
          <w:lang w:eastAsia="en-US"/>
        </w:rPr>
      </w:pPr>
    </w:p>
    <w:p w14:paraId="72104DBE" w14:textId="45B56080" w:rsidR="003B1625" w:rsidRDefault="00BF297C" w:rsidP="00682E27">
      <w:pPr>
        <w:pStyle w:val="Caption"/>
        <w:rPr>
          <w:lang w:eastAsia="en-US"/>
        </w:rPr>
      </w:pPr>
      <w:bookmarkStart w:id="144" w:name="_Toc195772718"/>
      <w:r>
        <w:t xml:space="preserve">Table </w:t>
      </w:r>
      <w:r>
        <w:fldChar w:fldCharType="begin"/>
      </w:r>
      <w:r>
        <w:instrText>SEQ Table \* ARABIC</w:instrText>
      </w:r>
      <w:r>
        <w:fldChar w:fldCharType="separate"/>
      </w:r>
      <w:r w:rsidR="003320E2">
        <w:rPr>
          <w:noProof/>
        </w:rPr>
        <w:t>20</w:t>
      </w:r>
      <w:r>
        <w:fldChar w:fldCharType="end"/>
      </w:r>
      <w:r>
        <w:t xml:space="preserve">. </w:t>
      </w:r>
      <w:r>
        <w:rPr>
          <w:lang w:eastAsia="en-US"/>
        </w:rPr>
        <w:t xml:space="preserve">Biocontrol methods for flies: </w:t>
      </w:r>
      <w:r w:rsidR="006E4680">
        <w:rPr>
          <w:lang w:eastAsia="en-US"/>
        </w:rPr>
        <w:t>Entomopathogenic bacteria</w:t>
      </w:r>
      <w:bookmarkEnd w:id="144"/>
    </w:p>
    <w:tbl>
      <w:tblPr>
        <w:tblStyle w:val="TableGrid"/>
        <w:tblW w:w="9923"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5954"/>
        <w:gridCol w:w="1559"/>
      </w:tblGrid>
      <w:tr w:rsidR="0096661D" w:rsidRPr="00003D25" w14:paraId="5FEB408F" w14:textId="77777777" w:rsidTr="00B762EA">
        <w:trPr>
          <w:cantSplit/>
          <w:tblHeader/>
        </w:trPr>
        <w:tc>
          <w:tcPr>
            <w:tcW w:w="2410" w:type="dxa"/>
          </w:tcPr>
          <w:p w14:paraId="31847676" w14:textId="25D2554F" w:rsidR="0096661D" w:rsidRPr="00CB5952" w:rsidRDefault="0096661D" w:rsidP="0096661D">
            <w:pPr>
              <w:rPr>
                <w:b/>
                <w:bCs/>
              </w:rPr>
            </w:pPr>
            <w:bookmarkStart w:id="145" w:name="Table_20"/>
            <w:bookmarkEnd w:id="145"/>
            <w:r>
              <w:rPr>
                <w:b/>
                <w:bCs/>
              </w:rPr>
              <w:t>Method detail</w:t>
            </w:r>
          </w:p>
        </w:tc>
        <w:tc>
          <w:tcPr>
            <w:tcW w:w="5954" w:type="dxa"/>
          </w:tcPr>
          <w:p w14:paraId="41C15E17" w14:textId="111F8999" w:rsidR="0096661D" w:rsidRPr="00003D25" w:rsidRDefault="0096661D" w:rsidP="0096661D">
            <w:r w:rsidRPr="0096661D">
              <w:rPr>
                <w:b/>
                <w:bCs/>
              </w:rPr>
              <w:t xml:space="preserve">Description </w:t>
            </w:r>
          </w:p>
        </w:tc>
        <w:tc>
          <w:tcPr>
            <w:tcW w:w="1559" w:type="dxa"/>
          </w:tcPr>
          <w:p w14:paraId="32436E4D" w14:textId="77777777" w:rsidR="0096661D" w:rsidRPr="00CB5952" w:rsidRDefault="0096661D" w:rsidP="0096661D">
            <w:pPr>
              <w:rPr>
                <w:b/>
                <w:bCs/>
              </w:rPr>
            </w:pPr>
            <w:r w:rsidRPr="00CB5952">
              <w:rPr>
                <w:b/>
                <w:bCs/>
              </w:rPr>
              <w:t>References</w:t>
            </w:r>
          </w:p>
        </w:tc>
      </w:tr>
      <w:tr w:rsidR="00BF297C" w14:paraId="0CF4C71A" w14:textId="77777777" w:rsidTr="00B762EA">
        <w:tc>
          <w:tcPr>
            <w:tcW w:w="2410" w:type="dxa"/>
          </w:tcPr>
          <w:p w14:paraId="5F189DD1" w14:textId="77777777" w:rsidR="00BF297C" w:rsidRPr="00CB5952" w:rsidRDefault="00BF297C" w:rsidP="00615C13">
            <w:pPr>
              <w:rPr>
                <w:b/>
                <w:bCs/>
              </w:rPr>
            </w:pPr>
            <w:r w:rsidRPr="00CB5952">
              <w:rPr>
                <w:b/>
                <w:bCs/>
              </w:rPr>
              <w:t>Action</w:t>
            </w:r>
          </w:p>
        </w:tc>
        <w:tc>
          <w:tcPr>
            <w:tcW w:w="5954" w:type="dxa"/>
          </w:tcPr>
          <w:p w14:paraId="02EAE856" w14:textId="605C9020" w:rsidR="00470629" w:rsidRDefault="006E4680" w:rsidP="00470629">
            <w:pPr>
              <w:pStyle w:val="ListParagraph"/>
              <w:ind w:left="315"/>
            </w:pPr>
            <w:r>
              <w:rPr>
                <w:rStyle w:val="Emphasis"/>
              </w:rPr>
              <w:t>Bacillus thuringiensis</w:t>
            </w:r>
            <w:r>
              <w:t xml:space="preserve"> sub-species,</w:t>
            </w:r>
            <w:r w:rsidR="000841E6">
              <w:t xml:space="preserve"> such as</w:t>
            </w:r>
            <w:r>
              <w:t xml:space="preserve"> </w:t>
            </w:r>
            <w:r>
              <w:rPr>
                <w:rStyle w:val="Emphasis"/>
              </w:rPr>
              <w:t>B</w:t>
            </w:r>
            <w:r w:rsidR="000841E6">
              <w:rPr>
                <w:rStyle w:val="Emphasis"/>
              </w:rPr>
              <w:t>t</w:t>
            </w:r>
            <w:r>
              <w:rPr>
                <w:rStyle w:val="Emphasis"/>
              </w:rPr>
              <w:t>. israelensis</w:t>
            </w:r>
            <w:r>
              <w:t xml:space="preserve"> and </w:t>
            </w:r>
            <w:r w:rsidR="00470629" w:rsidRPr="00470629">
              <w:rPr>
                <w:i/>
                <w:iCs/>
                <w:color w:val="000000" w:themeColor="text1"/>
                <w:shd w:val="clear" w:color="auto" w:fill="FFFFFF"/>
              </w:rPr>
              <w:t>Lysinibacillus</w:t>
            </w:r>
            <w:r w:rsidR="00470629">
              <w:rPr>
                <w:rStyle w:val="Emphasis"/>
              </w:rPr>
              <w:t xml:space="preserve"> </w:t>
            </w:r>
            <w:r>
              <w:rPr>
                <w:rStyle w:val="Emphasis"/>
              </w:rPr>
              <w:t>sphaericus</w:t>
            </w:r>
            <w:r w:rsidR="000841E6" w:rsidRPr="004561DD">
              <w:rPr>
                <w:rStyle w:val="Emphasis"/>
                <w:i w:val="0"/>
                <w:iCs w:val="0"/>
              </w:rPr>
              <w:t>,</w:t>
            </w:r>
            <w:r>
              <w:t xml:space="preserve"> are </w:t>
            </w:r>
            <w:r w:rsidR="0097443B">
              <w:t xml:space="preserve">the </w:t>
            </w:r>
            <w:r w:rsidR="00F541F9">
              <w:t xml:space="preserve">most common </w:t>
            </w:r>
            <w:r w:rsidR="0097443B">
              <w:t>species</w:t>
            </w:r>
            <w:r w:rsidR="00F541F9">
              <w:t xml:space="preserve"> used to control </w:t>
            </w:r>
            <w:r w:rsidR="000841E6">
              <w:t>d</w:t>
            </w:r>
            <w:r w:rsidR="00F541F9">
              <w:t>ip</w:t>
            </w:r>
            <w:r w:rsidR="005144B7">
              <w:t>t</w:t>
            </w:r>
            <w:r w:rsidR="00F541F9">
              <w:t>era</w:t>
            </w:r>
            <w:r w:rsidR="000841E6">
              <w:t>n</w:t>
            </w:r>
            <w:r w:rsidR="00F541F9">
              <w:t xml:space="preserve"> </w:t>
            </w:r>
            <w:r w:rsidR="000841E6">
              <w:t>insects</w:t>
            </w:r>
            <w:r w:rsidR="00F541F9">
              <w:t>.</w:t>
            </w:r>
            <w:r w:rsidR="006F4004">
              <w:t xml:space="preserve"> They are g</w:t>
            </w:r>
            <w:r w:rsidR="005144B7" w:rsidRPr="006F4004">
              <w:rPr>
                <w:rStyle w:val="Emphasis"/>
                <w:i w:val="0"/>
                <w:iCs w:val="0"/>
              </w:rPr>
              <w:t>ram-positive, facultative anaerobic</w:t>
            </w:r>
            <w:r w:rsidR="000841E6">
              <w:rPr>
                <w:rStyle w:val="Emphasis"/>
                <w:i w:val="0"/>
                <w:iCs w:val="0"/>
              </w:rPr>
              <w:t>,</w:t>
            </w:r>
            <w:r w:rsidR="005144B7" w:rsidRPr="006F4004">
              <w:rPr>
                <w:rStyle w:val="Emphasis"/>
                <w:i w:val="0"/>
                <w:iCs w:val="0"/>
              </w:rPr>
              <w:t xml:space="preserve"> spore-forming bacteria</w:t>
            </w:r>
            <w:r w:rsidR="006F4004" w:rsidRPr="006F4004">
              <w:rPr>
                <w:rStyle w:val="Emphasis"/>
                <w:i w:val="0"/>
                <w:iCs w:val="0"/>
              </w:rPr>
              <w:t xml:space="preserve"> that</w:t>
            </w:r>
            <w:r w:rsidR="006F4004">
              <w:rPr>
                <w:rStyle w:val="Emphasis"/>
              </w:rPr>
              <w:t xml:space="preserve"> </w:t>
            </w:r>
            <w:r w:rsidR="00776665" w:rsidRPr="006F4004">
              <w:rPr>
                <w:rStyle w:val="Emphasis"/>
                <w:i w:val="0"/>
                <w:iCs w:val="0"/>
              </w:rPr>
              <w:t>produce protein crystals that are toxic to some fly species</w:t>
            </w:r>
            <w:r w:rsidR="000D689F" w:rsidRPr="006F4004">
              <w:rPr>
                <w:rStyle w:val="Emphasis"/>
                <w:i w:val="0"/>
                <w:iCs w:val="0"/>
              </w:rPr>
              <w:t>.</w:t>
            </w:r>
          </w:p>
        </w:tc>
        <w:tc>
          <w:tcPr>
            <w:tcW w:w="1559" w:type="dxa"/>
          </w:tcPr>
          <w:p w14:paraId="08DFCE2A" w14:textId="346D160E" w:rsidR="00BF297C" w:rsidRDefault="00BF297C" w:rsidP="00615C13">
            <w:r>
              <w:fldChar w:fldCharType="begin"/>
            </w:r>
            <w:r w:rsidR="006B0536">
              <w:instrText xml:space="preserve"> ADDIN ZOTERO_ITEM CSL_CITATION {"citationID":"TgDsPxAF","properties":{"formattedCitation":"(FlyBoss 2024)","plainCitation":"(FlyBoss 2024)","dontUpdate":true,"noteIndex":0},"citationItems":[{"id":7850,"uris":["http://zotero.org/groups/4707929/items/PV8CMDTZ"],"itemData":{"id":7850,"type":"webpage","container-title":"FlyBoss","language":"en-AU","title":"FlyBoss","URL":"https://flyboss.com.au/flyboss-resources/","author":[{"family":"FlyBoss","given":""}],"accessed":{"date-parts":[["2024",2,23]]},"issued":{"date-parts":[["2024"]]}}},{"id":7878,"uris":["http://zotero.org/groups/4707929/items/N5CP7NQT"],"itemData":{"id":7878,"type":"article-journal","container-title":"Journal of Invertebrate Pathology","DOI":"10.1016/j.jip.2015.07.009","page":"1-41","title":"Insect pathogens as biological control agents: Back to the future","volume":"132","author":[{"family":"Lacey","given":"L.A"},{"family":"Grzywacz","given":"D"},{"family":"Shapiro-Ilan","given":"D"},{"family":"Frutos","given":"R"},{"family":"Brownbridge","given":"M"},{"family":"Goettel","given":"M"}],"issued":{"date-parts":[["2015"]]}}},{"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81,"uris":["http://zotero.org/groups/4707929/items/LNXCPD7Z"],"itemData":{"id":7881,"type":"article-journal","abstract":"Buffalo fly (Haematobia irritans exigua), sheep blowfly (Lucilia cuprina), and the sheep body louse (Bovicola ovis) are important pests of the Australian livestock industry. Current control measures rely heavily on chemical insecticides. Because all three pests have developed resistance and insecticide residues in animal products threaten trade, alternative control strategies need to be investigated. The bacterium, Bacillus thuringiensis (Bt), produces protein (δ-endotoxin) crystals that are specifically toxic to some insects. In this study, feeding assays were used to screen Bt isolates for toxicity to adult and larval buffalo fly, larval sheep blowfly, and adults and nymphs of the sheep louse. Some Bt isolates were found to have high toxic activity against larvae of the two fly species and moderate activity against the sheep louse. This is the first report of insecticidal activity of Bt toxin against buffalo fly. Bacillus thuringiensis isolates with toxic activity due to δ-endotoxin were characterized further by polymerase chain reaction to identify toxin genes. In four isolates, no cry genes were identified with the primer sets used. These isolates were analyzed further by amino-terminal sequencing of the protein bands. Two amino acid sequences, unrelated to any known Cry proteins, have been identified by database searches.","container-title":"Biological Control","DOI":"10.1006/bcon.2001.1006","ISSN":"1049-9644","issue":"2","journalAbbreviation":"Biological Control","page":"179-189","source":"ScienceDirect","title":"New Isolates of &lt;i&gt;Bacillus thuringiensis&lt;/i&gt; for Control of Livestock Ectoparasites","volume":"23","author":[{"family":"Gough","given":"J. M"},{"family":"Akhurst","given":"R. J"},{"family":"Ellar","given":"D. J"},{"family":"Kemp","given":"D. H"},{"family":"Wijffels","given":"G. L"}],"issued":{"date-parts":[["2002",2,1]]}}},{"id":7879,"uris":["http://zotero.org/groups/4707929/items/TRN33RWI"],"itemData":{"id":7879,"type":"article-journal","abstract":"The purpose of this paper is to evaluate the effect of five strains of Metarhizium anisopliae (Ma) and three strains of Isaria fumosorosea (Ifr) at a concentration of 1×10(8)colony-forming units/ml applied by spraying onto bovines with controlled infestation of Haematobia irritans under stable conditions in the Mexican dry tropics. Four experiments were performed, in each of which three treatments (two fungal strains and one control) were evaluated with eight repetitions for each one, by carrying out a single application of the aqueous suspension of each strain. The animals were isolated in individual cages and direct counts of the infestation were carried out for 13 days. It was observed that strains Ma2, Ma6, Ma10, Ma14, and Ma34 caused 94-100% reduction in infestation between days 12 and 13 post-treatment, while strains Ifr19, Ifr11, and Ifr12 reduced infestation from 90% to 98% up to day 13 post-application. There was an effect in the generation of horn flies from the excrement of bovines that were treated with different strains, reducing the reproduction of subsequent generations. It was concluded that the strains of M. anisopliae and I. fumosorosea evaluated in this study can be used as biocontrol agents in infestations of H. irritans in stabled bovines.","container-title":"Veterinary Parasitology","DOI":"10.1016/j.vetpar.2015.02.025","ISSN":"1873-2550","issue":"3-4","journalAbbreviation":"Vet Parasitol","language":"eng","note":"PMID: 25771932","page":"173-178","source":"PubMed","title":"Efficacy of entomopathogenic fungi (Ascomycetes: Hypocreales) against adult Haematobia irritans (Diptera: Muscidae) under stable conditions in the Mexican dry tropics","title-short":"Efficacy of entomopathogenic fungi (Ascomycetes","volume":"209","author":[{"family":"Galindo-Velasco","given":"E."},{"family":"Lezama-Gutiérrez","given":"R."},{"family":"Cruz-Vázquez","given":"C."},{"family":"Pescador-Rubio","given":"A."},{"family":"Angel-Sahagún","given":"C. A."},{"family":"Ojeda-Chi","given":"M. M."},{"family":"Rodríguez-Vivas","given":"R. I."},{"family":"Contreras-Lara","given":"D."}],"issued":{"date-parts":[["2015",4,30]]}}},{"id":7798,"uris":["http://zotero.org/groups/4707929/items/RH7NNZUS"],"itemData":{"id":7798,"type":"article-journal","abstract":"Buffalo flies (Haematobia irritans exigua) (BF) and closely related horn flies (Haematobia irritans irritans) (HF) are invasive haematophagous parasites with significant economic and welfare impacts on cattle production. Wolbachia are intracellular bacteria found widely in insects and currently of much interest for use in novel strategies for the area wide control of insect pests and insect-vectored diseases. In this paper, we report the transinfection of BF towards the development of area-wide controls.","container-title":"Parasites &amp; Vectors","DOI":"10.1186/s13071-020-04161-8","ISSN":"1756-3305","issue":"1","journalAbbreviation":"Parasites &amp; Vectors","page":"296","source":"BioMed Central","title":"Transinfection of buffalo flies (Haematobia irritans exigua) with Wolbachia and effect on host biology","volume":"13","author":[{"family":"Madhav","given":"Mukund"},{"family":"Brown","given":"Geoff"},{"family":"Morgan","given":"Jess A. T."},{"family":"Asgari","given":"Sassan"},{"family":"McGraw","given":"Elizabeth A."},{"family":"James","given":"Peter"}],"issued":{"date-parts":[["2020",6,10]]}}},{"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schema":"https://github.com/citation-style-language/schema/raw/master/csl-citation.json"} </w:instrText>
            </w:r>
            <w:r>
              <w:fldChar w:fldCharType="separate"/>
            </w:r>
            <w:r>
              <w:fldChar w:fldCharType="end"/>
            </w:r>
          </w:p>
        </w:tc>
      </w:tr>
      <w:tr w:rsidR="00BF297C" w14:paraId="390F833C" w14:textId="77777777" w:rsidTr="00B762EA">
        <w:tc>
          <w:tcPr>
            <w:tcW w:w="2410" w:type="dxa"/>
          </w:tcPr>
          <w:p w14:paraId="2586F080" w14:textId="77777777" w:rsidR="00BF297C" w:rsidRPr="00CB5952" w:rsidRDefault="00BF297C" w:rsidP="00615C13">
            <w:pPr>
              <w:rPr>
                <w:b/>
                <w:bCs/>
              </w:rPr>
            </w:pPr>
            <w:r w:rsidRPr="00CB5952">
              <w:rPr>
                <w:b/>
                <w:bCs/>
              </w:rPr>
              <w:t>Target flies</w:t>
            </w:r>
          </w:p>
        </w:tc>
        <w:tc>
          <w:tcPr>
            <w:tcW w:w="5954" w:type="dxa"/>
          </w:tcPr>
          <w:p w14:paraId="44C534B2" w14:textId="4523D632" w:rsidR="00BF297C" w:rsidRDefault="00FE5513" w:rsidP="00615C13">
            <w:r>
              <w:t>House</w:t>
            </w:r>
            <w:r w:rsidR="00F541F9">
              <w:t xml:space="preserve"> fl</w:t>
            </w:r>
            <w:r>
              <w:t>ies</w:t>
            </w:r>
            <w:r w:rsidR="00F541F9">
              <w:t>, stable fl</w:t>
            </w:r>
            <w:r>
              <w:t>ies</w:t>
            </w:r>
            <w:r w:rsidR="00F541F9">
              <w:t>, buffalo flies</w:t>
            </w:r>
          </w:p>
        </w:tc>
        <w:tc>
          <w:tcPr>
            <w:tcW w:w="1559" w:type="dxa"/>
          </w:tcPr>
          <w:p w14:paraId="5C836D93" w14:textId="036D6B1F" w:rsidR="00BF297C" w:rsidRDefault="00F541F9" w:rsidP="00615C13">
            <w:r>
              <w:fldChar w:fldCharType="begin"/>
            </w:r>
            <w:r w:rsidR="006B0536">
              <w:instrText xml:space="preserve"> ADDIN ZOTERO_ITEM CSL_CITATION {"citationID":"b1q245Je","properties":{"formattedCitation":"(Baldacchino et al. 2018)","plainCitation":"(Baldacchino et al. 2018)","dontUpdate":true,"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fldChar w:fldCharType="end"/>
            </w:r>
            <w:r>
              <w:t xml:space="preserve"> </w:t>
            </w:r>
          </w:p>
        </w:tc>
      </w:tr>
      <w:tr w:rsidR="00BF297C" w14:paraId="424B0198" w14:textId="77777777" w:rsidTr="00B762EA">
        <w:tc>
          <w:tcPr>
            <w:tcW w:w="2410" w:type="dxa"/>
          </w:tcPr>
          <w:p w14:paraId="232A5EAE" w14:textId="77777777" w:rsidR="00BF297C" w:rsidRPr="00CB5952" w:rsidRDefault="00BF297C" w:rsidP="00615C13">
            <w:pPr>
              <w:rPr>
                <w:b/>
                <w:bCs/>
              </w:rPr>
            </w:pPr>
            <w:r w:rsidRPr="00CB5952">
              <w:rPr>
                <w:b/>
                <w:bCs/>
              </w:rPr>
              <w:t>Effectiveness</w:t>
            </w:r>
          </w:p>
        </w:tc>
        <w:tc>
          <w:tcPr>
            <w:tcW w:w="5954" w:type="dxa"/>
          </w:tcPr>
          <w:p w14:paraId="4BD4D4EB" w14:textId="4DCAE405" w:rsidR="00F541F9" w:rsidRDefault="007E1377" w:rsidP="00F541F9">
            <w:pPr>
              <w:pStyle w:val="ListParagraph"/>
              <w:ind w:left="315"/>
            </w:pPr>
            <w:r w:rsidRPr="00371B48">
              <w:rPr>
                <w:i/>
                <w:iCs/>
              </w:rPr>
              <w:t>B</w:t>
            </w:r>
            <w:r w:rsidR="000841E6" w:rsidRPr="00371B48">
              <w:rPr>
                <w:i/>
                <w:iCs/>
              </w:rPr>
              <w:t>t</w:t>
            </w:r>
            <w:r>
              <w:t xml:space="preserve"> bacteria are r</w:t>
            </w:r>
            <w:r w:rsidR="00D07747">
              <w:t xml:space="preserve">eported to be fast acting, easy to manufacture at a relatively low cost, and </w:t>
            </w:r>
            <w:r w:rsidR="0097443B">
              <w:t xml:space="preserve">can be applied </w:t>
            </w:r>
            <w:r w:rsidR="00D07747">
              <w:t>using conventional equipment.</w:t>
            </w:r>
            <w:r>
              <w:t xml:space="preserve"> They are applied as liquid sprays or powders (dust)</w:t>
            </w:r>
            <w:r w:rsidR="00470629">
              <w:t xml:space="preserve"> in the environment</w:t>
            </w:r>
            <w:r w:rsidR="00261B77">
              <w:t>,</w:t>
            </w:r>
            <w:r w:rsidR="0097443B">
              <w:t xml:space="preserve"> and</w:t>
            </w:r>
            <w:r>
              <w:t xml:space="preserve"> work </w:t>
            </w:r>
            <w:r w:rsidR="000841E6">
              <w:t xml:space="preserve">is </w:t>
            </w:r>
            <w:r>
              <w:t>underway to look at feed-through or bolus delivery</w:t>
            </w:r>
            <w:r w:rsidR="00470629">
              <w:t xml:space="preserve"> in animals</w:t>
            </w:r>
            <w:r w:rsidR="00200646">
              <w:t>.</w:t>
            </w:r>
          </w:p>
          <w:p w14:paraId="02AA54A2" w14:textId="0F9779D1" w:rsidR="0030758D" w:rsidRPr="000D689F" w:rsidRDefault="0030758D" w:rsidP="005144B7">
            <w:pPr>
              <w:pStyle w:val="ListParagraph"/>
              <w:ind w:left="315"/>
              <w:rPr>
                <w:rStyle w:val="Emphasis"/>
              </w:rPr>
            </w:pPr>
            <w:r>
              <w:rPr>
                <w:rStyle w:val="Emphasis"/>
              </w:rPr>
              <w:t>B</w:t>
            </w:r>
            <w:r w:rsidR="000841E6">
              <w:rPr>
                <w:rStyle w:val="Emphasis"/>
              </w:rPr>
              <w:t>t</w:t>
            </w:r>
            <w:r>
              <w:rPr>
                <w:rStyle w:val="Emphasis"/>
              </w:rPr>
              <w:t xml:space="preserve">. israelensis </w:t>
            </w:r>
            <w:r w:rsidRPr="00AB00D5">
              <w:rPr>
                <w:rStyle w:val="Emphasis"/>
                <w:i w:val="0"/>
                <w:iCs w:val="0"/>
              </w:rPr>
              <w:t>has been shown experimentally to be active against buffalo fly</w:t>
            </w:r>
            <w:r w:rsidR="000D689F">
              <w:rPr>
                <w:rStyle w:val="Emphasis"/>
                <w:i w:val="0"/>
                <w:iCs w:val="0"/>
              </w:rPr>
              <w:t xml:space="preserve"> larvae</w:t>
            </w:r>
            <w:r>
              <w:rPr>
                <w:rStyle w:val="Emphasis"/>
                <w:i w:val="0"/>
                <w:iCs w:val="0"/>
              </w:rPr>
              <w:t>, with some isolate</w:t>
            </w:r>
            <w:r w:rsidR="0097443B">
              <w:rPr>
                <w:rStyle w:val="Emphasis"/>
                <w:i w:val="0"/>
                <w:iCs w:val="0"/>
              </w:rPr>
              <w:t>s</w:t>
            </w:r>
            <w:r>
              <w:rPr>
                <w:rStyle w:val="Emphasis"/>
                <w:i w:val="0"/>
                <w:iCs w:val="0"/>
              </w:rPr>
              <w:t xml:space="preserve"> causing up to 90% larval mortality.</w:t>
            </w:r>
          </w:p>
          <w:p w14:paraId="3B0F4FAF" w14:textId="0682FBFA" w:rsidR="000D689F" w:rsidRDefault="000D689F" w:rsidP="000D689F">
            <w:pPr>
              <w:pStyle w:val="ListParagraph"/>
              <w:ind w:left="315"/>
              <w:rPr>
                <w:rStyle w:val="Emphasis"/>
                <w:i w:val="0"/>
                <w:iCs w:val="0"/>
              </w:rPr>
            </w:pPr>
            <w:r w:rsidRPr="000D689F">
              <w:rPr>
                <w:rStyle w:val="Emphasis"/>
                <w:i w:val="0"/>
                <w:iCs w:val="0"/>
              </w:rPr>
              <w:t xml:space="preserve">Several </w:t>
            </w:r>
            <w:r w:rsidRPr="00371B48">
              <w:rPr>
                <w:rStyle w:val="Emphasis"/>
              </w:rPr>
              <w:t>B</w:t>
            </w:r>
            <w:r w:rsidR="000841E6" w:rsidRPr="00371B48">
              <w:rPr>
                <w:rStyle w:val="Emphasis"/>
              </w:rPr>
              <w:t>t</w:t>
            </w:r>
            <w:r w:rsidRPr="000D689F">
              <w:rPr>
                <w:rStyle w:val="Emphasis"/>
                <w:i w:val="0"/>
                <w:iCs w:val="0"/>
              </w:rPr>
              <w:t xml:space="preserve"> isolates have activity against stable fly larva</w:t>
            </w:r>
            <w:r>
              <w:rPr>
                <w:rStyle w:val="Emphasis"/>
                <w:i w:val="0"/>
                <w:iCs w:val="0"/>
              </w:rPr>
              <w:t>e</w:t>
            </w:r>
            <w:r w:rsidRPr="000D689F">
              <w:rPr>
                <w:rStyle w:val="Emphasis"/>
                <w:i w:val="0"/>
                <w:iCs w:val="0"/>
              </w:rPr>
              <w:t xml:space="preserve"> </w:t>
            </w:r>
            <w:r>
              <w:rPr>
                <w:rStyle w:val="Emphasis"/>
                <w:i w:val="0"/>
                <w:iCs w:val="0"/>
              </w:rPr>
              <w:t xml:space="preserve">with </w:t>
            </w:r>
            <w:r w:rsidRPr="000D689F">
              <w:rPr>
                <w:rStyle w:val="Emphasis"/>
                <w:i w:val="0"/>
                <w:iCs w:val="0"/>
              </w:rPr>
              <w:t>one isolate</w:t>
            </w:r>
            <w:r w:rsidR="000841E6">
              <w:rPr>
                <w:rStyle w:val="Emphasis"/>
                <w:i w:val="0"/>
                <w:iCs w:val="0"/>
              </w:rPr>
              <w:t>,</w:t>
            </w:r>
            <w:r w:rsidRPr="000D689F">
              <w:rPr>
                <w:rStyle w:val="Emphasis"/>
                <w:i w:val="0"/>
                <w:iCs w:val="0"/>
              </w:rPr>
              <w:t xml:space="preserve"> </w:t>
            </w:r>
            <w:r>
              <w:rPr>
                <w:rStyle w:val="Emphasis"/>
              </w:rPr>
              <w:t>B</w:t>
            </w:r>
            <w:r w:rsidR="000841E6">
              <w:rPr>
                <w:rStyle w:val="Emphasis"/>
              </w:rPr>
              <w:t>t</w:t>
            </w:r>
            <w:r>
              <w:rPr>
                <w:rStyle w:val="Emphasis"/>
              </w:rPr>
              <w:t>. thompsoni 4O1</w:t>
            </w:r>
            <w:r w:rsidR="000841E6">
              <w:rPr>
                <w:rStyle w:val="Emphasis"/>
                <w:i w:val="0"/>
                <w:iCs w:val="0"/>
              </w:rPr>
              <w:t>,</w:t>
            </w:r>
            <w:r>
              <w:rPr>
                <w:rStyle w:val="Emphasis"/>
              </w:rPr>
              <w:t xml:space="preserve"> </w:t>
            </w:r>
            <w:r>
              <w:rPr>
                <w:rStyle w:val="Emphasis"/>
                <w:i w:val="0"/>
                <w:iCs w:val="0"/>
              </w:rPr>
              <w:t>reporting</w:t>
            </w:r>
            <w:r w:rsidRPr="000D689F">
              <w:rPr>
                <w:rStyle w:val="Emphasis"/>
                <w:i w:val="0"/>
                <w:iCs w:val="0"/>
              </w:rPr>
              <w:t xml:space="preserve"> high larval mortality in </w:t>
            </w:r>
            <w:r>
              <w:rPr>
                <w:rStyle w:val="Emphasis"/>
                <w:i w:val="0"/>
                <w:iCs w:val="0"/>
              </w:rPr>
              <w:t xml:space="preserve">adult </w:t>
            </w:r>
            <w:r w:rsidRPr="000D689F">
              <w:rPr>
                <w:rStyle w:val="Emphasis"/>
                <w:i w:val="0"/>
                <w:iCs w:val="0"/>
              </w:rPr>
              <w:t>stable flies</w:t>
            </w:r>
            <w:r>
              <w:rPr>
                <w:rStyle w:val="Emphasis"/>
                <w:i w:val="0"/>
                <w:iCs w:val="0"/>
              </w:rPr>
              <w:t xml:space="preserve">. </w:t>
            </w:r>
          </w:p>
          <w:p w14:paraId="2B7EF06F" w14:textId="684E956C" w:rsidR="007E1377" w:rsidRPr="005144B7" w:rsidRDefault="00200646" w:rsidP="00337CA6">
            <w:pPr>
              <w:pStyle w:val="ListParagraph"/>
              <w:ind w:left="315"/>
            </w:pPr>
            <w:r>
              <w:rPr>
                <w:rStyle w:val="Emphasis"/>
              </w:rPr>
              <w:t>B</w:t>
            </w:r>
            <w:r w:rsidR="000841E6">
              <w:rPr>
                <w:rStyle w:val="Emphasis"/>
              </w:rPr>
              <w:t>t</w:t>
            </w:r>
            <w:r>
              <w:rPr>
                <w:rStyle w:val="Emphasis"/>
              </w:rPr>
              <w:t>. israelensis</w:t>
            </w:r>
            <w:r>
              <w:t xml:space="preserve"> is widely used as a larvicide against mosquitoes – see below. Other </w:t>
            </w:r>
            <w:r w:rsidRPr="00371B48">
              <w:rPr>
                <w:i/>
                <w:iCs/>
              </w:rPr>
              <w:t>B</w:t>
            </w:r>
            <w:r w:rsidR="000841E6" w:rsidRPr="00371B48">
              <w:rPr>
                <w:i/>
                <w:iCs/>
              </w:rPr>
              <w:t>t</w:t>
            </w:r>
            <w:r>
              <w:t xml:space="preserve"> species are widely and successfully used to control horticulture and crop</w:t>
            </w:r>
            <w:r w:rsidR="00470629">
              <w:t xml:space="preserve"> pest</w:t>
            </w:r>
            <w:r>
              <w:t>s.</w:t>
            </w:r>
          </w:p>
        </w:tc>
        <w:tc>
          <w:tcPr>
            <w:tcW w:w="1559" w:type="dxa"/>
          </w:tcPr>
          <w:p w14:paraId="3FDAA725" w14:textId="71BF3558" w:rsidR="00BF297C" w:rsidRDefault="00D07747" w:rsidP="00615C13">
            <w:r>
              <w:fldChar w:fldCharType="begin"/>
            </w:r>
            <w:r w:rsidR="006B0536">
              <w:instrText xml:space="preserve"> ADDIN ZOTERO_ITEM CSL_CITATION {"citationID":"TC2t8qpq","properties":{"formattedCitation":"(Lacey et al. 2015; Lysyk et al. 2012; Madhav et al. 2020)","plainCitation":"(Lacey et al. 2015; Lysyk et al. 2012; Madhav et al. 2020)","noteIndex":0},"citationItems":[{"id":7878,"uris":["http://zotero.org/groups/4707929/items/N5CP7NQT"],"itemData":{"id":7878,"type":"article-journal","container-title":"Journal of Invertebrate Pathology","DOI":"10.1016/j.jip.2015.07.009","page":"1-41","title":"Insect pathogens as biological control agents: Back to the future","volume":"132","author":[{"family":"Lacey","given":"L.A"},{"family":"Grzywacz","given":"D"},{"family":"Shapiro-Ilan","given":"D"},{"family":"Frutos","given":"R"},{"family":"Brownbridge","given":"M"},{"family":"Goettel","given":"M"}],"issued":{"date-parts":[["2015"]]}}},{"id":7882,"uris":["http://zotero.org/groups/4707929/items/AK64U6KQ"],"itemData":{"id":7882,"type":"article-journal","abstract":"We examined the ability of five isolates of Bacillus thuringiensis Berliner to cause mortality in adult stable flies, Stomoxys calcitrans (L.). Isolates Bacillus thuringiensis tolworthi 4L3 (serotype 9), Bacillus thuringiensis darmstadiensis 4M1 (serotype 10a10b), Bacillus thuringiensis thompsoni 4O1 (serotype 12), Bacillus thuringiensis thuringiensis HD2 (serotype 1), and Bacillus thuringiensis kurstaki HD945 (serotype 3a3b3c) were administered to adult flies in diets containing blood only, sugar only, and both sugar and blood combined. B. t. tolworthi 4L3 had no effect on adult mortality regardless of the feeding substrate. The remaining isolates tended to cause the greatest mortality when administered in blood alone. B. t. thompsoni 4O1 was the only isolate that consistently caused adult mortality when fed in blood at concentrations ranging from 0.21 to 50.0 μg of protein per ml of blood. This isolate also caused mortality when applied topically. The time to 50% mortality declined with dose and reached a lower asymptote at ≈1.3 d at an oral dose of 8.75 μg/ml and at a topical dose of 0.14 μg per fly.","container-title":"Journal of Economic Entomology","DOI":"10.1603/EC12238","ISSN":"0022-0493","issue":"5","journalAbbreviation":"Journal of Economic Entomology","page":"1863-1870","source":"Silverchair","title":"Mortality of Adult Stomoxys calcitrans Fed Isolates of Bacillus thuringiensis","volume":"105","author":[{"family":"Lysyk","given":"T. J."},{"family":"Kalischuk-Tymensen","given":"L. D."},{"family":"Selinger","given":"L. B."}],"issued":{"date-parts":[["2012",10,1]]}}},{"id":7798,"uris":["http://zotero.org/groups/4707929/items/RH7NNZUS"],"itemData":{"id":7798,"type":"article-journal","abstract":"Buffalo flies (Haematobia irritans exigua) (BF) and closely related horn flies (Haematobia irritans irritans) (HF) are invasive haematophagous parasites with significant economic and welfare impacts on cattle production. Wolbachia are intracellular bacteria found widely in insects and currently of much interest for use in novel strategies for the area wide control of insect pests and insect-vectored diseases. In this paper, we report the transinfection of BF towards the development of area-wide controls.","container-title":"Parasites &amp; Vectors","DOI":"10.1186/s13071-020-04161-8","ISSN":"1756-3305","issue":"1","journalAbbreviation":"Parasites &amp; Vectors","page":"296","source":"BioMed Central","title":"Transinfection of buffalo flies (Haematobia irritans exigua) with Wolbachia and effect on host biology","volume":"13","author":[{"family":"Madhav","given":"Mukund"},{"family":"Brown","given":"Geoff"},{"family":"Morgan","given":"Jess A. T."},{"family":"Asgari","given":"Sassan"},{"family":"McGraw","given":"Elizabeth A."},{"family":"James","given":"Peter"}],"issued":{"date-parts":[["2020",6,10]]}}}],"schema":"https://github.com/citation-style-language/schema/raw/master/csl-citation.json"} </w:instrText>
            </w:r>
            <w:r>
              <w:fldChar w:fldCharType="separate"/>
            </w:r>
            <w:r w:rsidR="00021208">
              <w:rPr>
                <w:noProof/>
              </w:rPr>
              <w:t>(Lacey et al. 2015; Lysyk et al. 2012; Madhav et al. 2020)</w:t>
            </w:r>
            <w:r>
              <w:fldChar w:fldCharType="end"/>
            </w:r>
          </w:p>
        </w:tc>
      </w:tr>
      <w:tr w:rsidR="00BF297C" w14:paraId="4D04AD28" w14:textId="77777777" w:rsidTr="00B762EA">
        <w:tc>
          <w:tcPr>
            <w:tcW w:w="2410" w:type="dxa"/>
          </w:tcPr>
          <w:p w14:paraId="5289052D" w14:textId="77777777" w:rsidR="00BF297C" w:rsidRPr="00CB5952" w:rsidRDefault="00BF297C" w:rsidP="00615C13">
            <w:pPr>
              <w:rPr>
                <w:b/>
                <w:bCs/>
              </w:rPr>
            </w:pPr>
            <w:r w:rsidRPr="00CB5952">
              <w:rPr>
                <w:b/>
                <w:bCs/>
              </w:rPr>
              <w:t>Applicable to Australia</w:t>
            </w:r>
          </w:p>
        </w:tc>
        <w:tc>
          <w:tcPr>
            <w:tcW w:w="5954" w:type="dxa"/>
          </w:tcPr>
          <w:p w14:paraId="6D986AD5" w14:textId="70C10180" w:rsidR="00BF297C" w:rsidRDefault="005144B7" w:rsidP="00615C13">
            <w:r>
              <w:t>Registered products are available for use in cattle</w:t>
            </w:r>
            <w:r w:rsidR="00FE5513">
              <w:t xml:space="preserve"> in Australia </w:t>
            </w:r>
            <w:r>
              <w:t>(e.g. Zamigard-BL).</w:t>
            </w:r>
          </w:p>
        </w:tc>
        <w:tc>
          <w:tcPr>
            <w:tcW w:w="1559" w:type="dxa"/>
          </w:tcPr>
          <w:p w14:paraId="0B476545" w14:textId="77777777" w:rsidR="00BF297C" w:rsidRDefault="00BF297C" w:rsidP="00615C13"/>
        </w:tc>
      </w:tr>
      <w:tr w:rsidR="00BF297C" w14:paraId="2EE4D155" w14:textId="77777777" w:rsidTr="00B762EA">
        <w:tc>
          <w:tcPr>
            <w:tcW w:w="2410" w:type="dxa"/>
          </w:tcPr>
          <w:p w14:paraId="4773AE00" w14:textId="77777777" w:rsidR="00BF297C" w:rsidRPr="00CB5952" w:rsidRDefault="00BF297C" w:rsidP="00615C13">
            <w:pPr>
              <w:rPr>
                <w:b/>
                <w:bCs/>
              </w:rPr>
            </w:pPr>
            <w:r w:rsidRPr="00CB5952">
              <w:rPr>
                <w:b/>
                <w:bCs/>
              </w:rPr>
              <w:t>Impact on animals, humans, environment</w:t>
            </w:r>
          </w:p>
        </w:tc>
        <w:tc>
          <w:tcPr>
            <w:tcW w:w="5954" w:type="dxa"/>
          </w:tcPr>
          <w:p w14:paraId="3BE70101" w14:textId="413B50BB" w:rsidR="00BF297C" w:rsidRDefault="00470629" w:rsidP="00615C13">
            <w:r w:rsidRPr="00371B48">
              <w:rPr>
                <w:shd w:val="clear" w:color="auto" w:fill="FFFFFF"/>
              </w:rPr>
              <w:t>Bt</w:t>
            </w:r>
            <w:r w:rsidR="00371B48" w:rsidRPr="00371B48">
              <w:rPr>
                <w:shd w:val="clear" w:color="auto" w:fill="FFFFFF"/>
              </w:rPr>
              <w:t>i</w:t>
            </w:r>
            <w:r w:rsidRPr="00371B48">
              <w:rPr>
                <w:shd w:val="clear" w:color="auto" w:fill="FFFFFF"/>
              </w:rPr>
              <w:t xml:space="preserve"> </w:t>
            </w:r>
            <w:r>
              <w:rPr>
                <w:shd w:val="clear" w:color="auto" w:fill="FFFFFF"/>
              </w:rPr>
              <w:t>is reported to be non-toxic and only affecting the target pest and closely related organisms. However, a metanalysis found that it can have negative impacts on non-target organisms in aquatic and terrestrial systems.</w:t>
            </w:r>
          </w:p>
        </w:tc>
        <w:tc>
          <w:tcPr>
            <w:tcW w:w="1559" w:type="dxa"/>
          </w:tcPr>
          <w:p w14:paraId="281E5663" w14:textId="19FF93B9" w:rsidR="00BF297C" w:rsidRDefault="00BF297C" w:rsidP="00615C13"/>
        </w:tc>
      </w:tr>
      <w:tr w:rsidR="00BF297C" w14:paraId="1EE8A5A9" w14:textId="77777777" w:rsidTr="00B762EA">
        <w:tc>
          <w:tcPr>
            <w:tcW w:w="2410" w:type="dxa"/>
          </w:tcPr>
          <w:p w14:paraId="1B3F7AA7" w14:textId="77777777" w:rsidR="00BF297C" w:rsidRPr="00CB5952" w:rsidRDefault="00BF297C" w:rsidP="00615C13">
            <w:pPr>
              <w:rPr>
                <w:b/>
                <w:bCs/>
              </w:rPr>
            </w:pPr>
            <w:r w:rsidRPr="00CB5952">
              <w:rPr>
                <w:b/>
                <w:bCs/>
              </w:rPr>
              <w:t>Limitations</w:t>
            </w:r>
          </w:p>
        </w:tc>
        <w:tc>
          <w:tcPr>
            <w:tcW w:w="5954" w:type="dxa"/>
          </w:tcPr>
          <w:p w14:paraId="57CE977D" w14:textId="3CFC6B91" w:rsidR="000B4D63" w:rsidRDefault="000B4D63" w:rsidP="000B4D63">
            <w:pPr>
              <w:pStyle w:val="ListParagraph"/>
              <w:ind w:left="315"/>
            </w:pPr>
            <w:r>
              <w:t xml:space="preserve">This method </w:t>
            </w:r>
            <w:r w:rsidR="001B0CA0">
              <w:t xml:space="preserve">will </w:t>
            </w:r>
            <w:r>
              <w:t>not produce immediate effects – should be done in combination with other fly control methods (especially sanitation).</w:t>
            </w:r>
          </w:p>
          <w:p w14:paraId="6D512B29" w14:textId="1EB9FF92" w:rsidR="00BF297C" w:rsidRDefault="000D689F" w:rsidP="00615C13">
            <w:pPr>
              <w:pStyle w:val="ListParagraph"/>
              <w:ind w:left="315"/>
            </w:pPr>
            <w:r>
              <w:t>No</w:t>
            </w:r>
            <w:r w:rsidR="001B0CA0">
              <w:t xml:space="preserve"> evidence these methods are </w:t>
            </w:r>
            <w:r>
              <w:t>active against tabanids</w:t>
            </w:r>
            <w:r w:rsidR="000841E6">
              <w:t>.</w:t>
            </w:r>
          </w:p>
        </w:tc>
        <w:tc>
          <w:tcPr>
            <w:tcW w:w="1559" w:type="dxa"/>
          </w:tcPr>
          <w:p w14:paraId="5DF1C392" w14:textId="77777777" w:rsidR="00BF297C" w:rsidRDefault="00BF297C" w:rsidP="00615C13"/>
        </w:tc>
      </w:tr>
    </w:tbl>
    <w:p w14:paraId="0BC79DD3" w14:textId="77777777" w:rsidR="00056443" w:rsidRDefault="00056443" w:rsidP="00056443">
      <w:pPr>
        <w:rPr>
          <w:lang w:eastAsia="en-US"/>
        </w:rPr>
      </w:pPr>
    </w:p>
    <w:p w14:paraId="5DCDD123" w14:textId="77777777" w:rsidR="00523458" w:rsidRPr="00056443" w:rsidRDefault="00523458" w:rsidP="00056443">
      <w:pPr>
        <w:rPr>
          <w:lang w:eastAsia="en-US"/>
        </w:rPr>
      </w:pPr>
    </w:p>
    <w:p w14:paraId="301FEC98" w14:textId="750229DE" w:rsidR="00017A09" w:rsidRDefault="00530578" w:rsidP="00530578">
      <w:pPr>
        <w:pStyle w:val="Caption"/>
        <w:rPr>
          <w:lang w:eastAsia="en-US"/>
        </w:rPr>
      </w:pPr>
      <w:bookmarkStart w:id="146" w:name="_Toc195772719"/>
      <w:r>
        <w:lastRenderedPageBreak/>
        <w:t xml:space="preserve">Table </w:t>
      </w:r>
      <w:r>
        <w:fldChar w:fldCharType="begin"/>
      </w:r>
      <w:r>
        <w:instrText xml:space="preserve"> SEQ Table \* ARABIC </w:instrText>
      </w:r>
      <w:r>
        <w:fldChar w:fldCharType="separate"/>
      </w:r>
      <w:r w:rsidR="003320E2">
        <w:rPr>
          <w:noProof/>
        </w:rPr>
        <w:t>21</w:t>
      </w:r>
      <w:r>
        <w:fldChar w:fldCharType="end"/>
      </w:r>
      <w:r>
        <w:t xml:space="preserve">. </w:t>
      </w:r>
      <w:r w:rsidR="00017A09">
        <w:rPr>
          <w:lang w:eastAsia="en-US"/>
        </w:rPr>
        <w:t xml:space="preserve">Biological control methods for flies: </w:t>
      </w:r>
      <w:r w:rsidR="00B9108A">
        <w:rPr>
          <w:lang w:eastAsia="en-US"/>
        </w:rPr>
        <w:t>D</w:t>
      </w:r>
      <w:r w:rsidR="00017A09">
        <w:rPr>
          <w:lang w:eastAsia="en-US"/>
        </w:rPr>
        <w:t xml:space="preserve">ung </w:t>
      </w:r>
      <w:r w:rsidR="00017A09" w:rsidRPr="00665683">
        <w:t>beetles</w:t>
      </w:r>
      <w:bookmarkEnd w:id="146"/>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96661D" w:rsidRPr="00C43E83" w14:paraId="3048246A" w14:textId="77777777" w:rsidTr="00B762EA">
        <w:trPr>
          <w:cantSplit/>
          <w:tblHeader/>
        </w:trPr>
        <w:tc>
          <w:tcPr>
            <w:tcW w:w="2410" w:type="dxa"/>
          </w:tcPr>
          <w:p w14:paraId="53C4453B" w14:textId="5AB3CADB" w:rsidR="0096661D" w:rsidRPr="00CB5952" w:rsidRDefault="0096661D" w:rsidP="0096661D">
            <w:pPr>
              <w:rPr>
                <w:b/>
                <w:bCs/>
              </w:rPr>
            </w:pPr>
            <w:bookmarkStart w:id="147" w:name="Table_21"/>
            <w:bookmarkEnd w:id="147"/>
            <w:r>
              <w:rPr>
                <w:b/>
                <w:bCs/>
              </w:rPr>
              <w:t>Method detail</w:t>
            </w:r>
          </w:p>
        </w:tc>
        <w:tc>
          <w:tcPr>
            <w:tcW w:w="6095" w:type="dxa"/>
          </w:tcPr>
          <w:p w14:paraId="2BA0C340" w14:textId="3E7A27FF" w:rsidR="0096661D" w:rsidRPr="00665683" w:rsidRDefault="0096661D" w:rsidP="0096661D">
            <w:pPr>
              <w:rPr>
                <w:rFonts w:ascii="Times New Roman" w:hAnsi="Times New Roman"/>
              </w:rPr>
            </w:pPr>
            <w:r w:rsidRPr="0096661D">
              <w:rPr>
                <w:b/>
                <w:bCs/>
              </w:rPr>
              <w:t xml:space="preserve">Description </w:t>
            </w:r>
          </w:p>
        </w:tc>
        <w:tc>
          <w:tcPr>
            <w:tcW w:w="1560" w:type="dxa"/>
          </w:tcPr>
          <w:p w14:paraId="516F276B" w14:textId="77777777" w:rsidR="0096661D" w:rsidRPr="00CB5952" w:rsidRDefault="0096661D" w:rsidP="0096661D">
            <w:pPr>
              <w:rPr>
                <w:b/>
                <w:bCs/>
              </w:rPr>
            </w:pPr>
            <w:r w:rsidRPr="00CB5952">
              <w:rPr>
                <w:b/>
                <w:bCs/>
              </w:rPr>
              <w:t>References</w:t>
            </w:r>
          </w:p>
        </w:tc>
      </w:tr>
      <w:tr w:rsidR="00017A09" w14:paraId="02CAA318" w14:textId="77777777" w:rsidTr="00B762EA">
        <w:tc>
          <w:tcPr>
            <w:tcW w:w="2410" w:type="dxa"/>
          </w:tcPr>
          <w:p w14:paraId="5AA9C99A" w14:textId="77777777" w:rsidR="00017A09" w:rsidRPr="00CB5952" w:rsidRDefault="00017A09" w:rsidP="00615C13">
            <w:pPr>
              <w:rPr>
                <w:b/>
                <w:bCs/>
              </w:rPr>
            </w:pPr>
            <w:r w:rsidRPr="00CB5952">
              <w:rPr>
                <w:b/>
                <w:bCs/>
              </w:rPr>
              <w:t>Action</w:t>
            </w:r>
          </w:p>
        </w:tc>
        <w:tc>
          <w:tcPr>
            <w:tcW w:w="6095" w:type="dxa"/>
          </w:tcPr>
          <w:p w14:paraId="4A34D19D" w14:textId="221CE0A2" w:rsidR="00CF5CC7" w:rsidRPr="00CF5CC7" w:rsidRDefault="00E46887" w:rsidP="00CF5CC7">
            <w:pPr>
              <w:pStyle w:val="ListParagraph"/>
              <w:ind w:left="315"/>
            </w:pPr>
            <w:r>
              <w:t>Dung beetles a</w:t>
            </w:r>
            <w:r w:rsidR="00017A09">
              <w:t xml:space="preserve">ccelerate </w:t>
            </w:r>
            <w:r w:rsidR="00017A09" w:rsidRPr="00CF5CC7">
              <w:t xml:space="preserve">degradation of manure on pastures </w:t>
            </w:r>
            <w:r w:rsidR="00CB5952">
              <w:t>(</w:t>
            </w:r>
            <w:hyperlink w:anchor="Figure_17" w:history="1">
              <w:r w:rsidR="000208B5" w:rsidRPr="00E717B5">
                <w:rPr>
                  <w:rStyle w:val="Hyperlink"/>
                  <w:u w:val="none"/>
                </w:rPr>
                <w:t>Figure 17</w:t>
              </w:r>
            </w:hyperlink>
            <w:r w:rsidR="00CB5952">
              <w:t>).</w:t>
            </w:r>
            <w:r>
              <w:t xml:space="preserve"> </w:t>
            </w:r>
            <w:r w:rsidR="008373D5" w:rsidRPr="00CF5CC7">
              <w:t xml:space="preserve">This removes breeding areas for </w:t>
            </w:r>
            <w:r>
              <w:t xml:space="preserve">many </w:t>
            </w:r>
            <w:r w:rsidR="008373D5" w:rsidRPr="00CF5CC7">
              <w:t>fl</w:t>
            </w:r>
            <w:r>
              <w:t>y species</w:t>
            </w:r>
            <w:r w:rsidR="008373D5" w:rsidRPr="00CF5CC7">
              <w:t>.</w:t>
            </w:r>
            <w:r w:rsidR="00CF5CC7" w:rsidRPr="00CF5CC7">
              <w:t xml:space="preserve"> </w:t>
            </w:r>
          </w:p>
          <w:p w14:paraId="3EA803A5" w14:textId="412668B2" w:rsidR="00017A09" w:rsidRDefault="00CF5CC7" w:rsidP="00CF5CC7">
            <w:pPr>
              <w:pStyle w:val="ListParagraph"/>
              <w:ind w:left="315"/>
            </w:pPr>
            <w:r w:rsidRPr="00CF5CC7">
              <w:t>Dung beetles break up cow</w:t>
            </w:r>
            <w:r>
              <w:t xml:space="preserve"> pa</w:t>
            </w:r>
            <w:r w:rsidR="00151FA0">
              <w:t>t</w:t>
            </w:r>
            <w:r>
              <w:t>s within 10</w:t>
            </w:r>
            <w:r w:rsidR="00E46887">
              <w:t>–</w:t>
            </w:r>
            <w:r>
              <w:t>30 hours an</w:t>
            </w:r>
            <w:r w:rsidR="00E46887">
              <w:t>d</w:t>
            </w:r>
            <w:r>
              <w:t xml:space="preserve"> remove most eggs from a manure pile.</w:t>
            </w:r>
          </w:p>
        </w:tc>
        <w:tc>
          <w:tcPr>
            <w:tcW w:w="1560" w:type="dxa"/>
          </w:tcPr>
          <w:p w14:paraId="4EA09D98" w14:textId="25F2C6FF" w:rsidR="00017A09" w:rsidRDefault="008373D5" w:rsidP="00615C13">
            <w:r>
              <w:fldChar w:fldCharType="begin"/>
            </w:r>
            <w:r w:rsidR="006B0536">
              <w:instrText xml:space="preserve"> ADDIN ZOTERO_ITEM CSL_CITATION {"citationID":"NAiZ5u8R","properties":{"formattedCitation":"(Floate et al. 2013; Brewer et al. 2021)","plainCitation":"(Floate et al. 2013; Brewer et al. 2021)","noteIndex":0},"citationItems":[{"id":7831,"uris":["http://zotero.org/groups/4707929/items/AWP2JBWB"],"itemData":{"id":7831,"type":"chapter","container-title":"Biological control programmes in Canada 2001-2012","event-place":"Wallingford, UK","publisher":"CABI","publisher-place":"Wallingford, UK","source":"doi:10.1079/9781780642574.0182, (182–191)","title":"Haematobia irritans L., horn fly, Musca domestica L., house fly, and Stomoxys calcitrans (L.), stable fly (Diptera:Muscidae).","URL":"https://www.cabidigitallibrary.org/doi/abs/10.1079/9781780642574.0182","author":[{"family":"Floate","given":"KD"},{"family":"Lysyk","given":"T.J"},{"family":"Gibson","given":"G.A.P"}],"issued":{"date-parts":[["2013"]]}}},{"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fldChar w:fldCharType="separate"/>
            </w:r>
            <w:r>
              <w:rPr>
                <w:noProof/>
              </w:rPr>
              <w:t>(Floate et al. 2013; Brewer et al. 2021)</w:t>
            </w:r>
            <w:r>
              <w:fldChar w:fldCharType="end"/>
            </w:r>
          </w:p>
        </w:tc>
      </w:tr>
      <w:tr w:rsidR="00017A09" w14:paraId="3E9968ED" w14:textId="77777777" w:rsidTr="00B762EA">
        <w:tc>
          <w:tcPr>
            <w:tcW w:w="2410" w:type="dxa"/>
          </w:tcPr>
          <w:p w14:paraId="32DF7F26" w14:textId="77777777" w:rsidR="00017A09" w:rsidRPr="00CB5952" w:rsidRDefault="00017A09" w:rsidP="00615C13">
            <w:pPr>
              <w:rPr>
                <w:b/>
                <w:bCs/>
              </w:rPr>
            </w:pPr>
            <w:r w:rsidRPr="00CB5952">
              <w:rPr>
                <w:b/>
                <w:bCs/>
              </w:rPr>
              <w:t>Target flies</w:t>
            </w:r>
          </w:p>
        </w:tc>
        <w:tc>
          <w:tcPr>
            <w:tcW w:w="6095" w:type="dxa"/>
          </w:tcPr>
          <w:p w14:paraId="431DADD2" w14:textId="73A1F568" w:rsidR="00017A09" w:rsidRDefault="00CD2C26" w:rsidP="00615C13">
            <w:r>
              <w:t>B</w:t>
            </w:r>
            <w:r w:rsidR="00017A09">
              <w:t>uffalo flies, non-biting flies</w:t>
            </w:r>
          </w:p>
        </w:tc>
        <w:tc>
          <w:tcPr>
            <w:tcW w:w="1560" w:type="dxa"/>
          </w:tcPr>
          <w:p w14:paraId="64A23A09" w14:textId="77777777" w:rsidR="00017A09" w:rsidRDefault="00017A09" w:rsidP="00615C13"/>
        </w:tc>
      </w:tr>
      <w:tr w:rsidR="00017A09" w14:paraId="181620F1" w14:textId="77777777" w:rsidTr="00B762EA">
        <w:tc>
          <w:tcPr>
            <w:tcW w:w="2410" w:type="dxa"/>
          </w:tcPr>
          <w:p w14:paraId="1E5B1707" w14:textId="77777777" w:rsidR="00017A09" w:rsidRPr="00CB5952" w:rsidRDefault="00017A09" w:rsidP="00615C13">
            <w:pPr>
              <w:rPr>
                <w:b/>
                <w:bCs/>
              </w:rPr>
            </w:pPr>
            <w:r w:rsidRPr="00CB5952">
              <w:rPr>
                <w:b/>
                <w:bCs/>
              </w:rPr>
              <w:t>Effectiveness</w:t>
            </w:r>
          </w:p>
        </w:tc>
        <w:tc>
          <w:tcPr>
            <w:tcW w:w="6095" w:type="dxa"/>
          </w:tcPr>
          <w:p w14:paraId="01370CAE" w14:textId="5E340969" w:rsidR="00151FA0" w:rsidRDefault="008373D5" w:rsidP="00615C13">
            <w:pPr>
              <w:pStyle w:val="ListParagraph"/>
              <w:ind w:left="315"/>
            </w:pPr>
            <w:r>
              <w:t xml:space="preserve">In Australia, dung beetle species </w:t>
            </w:r>
            <w:r w:rsidRPr="00281A6D">
              <w:t>have</w:t>
            </w:r>
            <w:r>
              <w:t xml:space="preserve"> </w:t>
            </w:r>
            <w:r w:rsidR="00E46887">
              <w:t>been shown</w:t>
            </w:r>
            <w:r>
              <w:t xml:space="preserve"> to compete successfully with bush flies</w:t>
            </w:r>
            <w:r w:rsidR="00755DC4">
              <w:t xml:space="preserve"> for dung</w:t>
            </w:r>
            <w:r>
              <w:t xml:space="preserve">. </w:t>
            </w:r>
          </w:p>
          <w:p w14:paraId="1BDF08A9" w14:textId="77777777" w:rsidR="0024463B" w:rsidRDefault="008373D5" w:rsidP="00615C13">
            <w:pPr>
              <w:pStyle w:val="ListParagraph"/>
              <w:ind w:left="315"/>
            </w:pPr>
            <w:r>
              <w:t>Researchers in WA have reported a reduction in bush fly numbers following establishment of dung beetle species in south-west WA.</w:t>
            </w:r>
          </w:p>
          <w:p w14:paraId="278F3399" w14:textId="0D59E387" w:rsidR="00151FA0" w:rsidRDefault="00151FA0" w:rsidP="00615C13">
            <w:pPr>
              <w:pStyle w:val="ListParagraph"/>
              <w:ind w:left="315"/>
            </w:pPr>
            <w:r>
              <w:t>Non-native</w:t>
            </w:r>
            <w:r w:rsidR="00755DC4">
              <w:t xml:space="preserve"> dung beetle</w:t>
            </w:r>
            <w:r>
              <w:t xml:space="preserve"> species are the most effective at breaking down </w:t>
            </w:r>
            <w:r w:rsidR="00755DC4">
              <w:t xml:space="preserve">livestock </w:t>
            </w:r>
            <w:r>
              <w:t>dung.</w:t>
            </w:r>
            <w:r w:rsidR="00755DC4">
              <w:t xml:space="preserve"> </w:t>
            </w:r>
          </w:p>
        </w:tc>
        <w:tc>
          <w:tcPr>
            <w:tcW w:w="1560" w:type="dxa"/>
          </w:tcPr>
          <w:p w14:paraId="3BBB3612" w14:textId="3F38CA64" w:rsidR="00017A09" w:rsidRDefault="00017A09" w:rsidP="00615C13">
            <w:r>
              <w:fldChar w:fldCharType="begin"/>
            </w:r>
            <w:r w:rsidR="006B0536">
              <w:instrText xml:space="preserve"> ADDIN ZOTERO_ITEM CSL_CITATION {"citationID":"b9Lpomi3","properties":{"formattedCitation":"(DPIRD 2019)","plainCitation":"(DPIRD 2019)","noteIndex":0},"citationItems":[{"id":7834,"uris":["http://zotero.org/groups/4707929/items/VLJYLAA4"],"itemData":{"id":7834,"type":"webpage","abstract":"The bush fly is a native insect that has affected the lives of Western Australians since before European settlement. They survive over winter in the wheatbelt and further north-east, build up there in early spring and are pushed by easterly winds into the south-west each October to start a new season of local breeding. Twelve species of introduced dung beetles have established in Western Australia, with 10 doing well in the south-west. Nevertheless, there is still a period during spring and early summer in some years when bush flies cause annoyance.","genre":"Text","language":"en","title":"Control of bush flies by dung beetles","URL":"https://www.agric.wa.gov.au/land-use/control-bush-flies-dung-beetles?page=0%2C0","author":[{"family":"DPIRD","given":""}],"accessed":{"date-parts":[["2024",2,22]]},"issued":{"date-parts":[["2019"]]}}}],"schema":"https://github.com/citation-style-language/schema/raw/master/csl-citation.json"} </w:instrText>
            </w:r>
            <w:r>
              <w:fldChar w:fldCharType="separate"/>
            </w:r>
            <w:r>
              <w:rPr>
                <w:noProof/>
              </w:rPr>
              <w:t>(DPIRD 2019)</w:t>
            </w:r>
            <w:r>
              <w:fldChar w:fldCharType="end"/>
            </w:r>
          </w:p>
        </w:tc>
      </w:tr>
      <w:tr w:rsidR="00017A09" w14:paraId="06EFEE66" w14:textId="77777777" w:rsidTr="00B762EA">
        <w:tc>
          <w:tcPr>
            <w:tcW w:w="2410" w:type="dxa"/>
          </w:tcPr>
          <w:p w14:paraId="23FA6D35" w14:textId="77777777" w:rsidR="00017A09" w:rsidRPr="00CB5952" w:rsidRDefault="00017A09" w:rsidP="00615C13">
            <w:pPr>
              <w:rPr>
                <w:b/>
                <w:bCs/>
              </w:rPr>
            </w:pPr>
            <w:r w:rsidRPr="00CB5952">
              <w:rPr>
                <w:b/>
                <w:bCs/>
              </w:rPr>
              <w:t>Applicable to Australia</w:t>
            </w:r>
          </w:p>
        </w:tc>
        <w:tc>
          <w:tcPr>
            <w:tcW w:w="6095" w:type="dxa"/>
          </w:tcPr>
          <w:p w14:paraId="593C51CF" w14:textId="4242D771" w:rsidR="00017A09" w:rsidRDefault="00FE5513" w:rsidP="00615C13">
            <w:r>
              <w:t>Dung beetles are w</w:t>
            </w:r>
            <w:r w:rsidR="00017A09">
              <w:t>idely distributed across Australia</w:t>
            </w:r>
            <w:r w:rsidR="00755DC4">
              <w:t>, although species vary by region</w:t>
            </w:r>
            <w:r w:rsidR="00017A09">
              <w:t>.</w:t>
            </w:r>
            <w:r>
              <w:t xml:space="preserve"> They </w:t>
            </w:r>
            <w:r w:rsidR="00A66725">
              <w:t>can be purchased from various companies</w:t>
            </w:r>
            <w:r w:rsidR="00151FA0">
              <w:t xml:space="preserve"> to introduce into pastures</w:t>
            </w:r>
            <w:r w:rsidR="00A66725">
              <w:t xml:space="preserve">. </w:t>
            </w:r>
          </w:p>
        </w:tc>
        <w:tc>
          <w:tcPr>
            <w:tcW w:w="1560" w:type="dxa"/>
          </w:tcPr>
          <w:p w14:paraId="7A1B5DF1" w14:textId="77777777" w:rsidR="00017A09" w:rsidRDefault="00017A09" w:rsidP="00615C13"/>
        </w:tc>
      </w:tr>
      <w:tr w:rsidR="00017A09" w14:paraId="4809791B" w14:textId="77777777" w:rsidTr="00B762EA">
        <w:tc>
          <w:tcPr>
            <w:tcW w:w="2410" w:type="dxa"/>
          </w:tcPr>
          <w:p w14:paraId="3D997EAB" w14:textId="77777777" w:rsidR="00017A09" w:rsidRPr="00CB5952" w:rsidRDefault="00017A09" w:rsidP="00615C13">
            <w:pPr>
              <w:rPr>
                <w:b/>
                <w:bCs/>
              </w:rPr>
            </w:pPr>
            <w:r w:rsidRPr="00CB5952">
              <w:rPr>
                <w:b/>
                <w:bCs/>
              </w:rPr>
              <w:t>Impact on animals, humans, environment</w:t>
            </w:r>
          </w:p>
        </w:tc>
        <w:tc>
          <w:tcPr>
            <w:tcW w:w="6095" w:type="dxa"/>
          </w:tcPr>
          <w:p w14:paraId="449D4821" w14:textId="77777777" w:rsidR="00017A09" w:rsidRDefault="00017A09" w:rsidP="00615C13">
            <w:r>
              <w:t xml:space="preserve">None reported. </w:t>
            </w:r>
          </w:p>
        </w:tc>
        <w:tc>
          <w:tcPr>
            <w:tcW w:w="1560" w:type="dxa"/>
          </w:tcPr>
          <w:p w14:paraId="60E4E3F1" w14:textId="77777777" w:rsidR="00017A09" w:rsidRDefault="00017A09" w:rsidP="00615C13"/>
        </w:tc>
      </w:tr>
      <w:tr w:rsidR="00017A09" w14:paraId="28FB661A" w14:textId="77777777" w:rsidTr="00B762EA">
        <w:tc>
          <w:tcPr>
            <w:tcW w:w="2410" w:type="dxa"/>
          </w:tcPr>
          <w:p w14:paraId="2E77D182" w14:textId="77777777" w:rsidR="00017A09" w:rsidRPr="00CB5952" w:rsidRDefault="00017A09" w:rsidP="00615C13">
            <w:pPr>
              <w:rPr>
                <w:b/>
                <w:bCs/>
              </w:rPr>
            </w:pPr>
            <w:r w:rsidRPr="00CB5952">
              <w:rPr>
                <w:b/>
                <w:bCs/>
              </w:rPr>
              <w:t>Limitations</w:t>
            </w:r>
          </w:p>
        </w:tc>
        <w:tc>
          <w:tcPr>
            <w:tcW w:w="6095" w:type="dxa"/>
          </w:tcPr>
          <w:p w14:paraId="4FB3D9F3" w14:textId="2FFEC375" w:rsidR="008373D5" w:rsidRPr="006D1A14" w:rsidRDefault="008373D5" w:rsidP="006D1A14">
            <w:pPr>
              <w:pStyle w:val="ListParagraph"/>
              <w:ind w:left="315"/>
            </w:pPr>
            <w:r>
              <w:t xml:space="preserve">Dung beetles are vulnerable to pesticides, especially in their early </w:t>
            </w:r>
            <w:r w:rsidRPr="006D1A14">
              <w:t>breading season (</w:t>
            </w:r>
            <w:r w:rsidR="00755DC4" w:rsidRPr="006D1A14">
              <w:t>MLs and SPs</w:t>
            </w:r>
            <w:r w:rsidRPr="006D1A14">
              <w:t xml:space="preserve">). This includes cattle treatments (injections, pour-ons, dips). Ear tags have least effect on dung beetle populations. Refer to the </w:t>
            </w:r>
            <w:hyperlink r:id="rId64" w:history="1">
              <w:r w:rsidRPr="006D1A14">
                <w:rPr>
                  <w:rStyle w:val="Hyperlink"/>
                  <w:color w:val="auto"/>
                  <w:u w:val="none"/>
                </w:rPr>
                <w:t>FlyBoss</w:t>
              </w:r>
            </w:hyperlink>
            <w:r w:rsidRPr="006D1A14">
              <w:t xml:space="preserve"> website for details on the chemicals that impact on dung beetle populations. </w:t>
            </w:r>
          </w:p>
          <w:p w14:paraId="5A6DF43F" w14:textId="77777777" w:rsidR="00151FA0" w:rsidRPr="006D1A14" w:rsidRDefault="008373D5" w:rsidP="006D1A14">
            <w:pPr>
              <w:pStyle w:val="ListParagraph"/>
              <w:ind w:left="315"/>
            </w:pPr>
            <w:r w:rsidRPr="006D1A14">
              <w:t xml:space="preserve">Fly populations are only reduced when dung beetles are at peak burial activity levels. </w:t>
            </w:r>
          </w:p>
          <w:p w14:paraId="165CF77A" w14:textId="0970A989" w:rsidR="008373D5" w:rsidRDefault="008373D5" w:rsidP="006D1A14">
            <w:pPr>
              <w:pStyle w:val="ListParagraph"/>
              <w:ind w:left="315"/>
            </w:pPr>
            <w:r w:rsidRPr="006D1A14">
              <w:t>Non-native species of</w:t>
            </w:r>
            <w:r>
              <w:t xml:space="preserve"> dung beetles are not well suited to </w:t>
            </w:r>
            <w:r w:rsidR="00755DC4">
              <w:t xml:space="preserve">the </w:t>
            </w:r>
            <w:r>
              <w:t>tropics</w:t>
            </w:r>
            <w:r w:rsidR="00151FA0">
              <w:t>.</w:t>
            </w:r>
          </w:p>
          <w:p w14:paraId="4DC9F81B" w14:textId="4EA96072" w:rsidR="00017A09" w:rsidRPr="008373D5" w:rsidRDefault="008373D5" w:rsidP="005A6EE2">
            <w:pPr>
              <w:pStyle w:val="ListParagraph"/>
              <w:numPr>
                <w:ilvl w:val="0"/>
                <w:numId w:val="14"/>
              </w:numPr>
              <w:ind w:left="315"/>
            </w:pPr>
            <w:r>
              <w:t>It is thought that if dung beetles dominate in manure piles, other beetle populations that feed on larvae are reduced</w:t>
            </w:r>
            <w:r w:rsidR="00755DC4">
              <w:t>,</w:t>
            </w:r>
            <w:r>
              <w:t xml:space="preserve"> which </w:t>
            </w:r>
            <w:r w:rsidR="00151FA0">
              <w:t xml:space="preserve">may </w:t>
            </w:r>
            <w:r>
              <w:t>reduce the overall impact on larval populations.</w:t>
            </w:r>
          </w:p>
        </w:tc>
        <w:tc>
          <w:tcPr>
            <w:tcW w:w="1560" w:type="dxa"/>
          </w:tcPr>
          <w:p w14:paraId="583FF734" w14:textId="359327E6" w:rsidR="00017A09" w:rsidRDefault="00E12324" w:rsidP="00615C13">
            <w:r>
              <w:fldChar w:fldCharType="begin"/>
            </w:r>
            <w:r w:rsidR="006B0536">
              <w:instrText xml:space="preserve"> ADDIN ZOTERO_ITEM CSL_CITATION {"citationID":"qZQottGe","properties":{"formattedCitation":"(Baldacchino et al. 2018; ParaBoss 2022; Brewer et al. 2021)","plainCitation":"(Baldacchino et al. 2018; ParaBoss 2022; Brewer et al. 2021)","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35,"uris":["http://zotero.org/groups/4707929/items/9QUVLWMI"],"itemData":{"id":7835,"type":"webpage","abstract":"Dung beetles have significant beneficial effects in cattle pastures. By breaking down and burying dung pats (Figure 1) they clear the pasture of dung accumulation, return nutrients to the plant root […]","container-title":"FlyBoss","language":"en-AU","title":"Dung Beetles","URL":"https://flyboss.com.au/dung-beetles/","author":[{"family":"ParaBoss","given":""}],"accessed":{"date-parts":[["2024",2,22]]},"issued":{"date-parts":[["2022"]]}}},{"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fldChar w:fldCharType="separate"/>
            </w:r>
            <w:r>
              <w:rPr>
                <w:noProof/>
              </w:rPr>
              <w:t>(Baldacchino et al. 2018; ParaBoss 2022; Brewer et al. 2021)</w:t>
            </w:r>
            <w:r>
              <w:fldChar w:fldCharType="end"/>
            </w:r>
          </w:p>
        </w:tc>
      </w:tr>
    </w:tbl>
    <w:p w14:paraId="4F88AF9D" w14:textId="77777777" w:rsidR="00017A09" w:rsidRDefault="00017A09" w:rsidP="00017A09">
      <w:pPr>
        <w:rPr>
          <w:lang w:eastAsia="en-US"/>
        </w:rPr>
      </w:pPr>
    </w:p>
    <w:p w14:paraId="5A158C85" w14:textId="1C31E902" w:rsidR="00B762EA" w:rsidRDefault="00B762EA" w:rsidP="00B762EA">
      <w:pPr>
        <w:pStyle w:val="Caption"/>
        <w:ind w:left="851" w:hanging="851"/>
      </w:pPr>
      <w:bookmarkStart w:id="148" w:name="Figure_17"/>
      <w:bookmarkStart w:id="149" w:name="_Toc195772947"/>
      <w:r>
        <w:lastRenderedPageBreak/>
        <w:t xml:space="preserve">Figure </w:t>
      </w:r>
      <w:r>
        <w:fldChar w:fldCharType="begin"/>
      </w:r>
      <w:r>
        <w:instrText xml:space="preserve"> SEQ Figure \* ARABIC </w:instrText>
      </w:r>
      <w:r>
        <w:fldChar w:fldCharType="separate"/>
      </w:r>
      <w:r w:rsidR="007E2B2C">
        <w:rPr>
          <w:noProof/>
        </w:rPr>
        <w:t>17</w:t>
      </w:r>
      <w:r>
        <w:fldChar w:fldCharType="end"/>
      </w:r>
      <w:bookmarkEnd w:id="148"/>
      <w:r>
        <w:t xml:space="preserve">: </w:t>
      </w:r>
      <w:r w:rsidRPr="00B5172B">
        <w:t>Dung beetles at peak summer activity shredding a manure pile. Photo courtesy of Department of Primary Industries and Regional Development, WA (DPIRD 2019).</w:t>
      </w:r>
      <w:bookmarkEnd w:id="149"/>
    </w:p>
    <w:p w14:paraId="77AD7E9D" w14:textId="7C5E2F56" w:rsidR="000E0AEA" w:rsidRDefault="00017A09" w:rsidP="00B762EA">
      <w:pPr>
        <w:keepNext/>
      </w:pPr>
      <w:r w:rsidRPr="002534A0">
        <w:rPr>
          <w:noProof/>
          <w:lang w:eastAsia="en-US"/>
        </w:rPr>
        <w:drawing>
          <wp:inline distT="0" distB="0" distL="0" distR="0" wp14:anchorId="7E6F202B" wp14:editId="2BA28F98">
            <wp:extent cx="5488965" cy="3111792"/>
            <wp:effectExtent l="0" t="0" r="0" b="0"/>
            <wp:docPr id="869826269" name="Picture 1" descr="Figure 17 shows dung beetles in a manure p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826269" name="Picture 1" descr="Figure 17 shows dung beetles in a manure pile."/>
                    <pic:cNvPicPr/>
                  </pic:nvPicPr>
                  <pic:blipFill>
                    <a:blip r:embed="rId65"/>
                    <a:stretch>
                      <a:fillRect/>
                    </a:stretch>
                  </pic:blipFill>
                  <pic:spPr>
                    <a:xfrm>
                      <a:off x="0" y="0"/>
                      <a:ext cx="5507700" cy="3122413"/>
                    </a:xfrm>
                    <a:prstGeom prst="rect">
                      <a:avLst/>
                    </a:prstGeom>
                  </pic:spPr>
                </pic:pic>
              </a:graphicData>
            </a:graphic>
          </wp:inline>
        </w:drawing>
      </w:r>
    </w:p>
    <w:p w14:paraId="4ECB90C7" w14:textId="4DD769DE" w:rsidR="00593CDF" w:rsidRDefault="00593CDF" w:rsidP="00593CDF">
      <w:pPr>
        <w:pStyle w:val="Heading3"/>
        <w:rPr>
          <w:lang w:eastAsia="en-US"/>
        </w:rPr>
      </w:pPr>
      <w:bookmarkStart w:id="150" w:name="_Toc195777918"/>
      <w:r>
        <w:rPr>
          <w:lang w:eastAsia="en-US"/>
        </w:rPr>
        <w:t>Biological controls for mosquitos</w:t>
      </w:r>
      <w:bookmarkEnd w:id="150"/>
    </w:p>
    <w:p w14:paraId="04F10C7A" w14:textId="7B10F286" w:rsidR="00530578" w:rsidRDefault="00BD5352" w:rsidP="00530578">
      <w:pPr>
        <w:rPr>
          <w:lang w:eastAsia="en-US"/>
        </w:rPr>
      </w:pPr>
      <w:r>
        <w:rPr>
          <w:lang w:eastAsia="en-US"/>
        </w:rPr>
        <w:t xml:space="preserve">Biocontrol agents </w:t>
      </w:r>
      <w:r w:rsidR="007C6BEB">
        <w:rPr>
          <w:lang w:eastAsia="en-US"/>
        </w:rPr>
        <w:t>play an</w:t>
      </w:r>
      <w:r>
        <w:rPr>
          <w:lang w:eastAsia="en-US"/>
        </w:rPr>
        <w:t xml:space="preserve"> important role in managing </w:t>
      </w:r>
      <w:r w:rsidR="00DF0D6C">
        <w:rPr>
          <w:lang w:eastAsia="en-US"/>
        </w:rPr>
        <w:t xml:space="preserve">mosquito </w:t>
      </w:r>
      <w:r>
        <w:rPr>
          <w:lang w:eastAsia="en-US"/>
        </w:rPr>
        <w:t>populations</w:t>
      </w:r>
      <w:r w:rsidR="00DF0D6C">
        <w:rPr>
          <w:lang w:eastAsia="en-US"/>
        </w:rPr>
        <w:t xml:space="preserve"> for human health</w:t>
      </w:r>
      <w:r w:rsidR="007C6BEB">
        <w:rPr>
          <w:lang w:eastAsia="en-US"/>
        </w:rPr>
        <w:t>, yet</w:t>
      </w:r>
      <w:r w:rsidR="00DF0D6C">
        <w:rPr>
          <w:lang w:eastAsia="en-US"/>
        </w:rPr>
        <w:t xml:space="preserve"> </w:t>
      </w:r>
      <w:r w:rsidR="007C6BEB">
        <w:rPr>
          <w:lang w:eastAsia="en-US"/>
        </w:rPr>
        <w:t>l</w:t>
      </w:r>
      <w:r w:rsidR="00DF0D6C">
        <w:rPr>
          <w:lang w:eastAsia="en-US"/>
        </w:rPr>
        <w:t xml:space="preserve">ess </w:t>
      </w:r>
      <w:r w:rsidR="007C6BEB">
        <w:rPr>
          <w:lang w:eastAsia="en-US"/>
        </w:rPr>
        <w:t>attention has been given to developing</w:t>
      </w:r>
      <w:r w:rsidR="00DF0D6C">
        <w:rPr>
          <w:lang w:eastAsia="en-US"/>
        </w:rPr>
        <w:t xml:space="preserve"> commercial agents </w:t>
      </w:r>
      <w:r w:rsidR="007C6BEB">
        <w:rPr>
          <w:lang w:eastAsia="en-US"/>
        </w:rPr>
        <w:t>targeting</w:t>
      </w:r>
      <w:r w:rsidR="00DF0D6C">
        <w:rPr>
          <w:lang w:eastAsia="en-US"/>
        </w:rPr>
        <w:t xml:space="preserve"> </w:t>
      </w:r>
      <w:r w:rsidR="007C6BEB">
        <w:rPr>
          <w:lang w:eastAsia="en-US"/>
        </w:rPr>
        <w:t>disease-</w:t>
      </w:r>
      <w:r w:rsidR="00DF0D6C">
        <w:rPr>
          <w:lang w:eastAsia="en-US"/>
        </w:rPr>
        <w:t>transmit</w:t>
      </w:r>
      <w:r w:rsidR="007C6BEB">
        <w:rPr>
          <w:lang w:eastAsia="en-US"/>
        </w:rPr>
        <w:t>ting</w:t>
      </w:r>
      <w:r w:rsidR="00DF0D6C">
        <w:rPr>
          <w:lang w:eastAsia="en-US"/>
        </w:rPr>
        <w:t xml:space="preserve"> </w:t>
      </w:r>
      <w:r w:rsidR="007C6BEB">
        <w:rPr>
          <w:lang w:eastAsia="en-US"/>
        </w:rPr>
        <w:t>mosquitoes</w:t>
      </w:r>
      <w:r w:rsidR="00DF0D6C">
        <w:rPr>
          <w:lang w:eastAsia="en-US"/>
        </w:rPr>
        <w:t xml:space="preserve">. </w:t>
      </w:r>
      <w:r w:rsidR="00BB0BAC">
        <w:rPr>
          <w:lang w:eastAsia="en-US"/>
        </w:rPr>
        <w:t xml:space="preserve">Many potential biocontrol agents are still in the research or development phases and are unavailable for commercial use. For example, bacteria such as </w:t>
      </w:r>
      <w:r w:rsidR="00BB0BAC" w:rsidRPr="00BB0BAC">
        <w:rPr>
          <w:i/>
          <w:iCs/>
          <w:shd w:val="clear" w:color="auto" w:fill="FFFFFF"/>
        </w:rPr>
        <w:t>Bacillus thuringiensis</w:t>
      </w:r>
      <w:r w:rsidR="00BB0BAC">
        <w:rPr>
          <w:i/>
          <w:iCs/>
          <w:shd w:val="clear" w:color="auto" w:fill="FFFFFF"/>
        </w:rPr>
        <w:t xml:space="preserve"> </w:t>
      </w:r>
      <w:r w:rsidR="00BB0BAC" w:rsidRPr="00BB0BAC">
        <w:rPr>
          <w:shd w:val="clear" w:color="auto" w:fill="FFFFFF"/>
        </w:rPr>
        <w:t>offer some promise</w:t>
      </w:r>
      <w:r w:rsidR="0063532F">
        <w:rPr>
          <w:shd w:val="clear" w:color="auto" w:fill="FFFFFF"/>
        </w:rPr>
        <w:t>, but</w:t>
      </w:r>
      <w:r w:rsidR="00BB0BAC">
        <w:rPr>
          <w:i/>
          <w:iCs/>
          <w:shd w:val="clear" w:color="auto" w:fill="FFFFFF"/>
        </w:rPr>
        <w:t xml:space="preserve"> </w:t>
      </w:r>
      <w:r w:rsidR="00BB0BAC" w:rsidRPr="00BB0BAC">
        <w:rPr>
          <w:shd w:val="clear" w:color="auto" w:fill="FFFFFF"/>
        </w:rPr>
        <w:t>inconsistent efficacy has been reported by multiple studies</w:t>
      </w:r>
      <w:r w:rsidR="00A66725">
        <w:rPr>
          <w:shd w:val="clear" w:color="auto" w:fill="FFFFFF"/>
        </w:rPr>
        <w:t xml:space="preserve"> </w:t>
      </w:r>
      <w:r w:rsidR="00A66725">
        <w:rPr>
          <w:shd w:val="clear" w:color="auto" w:fill="FFFFFF"/>
        </w:rPr>
        <w:fldChar w:fldCharType="begin"/>
      </w:r>
      <w:r w:rsidR="006B0536">
        <w:rPr>
          <w:shd w:val="clear" w:color="auto" w:fill="FFFFFF"/>
        </w:rPr>
        <w:instrText xml:space="preserve"> ADDIN ZOTERO_ITEM CSL_CITATION {"citationID":"GPFEjNoO","properties":{"formattedCitation":"(Wong et al. 2023)","plainCitation":"(Wong et al. 2023)","noteIndex":0},"citationItems":[{"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schema":"https://github.com/citation-style-language/schema/raw/master/csl-citation.json"} </w:instrText>
      </w:r>
      <w:r w:rsidR="00A66725">
        <w:rPr>
          <w:shd w:val="clear" w:color="auto" w:fill="FFFFFF"/>
        </w:rPr>
        <w:fldChar w:fldCharType="separate"/>
      </w:r>
      <w:r w:rsidR="00A66725">
        <w:rPr>
          <w:noProof/>
          <w:shd w:val="clear" w:color="auto" w:fill="FFFFFF"/>
        </w:rPr>
        <w:t>(Wong et al. 2023)</w:t>
      </w:r>
      <w:r w:rsidR="00A66725">
        <w:rPr>
          <w:shd w:val="clear" w:color="auto" w:fill="FFFFFF"/>
        </w:rPr>
        <w:fldChar w:fldCharType="end"/>
      </w:r>
      <w:r w:rsidR="00BB0BAC">
        <w:rPr>
          <w:i/>
          <w:iCs/>
          <w:shd w:val="clear" w:color="auto" w:fill="FFFFFF"/>
        </w:rPr>
        <w:t xml:space="preserve">. </w:t>
      </w:r>
      <w:r w:rsidR="00A66725" w:rsidRPr="00A66725">
        <w:rPr>
          <w:shd w:val="clear" w:color="auto" w:fill="FFFFFF"/>
        </w:rPr>
        <w:t>Similarly,</w:t>
      </w:r>
      <w:r w:rsidR="00A66725">
        <w:rPr>
          <w:shd w:val="clear" w:color="auto" w:fill="FFFFFF"/>
        </w:rPr>
        <w:t xml:space="preserve"> manipulation of </w:t>
      </w:r>
      <w:r w:rsidR="00A66725">
        <w:rPr>
          <w:i/>
          <w:iCs/>
          <w:shd w:val="clear" w:color="auto" w:fill="FFFFFF"/>
        </w:rPr>
        <w:t xml:space="preserve">Wolbachia </w:t>
      </w:r>
      <w:r w:rsidR="00A66725">
        <w:rPr>
          <w:shd w:val="clear" w:color="auto" w:fill="FFFFFF"/>
        </w:rPr>
        <w:t xml:space="preserve">is showing much promise in controlling </w:t>
      </w:r>
      <w:r w:rsidR="00A66725" w:rsidRPr="00A66725">
        <w:rPr>
          <w:i/>
          <w:iCs/>
          <w:shd w:val="clear" w:color="auto" w:fill="FFFFFF"/>
        </w:rPr>
        <w:t>Ae</w:t>
      </w:r>
      <w:r w:rsidR="00A66725">
        <w:rPr>
          <w:i/>
          <w:iCs/>
          <w:shd w:val="clear" w:color="auto" w:fill="FFFFFF"/>
        </w:rPr>
        <w:t>.</w:t>
      </w:r>
      <w:r w:rsidR="00A66725" w:rsidRPr="00A66725">
        <w:rPr>
          <w:i/>
          <w:iCs/>
          <w:shd w:val="clear" w:color="auto" w:fill="FFFFFF"/>
        </w:rPr>
        <w:t xml:space="preserve"> aegypti</w:t>
      </w:r>
      <w:r w:rsidR="00A66725">
        <w:rPr>
          <w:shd w:val="clear" w:color="auto" w:fill="FFFFFF"/>
        </w:rPr>
        <w:t xml:space="preserve"> populations, but the technology is not </w:t>
      </w:r>
      <w:r w:rsidR="00943EFF">
        <w:rPr>
          <w:shd w:val="clear" w:color="auto" w:fill="FFFFFF"/>
        </w:rPr>
        <w:t xml:space="preserve">yet available for other mosquito species that may be of interest for LSDV transmission. Other genetic techniques for controlling </w:t>
      </w:r>
      <w:r w:rsidR="00525DCF" w:rsidRPr="00525DCF">
        <w:rPr>
          <w:i/>
          <w:iCs/>
          <w:shd w:val="clear" w:color="auto" w:fill="FFFFFF"/>
        </w:rPr>
        <w:t xml:space="preserve">Aedes, Anaopheles </w:t>
      </w:r>
      <w:r w:rsidR="00525DCF" w:rsidRPr="00525DCF">
        <w:rPr>
          <w:shd w:val="clear" w:color="auto" w:fill="FFFFFF"/>
        </w:rPr>
        <w:t>and</w:t>
      </w:r>
      <w:r w:rsidR="00525DCF" w:rsidRPr="00525DCF">
        <w:rPr>
          <w:i/>
          <w:iCs/>
          <w:shd w:val="clear" w:color="auto" w:fill="FFFFFF"/>
        </w:rPr>
        <w:t xml:space="preserve"> Culex</w:t>
      </w:r>
      <w:r w:rsidR="00525DCF">
        <w:rPr>
          <w:shd w:val="clear" w:color="auto" w:fill="FFFFFF"/>
        </w:rPr>
        <w:t xml:space="preserve"> </w:t>
      </w:r>
      <w:r w:rsidR="00943EFF">
        <w:rPr>
          <w:shd w:val="clear" w:color="auto" w:fill="FFFFFF"/>
        </w:rPr>
        <w:t>populations, such as CRISPR gene editing, are in various stages of research or development</w:t>
      </w:r>
      <w:r w:rsidR="00525DCF">
        <w:rPr>
          <w:shd w:val="clear" w:color="auto" w:fill="FFFFFF"/>
        </w:rPr>
        <w:t xml:space="preserve"> </w:t>
      </w:r>
      <w:r w:rsidR="00525DCF">
        <w:rPr>
          <w:shd w:val="clear" w:color="auto" w:fill="FFFFFF"/>
        </w:rPr>
        <w:fldChar w:fldCharType="begin"/>
      </w:r>
      <w:r w:rsidR="006B0536">
        <w:rPr>
          <w:shd w:val="clear" w:color="auto" w:fill="FFFFFF"/>
        </w:rPr>
        <w:instrText xml:space="preserve"> ADDIN ZOTERO_ITEM CSL_CITATION {"citationID":"ZkOJMyOu","properties":{"formattedCitation":"(Wong et al. 2023; WHO 2020b)","plainCitation":"(Wong et al. 2023; WHO 2020b)","noteIndex":0},"citationItems":[{"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id":7921,"uris":["http://zotero.org/groups/4707929/items/5ZVBQ38M"],"itemData":{"id":7921,"type":"webpage","title":"Overview of intervention classes and prototype/products under Vector Control Advisory Group (VCAG) review for assessment of public health value","URL":"https://iris.who.int/bitstream/handle/10665/274451/WHO-CDS-VCAG-2018.03-eng.pdf?sequence=18","author":[{"family":"WHO","given":""}],"accessed":{"date-parts":[["2024",2,29]]},"issued":{"date-parts":[["2020"]]}}}],"schema":"https://github.com/citation-style-language/schema/raw/master/csl-citation.json"} </w:instrText>
      </w:r>
      <w:r w:rsidR="00525DCF">
        <w:rPr>
          <w:shd w:val="clear" w:color="auto" w:fill="FFFFFF"/>
        </w:rPr>
        <w:fldChar w:fldCharType="separate"/>
      </w:r>
      <w:r w:rsidR="00065B7C">
        <w:rPr>
          <w:noProof/>
          <w:shd w:val="clear" w:color="auto" w:fill="FFFFFF"/>
        </w:rPr>
        <w:t>(Wong et al. 2023; WHO 2020b)</w:t>
      </w:r>
      <w:r w:rsidR="00525DCF">
        <w:rPr>
          <w:shd w:val="clear" w:color="auto" w:fill="FFFFFF"/>
        </w:rPr>
        <w:fldChar w:fldCharType="end"/>
      </w:r>
      <w:r w:rsidR="00525DCF">
        <w:rPr>
          <w:i/>
          <w:iCs/>
          <w:shd w:val="clear" w:color="auto" w:fill="FFFFFF"/>
        </w:rPr>
        <w:t>.</w:t>
      </w:r>
      <w:r w:rsidR="00525DCF">
        <w:rPr>
          <w:shd w:val="clear" w:color="auto" w:fill="FFFFFF"/>
        </w:rPr>
        <w:t xml:space="preserve"> </w:t>
      </w:r>
      <w:r w:rsidR="00261B77">
        <w:rPr>
          <w:shd w:val="clear" w:color="auto" w:fill="FFFFFF"/>
        </w:rPr>
        <w:t>D</w:t>
      </w:r>
      <w:r w:rsidR="00525DCF">
        <w:rPr>
          <w:shd w:val="clear" w:color="auto" w:fill="FFFFFF"/>
        </w:rPr>
        <w:t xml:space="preserve">iscussion </w:t>
      </w:r>
      <w:r w:rsidR="00B2666B">
        <w:rPr>
          <w:shd w:val="clear" w:color="auto" w:fill="FFFFFF"/>
        </w:rPr>
        <w:t xml:space="preserve">of newer genetic techniques for mosquito control </w:t>
      </w:r>
      <w:r w:rsidR="00525DCF">
        <w:rPr>
          <w:shd w:val="clear" w:color="auto" w:fill="FFFFFF"/>
        </w:rPr>
        <w:t xml:space="preserve">is </w:t>
      </w:r>
      <w:r w:rsidR="00B2666B">
        <w:rPr>
          <w:shd w:val="clear" w:color="auto" w:fill="FFFFFF"/>
        </w:rPr>
        <w:t>not included here</w:t>
      </w:r>
      <w:r w:rsidR="00525DCF">
        <w:rPr>
          <w:shd w:val="clear" w:color="auto" w:fill="FFFFFF"/>
        </w:rPr>
        <w:t xml:space="preserve">, as </w:t>
      </w:r>
      <w:r w:rsidR="00261B77">
        <w:rPr>
          <w:shd w:val="clear" w:color="auto" w:fill="FFFFFF"/>
        </w:rPr>
        <w:t xml:space="preserve">they are </w:t>
      </w:r>
      <w:r w:rsidR="00B2666B">
        <w:rPr>
          <w:shd w:val="clear" w:color="auto" w:fill="FFFFFF"/>
        </w:rPr>
        <w:t xml:space="preserve">not expected </w:t>
      </w:r>
      <w:r w:rsidR="00261B77">
        <w:rPr>
          <w:shd w:val="clear" w:color="auto" w:fill="FFFFFF"/>
        </w:rPr>
        <w:t>to</w:t>
      </w:r>
      <w:r w:rsidR="00B2666B">
        <w:rPr>
          <w:shd w:val="clear" w:color="auto" w:fill="FFFFFF"/>
        </w:rPr>
        <w:t xml:space="preserve"> be available </w:t>
      </w:r>
      <w:r w:rsidR="002A2B1D">
        <w:rPr>
          <w:shd w:val="clear" w:color="auto" w:fill="FFFFFF"/>
        </w:rPr>
        <w:t xml:space="preserve">for widespread use on mosquito vector populations of cattle </w:t>
      </w:r>
      <w:r w:rsidR="00525DCF">
        <w:rPr>
          <w:shd w:val="clear" w:color="auto" w:fill="FFFFFF"/>
        </w:rPr>
        <w:t>i</w:t>
      </w:r>
      <w:r w:rsidR="00943EFF">
        <w:rPr>
          <w:shd w:val="clear" w:color="auto" w:fill="FFFFFF"/>
        </w:rPr>
        <w:t>n the foreseeable future.</w:t>
      </w:r>
      <w:r w:rsidR="002A2B1D">
        <w:rPr>
          <w:shd w:val="clear" w:color="auto" w:fill="FFFFFF"/>
        </w:rPr>
        <w:t xml:space="preserve"> </w:t>
      </w:r>
      <w:r w:rsidR="00256C2C">
        <w:rPr>
          <w:lang w:eastAsia="en-US"/>
        </w:rPr>
        <w:t>Current b</w:t>
      </w:r>
      <w:r w:rsidR="00715981">
        <w:rPr>
          <w:lang w:eastAsia="en-US"/>
        </w:rPr>
        <w:t xml:space="preserve">iocontrol agents for mosquitos </w:t>
      </w:r>
      <w:r w:rsidR="00615C13">
        <w:rPr>
          <w:lang w:eastAsia="en-US"/>
        </w:rPr>
        <w:t xml:space="preserve">are summarised in </w:t>
      </w:r>
      <w:hyperlink w:anchor="Table_22" w:history="1">
        <w:r w:rsidR="00615C13" w:rsidRPr="00E717B5">
          <w:rPr>
            <w:rStyle w:val="Hyperlink"/>
            <w:u w:val="none"/>
            <w:lang w:eastAsia="en-US"/>
          </w:rPr>
          <w:t>Table 2</w:t>
        </w:r>
        <w:r w:rsidR="001B4878" w:rsidRPr="00E717B5">
          <w:rPr>
            <w:rStyle w:val="Hyperlink"/>
            <w:u w:val="none"/>
            <w:lang w:eastAsia="en-US"/>
          </w:rPr>
          <w:t>2</w:t>
        </w:r>
      </w:hyperlink>
      <w:r w:rsidR="001B4878">
        <w:rPr>
          <w:lang w:eastAsia="en-US"/>
        </w:rPr>
        <w:t xml:space="preserve"> and </w:t>
      </w:r>
      <w:hyperlink w:anchor="Table_23" w:history="1">
        <w:r w:rsidR="001B4878" w:rsidRPr="00E717B5">
          <w:rPr>
            <w:rStyle w:val="Hyperlink"/>
            <w:u w:val="none"/>
            <w:lang w:eastAsia="en-US"/>
          </w:rPr>
          <w:t>Table 23</w:t>
        </w:r>
      </w:hyperlink>
      <w:r w:rsidR="00615C13">
        <w:rPr>
          <w:lang w:eastAsia="en-US"/>
        </w:rPr>
        <w:t>.</w:t>
      </w:r>
      <w:r w:rsidR="00530578">
        <w:rPr>
          <w:lang w:eastAsia="en-US"/>
        </w:rPr>
        <w:t xml:space="preserve"> Biocontrol agents that </w:t>
      </w:r>
      <w:r w:rsidR="006A5448">
        <w:rPr>
          <w:lang w:eastAsia="en-US"/>
        </w:rPr>
        <w:t xml:space="preserve">are not available in </w:t>
      </w:r>
      <w:r w:rsidR="00530578">
        <w:rPr>
          <w:lang w:eastAsia="en-US"/>
        </w:rPr>
        <w:t xml:space="preserve">Australia can be found in Appendix </w:t>
      </w:r>
      <w:r w:rsidR="002B0931">
        <w:rPr>
          <w:lang w:eastAsia="en-US"/>
        </w:rPr>
        <w:t>5</w:t>
      </w:r>
      <w:r w:rsidR="00530578">
        <w:rPr>
          <w:lang w:eastAsia="en-US"/>
        </w:rPr>
        <w:t xml:space="preserve">. </w:t>
      </w:r>
    </w:p>
    <w:p w14:paraId="7E2BB8EC" w14:textId="2E7863A3" w:rsidR="00715981" w:rsidRPr="002A2B1D" w:rsidRDefault="00715981" w:rsidP="00715981">
      <w:pPr>
        <w:rPr>
          <w:shd w:val="clear" w:color="auto" w:fill="FFFFFF"/>
        </w:rPr>
      </w:pPr>
    </w:p>
    <w:p w14:paraId="5224D256" w14:textId="067F6842" w:rsidR="00CE2C1F" w:rsidRDefault="00CE2C1F">
      <w:pPr>
        <w:spacing w:after="0" w:line="240" w:lineRule="auto"/>
        <w:rPr>
          <w:lang w:eastAsia="en-US"/>
        </w:rPr>
      </w:pPr>
      <w:r>
        <w:rPr>
          <w:lang w:eastAsia="en-US"/>
        </w:rPr>
        <w:br w:type="page"/>
      </w:r>
    </w:p>
    <w:p w14:paraId="4FE25A85" w14:textId="4F5DF468" w:rsidR="00AD4D15" w:rsidRDefault="0063532F" w:rsidP="00BF2C20">
      <w:pPr>
        <w:pStyle w:val="Caption"/>
        <w:ind w:left="0" w:firstLine="0"/>
        <w:rPr>
          <w:lang w:eastAsia="en-US"/>
        </w:rPr>
      </w:pPr>
      <w:bookmarkStart w:id="151" w:name="_Toc195772720"/>
      <w:r>
        <w:lastRenderedPageBreak/>
        <w:t xml:space="preserve">Table </w:t>
      </w:r>
      <w:r>
        <w:fldChar w:fldCharType="begin"/>
      </w:r>
      <w:r>
        <w:instrText>SEQ Table \* ARABIC</w:instrText>
      </w:r>
      <w:r>
        <w:fldChar w:fldCharType="separate"/>
      </w:r>
      <w:r w:rsidR="003320E2">
        <w:rPr>
          <w:noProof/>
        </w:rPr>
        <w:t>22</w:t>
      </w:r>
      <w:r>
        <w:fldChar w:fldCharType="end"/>
      </w:r>
      <w:r>
        <w:t xml:space="preserve">. </w:t>
      </w:r>
      <w:r>
        <w:rPr>
          <w:lang w:eastAsia="en-US"/>
        </w:rPr>
        <w:t xml:space="preserve">Biological control methods for mosquitoes: </w:t>
      </w:r>
      <w:r w:rsidRPr="00CD2C26">
        <w:rPr>
          <w:i/>
          <w:iCs w:val="0"/>
          <w:lang w:eastAsia="en-US"/>
        </w:rPr>
        <w:t>Wolbachia</w:t>
      </w:r>
      <w:r w:rsidR="00F30A17">
        <w:rPr>
          <w:lang w:eastAsia="en-US"/>
        </w:rPr>
        <w:t xml:space="preserve"> bacteria</w:t>
      </w:r>
      <w:bookmarkEnd w:id="151"/>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96661D" w:rsidRPr="00665683" w14:paraId="3D9D7A50" w14:textId="77777777" w:rsidTr="000208B5">
        <w:trPr>
          <w:cantSplit/>
          <w:tblHeader/>
        </w:trPr>
        <w:tc>
          <w:tcPr>
            <w:tcW w:w="2410" w:type="dxa"/>
          </w:tcPr>
          <w:p w14:paraId="29AA88AB" w14:textId="5C65AE0A" w:rsidR="0096661D" w:rsidRPr="00CB5952" w:rsidRDefault="0096661D" w:rsidP="0096661D">
            <w:pPr>
              <w:rPr>
                <w:b/>
                <w:bCs/>
              </w:rPr>
            </w:pPr>
            <w:bookmarkStart w:id="152" w:name="Table_22"/>
            <w:bookmarkEnd w:id="152"/>
            <w:r>
              <w:rPr>
                <w:b/>
                <w:bCs/>
              </w:rPr>
              <w:t>Method detail</w:t>
            </w:r>
          </w:p>
        </w:tc>
        <w:tc>
          <w:tcPr>
            <w:tcW w:w="6095" w:type="dxa"/>
          </w:tcPr>
          <w:p w14:paraId="0E49D201" w14:textId="43D28C7A" w:rsidR="0096661D" w:rsidRPr="00665683" w:rsidRDefault="0096661D" w:rsidP="0096661D">
            <w:pPr>
              <w:rPr>
                <w:rFonts w:ascii="Times New Roman" w:hAnsi="Times New Roman"/>
              </w:rPr>
            </w:pPr>
            <w:r w:rsidRPr="0096661D">
              <w:rPr>
                <w:b/>
                <w:bCs/>
              </w:rPr>
              <w:t xml:space="preserve">Description </w:t>
            </w:r>
          </w:p>
        </w:tc>
        <w:tc>
          <w:tcPr>
            <w:tcW w:w="1560" w:type="dxa"/>
          </w:tcPr>
          <w:p w14:paraId="410A2796" w14:textId="77777777" w:rsidR="0096661D" w:rsidRPr="00CB5952" w:rsidRDefault="0096661D" w:rsidP="0096661D">
            <w:pPr>
              <w:rPr>
                <w:b/>
                <w:bCs/>
              </w:rPr>
            </w:pPr>
            <w:r w:rsidRPr="00CB5952">
              <w:rPr>
                <w:b/>
                <w:bCs/>
              </w:rPr>
              <w:t>References</w:t>
            </w:r>
          </w:p>
        </w:tc>
      </w:tr>
      <w:tr w:rsidR="0063532F" w14:paraId="3FAFBFF7" w14:textId="77777777" w:rsidTr="000208B5">
        <w:tc>
          <w:tcPr>
            <w:tcW w:w="2410" w:type="dxa"/>
          </w:tcPr>
          <w:p w14:paraId="5D6A1A37" w14:textId="77777777" w:rsidR="0063532F" w:rsidRPr="00CB5952" w:rsidRDefault="0063532F" w:rsidP="00615C13">
            <w:pPr>
              <w:rPr>
                <w:b/>
                <w:bCs/>
              </w:rPr>
            </w:pPr>
            <w:r w:rsidRPr="00CB5952">
              <w:rPr>
                <w:b/>
                <w:bCs/>
              </w:rPr>
              <w:t>Action</w:t>
            </w:r>
          </w:p>
        </w:tc>
        <w:tc>
          <w:tcPr>
            <w:tcW w:w="6095" w:type="dxa"/>
          </w:tcPr>
          <w:p w14:paraId="5C792C20" w14:textId="3AF0A88F" w:rsidR="00F30A17" w:rsidRPr="008248CA" w:rsidRDefault="00F30A17" w:rsidP="00F30A17">
            <w:pPr>
              <w:pStyle w:val="ListParagraph"/>
              <w:ind w:left="315"/>
            </w:pPr>
            <w:r>
              <w:rPr>
                <w:shd w:val="clear" w:color="auto" w:fill="FFFFFF"/>
              </w:rPr>
              <w:t xml:space="preserve">Wolbachia species are found in </w:t>
            </w:r>
            <w:r w:rsidRPr="00F30A17">
              <w:rPr>
                <w:shd w:val="clear" w:color="auto" w:fill="FFFFFF"/>
              </w:rPr>
              <w:t>~28% of surveyed mosquito species</w:t>
            </w:r>
            <w:r>
              <w:rPr>
                <w:shd w:val="clear" w:color="auto" w:fill="FFFFFF"/>
              </w:rPr>
              <w:t>.</w:t>
            </w:r>
            <w:r w:rsidR="001D3DDA">
              <w:rPr>
                <w:shd w:val="clear" w:color="auto" w:fill="FFFFFF"/>
              </w:rPr>
              <w:t xml:space="preserve"> </w:t>
            </w:r>
            <w:r w:rsidR="001D3DDA" w:rsidRPr="001D3DDA">
              <w:rPr>
                <w:i/>
                <w:iCs/>
                <w:shd w:val="clear" w:color="auto" w:fill="FFFFFF"/>
              </w:rPr>
              <w:t>Ae. aegypti</w:t>
            </w:r>
            <w:r w:rsidR="001D3DDA">
              <w:rPr>
                <w:shd w:val="clear" w:color="auto" w:fill="FFFFFF"/>
              </w:rPr>
              <w:t xml:space="preserve"> does not normally carry </w:t>
            </w:r>
            <w:r w:rsidR="00C82DCE" w:rsidRPr="00CD2C26">
              <w:rPr>
                <w:i/>
                <w:iCs/>
                <w:shd w:val="clear" w:color="auto" w:fill="FFFFFF"/>
              </w:rPr>
              <w:t>Wolbachia</w:t>
            </w:r>
            <w:r w:rsidR="00C82DCE">
              <w:rPr>
                <w:shd w:val="clear" w:color="auto" w:fill="FFFFFF"/>
              </w:rPr>
              <w:t>.</w:t>
            </w:r>
          </w:p>
          <w:p w14:paraId="1F477B7E" w14:textId="29EE61BD" w:rsidR="008248CA" w:rsidRDefault="008248CA" w:rsidP="00F30A17">
            <w:pPr>
              <w:pStyle w:val="ListParagraph"/>
              <w:ind w:left="315"/>
            </w:pPr>
            <w:r w:rsidRPr="00CD2C26">
              <w:rPr>
                <w:i/>
                <w:iCs/>
                <w:shd w:val="clear" w:color="auto" w:fill="FFFFFF"/>
              </w:rPr>
              <w:t>Wolbachia</w:t>
            </w:r>
            <w:r>
              <w:rPr>
                <w:shd w:val="clear" w:color="auto" w:fill="FFFFFF"/>
              </w:rPr>
              <w:t xml:space="preserve"> are used in several ways to reduce wild populations of mosquitoes, including:</w:t>
            </w:r>
          </w:p>
          <w:p w14:paraId="4A7C90F0" w14:textId="74FB5E0A" w:rsidR="0063532F" w:rsidRPr="00021208" w:rsidRDefault="00256C2C" w:rsidP="005A6EE2">
            <w:pPr>
              <w:pStyle w:val="ListParagraph"/>
              <w:numPr>
                <w:ilvl w:val="1"/>
                <w:numId w:val="8"/>
              </w:numPr>
            </w:pPr>
            <w:r>
              <w:t>IIT</w:t>
            </w:r>
            <w:r w:rsidR="008248CA">
              <w:t xml:space="preserve">, </w:t>
            </w:r>
            <w:r w:rsidR="0063532F">
              <w:t xml:space="preserve">is </w:t>
            </w:r>
            <w:proofErr w:type="gramStart"/>
            <w:r w:rsidR="0063532F">
              <w:t>similar to</w:t>
            </w:r>
            <w:proofErr w:type="gramEnd"/>
            <w:r w:rsidR="0063532F">
              <w:t xml:space="preserve"> SIT, although it is based on cytoplasmic incompatibility conferred by some strains of </w:t>
            </w:r>
            <w:r w:rsidR="0063532F" w:rsidRPr="004F3A3B">
              <w:rPr>
                <w:i/>
                <w:iCs/>
              </w:rPr>
              <w:t>Wolbachia</w:t>
            </w:r>
            <w:r w:rsidR="0063532F">
              <w:t xml:space="preserve"> </w:t>
            </w:r>
            <w:r w:rsidR="0063532F" w:rsidRPr="0032070F">
              <w:t>Hertig (Rickettsiales: Ehrlichiaceae)</w:t>
            </w:r>
            <w:r w:rsidR="0063532F">
              <w:t xml:space="preserve"> bacteria. With this technique, </w:t>
            </w:r>
            <w:r w:rsidR="00C82DCE">
              <w:t xml:space="preserve">males </w:t>
            </w:r>
            <w:r w:rsidR="002C2312">
              <w:t>with Wolbachia infect wild</w:t>
            </w:r>
            <w:r w:rsidR="00C82DCE">
              <w:t xml:space="preserve"> </w:t>
            </w:r>
            <w:r w:rsidR="0063532F">
              <w:t>females</w:t>
            </w:r>
            <w:r w:rsidR="002C2312">
              <w:t xml:space="preserve">, who become </w:t>
            </w:r>
            <w:r w:rsidR="0063532F">
              <w:t xml:space="preserve">infertile. </w:t>
            </w:r>
          </w:p>
          <w:p w14:paraId="27D122AD" w14:textId="7A8B6D52" w:rsidR="00F30A17" w:rsidRPr="00021208" w:rsidRDefault="00F30A17" w:rsidP="00F30A17">
            <w:pPr>
              <w:pStyle w:val="ListParagraph"/>
              <w:ind w:left="315"/>
            </w:pPr>
            <w:r w:rsidRPr="00F30A17">
              <w:t xml:space="preserve">The Pathogen Interference (PI) </w:t>
            </w:r>
            <w:r>
              <w:t xml:space="preserve">strategy occurs when the </w:t>
            </w:r>
            <w:r w:rsidRPr="00CD2C26">
              <w:rPr>
                <w:i/>
                <w:iCs/>
              </w:rPr>
              <w:t>Wolbachia</w:t>
            </w:r>
            <w:r>
              <w:t xml:space="preserve"> </w:t>
            </w:r>
            <w:r w:rsidR="006C13E8">
              <w:t>s</w:t>
            </w:r>
            <w:r>
              <w:t>train inhibits pathogen infection and replication in mosquito hosts</w:t>
            </w:r>
            <w:r w:rsidR="008248CA">
              <w:t>.</w:t>
            </w:r>
          </w:p>
        </w:tc>
        <w:tc>
          <w:tcPr>
            <w:tcW w:w="1560" w:type="dxa"/>
          </w:tcPr>
          <w:p w14:paraId="1D2C185F" w14:textId="5F076594" w:rsidR="0063532F" w:rsidRDefault="0063532F" w:rsidP="00615C13">
            <w:r>
              <w:fldChar w:fldCharType="begin"/>
            </w:r>
            <w:r w:rsidR="006B0536">
              <w:instrText xml:space="preserve"> ADDIN ZOTERO_ITEM CSL_CITATION {"citationID":"wMewOjr3","properties":{"formattedCitation":"(Rochon et al. 2021; Brewer et al. 2021; Baldacchino et al. 2018; Bouyer and Marois 2018)","plainCitation":"(Rochon et al. 2021; Brewer et al. 2021; Baldacchino et al. 2018; Bouyer and Marois 2018)","dontUpdate":true,"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id":7914,"uris":["http://zotero.org/groups/4707929/items/AS6WU3WG"],"itemData":{"id":7914,"type":"article-journal","container-title":"Trends in Parasitology","DOI":"10.1016/j.pt.2015.10.011","ISSN":"1471-4922, 1471-5007","issue":"3","journalAbbreviation":"Trends in Parasitology","language":"English","note":"publisher: Elsevier\nPMID: 26776329","page":"207-218","source":"www.cell.com","title":"Exploiting Intimate Relationships: Controlling Mosquito-Transmitted Disease with Wolbachia","title-short":"Exploiting Intimate Relationships","volume":"32","author":[{"family":"Caragata","given":"Eric P."},{"family":"Dutra","given":"Heverton L. C."},{"family":"Moreira","given":"Luciano A."}],"issued":{"date-parts":[["2016",3,1]]}}},{"id":7907,"uris":["http://zotero.org/groups/4707929/items/NZFULTK6"],"itemData":{"id":7907,"type":"article-journal","container-title":"Insects","DOI":"10.3390/insects14030221","page":"221","title":"Mosquito-Borne Diseases and Their Control Strategies: An Overview Focused on Green Synthesized Plant-Based Metallic Nanoparticles","volume":"14","author":[{"family":"Onen","given":"H"},{"family":"Luzala","given":"M.M"},{"family":"Kigozi","given":"S"},{"family":"Sikumbili","given":"R.M"},{"family":"Muanga,","given":"C.JK"},{"family":"Zola","given":"E.N"},{"family":"Wendji","given":"S.N"},{"family":"Buya","given":"A.B"},{"family":"Balciunaitiene","given":"A"},{"family":"Viškelis","given":"J"}],"issued":{"date-parts":[["2023"]]}}}],"schema":"https://github.com/citation-style-language/schema/raw/master/csl-citation.json"} </w:instrText>
            </w:r>
            <w:r>
              <w:fldChar w:fldCharType="separate"/>
            </w:r>
            <w:r>
              <w:fldChar w:fldCharType="end"/>
            </w:r>
          </w:p>
        </w:tc>
      </w:tr>
      <w:tr w:rsidR="0063532F" w14:paraId="4A807554" w14:textId="77777777" w:rsidTr="000208B5">
        <w:tc>
          <w:tcPr>
            <w:tcW w:w="2410" w:type="dxa"/>
          </w:tcPr>
          <w:p w14:paraId="54643D32" w14:textId="6FC6EC52" w:rsidR="0063532F" w:rsidRPr="00CB5952" w:rsidRDefault="0063532F" w:rsidP="00615C13">
            <w:pPr>
              <w:rPr>
                <w:b/>
                <w:bCs/>
              </w:rPr>
            </w:pPr>
            <w:r w:rsidRPr="00CB5952">
              <w:rPr>
                <w:b/>
                <w:bCs/>
              </w:rPr>
              <w:t xml:space="preserve">Target </w:t>
            </w:r>
            <w:r w:rsidR="00744474" w:rsidRPr="00CB5952">
              <w:rPr>
                <w:b/>
                <w:bCs/>
              </w:rPr>
              <w:t>mosquitoes</w:t>
            </w:r>
          </w:p>
        </w:tc>
        <w:tc>
          <w:tcPr>
            <w:tcW w:w="6095" w:type="dxa"/>
          </w:tcPr>
          <w:p w14:paraId="248C9888" w14:textId="60FB6A90" w:rsidR="0063532F" w:rsidRPr="006A196A" w:rsidRDefault="00744474" w:rsidP="00615C13">
            <w:pPr>
              <w:rPr>
                <w:i/>
                <w:iCs/>
              </w:rPr>
            </w:pPr>
            <w:r w:rsidRPr="006A196A">
              <w:rPr>
                <w:i/>
                <w:iCs/>
              </w:rPr>
              <w:t>Ae. aegypti</w:t>
            </w:r>
          </w:p>
        </w:tc>
        <w:tc>
          <w:tcPr>
            <w:tcW w:w="1560" w:type="dxa"/>
          </w:tcPr>
          <w:p w14:paraId="40C46C6D" w14:textId="77777777" w:rsidR="0063532F" w:rsidRDefault="0063532F" w:rsidP="00615C13"/>
        </w:tc>
      </w:tr>
      <w:tr w:rsidR="0063532F" w14:paraId="518B9A92" w14:textId="77777777" w:rsidTr="000208B5">
        <w:tc>
          <w:tcPr>
            <w:tcW w:w="2410" w:type="dxa"/>
          </w:tcPr>
          <w:p w14:paraId="3D21E84A" w14:textId="77777777" w:rsidR="0063532F" w:rsidRPr="00CB5952" w:rsidRDefault="0063532F" w:rsidP="00615C13">
            <w:pPr>
              <w:rPr>
                <w:b/>
                <w:bCs/>
              </w:rPr>
            </w:pPr>
            <w:r w:rsidRPr="00CB5952">
              <w:rPr>
                <w:b/>
                <w:bCs/>
              </w:rPr>
              <w:t>Effectiveness</w:t>
            </w:r>
          </w:p>
        </w:tc>
        <w:tc>
          <w:tcPr>
            <w:tcW w:w="6095" w:type="dxa"/>
          </w:tcPr>
          <w:p w14:paraId="1F8B6DE3" w14:textId="731C1F1A" w:rsidR="00744474" w:rsidRPr="00744474" w:rsidRDefault="006A196A" w:rsidP="00615C13">
            <w:pPr>
              <w:pStyle w:val="ListParagraph"/>
              <w:ind w:left="315"/>
            </w:pPr>
            <w:r w:rsidRPr="006A196A">
              <w:rPr>
                <w:i/>
                <w:iCs/>
              </w:rPr>
              <w:t>Wolbachia</w:t>
            </w:r>
            <w:r w:rsidR="00744474" w:rsidRPr="00744474">
              <w:t xml:space="preserve"> has mostly been developed against </w:t>
            </w:r>
            <w:r w:rsidR="00744474" w:rsidRPr="00CD2C26">
              <w:rPr>
                <w:i/>
                <w:iCs/>
              </w:rPr>
              <w:t>Aedes</w:t>
            </w:r>
            <w:r w:rsidR="00744474" w:rsidRPr="00744474">
              <w:t xml:space="preserve"> </w:t>
            </w:r>
            <w:r w:rsidR="006C13E8" w:rsidRPr="00744474">
              <w:t>mosquitoes and</w:t>
            </w:r>
            <w:r>
              <w:t xml:space="preserve"> is</w:t>
            </w:r>
            <w:r w:rsidR="00744474" w:rsidRPr="00744474">
              <w:t xml:space="preserve"> being tested in pilot field trials</w:t>
            </w:r>
            <w:r>
              <w:t>.</w:t>
            </w:r>
            <w:r w:rsidR="006C13E8">
              <w:t xml:space="preserve"> The focus for these techniques is on human vector-borne diseases </w:t>
            </w:r>
            <w:r w:rsidR="00256C2C">
              <w:t xml:space="preserve">that are biologically transmitted </w:t>
            </w:r>
            <w:r w:rsidR="006C13E8">
              <w:t>– dengue, zika, chikungunya and yellow fever.</w:t>
            </w:r>
          </w:p>
          <w:p w14:paraId="242D6D33" w14:textId="4C1F46B2" w:rsidR="006A196A" w:rsidRDefault="0063532F" w:rsidP="00F30A17">
            <w:pPr>
              <w:pStyle w:val="ListParagraph"/>
              <w:ind w:left="315"/>
            </w:pPr>
            <w:r w:rsidRPr="004F3A3B">
              <w:rPr>
                <w:i/>
                <w:iCs/>
              </w:rPr>
              <w:t>Wolbachia</w:t>
            </w:r>
            <w:r>
              <w:t xml:space="preserve">-infected male </w:t>
            </w:r>
            <w:r w:rsidRPr="004F3A3B">
              <w:rPr>
                <w:i/>
                <w:iCs/>
              </w:rPr>
              <w:t>C</w:t>
            </w:r>
            <w:r w:rsidR="00261B77">
              <w:rPr>
                <w:i/>
                <w:iCs/>
              </w:rPr>
              <w:t>x.</w:t>
            </w:r>
            <w:r w:rsidRPr="004F3A3B">
              <w:rPr>
                <w:i/>
                <w:iCs/>
              </w:rPr>
              <w:t xml:space="preserve"> quinquefasciatus</w:t>
            </w:r>
            <w:r>
              <w:t xml:space="preserve"> was used to eradicate the wild-type population of this mosquito species from Myanmar in the 1960s. </w:t>
            </w:r>
            <w:r w:rsidRPr="004F3A3B">
              <w:rPr>
                <w:i/>
                <w:iCs/>
              </w:rPr>
              <w:t>Wolbachia</w:t>
            </w:r>
            <w:r>
              <w:rPr>
                <w:i/>
                <w:iCs/>
              </w:rPr>
              <w:t xml:space="preserve"> </w:t>
            </w:r>
            <w:r w:rsidRPr="004F3A3B">
              <w:t>infected ins</w:t>
            </w:r>
            <w:r>
              <w:t>e</w:t>
            </w:r>
            <w:r w:rsidRPr="004F3A3B">
              <w:t>cts</w:t>
            </w:r>
            <w:r>
              <w:rPr>
                <w:i/>
                <w:iCs/>
              </w:rPr>
              <w:t xml:space="preserve"> </w:t>
            </w:r>
            <w:r w:rsidRPr="00021208">
              <w:t>ha</w:t>
            </w:r>
            <w:r>
              <w:t>ve</w:t>
            </w:r>
            <w:r w:rsidRPr="00021208">
              <w:t xml:space="preserve"> </w:t>
            </w:r>
            <w:r>
              <w:t xml:space="preserve">also </w:t>
            </w:r>
            <w:r w:rsidRPr="00021208">
              <w:t>been</w:t>
            </w:r>
            <w:r>
              <w:t xml:space="preserve"> successfully applied in pilot studies to reduce </w:t>
            </w:r>
            <w:r w:rsidRPr="004F3A3B">
              <w:rPr>
                <w:i/>
                <w:iCs/>
              </w:rPr>
              <w:t>Ae</w:t>
            </w:r>
            <w:r w:rsidR="002C2312">
              <w:rPr>
                <w:i/>
                <w:iCs/>
              </w:rPr>
              <w:t>.</w:t>
            </w:r>
            <w:r w:rsidRPr="004F3A3B">
              <w:rPr>
                <w:i/>
                <w:iCs/>
              </w:rPr>
              <w:t xml:space="preserve"> </w:t>
            </w:r>
            <w:r w:rsidR="00256C2C">
              <w:rPr>
                <w:i/>
                <w:iCs/>
              </w:rPr>
              <w:t>a</w:t>
            </w:r>
            <w:r w:rsidRPr="004F3A3B">
              <w:rPr>
                <w:i/>
                <w:iCs/>
              </w:rPr>
              <w:t>egypti</w:t>
            </w:r>
            <w:r>
              <w:t xml:space="preserve"> populations.</w:t>
            </w:r>
          </w:p>
          <w:p w14:paraId="2F5521D8" w14:textId="623998B6" w:rsidR="0063532F" w:rsidRPr="00744474" w:rsidRDefault="00F30A17" w:rsidP="00F30A17">
            <w:pPr>
              <w:pStyle w:val="ListParagraph"/>
              <w:ind w:left="315"/>
            </w:pPr>
            <w:r>
              <w:t>The pathogen interference (PI) strategy has been used</w:t>
            </w:r>
            <w:r w:rsidR="006A196A">
              <w:t xml:space="preserve"> </w:t>
            </w:r>
            <w:r>
              <w:t xml:space="preserve">successfully to modify local </w:t>
            </w:r>
            <w:r w:rsidRPr="008248CA">
              <w:rPr>
                <w:i/>
                <w:iCs/>
              </w:rPr>
              <w:t>Ae. aegypti</w:t>
            </w:r>
            <w:r w:rsidR="006A196A">
              <w:t xml:space="preserve"> </w:t>
            </w:r>
            <w:r>
              <w:t>populations in pilot trials in Australia</w:t>
            </w:r>
            <w:r w:rsidR="006A196A">
              <w:t>.</w:t>
            </w:r>
          </w:p>
        </w:tc>
        <w:tc>
          <w:tcPr>
            <w:tcW w:w="1560" w:type="dxa"/>
          </w:tcPr>
          <w:p w14:paraId="70002B57" w14:textId="16B0E7D3" w:rsidR="0063532F" w:rsidRDefault="0063532F" w:rsidP="00615C13">
            <w:r>
              <w:fldChar w:fldCharType="begin"/>
            </w:r>
            <w:r w:rsidR="006B0536">
              <w:instrText xml:space="preserve"> ADDIN ZOTERO_ITEM CSL_CITATION {"citationID":"BKmVSHID","properties":{"formattedCitation":"(Bouyer and Marois 2018; Onen et al. 2023; Hoffmann et al. 2011; World Mosquito Program 2022)","plainCitation":"(Bouyer and Marois 2018; Onen et al. 2023; Hoffmann et al. 2011; World Mosquito Program 2022)","noteIndex":0},"citationItems":[{"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id":7907,"uris":["http://zotero.org/groups/4707929/items/NZFULTK6"],"itemData":{"id":7907,"type":"article-journal","container-title":"Insects","DOI":"10.3390/insects14030221","page":"221","title":"Mosquito-Borne Diseases and Their Control Strategies: An Overview Focused on Green Synthesized Plant-Based Metallic Nanoparticles","volume":"14","author":[{"family":"Onen","given":"H"},{"family":"Luzala","given":"M.M"},{"family":"Kigozi","given":"S"},{"family":"Sikumbili","given":"R.M"},{"family":"Muanga,","given":"C.JK"},{"family":"Zola","given":"E.N"},{"family":"Wendji","given":"S.N"},{"family":"Buya","given":"A.B"},{"family":"Balciunaitiene","given":"A"},{"family":"Viškelis","given":"J"}],"issued":{"date-parts":[["2023"]]}}},{"id":7916,"uris":["http://zotero.org/groups/4707929/items/MMXYJSGD"],"itemData":{"id":7916,"type":"article-journal","abstract":"Genetic manipulations of insect populations for pest control have been advocated for some time, but there are few cases where manipulated individuals have been released in the field and no cases where they have successfully invaded target populations. Population transformation using the intracellular bacterium Wolbachia is particularly attractive because this maternally-inherited agent provides a powerful mechanism to invade natural populations through cytoplasmic incompatibility. When Wolbachia are introduced into mosquitoes, they interfere with pathogen transmission and influence key life history traits such as lifespan. Here we describe how the wMel Wolbachia infection, introduced into the dengue vector Aedes aegypti from Drosophila melanogaster, successfully invaded two natural A. aegypti populations in Australia, reaching near-fixation in a few months following releases of wMel-infected A. aegypti adults. Models with plausible parameter values indicate that Wolbachia-infected mosquitoes suffered relatively small fitness costs, leading to an unstable equilibrium frequency &lt;30% that must be exceeded for invasion. These findings demonstrate that Wolbachia-based strategies can be deployed as a practical approach to dengue suppression with potential for area-wide implementation.","container-title":"Nature","DOI":"10.1038/nature10356","ISSN":"1476-4687","issue":"7361","journalAbbreviation":"Nature","language":"eng","note":"PMID: 21866160","page":"454-457","source":"PubMed","title":"Successful establishment of Wolbachia in Aedes populations to suppress dengue transmission","volume":"476","author":[{"family":"Hoffmann","given":"A. A."},{"family":"Montgomery","given":"B. L."},{"family":"Popovici","given":"J."},{"family":"Iturbe-Ormaetxe","given":"I."},{"family":"Johnson","given":"P. H."},{"family":"Muzzi","given":"F."},{"family":"Greenfield","given":"M."},{"family":"Durkan","given":"M."},{"family":"Leong","given":"Y. S."},{"family":"Dong","given":"Y."},{"family":"Cook","given":"H."},{"family":"Axford","given":"J."},{"family":"Callahan","given":"A. G."},{"family":"Kenny","given":"N."},{"family":"Omodei","given":"C."},{"family":"McGraw","given":"E. A."},{"family":"Ryan","given":"P. A."},{"family":"Ritchie","given":"S. A."},{"family":"Turelli","given":"M."},{"family":"O'Neill","given":"S. L."}],"issued":{"date-parts":[["2011",8,24]]}}},{"id":7919,"uris":["http://zotero.org/groups/4707929/items/JQ2GBDP9"],"itemData":{"id":7919,"type":"webpage","abstract":"When mosquitoes carry Wolbachia, the transmission of mosquito-borne diseases is reduced. Read more!","container-title":"World Mosquito Program","language":"en","title":"Wolbachia: How it works","URL":"https://www.worldmosquitoprogram.org/en/work/wolbachia-method/how-it-works","author":[{"family":"World Mosquito Program","given":""}],"accessed":{"date-parts":[["2024",2,29]]},"issued":{"date-parts":[["2022"]]}}}],"schema":"https://github.com/citation-style-language/schema/raw/master/csl-citation.json"} </w:instrText>
            </w:r>
            <w:r>
              <w:fldChar w:fldCharType="separate"/>
            </w:r>
            <w:r w:rsidR="006C13E8">
              <w:rPr>
                <w:noProof/>
              </w:rPr>
              <w:t>(Bouyer and Marois 2018; Onen et al. 2023; Hoffmann et al. 2011; World Mosquito Program 2022)</w:t>
            </w:r>
            <w:r>
              <w:fldChar w:fldCharType="end"/>
            </w:r>
          </w:p>
        </w:tc>
      </w:tr>
      <w:tr w:rsidR="0063532F" w14:paraId="020C6FCA" w14:textId="77777777" w:rsidTr="000208B5">
        <w:tc>
          <w:tcPr>
            <w:tcW w:w="2410" w:type="dxa"/>
          </w:tcPr>
          <w:p w14:paraId="73B5B784" w14:textId="77777777" w:rsidR="0063532F" w:rsidRPr="00CB5952" w:rsidRDefault="0063532F" w:rsidP="00615C13">
            <w:pPr>
              <w:rPr>
                <w:b/>
                <w:bCs/>
              </w:rPr>
            </w:pPr>
            <w:r w:rsidRPr="00CB5952">
              <w:rPr>
                <w:b/>
                <w:bCs/>
              </w:rPr>
              <w:t>Applicable to Australia</w:t>
            </w:r>
          </w:p>
        </w:tc>
        <w:tc>
          <w:tcPr>
            <w:tcW w:w="6095" w:type="dxa"/>
          </w:tcPr>
          <w:p w14:paraId="5C092302" w14:textId="194B2EBD" w:rsidR="0063532F" w:rsidRDefault="0063532F" w:rsidP="00744474">
            <w:r w:rsidRPr="00CD2C26">
              <w:rPr>
                <w:i/>
                <w:iCs/>
              </w:rPr>
              <w:t>Wolbachia</w:t>
            </w:r>
            <w:r>
              <w:t xml:space="preserve"> </w:t>
            </w:r>
            <w:r w:rsidR="006A196A">
              <w:t xml:space="preserve">control is </w:t>
            </w:r>
            <w:r w:rsidR="001D3DDA">
              <w:t xml:space="preserve">used </w:t>
            </w:r>
            <w:r w:rsidR="00256C2C">
              <w:t xml:space="preserve">for </w:t>
            </w:r>
            <w:r w:rsidRPr="00744474">
              <w:rPr>
                <w:i/>
                <w:iCs/>
              </w:rPr>
              <w:t>Ae</w:t>
            </w:r>
            <w:r w:rsidR="00261B77">
              <w:rPr>
                <w:i/>
                <w:iCs/>
              </w:rPr>
              <w:t>.</w:t>
            </w:r>
            <w:r w:rsidRPr="00744474">
              <w:rPr>
                <w:i/>
                <w:iCs/>
              </w:rPr>
              <w:t xml:space="preserve"> </w:t>
            </w:r>
            <w:r w:rsidR="00256C2C">
              <w:rPr>
                <w:i/>
                <w:iCs/>
              </w:rPr>
              <w:t>a</w:t>
            </w:r>
            <w:r w:rsidRPr="00744474">
              <w:rPr>
                <w:i/>
                <w:iCs/>
              </w:rPr>
              <w:t>egypti</w:t>
            </w:r>
            <w:r>
              <w:t xml:space="preserve"> populations in </w:t>
            </w:r>
            <w:r w:rsidR="00744474">
              <w:t>Qld</w:t>
            </w:r>
            <w:r w:rsidR="001D3DDA">
              <w:t xml:space="preserve"> as part of ongoing pilot programs</w:t>
            </w:r>
            <w:r w:rsidR="006C13E8">
              <w:t>.</w:t>
            </w:r>
          </w:p>
        </w:tc>
        <w:tc>
          <w:tcPr>
            <w:tcW w:w="1560" w:type="dxa"/>
          </w:tcPr>
          <w:p w14:paraId="6590E0C9" w14:textId="4A07866E" w:rsidR="0063532F" w:rsidRDefault="00C82DCE" w:rsidP="00615C13">
            <w:r>
              <w:fldChar w:fldCharType="begin"/>
            </w:r>
            <w:r w:rsidR="006B0536">
              <w:instrText xml:space="preserve"> ADDIN ZOTERO_ITEM CSL_CITATION {"citationID":"HAW9ijLS","properties":{"formattedCitation":"(World Mosquito Program 2022)","plainCitation":"(World Mosquito Program 2022)","noteIndex":0},"citationItems":[{"id":7919,"uris":["http://zotero.org/groups/4707929/items/JQ2GBDP9"],"itemData":{"id":7919,"type":"webpage","abstract":"When mosquitoes carry Wolbachia, the transmission of mosquito-borne diseases is reduced. Read more!","container-title":"World Mosquito Program","language":"en","title":"Wolbachia: How it works","URL":"https://www.worldmosquitoprogram.org/en/work/wolbachia-method/how-it-works","author":[{"family":"World Mosquito Program","given":""}],"accessed":{"date-parts":[["2024",2,29]]},"issued":{"date-parts":[["2022"]]}}}],"schema":"https://github.com/citation-style-language/schema/raw/master/csl-citation.json"} </w:instrText>
            </w:r>
            <w:r>
              <w:fldChar w:fldCharType="separate"/>
            </w:r>
            <w:r>
              <w:rPr>
                <w:noProof/>
              </w:rPr>
              <w:t>(World Mosquito Program 2022)</w:t>
            </w:r>
            <w:r>
              <w:fldChar w:fldCharType="end"/>
            </w:r>
          </w:p>
        </w:tc>
      </w:tr>
      <w:tr w:rsidR="0063532F" w14:paraId="5D5D4597" w14:textId="77777777" w:rsidTr="000208B5">
        <w:tc>
          <w:tcPr>
            <w:tcW w:w="2410" w:type="dxa"/>
          </w:tcPr>
          <w:p w14:paraId="32295A05" w14:textId="77777777" w:rsidR="0063532F" w:rsidRPr="00CB5952" w:rsidRDefault="0063532F" w:rsidP="00615C13">
            <w:pPr>
              <w:rPr>
                <w:b/>
                <w:bCs/>
              </w:rPr>
            </w:pPr>
            <w:r w:rsidRPr="00CB5952">
              <w:rPr>
                <w:b/>
                <w:bCs/>
              </w:rPr>
              <w:t>Impact on animals, humans, environment</w:t>
            </w:r>
          </w:p>
        </w:tc>
        <w:tc>
          <w:tcPr>
            <w:tcW w:w="6095" w:type="dxa"/>
          </w:tcPr>
          <w:p w14:paraId="776F5027" w14:textId="7E2B39CB" w:rsidR="0063532F" w:rsidRDefault="001D3DDA" w:rsidP="001D3DDA">
            <w:r>
              <w:t>None reported.</w:t>
            </w:r>
          </w:p>
        </w:tc>
        <w:tc>
          <w:tcPr>
            <w:tcW w:w="1560" w:type="dxa"/>
          </w:tcPr>
          <w:p w14:paraId="0462CCF3" w14:textId="77777777" w:rsidR="0063532F" w:rsidRDefault="0063532F" w:rsidP="00615C13"/>
        </w:tc>
      </w:tr>
      <w:tr w:rsidR="0063532F" w14:paraId="4AD5C2DC" w14:textId="77777777" w:rsidTr="000208B5">
        <w:tc>
          <w:tcPr>
            <w:tcW w:w="2410" w:type="dxa"/>
          </w:tcPr>
          <w:p w14:paraId="5E439E5A" w14:textId="77777777" w:rsidR="0063532F" w:rsidRPr="00CB5952" w:rsidRDefault="0063532F" w:rsidP="00615C13">
            <w:pPr>
              <w:rPr>
                <w:b/>
                <w:bCs/>
              </w:rPr>
            </w:pPr>
            <w:r w:rsidRPr="00CB5952">
              <w:rPr>
                <w:b/>
                <w:bCs/>
              </w:rPr>
              <w:t>Limitations</w:t>
            </w:r>
          </w:p>
        </w:tc>
        <w:tc>
          <w:tcPr>
            <w:tcW w:w="6095" w:type="dxa"/>
          </w:tcPr>
          <w:p w14:paraId="23920891" w14:textId="1CC7BAA0" w:rsidR="0063532F" w:rsidRDefault="0063532F" w:rsidP="00615C13">
            <w:pPr>
              <w:pStyle w:val="ListParagraph"/>
              <w:ind w:left="315"/>
            </w:pPr>
            <w:r>
              <w:t xml:space="preserve">Not efficient if target </w:t>
            </w:r>
            <w:r w:rsidR="00744474">
              <w:t xml:space="preserve">mosquito </w:t>
            </w:r>
            <w:r>
              <w:t xml:space="preserve">populations are too high </w:t>
            </w:r>
            <w:r w:rsidR="00744474">
              <w:t>- c</w:t>
            </w:r>
            <w:r>
              <w:t>an only happen when populations are low (e.g. over-wintering)</w:t>
            </w:r>
          </w:p>
          <w:p w14:paraId="496F46BC" w14:textId="77777777" w:rsidR="0063532F" w:rsidRDefault="0063532F" w:rsidP="00744474">
            <w:pPr>
              <w:pStyle w:val="ListParagraph"/>
              <w:ind w:left="315"/>
            </w:pPr>
            <w:r>
              <w:t xml:space="preserve">The cost may be prohibitive for an </w:t>
            </w:r>
            <w:r w:rsidR="00256C2C">
              <w:t>AW-</w:t>
            </w:r>
            <w:r>
              <w:t>IPM program.</w:t>
            </w:r>
          </w:p>
          <w:p w14:paraId="42A05C7B" w14:textId="77777777" w:rsidR="001C5446" w:rsidRDefault="001C5446" w:rsidP="00744474">
            <w:pPr>
              <w:pStyle w:val="ListParagraph"/>
              <w:ind w:left="315"/>
            </w:pPr>
            <w:r>
              <w:t xml:space="preserve">Single mosquito species-specific. </w:t>
            </w:r>
          </w:p>
          <w:p w14:paraId="4CEE147F" w14:textId="0F15ADCD" w:rsidR="001C5446" w:rsidRPr="005C3341" w:rsidRDefault="001C5446" w:rsidP="00744474">
            <w:pPr>
              <w:pStyle w:val="ListParagraph"/>
              <w:ind w:left="315"/>
            </w:pPr>
            <w:r>
              <w:t>Will have limited use for LSD vector control</w:t>
            </w:r>
            <w:r w:rsidR="00FC2C59">
              <w:t>.</w:t>
            </w:r>
          </w:p>
        </w:tc>
        <w:tc>
          <w:tcPr>
            <w:tcW w:w="1560" w:type="dxa"/>
          </w:tcPr>
          <w:p w14:paraId="64953316" w14:textId="6C82020A" w:rsidR="0063532F" w:rsidRDefault="0063532F" w:rsidP="00615C13">
            <w:r>
              <w:fldChar w:fldCharType="begin"/>
            </w:r>
            <w:r w:rsidR="006B0536">
              <w:instrText xml:space="preserve"> ADDIN ZOTERO_ITEM CSL_CITATION {"citationID":"4HtwZpS7","properties":{"formattedCitation":"(Bouyer and Marois 2018; Onen et al. 2023)","plainCitation":"(Bouyer and Marois 2018; Onen et al. 2023)","noteIndex":0},"citationItems":[{"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id":7907,"uris":["http://zotero.org/groups/4707929/items/NZFULTK6"],"itemData":{"id":7907,"type":"article-journal","container-title":"Insects","DOI":"10.3390/insects14030221","page":"221","title":"Mosquito-Borne Diseases and Their Control Strategies: An Overview Focused on Green Synthesized Plant-Based Metallic Nanoparticles","volume":"14","author":[{"family":"Onen","given":"H"},{"family":"Luzala","given":"M.M"},{"family":"Kigozi","given":"S"},{"family":"Sikumbili","given":"R.M"},{"family":"Muanga,","given":"C.JK"},{"family":"Zola","given":"E.N"},{"family":"Wendji","given":"S.N"},{"family":"Buya","given":"A.B"},{"family":"Balciunaitiene","given":"A"},{"family":"Viškelis","given":"J"}],"issued":{"date-parts":[["2023"]]}}}],"schema":"https://github.com/citation-style-language/schema/raw/master/csl-citation.json"} </w:instrText>
            </w:r>
            <w:r>
              <w:fldChar w:fldCharType="separate"/>
            </w:r>
            <w:r w:rsidR="00744474" w:rsidRPr="00D645AA">
              <w:rPr>
                <w:noProof/>
              </w:rPr>
              <w:t>(Bouyer and Marois 2018; Onen et al. 2023)</w:t>
            </w:r>
            <w:r>
              <w:fldChar w:fldCharType="end"/>
            </w:r>
          </w:p>
        </w:tc>
      </w:tr>
    </w:tbl>
    <w:p w14:paraId="381F73CE" w14:textId="18AF3D15" w:rsidR="00F3348E" w:rsidRDefault="00F3348E" w:rsidP="00F27FCE">
      <w:pPr>
        <w:rPr>
          <w:lang w:eastAsia="en-US"/>
        </w:rPr>
      </w:pPr>
    </w:p>
    <w:p w14:paraId="239E239E" w14:textId="1093D420" w:rsidR="00ED176E" w:rsidRDefault="00416621" w:rsidP="00416621">
      <w:pPr>
        <w:pStyle w:val="Caption"/>
        <w:rPr>
          <w:lang w:eastAsia="en-US"/>
        </w:rPr>
      </w:pPr>
      <w:bookmarkStart w:id="153" w:name="_Toc195772721"/>
      <w:r>
        <w:lastRenderedPageBreak/>
        <w:t xml:space="preserve">Table </w:t>
      </w:r>
      <w:r>
        <w:fldChar w:fldCharType="begin"/>
      </w:r>
      <w:r>
        <w:instrText>SEQ Table \* ARABIC</w:instrText>
      </w:r>
      <w:r>
        <w:fldChar w:fldCharType="separate"/>
      </w:r>
      <w:r w:rsidR="003320E2">
        <w:rPr>
          <w:noProof/>
        </w:rPr>
        <w:t>23</w:t>
      </w:r>
      <w:r>
        <w:fldChar w:fldCharType="end"/>
      </w:r>
      <w:r>
        <w:t xml:space="preserve">. </w:t>
      </w:r>
      <w:r>
        <w:rPr>
          <w:lang w:eastAsia="en-US"/>
        </w:rPr>
        <w:t xml:space="preserve">Biological control methods for mosquitoes: </w:t>
      </w:r>
      <w:r w:rsidR="006C13E8">
        <w:rPr>
          <w:lang w:eastAsia="en-US"/>
        </w:rPr>
        <w:t>P</w:t>
      </w:r>
      <w:r>
        <w:rPr>
          <w:lang w:eastAsia="en-US"/>
        </w:rPr>
        <w:t>redators</w:t>
      </w:r>
      <w:bookmarkEnd w:id="153"/>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96661D" w:rsidRPr="00665683" w14:paraId="23275612" w14:textId="77777777" w:rsidTr="000208B5">
        <w:trPr>
          <w:cantSplit/>
          <w:tblHeader/>
        </w:trPr>
        <w:tc>
          <w:tcPr>
            <w:tcW w:w="2410" w:type="dxa"/>
          </w:tcPr>
          <w:p w14:paraId="36597D1F" w14:textId="1DE0A517" w:rsidR="0096661D" w:rsidRPr="00CB5952" w:rsidRDefault="0096661D" w:rsidP="0096661D">
            <w:pPr>
              <w:rPr>
                <w:b/>
                <w:bCs/>
              </w:rPr>
            </w:pPr>
            <w:bookmarkStart w:id="154" w:name="Table_23"/>
            <w:bookmarkEnd w:id="154"/>
            <w:r>
              <w:rPr>
                <w:b/>
                <w:bCs/>
              </w:rPr>
              <w:t>Method detail</w:t>
            </w:r>
          </w:p>
        </w:tc>
        <w:tc>
          <w:tcPr>
            <w:tcW w:w="6095" w:type="dxa"/>
          </w:tcPr>
          <w:p w14:paraId="2221E375" w14:textId="4E2A1BC7" w:rsidR="0096661D" w:rsidRPr="00665683" w:rsidRDefault="0096661D" w:rsidP="0096661D">
            <w:r w:rsidRPr="0096661D">
              <w:rPr>
                <w:b/>
                <w:bCs/>
              </w:rPr>
              <w:t xml:space="preserve">Description </w:t>
            </w:r>
          </w:p>
        </w:tc>
        <w:tc>
          <w:tcPr>
            <w:tcW w:w="1560" w:type="dxa"/>
          </w:tcPr>
          <w:p w14:paraId="091FC724" w14:textId="77777777" w:rsidR="0096661D" w:rsidRPr="00CB5952" w:rsidRDefault="0096661D" w:rsidP="0096661D">
            <w:pPr>
              <w:rPr>
                <w:b/>
                <w:bCs/>
              </w:rPr>
            </w:pPr>
            <w:r w:rsidRPr="00CB5952">
              <w:rPr>
                <w:b/>
                <w:bCs/>
              </w:rPr>
              <w:t>References</w:t>
            </w:r>
          </w:p>
        </w:tc>
      </w:tr>
      <w:tr w:rsidR="00D317E4" w14:paraId="0C334936" w14:textId="77777777" w:rsidTr="000208B5">
        <w:tc>
          <w:tcPr>
            <w:tcW w:w="2410" w:type="dxa"/>
          </w:tcPr>
          <w:p w14:paraId="371DA78A" w14:textId="77777777" w:rsidR="00D317E4" w:rsidRPr="00CB5952" w:rsidRDefault="00D317E4" w:rsidP="00615C13">
            <w:pPr>
              <w:rPr>
                <w:b/>
                <w:bCs/>
              </w:rPr>
            </w:pPr>
            <w:r w:rsidRPr="00CB5952">
              <w:rPr>
                <w:b/>
                <w:bCs/>
              </w:rPr>
              <w:t>Action</w:t>
            </w:r>
          </w:p>
        </w:tc>
        <w:tc>
          <w:tcPr>
            <w:tcW w:w="6095" w:type="dxa"/>
          </w:tcPr>
          <w:p w14:paraId="5FF501F7" w14:textId="602F9D93" w:rsidR="002D3BEF" w:rsidRDefault="002D3BEF" w:rsidP="00715981">
            <w:pPr>
              <w:pStyle w:val="ListParagraph"/>
              <w:ind w:left="315"/>
            </w:pPr>
            <w:r>
              <w:t>Includes other insects, reptiles, fish</w:t>
            </w:r>
            <w:r w:rsidR="00D34350">
              <w:t>, crustaceans, arachnids</w:t>
            </w:r>
            <w:r w:rsidR="00450BC8">
              <w:t>.</w:t>
            </w:r>
          </w:p>
          <w:p w14:paraId="578C1319" w14:textId="3C0B93A5" w:rsidR="00D317E4" w:rsidRDefault="00450BC8" w:rsidP="00715981">
            <w:pPr>
              <w:pStyle w:val="ListParagraph"/>
              <w:ind w:left="315"/>
            </w:pPr>
            <w:r>
              <w:t>Most predators feed on immatures but can feed on adults.</w:t>
            </w:r>
          </w:p>
          <w:p w14:paraId="07B1190D" w14:textId="4B8A170C" w:rsidR="002D3BEF" w:rsidRDefault="00450BC8" w:rsidP="00715981">
            <w:pPr>
              <w:pStyle w:val="ListParagraph"/>
              <w:ind w:left="315"/>
            </w:pPr>
            <w:r>
              <w:t>P</w:t>
            </w:r>
            <w:r w:rsidR="002D3BEF">
              <w:t xml:space="preserve">redators </w:t>
            </w:r>
            <w:r>
              <w:t xml:space="preserve">can be </w:t>
            </w:r>
            <w:r w:rsidR="002D3BEF">
              <w:t>native to the environment</w:t>
            </w:r>
            <w:r>
              <w:t xml:space="preserve"> (preferred) but may be</w:t>
            </w:r>
            <w:r w:rsidR="002D3BEF">
              <w:t xml:space="preserve"> introduced as </w:t>
            </w:r>
            <w:r w:rsidR="00256C2C">
              <w:t xml:space="preserve">biocontrol </w:t>
            </w:r>
            <w:r w:rsidR="002D3BEF">
              <w:t xml:space="preserve">predators. </w:t>
            </w:r>
          </w:p>
        </w:tc>
        <w:tc>
          <w:tcPr>
            <w:tcW w:w="1560" w:type="dxa"/>
          </w:tcPr>
          <w:p w14:paraId="301AB8E0" w14:textId="5D027D5C" w:rsidR="00D317E4" w:rsidRDefault="00D34350" w:rsidP="00615C13">
            <w:r>
              <w:fldChar w:fldCharType="begin"/>
            </w:r>
            <w:r w:rsidR="006B0536">
              <w:instrText xml:space="preserve"> ADDIN ZOTERO_ITEM CSL_CITATION {"citationID":"dbg0DhYj","properties":{"formattedCitation":"(Vinogradov et al. 2022)","plainCitation":"(Vinogradov et al. 2022)","noteIndex":0},"citationItems":[{"id":7924,"uris":["http://zotero.org/groups/4707929/items/SB6PX2KD"],"itemData":{"id":7924,"type":"article-journal","abstract":"The article reviews predators that are able to control populations of mosquito larvae (Culicidae) in phytotelmata and their anthropogenic analogs. The spectrum of mosquito larva consumers in micro-reservoirs is listed. It includes flatworms, crustaceans, arachnids, insects, vertebrates, and carnivorous plants. The biology and practical use of the two most effective biological control agents, predatory mosquitoes Toxorhynchites and copepods, are considered in more detail. Prospects of invertebrate predators as controlling agents for the mosquito larvae in micro-reservoirs in temperate climate zones are briefly discussed.\nSUPPLEMENTARY INFORMATION: The online version contains supplementary material available at 10.1134/S1995082922010138.","container-title":"Inland Water Biology","DOI":"10.1134/S1995082922010138","ISSN":"1995-0829","issue":"1","journalAbbreviation":"Inland Water Biol","language":"eng","note":"PMID: 35311016\nPMCID: PMC8917826","page":"39-53","source":"PubMed","title":"Predators as Control Agents of Mosquito Larvae in Micro-Reservoirs (Review)","volume":"15","author":[{"family":"Vinogradov","given":"D. D."},{"family":"Sinev","given":"A. Y."},{"family":"Tiunov","given":"A. V."}],"issued":{"date-parts":[["2022"]]}}}],"schema":"https://github.com/citation-style-language/schema/raw/master/csl-citation.json"} </w:instrText>
            </w:r>
            <w:r>
              <w:fldChar w:fldCharType="separate"/>
            </w:r>
            <w:r>
              <w:rPr>
                <w:noProof/>
              </w:rPr>
              <w:t>(Vinogradov et al. 2022)</w:t>
            </w:r>
            <w:r>
              <w:fldChar w:fldCharType="end"/>
            </w:r>
          </w:p>
        </w:tc>
      </w:tr>
      <w:tr w:rsidR="00D317E4" w14:paraId="72DC9D1E" w14:textId="77777777" w:rsidTr="000208B5">
        <w:tc>
          <w:tcPr>
            <w:tcW w:w="2410" w:type="dxa"/>
          </w:tcPr>
          <w:p w14:paraId="268C5C4F" w14:textId="5CCDBCE7" w:rsidR="00D317E4" w:rsidRPr="00CB5952" w:rsidRDefault="00D317E4" w:rsidP="00615C13">
            <w:pPr>
              <w:rPr>
                <w:b/>
                <w:bCs/>
              </w:rPr>
            </w:pPr>
            <w:r w:rsidRPr="00CB5952">
              <w:rPr>
                <w:b/>
                <w:bCs/>
              </w:rPr>
              <w:t xml:space="preserve">Target </w:t>
            </w:r>
            <w:r w:rsidR="002D3BEF" w:rsidRPr="00CB5952">
              <w:rPr>
                <w:b/>
                <w:bCs/>
              </w:rPr>
              <w:t>mosquitoes</w:t>
            </w:r>
          </w:p>
        </w:tc>
        <w:tc>
          <w:tcPr>
            <w:tcW w:w="6095" w:type="dxa"/>
          </w:tcPr>
          <w:p w14:paraId="71BE054F" w14:textId="5E834837" w:rsidR="00D317E4" w:rsidRDefault="00450BC8" w:rsidP="00615C13">
            <w:r>
              <w:t>Depends on predator preference</w:t>
            </w:r>
          </w:p>
        </w:tc>
        <w:tc>
          <w:tcPr>
            <w:tcW w:w="1560" w:type="dxa"/>
          </w:tcPr>
          <w:p w14:paraId="21DE93E6" w14:textId="77777777" w:rsidR="00D317E4" w:rsidRDefault="00D317E4" w:rsidP="00615C13"/>
        </w:tc>
      </w:tr>
      <w:tr w:rsidR="00D317E4" w14:paraId="5BB2159F" w14:textId="77777777" w:rsidTr="000208B5">
        <w:tc>
          <w:tcPr>
            <w:tcW w:w="2410" w:type="dxa"/>
          </w:tcPr>
          <w:p w14:paraId="14847B71" w14:textId="77777777" w:rsidR="00D317E4" w:rsidRPr="00CB5952" w:rsidRDefault="00D317E4" w:rsidP="00615C13">
            <w:pPr>
              <w:rPr>
                <w:b/>
                <w:bCs/>
              </w:rPr>
            </w:pPr>
            <w:r w:rsidRPr="00CB5952">
              <w:rPr>
                <w:b/>
                <w:bCs/>
              </w:rPr>
              <w:t>Effectiveness</w:t>
            </w:r>
          </w:p>
        </w:tc>
        <w:tc>
          <w:tcPr>
            <w:tcW w:w="6095" w:type="dxa"/>
          </w:tcPr>
          <w:p w14:paraId="6B316A69" w14:textId="3009EEF3" w:rsidR="000172C4" w:rsidRDefault="00450BC8" w:rsidP="002D3BEF">
            <w:pPr>
              <w:pStyle w:val="ListParagraph"/>
              <w:ind w:left="315"/>
            </w:pPr>
            <w:r>
              <w:t>Dragon flies are affected by water quality, therefore wide-scale application is limited.</w:t>
            </w:r>
          </w:p>
          <w:p w14:paraId="44DC4759" w14:textId="011CF291" w:rsidR="00450BC8" w:rsidRDefault="00450BC8" w:rsidP="002D3BEF">
            <w:pPr>
              <w:pStyle w:val="ListParagraph"/>
              <w:ind w:left="315"/>
            </w:pPr>
            <w:r>
              <w:t>Copepods and water bugs are affected by temperature, low oxygen and toxins in water.</w:t>
            </w:r>
          </w:p>
          <w:p w14:paraId="15D78D1A" w14:textId="1DDB81D9" w:rsidR="00450BC8" w:rsidRDefault="00D95424" w:rsidP="002D3BEF">
            <w:pPr>
              <w:pStyle w:val="ListParagraph"/>
              <w:ind w:left="315"/>
            </w:pPr>
            <w:r>
              <w:t>Water b</w:t>
            </w:r>
            <w:r w:rsidR="00450BC8">
              <w:t>eetles – there is limited research into their effectiveness. They tend to move to new locations and have many alternative prey preferences.</w:t>
            </w:r>
          </w:p>
          <w:p w14:paraId="06E27DC3" w14:textId="77777777" w:rsidR="00450BC8" w:rsidRDefault="00450BC8" w:rsidP="00450BC8">
            <w:pPr>
              <w:pStyle w:val="ListParagraph"/>
              <w:ind w:left="315"/>
            </w:pPr>
            <w:r>
              <w:t>Frogs and toads – may be a threat to native fauna.</w:t>
            </w:r>
          </w:p>
          <w:p w14:paraId="39805520" w14:textId="37AD5E7E" w:rsidR="00450BC8" w:rsidRDefault="00450BC8" w:rsidP="00450BC8">
            <w:pPr>
              <w:pStyle w:val="ListParagraph"/>
              <w:ind w:left="315"/>
            </w:pPr>
            <w:r>
              <w:t xml:space="preserve">A study of three common predator fish (mosquitofish, dragonfly naiads, copepods) on the relative abundance of </w:t>
            </w:r>
            <w:r w:rsidRPr="002D3BEF">
              <w:rPr>
                <w:i/>
                <w:iCs/>
              </w:rPr>
              <w:t xml:space="preserve">An. stephensi </w:t>
            </w:r>
            <w:r>
              <w:t xml:space="preserve">in the presence of other prey of these species found that </w:t>
            </w:r>
            <w:r w:rsidR="00256C2C">
              <w:t xml:space="preserve">effectiveness </w:t>
            </w:r>
            <w:r>
              <w:t>was related to larval size and abundance of alternative prey. Mosquito larval and instar consumption significantly dec</w:t>
            </w:r>
            <w:r w:rsidR="008832CF">
              <w:t>r</w:t>
            </w:r>
            <w:r>
              <w:t>eased if alternative prey was present.</w:t>
            </w:r>
          </w:p>
        </w:tc>
        <w:tc>
          <w:tcPr>
            <w:tcW w:w="1560" w:type="dxa"/>
          </w:tcPr>
          <w:p w14:paraId="0B4E7383" w14:textId="0422AE24" w:rsidR="00D317E4" w:rsidRDefault="00B93281" w:rsidP="00615C13">
            <w:r>
              <w:fldChar w:fldCharType="begin"/>
            </w:r>
            <w:r w:rsidR="006B0536">
              <w:instrText xml:space="preserve"> ADDIN ZOTERO_ITEM CSL_CITATION {"citationID":"DhNw1OD1","properties":{"formattedCitation":"(Kumar et al. 2008; LGAQ 2014; Wong et al. 2023; Vinogradov et al. 2022)","plainCitation":"(Kumar et al. 2008; LGAQ 2014; Wong et al. 2023; Vinogradov et al. 2022)","noteIndex":0},"citationItems":[{"id":7922,"uris":["http://zotero.org/groups/4707929/items/RW7KEZLN"],"itemData":{"id":7922,"type":"article-journal","abstract":"Predator-induced control of pests depends on the predator’s preference for the target pest over naturally co-occurring prey species. We compared the larvivorous efficiency of three common freshwater predators: mosquitofish (Gambusia affinis; Baird and Girard, 1854), dragonfly naiads (Zyxomma petiolatum; Rambur, 1842) and copepods (Mesocyclops aspericornis; Daday, 1906) on different instars and the relative abundances of the mosquito Anopheles stephensi (Liston, 1901) in the presence of alternative cladoceran prey, either Moina macrocopa (Straus, 1820) or Daphnia similoides (Hudec, 1991). Larval removal rate decreased with increasing larval size and instar stage. The maximum consumption rate was by mosquitofish, followed by dragonfly naiads and copepods. The presence of either of the alternative prey significantly reduced larval consumption by all three predators, except in the D. similoides–mosquito larvae combination for naiads. Mosquitofish and copepods preferred early instars of the mosquito. Prey selectivity indices for early mosquito instars against D. similoides did not differ between mosquitofish and copepods, whereas naiads had significantly lower index values than the other two predators. Considering the negative impacts of mosquitofish on native assemblages, that is, its invasiveness and its lower selectivity for mosquito larvae, our results suggest that the feasibility of using copepods in large-scale control programs needs to be evaluated.","container-title":"Marine and Freshwater Research","DOI":"10.1071/MF07143","ISSN":"1448-6059","issue":"9","journalAbbreviation":"Mar. Freshwater Res.","language":"en","note":"publisher: CSIRO PUBLISHING","page":"817-835","source":"www.publish.csiro.au","title":"Potential of three aquatic predators to control mosquitoes in the presence of alternative prey: a comparative experimental assessment","title-short":"Potential of three aquatic predators to control mosquitoes in the presence of alternative prey","volume":"59","author":[{"family":"Kumar","given":"R."},{"family":"Muhid","given":"P."},{"family":"Dahms","given":"H.-U."},{"family":"Tseng","given":"L.-C."},{"family":"Hwang","given":"J.-S."}],"issued":{"date-parts":[["2008",10,7]]}}},{"id":7923,"uris":["http://zotero.org/groups/4707929/items/633XYP5C"],"itemData":{"id":7923,"type":"report","publisher":"Local Government Association of Queensland","title":"Mosquito Management Code of Practice","URL":"https://www.des.qld.gov.au/policies?a=272936:policy_registry/pr-cp-mosquito-management.pdf","author":[{"family":"LGAQ","given":""}],"issued":{"date-parts":[["2014"]]}}},{"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id":7924,"uris":["http://zotero.org/groups/4707929/items/SB6PX2KD"],"itemData":{"id":7924,"type":"article-journal","abstract":"The article reviews predators that are able to control populations of mosquito larvae (Culicidae) in phytotelmata and their anthropogenic analogs. The spectrum of mosquito larva consumers in micro-reservoirs is listed. It includes flatworms, crustaceans, arachnids, insects, vertebrates, and carnivorous plants. The biology and practical use of the two most effective biological control agents, predatory mosquitoes Toxorhynchites and copepods, are considered in more detail. Prospects of invertebrate predators as controlling agents for the mosquito larvae in micro-reservoirs in temperate climate zones are briefly discussed.\nSUPPLEMENTARY INFORMATION: The online version contains supplementary material available at 10.1134/S1995082922010138.","container-title":"Inland Water Biology","DOI":"10.1134/S1995082922010138","ISSN":"1995-0829","issue":"1","journalAbbreviation":"Inland Water Biol","language":"eng","note":"PMID: 35311016\nPMCID: PMC8917826","page":"39-53","source":"PubMed","title":"Predators as Control Agents of Mosquito Larvae in Micro-Reservoirs (Review)","volume":"15","author":[{"family":"Vinogradov","given":"D. D."},{"family":"Sinev","given":"A. Y."},{"family":"Tiunov","given":"A. V."}],"issued":{"date-parts":[["2022"]]}}}],"schema":"https://github.com/citation-style-language/schema/raw/master/csl-citation.json"} </w:instrText>
            </w:r>
            <w:r>
              <w:fldChar w:fldCharType="separate"/>
            </w:r>
            <w:r w:rsidR="00D34350">
              <w:rPr>
                <w:noProof/>
              </w:rPr>
              <w:t>(Kumar et al. 2008; LGAQ 2014; Wong et al. 2023; Vinogradov et al. 2022)</w:t>
            </w:r>
            <w:r>
              <w:fldChar w:fldCharType="end"/>
            </w:r>
          </w:p>
        </w:tc>
      </w:tr>
      <w:tr w:rsidR="00D317E4" w14:paraId="0E9FB5D9" w14:textId="77777777" w:rsidTr="000208B5">
        <w:tc>
          <w:tcPr>
            <w:tcW w:w="2410" w:type="dxa"/>
          </w:tcPr>
          <w:p w14:paraId="59F454F8" w14:textId="77777777" w:rsidR="00D317E4" w:rsidRPr="00CB5952" w:rsidRDefault="00D317E4" w:rsidP="00615C13">
            <w:pPr>
              <w:rPr>
                <w:b/>
                <w:bCs/>
              </w:rPr>
            </w:pPr>
            <w:r w:rsidRPr="00CB5952">
              <w:rPr>
                <w:b/>
                <w:bCs/>
              </w:rPr>
              <w:t>Applicable to Australia</w:t>
            </w:r>
          </w:p>
        </w:tc>
        <w:tc>
          <w:tcPr>
            <w:tcW w:w="6095" w:type="dxa"/>
          </w:tcPr>
          <w:p w14:paraId="0D6C90A1" w14:textId="0D0E3AF6" w:rsidR="00D317E4" w:rsidRDefault="000172C4" w:rsidP="00615C13">
            <w:r>
              <w:t>Yes, but limitations may impact on the effectiveness of this method on a large-scale.</w:t>
            </w:r>
          </w:p>
        </w:tc>
        <w:tc>
          <w:tcPr>
            <w:tcW w:w="1560" w:type="dxa"/>
          </w:tcPr>
          <w:p w14:paraId="18F51E7F" w14:textId="77777777" w:rsidR="00D317E4" w:rsidRDefault="00D317E4" w:rsidP="00615C13"/>
        </w:tc>
      </w:tr>
      <w:tr w:rsidR="00D317E4" w14:paraId="02709082" w14:textId="77777777" w:rsidTr="000208B5">
        <w:tc>
          <w:tcPr>
            <w:tcW w:w="2410" w:type="dxa"/>
          </w:tcPr>
          <w:p w14:paraId="200FF2CB" w14:textId="77777777" w:rsidR="00D317E4" w:rsidRPr="00CB5952" w:rsidRDefault="00D317E4" w:rsidP="00615C13">
            <w:pPr>
              <w:rPr>
                <w:b/>
                <w:bCs/>
              </w:rPr>
            </w:pPr>
            <w:r w:rsidRPr="00CB5952">
              <w:rPr>
                <w:b/>
                <w:bCs/>
              </w:rPr>
              <w:t>Impact on animals, humans, environment</w:t>
            </w:r>
          </w:p>
        </w:tc>
        <w:tc>
          <w:tcPr>
            <w:tcW w:w="6095" w:type="dxa"/>
          </w:tcPr>
          <w:p w14:paraId="73411AD9" w14:textId="14B79716" w:rsidR="00D317E4" w:rsidRPr="005A1825" w:rsidRDefault="005A1825" w:rsidP="005A1825">
            <w:pPr>
              <w:pStyle w:val="ListParagraph"/>
              <w:ind w:left="315"/>
            </w:pPr>
            <w:r>
              <w:t>May</w:t>
            </w:r>
            <w:r w:rsidR="000172C4">
              <w:t xml:space="preserve"> be </w:t>
            </w:r>
            <w:r w:rsidR="000172C4" w:rsidRPr="005A1825">
              <w:t>significant if the predator species is not native to the area.</w:t>
            </w:r>
          </w:p>
          <w:p w14:paraId="1EE208A0" w14:textId="0CE5F143" w:rsidR="005A1825" w:rsidRDefault="005A1825" w:rsidP="005A1825">
            <w:pPr>
              <w:pStyle w:val="ListParagraph"/>
              <w:ind w:left="315"/>
            </w:pPr>
            <w:r w:rsidRPr="005A1825">
              <w:t>Larvivouro</w:t>
            </w:r>
            <w:r>
              <w:t>us fish</w:t>
            </w:r>
            <w:r w:rsidR="002431CE">
              <w:t xml:space="preserve">, frogs, and toads </w:t>
            </w:r>
            <w:r>
              <w:t>can be a threat to native fauna</w:t>
            </w:r>
            <w:r w:rsidR="00256C2C">
              <w:t>.</w:t>
            </w:r>
          </w:p>
        </w:tc>
        <w:tc>
          <w:tcPr>
            <w:tcW w:w="1560" w:type="dxa"/>
          </w:tcPr>
          <w:p w14:paraId="6071A269" w14:textId="77777777" w:rsidR="00D317E4" w:rsidRDefault="00D317E4" w:rsidP="00615C13"/>
        </w:tc>
      </w:tr>
      <w:tr w:rsidR="00D317E4" w14:paraId="38CDB5E0" w14:textId="77777777" w:rsidTr="000208B5">
        <w:tc>
          <w:tcPr>
            <w:tcW w:w="2410" w:type="dxa"/>
          </w:tcPr>
          <w:p w14:paraId="33647018" w14:textId="77777777" w:rsidR="00D317E4" w:rsidRPr="00CB5952" w:rsidRDefault="00D317E4" w:rsidP="00615C13">
            <w:pPr>
              <w:rPr>
                <w:b/>
                <w:bCs/>
              </w:rPr>
            </w:pPr>
            <w:r w:rsidRPr="00CB5952">
              <w:rPr>
                <w:b/>
                <w:bCs/>
              </w:rPr>
              <w:t>Limitations</w:t>
            </w:r>
          </w:p>
        </w:tc>
        <w:tc>
          <w:tcPr>
            <w:tcW w:w="6095" w:type="dxa"/>
          </w:tcPr>
          <w:p w14:paraId="2F2D0A49" w14:textId="1A498EB7" w:rsidR="00D95424" w:rsidRPr="005C3341" w:rsidRDefault="000172C4" w:rsidP="00D00A29">
            <w:pPr>
              <w:pStyle w:val="ListParagraph"/>
              <w:ind w:left="315"/>
            </w:pPr>
            <w:r>
              <w:t>Jurisdictions have legislative restrictions on fish stocking and the introduction of non-indigenous fish may be illegal without a permit. A permit may not be needed if the fish are native to an area and are being stocked on private waters (e.g., dam)</w:t>
            </w:r>
            <w:r w:rsidR="005A1825">
              <w:t>. Enquiries should be directed to the relevant government department in a jurisdiction.</w:t>
            </w:r>
          </w:p>
        </w:tc>
        <w:tc>
          <w:tcPr>
            <w:tcW w:w="1560" w:type="dxa"/>
          </w:tcPr>
          <w:p w14:paraId="6DF05A86" w14:textId="3D91E0AE" w:rsidR="00D317E4" w:rsidRDefault="002431CE" w:rsidP="00615C13">
            <w:r>
              <w:fldChar w:fldCharType="begin"/>
            </w:r>
            <w:r w:rsidR="006B0536">
              <w:instrText xml:space="preserve"> ADDIN ZOTERO_ITEM CSL_CITATION {"citationID":"9OZZYR3I","properties":{"formattedCitation":"(LGAQ 2014; Wong et al. 2023)","plainCitation":"(LGAQ 2014; Wong et al. 2023)","noteIndex":0},"citationItems":[{"id":7923,"uris":["http://zotero.org/groups/4707929/items/633XYP5C"],"itemData":{"id":7923,"type":"report","publisher":"Local Government Association of Queensland","title":"Mosquito Management Code of Practice","URL":"https://www.des.qld.gov.au/policies?a=272936:policy_registry/pr-cp-mosquito-management.pdf","author":[{"family":"LGAQ","given":""}],"issued":{"date-parts":[["2014"]]}}},{"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schema":"https://github.com/citation-style-language/schema/raw/master/csl-citation.json"} </w:instrText>
            </w:r>
            <w:r>
              <w:fldChar w:fldCharType="separate"/>
            </w:r>
            <w:r>
              <w:rPr>
                <w:noProof/>
              </w:rPr>
              <w:t>(LGAQ 2014; Wong et al. 2023)</w:t>
            </w:r>
            <w:r>
              <w:fldChar w:fldCharType="end"/>
            </w:r>
          </w:p>
        </w:tc>
      </w:tr>
    </w:tbl>
    <w:p w14:paraId="341BC24D" w14:textId="4C310D07" w:rsidR="00530578" w:rsidRDefault="00530578" w:rsidP="00F27FCE">
      <w:pPr>
        <w:rPr>
          <w:lang w:eastAsia="en-US"/>
        </w:rPr>
      </w:pPr>
    </w:p>
    <w:p w14:paraId="10CDAEAC" w14:textId="77777777" w:rsidR="00530578" w:rsidRDefault="00530578">
      <w:pPr>
        <w:spacing w:after="0" w:line="240" w:lineRule="auto"/>
        <w:rPr>
          <w:lang w:eastAsia="en-US"/>
        </w:rPr>
      </w:pPr>
      <w:r>
        <w:rPr>
          <w:lang w:eastAsia="en-US"/>
        </w:rPr>
        <w:br w:type="page"/>
      </w:r>
    </w:p>
    <w:p w14:paraId="1045B6CB" w14:textId="25F84556" w:rsidR="00AF277D" w:rsidRDefault="00AF277D" w:rsidP="00AF277D">
      <w:pPr>
        <w:pStyle w:val="Heading3"/>
        <w:rPr>
          <w:lang w:eastAsia="en-US"/>
        </w:rPr>
      </w:pPr>
      <w:bookmarkStart w:id="155" w:name="_Toc166576192"/>
      <w:bookmarkStart w:id="156" w:name="_Toc166585366"/>
      <w:bookmarkStart w:id="157" w:name="_Toc166593067"/>
      <w:bookmarkStart w:id="158" w:name="_Toc166593224"/>
      <w:bookmarkStart w:id="159" w:name="_Toc166593306"/>
      <w:bookmarkStart w:id="160" w:name="_Toc166593385"/>
      <w:bookmarkStart w:id="161" w:name="_Toc195777919"/>
      <w:bookmarkEnd w:id="155"/>
      <w:bookmarkEnd w:id="156"/>
      <w:bookmarkEnd w:id="157"/>
      <w:bookmarkEnd w:id="158"/>
      <w:bookmarkEnd w:id="159"/>
      <w:bookmarkEnd w:id="160"/>
      <w:r>
        <w:rPr>
          <w:lang w:eastAsia="en-US"/>
        </w:rPr>
        <w:lastRenderedPageBreak/>
        <w:t>Biological controls for biting midges</w:t>
      </w:r>
      <w:bookmarkEnd w:id="161"/>
    </w:p>
    <w:p w14:paraId="0BFD10EB" w14:textId="16A31C5D" w:rsidR="00E861BA" w:rsidRDefault="003D716C" w:rsidP="00E861BA">
      <w:pPr>
        <w:rPr>
          <w:lang w:eastAsia="en-US"/>
        </w:rPr>
      </w:pPr>
      <w:r>
        <w:rPr>
          <w:lang w:eastAsia="en-US"/>
        </w:rPr>
        <w:t>While biocontrol agents hold promise in complementing existing control methods</w:t>
      </w:r>
      <w:r w:rsidR="001472DB">
        <w:rPr>
          <w:lang w:eastAsia="en-US"/>
        </w:rPr>
        <w:t xml:space="preserve"> for midges</w:t>
      </w:r>
      <w:r>
        <w:rPr>
          <w:lang w:eastAsia="en-US"/>
        </w:rPr>
        <w:t xml:space="preserve"> their availability is limited. Most options are</w:t>
      </w:r>
      <w:r w:rsidR="008053BC">
        <w:rPr>
          <w:lang w:eastAsia="en-US"/>
        </w:rPr>
        <w:t xml:space="preserve"> still in research or development phases and </w:t>
      </w:r>
      <w:r>
        <w:rPr>
          <w:lang w:eastAsia="en-US"/>
        </w:rPr>
        <w:t xml:space="preserve">not yet commercially </w:t>
      </w:r>
      <w:r w:rsidR="008053BC">
        <w:rPr>
          <w:lang w:eastAsia="en-US"/>
        </w:rPr>
        <w:t>available.</w:t>
      </w:r>
    </w:p>
    <w:p w14:paraId="4AB22D2C" w14:textId="59925582" w:rsidR="00E861BA" w:rsidRDefault="00E861BA" w:rsidP="000C7383">
      <w:pPr>
        <w:rPr>
          <w:lang w:eastAsia="en-US"/>
        </w:rPr>
      </w:pPr>
      <w:r>
        <w:rPr>
          <w:lang w:eastAsia="en-US"/>
        </w:rPr>
        <w:t>G</w:t>
      </w:r>
      <w:r w:rsidR="008053BC">
        <w:rPr>
          <w:lang w:eastAsia="en-US"/>
        </w:rPr>
        <w:t xml:space="preserve">enetic manipulation tools such as SIT, </w:t>
      </w:r>
      <w:r w:rsidR="008053BC" w:rsidRPr="000C7383">
        <w:rPr>
          <w:i/>
          <w:iCs/>
          <w:lang w:eastAsia="en-US"/>
        </w:rPr>
        <w:t>Wolbachia</w:t>
      </w:r>
      <w:r w:rsidR="008053BC">
        <w:rPr>
          <w:lang w:eastAsia="en-US"/>
        </w:rPr>
        <w:t xml:space="preserve"> and CRISPR modification are </w:t>
      </w:r>
      <w:r w:rsidR="003D716C">
        <w:rPr>
          <w:lang w:eastAsia="en-US"/>
        </w:rPr>
        <w:t>promising control</w:t>
      </w:r>
      <w:r w:rsidR="008053BC">
        <w:rPr>
          <w:lang w:eastAsia="en-US"/>
        </w:rPr>
        <w:t xml:space="preserve"> options</w:t>
      </w:r>
      <w:r w:rsidR="003D716C">
        <w:rPr>
          <w:lang w:eastAsia="en-US"/>
        </w:rPr>
        <w:t xml:space="preserve">, </w:t>
      </w:r>
      <w:r w:rsidR="008053BC">
        <w:rPr>
          <w:lang w:eastAsia="en-US"/>
        </w:rPr>
        <w:t xml:space="preserve">but these methods are in early research stages or not yet described </w:t>
      </w:r>
      <w:r w:rsidR="008053BC">
        <w:rPr>
          <w:lang w:eastAsia="en-US"/>
        </w:rPr>
        <w:fldChar w:fldCharType="begin"/>
      </w:r>
      <w:r w:rsidR="006B0536">
        <w:rPr>
          <w:lang w:eastAsia="en-US"/>
        </w:rPr>
        <w:instrText xml:space="preserve"> ADDIN ZOTERO_ITEM CSL_CITATION {"citationID":"i5yPzIP7","properties":{"formattedCitation":"(Shults et al. 2021)","plainCitation":"(Shults et al. 2021)","noteIndex":0},"citationItems":[{"id":7926,"uris":["http://zotero.org/groups/4707929/items/9YXQ9SA9"],"itemData":{"id":7926,"type":"article-journal","abstract":"Biting midges of the genus Culicoides transmit disease-causing agents resulting in a significant economic impact on livestock industries in many parts of the world. Localized control efforts, such as removal of larval habitat or pesticide application, can be logistically difficult, expensive and ineffective if not instituted and maintained properly. With these limitations, a population-level approach to the management of Culicoides midges should be investigated as a means to replace or supplement existing control strategies. Next-generation control methods such as Wolbachia- and genetic-based population suppression and replacement are being investigated in several vector species. Here we assess the feasibility and applicability of these approaches for use against biting midges. We also discuss the technical and logistical hurdles needing to be addressed for each method to be successful, as well as emphasize the importance of addressing community engagement and involving stakeholders in the investigation and development of these approaches.","container-title":"Parasites &amp; Vectors","DOI":"10.1186/s13071-020-04524-1","ISSN":"1756-3305","journalAbbreviation":"Parasit Vectors","note":"PMID: 33413518\nPMCID: PMC7788963","page":"31","source":"PubMed Central","title":"Next-generation tools to control biting midge populations and reduce pathogen transmission","volume":"14","author":[{"family":"Shults","given":"Phillip"},{"family":"Cohnstaedt","given":"Lee W."},{"family":"Adelman","given":"Zach N."},{"family":"Brelsfoard","given":"Corey"}],"issued":{"date-parts":[["2021",1,7]]}}}],"schema":"https://github.com/citation-style-language/schema/raw/master/csl-citation.json"} </w:instrText>
      </w:r>
      <w:r w:rsidR="008053BC">
        <w:rPr>
          <w:lang w:eastAsia="en-US"/>
        </w:rPr>
        <w:fldChar w:fldCharType="separate"/>
      </w:r>
      <w:r w:rsidR="008053BC">
        <w:rPr>
          <w:noProof/>
          <w:lang w:eastAsia="en-US"/>
        </w:rPr>
        <w:t>(Shults et al. 2021)</w:t>
      </w:r>
      <w:r w:rsidR="008053BC">
        <w:rPr>
          <w:lang w:eastAsia="en-US"/>
        </w:rPr>
        <w:fldChar w:fldCharType="end"/>
      </w:r>
      <w:r w:rsidR="008053BC">
        <w:rPr>
          <w:lang w:eastAsia="en-US"/>
        </w:rPr>
        <w:t>.</w:t>
      </w:r>
      <w:r w:rsidR="005A2981">
        <w:rPr>
          <w:lang w:eastAsia="en-US"/>
        </w:rPr>
        <w:t xml:space="preserve"> </w:t>
      </w:r>
      <w:r w:rsidRPr="000C7383">
        <w:rPr>
          <w:i/>
          <w:iCs/>
          <w:lang w:eastAsia="en-US"/>
        </w:rPr>
        <w:t>Wolbachia</w:t>
      </w:r>
      <w:r>
        <w:rPr>
          <w:lang w:eastAsia="en-US"/>
        </w:rPr>
        <w:t xml:space="preserve"> </w:t>
      </w:r>
      <w:r w:rsidR="000C7383">
        <w:rPr>
          <w:lang w:eastAsia="en-US"/>
        </w:rPr>
        <w:t>may</w:t>
      </w:r>
      <w:r>
        <w:rPr>
          <w:lang w:eastAsia="en-US"/>
        </w:rPr>
        <w:t xml:space="preserve"> </w:t>
      </w:r>
      <w:r w:rsidR="003D716C">
        <w:rPr>
          <w:lang w:eastAsia="en-US"/>
        </w:rPr>
        <w:t>reduc</w:t>
      </w:r>
      <w:r w:rsidR="000C7383">
        <w:rPr>
          <w:lang w:eastAsia="en-US"/>
        </w:rPr>
        <w:t>e</w:t>
      </w:r>
      <w:r w:rsidR="003D716C">
        <w:rPr>
          <w:lang w:eastAsia="en-US"/>
        </w:rPr>
        <w:t xml:space="preserve"> </w:t>
      </w:r>
      <w:r>
        <w:rPr>
          <w:lang w:eastAsia="en-US"/>
        </w:rPr>
        <w:t>midge population</w:t>
      </w:r>
      <w:r w:rsidR="003D716C">
        <w:rPr>
          <w:lang w:eastAsia="en-US"/>
        </w:rPr>
        <w:t>s as it occurs</w:t>
      </w:r>
      <w:r>
        <w:rPr>
          <w:lang w:eastAsia="en-US"/>
        </w:rPr>
        <w:t xml:space="preserve"> </w:t>
      </w:r>
      <w:r w:rsidR="00F42431">
        <w:rPr>
          <w:lang w:eastAsia="en-US"/>
        </w:rPr>
        <w:t xml:space="preserve">naturally </w:t>
      </w:r>
      <w:r>
        <w:rPr>
          <w:lang w:eastAsia="en-US"/>
        </w:rPr>
        <w:t>in some midge species, including</w:t>
      </w:r>
      <w:r w:rsidR="003D716C">
        <w:rPr>
          <w:lang w:eastAsia="en-US"/>
        </w:rPr>
        <w:t xml:space="preserve"> some in </w:t>
      </w:r>
      <w:r>
        <w:rPr>
          <w:lang w:eastAsia="en-US"/>
        </w:rPr>
        <w:t xml:space="preserve">Australia </w:t>
      </w:r>
      <w:r>
        <w:rPr>
          <w:lang w:eastAsia="en-US"/>
        </w:rPr>
        <w:fldChar w:fldCharType="begin"/>
      </w:r>
      <w:r w:rsidR="006B0536">
        <w:rPr>
          <w:lang w:eastAsia="en-US"/>
        </w:rPr>
        <w:instrText xml:space="preserve"> ADDIN ZOTERO_ITEM CSL_CITATION {"citationID":"e00h3zZ6","properties":{"formattedCitation":"(Mee et al. 2015; Shults et al. 2021; Miranda 2018)","plainCitation":"(Mee et al. 2015; Shults et al. 2021; Miranda 2018)","noteIndex":0},"citationItems":[{"id":7933,"uris":["http://zotero.org/groups/4707929/items/I5ZYKKP8"],"itemData":{"id":7933,"type":"article-journal","abstract":"Bacterial endosymbionts have been identified as potentially useful biological control agents for a range of invertebrate vectors of disease. Previous studies of Culicoides (Diptera: Ceratopogonidae) species using conventional PCR assays have provided evidence of Wolbachia (1/33) and Cardinium (8/33) infections. Here, we screened 20 species of Culicoides for Wolbachia and Cardinium, utilizing a combination of conventional PCR and more sensitive quantitative PCR (qPCR) assays. Low levels of Cardinium DNA were detected in females of all but one of the Culicoides species screened, and low levels of Wolbachia were detected in females of 9 of the 20 Culicoides species. Sequence analysis based on partial 16S rRNA gene and gyrB sequences identified “Candidatus Cardinium hertigii” from group C, which has previously been identified in Culicoides from Japan, Israel, and the United Kingdom. Wolbachia strains detected in this study showed 98 to 99% sequence identity to Wolbachia previously detected from Culicoides based on the 16S rRNA gene, whereas a strain with a novel wsp sequence was identified in Culicoides narrabeenensis. Cardinium isolates grouped to geographical regions independent of the host Culicoides species, suggesting possible geographical barriers to Cardinium movement. Screening also identified Asaia bacteria in Culicoides. These findings point to a diversity of low-level endosymbiont infections in Culicoides, providing candidates for further characterization and highlighting the widespread occurrence of these endosymbionts in this insect group.","container-title":"Applied and Environmental Microbiology","DOI":"10.1128/AEM.01239-15","issue":"18","note":"publisher: American Society for Microbiology","page":"6177-6188","source":"journals.asm.org (Atypon)","title":"Detection of Low-Level Cardinium and Wolbachia Infections in Culicoides","volume":"81","author":[{"family":"Mee","given":"Peter T."},{"family":"Weeks","given":"Andrew R."},{"family":"Walker","given":"Peter J."},{"family":"Hoffmann","given":"Ary A."},{"family":"Duchemin","given":"Jean-Bernard"}],"issued":{"date-parts":[["2015",9,15]]}}},{"id":7926,"uris":["http://zotero.org/groups/4707929/items/9YXQ9SA9"],"itemData":{"id":7926,"type":"article-journal","abstract":"Biting midges of the genus Culicoides transmit disease-causing agents resulting in a significant economic impact on livestock industries in many parts of the world. Localized control efforts, such as removal of larval habitat or pesticide application, can be logistically difficult, expensive and ineffective if not instituted and maintained properly. With these limitations, a population-level approach to the management of Culicoides midges should be investigated as a means to replace or supplement existing control strategies. Next-generation control methods such as Wolbachia- and genetic-based population suppression and replacement are being investigated in several vector species. Here we assess the feasibility and applicability of these approaches for use against biting midges. We also discuss the technical and logistical hurdles needing to be addressed for each method to be successful, as well as emphasize the importance of addressing community engagement and involving stakeholders in the investigation and development of these approaches.","container-title":"Parasites &amp; Vectors","DOI":"10.1186/s13071-020-04524-1","ISSN":"1756-3305","journalAbbreviation":"Parasit Vectors","note":"PMID: 33413518\nPMCID: PMC7788963","page":"31","source":"PubMed Central","title":"Next-generation tools to control biting midge populations and reduce pathogen transmission","volume":"14","author":[{"family":"Shults","given":"Phillip"},{"family":"Cohnstaedt","given":"Lee W."},{"family":"Adelman","given":"Zach N."},{"family":"Brelsfoard","given":"Corey"}],"issued":{"date-parts":[["2021",1,7]]}}},{"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schema":"https://github.com/citation-style-language/schema/raw/master/csl-citation.json"} </w:instrText>
      </w:r>
      <w:r>
        <w:rPr>
          <w:lang w:eastAsia="en-US"/>
        </w:rPr>
        <w:fldChar w:fldCharType="separate"/>
      </w:r>
      <w:r>
        <w:rPr>
          <w:noProof/>
          <w:lang w:eastAsia="en-US"/>
        </w:rPr>
        <w:t>(Mee et al. 2015; Shults et al. 2021; Miranda 2018)</w:t>
      </w:r>
      <w:r>
        <w:rPr>
          <w:lang w:eastAsia="en-US"/>
        </w:rPr>
        <w:fldChar w:fldCharType="end"/>
      </w:r>
      <w:r>
        <w:rPr>
          <w:lang w:eastAsia="en-US"/>
        </w:rPr>
        <w:t>.</w:t>
      </w:r>
      <w:r w:rsidR="00D00A29">
        <w:rPr>
          <w:lang w:eastAsia="en-US"/>
        </w:rPr>
        <w:t xml:space="preserve"> However, a colony of midges </w:t>
      </w:r>
      <w:r w:rsidR="00615C13">
        <w:rPr>
          <w:lang w:eastAsia="en-US"/>
        </w:rPr>
        <w:t xml:space="preserve">with Wolbachia </w:t>
      </w:r>
      <w:r w:rsidR="00D00A29">
        <w:rPr>
          <w:lang w:eastAsia="en-US"/>
        </w:rPr>
        <w:t xml:space="preserve">would need to be </w:t>
      </w:r>
      <w:r w:rsidR="00615C13">
        <w:rPr>
          <w:lang w:eastAsia="en-US"/>
        </w:rPr>
        <w:t xml:space="preserve">commercially </w:t>
      </w:r>
      <w:r w:rsidR="00D00A29">
        <w:rPr>
          <w:lang w:eastAsia="en-US"/>
        </w:rPr>
        <w:t>bred up into the thousands for release, and to date, no Australian species of midge has ever been colonised (</w:t>
      </w:r>
      <w:r w:rsidR="00D00A29" w:rsidRPr="000C7383">
        <w:rPr>
          <w:i/>
          <w:iCs/>
          <w:lang w:eastAsia="en-US"/>
        </w:rPr>
        <w:t>G. Bellis, pers comm</w:t>
      </w:r>
      <w:r w:rsidR="00D00A29">
        <w:rPr>
          <w:lang w:eastAsia="en-US"/>
        </w:rPr>
        <w:t>.)</w:t>
      </w:r>
    </w:p>
    <w:p w14:paraId="378E0670" w14:textId="49705010" w:rsidR="002F0BE4" w:rsidRDefault="003D2286" w:rsidP="000C7383">
      <w:r>
        <w:rPr>
          <w:lang w:eastAsia="en-US"/>
        </w:rPr>
        <w:t xml:space="preserve">Many fungal entomopathogens have </w:t>
      </w:r>
      <w:r w:rsidRPr="002F0BE4">
        <w:t>demonstrat</w:t>
      </w:r>
      <w:r w:rsidR="003D716C" w:rsidRPr="002F0BE4">
        <w:t>ed</w:t>
      </w:r>
      <w:r w:rsidR="003D716C">
        <w:rPr>
          <w:lang w:eastAsia="en-US"/>
        </w:rPr>
        <w:t xml:space="preserve"> efficiency in reducing midge populations experimentally, however, </w:t>
      </w:r>
      <w:r w:rsidR="00256C2C">
        <w:rPr>
          <w:lang w:eastAsia="en-US"/>
        </w:rPr>
        <w:t>t</w:t>
      </w:r>
      <w:r>
        <w:rPr>
          <w:lang w:eastAsia="en-US"/>
        </w:rPr>
        <w:t xml:space="preserve">here are </w:t>
      </w:r>
      <w:r w:rsidR="003D716C">
        <w:rPr>
          <w:lang w:eastAsia="en-US"/>
        </w:rPr>
        <w:t xml:space="preserve">currently </w:t>
      </w:r>
      <w:r>
        <w:rPr>
          <w:lang w:eastAsia="en-US"/>
        </w:rPr>
        <w:t>no commercially available formulations for midge control</w:t>
      </w:r>
      <w:r w:rsidR="002F0BE4">
        <w:rPr>
          <w:lang w:eastAsia="en-US"/>
        </w:rPr>
        <w:t xml:space="preserve"> </w:t>
      </w:r>
      <w:r w:rsidR="002F0BE4">
        <w:rPr>
          <w:lang w:eastAsia="en-US"/>
        </w:rPr>
        <w:fldChar w:fldCharType="begin"/>
      </w:r>
      <w:r w:rsidR="006B0536">
        <w:rPr>
          <w:lang w:eastAsia="en-US"/>
        </w:rPr>
        <w:instrText xml:space="preserve"> ADDIN ZOTERO_ITEM CSL_CITATION {"citationID":"A9L5Znlv","properties":{"formattedCitation":"(Ansari et al. 2019; Miranda 2018; Carpenter et al. 2008; Nicholas and McCorkell 2014)","plainCitation":"(Ansari et al. 2019; Miranda 2018; Carpenter et al. 2008; Nicholas and McCorkell 2014)","noteIndex":0},"citationItems":[{"id":7931,"uris":["http://zotero.org/groups/4707929/items/GL6JFKMZ"],"itemData":{"id":7931,"type":"article-journal","abstract":"Biting midges of the genus Culicoides (Diptera: Ceratopogonidae) are the principal vectors of several notable viral pathogens infecting animal livestock. Sickness and animal deaths caused by the Culicoides-transmitted bluetongue virus, as well as the recent Schmallenberg virus outbreak, have threatened the livestock industry in Europe. Recent studies highlight how, in the near future, the application of \"dry\" fungal conidia of Metarhizium anisopliae in animal shelters and microenvironment (e.g., dung, manure, leaf litter, and livestock surroundings) may be used to control the Culicoides vector, thus, reducing the incidence of Culicoides-borne diseases.","container-title":"Vector Borne and Zoonotic Diseases (Larchmont, N.Y.)","DOI":"10.1089/vbz.2018.2300","ISSN":"1557-7759","issue":"6","journalAbbreviation":"Vector Borne Zoonotic Dis","language":"eng","note":"PMID: 30839245","page":"395-399","source":"PubMed","title":"Fungi as Biocontrol Agents of Culicoides Biting Midges, the Putative Vectors of Bluetongue Disease","volume":"19","author":[{"family":"Ansari","given":"Minshad"},{"family":"Walker","given":"Miranda"},{"family":"Dyson","given":"Paul"}],"issued":{"date-parts":[["2019",6]]}}},{"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id":8062,"uris":["http://zotero.org/groups/4707929/items/AP4QWMBC"],"itemData":{"id":8062,"type":"article-journal","abstract":"Four isolates of the entomopathogenic fungus Metarhizium anisopliae were tested for their potential to control the biting midge Culicoides brevitarsis, the principal vector of bluetongue virus in Australia. Adult C. brevitarsis died three to eight days after walking on paper substrate treated with 0.7 g/m2 conidia of any of the isolates, indicating that M. anisopliae has potential as a surface treatment or topical application control strategy. Incorporation of the fungus into freshly excreted cattle dung at rates of between 0.25 and 1 g conidia/kg reduced the emergence of adult midges by up to 98.5% compared to untreated dung indicating that M. anisopliae has the potential to control C. brevitarsis larvae in cattle dung. Three of the isolates produced similar mortality rates on adult and immature C. brevitarsis while the fourth isolate produced lower, but still significant, mortality rates on adult and immature stages.","container-title":"Journal of Vector Ecology","DOI":"10.1111/j.1948-7134.2014.12089.x","ISSN":"1948-7134","issue":"1","language":"en","license":"© 2014 The Society for Vector Ecology","note":"_eprint: https://onlinelibrary.wiley.com/doi/pdf/10.1111/j.1948-7134.2014.12089.x","page":"213-218","source":"Wiley Online Library","title":"Evaluation of Metarhizium anisopliae for the control of Culicoides brevitarsis Kieffer (Diptera: Ceratopogonidae), the principal vector of bluetongue virus in Australia","title-short":"Evaluation of Metarhizium anisopliae for the control of Culicoides brevitarsis Kieffer (Diptera","volume":"39","author":[{"family":"Nicholas","given":"A.h."},{"family":"McCorkell","given":"B."}],"issued":{"date-parts":[["2014"]]}}}],"schema":"https://github.com/citation-style-language/schema/raw/master/csl-citation.json"} </w:instrText>
      </w:r>
      <w:r w:rsidR="002F0BE4">
        <w:rPr>
          <w:lang w:eastAsia="en-US"/>
        </w:rPr>
        <w:fldChar w:fldCharType="separate"/>
      </w:r>
      <w:r w:rsidR="002F0BE4">
        <w:rPr>
          <w:noProof/>
          <w:lang w:eastAsia="en-US"/>
        </w:rPr>
        <w:t>(Ansari et al. 2019; Miranda 2018; Carpenter et al. 2008; Nicholas and McCorkell 2014)</w:t>
      </w:r>
      <w:r w:rsidR="002F0BE4">
        <w:rPr>
          <w:lang w:eastAsia="en-US"/>
        </w:rPr>
        <w:fldChar w:fldCharType="end"/>
      </w:r>
      <w:r w:rsidR="002F0BE4">
        <w:rPr>
          <w:lang w:eastAsia="en-US"/>
        </w:rPr>
        <w:t>.</w:t>
      </w:r>
      <w:r w:rsidR="002F0BE4">
        <w:t xml:space="preserve"> </w:t>
      </w:r>
      <w:r w:rsidR="002F0BE4">
        <w:rPr>
          <w:lang w:eastAsia="en-US"/>
        </w:rPr>
        <w:t xml:space="preserve">An Australian study by </w:t>
      </w:r>
      <w:r w:rsidR="002F0BE4">
        <w:fldChar w:fldCharType="begin"/>
      </w:r>
      <w:r w:rsidR="006B0536">
        <w:instrText xml:space="preserve"> ADDIN ZOTERO_ITEM CSL_CITATION {"citationID":"IgFoG8YJ","properties":{"formattedCitation":"(Nicholas and McCorkell 2014)","plainCitation":"(Nicholas and McCorkell 2014)","dontUpdate":true,"noteIndex":0},"citationItems":[{"id":8062,"uris":["http://zotero.org/groups/4707929/items/AP4QWMBC"],"itemData":{"id":8062,"type":"article-journal","abstract":"Four isolates of the entomopathogenic fungus Metarhizium anisopliae were tested for their potential to control the biting midge Culicoides brevitarsis, the principal vector of bluetongue virus in Australia. Adult C. brevitarsis died three to eight days after walking on paper substrate treated with 0.7 g/m2 conidia of any of the isolates, indicating that M. anisopliae has potential as a surface treatment or topical application control strategy. Incorporation of the fungus into freshly excreted cattle dung at rates of between 0.25 and 1 g conidia/kg reduced the emergence of adult midges by up to 98.5% compared to untreated dung indicating that M. anisopliae has the potential to control C. brevitarsis larvae in cattle dung. Three of the isolates produced similar mortality rates on adult and immature C. brevitarsis while the fourth isolate produced lower, but still significant, mortality rates on adult and immature stages.","container-title":"Journal of Vector Ecology","DOI":"10.1111/j.1948-7134.2014.12089.x","ISSN":"1948-7134","issue":"1","language":"en","license":"© 2014 The Society for Vector Ecology","note":"_eprint: https://onlinelibrary.wiley.com/doi/pdf/10.1111/j.1948-7134.2014.12089.x","page":"213-218","source":"Wiley Online Library","title":"Evaluation of Metarhizium anisopliae for the control of Culicoides brevitarsis Kieffer (Diptera: Ceratopogonidae), the principal vector of bluetongue virus in Australia","title-short":"Evaluation of Metarhizium anisopliae for the control of Culicoides brevitarsis Kieffer (Diptera","volume":"39","author":[{"family":"Nicholas","given":"A.h."},{"family":"McCorkell","given":"B."}],"issued":{"date-parts":[["2014"]]}}}],"schema":"https://github.com/citation-style-language/schema/raw/master/csl-citation.json"} </w:instrText>
      </w:r>
      <w:r w:rsidR="002F0BE4">
        <w:fldChar w:fldCharType="separate"/>
      </w:r>
      <w:r w:rsidR="002F0BE4">
        <w:rPr>
          <w:noProof/>
        </w:rPr>
        <w:t>Nicholas and McCorkell (2014)</w:t>
      </w:r>
      <w:r w:rsidR="002F0BE4">
        <w:fldChar w:fldCharType="end"/>
      </w:r>
      <w:r w:rsidR="002F0BE4">
        <w:t xml:space="preserve"> demonstrated the efficacy of </w:t>
      </w:r>
      <w:r w:rsidR="002F0BE4">
        <w:rPr>
          <w:lang w:eastAsia="en-US"/>
        </w:rPr>
        <w:t xml:space="preserve">four isolates of the EPF, </w:t>
      </w:r>
      <w:r w:rsidR="002F0BE4" w:rsidRPr="000C7383">
        <w:rPr>
          <w:i/>
          <w:iCs/>
          <w:shd w:val="clear" w:color="auto" w:fill="FFFFFF"/>
        </w:rPr>
        <w:t>M. anisopliae</w:t>
      </w:r>
      <w:r w:rsidR="002F0BE4" w:rsidRPr="000C7383">
        <w:rPr>
          <w:shd w:val="clear" w:color="auto" w:fill="FFFFFF"/>
        </w:rPr>
        <w:t xml:space="preserve">, in controlling the biting midge </w:t>
      </w:r>
      <w:r w:rsidR="002F0BE4" w:rsidRPr="000C7383">
        <w:rPr>
          <w:i/>
          <w:iCs/>
          <w:shd w:val="clear" w:color="auto" w:fill="FFFFFF"/>
        </w:rPr>
        <w:t>C. brevitarsis</w:t>
      </w:r>
      <w:r w:rsidR="002F0BE4" w:rsidRPr="000C7383">
        <w:rPr>
          <w:shd w:val="clear" w:color="auto" w:fill="FFFFFF"/>
        </w:rPr>
        <w:t>, by exposing adult midges to the fungus on paper substrate.</w:t>
      </w:r>
      <w:r w:rsidR="002F0BE4">
        <w:t xml:space="preserve"> Adult midges died within </w:t>
      </w:r>
      <w:r w:rsidR="002F0BE4" w:rsidRPr="000C7383">
        <w:rPr>
          <w:shd w:val="clear" w:color="auto" w:fill="FFFFFF"/>
        </w:rPr>
        <w:t xml:space="preserve">three to eight days after contract with the paper. When the fungus was applied to fresh cattle dung at various rates, the emergence of adult midges was significantly reduced by up to 98.5% compared to untreated dung </w:t>
      </w:r>
      <w:r w:rsidR="002F0BE4">
        <w:fldChar w:fldCharType="begin"/>
      </w:r>
      <w:r w:rsidR="006B0536">
        <w:instrText xml:space="preserve"> ADDIN ZOTERO_ITEM CSL_CITATION {"citationID":"6p86aETV","properties":{"formattedCitation":"(Nicholas and McCorkell 2014)","plainCitation":"(Nicholas and McCorkell 2014)","noteIndex":0},"citationItems":[{"id":8062,"uris":["http://zotero.org/groups/4707929/items/AP4QWMBC"],"itemData":{"id":8062,"type":"article-journal","abstract":"Four isolates of the entomopathogenic fungus Metarhizium anisopliae were tested for their potential to control the biting midge Culicoides brevitarsis, the principal vector of bluetongue virus in Australia. Adult C. brevitarsis died three to eight days after walking on paper substrate treated with 0.7 g/m2 conidia of any of the isolates, indicating that M. anisopliae has potential as a surface treatment or topical application control strategy. Incorporation of the fungus into freshly excreted cattle dung at rates of between 0.25 and 1 g conidia/kg reduced the emergence of adult midges by up to 98.5% compared to untreated dung indicating that M. anisopliae has the potential to control C. brevitarsis larvae in cattle dung. Three of the isolates produced similar mortality rates on adult and immature C. brevitarsis while the fourth isolate produced lower, but still significant, mortality rates on adult and immature stages.","container-title":"Journal of Vector Ecology","DOI":"10.1111/j.1948-7134.2014.12089.x","ISSN":"1948-7134","issue":"1","language":"en","license":"© 2014 The Society for Vector Ecology","note":"_eprint: https://onlinelibrary.wiley.com/doi/pdf/10.1111/j.1948-7134.2014.12089.x","page":"213-218","source":"Wiley Online Library","title":"Evaluation of Metarhizium anisopliae for the control of Culicoides brevitarsis Kieffer (Diptera: Ceratopogonidae), the principal vector of bluetongue virus in Australia","title-short":"Evaluation of Metarhizium anisopliae for the control of Culicoides brevitarsis Kieffer (Diptera","volume":"39","author":[{"family":"Nicholas","given":"A.h."},{"family":"McCorkell","given":"B."}],"issued":{"date-parts":[["2014"]]}}}],"schema":"https://github.com/citation-style-language/schema/raw/master/csl-citation.json"} </w:instrText>
      </w:r>
      <w:r w:rsidR="002F0BE4">
        <w:fldChar w:fldCharType="separate"/>
      </w:r>
      <w:r w:rsidR="002F0BE4">
        <w:rPr>
          <w:noProof/>
        </w:rPr>
        <w:t>(Nicholas and McCorkell 2014)</w:t>
      </w:r>
      <w:r w:rsidR="002F0BE4">
        <w:fldChar w:fldCharType="end"/>
      </w:r>
      <w:r w:rsidR="002F0BE4">
        <w:t xml:space="preserve">. </w:t>
      </w:r>
      <w:r>
        <w:rPr>
          <w:lang w:eastAsia="en-US"/>
        </w:rPr>
        <w:t xml:space="preserve">In </w:t>
      </w:r>
      <w:r w:rsidR="003D716C">
        <w:rPr>
          <w:lang w:eastAsia="en-US"/>
        </w:rPr>
        <w:t>an</w:t>
      </w:r>
      <w:r w:rsidR="002F0BE4">
        <w:rPr>
          <w:lang w:eastAsia="en-US"/>
        </w:rPr>
        <w:t>other</w:t>
      </w:r>
      <w:r>
        <w:rPr>
          <w:lang w:eastAsia="en-US"/>
        </w:rPr>
        <w:t xml:space="preserve"> Australian study, </w:t>
      </w:r>
      <w:r w:rsidR="00256C2C">
        <w:rPr>
          <w:lang w:eastAsia="en-US"/>
        </w:rPr>
        <w:t>EPF</w:t>
      </w:r>
      <w:r>
        <w:rPr>
          <w:lang w:eastAsia="en-US"/>
        </w:rPr>
        <w:t xml:space="preserve"> </w:t>
      </w:r>
      <w:r w:rsidR="003D716C">
        <w:rPr>
          <w:lang w:eastAsia="en-US"/>
        </w:rPr>
        <w:t xml:space="preserve">were observed to cause 31% mortality in </w:t>
      </w:r>
      <w:r w:rsidRPr="000C7383">
        <w:rPr>
          <w:i/>
          <w:iCs/>
          <w:lang w:eastAsia="en-US"/>
        </w:rPr>
        <w:t>Culicoides molestus</w:t>
      </w:r>
      <w:r w:rsidRPr="003D2286">
        <w:rPr>
          <w:lang w:eastAsia="en-US"/>
        </w:rPr>
        <w:t xml:space="preserve"> larvae</w:t>
      </w:r>
      <w:r>
        <w:rPr>
          <w:lang w:eastAsia="en-US"/>
        </w:rPr>
        <w:t xml:space="preserve"> </w:t>
      </w:r>
      <w:r w:rsidR="005A2981">
        <w:rPr>
          <w:lang w:eastAsia="en-US"/>
        </w:rPr>
        <w:fldChar w:fldCharType="begin"/>
      </w:r>
      <w:r w:rsidR="006B0536">
        <w:rPr>
          <w:lang w:eastAsia="en-US"/>
        </w:rPr>
        <w:instrText xml:space="preserve"> ADDIN ZOTERO_ITEM CSL_CITATION {"citationID":"kOWuEhan","properties":{"formattedCitation":"(Wright and Easton 1996)","plainCitation":"(Wright and Easton 1996)","noteIndex":0},"citationItems":[{"id":7928,"uris":["http://zotero.org/groups/4707929/items/CLPCBRFD"],"itemData":{"id":7928,"type":"article-journal","container-title":"Australian Journal of Entomology","DOI":"10.1111/j.1440-6055.1996.tb01376.x","issue":"2","page":"131-134","title":"Natural Incidence of Lagenidium giganteum Couch (Oomycetes: Lagenidiales) Infecting the Biting Midge Culicoides molestus (Skuse) (Diptera: Ceratopogonidae)","volume":"35","author":[{"family":"Wright","given":"P.J"},{"family":"Easton","given":"C.S"}],"issued":{"date-parts":[["1996"]]}}}],"schema":"https://github.com/citation-style-language/schema/raw/master/csl-citation.json"} </w:instrText>
      </w:r>
      <w:r w:rsidR="005A2981">
        <w:rPr>
          <w:lang w:eastAsia="en-US"/>
        </w:rPr>
        <w:fldChar w:fldCharType="separate"/>
      </w:r>
      <w:r w:rsidR="005A2981">
        <w:rPr>
          <w:noProof/>
          <w:lang w:eastAsia="en-US"/>
        </w:rPr>
        <w:t>(Wright and Easton 1996)</w:t>
      </w:r>
      <w:r w:rsidR="005A2981">
        <w:rPr>
          <w:lang w:eastAsia="en-US"/>
        </w:rPr>
        <w:fldChar w:fldCharType="end"/>
      </w:r>
      <w:r>
        <w:rPr>
          <w:lang w:eastAsia="en-US"/>
        </w:rPr>
        <w:t xml:space="preserve">, while </w:t>
      </w:r>
      <w:r w:rsidR="002F0BE4">
        <w:rPr>
          <w:lang w:eastAsia="en-US"/>
        </w:rPr>
        <w:t xml:space="preserve">a separate </w:t>
      </w:r>
      <w:r>
        <w:rPr>
          <w:lang w:eastAsia="en-US"/>
        </w:rPr>
        <w:t xml:space="preserve">Australian study </w:t>
      </w:r>
      <w:r w:rsidR="003D716C">
        <w:rPr>
          <w:lang w:eastAsia="en-US"/>
        </w:rPr>
        <w:t xml:space="preserve">found that a marine species of fungi could invade living and dead pupae of </w:t>
      </w:r>
      <w:r w:rsidRPr="000C7383">
        <w:rPr>
          <w:i/>
          <w:iCs/>
          <w:lang w:eastAsia="en-US"/>
        </w:rPr>
        <w:t>Culicoides subimmaculatus</w:t>
      </w:r>
      <w:r>
        <w:rPr>
          <w:lang w:eastAsia="en-US"/>
        </w:rPr>
        <w:t xml:space="preserve"> </w:t>
      </w:r>
      <w:r w:rsidR="005A2981">
        <w:rPr>
          <w:lang w:eastAsia="en-US"/>
        </w:rPr>
        <w:fldChar w:fldCharType="begin"/>
      </w:r>
      <w:r w:rsidR="006B0536">
        <w:rPr>
          <w:lang w:eastAsia="en-US"/>
        </w:rPr>
        <w:instrText xml:space="preserve"> ADDIN ZOTERO_ITEM CSL_CITATION {"citationID":"nRW0b0v5","properties":{"formattedCitation":"(Stephen and Kurtb\\uc0\\u246{}ke 2011)","plainCitation":"(Stephen and Kurtböke 2011)","noteIndex":0},"citationItems":[{"id":7929,"uris":["http://zotero.org/groups/4707929/items/LIU3II6D"],"itemData":{"id":7929,"type":"article-journal","abstract":"Biting midges are globally distributed pests causing significant economic losses and transmitting arbovirus diseases to both animals and humans. Current biological and chemical control strategies for biting midge target destruction of adult forms, but strategies directed at immature stages of the insect have yet to be explored in Australia. In the present study, coastal waters of Hervey Bay region in Queensland, Australia were screened to detect the habitats of biting midge at immature stages. These results were then correlated to local environmental conditions and naturally occurring entomopathogenic fungal flora, in particular the Oomycete fungi, to determine their reducing effect on insect immature stages in the search for biological control agents in the region. The dominant species of biting midge found within this study was Culicoides subimmaculatus occuring between mean high water neaps and mean high water spring tide levels. Within this intertidal zone, the presence of C. subimmaculatus larvae was found to be influenced by both sediment size and distance from shore. Halophytophthora isolates colonized both dead and alive pupae. However, the association was found to be surface colonization rather than invasion causing the death of the host. Lack of aggressive oomycete fungal antagonists towards midge larvae might correlate with increased incidences of biting midge infestations in the region.","container-title":"International Journal of Environmental Research and Public Health","DOI":"10.3390/ijerph8051560","ISSN":"1660-4601","issue":"5","journalAbbreviation":"Int J Environ Res Public Health","language":"eng","note":"PMID: 21655137\nPMCID: PMC3108127","page":"1560-1574","source":"PubMed","title":"Screening of oomycete fungi for their potential role in reducing the biting midge (Diptera: Ceratopogonidae) larval populations in Hervey Bay, Queensland, Australia","title-short":"Screening of oomycete fungi for their potential role in reducing the biting midge (Diptera","volume":"8","author":[{"family":"Stephen","given":"Kirsty"},{"family":"Kurtböke","given":"D. Ipek"}],"issued":{"date-parts":[["2011",5]]}}}],"schema":"https://github.com/citation-style-language/schema/raw/master/csl-citation.json"} </w:instrText>
      </w:r>
      <w:r w:rsidR="005A2981">
        <w:rPr>
          <w:lang w:eastAsia="en-US"/>
        </w:rPr>
        <w:fldChar w:fldCharType="separate"/>
      </w:r>
      <w:r w:rsidR="005A2981" w:rsidRPr="000C7383">
        <w:rPr>
          <w:rFonts w:cs="Calibri"/>
          <w:lang w:val="en-GB"/>
        </w:rPr>
        <w:t>(Stephen and Kurtböke 2011)</w:t>
      </w:r>
      <w:r w:rsidR="005A2981">
        <w:rPr>
          <w:lang w:eastAsia="en-US"/>
        </w:rPr>
        <w:fldChar w:fldCharType="end"/>
      </w:r>
      <w:r>
        <w:rPr>
          <w:lang w:eastAsia="en-US"/>
        </w:rPr>
        <w:t xml:space="preserve">. Other studies have also shown there is potential for </w:t>
      </w:r>
      <w:r w:rsidR="00256C2C">
        <w:rPr>
          <w:lang w:eastAsia="en-US"/>
        </w:rPr>
        <w:t xml:space="preserve">EPF to control midges </w:t>
      </w:r>
      <w:r w:rsidR="00E14827">
        <w:rPr>
          <w:lang w:eastAsia="en-US"/>
        </w:rPr>
        <w:fldChar w:fldCharType="begin"/>
      </w:r>
      <w:r w:rsidR="006B0536">
        <w:rPr>
          <w:lang w:eastAsia="en-US"/>
        </w:rPr>
        <w:instrText xml:space="preserve"> ADDIN ZOTERO_ITEM CSL_CITATION {"citationID":"g4GrfryU","properties":{"formattedCitation":"(Ansari et al. 2019; Miranda 2018)","plainCitation":"(Ansari et al. 2019; Miranda 2018)","noteIndex":0},"citationItems":[{"id":7931,"uris":["http://zotero.org/groups/4707929/items/GL6JFKMZ"],"itemData":{"id":7931,"type":"article-journal","abstract":"Biting midges of the genus Culicoides (Diptera: Ceratopogonidae) are the principal vectors of several notable viral pathogens infecting animal livestock. Sickness and animal deaths caused by the Culicoides-transmitted bluetongue virus, as well as the recent Schmallenberg virus outbreak, have threatened the livestock industry in Europe. Recent studies highlight how, in the near future, the application of \"dry\" fungal conidia of Metarhizium anisopliae in animal shelters and microenvironment (e.g., dung, manure, leaf litter, and livestock surroundings) may be used to control the Culicoides vector, thus, reducing the incidence of Culicoides-borne diseases.","container-title":"Vector Borne and Zoonotic Diseases (Larchmont, N.Y.)","DOI":"10.1089/vbz.2018.2300","ISSN":"1557-7759","issue":"6","journalAbbreviation":"Vector Borne Zoonotic Dis","language":"eng","note":"PMID: 30839245","page":"395-399","source":"PubMed","title":"Fungi as Biocontrol Agents of Culicoides Biting Midges, the Putative Vectors of Bluetongue Disease","volume":"19","author":[{"family":"Ansari","given":"Minshad"},{"family":"Walker","given":"Miranda"},{"family":"Dyson","given":"Paul"}],"issued":{"date-parts":[["2019",6]]}}},{"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schema":"https://github.com/citation-style-language/schema/raw/master/csl-citation.json"} </w:instrText>
      </w:r>
      <w:r w:rsidR="00E14827">
        <w:rPr>
          <w:lang w:eastAsia="en-US"/>
        </w:rPr>
        <w:fldChar w:fldCharType="separate"/>
      </w:r>
      <w:r w:rsidR="00E14827">
        <w:rPr>
          <w:noProof/>
          <w:lang w:eastAsia="en-US"/>
        </w:rPr>
        <w:t>(Ansari et al. 2019; Miranda 2018)</w:t>
      </w:r>
      <w:r w:rsidR="00E14827">
        <w:rPr>
          <w:lang w:eastAsia="en-US"/>
        </w:rPr>
        <w:fldChar w:fldCharType="end"/>
      </w:r>
      <w:r w:rsidR="00E14827">
        <w:rPr>
          <w:lang w:eastAsia="en-US"/>
        </w:rPr>
        <w:t>.</w:t>
      </w:r>
    </w:p>
    <w:p w14:paraId="712AC1FF" w14:textId="2A76A4E1" w:rsidR="00E861BA" w:rsidRDefault="00E14827" w:rsidP="000C7383">
      <w:r>
        <w:rPr>
          <w:lang w:eastAsia="en-US"/>
        </w:rPr>
        <w:t>Entomopathogenic bacteria are reported</w:t>
      </w:r>
      <w:r w:rsidR="003D716C">
        <w:rPr>
          <w:lang w:eastAsia="en-US"/>
        </w:rPr>
        <w:t xml:space="preserve"> to be i</w:t>
      </w:r>
      <w:r>
        <w:rPr>
          <w:lang w:eastAsia="en-US"/>
        </w:rPr>
        <w:t xml:space="preserve">neffective at killing midges, </w:t>
      </w:r>
      <w:r w:rsidR="003D716C">
        <w:rPr>
          <w:lang w:eastAsia="en-US"/>
        </w:rPr>
        <w:t>where</w:t>
      </w:r>
      <w:r w:rsidR="00E27F60">
        <w:rPr>
          <w:lang w:eastAsia="en-US"/>
        </w:rPr>
        <w:t>a</w:t>
      </w:r>
      <w:r w:rsidR="003D716C">
        <w:rPr>
          <w:lang w:eastAsia="en-US"/>
        </w:rPr>
        <w:t xml:space="preserve">s </w:t>
      </w:r>
      <w:r>
        <w:rPr>
          <w:lang w:eastAsia="en-US"/>
        </w:rPr>
        <w:t xml:space="preserve">nematodes </w:t>
      </w:r>
      <w:r w:rsidR="00E861BA">
        <w:rPr>
          <w:lang w:eastAsia="en-US"/>
        </w:rPr>
        <w:t xml:space="preserve">from the </w:t>
      </w:r>
      <w:r w:rsidR="00E861BA" w:rsidRPr="000C7383">
        <w:rPr>
          <w:i/>
          <w:iCs/>
        </w:rPr>
        <w:t>Mermithidae</w:t>
      </w:r>
      <w:r w:rsidR="00E861BA">
        <w:t xml:space="preserve"> family </w:t>
      </w:r>
      <w:r>
        <w:rPr>
          <w:lang w:eastAsia="en-US"/>
        </w:rPr>
        <w:t>have shown some success experimentally</w:t>
      </w:r>
      <w:r w:rsidR="003D716C">
        <w:rPr>
          <w:lang w:eastAsia="en-US"/>
        </w:rPr>
        <w:t xml:space="preserve">. However, </w:t>
      </w:r>
      <w:r w:rsidR="00E861BA">
        <w:rPr>
          <w:lang w:eastAsia="en-US"/>
        </w:rPr>
        <w:t xml:space="preserve">their potential is limited due to </w:t>
      </w:r>
      <w:r w:rsidR="003D716C">
        <w:rPr>
          <w:lang w:eastAsia="en-US"/>
        </w:rPr>
        <w:t xml:space="preserve">challenges in </w:t>
      </w:r>
      <w:r w:rsidR="00E861BA">
        <w:rPr>
          <w:lang w:eastAsia="en-US"/>
        </w:rPr>
        <w:t>mass rear</w:t>
      </w:r>
      <w:r w:rsidR="003D716C">
        <w:rPr>
          <w:lang w:eastAsia="en-US"/>
        </w:rPr>
        <w:t>ing for widespread use</w:t>
      </w:r>
      <w:r w:rsidR="00E861BA">
        <w:rPr>
          <w:lang w:eastAsia="en-US"/>
        </w:rPr>
        <w:t xml:space="preserve"> </w:t>
      </w:r>
      <w:r w:rsidR="00E861BA">
        <w:rPr>
          <w:lang w:eastAsia="en-US"/>
        </w:rPr>
        <w:fldChar w:fldCharType="begin"/>
      </w:r>
      <w:r w:rsidR="006B0536">
        <w:rPr>
          <w:lang w:eastAsia="en-US"/>
        </w:rPr>
        <w:instrText xml:space="preserve"> ADDIN ZOTERO_ITEM CSL_CITATION {"citationID":"6rGrULMN","properties":{"formattedCitation":"(Miranda 2018; Carpenter et al. 2008)","plainCitation":"(Miranda 2018; Carpenter et al. 2008)","noteIndex":0},"citationItems":[{"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schema":"https://github.com/citation-style-language/schema/raw/master/csl-citation.json"} </w:instrText>
      </w:r>
      <w:r w:rsidR="00E861BA">
        <w:rPr>
          <w:lang w:eastAsia="en-US"/>
        </w:rPr>
        <w:fldChar w:fldCharType="separate"/>
      </w:r>
      <w:r w:rsidR="00552494">
        <w:rPr>
          <w:noProof/>
          <w:lang w:eastAsia="en-US"/>
        </w:rPr>
        <w:t>(Miranda 2018; Carpenter et al. 2008)</w:t>
      </w:r>
      <w:r w:rsidR="00E861BA">
        <w:rPr>
          <w:lang w:eastAsia="en-US"/>
        </w:rPr>
        <w:fldChar w:fldCharType="end"/>
      </w:r>
      <w:r w:rsidR="00E861BA">
        <w:rPr>
          <w:lang w:eastAsia="en-US"/>
        </w:rPr>
        <w:t>.</w:t>
      </w:r>
    </w:p>
    <w:p w14:paraId="44866EA9" w14:textId="426A7F87" w:rsidR="00680BE3" w:rsidRDefault="00680BE3" w:rsidP="00680BE3">
      <w:pPr>
        <w:pStyle w:val="Heading3"/>
        <w:rPr>
          <w:lang w:eastAsia="en-US"/>
        </w:rPr>
      </w:pPr>
      <w:bookmarkStart w:id="162" w:name="_Toc195777920"/>
      <w:r>
        <w:rPr>
          <w:lang w:eastAsia="en-US"/>
        </w:rPr>
        <w:t>Biological controls for ixo</w:t>
      </w:r>
      <w:r w:rsidR="00256C2C">
        <w:rPr>
          <w:lang w:eastAsia="en-US"/>
        </w:rPr>
        <w:t>d</w:t>
      </w:r>
      <w:r>
        <w:rPr>
          <w:lang w:eastAsia="en-US"/>
        </w:rPr>
        <w:t>id ticks</w:t>
      </w:r>
      <w:bookmarkEnd w:id="162"/>
    </w:p>
    <w:p w14:paraId="1CFC9810" w14:textId="224E8675" w:rsidR="00615C13" w:rsidRDefault="00680BE3" w:rsidP="00680BE3">
      <w:pPr>
        <w:rPr>
          <w:lang w:eastAsia="en-US"/>
        </w:rPr>
      </w:pPr>
      <w:r>
        <w:rPr>
          <w:rStyle w:val="name"/>
        </w:rPr>
        <w:t xml:space="preserve">Few biocontrol agents demonstrate effectiveness against tick populations. </w:t>
      </w:r>
      <w:r>
        <w:t>Most predators of ticks are reported to have limited potential as biocontrol agents and m</w:t>
      </w:r>
      <w:r>
        <w:rPr>
          <w:lang w:eastAsia="en-US"/>
        </w:rPr>
        <w:t xml:space="preserve">any bacterial species </w:t>
      </w:r>
      <w:r>
        <w:t xml:space="preserve">found in ticks are non-pathogenic, with tick nymphs exhibiting bactericidal activity </w:t>
      </w:r>
      <w:r>
        <w:fldChar w:fldCharType="begin"/>
      </w:r>
      <w:r w:rsidR="006B0536">
        <w:instrText xml:space="preserve"> ADDIN ZOTERO_ITEM CSL_CITATION {"citationID":"oITj6s1q","properties":{"formattedCitation":"(Samish et al. 2004)","plainCitation":"(Samish et al. 2004)","noteIndex":0},"citationItems":[{"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schema":"https://github.com/citation-style-language/schema/raw/master/csl-citation.json"} </w:instrText>
      </w:r>
      <w:r>
        <w:fldChar w:fldCharType="separate"/>
      </w:r>
      <w:r>
        <w:rPr>
          <w:noProof/>
        </w:rPr>
        <w:t>(Samish et al. 2004)</w:t>
      </w:r>
      <w:r>
        <w:fldChar w:fldCharType="end"/>
      </w:r>
      <w:r>
        <w:t xml:space="preserve">. Of all potential biocontrol agents, </w:t>
      </w:r>
      <w:r w:rsidR="00256C2C">
        <w:t xml:space="preserve">EPF </w:t>
      </w:r>
      <w:r>
        <w:rPr>
          <w:lang w:eastAsia="en-US"/>
        </w:rPr>
        <w:t>and parasitic wasps show the highest promise. Anti-tick vaccines have also been developed as control option.</w:t>
      </w:r>
      <w:r w:rsidR="00615C13">
        <w:rPr>
          <w:lang w:eastAsia="en-US"/>
        </w:rPr>
        <w:t xml:space="preserve"> </w:t>
      </w:r>
    </w:p>
    <w:p w14:paraId="435E6FB5" w14:textId="112AD63C" w:rsidR="00680BE3" w:rsidRDefault="00615C13" w:rsidP="00680BE3">
      <w:pPr>
        <w:rPr>
          <w:lang w:eastAsia="en-US"/>
        </w:rPr>
      </w:pPr>
      <w:r>
        <w:rPr>
          <w:lang w:eastAsia="en-US"/>
        </w:rPr>
        <w:t xml:space="preserve">Biocontrol options for ticks are summaries in </w:t>
      </w:r>
      <w:hyperlink w:anchor="Table_24" w:history="1">
        <w:r w:rsidRPr="00E717B5">
          <w:rPr>
            <w:rStyle w:val="Hyperlink"/>
            <w:u w:val="none"/>
            <w:lang w:eastAsia="en-US"/>
          </w:rPr>
          <w:t xml:space="preserve">Table </w:t>
        </w:r>
        <w:r w:rsidR="001B4878" w:rsidRPr="00E717B5">
          <w:rPr>
            <w:rStyle w:val="Hyperlink"/>
            <w:u w:val="none"/>
            <w:lang w:eastAsia="en-US"/>
          </w:rPr>
          <w:t>24</w:t>
        </w:r>
      </w:hyperlink>
      <w:r>
        <w:rPr>
          <w:lang w:eastAsia="en-US"/>
        </w:rPr>
        <w:t>.</w:t>
      </w:r>
      <w:r w:rsidR="00530578">
        <w:rPr>
          <w:lang w:eastAsia="en-US"/>
        </w:rPr>
        <w:t xml:space="preserve"> Biocontrol agents that are not </w:t>
      </w:r>
      <w:r w:rsidR="006A5448">
        <w:rPr>
          <w:lang w:eastAsia="en-US"/>
        </w:rPr>
        <w:t xml:space="preserve">available </w:t>
      </w:r>
      <w:r w:rsidR="00530578">
        <w:rPr>
          <w:lang w:eastAsia="en-US"/>
        </w:rPr>
        <w:t xml:space="preserve">in Australia can be found in Appendix </w:t>
      </w:r>
      <w:r w:rsidR="00E03B4C">
        <w:rPr>
          <w:lang w:eastAsia="en-US"/>
        </w:rPr>
        <w:t>5</w:t>
      </w:r>
      <w:r w:rsidR="00530578">
        <w:rPr>
          <w:lang w:eastAsia="en-US"/>
        </w:rPr>
        <w:t xml:space="preserve">. </w:t>
      </w:r>
    </w:p>
    <w:p w14:paraId="537C3990" w14:textId="20B91661" w:rsidR="00530578" w:rsidRDefault="00530578">
      <w:pPr>
        <w:spacing w:after="0" w:line="240" w:lineRule="auto"/>
      </w:pPr>
      <w:r>
        <w:br w:type="page"/>
      </w:r>
    </w:p>
    <w:p w14:paraId="5B5EE4A9" w14:textId="1F5D2CEB" w:rsidR="00680BE3" w:rsidRDefault="00680BE3" w:rsidP="00680BE3">
      <w:pPr>
        <w:pStyle w:val="Caption"/>
        <w:rPr>
          <w:lang w:eastAsia="en-US"/>
        </w:rPr>
      </w:pPr>
      <w:bookmarkStart w:id="163" w:name="_Toc195772722"/>
      <w:r>
        <w:lastRenderedPageBreak/>
        <w:t xml:space="preserve">Table </w:t>
      </w:r>
      <w:r>
        <w:fldChar w:fldCharType="begin"/>
      </w:r>
      <w:r>
        <w:instrText>SEQ Table \* ARABIC</w:instrText>
      </w:r>
      <w:r>
        <w:fldChar w:fldCharType="separate"/>
      </w:r>
      <w:r w:rsidR="003320E2">
        <w:rPr>
          <w:noProof/>
        </w:rPr>
        <w:t>24</w:t>
      </w:r>
      <w:r>
        <w:fldChar w:fldCharType="end"/>
      </w:r>
      <w:r>
        <w:t xml:space="preserve">. </w:t>
      </w:r>
      <w:r>
        <w:rPr>
          <w:lang w:eastAsia="en-US"/>
        </w:rPr>
        <w:t>Biological control methods for ticks: Anti-tick vaccines</w:t>
      </w:r>
      <w:bookmarkEnd w:id="163"/>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95"/>
        <w:gridCol w:w="1560"/>
      </w:tblGrid>
      <w:tr w:rsidR="0096661D" w:rsidRPr="00665683" w14:paraId="1798F955" w14:textId="77777777" w:rsidTr="008832CF">
        <w:trPr>
          <w:cantSplit/>
          <w:tblHeader/>
        </w:trPr>
        <w:tc>
          <w:tcPr>
            <w:tcW w:w="2410" w:type="dxa"/>
          </w:tcPr>
          <w:p w14:paraId="627715C3" w14:textId="547EDD3D" w:rsidR="0096661D" w:rsidRPr="00CB5952" w:rsidRDefault="0096661D" w:rsidP="0096661D">
            <w:pPr>
              <w:rPr>
                <w:b/>
                <w:bCs/>
              </w:rPr>
            </w:pPr>
            <w:bookmarkStart w:id="164" w:name="Table_24" w:colFirst="0" w:colLast="0"/>
            <w:r>
              <w:rPr>
                <w:b/>
                <w:bCs/>
              </w:rPr>
              <w:t>Method detail</w:t>
            </w:r>
          </w:p>
        </w:tc>
        <w:tc>
          <w:tcPr>
            <w:tcW w:w="6095" w:type="dxa"/>
          </w:tcPr>
          <w:p w14:paraId="0D8AC909" w14:textId="21FA5CCE" w:rsidR="0096661D" w:rsidRPr="00665683" w:rsidRDefault="0096661D" w:rsidP="0096661D">
            <w:r w:rsidRPr="0096661D">
              <w:rPr>
                <w:b/>
                <w:bCs/>
              </w:rPr>
              <w:t xml:space="preserve">Description </w:t>
            </w:r>
          </w:p>
        </w:tc>
        <w:tc>
          <w:tcPr>
            <w:tcW w:w="1560" w:type="dxa"/>
          </w:tcPr>
          <w:p w14:paraId="204F2707" w14:textId="77777777" w:rsidR="0096661D" w:rsidRPr="00CB5952" w:rsidRDefault="0096661D" w:rsidP="0096661D">
            <w:pPr>
              <w:rPr>
                <w:b/>
                <w:bCs/>
              </w:rPr>
            </w:pPr>
            <w:r w:rsidRPr="00CB5952">
              <w:rPr>
                <w:b/>
                <w:bCs/>
              </w:rPr>
              <w:t>References</w:t>
            </w:r>
          </w:p>
        </w:tc>
      </w:tr>
      <w:bookmarkEnd w:id="164"/>
      <w:tr w:rsidR="00680BE3" w14:paraId="0939FFA3" w14:textId="77777777" w:rsidTr="008832CF">
        <w:tc>
          <w:tcPr>
            <w:tcW w:w="2410" w:type="dxa"/>
          </w:tcPr>
          <w:p w14:paraId="62A1F7C9" w14:textId="77777777" w:rsidR="00680BE3" w:rsidRPr="00CB5952" w:rsidRDefault="00680BE3" w:rsidP="00615C13">
            <w:pPr>
              <w:rPr>
                <w:b/>
                <w:bCs/>
              </w:rPr>
            </w:pPr>
            <w:r w:rsidRPr="00CB5952">
              <w:rPr>
                <w:b/>
                <w:bCs/>
              </w:rPr>
              <w:t>Action</w:t>
            </w:r>
          </w:p>
        </w:tc>
        <w:tc>
          <w:tcPr>
            <w:tcW w:w="6095" w:type="dxa"/>
          </w:tcPr>
          <w:p w14:paraId="20F099D3" w14:textId="77777777" w:rsidR="00680BE3" w:rsidRDefault="00680BE3" w:rsidP="00615C13">
            <w:pPr>
              <w:pStyle w:val="ListParagraph"/>
              <w:ind w:left="315"/>
            </w:pPr>
            <w:r>
              <w:t>Tick vaccines target proteins that alter the on-host ecology by changing local and systemic reactions to tick bites. This has the potential to expel ticks attempting to feed or to reduce blood-feeding. There is a reduction in reproductive efficiency</w:t>
            </w:r>
            <w:r w:rsidR="00D06B5B">
              <w:t xml:space="preserve"> in some ticks</w:t>
            </w:r>
            <w:r>
              <w:t>.</w:t>
            </w:r>
          </w:p>
          <w:p w14:paraId="4FE23741" w14:textId="7CFDF728" w:rsidR="00D06B5B" w:rsidRPr="00321AA2" w:rsidRDefault="00D06B5B" w:rsidP="00D06B5B">
            <w:pPr>
              <w:pStyle w:val="ListParagraph"/>
              <w:ind w:left="315"/>
            </w:pPr>
            <w:r>
              <w:t>T</w:t>
            </w:r>
            <w:r>
              <w:rPr>
                <w:shd w:val="clear" w:color="auto" w:fill="FFFFFF"/>
              </w:rPr>
              <w:t xml:space="preserve">rivalent tick fever vaccine – live, whole organism, blood-based vaccine containing attenuated strains of </w:t>
            </w:r>
            <w:r w:rsidRPr="004948FF">
              <w:rPr>
                <w:i/>
                <w:iCs/>
              </w:rPr>
              <w:t xml:space="preserve">B. bovis, B. </w:t>
            </w:r>
            <w:r>
              <w:rPr>
                <w:i/>
                <w:iCs/>
              </w:rPr>
              <w:t>b</w:t>
            </w:r>
            <w:r w:rsidRPr="004948FF">
              <w:rPr>
                <w:i/>
                <w:iCs/>
              </w:rPr>
              <w:t xml:space="preserve">igema, </w:t>
            </w:r>
            <w:r w:rsidRPr="004948FF">
              <w:t>and A</w:t>
            </w:r>
            <w:r w:rsidRPr="004948FF">
              <w:rPr>
                <w:i/>
                <w:iCs/>
              </w:rPr>
              <w:t>. centrale</w:t>
            </w:r>
            <w:r>
              <w:rPr>
                <w:i/>
                <w:iCs/>
              </w:rPr>
              <w:t>.</w:t>
            </w:r>
          </w:p>
          <w:p w14:paraId="2AD4916E" w14:textId="4B623F24" w:rsidR="00D06B5B" w:rsidRDefault="00321AA2" w:rsidP="00D06B5B">
            <w:pPr>
              <w:pStyle w:val="ListParagraph"/>
              <w:ind w:left="315"/>
            </w:pPr>
            <w:r>
              <w:t xml:space="preserve">Bm86 </w:t>
            </w:r>
            <w:r w:rsidRPr="00321AA2">
              <w:t>vaccines</w:t>
            </w:r>
            <w:r>
              <w:t xml:space="preserve"> for </w:t>
            </w:r>
            <w:r w:rsidRPr="00321AA2">
              <w:rPr>
                <w:i/>
                <w:iCs/>
              </w:rPr>
              <w:t>R. microplus</w:t>
            </w:r>
            <w:r>
              <w:t xml:space="preserve"> have been shown to</w:t>
            </w:r>
            <w:r>
              <w:rPr>
                <w:i/>
                <w:iCs/>
              </w:rPr>
              <w:t xml:space="preserve"> </w:t>
            </w:r>
            <w:r>
              <w:t>limit tick feeding and reproductive performance by damaging the gut cells of ticks</w:t>
            </w:r>
            <w:r w:rsidR="0077681A">
              <w:t>. The cattle immune system produced antibodies that attack the gut lining of the tick when it consumes the blood of vaccinated ticks. The antibodies prevent the tick from absorbing nutrients.</w:t>
            </w:r>
          </w:p>
        </w:tc>
        <w:tc>
          <w:tcPr>
            <w:tcW w:w="1560" w:type="dxa"/>
          </w:tcPr>
          <w:p w14:paraId="5671A6DE" w14:textId="5BF98007" w:rsidR="005A5848" w:rsidRDefault="005A5848" w:rsidP="005A5848">
            <w:r>
              <w:fldChar w:fldCharType="begin"/>
            </w:r>
            <w:r w:rsidR="006B0536">
              <w:instrText xml:space="preserve"> ADDIN ZOTERO_ITEM CSL_CITATION {"citationID":"JAF0BFKZ","properties":{"formattedCitation":"(TickBoss 2022; de Miranda Santos et al. 2018; Merino et al. 2013; Rodr\\uc0\\u237{}guez-Mallon 2023; Arocho Rosario et al. 2022; USDA 2016)","plainCitation":"(TickBoss 2022; de Miranda Santos et al. 2018; Merino et al. 2013; Rodríguez-Mallon 2023; Arocho Rosario et al. 2022; USDA 2016)","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8063,"uris":["http://zotero.org/groups/4707929/items/V9B9MQM8"],"itemData":{"id":8063,"type":"article-journal","abstract":"Ticks are obligate hematophagous ectoparasites that transmit a wide variety of pathogens to humans and animals. The incidence of tick-borne diseases has increased worldwide in both humans and domestic animals over the past years resulting in greater interest in the study of tick-host-pathogen interactions. Advances in vector and pathogen genomics and proteomics have moved forward our knowledge of the vector-pathogen interactions that take place during the colonization and transmission of arthropod-borne microbes. Tick-borne pathogens adapt from the vector to the mammalian host by differential gene expression thus modulating host processes. In recent years, studies have shown that targeting tick proteins by vaccination can not only reduce tick feeding and reproduction, but also the infection and transmission of pathogens from the tick to the vertebrate host. In this article, we review the tick-protective antigens that have been identified for the formulation of tick vaccines and the effect of these vaccines on the control of tick-borne pathogens.","container-title":"Frontiers in Cellular and Infection Microbiology","DOI":"10.3389/fcimb.2013.00030","ISSN":"2235-2988","journalAbbreviation":"Front Cell Infect Microbiol","note":"PMID: 23847771\nPMCID: PMC3705209","page":"30","source":"PubMed Central","title":"Tick vaccines and the control of tick-borne pathogens","volume":"3","author":[{"family":"Merino","given":"Octavio"},{"family":"Alberdi","given":"Pilar"},{"family":"Pérez de la Lastra","given":"José M."},{"family":"Fuente","given":"José","non-dropping-particle":"de la"}],"issued":{"date-parts":[["2013",7,9]]}}},{"id":8065,"uris":["http://zotero.org/groups/4707929/items/F3A2WGU5"],"itemData":{"id":8065,"type":"article-journal","abstract":"The presence in nature of species with genetic resistance to ticks, or with acquired resistance after repeated tick infestations, has encouraged the scientific community to consider vaccination as an alternative to the unsustainable chemical control of ticks. After numerous attempts to artificially immunize hosts with tick extracts, the purification and characterization of the Bm86 antigen by Willadsen et al. in 1989 constituted a revolutionary step forward in the development of vaccines against ticks. Previously, innovative studies that had used tick gut extracts for the immunization of cattle against Rhipicepahalus microplus (previously named Boophilus microplus) ticks, with amazingly successful results, demonstrated the feasibility of using antigens other than salivary-gland-derived molecules to induce a strong anti-tick immunity. However, the practical application of an anti-tick vaccine required the isolation, identification, and purification of the responsible antigen, which was finally defined as the Bm86 protein. More than thirty years later, the only commercially available anti-tick vaccines are still based on this antigen, and all our current knowledge about the field application of immunological control based on vaccination against ticks has been obtained through the use of these vaccines.","container-title":"Pathogens","DOI":"10.3390/pathogens12020231","ISSN":"2076-0817","issue":"2","journalAbbreviation":"Pathogens","note":"PMID: 36839503\nPMCID: PMC9965646","page":"231","source":"PubMed Central","title":"The Bm86 Discovery: A Revolution in the Development of Anti-Tick Vaccines","title-short":"The Bm86 Discovery","volume":"12","author":[{"family":"Rodríguez-Mallon","given":"Alina"}],"issued":{"date-parts":[["2023",2,2]]}}},{"id":8067,"uris":["http://zotero.org/groups/4707929/items/RAZK4JP4"],"itemData":{"id":8067,"type":"article-journal","abstract":"The southern cattle fever tick (SCFT) Rhipicephalus (Boophilus) microplus, is considered the most important ectoparasite of livestock in the world because of high financial losses associated with direct feeding and transmission of the hemoparasites Babesia bovis, B. bigemina, and Anaplasma marginale. Unfortunately, SCFT in many parts of the world have evolved resistance to all market-available pesticides thus driving development of new control technologies. Vaccination against ticks using the tick gut protein Bm86 has been shown to be effective against acaricide-resistant ticks. This technique has been successfully implemented in Puerto Rico for the control of acaricide-resistant R. microplus on dairy and beef cattle. Observations from Puerto Rico indicate a potentially positive interaction between anti-tick vaccination when used in conjunction with systemic acaricide treatment. In this project, controlled animal studies were completed directly comparing efficacy of anti-tick vaccination with and without systemic acaricide. Results show that the Bm86 anti-tick vaccine in combination with the macrocyclic lactone, Moxidectin, expressed a synergistic interaction, providing greater and longer efficacy than either treatment alone.","container-title":"Vaccine","DOI":"10.1016/j.vaccine.2022.10.001","ISSN":"0264-410X","issue":"47","journalAbbreviation":"Vaccine","page":"6795-6801","source":"ScienceDirect","title":"Interaction between anti-tick vaccine and a macrocyclic lactone improves acaricidal efficacy against &lt;i&gt;Rhipicephalus (Boophilus) microplus&lt;/i&gt; (Canestrini) (Acari: Ixodidae) in experimentally infested cattle","title-short":"Interaction between anti-tick vaccine and a macrocyclic lactone improves acaricidal efficacy against &lt;i&gt;Rhipicephalus (Boophilus) microplus&lt;/i&gt; (Canestrini) (Acari","volume":"40","author":[{"family":"Arocho Rosario","given":"Charluz M."},{"family":"Miller","given":"Robert J."},{"family":"Klafke","given":"Guilherme M."},{"family":"Coates","given":"Craig"},{"family":"Grant","given":"William E."},{"family":"Samenuk","given":"Grace"},{"family":"Yeater","given":"Kathleen"},{"family":"Tidwell","given":"Jason"},{"family":"Bach","given":"Stephen"},{"family":"Pérez de León","given":"Adalberto A."},{"family":"Teel","given":"Pete D."}],"issued":{"date-parts":[["2022",11,8]]}}},{"id":8069,"uris":["http://zotero.org/groups/4707929/items/VD7AMY6E"],"itemData":{"id":8069,"type":"webpage","container-title":"Texas Animal Health Commission","title":"Fever tick vaccine fact sheet","URL":"https://www.tahc.texas.gov/news/brochures/TAHCBrochure_FeverTickVaccineFactSheet.pdf","author":[{"family":"USDA","given":""}],"accessed":{"date-parts":[["2024",3,25]]},"issued":{"date-parts":[["2016"]]}}}],"schema":"https://github.com/citation-style-language/schema/raw/master/csl-citation.json"} </w:instrText>
            </w:r>
            <w:r>
              <w:fldChar w:fldCharType="separate"/>
            </w:r>
            <w:r w:rsidRPr="00E275C7">
              <w:rPr>
                <w:rFonts w:cs="Calibri"/>
                <w:lang w:val="en-GB"/>
              </w:rPr>
              <w:t>(TickBoss 2022; de Miranda Santos et al. 2018; Merino et al. 2013; Rodríguez-Mallon 2023; Arocho Rosario et al. 2022; USDA 2016)</w:t>
            </w:r>
            <w:r>
              <w:fldChar w:fldCharType="end"/>
            </w:r>
          </w:p>
          <w:p w14:paraId="37DBE055" w14:textId="3F77151C" w:rsidR="00680BE3" w:rsidRDefault="00680BE3" w:rsidP="0077681A"/>
        </w:tc>
      </w:tr>
      <w:tr w:rsidR="00680BE3" w14:paraId="02AEDFD5" w14:textId="77777777" w:rsidTr="008832CF">
        <w:tc>
          <w:tcPr>
            <w:tcW w:w="2410" w:type="dxa"/>
          </w:tcPr>
          <w:p w14:paraId="1110D321" w14:textId="77777777" w:rsidR="00680BE3" w:rsidRPr="00CB5952" w:rsidRDefault="00680BE3" w:rsidP="00615C13">
            <w:pPr>
              <w:rPr>
                <w:b/>
                <w:bCs/>
              </w:rPr>
            </w:pPr>
            <w:r w:rsidRPr="00CB5952">
              <w:rPr>
                <w:b/>
                <w:bCs/>
              </w:rPr>
              <w:t>Target ticks</w:t>
            </w:r>
          </w:p>
        </w:tc>
        <w:tc>
          <w:tcPr>
            <w:tcW w:w="6095" w:type="dxa"/>
          </w:tcPr>
          <w:p w14:paraId="4D805455" w14:textId="6303AB7F" w:rsidR="00680BE3" w:rsidRDefault="00680BE3" w:rsidP="00615C13">
            <w:r>
              <w:t>Ixo</w:t>
            </w:r>
            <w:r w:rsidR="00256C2C">
              <w:t>d</w:t>
            </w:r>
            <w:r>
              <w:t>id species</w:t>
            </w:r>
          </w:p>
        </w:tc>
        <w:tc>
          <w:tcPr>
            <w:tcW w:w="1560" w:type="dxa"/>
          </w:tcPr>
          <w:p w14:paraId="4F301553" w14:textId="77777777" w:rsidR="00680BE3" w:rsidRDefault="00680BE3" w:rsidP="00615C13"/>
        </w:tc>
      </w:tr>
      <w:tr w:rsidR="00680BE3" w14:paraId="11A5A43D" w14:textId="77777777" w:rsidTr="008832CF">
        <w:tc>
          <w:tcPr>
            <w:tcW w:w="2410" w:type="dxa"/>
          </w:tcPr>
          <w:p w14:paraId="09CD9738" w14:textId="77777777" w:rsidR="00680BE3" w:rsidRPr="00CB5952" w:rsidRDefault="00680BE3" w:rsidP="00615C13">
            <w:pPr>
              <w:rPr>
                <w:b/>
                <w:bCs/>
              </w:rPr>
            </w:pPr>
            <w:r w:rsidRPr="00CB5952">
              <w:rPr>
                <w:b/>
                <w:bCs/>
              </w:rPr>
              <w:t>Effectiveness</w:t>
            </w:r>
          </w:p>
        </w:tc>
        <w:tc>
          <w:tcPr>
            <w:tcW w:w="6095" w:type="dxa"/>
          </w:tcPr>
          <w:p w14:paraId="6579317C" w14:textId="77777777" w:rsidR="0077681A" w:rsidRDefault="00321AA2" w:rsidP="0077681A">
            <w:pPr>
              <w:pStyle w:val="ListParagraph"/>
              <w:ind w:left="315"/>
            </w:pPr>
            <w:r>
              <w:t xml:space="preserve">Early </w:t>
            </w:r>
            <w:r w:rsidR="00D06B5B">
              <w:t>stud</w:t>
            </w:r>
            <w:r>
              <w:t>ies</w:t>
            </w:r>
            <w:r w:rsidR="00D06B5B">
              <w:t xml:space="preserve"> on Bm86 vaccines found that </w:t>
            </w:r>
            <w:r>
              <w:t xml:space="preserve">cattle given </w:t>
            </w:r>
            <w:r w:rsidR="00D06B5B">
              <w:t>three vaccines given 4 wee</w:t>
            </w:r>
            <w:r>
              <w:t>k</w:t>
            </w:r>
            <w:r w:rsidR="00D06B5B">
              <w:t xml:space="preserve">s apart </w:t>
            </w:r>
            <w:r>
              <w:t xml:space="preserve">has a 92% reduction in the number of larval </w:t>
            </w:r>
            <w:proofErr w:type="gramStart"/>
            <w:r>
              <w:t>progeny</w:t>
            </w:r>
            <w:proofErr w:type="gramEnd"/>
            <w:r>
              <w:t xml:space="preserve"> from ticks fed on vaccinated animals compare to control after being challenged with 1000 tick larvae per day for 3 weeks.</w:t>
            </w:r>
          </w:p>
          <w:p w14:paraId="73EAC428" w14:textId="7F6237E3" w:rsidR="0077681A" w:rsidRDefault="0077681A" w:rsidP="0077681A">
            <w:pPr>
              <w:pStyle w:val="ListParagraph"/>
              <w:ind w:left="315"/>
            </w:pPr>
            <w:r>
              <w:t xml:space="preserve">Vaccination against ticks using the tick gut protein Bm86 has been shown to be effective against acaricide-resistant ticks, with successful implementation in Puerto Rico for control of </w:t>
            </w:r>
            <w:r w:rsidRPr="0077681A">
              <w:rPr>
                <w:i/>
                <w:iCs/>
              </w:rPr>
              <w:t>R. microplus</w:t>
            </w:r>
            <w:r>
              <w:t xml:space="preserve"> on dairy and beef cattle.</w:t>
            </w:r>
          </w:p>
          <w:p w14:paraId="74644669" w14:textId="7C519E9F" w:rsidR="00D06B5B" w:rsidRDefault="0077681A" w:rsidP="00615C13">
            <w:pPr>
              <w:pStyle w:val="ListParagraph"/>
              <w:ind w:left="315"/>
            </w:pPr>
            <w:r>
              <w:t>There is a potential positive interaction between anti-tick vaccination when used in conjunction with systemic acaricide treatment using macrocyclic lactones which provided greater and longer efficacy than either treatment on their own.</w:t>
            </w:r>
          </w:p>
          <w:p w14:paraId="099F589D" w14:textId="4823AF5C" w:rsidR="0077681A" w:rsidRDefault="0077681A" w:rsidP="0077681A">
            <w:pPr>
              <w:pStyle w:val="ListParagraph"/>
              <w:ind w:left="315"/>
            </w:pPr>
            <w:r>
              <w:t>Used for long-term control of tick fever in cattle but require multiple doses due to short duration of immunity.</w:t>
            </w:r>
          </w:p>
          <w:p w14:paraId="371DAB58" w14:textId="63DF53D1" w:rsidR="00680BE3" w:rsidRDefault="00680BE3" w:rsidP="00615C13">
            <w:pPr>
              <w:pStyle w:val="ListParagraph"/>
              <w:ind w:left="315"/>
            </w:pPr>
            <w:r>
              <w:t>International research is underway to develop cattle tick vaccines through CATVAC (cattle tick vaccine consortium), an initiative of the Bill and Melinda Gates Foundation</w:t>
            </w:r>
            <w:r w:rsidR="00256C2C">
              <w:t>.</w:t>
            </w:r>
          </w:p>
        </w:tc>
        <w:tc>
          <w:tcPr>
            <w:tcW w:w="1560" w:type="dxa"/>
          </w:tcPr>
          <w:p w14:paraId="43071411" w14:textId="45A06DE9" w:rsidR="005A5848" w:rsidRDefault="005A5848" w:rsidP="005A5848">
            <w:r>
              <w:fldChar w:fldCharType="begin"/>
            </w:r>
            <w:r w:rsidR="006B0536">
              <w:instrText xml:space="preserve"> ADDIN ZOTERO_ITEM CSL_CITATION {"citationID":"QdbO4E6I","properties":{"formattedCitation":"(TickBoss 2022; Tabor 2021; Rodr\\uc0\\u237{}guez-Mallon 2023; Arocho Rosario et al. 2022; Willasden et al. 1989; USDA 2016)","plainCitation":"(TickBoss 2022; Tabor 2021; Rodríguez-Mallon 2023; Arocho Rosario et al. 2022; Willasden et al. 1989; USDA 2016)","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id":7901,"uris":["http://zotero.org/groups/4707929/items/VJF58RVT"],"itemData":{"id":7901,"type":"article-journal","abstract":"Tick vaccine research in Australia has demonstrated leadership worldwide through the development of the first anti-tick vaccine in the 1990s. Australia’s Commonwealth Scientific and Industrial Research Organisation’s (CSIRO) research led to the development of vaccines and/or precursors of vaccines (such as crude extracts) for both the cattle tick and the paralysis tick. CSIRO commercialised the Bm86 vaccine in the early 1990s for Rhipicephalus australis; however, issues with dosing and lack of global conservation led to the market closure of Tick-GARD in Australia. New research programs arose both locally and globally. The Australian paralysis tick Ixodes holocyclus has perplexed research veterinarians since the 1920s; however, not until the 2000s did biotechnology exist to elucidate the neurotoxin—holocyclotoxin family of toxins leading to a proof of concept vaccine cocktail. This review revisits these discoveries and describes tributes to deceased tick vaccine protagonists in Australia, including Sir Clunies Ross, Dr Bernard Stone and Dr David Kemp.","container-title":"Vaccines","DOI":"10.3390/vaccines9091030","ISSN":"2076-393X","issue":"9","journalAbbreviation":"Vaccines (Basel)","note":"PMID: 34579266\nPMCID: PMC8473225","page":"1030","source":"PubMed Central","title":"A Review of Australian Tick Vaccine Research","volume":"9","author":[{"family":"Tabor","given":"Ala E."}],"issued":{"date-parts":[["2021",9,16]]}}},{"id":8065,"uris":["http://zotero.org/groups/4707929/items/F3A2WGU5"],"itemData":{"id":8065,"type":"article-journal","abstract":"The presence in nature of species with genetic resistance to ticks, or with acquired resistance after repeated tick infestations, has encouraged the scientific community to consider vaccination as an alternative to the unsustainable chemical control of ticks. After numerous attempts to artificially immunize hosts with tick extracts, the purification and characterization of the Bm86 antigen by Willadsen et al. in 1989 constituted a revolutionary step forward in the development of vaccines against ticks. Previously, innovative studies that had used tick gut extracts for the immunization of cattle against Rhipicepahalus microplus (previously named Boophilus microplus) ticks, with amazingly successful results, demonstrated the feasibility of using antigens other than salivary-gland-derived molecules to induce a strong anti-tick immunity. However, the practical application of an anti-tick vaccine required the isolation, identification, and purification of the responsible antigen, which was finally defined as the Bm86 protein. More than thirty years later, the only commercially available anti-tick vaccines are still based on this antigen, and all our current knowledge about the field application of immunological control based on vaccination against ticks has been obtained through the use of these vaccines.","container-title":"Pathogens","DOI":"10.3390/pathogens12020231","ISSN":"2076-0817","issue":"2","journalAbbreviation":"Pathogens","note":"PMID: 36839503\nPMCID: PMC9965646","page":"231","source":"PubMed Central","title":"The Bm86 Discovery: A Revolution in the Development of Anti-Tick Vaccines","title-short":"The Bm86 Discovery","volume":"12","author":[{"family":"Rodríguez-Mallon","given":"Alina"}],"issued":{"date-parts":[["2023",2,2]]}}},{"id":8067,"uris":["http://zotero.org/groups/4707929/items/RAZK4JP4"],"itemData":{"id":8067,"type":"article-journal","abstract":"The southern cattle fever tick (SCFT) Rhipicephalus (Boophilus) microplus, is considered the most important ectoparasite of livestock in the world because of high financial losses associated with direct feeding and transmission of the hemoparasites Babesia bovis, B. bigemina, and Anaplasma marginale. Unfortunately, SCFT in many parts of the world have evolved resistance to all market-available pesticides thus driving development of new control technologies. Vaccination against ticks using the tick gut protein Bm86 has been shown to be effective against acaricide-resistant ticks. This technique has been successfully implemented in Puerto Rico for the control of acaricide-resistant R. microplus on dairy and beef cattle. Observations from Puerto Rico indicate a potentially positive interaction between anti-tick vaccination when used in conjunction with systemic acaricide treatment. In this project, controlled animal studies were completed directly comparing efficacy of anti-tick vaccination with and without systemic acaricide. Results show that the Bm86 anti-tick vaccine in combination with the macrocyclic lactone, Moxidectin, expressed a synergistic interaction, providing greater and longer efficacy than either treatment alone.","container-title":"Vaccine","DOI":"10.1016/j.vaccine.2022.10.001","ISSN":"0264-410X","issue":"47","journalAbbreviation":"Vaccine","page":"6795-6801","source":"ScienceDirect","title":"Interaction between anti-tick vaccine and a macrocyclic lactone improves acaricidal efficacy against &lt;i&gt;Rhipicephalus (Boophilus) microplus&lt;/i&gt; (Canestrini) (Acari: Ixodidae) in experimentally infested cattle","title-short":"Interaction between anti-tick vaccine and a macrocyclic lactone improves acaricidal efficacy against &lt;i&gt;Rhipicephalus (Boophilus) microplus&lt;/i&gt; (Canestrini) (Acari","volume":"40","author":[{"family":"Arocho Rosario","given":"Charluz M."},{"family":"Miller","given":"Robert J."},{"family":"Klafke","given":"Guilherme M."},{"family":"Coates","given":"Craig"},{"family":"Grant","given":"William E."},{"family":"Samenuk","given":"Grace"},{"family":"Yeater","given":"Kathleen"},{"family":"Tidwell","given":"Jason"},{"family":"Bach","given":"Stephen"},{"family":"Pérez de León","given":"Adalberto A."},{"family":"Teel","given":"Pete D."}],"issued":{"date-parts":[["2022",11,8]]}}},{"id":8068,"uris":["http://zotero.org/groups/4707929/items/GHXEAEAK"],"itemData":{"id":8068,"type":"article-journal","container-title":"The Journal of Immunology","DOI":"https://doi.org/10.4049/jimmunol.143.4.1346","issue":"4","page":"1346-1351","title":"Immunologic control of a parasitic arthropod. Identification of a protective antigen from Boophilus microplus","volume":"143","author":[{"family":"Willasden","given":"P"},{"family":"Riding","given":"G.A"},{"family":"McKenna","given":"R.V"},{"family":"Hemp","given":"D.H"},{"family":"Tellam","given":"R.L"},{"family":"Nielsen","given":"J.N"},{"family":"Lahnstein","given":"J"},{"family":"Cobon","given":"G.S"},{"family":"Gough","given":"J.M"}],"issued":{"date-parts":[["1989"]]}}},{"id":8069,"uris":["http://zotero.org/groups/4707929/items/VD7AMY6E"],"itemData":{"id":8069,"type":"webpage","container-title":"Texas Animal Health Commission","title":"Fever tick vaccine fact sheet","URL":"https://www.tahc.texas.gov/news/brochures/TAHCBrochure_FeverTickVaccineFactSheet.pdf","author":[{"family":"USDA","given":""}],"accessed":{"date-parts":[["2024",3,25]]},"issued":{"date-parts":[["2016"]]}}}],"schema":"https://github.com/citation-style-language/schema/raw/master/csl-citation.json"} </w:instrText>
            </w:r>
            <w:r>
              <w:fldChar w:fldCharType="separate"/>
            </w:r>
            <w:r w:rsidRPr="00E275C7">
              <w:rPr>
                <w:rFonts w:cs="Calibri"/>
                <w:lang w:val="en-GB"/>
              </w:rPr>
              <w:t>(TickBoss 2022; Tabor 2021; Rodríguez-Mallon 2023; Arocho Rosario et al. 2022; Willasden et al. 1989; USDA 2016)</w:t>
            </w:r>
            <w:r>
              <w:fldChar w:fldCharType="end"/>
            </w:r>
          </w:p>
          <w:p w14:paraId="08431C69" w14:textId="282232E4" w:rsidR="00680BE3" w:rsidRDefault="00680BE3" w:rsidP="00615C13"/>
        </w:tc>
      </w:tr>
      <w:tr w:rsidR="00680BE3" w14:paraId="7CF7D971" w14:textId="77777777" w:rsidTr="008832CF">
        <w:tc>
          <w:tcPr>
            <w:tcW w:w="2410" w:type="dxa"/>
          </w:tcPr>
          <w:p w14:paraId="1A9A8590" w14:textId="77777777" w:rsidR="00680BE3" w:rsidRPr="00CB5952" w:rsidRDefault="00680BE3" w:rsidP="00615C13">
            <w:pPr>
              <w:rPr>
                <w:b/>
                <w:bCs/>
              </w:rPr>
            </w:pPr>
            <w:r w:rsidRPr="00CB5952">
              <w:rPr>
                <w:b/>
                <w:bCs/>
              </w:rPr>
              <w:t>Applicable to Australia</w:t>
            </w:r>
          </w:p>
        </w:tc>
        <w:tc>
          <w:tcPr>
            <w:tcW w:w="6095" w:type="dxa"/>
          </w:tcPr>
          <w:p w14:paraId="36238700" w14:textId="77777777" w:rsidR="0077681A" w:rsidRDefault="0077681A" w:rsidP="0077681A">
            <w:pPr>
              <w:pStyle w:val="ListParagraph"/>
              <w:ind w:left="315"/>
            </w:pPr>
            <w:r>
              <w:rPr>
                <w:shd w:val="clear" w:color="auto" w:fill="FFFFFF"/>
              </w:rPr>
              <w:t xml:space="preserve">The tick fever vaccine is available in Australia. Either sold chilled, ready-to-use with a 4-day </w:t>
            </w:r>
            <w:r w:rsidRPr="000B6746">
              <w:t>shelf life or as a frozen vaccine (Combavac 3in1; stored in liquid nitrogen). Combavac 3in1 is suitable for remote areas or for larger holdings.</w:t>
            </w:r>
          </w:p>
          <w:p w14:paraId="43528506" w14:textId="5E5AEBC2" w:rsidR="00680BE3" w:rsidRPr="0077681A" w:rsidRDefault="0077681A" w:rsidP="0077681A">
            <w:pPr>
              <w:pStyle w:val="ListParagraph"/>
              <w:ind w:left="315"/>
            </w:pPr>
            <w:r>
              <w:t>T</w:t>
            </w:r>
            <w:r w:rsidRPr="000B6746">
              <w:t>he TICK-GARD</w:t>
            </w:r>
            <w:r w:rsidRPr="0077681A">
              <w:rPr>
                <w:vertAlign w:val="superscript"/>
              </w:rPr>
              <w:t>PLUS</w:t>
            </w:r>
            <w:r w:rsidRPr="000B6746">
              <w:t xml:space="preserve"> vaccine</w:t>
            </w:r>
            <w:r>
              <w:t xml:space="preserve"> for </w:t>
            </w:r>
            <w:r>
              <w:rPr>
                <w:rStyle w:val="Emphasis"/>
              </w:rPr>
              <w:t xml:space="preserve">Rhipicephalus australis </w:t>
            </w:r>
            <w:r w:rsidRPr="0077681A">
              <w:rPr>
                <w:rStyle w:val="Emphasis"/>
                <w:i w:val="0"/>
                <w:iCs w:val="0"/>
              </w:rPr>
              <w:t>was discontinued in 2010,</w:t>
            </w:r>
            <w:r>
              <w:rPr>
                <w:rStyle w:val="Emphasis"/>
              </w:rPr>
              <w:t xml:space="preserve"> </w:t>
            </w:r>
            <w:r w:rsidRPr="0077681A">
              <w:rPr>
                <w:rStyle w:val="Emphasis"/>
                <w:i w:val="0"/>
                <w:iCs w:val="0"/>
              </w:rPr>
              <w:t xml:space="preserve">primarily because it required 3–4 </w:t>
            </w:r>
            <w:r w:rsidRPr="0077681A">
              <w:rPr>
                <w:rStyle w:val="Emphasis"/>
                <w:i w:val="0"/>
                <w:iCs w:val="0"/>
              </w:rPr>
              <w:lastRenderedPageBreak/>
              <w:t>boosters per annum to maintain efficacy and producers were not utilising the product.</w:t>
            </w:r>
          </w:p>
        </w:tc>
        <w:tc>
          <w:tcPr>
            <w:tcW w:w="1560" w:type="dxa"/>
          </w:tcPr>
          <w:p w14:paraId="4FC613F1" w14:textId="2798850A" w:rsidR="00680BE3" w:rsidRDefault="00680BE3" w:rsidP="00615C13">
            <w:r>
              <w:lastRenderedPageBreak/>
              <w:fldChar w:fldCharType="begin"/>
            </w:r>
            <w:r w:rsidR="006B0536">
              <w:instrText xml:space="preserve"> ADDIN ZOTERO_ITEM CSL_CITATION {"citationID":"UQx0ePFc","properties":{"formattedCitation":"(TickBoss 2022; Tabor 2021)","plainCitation":"(TickBoss 2022; Tabor 2021)","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id":7901,"uris":["http://zotero.org/groups/4707929/items/VJF58RVT"],"itemData":{"id":7901,"type":"article-journal","abstract":"Tick vaccine research in Australia has demonstrated leadership worldwide through the development of the first anti-tick vaccine in the 1990s. Australia’s Commonwealth Scientific and Industrial Research Organisation’s (CSIRO) research led to the development of vaccines and/or precursors of vaccines (such as crude extracts) for both the cattle tick and the paralysis tick. CSIRO commercialised the Bm86 vaccine in the early 1990s for Rhipicephalus australis; however, issues with dosing and lack of global conservation led to the market closure of Tick-GARD in Australia. New research programs arose both locally and globally. The Australian paralysis tick Ixodes holocyclus has perplexed research veterinarians since the 1920s; however, not until the 2000s did biotechnology exist to elucidate the neurotoxin—holocyclotoxin family of toxins leading to a proof of concept vaccine cocktail. This review revisits these discoveries and describes tributes to deceased tick vaccine protagonists in Australia, including Sir Clunies Ross, Dr Bernard Stone and Dr David Kemp.","container-title":"Vaccines","DOI":"10.3390/vaccines9091030","ISSN":"2076-393X","issue":"9","journalAbbreviation":"Vaccines (Basel)","note":"PMID: 34579266\nPMCID: PMC8473225","page":"1030","source":"PubMed Central","title":"A Review of Australian Tick Vaccine Research","volume":"9","author":[{"family":"Tabor","given":"Ala E."}],"issued":{"date-parts":[["2021",9,16]]}}}],"schema":"https://github.com/citation-style-language/schema/raw/master/csl-citation.json"} </w:instrText>
            </w:r>
            <w:r>
              <w:fldChar w:fldCharType="separate"/>
            </w:r>
            <w:r>
              <w:rPr>
                <w:noProof/>
              </w:rPr>
              <w:t>(TickBoss 2022; Tabor 2021)</w:t>
            </w:r>
            <w:r>
              <w:fldChar w:fldCharType="end"/>
            </w:r>
          </w:p>
        </w:tc>
      </w:tr>
      <w:tr w:rsidR="00680BE3" w14:paraId="0A3393FD" w14:textId="77777777" w:rsidTr="008832CF">
        <w:tc>
          <w:tcPr>
            <w:tcW w:w="2410" w:type="dxa"/>
          </w:tcPr>
          <w:p w14:paraId="4B5DBC89" w14:textId="77777777" w:rsidR="00680BE3" w:rsidRPr="00CB5952" w:rsidRDefault="00680BE3" w:rsidP="00615C13">
            <w:pPr>
              <w:rPr>
                <w:b/>
                <w:bCs/>
              </w:rPr>
            </w:pPr>
            <w:r w:rsidRPr="00CB5952">
              <w:rPr>
                <w:b/>
                <w:bCs/>
              </w:rPr>
              <w:t>Impact on animals, humans, environment</w:t>
            </w:r>
          </w:p>
        </w:tc>
        <w:tc>
          <w:tcPr>
            <w:tcW w:w="6095" w:type="dxa"/>
          </w:tcPr>
          <w:p w14:paraId="6616B09B" w14:textId="77777777" w:rsidR="00680BE3" w:rsidRDefault="00680BE3" w:rsidP="00615C13">
            <w:r>
              <w:t xml:space="preserve">None reported. </w:t>
            </w:r>
          </w:p>
        </w:tc>
        <w:tc>
          <w:tcPr>
            <w:tcW w:w="1560" w:type="dxa"/>
          </w:tcPr>
          <w:p w14:paraId="0F82062D" w14:textId="77777777" w:rsidR="00680BE3" w:rsidRDefault="00680BE3" w:rsidP="00615C13"/>
        </w:tc>
      </w:tr>
      <w:tr w:rsidR="00680BE3" w14:paraId="2C18FE2B" w14:textId="77777777" w:rsidTr="008832CF">
        <w:tc>
          <w:tcPr>
            <w:tcW w:w="2410" w:type="dxa"/>
          </w:tcPr>
          <w:p w14:paraId="77C107C1" w14:textId="77777777" w:rsidR="00680BE3" w:rsidRPr="00CB5952" w:rsidRDefault="00680BE3" w:rsidP="00615C13">
            <w:pPr>
              <w:rPr>
                <w:b/>
                <w:bCs/>
              </w:rPr>
            </w:pPr>
            <w:r w:rsidRPr="00CB5952">
              <w:rPr>
                <w:b/>
                <w:bCs/>
              </w:rPr>
              <w:t>Limitations</w:t>
            </w:r>
          </w:p>
        </w:tc>
        <w:tc>
          <w:tcPr>
            <w:tcW w:w="6095" w:type="dxa"/>
          </w:tcPr>
          <w:p w14:paraId="27708483" w14:textId="3FF21B79" w:rsidR="0077681A" w:rsidRDefault="0077681A" w:rsidP="0077681A">
            <w:pPr>
              <w:pStyle w:val="ListParagraph"/>
              <w:ind w:left="315"/>
            </w:pPr>
            <w:r>
              <w:t>Limited to use for animals in cattle tick areas or entering cattle tick areas.</w:t>
            </w:r>
          </w:p>
          <w:p w14:paraId="06233331" w14:textId="2989D301" w:rsidR="0077681A" w:rsidRDefault="0077681A" w:rsidP="0077681A">
            <w:pPr>
              <w:pStyle w:val="ListParagraph"/>
              <w:ind w:left="315"/>
            </w:pPr>
            <w:r w:rsidRPr="004948FF">
              <w:rPr>
                <w:shd w:val="clear" w:color="auto" w:fill="FFFFFF"/>
              </w:rPr>
              <w:t>Clinical disease associated with use of the live vaccine is possible, but most animals show no visible reactions.</w:t>
            </w:r>
          </w:p>
          <w:p w14:paraId="3A01C829" w14:textId="10862AC3" w:rsidR="00BF5CF5" w:rsidRPr="00BF5CF5" w:rsidRDefault="00BF5CF5" w:rsidP="00615C13">
            <w:pPr>
              <w:pStyle w:val="ListParagraph"/>
              <w:ind w:left="315"/>
            </w:pPr>
            <w:r>
              <w:t>The selection on suitable antigens is a major constraint on vaccine development.</w:t>
            </w:r>
          </w:p>
          <w:p w14:paraId="73DBB2C2" w14:textId="74173965" w:rsidR="00680BE3" w:rsidRPr="005C3341" w:rsidRDefault="00680BE3" w:rsidP="00615C13">
            <w:pPr>
              <w:pStyle w:val="ListParagraph"/>
              <w:ind w:left="315"/>
            </w:pPr>
            <w:r>
              <w:rPr>
                <w:shd w:val="clear" w:color="auto" w:fill="FFFFFF"/>
              </w:rPr>
              <w:t xml:space="preserve">Very slow commercialisation of anti-tick vaccines for cattle tick. </w:t>
            </w:r>
          </w:p>
        </w:tc>
        <w:tc>
          <w:tcPr>
            <w:tcW w:w="1560" w:type="dxa"/>
          </w:tcPr>
          <w:p w14:paraId="4E65A287" w14:textId="0EEE884F" w:rsidR="00680BE3" w:rsidRDefault="005A5848" w:rsidP="00615C13">
            <w:r>
              <w:fldChar w:fldCharType="begin"/>
            </w:r>
            <w:r w:rsidR="006B0536">
              <w:instrText xml:space="preserve"> ADDIN ZOTERO_ITEM CSL_CITATION {"citationID":"NhUfuPFS","properties":{"formattedCitation":"(TickBoss 2022; Merino et al. 2013; Willasden et al. 1989)","plainCitation":"(TickBoss 2022; Merino et al. 2013; Willasden et al. 1989)","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id":8063,"uris":["http://zotero.org/groups/4707929/items/V9B9MQM8"],"itemData":{"id":8063,"type":"article-journal","abstract":"Ticks are obligate hematophagous ectoparasites that transmit a wide variety of pathogens to humans and animals. The incidence of tick-borne diseases has increased worldwide in both humans and domestic animals over the past years resulting in greater interest in the study of tick-host-pathogen interactions. Advances in vector and pathogen genomics and proteomics have moved forward our knowledge of the vector-pathogen interactions that take place during the colonization and transmission of arthropod-borne microbes. Tick-borne pathogens adapt from the vector to the mammalian host by differential gene expression thus modulating host processes. In recent years, studies have shown that targeting tick proteins by vaccination can not only reduce tick feeding and reproduction, but also the infection and transmission of pathogens from the tick to the vertebrate host. In this article, we review the tick-protective antigens that have been identified for the formulation of tick vaccines and the effect of these vaccines on the control of tick-borne pathogens.","container-title":"Frontiers in Cellular and Infection Microbiology","DOI":"10.3389/fcimb.2013.00030","ISSN":"2235-2988","journalAbbreviation":"Front Cell Infect Microbiol","note":"PMID: 23847771\nPMCID: PMC3705209","page":"30","source":"PubMed Central","title":"Tick vaccines and the control of tick-borne pathogens","volume":"3","author":[{"family":"Merino","given":"Octavio"},{"family":"Alberdi","given":"Pilar"},{"family":"Pérez de la Lastra","given":"José M."},{"family":"Fuente","given":"José","non-dropping-particle":"de la"}],"issued":{"date-parts":[["2013",7,9]]}}},{"id":8068,"uris":["http://zotero.org/groups/4707929/items/GHXEAEAK"],"itemData":{"id":8068,"type":"article-journal","container-title":"The Journal of Immunology","DOI":"https://doi.org/10.4049/jimmunol.143.4.1346","issue":"4","page":"1346-1351","title":"Immunologic control of a parasitic arthropod. Identification of a protective antigen from Boophilus microplus","volume":"143","author":[{"family":"Willasden","given":"P"},{"family":"Riding","given":"G.A"},{"family":"McKenna","given":"R.V"},{"family":"Hemp","given":"D.H"},{"family":"Tellam","given":"R.L"},{"family":"Nielsen","given":"J.N"},{"family":"Lahnstein","given":"J"},{"family":"Cobon","given":"G.S"},{"family":"Gough","given":"J.M"}],"issued":{"date-parts":[["1989"]]}}}],"schema":"https://github.com/citation-style-language/schema/raw/master/csl-citation.json"} </w:instrText>
            </w:r>
            <w:r>
              <w:fldChar w:fldCharType="separate"/>
            </w:r>
            <w:r>
              <w:rPr>
                <w:noProof/>
              </w:rPr>
              <w:t>(TickBoss 2022; Merino et al. 2013; Willasden et al. 1989)</w:t>
            </w:r>
            <w:r>
              <w:fldChar w:fldCharType="end"/>
            </w:r>
          </w:p>
        </w:tc>
      </w:tr>
    </w:tbl>
    <w:p w14:paraId="2F17F107" w14:textId="77777777" w:rsidR="00680BE3" w:rsidRDefault="00680BE3" w:rsidP="00F27FCE">
      <w:pPr>
        <w:rPr>
          <w:lang w:eastAsia="en-US"/>
        </w:rPr>
      </w:pPr>
    </w:p>
    <w:p w14:paraId="2539B40F" w14:textId="18FBCFEC" w:rsidR="006578A7" w:rsidRPr="000C7383" w:rsidRDefault="00E828EF" w:rsidP="00900C12">
      <w:pPr>
        <w:pStyle w:val="Heading2"/>
        <w:ind w:left="851"/>
      </w:pPr>
      <w:bookmarkStart w:id="165" w:name="_Toc195777921"/>
      <w:r>
        <w:t>Chemical controls</w:t>
      </w:r>
      <w:bookmarkEnd w:id="165"/>
      <w:r>
        <w:t xml:space="preserve"> </w:t>
      </w:r>
    </w:p>
    <w:p w14:paraId="37555912" w14:textId="66C429B2" w:rsidR="002B7A50" w:rsidRDefault="00A23754" w:rsidP="00900C12">
      <w:pPr>
        <w:rPr>
          <w:shd w:val="clear" w:color="auto" w:fill="FFFFFF"/>
        </w:rPr>
      </w:pPr>
      <w:r>
        <w:rPr>
          <w:shd w:val="clear" w:color="auto" w:fill="FFFFFF"/>
        </w:rPr>
        <w:t xml:space="preserve">Most </w:t>
      </w:r>
      <w:r w:rsidR="005032ED">
        <w:rPr>
          <w:shd w:val="clear" w:color="auto" w:fill="FFFFFF"/>
        </w:rPr>
        <w:t>control</w:t>
      </w:r>
      <w:r w:rsidR="00B772D5">
        <w:rPr>
          <w:shd w:val="clear" w:color="auto" w:fill="FFFFFF"/>
        </w:rPr>
        <w:t xml:space="preserve"> </w:t>
      </w:r>
      <w:r>
        <w:rPr>
          <w:shd w:val="clear" w:color="auto" w:fill="FFFFFF"/>
        </w:rPr>
        <w:t xml:space="preserve">programs for </w:t>
      </w:r>
      <w:r w:rsidR="00B772D5">
        <w:rPr>
          <w:shd w:val="clear" w:color="auto" w:fill="FFFFFF"/>
        </w:rPr>
        <w:t xml:space="preserve">arthropods </w:t>
      </w:r>
      <w:r>
        <w:rPr>
          <w:shd w:val="clear" w:color="auto" w:fill="FFFFFF"/>
        </w:rPr>
        <w:t xml:space="preserve">are </w:t>
      </w:r>
      <w:r w:rsidR="00B772D5">
        <w:rPr>
          <w:shd w:val="clear" w:color="auto" w:fill="FFFFFF"/>
        </w:rPr>
        <w:t>centred on the use of insecticides</w:t>
      </w:r>
      <w:r w:rsidR="005032ED">
        <w:rPr>
          <w:shd w:val="clear" w:color="auto" w:fill="FFFFFF"/>
        </w:rPr>
        <w:t xml:space="preserve">. </w:t>
      </w:r>
      <w:r w:rsidR="00D50F0F">
        <w:rPr>
          <w:shd w:val="clear" w:color="auto" w:fill="FFFFFF"/>
        </w:rPr>
        <w:t xml:space="preserve">However, long-term use and overuse </w:t>
      </w:r>
      <w:r w:rsidR="002C0FB0">
        <w:rPr>
          <w:shd w:val="clear" w:color="auto" w:fill="FFFFFF"/>
        </w:rPr>
        <w:t xml:space="preserve">of insecticides </w:t>
      </w:r>
      <w:r w:rsidR="00D50F0F">
        <w:rPr>
          <w:shd w:val="clear" w:color="auto" w:fill="FFFFFF"/>
        </w:rPr>
        <w:t>ha</w:t>
      </w:r>
      <w:r w:rsidR="002C0FB0">
        <w:rPr>
          <w:shd w:val="clear" w:color="auto" w:fill="FFFFFF"/>
        </w:rPr>
        <w:t>s</w:t>
      </w:r>
      <w:r w:rsidR="00D50F0F">
        <w:rPr>
          <w:shd w:val="clear" w:color="auto" w:fill="FFFFFF"/>
        </w:rPr>
        <w:t xml:space="preserve"> resulted in growing resistance and ecological harm.</w:t>
      </w:r>
      <w:r w:rsidR="00062FCF">
        <w:rPr>
          <w:shd w:val="clear" w:color="auto" w:fill="FFFFFF"/>
        </w:rPr>
        <w:t xml:space="preserve"> </w:t>
      </w:r>
      <w:r w:rsidR="00D50F0F">
        <w:rPr>
          <w:shd w:val="clear" w:color="auto" w:fill="FFFFFF"/>
        </w:rPr>
        <w:t xml:space="preserve">For effective long-term vector control, insecticides </w:t>
      </w:r>
      <w:r w:rsidR="00151E74">
        <w:rPr>
          <w:shd w:val="clear" w:color="auto" w:fill="FFFFFF"/>
        </w:rPr>
        <w:t xml:space="preserve">and other chemicals </w:t>
      </w:r>
      <w:r w:rsidR="00D50F0F">
        <w:rPr>
          <w:shd w:val="clear" w:color="auto" w:fill="FFFFFF"/>
        </w:rPr>
        <w:t xml:space="preserve">should be used judiciously and in combination with non-chemical methods such as source reduction. </w:t>
      </w:r>
      <w:r w:rsidR="002B7A50">
        <w:rPr>
          <w:shd w:val="clear" w:color="auto" w:fill="FFFFFF"/>
        </w:rPr>
        <w:t>Bio-insecticides derived from natural sources</w:t>
      </w:r>
      <w:r w:rsidR="0020518E">
        <w:rPr>
          <w:shd w:val="clear" w:color="auto" w:fill="FFFFFF"/>
        </w:rPr>
        <w:t>,</w:t>
      </w:r>
      <w:r w:rsidR="002B7A50">
        <w:rPr>
          <w:shd w:val="clear" w:color="auto" w:fill="FFFFFF"/>
        </w:rPr>
        <w:t xml:space="preserve"> like the chrysanthemum plant or bioactive metabolites of </w:t>
      </w:r>
      <w:r w:rsidR="002B7A50" w:rsidRPr="00064D7C">
        <w:rPr>
          <w:i/>
          <w:iCs/>
          <w:shd w:val="clear" w:color="auto" w:fill="FFFFFF"/>
        </w:rPr>
        <w:t>Streptomyces</w:t>
      </w:r>
      <w:r w:rsidR="0020518E">
        <w:rPr>
          <w:shd w:val="clear" w:color="auto" w:fill="FFFFFF"/>
        </w:rPr>
        <w:t>,</w:t>
      </w:r>
      <w:r w:rsidR="002B7A50">
        <w:rPr>
          <w:shd w:val="clear" w:color="auto" w:fill="FFFFFF"/>
        </w:rPr>
        <w:t xml:space="preserve"> are considered safer alternatives to synthetic chemicals </w:t>
      </w:r>
      <w:r w:rsidR="002B7A50">
        <w:rPr>
          <w:shd w:val="clear" w:color="auto" w:fill="FFFFFF"/>
        </w:rPr>
        <w:fldChar w:fldCharType="begin"/>
      </w:r>
      <w:r w:rsidR="006B0536">
        <w:rPr>
          <w:shd w:val="clear" w:color="auto" w:fill="FFFFFF"/>
        </w:rPr>
        <w:instrText xml:space="preserve"> ADDIN ZOTERO_ITEM CSL_CITATION {"citationID":"a2sqfvJ5","properties":{"formattedCitation":"(Wong et al. 2023)","plainCitation":"(Wong et al. 2023)","noteIndex":0},"citationItems":[{"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schema":"https://github.com/citation-style-language/schema/raw/master/csl-citation.json"} </w:instrText>
      </w:r>
      <w:r w:rsidR="002B7A50">
        <w:rPr>
          <w:shd w:val="clear" w:color="auto" w:fill="FFFFFF"/>
        </w:rPr>
        <w:fldChar w:fldCharType="separate"/>
      </w:r>
      <w:r w:rsidR="002B7A50">
        <w:rPr>
          <w:noProof/>
          <w:shd w:val="clear" w:color="auto" w:fill="FFFFFF"/>
        </w:rPr>
        <w:t>(Wong et al. 2023)</w:t>
      </w:r>
      <w:r w:rsidR="002B7A50">
        <w:rPr>
          <w:shd w:val="clear" w:color="auto" w:fill="FFFFFF"/>
        </w:rPr>
        <w:fldChar w:fldCharType="end"/>
      </w:r>
      <w:r w:rsidR="002B7A50">
        <w:rPr>
          <w:shd w:val="clear" w:color="auto" w:fill="FFFFFF"/>
        </w:rPr>
        <w:t>.</w:t>
      </w:r>
      <w:r w:rsidR="00A87D2D">
        <w:rPr>
          <w:shd w:val="clear" w:color="auto" w:fill="FFFFFF"/>
        </w:rPr>
        <w:t xml:space="preserve"> Appendix 4 </w:t>
      </w:r>
      <w:r w:rsidR="001C5446">
        <w:rPr>
          <w:shd w:val="clear" w:color="auto" w:fill="FFFFFF"/>
        </w:rPr>
        <w:t>describes</w:t>
      </w:r>
      <w:r w:rsidR="00A87D2D">
        <w:rPr>
          <w:shd w:val="clear" w:color="auto" w:fill="FFFFFF"/>
        </w:rPr>
        <w:t xml:space="preserve"> the different types of chemical approaches when controlling vectors (e.g. on-host, off-host, adulticides, larvicides).</w:t>
      </w:r>
    </w:p>
    <w:p w14:paraId="4A04A9F0" w14:textId="22764A45" w:rsidR="004C6688" w:rsidRDefault="00CA291B" w:rsidP="00900C12">
      <w:pPr>
        <w:rPr>
          <w:lang w:eastAsia="en-US"/>
        </w:rPr>
      </w:pPr>
      <w:r>
        <w:rPr>
          <w:lang w:eastAsia="en-US"/>
        </w:rPr>
        <w:t xml:space="preserve">The </w:t>
      </w:r>
      <w:r w:rsidR="0020518E">
        <w:rPr>
          <w:lang w:eastAsia="en-US"/>
        </w:rPr>
        <w:t>NVMAG</w:t>
      </w:r>
      <w:r>
        <w:rPr>
          <w:lang w:eastAsia="en-US"/>
        </w:rPr>
        <w:t xml:space="preserve"> has compiled a list of </w:t>
      </w:r>
      <w:r w:rsidR="00662E06">
        <w:rPr>
          <w:lang w:eastAsia="en-US"/>
        </w:rPr>
        <w:t>registered</w:t>
      </w:r>
      <w:r>
        <w:rPr>
          <w:lang w:eastAsia="en-US"/>
        </w:rPr>
        <w:t xml:space="preserve"> </w:t>
      </w:r>
      <w:r w:rsidR="00E33805">
        <w:rPr>
          <w:lang w:eastAsia="en-US"/>
        </w:rPr>
        <w:t xml:space="preserve">agriculture and veterinary (agvet) </w:t>
      </w:r>
      <w:r>
        <w:rPr>
          <w:lang w:eastAsia="en-US"/>
        </w:rPr>
        <w:t>chemicals for LSD vector control</w:t>
      </w:r>
      <w:r w:rsidR="00E33805">
        <w:rPr>
          <w:lang w:eastAsia="en-US"/>
        </w:rPr>
        <w:t xml:space="preserve"> </w:t>
      </w:r>
      <w:r w:rsidR="00E33805" w:rsidRPr="00A32AFC">
        <w:rPr>
          <w:lang w:eastAsia="en-US"/>
        </w:rPr>
        <w:t>(</w:t>
      </w:r>
      <w:r w:rsidR="00543D34">
        <w:rPr>
          <w:lang w:eastAsia="en-US"/>
        </w:rPr>
        <w:fldChar w:fldCharType="begin"/>
      </w:r>
      <w:r w:rsidR="00543D34">
        <w:rPr>
          <w:lang w:eastAsia="en-US"/>
        </w:rPr>
        <w:instrText xml:space="preserve"> REF _Ref162280602 \h </w:instrText>
      </w:r>
      <w:r w:rsidR="00543D34">
        <w:rPr>
          <w:lang w:eastAsia="en-US"/>
        </w:rPr>
      </w:r>
      <w:r w:rsidR="00543D34">
        <w:rPr>
          <w:lang w:eastAsia="en-US"/>
        </w:rPr>
        <w:fldChar w:fldCharType="separate"/>
      </w:r>
      <w:r w:rsidR="00440BAD">
        <w:t xml:space="preserve">Table </w:t>
      </w:r>
      <w:r w:rsidR="00440BAD">
        <w:rPr>
          <w:noProof/>
        </w:rPr>
        <w:t>25</w:t>
      </w:r>
      <w:r w:rsidR="00543D34">
        <w:rPr>
          <w:lang w:eastAsia="en-US"/>
        </w:rPr>
        <w:fldChar w:fldCharType="end"/>
      </w:r>
      <w:r w:rsidR="00543D34">
        <w:rPr>
          <w:lang w:eastAsia="en-US"/>
        </w:rPr>
        <w:t xml:space="preserve"> and </w:t>
      </w:r>
      <w:r w:rsidR="00543D34">
        <w:rPr>
          <w:lang w:eastAsia="en-US"/>
        </w:rPr>
        <w:fldChar w:fldCharType="begin"/>
      </w:r>
      <w:r w:rsidR="00543D34">
        <w:rPr>
          <w:lang w:eastAsia="en-US"/>
        </w:rPr>
        <w:instrText xml:space="preserve"> REF _Ref162280607 \h </w:instrText>
      </w:r>
      <w:r w:rsidR="00543D34">
        <w:rPr>
          <w:lang w:eastAsia="en-US"/>
        </w:rPr>
      </w:r>
      <w:r w:rsidR="00543D34">
        <w:rPr>
          <w:lang w:eastAsia="en-US"/>
        </w:rPr>
        <w:fldChar w:fldCharType="separate"/>
      </w:r>
      <w:r w:rsidR="00DA0DC6">
        <w:t xml:space="preserve">Table </w:t>
      </w:r>
      <w:r w:rsidR="00DA0DC6">
        <w:rPr>
          <w:noProof/>
        </w:rPr>
        <w:t>26</w:t>
      </w:r>
      <w:r w:rsidR="00543D34">
        <w:rPr>
          <w:lang w:eastAsia="en-US"/>
        </w:rPr>
        <w:fldChar w:fldCharType="end"/>
      </w:r>
      <w:r w:rsidR="00E33805" w:rsidRPr="00A32AFC">
        <w:rPr>
          <w:lang w:eastAsia="en-US"/>
        </w:rPr>
        <w:t>)</w:t>
      </w:r>
      <w:r w:rsidR="3D183E3F" w:rsidRPr="00A32AFC">
        <w:rPr>
          <w:lang w:eastAsia="en-US"/>
        </w:rPr>
        <w:t xml:space="preserve"> which was current at time of publication</w:t>
      </w:r>
      <w:r w:rsidR="00BE06D9">
        <w:rPr>
          <w:lang w:eastAsia="en-US"/>
        </w:rPr>
        <w:t>.</w:t>
      </w:r>
      <w:r w:rsidR="00E81697">
        <w:rPr>
          <w:lang w:eastAsia="en-US"/>
        </w:rPr>
        <w:t xml:space="preserve"> </w:t>
      </w:r>
      <w:r w:rsidR="00662E06">
        <w:rPr>
          <w:lang w:eastAsia="en-US"/>
        </w:rPr>
        <w:t xml:space="preserve">Regular review of the list </w:t>
      </w:r>
      <w:r w:rsidR="00A23754">
        <w:rPr>
          <w:lang w:eastAsia="en-US"/>
        </w:rPr>
        <w:t xml:space="preserve">before determining which chemicals to use </w:t>
      </w:r>
      <w:r w:rsidR="00662E06">
        <w:rPr>
          <w:lang w:eastAsia="en-US"/>
        </w:rPr>
        <w:t>is recommended as updates may occur.</w:t>
      </w:r>
      <w:r w:rsidR="009B2328">
        <w:rPr>
          <w:lang w:eastAsia="en-US"/>
        </w:rPr>
        <w:t xml:space="preserve"> </w:t>
      </w:r>
      <w:r w:rsidR="00E33805" w:rsidRPr="3CB9B4FB">
        <w:rPr>
          <w:lang w:eastAsia="en-US"/>
        </w:rPr>
        <w:t>Search the</w:t>
      </w:r>
      <w:r w:rsidR="00662E06" w:rsidRPr="3CB9B4FB">
        <w:rPr>
          <w:lang w:eastAsia="en-US"/>
        </w:rPr>
        <w:t xml:space="preserve"> Australian Pesticide and Veterinary Medicine Authority (APVMA) </w:t>
      </w:r>
      <w:r w:rsidR="00662E06">
        <w:t>Chemical Registration Information System (</w:t>
      </w:r>
      <w:hyperlink r:id="rId66">
        <w:r w:rsidR="00662E06" w:rsidRPr="3CB9B4FB">
          <w:rPr>
            <w:rStyle w:val="Hyperlink"/>
          </w:rPr>
          <w:t>PubCRIS</w:t>
        </w:r>
      </w:hyperlink>
      <w:r w:rsidR="00662E06">
        <w:t>) databas</w:t>
      </w:r>
      <w:r w:rsidR="00E33805">
        <w:t xml:space="preserve">e </w:t>
      </w:r>
      <w:r w:rsidR="00E33805" w:rsidRPr="3CB9B4FB">
        <w:rPr>
          <w:lang w:eastAsia="en-US"/>
        </w:rPr>
        <w:t>to review the current registration status and label information of ag</w:t>
      </w:r>
      <w:r w:rsidR="00BE06D9">
        <w:rPr>
          <w:lang w:eastAsia="en-US"/>
        </w:rPr>
        <w:t xml:space="preserve">riculture and </w:t>
      </w:r>
      <w:r w:rsidR="00E33805" w:rsidRPr="3CB9B4FB">
        <w:rPr>
          <w:lang w:eastAsia="en-US"/>
        </w:rPr>
        <w:t>vet</w:t>
      </w:r>
      <w:r w:rsidR="00BE06D9">
        <w:rPr>
          <w:lang w:eastAsia="en-US"/>
        </w:rPr>
        <w:t>erinary</w:t>
      </w:r>
      <w:r w:rsidR="00E33805" w:rsidRPr="3CB9B4FB">
        <w:rPr>
          <w:lang w:eastAsia="en-US"/>
        </w:rPr>
        <w:t xml:space="preserve"> chemicals</w:t>
      </w:r>
      <w:r w:rsidR="00662E06" w:rsidRPr="3CB9B4FB">
        <w:rPr>
          <w:lang w:eastAsia="en-US"/>
        </w:rPr>
        <w:t>.</w:t>
      </w:r>
    </w:p>
    <w:p w14:paraId="4D1E92EB" w14:textId="46C02C94" w:rsidR="00543D34" w:rsidRPr="00900933" w:rsidRDefault="60F1FA4B" w:rsidP="00543D34">
      <w:pPr>
        <w:rPr>
          <w:lang w:eastAsia="en-US"/>
        </w:rPr>
      </w:pPr>
      <w:r>
        <w:rPr>
          <w:lang w:eastAsia="en-US"/>
        </w:rPr>
        <w:t>In compiling this list, t</w:t>
      </w:r>
      <w:r w:rsidR="00543D34">
        <w:rPr>
          <w:lang w:eastAsia="en-US"/>
        </w:rPr>
        <w:t>he NVMAG recommend</w:t>
      </w:r>
      <w:r w:rsidR="38C2B8A7">
        <w:rPr>
          <w:lang w:eastAsia="en-US"/>
        </w:rPr>
        <w:t>ed</w:t>
      </w:r>
      <w:r w:rsidR="00543D34">
        <w:rPr>
          <w:lang w:eastAsia="en-US"/>
        </w:rPr>
        <w:t xml:space="preserve"> the use of SP chemicals over other chemical classes due to their efficacy against multiple vector species, ease of application, and safer meat and milk residue withholding periods (WHPs). </w:t>
      </w:r>
      <w:r w:rsidR="00543D34" w:rsidRPr="001676D4">
        <w:rPr>
          <w:lang w:eastAsia="en-US"/>
        </w:rPr>
        <w:t xml:space="preserve">For detailed information on </w:t>
      </w:r>
      <w:r w:rsidR="00543D34">
        <w:rPr>
          <w:lang w:eastAsia="en-US"/>
        </w:rPr>
        <w:t>SPs</w:t>
      </w:r>
      <w:r w:rsidR="00543D34" w:rsidRPr="001676D4">
        <w:rPr>
          <w:lang w:eastAsia="en-US"/>
        </w:rPr>
        <w:t xml:space="preserve">, refer to </w:t>
      </w:r>
      <w:r w:rsidR="00543D34" w:rsidRPr="00BF2C20">
        <w:rPr>
          <w:lang w:eastAsia="en-US"/>
        </w:rPr>
        <w:t xml:space="preserve">Appendix </w:t>
      </w:r>
      <w:r w:rsidR="00D55398" w:rsidRPr="00BF2C20">
        <w:rPr>
          <w:lang w:eastAsia="en-US"/>
        </w:rPr>
        <w:t>6</w:t>
      </w:r>
      <w:r w:rsidR="00543D34" w:rsidRPr="002B0931">
        <w:rPr>
          <w:lang w:eastAsia="en-US"/>
        </w:rPr>
        <w:t>.</w:t>
      </w:r>
      <w:r w:rsidR="00A87D2D">
        <w:rPr>
          <w:lang w:eastAsia="en-US"/>
        </w:rPr>
        <w:t xml:space="preserve"> </w:t>
      </w:r>
      <w:r w:rsidR="00543D34">
        <w:t>When considering on-host chemical treatments for cattle</w:t>
      </w:r>
      <w:r w:rsidR="00A87D2D">
        <w:t xml:space="preserve"> (</w:t>
      </w:r>
      <w:r w:rsidR="00A87D2D" w:rsidRPr="00E54C68">
        <w:rPr>
          <w:lang w:eastAsia="en-US"/>
        </w:rPr>
        <w:fldChar w:fldCharType="begin"/>
      </w:r>
      <w:r w:rsidR="00A87D2D" w:rsidRPr="00E54C68">
        <w:rPr>
          <w:lang w:eastAsia="en-US"/>
        </w:rPr>
        <w:instrText xml:space="preserve"> REF _Ref162280602 \h </w:instrText>
      </w:r>
      <w:r w:rsidR="006A5448" w:rsidRPr="00E54C68">
        <w:rPr>
          <w:lang w:eastAsia="en-US"/>
        </w:rPr>
        <w:instrText xml:space="preserve"> \* MERGEFORMAT </w:instrText>
      </w:r>
      <w:r w:rsidR="00A87D2D" w:rsidRPr="00E54C68">
        <w:rPr>
          <w:lang w:eastAsia="en-US"/>
        </w:rPr>
      </w:r>
      <w:r w:rsidR="00A87D2D" w:rsidRPr="00E54C68">
        <w:rPr>
          <w:lang w:eastAsia="en-US"/>
        </w:rPr>
        <w:fldChar w:fldCharType="separate"/>
      </w:r>
      <w:r w:rsidR="00DA0DC6">
        <w:t xml:space="preserve">Table </w:t>
      </w:r>
      <w:r w:rsidR="00DA0DC6">
        <w:rPr>
          <w:noProof/>
        </w:rPr>
        <w:t>25</w:t>
      </w:r>
      <w:r w:rsidR="00A87D2D" w:rsidRPr="00E54C68">
        <w:rPr>
          <w:lang w:eastAsia="en-US"/>
        </w:rPr>
        <w:fldChar w:fldCharType="end"/>
      </w:r>
      <w:r w:rsidR="00A87D2D" w:rsidRPr="00E54C68">
        <w:rPr>
          <w:lang w:eastAsia="en-US"/>
        </w:rPr>
        <w:t>)</w:t>
      </w:r>
      <w:r w:rsidR="00543D34" w:rsidRPr="00E54C68">
        <w:t>,</w:t>
      </w:r>
      <w:r w:rsidR="00543D34">
        <w:t xml:space="preserve"> all pour products included in the NVMAG ‘list of preferred chemicals’ </w:t>
      </w:r>
      <w:r w:rsidR="009B2328">
        <w:t>contains</w:t>
      </w:r>
      <w:r w:rsidR="00543D34">
        <w:t xml:space="preserve"> SPs. These include deltamethrin, as the active ingredient, or a combination of c</w:t>
      </w:r>
      <w:r w:rsidR="00543D34" w:rsidRPr="008A3BA1">
        <w:t>ypermethrin and chlorfenvinphos</w:t>
      </w:r>
      <w:r w:rsidR="00543D34">
        <w:t xml:space="preserve">. </w:t>
      </w:r>
      <w:r w:rsidR="00543D34" w:rsidRPr="003A6980">
        <w:t xml:space="preserve">These </w:t>
      </w:r>
      <w:r w:rsidR="00543D34">
        <w:t xml:space="preserve">actives </w:t>
      </w:r>
      <w:r w:rsidR="00543D34" w:rsidRPr="003A6980">
        <w:t xml:space="preserve">were </w:t>
      </w:r>
      <w:r w:rsidR="00543D34">
        <w:t>chosen for</w:t>
      </w:r>
      <w:r w:rsidR="00543D34" w:rsidRPr="003A6980">
        <w:t xml:space="preserve"> their ability to provide protection against multiple </w:t>
      </w:r>
      <w:r w:rsidR="00543D34">
        <w:t>LSD</w:t>
      </w:r>
      <w:r w:rsidR="00543D34" w:rsidRPr="003A6980">
        <w:t xml:space="preserve"> competent v</w:t>
      </w:r>
      <w:r w:rsidR="00543D34">
        <w:t>ectors, targeting both biting flies and midges or biting flies and ticks. They were also selected for their ease of application and relatively low toxicity to people. Ear tag products containing SPs are also included in the NVMAG list of preferred chemicals, primarily for controlling flies.</w:t>
      </w:r>
      <w:r w:rsidR="006A5448">
        <w:t xml:space="preserve"> </w:t>
      </w:r>
      <w:hyperlink w:anchor="Table_27" w:history="1">
        <w:r w:rsidR="006A5448" w:rsidRPr="0084492A">
          <w:rPr>
            <w:rStyle w:val="Hyperlink"/>
            <w:u w:val="none"/>
          </w:rPr>
          <w:t>Table</w:t>
        </w:r>
        <w:r w:rsidR="00E54C68" w:rsidRPr="0084492A">
          <w:rPr>
            <w:rStyle w:val="Hyperlink"/>
            <w:u w:val="none"/>
          </w:rPr>
          <w:t xml:space="preserve"> </w:t>
        </w:r>
        <w:r w:rsidR="00440BAD" w:rsidRPr="0084492A">
          <w:rPr>
            <w:rStyle w:val="Hyperlink"/>
            <w:u w:val="none"/>
          </w:rPr>
          <w:t>27</w:t>
        </w:r>
      </w:hyperlink>
      <w:r w:rsidR="006A5448">
        <w:t xml:space="preserve"> provides a summary of the registered insecticide classes and modes of action. Appendix 6 provides detailed information on each chemical class.</w:t>
      </w:r>
    </w:p>
    <w:p w14:paraId="43808F5C" w14:textId="49681C2B" w:rsidR="006578A7" w:rsidRPr="000510EA" w:rsidRDefault="000510EA" w:rsidP="00AC3EE8">
      <w:pPr>
        <w:pStyle w:val="Heading3"/>
        <w:rPr>
          <w:lang w:eastAsia="en-US"/>
        </w:rPr>
      </w:pPr>
      <w:bookmarkStart w:id="166" w:name="_Toc166576196"/>
      <w:bookmarkStart w:id="167" w:name="_Toc166585370"/>
      <w:bookmarkStart w:id="168" w:name="_Toc166593071"/>
      <w:bookmarkStart w:id="169" w:name="_Toc166593228"/>
      <w:bookmarkStart w:id="170" w:name="_Toc166593310"/>
      <w:bookmarkStart w:id="171" w:name="_Toc166593389"/>
      <w:bookmarkStart w:id="172" w:name="_Toc195777922"/>
      <w:bookmarkEnd w:id="166"/>
      <w:bookmarkEnd w:id="167"/>
      <w:bookmarkEnd w:id="168"/>
      <w:bookmarkEnd w:id="169"/>
      <w:bookmarkEnd w:id="170"/>
      <w:bookmarkEnd w:id="171"/>
      <w:r w:rsidRPr="6935FD06">
        <w:rPr>
          <w:lang w:eastAsia="en-US"/>
        </w:rPr>
        <w:lastRenderedPageBreak/>
        <w:t>Regulatory considerations</w:t>
      </w:r>
      <w:bookmarkEnd w:id="172"/>
    </w:p>
    <w:p w14:paraId="6D6D006D" w14:textId="131C3D9B" w:rsidR="00BF16BF" w:rsidRDefault="000510EA" w:rsidP="00BF16BF">
      <w:r w:rsidRPr="6935FD06">
        <w:rPr>
          <w:lang w:eastAsia="en-US"/>
        </w:rPr>
        <w:t xml:space="preserve">Each Australian jurisdiction has </w:t>
      </w:r>
      <w:r w:rsidR="00080642" w:rsidRPr="6935FD06">
        <w:rPr>
          <w:lang w:eastAsia="en-US"/>
        </w:rPr>
        <w:t>its</w:t>
      </w:r>
      <w:r w:rsidRPr="6935FD06">
        <w:rPr>
          <w:lang w:eastAsia="en-US"/>
        </w:rPr>
        <w:t xml:space="preserve"> own laws </w:t>
      </w:r>
      <w:r w:rsidR="00080642" w:rsidRPr="6935FD06">
        <w:rPr>
          <w:lang w:eastAsia="en-US"/>
        </w:rPr>
        <w:t>governing</w:t>
      </w:r>
      <w:r w:rsidRPr="6935FD06">
        <w:rPr>
          <w:lang w:eastAsia="en-US"/>
        </w:rPr>
        <w:t xml:space="preserve"> the use of </w:t>
      </w:r>
      <w:r w:rsidR="00E33805" w:rsidRPr="6935FD06">
        <w:rPr>
          <w:lang w:eastAsia="en-US"/>
        </w:rPr>
        <w:t>ag</w:t>
      </w:r>
      <w:r w:rsidR="00BE06D9">
        <w:rPr>
          <w:lang w:eastAsia="en-US"/>
        </w:rPr>
        <w:t xml:space="preserve">riculture and </w:t>
      </w:r>
      <w:r w:rsidR="00E33805" w:rsidRPr="6935FD06">
        <w:rPr>
          <w:lang w:eastAsia="en-US"/>
        </w:rPr>
        <w:t>vet</w:t>
      </w:r>
      <w:r w:rsidR="00BE06D9">
        <w:rPr>
          <w:lang w:eastAsia="en-US"/>
        </w:rPr>
        <w:t>erinary</w:t>
      </w:r>
      <w:r w:rsidR="00E33805" w:rsidRPr="6935FD06">
        <w:rPr>
          <w:lang w:eastAsia="en-US"/>
        </w:rPr>
        <w:t xml:space="preserve"> </w:t>
      </w:r>
      <w:r w:rsidRPr="6935FD06">
        <w:rPr>
          <w:lang w:eastAsia="en-US"/>
        </w:rPr>
        <w:t xml:space="preserve">chemicals. </w:t>
      </w:r>
      <w:r w:rsidR="00080642" w:rsidRPr="6935FD06">
        <w:rPr>
          <w:lang w:eastAsia="en-US"/>
        </w:rPr>
        <w:t xml:space="preserve">Generally, </w:t>
      </w:r>
      <w:r w:rsidR="00BF16BF" w:rsidRPr="6935FD06">
        <w:rPr>
          <w:lang w:eastAsia="en-US"/>
        </w:rPr>
        <w:t>these</w:t>
      </w:r>
      <w:r w:rsidRPr="6935FD06">
        <w:rPr>
          <w:lang w:eastAsia="en-US"/>
        </w:rPr>
        <w:t xml:space="preserve"> laws require users to follow label directions, </w:t>
      </w:r>
      <w:r w:rsidR="00080642" w:rsidRPr="6935FD06">
        <w:rPr>
          <w:lang w:eastAsia="en-US"/>
        </w:rPr>
        <w:t xml:space="preserve">prohibit </w:t>
      </w:r>
      <w:r w:rsidR="00C56520" w:rsidRPr="6935FD06">
        <w:rPr>
          <w:lang w:eastAsia="en-US"/>
        </w:rPr>
        <w:t xml:space="preserve">the </w:t>
      </w:r>
      <w:r w:rsidR="00080642" w:rsidRPr="6935FD06">
        <w:rPr>
          <w:lang w:eastAsia="en-US"/>
        </w:rPr>
        <w:t>use of</w:t>
      </w:r>
      <w:r w:rsidRPr="6935FD06">
        <w:rPr>
          <w:lang w:eastAsia="en-US"/>
        </w:rPr>
        <w:t xml:space="preserve"> unregistered products</w:t>
      </w:r>
      <w:r w:rsidR="00E33805" w:rsidRPr="6935FD06">
        <w:rPr>
          <w:lang w:eastAsia="en-US"/>
        </w:rPr>
        <w:t xml:space="preserve"> </w:t>
      </w:r>
      <w:r w:rsidR="00080642" w:rsidRPr="6935FD06">
        <w:rPr>
          <w:lang w:eastAsia="en-US"/>
        </w:rPr>
        <w:t>except</w:t>
      </w:r>
      <w:r w:rsidR="00E33805" w:rsidRPr="6935FD06">
        <w:rPr>
          <w:lang w:eastAsia="en-US"/>
        </w:rPr>
        <w:t xml:space="preserve"> under </w:t>
      </w:r>
      <w:r w:rsidR="00080642" w:rsidRPr="6935FD06">
        <w:rPr>
          <w:lang w:eastAsia="en-US"/>
        </w:rPr>
        <w:t xml:space="preserve">specific </w:t>
      </w:r>
      <w:r w:rsidR="00E33805" w:rsidRPr="6935FD06">
        <w:rPr>
          <w:lang w:eastAsia="en-US"/>
        </w:rPr>
        <w:t>circumstances</w:t>
      </w:r>
      <w:r w:rsidR="0020518E" w:rsidRPr="6935FD06">
        <w:rPr>
          <w:lang w:eastAsia="en-US"/>
        </w:rPr>
        <w:t>,</w:t>
      </w:r>
      <w:r w:rsidRPr="6935FD06">
        <w:rPr>
          <w:lang w:eastAsia="en-US"/>
        </w:rPr>
        <w:t xml:space="preserve"> and record treatments. </w:t>
      </w:r>
      <w:r w:rsidR="00080642" w:rsidRPr="6935FD06">
        <w:rPr>
          <w:lang w:eastAsia="en-US"/>
        </w:rPr>
        <w:t>A</w:t>
      </w:r>
      <w:r w:rsidRPr="6935FD06">
        <w:rPr>
          <w:lang w:eastAsia="en-US"/>
        </w:rPr>
        <w:t xml:space="preserve">dditional </w:t>
      </w:r>
      <w:r w:rsidR="00080642" w:rsidRPr="6935FD06">
        <w:rPr>
          <w:lang w:eastAsia="en-US"/>
        </w:rPr>
        <w:t xml:space="preserve">regulations pertain to </w:t>
      </w:r>
      <w:r w:rsidRPr="6935FD06">
        <w:rPr>
          <w:lang w:eastAsia="en-US"/>
        </w:rPr>
        <w:t xml:space="preserve">off-label use of registered </w:t>
      </w:r>
      <w:r w:rsidR="001C290E" w:rsidRPr="6935FD06">
        <w:rPr>
          <w:lang w:eastAsia="en-US"/>
        </w:rPr>
        <w:t xml:space="preserve">veterinary </w:t>
      </w:r>
      <w:r w:rsidRPr="6935FD06">
        <w:rPr>
          <w:lang w:eastAsia="en-US"/>
        </w:rPr>
        <w:t>chemicals</w:t>
      </w:r>
      <w:r w:rsidR="00F27454" w:rsidRPr="6935FD06">
        <w:rPr>
          <w:lang w:eastAsia="en-US"/>
        </w:rPr>
        <w:t xml:space="preserve"> in livestock species</w:t>
      </w:r>
      <w:r w:rsidR="00C56520" w:rsidRPr="6935FD06">
        <w:rPr>
          <w:lang w:eastAsia="en-US"/>
        </w:rPr>
        <w:t xml:space="preserve">. </w:t>
      </w:r>
      <w:r w:rsidR="00F27454" w:rsidRPr="6935FD06">
        <w:rPr>
          <w:lang w:eastAsia="en-US"/>
        </w:rPr>
        <w:t>In each jurisdiction, l</w:t>
      </w:r>
      <w:r w:rsidR="00BF16BF" w:rsidRPr="6935FD06">
        <w:rPr>
          <w:lang w:eastAsia="en-US"/>
        </w:rPr>
        <w:t>ivestock</w:t>
      </w:r>
      <w:r w:rsidR="00F27454" w:rsidRPr="6935FD06">
        <w:rPr>
          <w:lang w:eastAsia="en-US"/>
        </w:rPr>
        <w:t xml:space="preserve"> species</w:t>
      </w:r>
      <w:r w:rsidR="00BF16BF" w:rsidRPr="6935FD06">
        <w:rPr>
          <w:lang w:eastAsia="en-US"/>
        </w:rPr>
        <w:t xml:space="preserve"> are categorised as</w:t>
      </w:r>
      <w:r w:rsidR="00F27454" w:rsidRPr="6935FD06">
        <w:rPr>
          <w:lang w:eastAsia="en-US"/>
        </w:rPr>
        <w:t xml:space="preserve"> either</w:t>
      </w:r>
      <w:r w:rsidR="00BF16BF" w:rsidRPr="6935FD06">
        <w:rPr>
          <w:lang w:eastAsia="en-US"/>
        </w:rPr>
        <w:t xml:space="preserve"> ‘major’ or ‘minor’ species</w:t>
      </w:r>
      <w:r w:rsidR="00F27454" w:rsidRPr="6935FD06">
        <w:rPr>
          <w:lang w:eastAsia="en-US"/>
        </w:rPr>
        <w:t>, with the highest level of chemical controls required for m</w:t>
      </w:r>
      <w:r w:rsidR="00C56520" w:rsidRPr="6935FD06">
        <w:rPr>
          <w:lang w:eastAsia="en-US"/>
        </w:rPr>
        <w:t>ajor species</w:t>
      </w:r>
      <w:r w:rsidR="00F27454" w:rsidRPr="6935FD06">
        <w:rPr>
          <w:lang w:eastAsia="en-US"/>
        </w:rPr>
        <w:t>. Cattle (beef and dairy) are categorised as a major species in all jurisdictions.</w:t>
      </w:r>
      <w:r w:rsidR="00062FCF" w:rsidRPr="6935FD06">
        <w:rPr>
          <w:lang w:eastAsia="en-US"/>
        </w:rPr>
        <w:t xml:space="preserve"> Chemical users are advised to consult with the relevant </w:t>
      </w:r>
      <w:r w:rsidR="00BE06D9">
        <w:rPr>
          <w:lang w:eastAsia="en-US"/>
        </w:rPr>
        <w:t>State and Territory authorities</w:t>
      </w:r>
      <w:r w:rsidR="00062FCF" w:rsidRPr="6935FD06">
        <w:rPr>
          <w:lang w:eastAsia="en-US"/>
        </w:rPr>
        <w:t xml:space="preserve"> to ensure compliance, as penalties may apply for non-compliance.</w:t>
      </w:r>
    </w:p>
    <w:p w14:paraId="4191D614" w14:textId="4F2C01D8" w:rsidR="005435A0" w:rsidRDefault="00EC2859" w:rsidP="00900C12">
      <w:r>
        <w:rPr>
          <w:lang w:eastAsia="en-US"/>
        </w:rPr>
        <w:t xml:space="preserve">Off-label use </w:t>
      </w:r>
      <w:r w:rsidR="00BF16BF">
        <w:rPr>
          <w:lang w:eastAsia="en-US"/>
        </w:rPr>
        <w:t xml:space="preserve">refers to the application of a registered chemical product in a manner not specified on </w:t>
      </w:r>
      <w:r w:rsidR="00F27454">
        <w:rPr>
          <w:lang w:eastAsia="en-US"/>
        </w:rPr>
        <w:t>the</w:t>
      </w:r>
      <w:r w:rsidR="00BF16BF">
        <w:rPr>
          <w:lang w:eastAsia="en-US"/>
        </w:rPr>
        <w:t xml:space="preserve"> label</w:t>
      </w:r>
      <w:r w:rsidR="00F27454">
        <w:rPr>
          <w:lang w:eastAsia="en-US"/>
        </w:rPr>
        <w:t xml:space="preserve"> (e.g. use in an</w:t>
      </w:r>
      <w:r w:rsidR="00BF16BF">
        <w:rPr>
          <w:lang w:eastAsia="en-US"/>
        </w:rPr>
        <w:t xml:space="preserve"> unlisted species, unlisted </w:t>
      </w:r>
      <w:r w:rsidR="000C7383">
        <w:rPr>
          <w:lang w:eastAsia="en-US"/>
        </w:rPr>
        <w:t>condition,</w:t>
      </w:r>
      <w:r w:rsidR="00F27454">
        <w:rPr>
          <w:lang w:eastAsia="en-US"/>
        </w:rPr>
        <w:t xml:space="preserve"> or different dosage)</w:t>
      </w:r>
      <w:r>
        <w:rPr>
          <w:lang w:eastAsia="en-US"/>
        </w:rPr>
        <w:t xml:space="preserve">. Off-label </w:t>
      </w:r>
      <w:r w:rsidR="004D07C3">
        <w:rPr>
          <w:lang w:eastAsia="en-US"/>
        </w:rPr>
        <w:t xml:space="preserve">use </w:t>
      </w:r>
      <w:r w:rsidR="00BF16BF">
        <w:rPr>
          <w:lang w:eastAsia="en-US"/>
        </w:rPr>
        <w:t xml:space="preserve">should only be considered when no alternative product exists. </w:t>
      </w:r>
      <w:r w:rsidR="004D07C3">
        <w:rPr>
          <w:lang w:eastAsia="en-US"/>
        </w:rPr>
        <w:t>For cattle, o</w:t>
      </w:r>
      <w:r w:rsidR="00BF16BF">
        <w:rPr>
          <w:lang w:eastAsia="en-US"/>
        </w:rPr>
        <w:t xml:space="preserve">ff-label use is restricted to </w:t>
      </w:r>
      <w:r w:rsidR="0020518E">
        <w:rPr>
          <w:lang w:eastAsia="en-US"/>
        </w:rPr>
        <w:t xml:space="preserve">under </w:t>
      </w:r>
      <w:r w:rsidR="00BF16BF">
        <w:rPr>
          <w:lang w:eastAsia="en-US"/>
        </w:rPr>
        <w:t>veterinar</w:t>
      </w:r>
      <w:r w:rsidR="00F27454">
        <w:rPr>
          <w:lang w:eastAsia="en-US"/>
        </w:rPr>
        <w:t>y direction</w:t>
      </w:r>
      <w:r w:rsidR="00BF16BF">
        <w:rPr>
          <w:lang w:eastAsia="en-US"/>
        </w:rPr>
        <w:t xml:space="preserve">, </w:t>
      </w:r>
      <w:r w:rsidR="0020518E">
        <w:rPr>
          <w:lang w:eastAsia="en-US"/>
        </w:rPr>
        <w:t xml:space="preserve">with </w:t>
      </w:r>
      <w:r w:rsidR="00E33805">
        <w:rPr>
          <w:lang w:eastAsia="en-US"/>
        </w:rPr>
        <w:t>specific conditions</w:t>
      </w:r>
      <w:r>
        <w:rPr>
          <w:lang w:eastAsia="en-US"/>
        </w:rPr>
        <w:t xml:space="preserve">. </w:t>
      </w:r>
      <w:r w:rsidR="00F22E9B">
        <w:t>The APVMA may issue a</w:t>
      </w:r>
      <w:r w:rsidR="00F27454">
        <w:t xml:space="preserve"> minor use or emergency </w:t>
      </w:r>
      <w:r w:rsidR="0020518E">
        <w:t xml:space="preserve">use </w:t>
      </w:r>
      <w:r w:rsidR="00F27454">
        <w:t>permit i</w:t>
      </w:r>
      <w:r w:rsidR="001C290E">
        <w:t xml:space="preserve">f </w:t>
      </w:r>
      <w:r w:rsidR="005435A0">
        <w:t xml:space="preserve">a chemical </w:t>
      </w:r>
      <w:r w:rsidR="00E33805">
        <w:t>needs to be used in an off-label manner for a particular set of circumstances</w:t>
      </w:r>
      <w:r w:rsidR="001676D4">
        <w:t>.</w:t>
      </w:r>
    </w:p>
    <w:p w14:paraId="631CB3A5" w14:textId="24D36CF0" w:rsidR="00BE6740" w:rsidRDefault="00EC2859" w:rsidP="00900C12">
      <w:pPr>
        <w:rPr>
          <w:lang w:eastAsia="en-US"/>
        </w:rPr>
      </w:pPr>
      <w:r>
        <w:rPr>
          <w:lang w:eastAsia="en-US"/>
        </w:rPr>
        <w:t>Unregistered chemicals are not registered by the APVMA. The</w:t>
      </w:r>
      <w:r w:rsidR="00BE6740">
        <w:rPr>
          <w:lang w:eastAsia="en-US"/>
        </w:rPr>
        <w:t xml:space="preserve">ir use is prohibited in cattle, </w:t>
      </w:r>
      <w:r w:rsidR="004D07C3">
        <w:rPr>
          <w:lang w:eastAsia="en-US"/>
        </w:rPr>
        <w:t>except</w:t>
      </w:r>
      <w:r>
        <w:rPr>
          <w:lang w:eastAsia="en-US"/>
        </w:rPr>
        <w:t xml:space="preserve"> under </w:t>
      </w:r>
      <w:r w:rsidR="00F27454">
        <w:rPr>
          <w:lang w:eastAsia="en-US"/>
        </w:rPr>
        <w:t>exceptional</w:t>
      </w:r>
      <w:r>
        <w:rPr>
          <w:lang w:eastAsia="en-US"/>
        </w:rPr>
        <w:t xml:space="preserve"> circumstances according to</w:t>
      </w:r>
      <w:r w:rsidR="00F27454">
        <w:rPr>
          <w:lang w:eastAsia="en-US"/>
        </w:rPr>
        <w:t xml:space="preserve"> laws in a </w:t>
      </w:r>
      <w:r>
        <w:rPr>
          <w:lang w:eastAsia="en-US"/>
        </w:rPr>
        <w:t>jurisdiction</w:t>
      </w:r>
      <w:r w:rsidR="00F27454">
        <w:rPr>
          <w:lang w:eastAsia="en-US"/>
        </w:rPr>
        <w:t xml:space="preserve">. A veterinarian wishing to use unregistered chemicals in cattle </w:t>
      </w:r>
      <w:r>
        <w:rPr>
          <w:lang w:eastAsia="en-US"/>
        </w:rPr>
        <w:t xml:space="preserve">must consult with the relevant authority before </w:t>
      </w:r>
      <w:r w:rsidR="00F27454">
        <w:rPr>
          <w:lang w:eastAsia="en-US"/>
        </w:rPr>
        <w:t>use</w:t>
      </w:r>
      <w:r>
        <w:rPr>
          <w:lang w:eastAsia="en-US"/>
        </w:rPr>
        <w:t xml:space="preserve">. </w:t>
      </w:r>
      <w:r w:rsidR="00BE6740">
        <w:rPr>
          <w:lang w:eastAsia="en-US"/>
        </w:rPr>
        <w:t>A permit from the APVMA may be sought for limited use under certain conditions if no alternative registered chemical is available</w:t>
      </w:r>
      <w:r w:rsidR="001676D4">
        <w:rPr>
          <w:lang w:eastAsia="en-US"/>
        </w:rPr>
        <w:t>.</w:t>
      </w:r>
    </w:p>
    <w:p w14:paraId="28C5FC21" w14:textId="3EBC17EA" w:rsidR="00F27454" w:rsidRDefault="00F27454" w:rsidP="00900C12">
      <w:r>
        <w:t>The exception to off</w:t>
      </w:r>
      <w:r w:rsidR="0020518E">
        <w:t>-</w:t>
      </w:r>
      <w:r>
        <w:t>label or unregistered use is if the product or active ingredient has been given ‘reserved status’ under the AgVet Code Regulations. Reserve chemicals consist of products or actives used for disinfection.</w:t>
      </w:r>
    </w:p>
    <w:p w14:paraId="3279165A" w14:textId="3D740ED8" w:rsidR="0015146A" w:rsidRDefault="004D07C3" w:rsidP="00900C12">
      <w:pPr>
        <w:rPr>
          <w:lang w:eastAsia="en-US"/>
        </w:rPr>
      </w:pPr>
      <w:r>
        <w:rPr>
          <w:lang w:eastAsia="en-US"/>
        </w:rPr>
        <w:t xml:space="preserve">The APVMA may issue </w:t>
      </w:r>
      <w:r w:rsidR="00A11750">
        <w:rPr>
          <w:lang w:eastAsia="en-US"/>
        </w:rPr>
        <w:t xml:space="preserve">a </w:t>
      </w:r>
      <w:r>
        <w:rPr>
          <w:lang w:eastAsia="en-US"/>
        </w:rPr>
        <w:t>permit</w:t>
      </w:r>
      <w:r w:rsidR="0015146A">
        <w:rPr>
          <w:lang w:eastAsia="en-US"/>
        </w:rPr>
        <w:t xml:space="preserve"> for</w:t>
      </w:r>
      <w:r>
        <w:rPr>
          <w:lang w:eastAsia="en-US"/>
        </w:rPr>
        <w:t xml:space="preserve"> off-label or unregistered use of an ag</w:t>
      </w:r>
      <w:r w:rsidR="00BE06D9">
        <w:rPr>
          <w:lang w:eastAsia="en-US"/>
        </w:rPr>
        <w:t xml:space="preserve">riculture </w:t>
      </w:r>
      <w:r w:rsidR="00843919">
        <w:rPr>
          <w:lang w:eastAsia="en-US"/>
        </w:rPr>
        <w:t>or</w:t>
      </w:r>
      <w:r w:rsidR="00BE06D9">
        <w:rPr>
          <w:lang w:eastAsia="en-US"/>
        </w:rPr>
        <w:t xml:space="preserve"> </w:t>
      </w:r>
      <w:r>
        <w:rPr>
          <w:lang w:eastAsia="en-US"/>
        </w:rPr>
        <w:t>v</w:t>
      </w:r>
      <w:r w:rsidR="00AE6A04">
        <w:rPr>
          <w:lang w:eastAsia="en-US"/>
        </w:rPr>
        <w:t>e</w:t>
      </w:r>
      <w:r>
        <w:rPr>
          <w:lang w:eastAsia="en-US"/>
        </w:rPr>
        <w:t>t</w:t>
      </w:r>
      <w:r w:rsidR="00BE06D9">
        <w:rPr>
          <w:lang w:eastAsia="en-US"/>
        </w:rPr>
        <w:t>erinary</w:t>
      </w:r>
      <w:r>
        <w:rPr>
          <w:lang w:eastAsia="en-US"/>
        </w:rPr>
        <w:t xml:space="preserve"> chemical under certain situations. </w:t>
      </w:r>
      <w:r w:rsidR="00A11750">
        <w:rPr>
          <w:lang w:eastAsia="en-US"/>
        </w:rPr>
        <w:t xml:space="preserve">The permit must be granted </w:t>
      </w:r>
      <w:r w:rsidR="00AE6A04">
        <w:rPr>
          <w:lang w:eastAsia="en-US"/>
        </w:rPr>
        <w:t>before r</w:t>
      </w:r>
      <w:r w:rsidR="0015146A">
        <w:rPr>
          <w:lang w:eastAsia="en-US"/>
        </w:rPr>
        <w:t>ecommending, suppl</w:t>
      </w:r>
      <w:r w:rsidR="0020518E">
        <w:rPr>
          <w:lang w:eastAsia="en-US"/>
        </w:rPr>
        <w:t>y</w:t>
      </w:r>
      <w:r w:rsidR="0015146A">
        <w:rPr>
          <w:lang w:eastAsia="en-US"/>
        </w:rPr>
        <w:t xml:space="preserve">ing, or selling </w:t>
      </w:r>
      <w:r w:rsidR="00AE6A04">
        <w:rPr>
          <w:lang w:eastAsia="en-US"/>
        </w:rPr>
        <w:t>a chemical</w:t>
      </w:r>
      <w:r w:rsidR="0015146A">
        <w:rPr>
          <w:lang w:eastAsia="en-US"/>
        </w:rPr>
        <w:t xml:space="preserve"> product. </w:t>
      </w:r>
      <w:r w:rsidR="00AE6A04">
        <w:rPr>
          <w:lang w:eastAsia="en-US"/>
        </w:rPr>
        <w:t>A p</w:t>
      </w:r>
      <w:r w:rsidR="0015146A">
        <w:rPr>
          <w:lang w:eastAsia="en-US"/>
        </w:rPr>
        <w:t xml:space="preserve">ermit may be either for minor use, emergency use or </w:t>
      </w:r>
      <w:r w:rsidR="00AE6A04">
        <w:rPr>
          <w:lang w:eastAsia="en-US"/>
        </w:rPr>
        <w:t xml:space="preserve">a </w:t>
      </w:r>
      <w:r w:rsidR="0015146A">
        <w:rPr>
          <w:lang w:eastAsia="en-US"/>
        </w:rPr>
        <w:t xml:space="preserve">small-scale trial. </w:t>
      </w:r>
    </w:p>
    <w:p w14:paraId="4C65E7BC" w14:textId="466E4D43" w:rsidR="000510EA" w:rsidRDefault="0043417B" w:rsidP="00900C12">
      <w:pPr>
        <w:rPr>
          <w:lang w:eastAsia="en-US"/>
        </w:rPr>
      </w:pPr>
      <w:r>
        <w:rPr>
          <w:lang w:eastAsia="en-US"/>
        </w:rPr>
        <w:t xml:space="preserve">Minor use permits </w:t>
      </w:r>
      <w:r w:rsidR="0015146A">
        <w:rPr>
          <w:lang w:eastAsia="en-US"/>
        </w:rPr>
        <w:t xml:space="preserve">authorise use in two circumstances: for limited </w:t>
      </w:r>
      <w:r>
        <w:rPr>
          <w:lang w:eastAsia="en-US"/>
        </w:rPr>
        <w:t xml:space="preserve">use on a minor animal, crop or non-crop </w:t>
      </w:r>
      <w:r w:rsidR="00862F93">
        <w:rPr>
          <w:lang w:eastAsia="en-US"/>
        </w:rPr>
        <w:t xml:space="preserve">situation </w:t>
      </w:r>
      <w:r>
        <w:rPr>
          <w:lang w:eastAsia="en-US"/>
        </w:rPr>
        <w:t xml:space="preserve">and </w:t>
      </w:r>
      <w:r w:rsidR="00AE6A04">
        <w:rPr>
          <w:lang w:eastAsia="en-US"/>
        </w:rPr>
        <w:t xml:space="preserve">when </w:t>
      </w:r>
      <w:r>
        <w:rPr>
          <w:lang w:eastAsia="en-US"/>
        </w:rPr>
        <w:t xml:space="preserve">there is insufficient economic return in registering the product for that use, </w:t>
      </w:r>
      <w:r w:rsidR="0015146A">
        <w:rPr>
          <w:lang w:eastAsia="en-US"/>
        </w:rPr>
        <w:t xml:space="preserve">or </w:t>
      </w:r>
      <w:r>
        <w:rPr>
          <w:lang w:eastAsia="en-US"/>
        </w:rPr>
        <w:t>for limited use in a major animal (</w:t>
      </w:r>
      <w:r w:rsidR="003369A3">
        <w:rPr>
          <w:lang w:eastAsia="en-US"/>
        </w:rPr>
        <w:t xml:space="preserve">e.g. </w:t>
      </w:r>
      <w:r>
        <w:rPr>
          <w:lang w:eastAsia="en-US"/>
        </w:rPr>
        <w:t>cattle), crop or non-crop</w:t>
      </w:r>
      <w:r w:rsidR="003369A3">
        <w:rPr>
          <w:lang w:eastAsia="en-US"/>
        </w:rPr>
        <w:t xml:space="preserve"> </w:t>
      </w:r>
      <w:r w:rsidR="00862F93">
        <w:rPr>
          <w:lang w:eastAsia="en-US"/>
        </w:rPr>
        <w:t xml:space="preserve">situation </w:t>
      </w:r>
      <w:r>
        <w:rPr>
          <w:lang w:eastAsia="en-US"/>
        </w:rPr>
        <w:t>and it is for a proposed use.</w:t>
      </w:r>
    </w:p>
    <w:p w14:paraId="49775DE0" w14:textId="2ABA31B8" w:rsidR="0015146A" w:rsidRDefault="0043417B" w:rsidP="00900C12">
      <w:pPr>
        <w:rPr>
          <w:lang w:eastAsia="en-US"/>
        </w:rPr>
      </w:pPr>
      <w:r>
        <w:rPr>
          <w:lang w:eastAsia="en-US"/>
        </w:rPr>
        <w:t xml:space="preserve">Emergency use permits </w:t>
      </w:r>
      <w:r w:rsidR="0015146A">
        <w:rPr>
          <w:lang w:eastAsia="en-US"/>
        </w:rPr>
        <w:t xml:space="preserve">authorise </w:t>
      </w:r>
      <w:r w:rsidR="00862F93">
        <w:rPr>
          <w:lang w:eastAsia="en-US"/>
        </w:rPr>
        <w:t xml:space="preserve">the use of an </w:t>
      </w:r>
      <w:r w:rsidR="003369A3">
        <w:rPr>
          <w:lang w:eastAsia="en-US"/>
        </w:rPr>
        <w:t>ag</w:t>
      </w:r>
      <w:r w:rsidR="00843919">
        <w:rPr>
          <w:lang w:eastAsia="en-US"/>
        </w:rPr>
        <w:t xml:space="preserve">riculture or </w:t>
      </w:r>
      <w:r w:rsidR="003369A3">
        <w:rPr>
          <w:lang w:eastAsia="en-US"/>
        </w:rPr>
        <w:t>vet</w:t>
      </w:r>
      <w:r w:rsidR="00843919">
        <w:rPr>
          <w:lang w:eastAsia="en-US"/>
        </w:rPr>
        <w:t>erinary</w:t>
      </w:r>
      <w:r w:rsidR="003369A3">
        <w:rPr>
          <w:lang w:eastAsia="en-US"/>
        </w:rPr>
        <w:t xml:space="preserve"> </w:t>
      </w:r>
      <w:r>
        <w:rPr>
          <w:lang w:eastAsia="en-US"/>
        </w:rPr>
        <w:t xml:space="preserve">chemical or active </w:t>
      </w:r>
      <w:r w:rsidR="003369A3">
        <w:rPr>
          <w:lang w:eastAsia="en-US"/>
        </w:rPr>
        <w:t xml:space="preserve">ingredient </w:t>
      </w:r>
      <w:r w:rsidR="00A11750">
        <w:rPr>
          <w:lang w:eastAsia="en-US"/>
        </w:rPr>
        <w:t>for</w:t>
      </w:r>
      <w:r>
        <w:rPr>
          <w:lang w:eastAsia="en-US"/>
        </w:rPr>
        <w:t xml:space="preserve"> an emergency </w:t>
      </w:r>
      <w:r w:rsidR="0015146A">
        <w:rPr>
          <w:lang w:eastAsia="en-US"/>
        </w:rPr>
        <w:t xml:space="preserve">situation </w:t>
      </w:r>
      <w:r>
        <w:rPr>
          <w:lang w:eastAsia="en-US"/>
        </w:rPr>
        <w:t>(e.g. exotic disease</w:t>
      </w:r>
      <w:r w:rsidR="0015146A">
        <w:rPr>
          <w:lang w:eastAsia="en-US"/>
        </w:rPr>
        <w:t xml:space="preserve"> outbreak</w:t>
      </w:r>
      <w:r>
        <w:rPr>
          <w:lang w:eastAsia="en-US"/>
        </w:rPr>
        <w:t>). The</w:t>
      </w:r>
      <w:r w:rsidR="003369A3">
        <w:rPr>
          <w:lang w:eastAsia="en-US"/>
        </w:rPr>
        <w:t>se</w:t>
      </w:r>
      <w:r>
        <w:rPr>
          <w:lang w:eastAsia="en-US"/>
        </w:rPr>
        <w:t xml:space="preserve"> permits are issued for the duration </w:t>
      </w:r>
      <w:r w:rsidR="0015146A">
        <w:rPr>
          <w:lang w:eastAsia="en-US"/>
        </w:rPr>
        <w:t xml:space="preserve">of time needed to </w:t>
      </w:r>
      <w:r w:rsidR="00A11750">
        <w:rPr>
          <w:lang w:eastAsia="en-US"/>
        </w:rPr>
        <w:t xml:space="preserve">respond to </w:t>
      </w:r>
      <w:r>
        <w:rPr>
          <w:lang w:eastAsia="en-US"/>
        </w:rPr>
        <w:t xml:space="preserve">the emergency. </w:t>
      </w:r>
      <w:r w:rsidR="0015146A">
        <w:rPr>
          <w:lang w:eastAsia="en-US"/>
        </w:rPr>
        <w:t xml:space="preserve">To find out more on the specific requirements for an emergency permit, visit the </w:t>
      </w:r>
      <w:hyperlink r:id="rId67" w:anchor=":~:text=Emergency%20use%20permits&amp;text=Emergency%20permits%20are%20generally%20issued,criteria%20for%20an%20emergency%20permit." w:history="1">
        <w:r w:rsidR="0015146A" w:rsidRPr="0084492A">
          <w:rPr>
            <w:rStyle w:val="Hyperlink"/>
            <w:lang w:eastAsia="en-US"/>
          </w:rPr>
          <w:t>APVMA website</w:t>
        </w:r>
      </w:hyperlink>
      <w:r w:rsidR="0015146A">
        <w:rPr>
          <w:rStyle w:val="Hyperlink"/>
          <w:lang w:eastAsia="en-US"/>
        </w:rPr>
        <w:t>.</w:t>
      </w:r>
    </w:p>
    <w:p w14:paraId="700D1274" w14:textId="286A47E7" w:rsidR="0015146A" w:rsidRDefault="00F72523" w:rsidP="00900C12">
      <w:pPr>
        <w:rPr>
          <w:lang w:eastAsia="en-US"/>
        </w:rPr>
      </w:pPr>
      <w:r>
        <w:rPr>
          <w:lang w:eastAsia="en-US"/>
        </w:rPr>
        <w:t>For both minor and emergency permits, a</w:t>
      </w:r>
      <w:r w:rsidR="003369A3">
        <w:rPr>
          <w:lang w:eastAsia="en-US"/>
        </w:rPr>
        <w:t xml:space="preserve"> separate ‘consent to import’ application is required </w:t>
      </w:r>
      <w:r w:rsidR="0015146A">
        <w:rPr>
          <w:lang w:eastAsia="en-US"/>
        </w:rPr>
        <w:t>i</w:t>
      </w:r>
      <w:r w:rsidR="0043417B">
        <w:rPr>
          <w:lang w:eastAsia="en-US"/>
        </w:rPr>
        <w:t xml:space="preserve">f </w:t>
      </w:r>
      <w:r w:rsidR="00A11750">
        <w:rPr>
          <w:lang w:eastAsia="en-US"/>
        </w:rPr>
        <w:t xml:space="preserve">the </w:t>
      </w:r>
      <w:r w:rsidR="00843919">
        <w:rPr>
          <w:lang w:eastAsia="en-US"/>
        </w:rPr>
        <w:t xml:space="preserve">agriculture or </w:t>
      </w:r>
      <w:r w:rsidR="0015146A">
        <w:rPr>
          <w:lang w:eastAsia="en-US"/>
        </w:rPr>
        <w:t>vet</w:t>
      </w:r>
      <w:r w:rsidR="00843919">
        <w:rPr>
          <w:lang w:eastAsia="en-US"/>
        </w:rPr>
        <w:t>erinary</w:t>
      </w:r>
      <w:r w:rsidR="0015146A">
        <w:rPr>
          <w:lang w:eastAsia="en-US"/>
        </w:rPr>
        <w:t xml:space="preserve"> chemical or active ingredient</w:t>
      </w:r>
      <w:r w:rsidR="0043417B">
        <w:rPr>
          <w:lang w:eastAsia="en-US"/>
        </w:rPr>
        <w:t xml:space="preserve"> is to be imported.</w:t>
      </w:r>
    </w:p>
    <w:p w14:paraId="3EFD746A" w14:textId="1C67D3B0" w:rsidR="00615C13" w:rsidRDefault="00615C13">
      <w:pPr>
        <w:spacing w:after="0" w:line="240" w:lineRule="auto"/>
        <w:rPr>
          <w:lang w:eastAsia="en-US"/>
        </w:rPr>
      </w:pPr>
      <w:r>
        <w:rPr>
          <w:lang w:eastAsia="en-US"/>
        </w:rPr>
        <w:br w:type="page"/>
      </w:r>
    </w:p>
    <w:p w14:paraId="459C7DD7" w14:textId="76013CC9" w:rsidR="00883BA2" w:rsidRPr="00045F84" w:rsidRDefault="00045F84" w:rsidP="00AC3EE8">
      <w:pPr>
        <w:pStyle w:val="Heading3"/>
        <w:rPr>
          <w:lang w:eastAsia="en-US"/>
        </w:rPr>
      </w:pPr>
      <w:bookmarkStart w:id="173" w:name="_Toc195777923"/>
      <w:r>
        <w:rPr>
          <w:lang w:eastAsia="en-US"/>
        </w:rPr>
        <w:lastRenderedPageBreak/>
        <w:t>Responsible chemical use</w:t>
      </w:r>
      <w:bookmarkEnd w:id="173"/>
    </w:p>
    <w:p w14:paraId="5385D30D" w14:textId="23695AEF" w:rsidR="00AD3746" w:rsidRDefault="00AD3746" w:rsidP="00900C12">
      <w:pPr>
        <w:rPr>
          <w:lang w:eastAsia="en-US"/>
        </w:rPr>
      </w:pPr>
      <w:r>
        <w:rPr>
          <w:lang w:eastAsia="en-US"/>
        </w:rPr>
        <w:t>Pesticides can be harmful to human health</w:t>
      </w:r>
      <w:r w:rsidR="00601ECF">
        <w:rPr>
          <w:lang w:eastAsia="en-US"/>
        </w:rPr>
        <w:t xml:space="preserve"> through </w:t>
      </w:r>
      <w:r>
        <w:rPr>
          <w:lang w:eastAsia="en-US"/>
        </w:rPr>
        <w:t xml:space="preserve">ingestion, inhalation, or direct </w:t>
      </w:r>
      <w:r w:rsidR="00601ECF">
        <w:rPr>
          <w:lang w:eastAsia="en-US"/>
        </w:rPr>
        <w:t xml:space="preserve">skin </w:t>
      </w:r>
      <w:r>
        <w:rPr>
          <w:lang w:eastAsia="en-US"/>
        </w:rPr>
        <w:t xml:space="preserve">contact. </w:t>
      </w:r>
      <w:r w:rsidR="00601ECF">
        <w:rPr>
          <w:lang w:eastAsia="en-US"/>
        </w:rPr>
        <w:t xml:space="preserve">Each jurisdiction has laws </w:t>
      </w:r>
      <w:r w:rsidR="009B460E">
        <w:rPr>
          <w:lang w:eastAsia="en-US"/>
        </w:rPr>
        <w:t>regulating</w:t>
      </w:r>
      <w:r w:rsidR="00601ECF">
        <w:rPr>
          <w:lang w:eastAsia="en-US"/>
        </w:rPr>
        <w:t xml:space="preserve"> </w:t>
      </w:r>
      <w:r w:rsidR="009B460E">
        <w:rPr>
          <w:lang w:eastAsia="en-US"/>
        </w:rPr>
        <w:t>safe</w:t>
      </w:r>
      <w:r w:rsidR="00601ECF">
        <w:rPr>
          <w:lang w:eastAsia="en-US"/>
        </w:rPr>
        <w:t xml:space="preserve"> pesticide</w:t>
      </w:r>
      <w:r w:rsidR="009B460E">
        <w:rPr>
          <w:lang w:eastAsia="en-US"/>
        </w:rPr>
        <w:t xml:space="preserve"> use</w:t>
      </w:r>
      <w:r w:rsidR="00601ECF">
        <w:rPr>
          <w:lang w:eastAsia="en-US"/>
        </w:rPr>
        <w:t xml:space="preserve">. </w:t>
      </w:r>
      <w:r w:rsidR="001676D4">
        <w:rPr>
          <w:lang w:eastAsia="en-US"/>
        </w:rPr>
        <w:t>Take p</w:t>
      </w:r>
      <w:r>
        <w:rPr>
          <w:lang w:eastAsia="en-US"/>
        </w:rPr>
        <w:t xml:space="preserve">recautions </w:t>
      </w:r>
      <w:r w:rsidR="009B460E">
        <w:rPr>
          <w:lang w:eastAsia="en-US"/>
        </w:rPr>
        <w:t>to minimise exposure</w:t>
      </w:r>
      <w:r>
        <w:rPr>
          <w:lang w:eastAsia="en-US"/>
        </w:rPr>
        <w:t>, including:</w:t>
      </w:r>
    </w:p>
    <w:p w14:paraId="79A3080D" w14:textId="4B0DCAF2" w:rsidR="00AD3746" w:rsidRDefault="00AD3746" w:rsidP="00AD3746">
      <w:pPr>
        <w:pStyle w:val="ListParagraph"/>
        <w:rPr>
          <w:lang w:eastAsia="en-US"/>
        </w:rPr>
      </w:pPr>
      <w:r>
        <w:rPr>
          <w:lang w:eastAsia="en-US"/>
        </w:rPr>
        <w:t>Read</w:t>
      </w:r>
      <w:r w:rsidR="00601ECF">
        <w:rPr>
          <w:lang w:eastAsia="en-US"/>
        </w:rPr>
        <w:t>ing</w:t>
      </w:r>
      <w:r>
        <w:rPr>
          <w:lang w:eastAsia="en-US"/>
        </w:rPr>
        <w:t xml:space="preserve"> the product label and Safety Data Sheet and follow</w:t>
      </w:r>
      <w:r w:rsidR="00601ECF">
        <w:rPr>
          <w:lang w:eastAsia="en-US"/>
        </w:rPr>
        <w:t>ing</w:t>
      </w:r>
      <w:r>
        <w:rPr>
          <w:lang w:eastAsia="en-US"/>
        </w:rPr>
        <w:t xml:space="preserve"> </w:t>
      </w:r>
      <w:r w:rsidR="00601ECF">
        <w:rPr>
          <w:lang w:eastAsia="en-US"/>
        </w:rPr>
        <w:t xml:space="preserve">all </w:t>
      </w:r>
      <w:r>
        <w:rPr>
          <w:lang w:eastAsia="en-US"/>
        </w:rPr>
        <w:t>directions.</w:t>
      </w:r>
    </w:p>
    <w:p w14:paraId="107709B6" w14:textId="063DC9DA" w:rsidR="00AD3746" w:rsidRDefault="00601ECF" w:rsidP="00AD3746">
      <w:pPr>
        <w:pStyle w:val="ListParagraph"/>
        <w:rPr>
          <w:lang w:eastAsia="en-US"/>
        </w:rPr>
      </w:pPr>
      <w:r>
        <w:rPr>
          <w:lang w:eastAsia="en-US"/>
        </w:rPr>
        <w:t xml:space="preserve">Wearing recommended </w:t>
      </w:r>
      <w:r w:rsidR="00AD3746">
        <w:rPr>
          <w:lang w:eastAsia="en-US"/>
        </w:rPr>
        <w:t>personal protective equipment</w:t>
      </w:r>
      <w:r>
        <w:rPr>
          <w:lang w:eastAsia="en-US"/>
        </w:rPr>
        <w:t>.</w:t>
      </w:r>
    </w:p>
    <w:p w14:paraId="2EE5875F" w14:textId="195DE808" w:rsidR="00601ECF" w:rsidRDefault="00601ECF" w:rsidP="00AD3746">
      <w:pPr>
        <w:pStyle w:val="ListParagraph"/>
        <w:rPr>
          <w:lang w:eastAsia="en-US"/>
        </w:rPr>
      </w:pPr>
      <w:r>
        <w:rPr>
          <w:lang w:eastAsia="en-US"/>
        </w:rPr>
        <w:t>Mixing pesticides in a well-ventilated area, free form obstructions.</w:t>
      </w:r>
    </w:p>
    <w:p w14:paraId="5C56C8B9" w14:textId="2573B00B" w:rsidR="00601ECF" w:rsidRDefault="00601ECF" w:rsidP="00AD3746">
      <w:pPr>
        <w:pStyle w:val="ListParagraph"/>
        <w:rPr>
          <w:lang w:eastAsia="en-US"/>
        </w:rPr>
      </w:pPr>
      <w:r>
        <w:rPr>
          <w:lang w:eastAsia="en-US"/>
        </w:rPr>
        <w:t>Cleaning up spills promptly by covering them with sand, sawdust, or other substance before sweeping up and disposing</w:t>
      </w:r>
      <w:r w:rsidR="001A078E">
        <w:rPr>
          <w:lang w:eastAsia="en-US"/>
        </w:rPr>
        <w:t xml:space="preserve"> of properly.</w:t>
      </w:r>
    </w:p>
    <w:p w14:paraId="06B5C76B" w14:textId="57122508" w:rsidR="00601ECF" w:rsidRDefault="00601ECF" w:rsidP="00AD3746">
      <w:pPr>
        <w:pStyle w:val="ListParagraph"/>
        <w:rPr>
          <w:lang w:eastAsia="en-US"/>
        </w:rPr>
      </w:pPr>
      <w:r>
        <w:rPr>
          <w:lang w:eastAsia="en-US"/>
        </w:rPr>
        <w:t>Avoid</w:t>
      </w:r>
      <w:r w:rsidR="001A078E">
        <w:rPr>
          <w:lang w:eastAsia="en-US"/>
        </w:rPr>
        <w:t>ing</w:t>
      </w:r>
      <w:r>
        <w:rPr>
          <w:lang w:eastAsia="en-US"/>
        </w:rPr>
        <w:t xml:space="preserve"> spraying on windy days or where spray may drift onto </w:t>
      </w:r>
      <w:r w:rsidR="001A078E">
        <w:rPr>
          <w:lang w:eastAsia="en-US"/>
        </w:rPr>
        <w:t>one</w:t>
      </w:r>
      <w:r>
        <w:rPr>
          <w:lang w:eastAsia="en-US"/>
        </w:rPr>
        <w:t>self or others.</w:t>
      </w:r>
    </w:p>
    <w:p w14:paraId="5068E6BA" w14:textId="097AD2FA" w:rsidR="00601ECF" w:rsidRDefault="00601ECF" w:rsidP="00601ECF">
      <w:pPr>
        <w:pStyle w:val="ListParagraph"/>
        <w:rPr>
          <w:lang w:eastAsia="en-US"/>
        </w:rPr>
      </w:pPr>
      <w:r>
        <w:rPr>
          <w:lang w:eastAsia="en-US"/>
        </w:rPr>
        <w:t>Always wash</w:t>
      </w:r>
      <w:r w:rsidR="001A078E">
        <w:rPr>
          <w:lang w:eastAsia="en-US"/>
        </w:rPr>
        <w:t>ing</w:t>
      </w:r>
      <w:r>
        <w:rPr>
          <w:lang w:eastAsia="en-US"/>
        </w:rPr>
        <w:t xml:space="preserve"> hands and equipment thoroughly after use.</w:t>
      </w:r>
    </w:p>
    <w:p w14:paraId="2B817879" w14:textId="36AC6DAA" w:rsidR="00AD3746" w:rsidRDefault="00601ECF" w:rsidP="00900C12">
      <w:pPr>
        <w:pStyle w:val="ListParagraph"/>
        <w:rPr>
          <w:lang w:eastAsia="en-US"/>
        </w:rPr>
      </w:pPr>
      <w:r>
        <w:rPr>
          <w:lang w:eastAsia="en-US"/>
        </w:rPr>
        <w:t>Wash</w:t>
      </w:r>
      <w:r w:rsidR="001A078E">
        <w:rPr>
          <w:lang w:eastAsia="en-US"/>
        </w:rPr>
        <w:t>ing</w:t>
      </w:r>
      <w:r>
        <w:rPr>
          <w:lang w:eastAsia="en-US"/>
        </w:rPr>
        <w:t xml:space="preserve"> contaminated clothing separately.</w:t>
      </w:r>
    </w:p>
    <w:p w14:paraId="2233A8D3" w14:textId="2885D45F" w:rsidR="000510EA" w:rsidRDefault="00186D41" w:rsidP="00900C12">
      <w:pPr>
        <w:rPr>
          <w:lang w:eastAsia="en-US"/>
        </w:rPr>
      </w:pPr>
      <w:r>
        <w:rPr>
          <w:lang w:eastAsia="en-US"/>
        </w:rPr>
        <w:t>When using veterinary chemicals:</w:t>
      </w:r>
    </w:p>
    <w:p w14:paraId="13449531" w14:textId="6CF1394F" w:rsidR="00186D41" w:rsidRDefault="00186D41" w:rsidP="00186D41">
      <w:pPr>
        <w:pStyle w:val="ListParagraph"/>
      </w:pPr>
      <w:r>
        <w:t>Understand your legal responsibilities</w:t>
      </w:r>
      <w:r w:rsidR="00C4422F">
        <w:t xml:space="preserve"> regarding veterinary chemical use</w:t>
      </w:r>
      <w:r>
        <w:t>.</w:t>
      </w:r>
    </w:p>
    <w:p w14:paraId="7FF7F646" w14:textId="5F1339D3" w:rsidR="00FF7F05" w:rsidRDefault="00FF7F05" w:rsidP="00FF7F05">
      <w:pPr>
        <w:pStyle w:val="ListParagraph"/>
      </w:pPr>
      <w:r>
        <w:t>Store chemicals responsibly – in a locked area, out of reach of children.</w:t>
      </w:r>
    </w:p>
    <w:p w14:paraId="1266FEC0" w14:textId="77777777" w:rsidR="006C73F2" w:rsidRDefault="00C4422F" w:rsidP="00186D41">
      <w:pPr>
        <w:pStyle w:val="ListParagraph"/>
      </w:pPr>
      <w:r>
        <w:rPr>
          <w:lang w:eastAsia="en-US"/>
        </w:rPr>
        <w:t xml:space="preserve">Use only </w:t>
      </w:r>
      <w:r w:rsidR="00186D41">
        <w:rPr>
          <w:lang w:eastAsia="en-US"/>
        </w:rPr>
        <w:t>registered chemicals.</w:t>
      </w:r>
      <w:r w:rsidR="00FF7F05">
        <w:rPr>
          <w:lang w:eastAsia="en-US"/>
        </w:rPr>
        <w:t xml:space="preserve"> </w:t>
      </w:r>
    </w:p>
    <w:p w14:paraId="17434228" w14:textId="65A8A8F7" w:rsidR="00186D41" w:rsidRDefault="00FF7F05" w:rsidP="00186D41">
      <w:pPr>
        <w:pStyle w:val="ListParagraph"/>
      </w:pPr>
      <w:r>
        <w:rPr>
          <w:lang w:eastAsia="en-US"/>
        </w:rPr>
        <w:t>Never use an agricultur</w:t>
      </w:r>
      <w:r w:rsidR="00E34F8E">
        <w:rPr>
          <w:lang w:eastAsia="en-US"/>
        </w:rPr>
        <w:t xml:space="preserve">al chemical </w:t>
      </w:r>
      <w:r>
        <w:rPr>
          <w:lang w:eastAsia="en-US"/>
        </w:rPr>
        <w:t>product to treat animals.</w:t>
      </w:r>
    </w:p>
    <w:p w14:paraId="5052187B" w14:textId="0ED41BFD" w:rsidR="00186D41" w:rsidRDefault="00C4422F" w:rsidP="00186D41">
      <w:pPr>
        <w:pStyle w:val="ListParagraph"/>
      </w:pPr>
      <w:r>
        <w:rPr>
          <w:lang w:eastAsia="en-US"/>
        </w:rPr>
        <w:t>F</w:t>
      </w:r>
      <w:r w:rsidR="00186D41">
        <w:rPr>
          <w:lang w:eastAsia="en-US"/>
        </w:rPr>
        <w:t>ollow</w:t>
      </w:r>
      <w:r w:rsidR="00186D41" w:rsidRPr="006578A7">
        <w:t xml:space="preserve"> label directions</w:t>
      </w:r>
      <w:r>
        <w:t>,</w:t>
      </w:r>
      <w:r w:rsidR="00186D41">
        <w:t xml:space="preserve"> unless directed otherwise by a veterinarian.</w:t>
      </w:r>
    </w:p>
    <w:p w14:paraId="0E791B88" w14:textId="4BE1DED7" w:rsidR="00186D41" w:rsidRPr="006578A7" w:rsidRDefault="00186D41" w:rsidP="00186D41">
      <w:pPr>
        <w:pStyle w:val="ListParagraph"/>
      </w:pPr>
      <w:r>
        <w:t>Identify treated cattle.</w:t>
      </w:r>
    </w:p>
    <w:p w14:paraId="476484A5" w14:textId="436D824A" w:rsidR="00186D41" w:rsidRDefault="00186D41" w:rsidP="00186D41">
      <w:pPr>
        <w:pStyle w:val="ListParagraph"/>
      </w:pPr>
      <w:r>
        <w:t>Keep records of all veterinary chemical use, including the withholding period</w:t>
      </w:r>
      <w:r w:rsidR="006C73F2">
        <w:t xml:space="preserve"> (WHP) </w:t>
      </w:r>
      <w:r>
        <w:t>and export slaughter interval</w:t>
      </w:r>
      <w:r w:rsidR="006C73F2">
        <w:t xml:space="preserve"> (ESI)</w:t>
      </w:r>
      <w:r w:rsidR="00C4422F">
        <w:t>.</w:t>
      </w:r>
    </w:p>
    <w:p w14:paraId="43C7B636" w14:textId="7E791187" w:rsidR="00186D41" w:rsidRDefault="00186D41" w:rsidP="00186D41">
      <w:r>
        <w:t xml:space="preserve">When using </w:t>
      </w:r>
      <w:r w:rsidR="006C73F2">
        <w:t>agriculture chemicals</w:t>
      </w:r>
      <w:r>
        <w:t>:</w:t>
      </w:r>
    </w:p>
    <w:p w14:paraId="69483059" w14:textId="5CA32AE7" w:rsidR="00186D41" w:rsidRDefault="00186D41" w:rsidP="00186D41">
      <w:pPr>
        <w:pStyle w:val="ListParagraph"/>
      </w:pPr>
      <w:r>
        <w:t>Understand you</w:t>
      </w:r>
      <w:r w:rsidR="00B13E66">
        <w:t>r</w:t>
      </w:r>
      <w:r>
        <w:t xml:space="preserve"> legal responsibilities.</w:t>
      </w:r>
    </w:p>
    <w:p w14:paraId="06528E3E" w14:textId="183167D5" w:rsidR="00FF7F05" w:rsidRDefault="00FF7F05" w:rsidP="00186D41">
      <w:pPr>
        <w:pStyle w:val="ListParagraph"/>
      </w:pPr>
      <w:r>
        <w:t>Store chemicals responsibly – in a locked area, out of reach of children.</w:t>
      </w:r>
    </w:p>
    <w:p w14:paraId="604BBA99" w14:textId="2715B1CB" w:rsidR="00186D41" w:rsidRDefault="00186D41" w:rsidP="00186D41">
      <w:pPr>
        <w:pStyle w:val="ListParagraph"/>
      </w:pPr>
      <w:r w:rsidRPr="006578A7">
        <w:t>Restrict chemical use to areas required to be treated</w:t>
      </w:r>
      <w:r>
        <w:t>.</w:t>
      </w:r>
    </w:p>
    <w:p w14:paraId="2B924DCF" w14:textId="17F2100A" w:rsidR="00186D41" w:rsidRPr="006578A7" w:rsidRDefault="00186D41" w:rsidP="00186D41">
      <w:pPr>
        <w:pStyle w:val="ListParagraph"/>
      </w:pPr>
      <w:r w:rsidRPr="006578A7">
        <w:t xml:space="preserve">Seek professional advice </w:t>
      </w:r>
      <w:r w:rsidR="006C73F2">
        <w:t>when</w:t>
      </w:r>
      <w:r w:rsidRPr="006578A7">
        <w:t xml:space="preserve"> unsure about chemical application</w:t>
      </w:r>
      <w:r w:rsidR="006C73F2">
        <w:t xml:space="preserve"> directions</w:t>
      </w:r>
      <w:r>
        <w:t>.</w:t>
      </w:r>
    </w:p>
    <w:p w14:paraId="5C2B1CD1" w14:textId="2C5A8082" w:rsidR="00186D41" w:rsidRDefault="00C4422F" w:rsidP="00186D41">
      <w:pPr>
        <w:pStyle w:val="ListParagraph"/>
      </w:pPr>
      <w:r>
        <w:t>Consider using</w:t>
      </w:r>
      <w:r w:rsidR="00186D41">
        <w:t xml:space="preserve"> a licenced pest control operator.</w:t>
      </w:r>
    </w:p>
    <w:p w14:paraId="7DBFD312" w14:textId="2700C901" w:rsidR="00186D41" w:rsidRDefault="00186D41" w:rsidP="00186D41">
      <w:pPr>
        <w:pStyle w:val="ListParagraph"/>
      </w:pPr>
      <w:r>
        <w:t>Keep records of pest control activities, including grazing WHPs.</w:t>
      </w:r>
    </w:p>
    <w:p w14:paraId="65A5179B" w14:textId="77777777" w:rsidR="00543D34" w:rsidRDefault="00543D34" w:rsidP="00543D34"/>
    <w:p w14:paraId="4F0F3BD2" w14:textId="77777777" w:rsidR="00543D34" w:rsidRDefault="00543D34" w:rsidP="00543D34">
      <w:pPr>
        <w:sectPr w:rsidR="00543D34" w:rsidSect="00434E12">
          <w:footnotePr>
            <w:numRestart w:val="eachSect"/>
          </w:footnotePr>
          <w:pgSz w:w="11906" w:h="16838" w:code="9"/>
          <w:pgMar w:top="1440" w:right="1440" w:bottom="1440" w:left="1440" w:header="578" w:footer="578" w:gutter="0"/>
          <w:cols w:space="720"/>
          <w:docGrid w:linePitch="299"/>
        </w:sectPr>
      </w:pPr>
    </w:p>
    <w:p w14:paraId="750B2311" w14:textId="0527ABED" w:rsidR="00543D34" w:rsidRPr="003D6A68" w:rsidRDefault="00543D34" w:rsidP="00543D34">
      <w:pPr>
        <w:pStyle w:val="Caption"/>
        <w:rPr>
          <w:lang w:eastAsia="en-US"/>
        </w:rPr>
      </w:pPr>
      <w:bookmarkStart w:id="174" w:name="_Ref162280602"/>
      <w:bookmarkStart w:id="175" w:name="_Toc195772723"/>
      <w:r>
        <w:lastRenderedPageBreak/>
        <w:t xml:space="preserve">Table </w:t>
      </w:r>
      <w:r>
        <w:fldChar w:fldCharType="begin"/>
      </w:r>
      <w:r>
        <w:instrText>SEQ Table \* ARABIC</w:instrText>
      </w:r>
      <w:r>
        <w:fldChar w:fldCharType="separate"/>
      </w:r>
      <w:r w:rsidR="003320E2">
        <w:rPr>
          <w:noProof/>
        </w:rPr>
        <w:t>25</w:t>
      </w:r>
      <w:r>
        <w:fldChar w:fldCharType="end"/>
      </w:r>
      <w:bookmarkEnd w:id="174"/>
      <w:r>
        <w:t xml:space="preserve">. </w:t>
      </w:r>
      <w:r w:rsidRPr="3CB9B4FB">
        <w:rPr>
          <w:lang w:eastAsia="en-US"/>
        </w:rPr>
        <w:t xml:space="preserve">National Vector Management Advisory Group preferred list of veterinary chemicals for control of </w:t>
      </w:r>
      <w:r w:rsidR="0052472E">
        <w:rPr>
          <w:lang w:eastAsia="en-US"/>
        </w:rPr>
        <w:t>LSDV</w:t>
      </w:r>
      <w:r w:rsidRPr="3CB9B4FB">
        <w:rPr>
          <w:lang w:eastAsia="en-US"/>
        </w:rPr>
        <w:t xml:space="preserve"> vectors</w:t>
      </w:r>
      <w:r w:rsidR="648F1074" w:rsidRPr="3CB9B4FB">
        <w:rPr>
          <w:lang w:eastAsia="en-US"/>
        </w:rPr>
        <w:t xml:space="preserve"> (current at time of publication)</w:t>
      </w:r>
      <w:bookmarkEnd w:id="175"/>
    </w:p>
    <w:tbl>
      <w:tblPr>
        <w:tblStyle w:val="TableGrid"/>
        <w:tblW w:w="14596" w:type="dxa"/>
        <w:tblLook w:val="04A0" w:firstRow="1" w:lastRow="0" w:firstColumn="1" w:lastColumn="0" w:noHBand="0" w:noVBand="1"/>
      </w:tblPr>
      <w:tblGrid>
        <w:gridCol w:w="1129"/>
        <w:gridCol w:w="4678"/>
        <w:gridCol w:w="2410"/>
        <w:gridCol w:w="1559"/>
        <w:gridCol w:w="3119"/>
        <w:gridCol w:w="850"/>
        <w:gridCol w:w="851"/>
      </w:tblGrid>
      <w:tr w:rsidR="00543D34" w:rsidRPr="00743DE2" w14:paraId="20D2837B" w14:textId="77777777" w:rsidTr="00440BAD">
        <w:trPr>
          <w:cantSplit/>
          <w:tblHeader/>
        </w:trPr>
        <w:tc>
          <w:tcPr>
            <w:tcW w:w="1129" w:type="dxa"/>
            <w:tcBorders>
              <w:left w:val="nil"/>
              <w:right w:val="nil"/>
            </w:tcBorders>
          </w:tcPr>
          <w:p w14:paraId="474D2ACD" w14:textId="77777777" w:rsidR="00543D34" w:rsidRPr="00743DE2" w:rsidRDefault="00543D34" w:rsidP="00615C13">
            <w:pPr>
              <w:spacing w:line="240" w:lineRule="auto"/>
              <w:rPr>
                <w:b/>
                <w:bCs/>
                <w:sz w:val="20"/>
                <w:szCs w:val="20"/>
              </w:rPr>
            </w:pPr>
            <w:bookmarkStart w:id="176" w:name="Table_25"/>
            <w:bookmarkEnd w:id="176"/>
            <w:r w:rsidRPr="00743DE2">
              <w:rPr>
                <w:b/>
                <w:bCs/>
                <w:sz w:val="20"/>
                <w:szCs w:val="20"/>
              </w:rPr>
              <w:t>APVMA no.</w:t>
            </w:r>
          </w:p>
        </w:tc>
        <w:tc>
          <w:tcPr>
            <w:tcW w:w="4678" w:type="dxa"/>
            <w:tcBorders>
              <w:left w:val="nil"/>
              <w:right w:val="nil"/>
            </w:tcBorders>
          </w:tcPr>
          <w:p w14:paraId="766FDC67" w14:textId="77777777" w:rsidR="00543D34" w:rsidRPr="00743DE2" w:rsidRDefault="00543D34" w:rsidP="00615C13">
            <w:pPr>
              <w:spacing w:line="240" w:lineRule="auto"/>
              <w:rPr>
                <w:b/>
                <w:bCs/>
                <w:sz w:val="20"/>
                <w:szCs w:val="20"/>
              </w:rPr>
            </w:pPr>
            <w:r w:rsidRPr="00743DE2">
              <w:rPr>
                <w:b/>
                <w:bCs/>
                <w:sz w:val="20"/>
                <w:szCs w:val="20"/>
              </w:rPr>
              <w:t>Product name</w:t>
            </w:r>
          </w:p>
        </w:tc>
        <w:tc>
          <w:tcPr>
            <w:tcW w:w="2410" w:type="dxa"/>
            <w:tcBorders>
              <w:left w:val="nil"/>
              <w:right w:val="nil"/>
            </w:tcBorders>
          </w:tcPr>
          <w:p w14:paraId="3C6744C5" w14:textId="77777777" w:rsidR="00543D34" w:rsidRPr="00743DE2" w:rsidRDefault="00543D34" w:rsidP="00615C13">
            <w:pPr>
              <w:spacing w:line="240" w:lineRule="auto"/>
              <w:rPr>
                <w:b/>
                <w:bCs/>
                <w:sz w:val="20"/>
                <w:szCs w:val="20"/>
              </w:rPr>
            </w:pPr>
            <w:r w:rsidRPr="00743DE2">
              <w:rPr>
                <w:b/>
                <w:bCs/>
                <w:sz w:val="20"/>
                <w:szCs w:val="20"/>
              </w:rPr>
              <w:t>Active</w:t>
            </w:r>
            <w:r>
              <w:rPr>
                <w:b/>
                <w:bCs/>
                <w:sz w:val="20"/>
                <w:szCs w:val="20"/>
              </w:rPr>
              <w:t xml:space="preserve"> ingredient</w:t>
            </w:r>
          </w:p>
        </w:tc>
        <w:tc>
          <w:tcPr>
            <w:tcW w:w="1559" w:type="dxa"/>
            <w:tcBorders>
              <w:left w:val="nil"/>
              <w:right w:val="nil"/>
            </w:tcBorders>
          </w:tcPr>
          <w:p w14:paraId="60C5FC07" w14:textId="77777777" w:rsidR="00543D34" w:rsidRPr="00743DE2" w:rsidRDefault="00543D34" w:rsidP="00615C13">
            <w:pPr>
              <w:spacing w:line="240" w:lineRule="auto"/>
              <w:rPr>
                <w:b/>
                <w:bCs/>
                <w:sz w:val="20"/>
                <w:szCs w:val="20"/>
              </w:rPr>
            </w:pPr>
            <w:r w:rsidRPr="00743DE2">
              <w:rPr>
                <w:b/>
                <w:bCs/>
                <w:sz w:val="20"/>
                <w:szCs w:val="20"/>
              </w:rPr>
              <w:t>Application method</w:t>
            </w:r>
          </w:p>
        </w:tc>
        <w:tc>
          <w:tcPr>
            <w:tcW w:w="3119" w:type="dxa"/>
            <w:tcBorders>
              <w:left w:val="nil"/>
              <w:right w:val="nil"/>
            </w:tcBorders>
          </w:tcPr>
          <w:p w14:paraId="266276CE" w14:textId="77777777" w:rsidR="00543D34" w:rsidRPr="00743DE2" w:rsidRDefault="00543D34" w:rsidP="00615C13">
            <w:pPr>
              <w:spacing w:line="240" w:lineRule="auto"/>
              <w:rPr>
                <w:b/>
                <w:bCs/>
                <w:sz w:val="20"/>
                <w:szCs w:val="20"/>
              </w:rPr>
            </w:pPr>
            <w:r w:rsidRPr="00743DE2">
              <w:rPr>
                <w:b/>
                <w:bCs/>
                <w:sz w:val="20"/>
                <w:szCs w:val="20"/>
              </w:rPr>
              <w:t>Pest</w:t>
            </w:r>
          </w:p>
        </w:tc>
        <w:tc>
          <w:tcPr>
            <w:tcW w:w="850" w:type="dxa"/>
            <w:tcBorders>
              <w:left w:val="nil"/>
              <w:right w:val="nil"/>
            </w:tcBorders>
          </w:tcPr>
          <w:p w14:paraId="2A7483A5" w14:textId="77777777" w:rsidR="00543D34" w:rsidRPr="00743DE2" w:rsidRDefault="00543D34" w:rsidP="00615C13">
            <w:pPr>
              <w:spacing w:line="240" w:lineRule="auto"/>
              <w:jc w:val="center"/>
              <w:rPr>
                <w:b/>
                <w:bCs/>
                <w:sz w:val="20"/>
                <w:szCs w:val="20"/>
              </w:rPr>
            </w:pPr>
            <w:r w:rsidRPr="00743DE2">
              <w:rPr>
                <w:b/>
                <w:bCs/>
                <w:sz w:val="20"/>
                <w:szCs w:val="20"/>
              </w:rPr>
              <w:t>WHP</w:t>
            </w:r>
            <w:r>
              <w:rPr>
                <w:b/>
                <w:bCs/>
                <w:sz w:val="20"/>
                <w:szCs w:val="20"/>
              </w:rPr>
              <w:t xml:space="preserve"> (days)</w:t>
            </w:r>
          </w:p>
        </w:tc>
        <w:tc>
          <w:tcPr>
            <w:tcW w:w="851" w:type="dxa"/>
            <w:tcBorders>
              <w:left w:val="nil"/>
              <w:right w:val="nil"/>
            </w:tcBorders>
          </w:tcPr>
          <w:p w14:paraId="52EB1D5E" w14:textId="77777777" w:rsidR="00543D34" w:rsidRPr="00743DE2" w:rsidRDefault="00543D34" w:rsidP="00615C13">
            <w:pPr>
              <w:spacing w:line="240" w:lineRule="auto"/>
              <w:jc w:val="center"/>
              <w:rPr>
                <w:b/>
                <w:bCs/>
                <w:sz w:val="20"/>
                <w:szCs w:val="20"/>
              </w:rPr>
            </w:pPr>
            <w:r w:rsidRPr="00743DE2">
              <w:rPr>
                <w:b/>
                <w:bCs/>
                <w:sz w:val="20"/>
                <w:szCs w:val="20"/>
              </w:rPr>
              <w:t>ESI</w:t>
            </w:r>
            <w:r>
              <w:rPr>
                <w:b/>
                <w:bCs/>
                <w:sz w:val="20"/>
                <w:szCs w:val="20"/>
              </w:rPr>
              <w:t xml:space="preserve"> (days)</w:t>
            </w:r>
          </w:p>
        </w:tc>
      </w:tr>
      <w:tr w:rsidR="00543D34" w:rsidRPr="00743DE2" w14:paraId="22C52D7C" w14:textId="77777777" w:rsidTr="00440BAD">
        <w:tc>
          <w:tcPr>
            <w:tcW w:w="1129" w:type="dxa"/>
            <w:tcBorders>
              <w:left w:val="nil"/>
              <w:right w:val="nil"/>
            </w:tcBorders>
          </w:tcPr>
          <w:p w14:paraId="470AC17A" w14:textId="77777777" w:rsidR="00543D34" w:rsidRPr="00743DE2" w:rsidRDefault="00543D34" w:rsidP="00615C13">
            <w:pPr>
              <w:spacing w:line="240" w:lineRule="auto"/>
              <w:rPr>
                <w:sz w:val="20"/>
                <w:szCs w:val="20"/>
              </w:rPr>
            </w:pPr>
            <w:r w:rsidRPr="00743DE2">
              <w:rPr>
                <w:rFonts w:cs="Calibri"/>
                <w:sz w:val="20"/>
                <w:szCs w:val="20"/>
              </w:rPr>
              <w:t>89229</w:t>
            </w:r>
          </w:p>
        </w:tc>
        <w:tc>
          <w:tcPr>
            <w:tcW w:w="4678" w:type="dxa"/>
            <w:tcBorders>
              <w:left w:val="nil"/>
              <w:right w:val="nil"/>
            </w:tcBorders>
          </w:tcPr>
          <w:p w14:paraId="02AD3D37" w14:textId="77777777" w:rsidR="00543D34" w:rsidRPr="00743DE2" w:rsidRDefault="00543D34" w:rsidP="00615C13">
            <w:pPr>
              <w:spacing w:line="240" w:lineRule="auto"/>
              <w:rPr>
                <w:sz w:val="20"/>
                <w:szCs w:val="20"/>
              </w:rPr>
            </w:pPr>
            <w:r w:rsidRPr="00743DE2">
              <w:rPr>
                <w:rFonts w:cs="Calibri"/>
                <w:sz w:val="20"/>
                <w:szCs w:val="20"/>
              </w:rPr>
              <w:t>Imperial pour-on fly and lice treatment for cattle and horses</w:t>
            </w:r>
          </w:p>
        </w:tc>
        <w:tc>
          <w:tcPr>
            <w:tcW w:w="2410" w:type="dxa"/>
            <w:tcBorders>
              <w:left w:val="nil"/>
              <w:right w:val="nil"/>
            </w:tcBorders>
          </w:tcPr>
          <w:p w14:paraId="4B121CEE"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10ECA7EA" w14:textId="77777777" w:rsidR="00543D34" w:rsidRPr="00743DE2" w:rsidRDefault="00543D34" w:rsidP="00615C13">
            <w:pPr>
              <w:spacing w:line="240" w:lineRule="auto"/>
              <w:rPr>
                <w:sz w:val="20"/>
                <w:szCs w:val="20"/>
              </w:rPr>
            </w:pPr>
            <w:r w:rsidRPr="00743DE2">
              <w:rPr>
                <w:sz w:val="20"/>
                <w:szCs w:val="20"/>
              </w:rPr>
              <w:t>Pour on</w:t>
            </w:r>
          </w:p>
        </w:tc>
        <w:tc>
          <w:tcPr>
            <w:tcW w:w="3119" w:type="dxa"/>
            <w:tcBorders>
              <w:left w:val="nil"/>
              <w:right w:val="nil"/>
            </w:tcBorders>
          </w:tcPr>
          <w:p w14:paraId="61F27121" w14:textId="77777777" w:rsidR="00543D34" w:rsidRPr="00743DE2" w:rsidRDefault="00543D34" w:rsidP="00615C13">
            <w:pPr>
              <w:spacing w:line="240" w:lineRule="auto"/>
              <w:rPr>
                <w:rFonts w:cs="Calibri"/>
                <w:sz w:val="20"/>
                <w:szCs w:val="20"/>
              </w:rPr>
            </w:pPr>
            <w:r w:rsidRPr="00743DE2">
              <w:rPr>
                <w:rFonts w:cs="Calibri"/>
                <w:sz w:val="20"/>
                <w:szCs w:val="20"/>
              </w:rPr>
              <w:t>Biting midge, buffalo fly, house fly, stable fly,</w:t>
            </w:r>
          </w:p>
        </w:tc>
        <w:tc>
          <w:tcPr>
            <w:tcW w:w="850" w:type="dxa"/>
            <w:tcBorders>
              <w:left w:val="nil"/>
              <w:right w:val="nil"/>
            </w:tcBorders>
          </w:tcPr>
          <w:p w14:paraId="2CEAF6E0"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4D0DBAD4"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16AFF915" w14:textId="77777777" w:rsidTr="00440BAD">
        <w:tc>
          <w:tcPr>
            <w:tcW w:w="1129" w:type="dxa"/>
            <w:tcBorders>
              <w:left w:val="nil"/>
              <w:right w:val="nil"/>
            </w:tcBorders>
          </w:tcPr>
          <w:p w14:paraId="016EB90E" w14:textId="77777777" w:rsidR="00543D34" w:rsidRPr="00743DE2" w:rsidRDefault="00543D34" w:rsidP="00615C13">
            <w:pPr>
              <w:spacing w:line="240" w:lineRule="auto"/>
              <w:rPr>
                <w:sz w:val="20"/>
                <w:szCs w:val="20"/>
              </w:rPr>
            </w:pPr>
            <w:r w:rsidRPr="00743DE2">
              <w:rPr>
                <w:rFonts w:cs="Calibri"/>
                <w:sz w:val="20"/>
                <w:szCs w:val="20"/>
              </w:rPr>
              <w:t>88816</w:t>
            </w:r>
          </w:p>
        </w:tc>
        <w:tc>
          <w:tcPr>
            <w:tcW w:w="4678" w:type="dxa"/>
            <w:tcBorders>
              <w:left w:val="nil"/>
              <w:right w:val="nil"/>
            </w:tcBorders>
          </w:tcPr>
          <w:p w14:paraId="0FBDFABF" w14:textId="77777777" w:rsidR="00543D34" w:rsidRPr="00743DE2" w:rsidRDefault="00543D34" w:rsidP="00615C13">
            <w:pPr>
              <w:spacing w:line="240" w:lineRule="auto"/>
              <w:rPr>
                <w:sz w:val="20"/>
                <w:szCs w:val="20"/>
              </w:rPr>
            </w:pPr>
            <w:r w:rsidRPr="00743DE2">
              <w:rPr>
                <w:rFonts w:cs="Calibri"/>
                <w:sz w:val="20"/>
                <w:szCs w:val="20"/>
              </w:rPr>
              <w:t>Pastoral ag deltafix pour-on for cattle</w:t>
            </w:r>
          </w:p>
        </w:tc>
        <w:tc>
          <w:tcPr>
            <w:tcW w:w="2410" w:type="dxa"/>
            <w:tcBorders>
              <w:left w:val="nil"/>
              <w:right w:val="nil"/>
            </w:tcBorders>
          </w:tcPr>
          <w:p w14:paraId="06492EC2"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40937E63" w14:textId="77777777" w:rsidR="00543D34" w:rsidRPr="00743DE2" w:rsidRDefault="00543D34" w:rsidP="00615C13">
            <w:pPr>
              <w:spacing w:line="240" w:lineRule="auto"/>
              <w:rPr>
                <w:sz w:val="20"/>
                <w:szCs w:val="20"/>
              </w:rPr>
            </w:pPr>
            <w:r w:rsidRPr="00743DE2">
              <w:rPr>
                <w:sz w:val="20"/>
                <w:szCs w:val="20"/>
              </w:rPr>
              <w:t>Pour on</w:t>
            </w:r>
          </w:p>
        </w:tc>
        <w:tc>
          <w:tcPr>
            <w:tcW w:w="3119" w:type="dxa"/>
            <w:tcBorders>
              <w:left w:val="nil"/>
              <w:right w:val="nil"/>
            </w:tcBorders>
          </w:tcPr>
          <w:p w14:paraId="75647D1B" w14:textId="77777777" w:rsidR="00543D34" w:rsidRPr="00743DE2" w:rsidRDefault="00543D34" w:rsidP="00615C13">
            <w:pPr>
              <w:spacing w:line="240" w:lineRule="auto"/>
              <w:rPr>
                <w:rFonts w:cs="Calibri"/>
                <w:sz w:val="20"/>
                <w:szCs w:val="20"/>
              </w:rPr>
            </w:pPr>
            <w:r w:rsidRPr="00743DE2">
              <w:rPr>
                <w:rFonts w:cs="Calibri"/>
                <w:sz w:val="20"/>
                <w:szCs w:val="20"/>
              </w:rPr>
              <w:t>Biting midge, buffalo fly, housefly, stable fly,</w:t>
            </w:r>
          </w:p>
        </w:tc>
        <w:tc>
          <w:tcPr>
            <w:tcW w:w="850" w:type="dxa"/>
            <w:tcBorders>
              <w:left w:val="nil"/>
              <w:right w:val="nil"/>
            </w:tcBorders>
          </w:tcPr>
          <w:p w14:paraId="2B2074F0"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1732E60B"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1B516217" w14:textId="77777777" w:rsidTr="00440BAD">
        <w:tc>
          <w:tcPr>
            <w:tcW w:w="1129" w:type="dxa"/>
            <w:tcBorders>
              <w:left w:val="nil"/>
              <w:right w:val="nil"/>
            </w:tcBorders>
          </w:tcPr>
          <w:p w14:paraId="77F3603C" w14:textId="77777777" w:rsidR="00543D34" w:rsidRPr="00743DE2" w:rsidRDefault="00543D34" w:rsidP="00615C13">
            <w:pPr>
              <w:spacing w:line="240" w:lineRule="auto"/>
              <w:rPr>
                <w:sz w:val="20"/>
                <w:szCs w:val="20"/>
              </w:rPr>
            </w:pPr>
            <w:r w:rsidRPr="00743DE2">
              <w:rPr>
                <w:rFonts w:cs="Calibri"/>
                <w:sz w:val="20"/>
                <w:szCs w:val="20"/>
              </w:rPr>
              <w:t>83884</w:t>
            </w:r>
          </w:p>
        </w:tc>
        <w:tc>
          <w:tcPr>
            <w:tcW w:w="4678" w:type="dxa"/>
            <w:tcBorders>
              <w:left w:val="nil"/>
              <w:right w:val="nil"/>
            </w:tcBorders>
          </w:tcPr>
          <w:p w14:paraId="4EBFD42F" w14:textId="77777777" w:rsidR="00543D34" w:rsidRPr="00743DE2" w:rsidRDefault="00543D34" w:rsidP="00615C13">
            <w:pPr>
              <w:spacing w:line="240" w:lineRule="auto"/>
              <w:rPr>
                <w:sz w:val="20"/>
                <w:szCs w:val="20"/>
              </w:rPr>
            </w:pPr>
            <w:r w:rsidRPr="00743DE2">
              <w:rPr>
                <w:rFonts w:cs="Calibri"/>
                <w:sz w:val="20"/>
                <w:szCs w:val="20"/>
              </w:rPr>
              <w:t>Covine deltashield pour-on lice and fly treatment for cattle</w:t>
            </w:r>
          </w:p>
        </w:tc>
        <w:tc>
          <w:tcPr>
            <w:tcW w:w="2410" w:type="dxa"/>
            <w:tcBorders>
              <w:left w:val="nil"/>
              <w:right w:val="nil"/>
            </w:tcBorders>
          </w:tcPr>
          <w:p w14:paraId="303BE89D"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0557AB33" w14:textId="77777777" w:rsidR="00543D34" w:rsidRPr="00743DE2" w:rsidRDefault="00543D34" w:rsidP="00615C13">
            <w:pPr>
              <w:spacing w:line="240" w:lineRule="auto"/>
              <w:rPr>
                <w:sz w:val="20"/>
                <w:szCs w:val="20"/>
              </w:rPr>
            </w:pPr>
            <w:r w:rsidRPr="00743DE2">
              <w:rPr>
                <w:sz w:val="20"/>
                <w:szCs w:val="20"/>
              </w:rPr>
              <w:t>Pour on</w:t>
            </w:r>
          </w:p>
        </w:tc>
        <w:tc>
          <w:tcPr>
            <w:tcW w:w="3119" w:type="dxa"/>
            <w:tcBorders>
              <w:left w:val="nil"/>
              <w:right w:val="nil"/>
            </w:tcBorders>
          </w:tcPr>
          <w:p w14:paraId="0F4F870B" w14:textId="77777777" w:rsidR="00543D34" w:rsidRPr="00743DE2" w:rsidRDefault="00543D34" w:rsidP="00615C13">
            <w:pPr>
              <w:spacing w:line="240" w:lineRule="auto"/>
              <w:rPr>
                <w:rFonts w:cs="Calibri"/>
                <w:sz w:val="20"/>
                <w:szCs w:val="20"/>
              </w:rPr>
            </w:pPr>
            <w:r w:rsidRPr="00743DE2">
              <w:rPr>
                <w:rFonts w:cs="Calibri"/>
                <w:sz w:val="20"/>
                <w:szCs w:val="20"/>
              </w:rPr>
              <w:t xml:space="preserve">Biting midge, buffalo fly, house fly, stable fly </w:t>
            </w:r>
          </w:p>
        </w:tc>
        <w:tc>
          <w:tcPr>
            <w:tcW w:w="850" w:type="dxa"/>
            <w:tcBorders>
              <w:left w:val="nil"/>
              <w:right w:val="nil"/>
            </w:tcBorders>
          </w:tcPr>
          <w:p w14:paraId="78FC575B"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03B03E44"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02A26931" w14:textId="77777777" w:rsidTr="00440BAD">
        <w:tc>
          <w:tcPr>
            <w:tcW w:w="1129" w:type="dxa"/>
            <w:tcBorders>
              <w:left w:val="nil"/>
              <w:right w:val="nil"/>
            </w:tcBorders>
          </w:tcPr>
          <w:p w14:paraId="1C2CC65A" w14:textId="77777777" w:rsidR="00543D34" w:rsidRPr="00743DE2" w:rsidRDefault="00543D34" w:rsidP="00615C13">
            <w:pPr>
              <w:spacing w:line="240" w:lineRule="auto"/>
              <w:rPr>
                <w:sz w:val="20"/>
                <w:szCs w:val="20"/>
              </w:rPr>
            </w:pPr>
            <w:r w:rsidRPr="00743DE2">
              <w:rPr>
                <w:rFonts w:cs="Calibri"/>
                <w:sz w:val="20"/>
                <w:szCs w:val="20"/>
              </w:rPr>
              <w:t>82675</w:t>
            </w:r>
          </w:p>
        </w:tc>
        <w:tc>
          <w:tcPr>
            <w:tcW w:w="4678" w:type="dxa"/>
            <w:tcBorders>
              <w:left w:val="nil"/>
              <w:right w:val="nil"/>
            </w:tcBorders>
          </w:tcPr>
          <w:p w14:paraId="7CC234CC" w14:textId="77777777" w:rsidR="00543D34" w:rsidRPr="00743DE2" w:rsidRDefault="00543D34" w:rsidP="00615C13">
            <w:pPr>
              <w:spacing w:line="240" w:lineRule="auto"/>
              <w:rPr>
                <w:sz w:val="20"/>
                <w:szCs w:val="20"/>
              </w:rPr>
            </w:pPr>
            <w:r w:rsidRPr="00743DE2">
              <w:rPr>
                <w:rFonts w:cs="Calibri"/>
                <w:sz w:val="20"/>
                <w:szCs w:val="20"/>
              </w:rPr>
              <w:t>Independents Own Incarcerate Easy-Dose Pour-On Cattle Lice and Fly Treatment</w:t>
            </w:r>
          </w:p>
        </w:tc>
        <w:tc>
          <w:tcPr>
            <w:tcW w:w="2410" w:type="dxa"/>
            <w:tcBorders>
              <w:left w:val="nil"/>
              <w:right w:val="nil"/>
            </w:tcBorders>
          </w:tcPr>
          <w:p w14:paraId="4170689A"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1069A467" w14:textId="77777777" w:rsidR="00543D34" w:rsidRPr="00743DE2" w:rsidRDefault="00543D34" w:rsidP="00615C13">
            <w:pPr>
              <w:spacing w:line="240" w:lineRule="auto"/>
              <w:rPr>
                <w:sz w:val="20"/>
                <w:szCs w:val="20"/>
              </w:rPr>
            </w:pPr>
            <w:r w:rsidRPr="00743DE2">
              <w:rPr>
                <w:sz w:val="20"/>
                <w:szCs w:val="20"/>
              </w:rPr>
              <w:t xml:space="preserve">Pour on </w:t>
            </w:r>
          </w:p>
        </w:tc>
        <w:tc>
          <w:tcPr>
            <w:tcW w:w="3119" w:type="dxa"/>
            <w:tcBorders>
              <w:left w:val="nil"/>
              <w:right w:val="nil"/>
            </w:tcBorders>
          </w:tcPr>
          <w:p w14:paraId="3FD4CFB2" w14:textId="77777777" w:rsidR="00543D34" w:rsidRPr="00743DE2" w:rsidRDefault="00543D34" w:rsidP="00615C13">
            <w:pPr>
              <w:spacing w:line="240" w:lineRule="auto"/>
              <w:rPr>
                <w:rFonts w:cs="Calibri"/>
                <w:sz w:val="20"/>
                <w:szCs w:val="20"/>
              </w:rPr>
            </w:pPr>
            <w:r w:rsidRPr="00743DE2">
              <w:rPr>
                <w:rFonts w:cs="Calibri"/>
                <w:sz w:val="20"/>
                <w:szCs w:val="20"/>
              </w:rPr>
              <w:t>Biting midge, buffalo fly, house fly, stable fly</w:t>
            </w:r>
          </w:p>
        </w:tc>
        <w:tc>
          <w:tcPr>
            <w:tcW w:w="850" w:type="dxa"/>
            <w:tcBorders>
              <w:left w:val="nil"/>
              <w:right w:val="nil"/>
            </w:tcBorders>
          </w:tcPr>
          <w:p w14:paraId="6230B60E"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01C5217D"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27B0CC54" w14:textId="77777777" w:rsidTr="00440BAD">
        <w:tc>
          <w:tcPr>
            <w:tcW w:w="1129" w:type="dxa"/>
            <w:tcBorders>
              <w:left w:val="nil"/>
              <w:right w:val="nil"/>
            </w:tcBorders>
          </w:tcPr>
          <w:p w14:paraId="2BAA39CC" w14:textId="77777777" w:rsidR="00543D34" w:rsidRPr="00743DE2" w:rsidRDefault="00543D34" w:rsidP="00615C13">
            <w:pPr>
              <w:spacing w:line="240" w:lineRule="auto"/>
              <w:rPr>
                <w:sz w:val="20"/>
                <w:szCs w:val="20"/>
              </w:rPr>
            </w:pPr>
            <w:r w:rsidRPr="00743DE2">
              <w:rPr>
                <w:rFonts w:cs="Calibri"/>
                <w:sz w:val="20"/>
                <w:szCs w:val="20"/>
              </w:rPr>
              <w:t>65322</w:t>
            </w:r>
          </w:p>
        </w:tc>
        <w:tc>
          <w:tcPr>
            <w:tcW w:w="4678" w:type="dxa"/>
            <w:tcBorders>
              <w:left w:val="nil"/>
              <w:right w:val="nil"/>
            </w:tcBorders>
          </w:tcPr>
          <w:p w14:paraId="3C780C0A" w14:textId="77777777" w:rsidR="00543D34" w:rsidRPr="00743DE2" w:rsidRDefault="00543D34" w:rsidP="00615C13">
            <w:pPr>
              <w:spacing w:line="240" w:lineRule="auto"/>
              <w:rPr>
                <w:sz w:val="20"/>
                <w:szCs w:val="20"/>
              </w:rPr>
            </w:pPr>
            <w:r w:rsidRPr="00743DE2">
              <w:rPr>
                <w:rFonts w:cs="Calibri"/>
                <w:sz w:val="20"/>
                <w:szCs w:val="20"/>
              </w:rPr>
              <w:t>Deltamax quick-dose pour-on cattle lice and fly treatment</w:t>
            </w:r>
          </w:p>
        </w:tc>
        <w:tc>
          <w:tcPr>
            <w:tcW w:w="2410" w:type="dxa"/>
            <w:tcBorders>
              <w:left w:val="nil"/>
              <w:right w:val="nil"/>
            </w:tcBorders>
          </w:tcPr>
          <w:p w14:paraId="6472B206"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1F247A95" w14:textId="77777777" w:rsidR="00543D34" w:rsidRPr="00743DE2" w:rsidRDefault="00543D34" w:rsidP="00615C13">
            <w:pPr>
              <w:spacing w:line="240" w:lineRule="auto"/>
              <w:rPr>
                <w:sz w:val="20"/>
                <w:szCs w:val="20"/>
              </w:rPr>
            </w:pPr>
            <w:r w:rsidRPr="00743DE2">
              <w:rPr>
                <w:sz w:val="20"/>
                <w:szCs w:val="20"/>
              </w:rPr>
              <w:t xml:space="preserve">Pour on </w:t>
            </w:r>
          </w:p>
        </w:tc>
        <w:tc>
          <w:tcPr>
            <w:tcW w:w="3119" w:type="dxa"/>
            <w:tcBorders>
              <w:left w:val="nil"/>
              <w:right w:val="nil"/>
            </w:tcBorders>
          </w:tcPr>
          <w:p w14:paraId="557F56E8" w14:textId="77777777" w:rsidR="00543D34" w:rsidRPr="00743DE2" w:rsidRDefault="00543D34" w:rsidP="00615C13">
            <w:pPr>
              <w:spacing w:line="240" w:lineRule="auto"/>
              <w:rPr>
                <w:rFonts w:cs="Calibri"/>
                <w:sz w:val="20"/>
                <w:szCs w:val="20"/>
              </w:rPr>
            </w:pPr>
            <w:r w:rsidRPr="00743DE2">
              <w:rPr>
                <w:rFonts w:cs="Calibri"/>
                <w:sz w:val="20"/>
                <w:szCs w:val="20"/>
              </w:rPr>
              <w:t>Biting midge, buffalo fly,</w:t>
            </w:r>
            <w:r>
              <w:rPr>
                <w:rFonts w:cs="Calibri"/>
                <w:sz w:val="20"/>
                <w:szCs w:val="20"/>
              </w:rPr>
              <w:t xml:space="preserve"> </w:t>
            </w:r>
            <w:r w:rsidRPr="00743DE2">
              <w:rPr>
                <w:rFonts w:cs="Calibri"/>
                <w:sz w:val="20"/>
                <w:szCs w:val="20"/>
              </w:rPr>
              <w:t>house fly, stable fly</w:t>
            </w:r>
          </w:p>
        </w:tc>
        <w:tc>
          <w:tcPr>
            <w:tcW w:w="850" w:type="dxa"/>
            <w:tcBorders>
              <w:left w:val="nil"/>
              <w:right w:val="nil"/>
            </w:tcBorders>
          </w:tcPr>
          <w:p w14:paraId="1135E5A4"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5BB77282"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598D2855" w14:textId="77777777" w:rsidTr="00440BAD">
        <w:tc>
          <w:tcPr>
            <w:tcW w:w="1129" w:type="dxa"/>
            <w:tcBorders>
              <w:left w:val="nil"/>
              <w:right w:val="nil"/>
            </w:tcBorders>
          </w:tcPr>
          <w:p w14:paraId="449B89F5" w14:textId="77777777" w:rsidR="00543D34" w:rsidRPr="00743DE2" w:rsidRDefault="00543D34" w:rsidP="00615C13">
            <w:pPr>
              <w:spacing w:line="240" w:lineRule="auto"/>
              <w:rPr>
                <w:sz w:val="20"/>
                <w:szCs w:val="20"/>
              </w:rPr>
            </w:pPr>
            <w:r w:rsidRPr="00743DE2">
              <w:rPr>
                <w:rFonts w:cs="Calibri"/>
                <w:sz w:val="20"/>
                <w:szCs w:val="20"/>
              </w:rPr>
              <w:t>2161413</w:t>
            </w:r>
          </w:p>
        </w:tc>
        <w:tc>
          <w:tcPr>
            <w:tcW w:w="4678" w:type="dxa"/>
            <w:tcBorders>
              <w:left w:val="nil"/>
              <w:right w:val="nil"/>
            </w:tcBorders>
          </w:tcPr>
          <w:p w14:paraId="1E0854DF" w14:textId="77777777" w:rsidR="00543D34" w:rsidRPr="00743DE2" w:rsidRDefault="00543D34" w:rsidP="00615C13">
            <w:pPr>
              <w:spacing w:line="240" w:lineRule="auto"/>
              <w:rPr>
                <w:sz w:val="20"/>
                <w:szCs w:val="20"/>
              </w:rPr>
            </w:pPr>
            <w:r w:rsidRPr="00743DE2">
              <w:rPr>
                <w:rFonts w:cs="Calibri"/>
                <w:sz w:val="20"/>
                <w:szCs w:val="20"/>
              </w:rPr>
              <w:t>Deltafly easy-dose pour-on cattle lice and fly treatment</w:t>
            </w:r>
          </w:p>
        </w:tc>
        <w:tc>
          <w:tcPr>
            <w:tcW w:w="2410" w:type="dxa"/>
            <w:tcBorders>
              <w:left w:val="nil"/>
              <w:right w:val="nil"/>
            </w:tcBorders>
          </w:tcPr>
          <w:p w14:paraId="40ACB2D2"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3C550AE4" w14:textId="77777777" w:rsidR="00543D34" w:rsidRPr="00743DE2" w:rsidRDefault="00543D34" w:rsidP="00615C13">
            <w:pPr>
              <w:spacing w:line="240" w:lineRule="auto"/>
              <w:rPr>
                <w:sz w:val="20"/>
                <w:szCs w:val="20"/>
              </w:rPr>
            </w:pPr>
            <w:r w:rsidRPr="00743DE2">
              <w:rPr>
                <w:sz w:val="20"/>
                <w:szCs w:val="20"/>
              </w:rPr>
              <w:t xml:space="preserve">Pour on </w:t>
            </w:r>
          </w:p>
        </w:tc>
        <w:tc>
          <w:tcPr>
            <w:tcW w:w="3119" w:type="dxa"/>
            <w:tcBorders>
              <w:left w:val="nil"/>
              <w:right w:val="nil"/>
            </w:tcBorders>
          </w:tcPr>
          <w:p w14:paraId="258F962F" w14:textId="77777777" w:rsidR="00543D34" w:rsidRPr="00743DE2" w:rsidRDefault="00543D34" w:rsidP="00615C13">
            <w:pPr>
              <w:spacing w:line="240" w:lineRule="auto"/>
              <w:rPr>
                <w:rFonts w:cs="Calibri"/>
                <w:sz w:val="20"/>
                <w:szCs w:val="20"/>
              </w:rPr>
            </w:pPr>
            <w:r w:rsidRPr="00743DE2">
              <w:rPr>
                <w:rFonts w:cs="Calibri"/>
                <w:sz w:val="20"/>
                <w:szCs w:val="20"/>
              </w:rPr>
              <w:t>Buffalo fly, house fly, stable fly</w:t>
            </w:r>
          </w:p>
        </w:tc>
        <w:tc>
          <w:tcPr>
            <w:tcW w:w="850" w:type="dxa"/>
            <w:tcBorders>
              <w:left w:val="nil"/>
              <w:right w:val="nil"/>
            </w:tcBorders>
          </w:tcPr>
          <w:p w14:paraId="10815C3F"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4DBCA830"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40F85307" w14:textId="77777777" w:rsidTr="00440BAD">
        <w:tc>
          <w:tcPr>
            <w:tcW w:w="1129" w:type="dxa"/>
            <w:tcBorders>
              <w:left w:val="nil"/>
              <w:right w:val="nil"/>
            </w:tcBorders>
          </w:tcPr>
          <w:p w14:paraId="17511821" w14:textId="77777777" w:rsidR="00543D34" w:rsidRPr="00743DE2" w:rsidRDefault="00543D34" w:rsidP="00615C13">
            <w:pPr>
              <w:spacing w:line="240" w:lineRule="auto"/>
              <w:rPr>
                <w:sz w:val="20"/>
                <w:szCs w:val="20"/>
              </w:rPr>
            </w:pPr>
            <w:r w:rsidRPr="00743DE2">
              <w:rPr>
                <w:rFonts w:cs="Calibri"/>
                <w:sz w:val="20"/>
                <w:szCs w:val="20"/>
              </w:rPr>
              <w:t>54096</w:t>
            </w:r>
          </w:p>
        </w:tc>
        <w:tc>
          <w:tcPr>
            <w:tcW w:w="4678" w:type="dxa"/>
            <w:tcBorders>
              <w:left w:val="nil"/>
              <w:right w:val="nil"/>
            </w:tcBorders>
          </w:tcPr>
          <w:p w14:paraId="1D1755E6" w14:textId="77777777" w:rsidR="00543D34" w:rsidRPr="00743DE2" w:rsidRDefault="00543D34" w:rsidP="00615C13">
            <w:pPr>
              <w:spacing w:line="240" w:lineRule="auto"/>
              <w:rPr>
                <w:sz w:val="20"/>
                <w:szCs w:val="20"/>
              </w:rPr>
            </w:pPr>
            <w:r w:rsidRPr="00743DE2">
              <w:rPr>
                <w:rFonts w:cs="Calibri"/>
                <w:sz w:val="20"/>
                <w:szCs w:val="20"/>
              </w:rPr>
              <w:t>Coopers easy-dose pour-on cattle lice and fly treatment</w:t>
            </w:r>
          </w:p>
        </w:tc>
        <w:tc>
          <w:tcPr>
            <w:tcW w:w="2410" w:type="dxa"/>
            <w:tcBorders>
              <w:left w:val="nil"/>
              <w:right w:val="nil"/>
            </w:tcBorders>
          </w:tcPr>
          <w:p w14:paraId="23471CF7" w14:textId="77777777" w:rsidR="00543D34" w:rsidRPr="00743DE2" w:rsidRDefault="00543D34" w:rsidP="00615C13">
            <w:pPr>
              <w:spacing w:line="240" w:lineRule="auto"/>
              <w:rPr>
                <w:sz w:val="20"/>
                <w:szCs w:val="20"/>
              </w:rPr>
            </w:pPr>
            <w:r w:rsidRPr="00743DE2">
              <w:rPr>
                <w:rFonts w:cs="Calibri"/>
                <w:sz w:val="20"/>
                <w:szCs w:val="20"/>
              </w:rPr>
              <w:t>Deltamethrin</w:t>
            </w:r>
          </w:p>
        </w:tc>
        <w:tc>
          <w:tcPr>
            <w:tcW w:w="1559" w:type="dxa"/>
            <w:tcBorders>
              <w:left w:val="nil"/>
              <w:right w:val="nil"/>
            </w:tcBorders>
          </w:tcPr>
          <w:p w14:paraId="7A2F0359" w14:textId="77777777" w:rsidR="00543D34" w:rsidRPr="00743DE2" w:rsidRDefault="00543D34" w:rsidP="00615C13">
            <w:pPr>
              <w:spacing w:line="240" w:lineRule="auto"/>
              <w:rPr>
                <w:sz w:val="20"/>
                <w:szCs w:val="20"/>
              </w:rPr>
            </w:pPr>
            <w:r w:rsidRPr="00743DE2">
              <w:rPr>
                <w:sz w:val="20"/>
                <w:szCs w:val="20"/>
              </w:rPr>
              <w:t xml:space="preserve">Pour on </w:t>
            </w:r>
          </w:p>
        </w:tc>
        <w:tc>
          <w:tcPr>
            <w:tcW w:w="3119" w:type="dxa"/>
            <w:tcBorders>
              <w:left w:val="nil"/>
              <w:right w:val="nil"/>
            </w:tcBorders>
          </w:tcPr>
          <w:p w14:paraId="78A06271" w14:textId="77777777" w:rsidR="00543D34" w:rsidRPr="00743DE2" w:rsidRDefault="00543D34" w:rsidP="00615C13">
            <w:pPr>
              <w:spacing w:line="240" w:lineRule="auto"/>
              <w:rPr>
                <w:rFonts w:cs="Calibri"/>
                <w:sz w:val="20"/>
                <w:szCs w:val="20"/>
              </w:rPr>
            </w:pPr>
            <w:r w:rsidRPr="00743DE2">
              <w:rPr>
                <w:rFonts w:cs="Calibri"/>
                <w:sz w:val="20"/>
                <w:szCs w:val="20"/>
              </w:rPr>
              <w:t>Biting midge, buffalo fly, housefly, stable fly</w:t>
            </w:r>
          </w:p>
        </w:tc>
        <w:tc>
          <w:tcPr>
            <w:tcW w:w="850" w:type="dxa"/>
            <w:tcBorders>
              <w:left w:val="nil"/>
              <w:right w:val="nil"/>
            </w:tcBorders>
          </w:tcPr>
          <w:p w14:paraId="3BED85A8"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222D5A92"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2A2C65AE" w14:textId="77777777" w:rsidTr="00440BAD">
        <w:tc>
          <w:tcPr>
            <w:tcW w:w="1129" w:type="dxa"/>
            <w:tcBorders>
              <w:left w:val="nil"/>
              <w:right w:val="nil"/>
            </w:tcBorders>
          </w:tcPr>
          <w:p w14:paraId="11961208" w14:textId="77777777" w:rsidR="00543D34" w:rsidRPr="00743DE2" w:rsidRDefault="00543D34" w:rsidP="00615C13">
            <w:pPr>
              <w:spacing w:line="240" w:lineRule="auto"/>
              <w:rPr>
                <w:sz w:val="20"/>
                <w:szCs w:val="20"/>
              </w:rPr>
            </w:pPr>
            <w:r w:rsidRPr="00743DE2">
              <w:rPr>
                <w:rFonts w:cs="Calibri"/>
                <w:sz w:val="20"/>
                <w:szCs w:val="20"/>
              </w:rPr>
              <w:t>85568</w:t>
            </w:r>
          </w:p>
        </w:tc>
        <w:tc>
          <w:tcPr>
            <w:tcW w:w="4678" w:type="dxa"/>
            <w:tcBorders>
              <w:left w:val="nil"/>
              <w:right w:val="nil"/>
            </w:tcBorders>
          </w:tcPr>
          <w:p w14:paraId="453E7241" w14:textId="77777777" w:rsidR="00543D34" w:rsidRPr="00743DE2" w:rsidRDefault="00543D34" w:rsidP="00615C13">
            <w:pPr>
              <w:spacing w:line="240" w:lineRule="auto"/>
              <w:rPr>
                <w:sz w:val="20"/>
                <w:szCs w:val="20"/>
              </w:rPr>
            </w:pPr>
            <w:r w:rsidRPr="00743DE2">
              <w:rPr>
                <w:rFonts w:cs="Calibri"/>
                <w:sz w:val="20"/>
                <w:szCs w:val="20"/>
              </w:rPr>
              <w:t>Roust Cattle Dip and Spray</w:t>
            </w:r>
          </w:p>
        </w:tc>
        <w:tc>
          <w:tcPr>
            <w:tcW w:w="2410" w:type="dxa"/>
            <w:tcBorders>
              <w:left w:val="nil"/>
              <w:right w:val="nil"/>
            </w:tcBorders>
          </w:tcPr>
          <w:p w14:paraId="07B20E0B" w14:textId="77777777" w:rsidR="00543D34" w:rsidRPr="00743DE2" w:rsidRDefault="00543D34" w:rsidP="00615C13">
            <w:pPr>
              <w:spacing w:line="240" w:lineRule="auto"/>
              <w:rPr>
                <w:sz w:val="20"/>
                <w:szCs w:val="20"/>
              </w:rPr>
            </w:pPr>
            <w:r w:rsidRPr="00743DE2">
              <w:rPr>
                <w:rFonts w:cs="Calibri"/>
                <w:sz w:val="20"/>
                <w:szCs w:val="20"/>
              </w:rPr>
              <w:t>Chlorfenvinphos, cypermethrin</w:t>
            </w:r>
          </w:p>
        </w:tc>
        <w:tc>
          <w:tcPr>
            <w:tcW w:w="1559" w:type="dxa"/>
            <w:tcBorders>
              <w:left w:val="nil"/>
              <w:right w:val="nil"/>
            </w:tcBorders>
          </w:tcPr>
          <w:p w14:paraId="54D17B16" w14:textId="77777777" w:rsidR="00543D34" w:rsidRPr="00743DE2" w:rsidRDefault="00543D34" w:rsidP="00615C13">
            <w:pPr>
              <w:spacing w:line="240" w:lineRule="auto"/>
              <w:rPr>
                <w:sz w:val="20"/>
                <w:szCs w:val="20"/>
              </w:rPr>
            </w:pPr>
            <w:r w:rsidRPr="00743DE2">
              <w:rPr>
                <w:sz w:val="20"/>
                <w:szCs w:val="20"/>
              </w:rPr>
              <w:t>Dip and spray</w:t>
            </w:r>
          </w:p>
        </w:tc>
        <w:tc>
          <w:tcPr>
            <w:tcW w:w="3119" w:type="dxa"/>
            <w:tcBorders>
              <w:left w:val="nil"/>
              <w:right w:val="nil"/>
            </w:tcBorders>
          </w:tcPr>
          <w:p w14:paraId="036BD296" w14:textId="77777777" w:rsidR="00543D34" w:rsidRPr="00743DE2" w:rsidRDefault="00543D34" w:rsidP="00615C13">
            <w:pPr>
              <w:spacing w:line="240" w:lineRule="auto"/>
              <w:rPr>
                <w:rFonts w:cs="Calibri"/>
                <w:sz w:val="20"/>
                <w:szCs w:val="20"/>
              </w:rPr>
            </w:pPr>
            <w:r w:rsidRPr="00743DE2">
              <w:rPr>
                <w:rFonts w:cs="Calibri"/>
                <w:sz w:val="20"/>
                <w:szCs w:val="20"/>
              </w:rPr>
              <w:t xml:space="preserve">Buffalo fly, cattle tick, Paralysis tick, bush tick, scrub tick </w:t>
            </w:r>
          </w:p>
        </w:tc>
        <w:tc>
          <w:tcPr>
            <w:tcW w:w="850" w:type="dxa"/>
            <w:tcBorders>
              <w:left w:val="nil"/>
              <w:right w:val="nil"/>
            </w:tcBorders>
          </w:tcPr>
          <w:p w14:paraId="5A7A84EE" w14:textId="77777777" w:rsidR="00543D34" w:rsidRPr="00743DE2" w:rsidRDefault="00543D34" w:rsidP="00615C13">
            <w:pPr>
              <w:spacing w:line="240" w:lineRule="auto"/>
              <w:jc w:val="center"/>
              <w:rPr>
                <w:sz w:val="20"/>
                <w:szCs w:val="20"/>
              </w:rPr>
            </w:pPr>
            <w:r w:rsidRPr="00743DE2">
              <w:rPr>
                <w:sz w:val="20"/>
                <w:szCs w:val="20"/>
              </w:rPr>
              <w:t>8</w:t>
            </w:r>
          </w:p>
        </w:tc>
        <w:tc>
          <w:tcPr>
            <w:tcW w:w="851" w:type="dxa"/>
            <w:tcBorders>
              <w:left w:val="nil"/>
              <w:right w:val="nil"/>
            </w:tcBorders>
          </w:tcPr>
          <w:p w14:paraId="294A8065"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5F8FB302" w14:textId="77777777" w:rsidTr="00440BAD">
        <w:tc>
          <w:tcPr>
            <w:tcW w:w="1129" w:type="dxa"/>
            <w:tcBorders>
              <w:left w:val="nil"/>
              <w:right w:val="nil"/>
            </w:tcBorders>
          </w:tcPr>
          <w:p w14:paraId="04458687" w14:textId="77777777" w:rsidR="00543D34" w:rsidRPr="00743DE2" w:rsidRDefault="00543D34" w:rsidP="00615C13">
            <w:pPr>
              <w:spacing w:line="240" w:lineRule="auto"/>
              <w:rPr>
                <w:sz w:val="20"/>
                <w:szCs w:val="20"/>
              </w:rPr>
            </w:pPr>
            <w:r w:rsidRPr="00743DE2">
              <w:rPr>
                <w:rFonts w:cs="Calibri"/>
                <w:sz w:val="20"/>
                <w:szCs w:val="20"/>
              </w:rPr>
              <w:t>46815</w:t>
            </w:r>
          </w:p>
        </w:tc>
        <w:tc>
          <w:tcPr>
            <w:tcW w:w="4678" w:type="dxa"/>
            <w:tcBorders>
              <w:left w:val="nil"/>
              <w:right w:val="nil"/>
            </w:tcBorders>
          </w:tcPr>
          <w:p w14:paraId="7A469300" w14:textId="77777777" w:rsidR="00543D34" w:rsidRPr="00743DE2" w:rsidRDefault="00543D34" w:rsidP="00615C13">
            <w:pPr>
              <w:spacing w:line="240" w:lineRule="auto"/>
              <w:rPr>
                <w:sz w:val="20"/>
                <w:szCs w:val="20"/>
              </w:rPr>
            </w:pPr>
            <w:r w:rsidRPr="00743DE2">
              <w:rPr>
                <w:rFonts w:cs="Calibri"/>
                <w:sz w:val="20"/>
                <w:szCs w:val="20"/>
              </w:rPr>
              <w:t>Coopers blockade 's' cattle dip and spray</w:t>
            </w:r>
          </w:p>
        </w:tc>
        <w:tc>
          <w:tcPr>
            <w:tcW w:w="2410" w:type="dxa"/>
            <w:tcBorders>
              <w:left w:val="nil"/>
              <w:right w:val="nil"/>
            </w:tcBorders>
          </w:tcPr>
          <w:p w14:paraId="00825C6B" w14:textId="77777777" w:rsidR="00543D34" w:rsidRPr="00743DE2" w:rsidRDefault="00543D34" w:rsidP="00615C13">
            <w:pPr>
              <w:spacing w:line="240" w:lineRule="auto"/>
              <w:rPr>
                <w:sz w:val="20"/>
                <w:szCs w:val="20"/>
              </w:rPr>
            </w:pPr>
            <w:r w:rsidRPr="00743DE2">
              <w:rPr>
                <w:rFonts w:cs="Calibri"/>
                <w:sz w:val="20"/>
                <w:szCs w:val="20"/>
              </w:rPr>
              <w:t>Chlorfenvinphos, cypermethrin</w:t>
            </w:r>
          </w:p>
        </w:tc>
        <w:tc>
          <w:tcPr>
            <w:tcW w:w="1559" w:type="dxa"/>
            <w:tcBorders>
              <w:left w:val="nil"/>
              <w:right w:val="nil"/>
            </w:tcBorders>
          </w:tcPr>
          <w:p w14:paraId="24201A43" w14:textId="77777777" w:rsidR="00543D34" w:rsidRPr="00743DE2" w:rsidRDefault="00543D34" w:rsidP="00615C13">
            <w:pPr>
              <w:spacing w:line="240" w:lineRule="auto"/>
              <w:rPr>
                <w:sz w:val="20"/>
                <w:szCs w:val="20"/>
              </w:rPr>
            </w:pPr>
            <w:r w:rsidRPr="00743DE2">
              <w:rPr>
                <w:sz w:val="20"/>
                <w:szCs w:val="20"/>
              </w:rPr>
              <w:t xml:space="preserve">Dip and spray </w:t>
            </w:r>
          </w:p>
        </w:tc>
        <w:tc>
          <w:tcPr>
            <w:tcW w:w="3119" w:type="dxa"/>
            <w:tcBorders>
              <w:left w:val="nil"/>
              <w:right w:val="nil"/>
            </w:tcBorders>
          </w:tcPr>
          <w:p w14:paraId="7E9C4851" w14:textId="77777777" w:rsidR="00543D34" w:rsidRPr="00743DE2" w:rsidRDefault="00543D34" w:rsidP="00615C13">
            <w:pPr>
              <w:spacing w:line="240" w:lineRule="auto"/>
              <w:rPr>
                <w:rFonts w:cs="Calibri"/>
                <w:sz w:val="20"/>
                <w:szCs w:val="20"/>
              </w:rPr>
            </w:pPr>
            <w:r w:rsidRPr="00743DE2">
              <w:rPr>
                <w:rFonts w:cs="Calibri"/>
                <w:sz w:val="20"/>
                <w:szCs w:val="20"/>
              </w:rPr>
              <w:t>Buffalo fly, bush tick, cattle tick, paralysis tick, scrub tick</w:t>
            </w:r>
          </w:p>
        </w:tc>
        <w:tc>
          <w:tcPr>
            <w:tcW w:w="850" w:type="dxa"/>
            <w:tcBorders>
              <w:left w:val="nil"/>
              <w:right w:val="nil"/>
            </w:tcBorders>
          </w:tcPr>
          <w:p w14:paraId="4C8F37CF" w14:textId="77777777" w:rsidR="00543D34" w:rsidRPr="00743DE2" w:rsidRDefault="00543D34" w:rsidP="00615C13">
            <w:pPr>
              <w:spacing w:line="240" w:lineRule="auto"/>
              <w:jc w:val="center"/>
              <w:rPr>
                <w:sz w:val="20"/>
                <w:szCs w:val="20"/>
              </w:rPr>
            </w:pPr>
            <w:r w:rsidRPr="00743DE2">
              <w:rPr>
                <w:sz w:val="20"/>
                <w:szCs w:val="20"/>
              </w:rPr>
              <w:t>8</w:t>
            </w:r>
          </w:p>
        </w:tc>
        <w:tc>
          <w:tcPr>
            <w:tcW w:w="851" w:type="dxa"/>
            <w:tcBorders>
              <w:left w:val="nil"/>
              <w:right w:val="nil"/>
            </w:tcBorders>
          </w:tcPr>
          <w:p w14:paraId="2D5CE37B"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2A4DC95A" w14:textId="77777777" w:rsidTr="00440BAD">
        <w:tc>
          <w:tcPr>
            <w:tcW w:w="1129" w:type="dxa"/>
            <w:tcBorders>
              <w:left w:val="nil"/>
              <w:right w:val="nil"/>
            </w:tcBorders>
          </w:tcPr>
          <w:p w14:paraId="26D33EF3" w14:textId="77777777" w:rsidR="00543D34" w:rsidRPr="00743DE2" w:rsidRDefault="00543D34" w:rsidP="00615C13">
            <w:pPr>
              <w:spacing w:line="240" w:lineRule="auto"/>
              <w:rPr>
                <w:sz w:val="20"/>
                <w:szCs w:val="20"/>
              </w:rPr>
            </w:pPr>
            <w:r w:rsidRPr="00743DE2">
              <w:rPr>
                <w:rFonts w:cs="Calibri"/>
                <w:sz w:val="20"/>
                <w:szCs w:val="20"/>
              </w:rPr>
              <w:t>45211</w:t>
            </w:r>
          </w:p>
        </w:tc>
        <w:tc>
          <w:tcPr>
            <w:tcW w:w="4678" w:type="dxa"/>
            <w:tcBorders>
              <w:left w:val="nil"/>
              <w:right w:val="nil"/>
            </w:tcBorders>
          </w:tcPr>
          <w:p w14:paraId="1122C759" w14:textId="77777777" w:rsidR="00543D34" w:rsidRPr="00743DE2" w:rsidRDefault="00543D34" w:rsidP="00615C13">
            <w:pPr>
              <w:spacing w:line="240" w:lineRule="auto"/>
              <w:rPr>
                <w:sz w:val="20"/>
                <w:szCs w:val="20"/>
              </w:rPr>
            </w:pPr>
            <w:r w:rsidRPr="00743DE2">
              <w:rPr>
                <w:rFonts w:cs="Calibri"/>
                <w:sz w:val="20"/>
                <w:szCs w:val="20"/>
              </w:rPr>
              <w:t>Barricade 's' cattle dip and spray</w:t>
            </w:r>
          </w:p>
        </w:tc>
        <w:tc>
          <w:tcPr>
            <w:tcW w:w="2410" w:type="dxa"/>
            <w:tcBorders>
              <w:left w:val="nil"/>
              <w:right w:val="nil"/>
            </w:tcBorders>
          </w:tcPr>
          <w:p w14:paraId="7E46575A" w14:textId="77777777" w:rsidR="00543D34" w:rsidRPr="00743DE2" w:rsidRDefault="00543D34" w:rsidP="00615C13">
            <w:pPr>
              <w:spacing w:line="240" w:lineRule="auto"/>
              <w:rPr>
                <w:sz w:val="20"/>
                <w:szCs w:val="20"/>
              </w:rPr>
            </w:pPr>
            <w:r w:rsidRPr="00743DE2">
              <w:rPr>
                <w:rFonts w:cs="Calibri"/>
                <w:sz w:val="20"/>
                <w:szCs w:val="20"/>
              </w:rPr>
              <w:t>Chlorfenvinphos, cypermethrin</w:t>
            </w:r>
          </w:p>
        </w:tc>
        <w:tc>
          <w:tcPr>
            <w:tcW w:w="1559" w:type="dxa"/>
            <w:tcBorders>
              <w:left w:val="nil"/>
              <w:right w:val="nil"/>
            </w:tcBorders>
          </w:tcPr>
          <w:p w14:paraId="6B921679" w14:textId="77777777" w:rsidR="00543D34" w:rsidRPr="00743DE2" w:rsidRDefault="00543D34" w:rsidP="00615C13">
            <w:pPr>
              <w:spacing w:line="240" w:lineRule="auto"/>
              <w:rPr>
                <w:sz w:val="20"/>
                <w:szCs w:val="20"/>
              </w:rPr>
            </w:pPr>
            <w:r w:rsidRPr="00743DE2">
              <w:rPr>
                <w:sz w:val="20"/>
                <w:szCs w:val="20"/>
              </w:rPr>
              <w:t xml:space="preserve">Dip and spray </w:t>
            </w:r>
          </w:p>
        </w:tc>
        <w:tc>
          <w:tcPr>
            <w:tcW w:w="3119" w:type="dxa"/>
            <w:tcBorders>
              <w:left w:val="nil"/>
              <w:right w:val="nil"/>
            </w:tcBorders>
          </w:tcPr>
          <w:p w14:paraId="5E7506AF" w14:textId="77777777" w:rsidR="00543D34" w:rsidRPr="00743DE2" w:rsidRDefault="00543D34" w:rsidP="00615C13">
            <w:pPr>
              <w:spacing w:line="240" w:lineRule="auto"/>
              <w:rPr>
                <w:rFonts w:cs="Calibri"/>
                <w:sz w:val="20"/>
                <w:szCs w:val="20"/>
              </w:rPr>
            </w:pPr>
            <w:r w:rsidRPr="00743DE2">
              <w:rPr>
                <w:rFonts w:cs="Calibri"/>
                <w:sz w:val="20"/>
                <w:szCs w:val="20"/>
              </w:rPr>
              <w:t xml:space="preserve">Buffalo fly, cattle tick, paralysis tick, bush tick, scrub tick </w:t>
            </w:r>
          </w:p>
        </w:tc>
        <w:tc>
          <w:tcPr>
            <w:tcW w:w="850" w:type="dxa"/>
            <w:tcBorders>
              <w:left w:val="nil"/>
              <w:right w:val="nil"/>
            </w:tcBorders>
          </w:tcPr>
          <w:p w14:paraId="4A8E429D" w14:textId="77777777" w:rsidR="00543D34" w:rsidRPr="00743DE2" w:rsidRDefault="00543D34" w:rsidP="00615C13">
            <w:pPr>
              <w:spacing w:line="240" w:lineRule="auto"/>
              <w:jc w:val="center"/>
              <w:rPr>
                <w:sz w:val="20"/>
                <w:szCs w:val="20"/>
              </w:rPr>
            </w:pPr>
            <w:r w:rsidRPr="00743DE2">
              <w:rPr>
                <w:sz w:val="20"/>
                <w:szCs w:val="20"/>
              </w:rPr>
              <w:t>8</w:t>
            </w:r>
          </w:p>
        </w:tc>
        <w:tc>
          <w:tcPr>
            <w:tcW w:w="851" w:type="dxa"/>
            <w:tcBorders>
              <w:left w:val="nil"/>
              <w:right w:val="nil"/>
            </w:tcBorders>
          </w:tcPr>
          <w:p w14:paraId="4E9E4F1C" w14:textId="77777777" w:rsidR="00543D34" w:rsidRPr="00743DE2" w:rsidRDefault="00543D34" w:rsidP="00615C13">
            <w:pPr>
              <w:spacing w:line="240" w:lineRule="auto"/>
              <w:jc w:val="center"/>
              <w:rPr>
                <w:sz w:val="20"/>
                <w:szCs w:val="20"/>
              </w:rPr>
            </w:pPr>
            <w:r w:rsidRPr="00743DE2">
              <w:rPr>
                <w:sz w:val="20"/>
                <w:szCs w:val="20"/>
              </w:rPr>
              <w:t>21</w:t>
            </w:r>
          </w:p>
        </w:tc>
      </w:tr>
      <w:tr w:rsidR="00543D34" w:rsidRPr="00743DE2" w14:paraId="167AFC27" w14:textId="77777777" w:rsidTr="00440BAD">
        <w:tc>
          <w:tcPr>
            <w:tcW w:w="1129" w:type="dxa"/>
            <w:tcBorders>
              <w:left w:val="nil"/>
              <w:right w:val="nil"/>
            </w:tcBorders>
          </w:tcPr>
          <w:p w14:paraId="053255EB" w14:textId="77777777" w:rsidR="00543D34" w:rsidRPr="00743DE2" w:rsidRDefault="00543D34" w:rsidP="00615C13">
            <w:pPr>
              <w:spacing w:line="240" w:lineRule="auto"/>
              <w:rPr>
                <w:sz w:val="20"/>
                <w:szCs w:val="20"/>
              </w:rPr>
            </w:pPr>
            <w:r w:rsidRPr="00743DE2">
              <w:rPr>
                <w:rFonts w:cs="Calibri"/>
                <w:sz w:val="20"/>
                <w:szCs w:val="20"/>
              </w:rPr>
              <w:t>60662</w:t>
            </w:r>
          </w:p>
        </w:tc>
        <w:tc>
          <w:tcPr>
            <w:tcW w:w="4678" w:type="dxa"/>
            <w:tcBorders>
              <w:left w:val="nil"/>
              <w:right w:val="nil"/>
            </w:tcBorders>
          </w:tcPr>
          <w:p w14:paraId="7716D223" w14:textId="77777777" w:rsidR="00543D34" w:rsidRPr="00743DE2" w:rsidRDefault="00543D34" w:rsidP="00615C13">
            <w:pPr>
              <w:spacing w:line="240" w:lineRule="auto"/>
              <w:rPr>
                <w:sz w:val="20"/>
                <w:szCs w:val="20"/>
              </w:rPr>
            </w:pPr>
            <w:r w:rsidRPr="00743DE2">
              <w:rPr>
                <w:rFonts w:cs="Calibri"/>
                <w:sz w:val="20"/>
                <w:szCs w:val="20"/>
              </w:rPr>
              <w:t>Co-ral plus insecticide cattle ear tag</w:t>
            </w:r>
          </w:p>
        </w:tc>
        <w:tc>
          <w:tcPr>
            <w:tcW w:w="2410" w:type="dxa"/>
            <w:tcBorders>
              <w:left w:val="nil"/>
              <w:right w:val="nil"/>
            </w:tcBorders>
          </w:tcPr>
          <w:p w14:paraId="41888AA4" w14:textId="77777777" w:rsidR="00543D34" w:rsidRPr="00743DE2" w:rsidRDefault="00543D34" w:rsidP="00615C13">
            <w:pPr>
              <w:spacing w:line="240" w:lineRule="auto"/>
              <w:rPr>
                <w:sz w:val="20"/>
                <w:szCs w:val="20"/>
              </w:rPr>
            </w:pPr>
            <w:r w:rsidRPr="00743DE2">
              <w:rPr>
                <w:rFonts w:cs="Calibri"/>
                <w:sz w:val="20"/>
                <w:szCs w:val="20"/>
              </w:rPr>
              <w:t>Coumaphos, diazinon</w:t>
            </w:r>
          </w:p>
        </w:tc>
        <w:tc>
          <w:tcPr>
            <w:tcW w:w="1559" w:type="dxa"/>
            <w:tcBorders>
              <w:left w:val="nil"/>
              <w:right w:val="nil"/>
            </w:tcBorders>
          </w:tcPr>
          <w:p w14:paraId="2E3B8E38"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3DCBCF9D" w14:textId="77777777" w:rsidR="00543D34" w:rsidRPr="00743DE2" w:rsidRDefault="00543D34" w:rsidP="00615C13">
            <w:pPr>
              <w:spacing w:line="240" w:lineRule="auto"/>
              <w:rPr>
                <w:rFonts w:cs="Calibri"/>
                <w:sz w:val="20"/>
                <w:szCs w:val="20"/>
              </w:rPr>
            </w:pPr>
            <w:r w:rsidRPr="00743DE2">
              <w:rPr>
                <w:rFonts w:cs="Calibri"/>
                <w:sz w:val="20"/>
                <w:szCs w:val="20"/>
              </w:rPr>
              <w:t>Buffalo fly</w:t>
            </w:r>
          </w:p>
        </w:tc>
        <w:tc>
          <w:tcPr>
            <w:tcW w:w="850" w:type="dxa"/>
            <w:tcBorders>
              <w:left w:val="nil"/>
              <w:right w:val="nil"/>
            </w:tcBorders>
          </w:tcPr>
          <w:p w14:paraId="4EE888A2"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49CE9D72"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73524AA8" w14:textId="77777777" w:rsidTr="00440BAD">
        <w:tc>
          <w:tcPr>
            <w:tcW w:w="1129" w:type="dxa"/>
            <w:tcBorders>
              <w:left w:val="nil"/>
              <w:right w:val="nil"/>
            </w:tcBorders>
          </w:tcPr>
          <w:p w14:paraId="07282090" w14:textId="77777777" w:rsidR="00543D34" w:rsidRPr="00743DE2" w:rsidRDefault="00543D34" w:rsidP="00615C13">
            <w:pPr>
              <w:spacing w:line="240" w:lineRule="auto"/>
              <w:rPr>
                <w:sz w:val="20"/>
                <w:szCs w:val="20"/>
              </w:rPr>
            </w:pPr>
            <w:r w:rsidRPr="00743DE2">
              <w:rPr>
                <w:rFonts w:cs="Calibri"/>
                <w:sz w:val="20"/>
                <w:szCs w:val="20"/>
              </w:rPr>
              <w:t>60621</w:t>
            </w:r>
          </w:p>
        </w:tc>
        <w:tc>
          <w:tcPr>
            <w:tcW w:w="4678" w:type="dxa"/>
            <w:tcBorders>
              <w:left w:val="nil"/>
              <w:right w:val="nil"/>
            </w:tcBorders>
          </w:tcPr>
          <w:p w14:paraId="2975F73A" w14:textId="77777777" w:rsidR="00543D34" w:rsidRPr="00743DE2" w:rsidRDefault="00543D34" w:rsidP="00615C13">
            <w:pPr>
              <w:spacing w:line="240" w:lineRule="auto"/>
              <w:rPr>
                <w:sz w:val="20"/>
                <w:szCs w:val="20"/>
              </w:rPr>
            </w:pPr>
            <w:r w:rsidRPr="00743DE2">
              <w:rPr>
                <w:rFonts w:cs="Calibri"/>
                <w:sz w:val="20"/>
                <w:szCs w:val="20"/>
              </w:rPr>
              <w:t>Cylence ultra insecticide cattle ear tag</w:t>
            </w:r>
          </w:p>
        </w:tc>
        <w:tc>
          <w:tcPr>
            <w:tcW w:w="2410" w:type="dxa"/>
            <w:tcBorders>
              <w:left w:val="nil"/>
              <w:right w:val="nil"/>
            </w:tcBorders>
          </w:tcPr>
          <w:p w14:paraId="2D9A276A" w14:textId="77777777" w:rsidR="00543D34" w:rsidRPr="00743DE2" w:rsidRDefault="00543D34" w:rsidP="00615C13">
            <w:pPr>
              <w:spacing w:line="240" w:lineRule="auto"/>
              <w:rPr>
                <w:sz w:val="20"/>
                <w:szCs w:val="20"/>
              </w:rPr>
            </w:pPr>
            <w:r w:rsidRPr="00743DE2">
              <w:rPr>
                <w:rFonts w:cs="Calibri"/>
                <w:sz w:val="20"/>
                <w:szCs w:val="20"/>
              </w:rPr>
              <w:t>Piperonyl butoxide, betacyfluthrin</w:t>
            </w:r>
          </w:p>
        </w:tc>
        <w:tc>
          <w:tcPr>
            <w:tcW w:w="1559" w:type="dxa"/>
            <w:tcBorders>
              <w:left w:val="nil"/>
              <w:right w:val="nil"/>
            </w:tcBorders>
          </w:tcPr>
          <w:p w14:paraId="0DE6E1F5"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6D771C50" w14:textId="77777777" w:rsidR="00543D34" w:rsidRPr="00743DE2" w:rsidRDefault="00543D34" w:rsidP="00615C13">
            <w:pPr>
              <w:spacing w:line="240" w:lineRule="auto"/>
              <w:rPr>
                <w:rFonts w:cs="Calibri"/>
                <w:sz w:val="20"/>
                <w:szCs w:val="20"/>
              </w:rPr>
            </w:pPr>
            <w:r w:rsidRPr="00743DE2">
              <w:rPr>
                <w:rFonts w:cs="Calibri"/>
                <w:sz w:val="20"/>
                <w:szCs w:val="20"/>
              </w:rPr>
              <w:t>Buffalo fly</w:t>
            </w:r>
          </w:p>
        </w:tc>
        <w:tc>
          <w:tcPr>
            <w:tcW w:w="850" w:type="dxa"/>
            <w:tcBorders>
              <w:left w:val="nil"/>
              <w:right w:val="nil"/>
            </w:tcBorders>
          </w:tcPr>
          <w:p w14:paraId="0D861EA1"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6D51B9D0"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3EAAF17C" w14:textId="77777777" w:rsidTr="00440BAD">
        <w:tc>
          <w:tcPr>
            <w:tcW w:w="1129" w:type="dxa"/>
            <w:tcBorders>
              <w:left w:val="nil"/>
              <w:bottom w:val="single" w:sz="4" w:space="0" w:color="auto"/>
              <w:right w:val="nil"/>
            </w:tcBorders>
          </w:tcPr>
          <w:p w14:paraId="37071707" w14:textId="77777777" w:rsidR="00543D34" w:rsidRPr="00743DE2" w:rsidRDefault="00543D34" w:rsidP="00615C13">
            <w:pPr>
              <w:spacing w:line="240" w:lineRule="auto"/>
              <w:rPr>
                <w:sz w:val="20"/>
                <w:szCs w:val="20"/>
              </w:rPr>
            </w:pPr>
            <w:r w:rsidRPr="00743DE2">
              <w:rPr>
                <w:rFonts w:cs="Calibri"/>
                <w:sz w:val="20"/>
                <w:szCs w:val="20"/>
              </w:rPr>
              <w:t>57920</w:t>
            </w:r>
          </w:p>
        </w:tc>
        <w:tc>
          <w:tcPr>
            <w:tcW w:w="4678" w:type="dxa"/>
            <w:tcBorders>
              <w:left w:val="nil"/>
              <w:bottom w:val="single" w:sz="4" w:space="0" w:color="auto"/>
              <w:right w:val="nil"/>
            </w:tcBorders>
          </w:tcPr>
          <w:p w14:paraId="260B3518" w14:textId="77777777" w:rsidR="00543D34" w:rsidRPr="00743DE2" w:rsidRDefault="00543D34" w:rsidP="00615C13">
            <w:pPr>
              <w:spacing w:line="240" w:lineRule="auto"/>
              <w:rPr>
                <w:sz w:val="20"/>
                <w:szCs w:val="20"/>
              </w:rPr>
            </w:pPr>
            <w:r w:rsidRPr="00743DE2">
              <w:rPr>
                <w:rFonts w:cs="Calibri"/>
                <w:sz w:val="20"/>
                <w:szCs w:val="20"/>
              </w:rPr>
              <w:t>Y-tex python maxima insecticidal cattle ear tags</w:t>
            </w:r>
          </w:p>
        </w:tc>
        <w:tc>
          <w:tcPr>
            <w:tcW w:w="2410" w:type="dxa"/>
            <w:tcBorders>
              <w:left w:val="nil"/>
              <w:bottom w:val="single" w:sz="4" w:space="0" w:color="auto"/>
              <w:right w:val="nil"/>
            </w:tcBorders>
          </w:tcPr>
          <w:p w14:paraId="1700B37C" w14:textId="77777777" w:rsidR="00543D34" w:rsidRPr="00743DE2" w:rsidRDefault="00543D34" w:rsidP="00615C13">
            <w:pPr>
              <w:spacing w:line="240" w:lineRule="auto"/>
              <w:rPr>
                <w:sz w:val="20"/>
                <w:szCs w:val="20"/>
              </w:rPr>
            </w:pPr>
            <w:r w:rsidRPr="00743DE2">
              <w:rPr>
                <w:rFonts w:cs="Calibri"/>
                <w:sz w:val="20"/>
                <w:szCs w:val="20"/>
              </w:rPr>
              <w:t>Piperonyl butoxide, zeta-cypermethrin</w:t>
            </w:r>
          </w:p>
        </w:tc>
        <w:tc>
          <w:tcPr>
            <w:tcW w:w="1559" w:type="dxa"/>
            <w:tcBorders>
              <w:left w:val="nil"/>
              <w:bottom w:val="single" w:sz="4" w:space="0" w:color="auto"/>
              <w:right w:val="nil"/>
            </w:tcBorders>
          </w:tcPr>
          <w:p w14:paraId="10F266C1"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bottom w:val="single" w:sz="4" w:space="0" w:color="auto"/>
              <w:right w:val="nil"/>
            </w:tcBorders>
          </w:tcPr>
          <w:p w14:paraId="3E5CB143" w14:textId="36FD5E5C" w:rsidR="00543D34" w:rsidRPr="00743DE2" w:rsidRDefault="00543D34" w:rsidP="00615C13">
            <w:pPr>
              <w:spacing w:line="240" w:lineRule="auto"/>
              <w:rPr>
                <w:rFonts w:cs="Calibri"/>
                <w:sz w:val="20"/>
                <w:szCs w:val="20"/>
              </w:rPr>
            </w:pPr>
            <w:r w:rsidRPr="00743DE2">
              <w:rPr>
                <w:rFonts w:cs="Calibri"/>
                <w:sz w:val="20"/>
                <w:szCs w:val="20"/>
              </w:rPr>
              <w:t xml:space="preserve">Buffalo fly, </w:t>
            </w:r>
            <w:r w:rsidR="001C5446">
              <w:rPr>
                <w:rFonts w:cs="Calibri"/>
                <w:sz w:val="20"/>
                <w:szCs w:val="20"/>
              </w:rPr>
              <w:t>stable fly, house fly, bush fly</w:t>
            </w:r>
          </w:p>
        </w:tc>
        <w:tc>
          <w:tcPr>
            <w:tcW w:w="850" w:type="dxa"/>
            <w:tcBorders>
              <w:left w:val="nil"/>
              <w:bottom w:val="single" w:sz="4" w:space="0" w:color="auto"/>
              <w:right w:val="nil"/>
            </w:tcBorders>
          </w:tcPr>
          <w:p w14:paraId="05092532"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bottom w:val="single" w:sz="4" w:space="0" w:color="auto"/>
              <w:right w:val="nil"/>
            </w:tcBorders>
          </w:tcPr>
          <w:p w14:paraId="4AE49813"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3C4F7FB9" w14:textId="77777777" w:rsidTr="00440BAD">
        <w:tc>
          <w:tcPr>
            <w:tcW w:w="1129" w:type="dxa"/>
            <w:tcBorders>
              <w:left w:val="nil"/>
              <w:right w:val="nil"/>
            </w:tcBorders>
          </w:tcPr>
          <w:p w14:paraId="3EFF010E" w14:textId="77777777" w:rsidR="00543D34" w:rsidRPr="00743DE2" w:rsidRDefault="00543D34" w:rsidP="00AD45BB">
            <w:pPr>
              <w:spacing w:line="240" w:lineRule="auto"/>
              <w:rPr>
                <w:sz w:val="20"/>
                <w:szCs w:val="20"/>
              </w:rPr>
            </w:pPr>
            <w:r w:rsidRPr="00743DE2">
              <w:rPr>
                <w:rFonts w:cs="Calibri"/>
                <w:sz w:val="20"/>
                <w:szCs w:val="20"/>
              </w:rPr>
              <w:lastRenderedPageBreak/>
              <w:t>53910</w:t>
            </w:r>
          </w:p>
        </w:tc>
        <w:tc>
          <w:tcPr>
            <w:tcW w:w="4678" w:type="dxa"/>
            <w:tcBorders>
              <w:left w:val="nil"/>
              <w:right w:val="nil"/>
            </w:tcBorders>
          </w:tcPr>
          <w:p w14:paraId="57D85C36" w14:textId="77777777" w:rsidR="00543D34" w:rsidRPr="00743DE2" w:rsidRDefault="00543D34" w:rsidP="00615C13">
            <w:pPr>
              <w:spacing w:line="240" w:lineRule="auto"/>
              <w:rPr>
                <w:sz w:val="20"/>
                <w:szCs w:val="20"/>
              </w:rPr>
            </w:pPr>
            <w:r w:rsidRPr="00743DE2">
              <w:rPr>
                <w:rFonts w:cs="Calibri"/>
                <w:sz w:val="20"/>
                <w:szCs w:val="20"/>
              </w:rPr>
              <w:t>Patriot insecticide ear tag for cattle</w:t>
            </w:r>
          </w:p>
        </w:tc>
        <w:tc>
          <w:tcPr>
            <w:tcW w:w="2410" w:type="dxa"/>
            <w:tcBorders>
              <w:left w:val="nil"/>
              <w:right w:val="nil"/>
            </w:tcBorders>
          </w:tcPr>
          <w:p w14:paraId="22567390" w14:textId="775B6FF0" w:rsidR="00543D34" w:rsidRPr="00743DE2" w:rsidRDefault="00543D34" w:rsidP="00615C13">
            <w:pPr>
              <w:spacing w:line="240" w:lineRule="auto"/>
              <w:rPr>
                <w:sz w:val="20"/>
                <w:szCs w:val="20"/>
              </w:rPr>
            </w:pPr>
            <w:r w:rsidRPr="00743DE2">
              <w:rPr>
                <w:rFonts w:cs="Calibri"/>
                <w:sz w:val="20"/>
                <w:szCs w:val="20"/>
              </w:rPr>
              <w:t>Diazinon</w:t>
            </w:r>
            <w:r w:rsidR="00AD45BB">
              <w:rPr>
                <w:rFonts w:cs="Calibri"/>
                <w:sz w:val="20"/>
                <w:szCs w:val="20"/>
              </w:rPr>
              <w:t>*</w:t>
            </w:r>
          </w:p>
        </w:tc>
        <w:tc>
          <w:tcPr>
            <w:tcW w:w="1559" w:type="dxa"/>
            <w:tcBorders>
              <w:left w:val="nil"/>
              <w:right w:val="nil"/>
            </w:tcBorders>
          </w:tcPr>
          <w:p w14:paraId="699C1D06"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2512547C" w14:textId="77777777" w:rsidR="00543D34" w:rsidRPr="00743DE2" w:rsidRDefault="00543D34" w:rsidP="00615C13">
            <w:pPr>
              <w:spacing w:line="240" w:lineRule="auto"/>
              <w:rPr>
                <w:rFonts w:cs="Calibri"/>
                <w:sz w:val="20"/>
                <w:szCs w:val="20"/>
              </w:rPr>
            </w:pPr>
            <w:r w:rsidRPr="00743DE2">
              <w:rPr>
                <w:rFonts w:cs="Calibri"/>
                <w:sz w:val="20"/>
                <w:szCs w:val="20"/>
              </w:rPr>
              <w:t>Buffalo fly</w:t>
            </w:r>
          </w:p>
        </w:tc>
        <w:tc>
          <w:tcPr>
            <w:tcW w:w="850" w:type="dxa"/>
            <w:tcBorders>
              <w:left w:val="nil"/>
              <w:right w:val="nil"/>
            </w:tcBorders>
          </w:tcPr>
          <w:p w14:paraId="4B3FE2B3"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6CE8DC12"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20EFF68A" w14:textId="77777777" w:rsidTr="00440BAD">
        <w:tc>
          <w:tcPr>
            <w:tcW w:w="1129" w:type="dxa"/>
            <w:tcBorders>
              <w:left w:val="nil"/>
              <w:right w:val="nil"/>
            </w:tcBorders>
          </w:tcPr>
          <w:p w14:paraId="50E3A64F" w14:textId="77777777" w:rsidR="00543D34" w:rsidRPr="00743DE2" w:rsidRDefault="00543D34" w:rsidP="00615C13">
            <w:pPr>
              <w:spacing w:line="240" w:lineRule="auto"/>
              <w:rPr>
                <w:sz w:val="20"/>
                <w:szCs w:val="20"/>
              </w:rPr>
            </w:pPr>
            <w:r w:rsidRPr="00743DE2">
              <w:rPr>
                <w:rFonts w:cs="Calibri"/>
                <w:sz w:val="20"/>
                <w:szCs w:val="20"/>
              </w:rPr>
              <w:t>51524</w:t>
            </w:r>
          </w:p>
        </w:tc>
        <w:tc>
          <w:tcPr>
            <w:tcW w:w="4678" w:type="dxa"/>
            <w:tcBorders>
              <w:left w:val="nil"/>
              <w:right w:val="nil"/>
            </w:tcBorders>
          </w:tcPr>
          <w:p w14:paraId="48701731" w14:textId="77777777" w:rsidR="00543D34" w:rsidRPr="00743DE2" w:rsidRDefault="00543D34" w:rsidP="00615C13">
            <w:pPr>
              <w:spacing w:line="240" w:lineRule="auto"/>
              <w:rPr>
                <w:sz w:val="20"/>
                <w:szCs w:val="20"/>
              </w:rPr>
            </w:pPr>
            <w:r w:rsidRPr="00743DE2">
              <w:rPr>
                <w:rFonts w:cs="Calibri"/>
                <w:sz w:val="20"/>
                <w:szCs w:val="20"/>
              </w:rPr>
              <w:t>Y-tex warrior insecticidal cattle ear tags</w:t>
            </w:r>
          </w:p>
        </w:tc>
        <w:tc>
          <w:tcPr>
            <w:tcW w:w="2410" w:type="dxa"/>
            <w:tcBorders>
              <w:left w:val="nil"/>
              <w:right w:val="nil"/>
            </w:tcBorders>
          </w:tcPr>
          <w:p w14:paraId="0F367B42" w14:textId="77777777" w:rsidR="00543D34" w:rsidRPr="00743DE2" w:rsidRDefault="00543D34" w:rsidP="00615C13">
            <w:pPr>
              <w:spacing w:line="240" w:lineRule="auto"/>
              <w:rPr>
                <w:sz w:val="20"/>
                <w:szCs w:val="20"/>
              </w:rPr>
            </w:pPr>
            <w:r w:rsidRPr="00743DE2">
              <w:rPr>
                <w:rFonts w:cs="Calibri"/>
                <w:sz w:val="20"/>
                <w:szCs w:val="20"/>
              </w:rPr>
              <w:t>Chlorpyrifos, diazinon</w:t>
            </w:r>
          </w:p>
        </w:tc>
        <w:tc>
          <w:tcPr>
            <w:tcW w:w="1559" w:type="dxa"/>
            <w:tcBorders>
              <w:left w:val="nil"/>
              <w:right w:val="nil"/>
            </w:tcBorders>
          </w:tcPr>
          <w:p w14:paraId="38235F41"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400A1702" w14:textId="77777777" w:rsidR="00543D34" w:rsidRPr="00743DE2" w:rsidRDefault="00543D34" w:rsidP="00615C13">
            <w:pPr>
              <w:spacing w:line="240" w:lineRule="auto"/>
              <w:rPr>
                <w:rFonts w:cs="Calibri"/>
                <w:sz w:val="20"/>
                <w:szCs w:val="20"/>
              </w:rPr>
            </w:pPr>
            <w:r w:rsidRPr="00743DE2">
              <w:rPr>
                <w:rFonts w:cs="Calibri"/>
                <w:sz w:val="20"/>
                <w:szCs w:val="20"/>
              </w:rPr>
              <w:t xml:space="preserve">Buffalo fly </w:t>
            </w:r>
          </w:p>
        </w:tc>
        <w:tc>
          <w:tcPr>
            <w:tcW w:w="850" w:type="dxa"/>
            <w:tcBorders>
              <w:left w:val="nil"/>
              <w:right w:val="nil"/>
            </w:tcBorders>
          </w:tcPr>
          <w:p w14:paraId="5E216BC3"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432FEEFB"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52B8BCE4" w14:textId="77777777" w:rsidTr="00440BAD">
        <w:tc>
          <w:tcPr>
            <w:tcW w:w="1129" w:type="dxa"/>
            <w:tcBorders>
              <w:left w:val="nil"/>
              <w:right w:val="nil"/>
            </w:tcBorders>
          </w:tcPr>
          <w:p w14:paraId="30D1E06E" w14:textId="77777777" w:rsidR="00543D34" w:rsidRPr="00743DE2" w:rsidRDefault="00543D34" w:rsidP="00615C13">
            <w:pPr>
              <w:spacing w:line="240" w:lineRule="auto"/>
              <w:rPr>
                <w:sz w:val="20"/>
                <w:szCs w:val="20"/>
              </w:rPr>
            </w:pPr>
            <w:r w:rsidRPr="00743DE2">
              <w:rPr>
                <w:rFonts w:cs="Calibri"/>
                <w:sz w:val="20"/>
                <w:szCs w:val="20"/>
              </w:rPr>
              <w:t>48148</w:t>
            </w:r>
          </w:p>
        </w:tc>
        <w:tc>
          <w:tcPr>
            <w:tcW w:w="4678" w:type="dxa"/>
            <w:tcBorders>
              <w:left w:val="nil"/>
              <w:right w:val="nil"/>
            </w:tcBorders>
          </w:tcPr>
          <w:p w14:paraId="7E9B9CB2" w14:textId="77777777" w:rsidR="00543D34" w:rsidRPr="00743DE2" w:rsidRDefault="00543D34" w:rsidP="00615C13">
            <w:pPr>
              <w:spacing w:line="240" w:lineRule="auto"/>
              <w:rPr>
                <w:sz w:val="20"/>
                <w:szCs w:val="20"/>
              </w:rPr>
            </w:pPr>
            <w:r w:rsidRPr="00743DE2">
              <w:rPr>
                <w:rFonts w:cs="Calibri"/>
                <w:sz w:val="20"/>
                <w:szCs w:val="20"/>
              </w:rPr>
              <w:t>Y-tex python insecticidal cattle ear tags</w:t>
            </w:r>
          </w:p>
        </w:tc>
        <w:tc>
          <w:tcPr>
            <w:tcW w:w="2410" w:type="dxa"/>
            <w:tcBorders>
              <w:left w:val="nil"/>
              <w:right w:val="nil"/>
            </w:tcBorders>
          </w:tcPr>
          <w:p w14:paraId="32D75678" w14:textId="77777777" w:rsidR="00543D34" w:rsidRPr="00743DE2" w:rsidRDefault="00543D34" w:rsidP="00615C13">
            <w:pPr>
              <w:spacing w:line="240" w:lineRule="auto"/>
              <w:rPr>
                <w:sz w:val="20"/>
                <w:szCs w:val="20"/>
              </w:rPr>
            </w:pPr>
            <w:r w:rsidRPr="00743DE2">
              <w:rPr>
                <w:rFonts w:cs="Calibri"/>
                <w:sz w:val="20"/>
                <w:szCs w:val="20"/>
              </w:rPr>
              <w:t>Piperonyl butoxide, zeta-cypermethrin</w:t>
            </w:r>
          </w:p>
        </w:tc>
        <w:tc>
          <w:tcPr>
            <w:tcW w:w="1559" w:type="dxa"/>
            <w:tcBorders>
              <w:left w:val="nil"/>
              <w:right w:val="nil"/>
            </w:tcBorders>
          </w:tcPr>
          <w:p w14:paraId="0A1D128A"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185CDC8D" w14:textId="77777777" w:rsidR="00543D34" w:rsidRPr="00743DE2" w:rsidRDefault="00543D34" w:rsidP="00615C13">
            <w:pPr>
              <w:spacing w:line="240" w:lineRule="auto"/>
              <w:rPr>
                <w:rFonts w:cs="Calibri"/>
                <w:sz w:val="20"/>
                <w:szCs w:val="20"/>
              </w:rPr>
            </w:pPr>
            <w:r w:rsidRPr="00743DE2">
              <w:rPr>
                <w:rFonts w:cs="Calibri"/>
                <w:sz w:val="20"/>
                <w:szCs w:val="20"/>
              </w:rPr>
              <w:t>Buffalo fly, paralysis tick, scrub tick</w:t>
            </w:r>
          </w:p>
        </w:tc>
        <w:tc>
          <w:tcPr>
            <w:tcW w:w="850" w:type="dxa"/>
            <w:tcBorders>
              <w:left w:val="nil"/>
              <w:right w:val="nil"/>
            </w:tcBorders>
          </w:tcPr>
          <w:p w14:paraId="3D85CB57"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50D69256"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2C2C9C21" w14:textId="77777777" w:rsidTr="00440BAD">
        <w:tc>
          <w:tcPr>
            <w:tcW w:w="1129" w:type="dxa"/>
            <w:tcBorders>
              <w:left w:val="nil"/>
              <w:right w:val="nil"/>
            </w:tcBorders>
          </w:tcPr>
          <w:p w14:paraId="143353E4" w14:textId="77777777" w:rsidR="00543D34" w:rsidRPr="00743DE2" w:rsidRDefault="00543D34" w:rsidP="00615C13">
            <w:pPr>
              <w:spacing w:line="240" w:lineRule="auto"/>
              <w:rPr>
                <w:sz w:val="20"/>
                <w:szCs w:val="20"/>
              </w:rPr>
            </w:pPr>
            <w:r w:rsidRPr="00743DE2">
              <w:rPr>
                <w:rFonts w:cs="Calibri"/>
                <w:sz w:val="20"/>
                <w:szCs w:val="20"/>
              </w:rPr>
              <w:t>46406</w:t>
            </w:r>
          </w:p>
        </w:tc>
        <w:tc>
          <w:tcPr>
            <w:tcW w:w="4678" w:type="dxa"/>
            <w:tcBorders>
              <w:left w:val="nil"/>
              <w:right w:val="nil"/>
            </w:tcBorders>
          </w:tcPr>
          <w:p w14:paraId="10261C3C" w14:textId="77777777" w:rsidR="00543D34" w:rsidRPr="00743DE2" w:rsidRDefault="00543D34" w:rsidP="00615C13">
            <w:pPr>
              <w:spacing w:line="240" w:lineRule="auto"/>
              <w:rPr>
                <w:sz w:val="20"/>
                <w:szCs w:val="20"/>
              </w:rPr>
            </w:pPr>
            <w:r w:rsidRPr="00743DE2">
              <w:rPr>
                <w:rFonts w:cs="Calibri"/>
                <w:sz w:val="20"/>
                <w:szCs w:val="20"/>
              </w:rPr>
              <w:t>Y-tex optimizer insecticidal cattle ear tags</w:t>
            </w:r>
          </w:p>
        </w:tc>
        <w:tc>
          <w:tcPr>
            <w:tcW w:w="2410" w:type="dxa"/>
            <w:tcBorders>
              <w:left w:val="nil"/>
              <w:right w:val="nil"/>
            </w:tcBorders>
          </w:tcPr>
          <w:p w14:paraId="2115EB70" w14:textId="4936A2F8" w:rsidR="00543D34" w:rsidRPr="00743DE2" w:rsidRDefault="00543D34" w:rsidP="00615C13">
            <w:pPr>
              <w:spacing w:line="240" w:lineRule="auto"/>
              <w:rPr>
                <w:sz w:val="20"/>
                <w:szCs w:val="20"/>
              </w:rPr>
            </w:pPr>
            <w:r w:rsidRPr="00743DE2">
              <w:rPr>
                <w:rFonts w:cs="Calibri"/>
                <w:sz w:val="20"/>
                <w:szCs w:val="20"/>
              </w:rPr>
              <w:t>Diazinon</w:t>
            </w:r>
            <w:r w:rsidR="00AD45BB">
              <w:rPr>
                <w:rFonts w:cs="Calibri"/>
                <w:sz w:val="20"/>
                <w:szCs w:val="20"/>
              </w:rPr>
              <w:t>*</w:t>
            </w:r>
          </w:p>
        </w:tc>
        <w:tc>
          <w:tcPr>
            <w:tcW w:w="1559" w:type="dxa"/>
            <w:tcBorders>
              <w:left w:val="nil"/>
              <w:right w:val="nil"/>
            </w:tcBorders>
          </w:tcPr>
          <w:p w14:paraId="60F5DFA8"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5392242B" w14:textId="77777777" w:rsidR="00543D34" w:rsidRPr="00743DE2" w:rsidRDefault="00543D34" w:rsidP="00615C13">
            <w:pPr>
              <w:spacing w:line="240" w:lineRule="auto"/>
              <w:rPr>
                <w:rFonts w:cs="Calibri"/>
                <w:sz w:val="20"/>
                <w:szCs w:val="20"/>
              </w:rPr>
            </w:pPr>
            <w:r w:rsidRPr="00743DE2">
              <w:rPr>
                <w:rFonts w:cs="Calibri"/>
                <w:sz w:val="20"/>
                <w:szCs w:val="20"/>
              </w:rPr>
              <w:t>Buffalo fly</w:t>
            </w:r>
          </w:p>
        </w:tc>
        <w:tc>
          <w:tcPr>
            <w:tcW w:w="850" w:type="dxa"/>
            <w:tcBorders>
              <w:left w:val="nil"/>
              <w:right w:val="nil"/>
            </w:tcBorders>
          </w:tcPr>
          <w:p w14:paraId="2882744B"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2FB41F96" w14:textId="77777777" w:rsidR="00543D34" w:rsidRPr="00743DE2" w:rsidRDefault="00543D34" w:rsidP="00615C13">
            <w:pPr>
              <w:spacing w:line="240" w:lineRule="auto"/>
              <w:jc w:val="center"/>
              <w:rPr>
                <w:sz w:val="20"/>
                <w:szCs w:val="20"/>
              </w:rPr>
            </w:pPr>
            <w:r w:rsidRPr="00743DE2">
              <w:rPr>
                <w:sz w:val="20"/>
                <w:szCs w:val="20"/>
              </w:rPr>
              <w:t>0</w:t>
            </w:r>
          </w:p>
        </w:tc>
      </w:tr>
      <w:tr w:rsidR="00543D34" w:rsidRPr="00743DE2" w14:paraId="548C1BF1" w14:textId="77777777" w:rsidTr="00440BAD">
        <w:tc>
          <w:tcPr>
            <w:tcW w:w="1129" w:type="dxa"/>
            <w:tcBorders>
              <w:left w:val="nil"/>
              <w:right w:val="nil"/>
            </w:tcBorders>
          </w:tcPr>
          <w:p w14:paraId="466E6146" w14:textId="77777777" w:rsidR="00543D34" w:rsidRPr="00743DE2" w:rsidRDefault="00543D34" w:rsidP="00615C13">
            <w:pPr>
              <w:spacing w:line="240" w:lineRule="auto"/>
              <w:rPr>
                <w:sz w:val="20"/>
                <w:szCs w:val="20"/>
              </w:rPr>
            </w:pPr>
            <w:r w:rsidRPr="00743DE2">
              <w:rPr>
                <w:rFonts w:cs="Calibri"/>
                <w:color w:val="000000"/>
                <w:sz w:val="20"/>
                <w:szCs w:val="20"/>
              </w:rPr>
              <w:t>48148</w:t>
            </w:r>
          </w:p>
        </w:tc>
        <w:tc>
          <w:tcPr>
            <w:tcW w:w="4678" w:type="dxa"/>
            <w:tcBorders>
              <w:left w:val="nil"/>
              <w:right w:val="nil"/>
            </w:tcBorders>
          </w:tcPr>
          <w:p w14:paraId="1396989E" w14:textId="77777777" w:rsidR="00543D34" w:rsidRPr="00743DE2" w:rsidRDefault="00543D34" w:rsidP="00615C13">
            <w:pPr>
              <w:spacing w:line="240" w:lineRule="auto"/>
              <w:rPr>
                <w:sz w:val="20"/>
                <w:szCs w:val="20"/>
              </w:rPr>
            </w:pPr>
            <w:r w:rsidRPr="00743DE2">
              <w:rPr>
                <w:rFonts w:cs="Calibri"/>
                <w:color w:val="000000"/>
                <w:sz w:val="20"/>
                <w:szCs w:val="20"/>
              </w:rPr>
              <w:t>Y-tex python insecticidal cattle ear tags</w:t>
            </w:r>
          </w:p>
        </w:tc>
        <w:tc>
          <w:tcPr>
            <w:tcW w:w="2410" w:type="dxa"/>
            <w:tcBorders>
              <w:left w:val="nil"/>
              <w:right w:val="nil"/>
            </w:tcBorders>
          </w:tcPr>
          <w:p w14:paraId="1369A53E" w14:textId="77777777" w:rsidR="00543D34" w:rsidRPr="00743DE2" w:rsidRDefault="00543D34" w:rsidP="00615C13">
            <w:pPr>
              <w:spacing w:line="240" w:lineRule="auto"/>
              <w:rPr>
                <w:sz w:val="20"/>
                <w:szCs w:val="20"/>
              </w:rPr>
            </w:pPr>
            <w:r w:rsidRPr="00743DE2">
              <w:rPr>
                <w:rFonts w:cs="Calibri"/>
                <w:color w:val="000000"/>
                <w:sz w:val="20"/>
                <w:szCs w:val="20"/>
              </w:rPr>
              <w:t>Piperonyl butoxide, zeta-cypermethrin</w:t>
            </w:r>
          </w:p>
        </w:tc>
        <w:tc>
          <w:tcPr>
            <w:tcW w:w="1559" w:type="dxa"/>
            <w:tcBorders>
              <w:left w:val="nil"/>
              <w:right w:val="nil"/>
            </w:tcBorders>
          </w:tcPr>
          <w:p w14:paraId="56F4E5B5" w14:textId="77777777" w:rsidR="00543D34" w:rsidRPr="00743DE2" w:rsidRDefault="00543D34" w:rsidP="00615C13">
            <w:pPr>
              <w:spacing w:line="240" w:lineRule="auto"/>
              <w:rPr>
                <w:sz w:val="20"/>
                <w:szCs w:val="20"/>
              </w:rPr>
            </w:pPr>
            <w:r w:rsidRPr="00743DE2">
              <w:rPr>
                <w:sz w:val="20"/>
                <w:szCs w:val="20"/>
              </w:rPr>
              <w:t>Ear tag</w:t>
            </w:r>
          </w:p>
        </w:tc>
        <w:tc>
          <w:tcPr>
            <w:tcW w:w="3119" w:type="dxa"/>
            <w:tcBorders>
              <w:left w:val="nil"/>
              <w:right w:val="nil"/>
            </w:tcBorders>
          </w:tcPr>
          <w:p w14:paraId="0C1D34B6" w14:textId="77777777" w:rsidR="00543D34" w:rsidRPr="00743DE2" w:rsidRDefault="00543D34" w:rsidP="00615C13">
            <w:pPr>
              <w:spacing w:line="240" w:lineRule="auto"/>
              <w:rPr>
                <w:rFonts w:cs="Calibri"/>
                <w:color w:val="000000"/>
                <w:sz w:val="20"/>
                <w:szCs w:val="20"/>
              </w:rPr>
            </w:pPr>
            <w:r w:rsidRPr="00743DE2">
              <w:rPr>
                <w:rFonts w:cs="Calibri"/>
                <w:color w:val="000000"/>
                <w:sz w:val="20"/>
                <w:szCs w:val="20"/>
              </w:rPr>
              <w:t>Buffalo fly, paralysis tick, scrub tick</w:t>
            </w:r>
          </w:p>
        </w:tc>
        <w:tc>
          <w:tcPr>
            <w:tcW w:w="850" w:type="dxa"/>
            <w:tcBorders>
              <w:left w:val="nil"/>
              <w:right w:val="nil"/>
            </w:tcBorders>
          </w:tcPr>
          <w:p w14:paraId="577BE96E" w14:textId="77777777" w:rsidR="00543D34" w:rsidRPr="00743DE2" w:rsidRDefault="00543D34" w:rsidP="00615C13">
            <w:pPr>
              <w:spacing w:line="240" w:lineRule="auto"/>
              <w:jc w:val="center"/>
              <w:rPr>
                <w:sz w:val="20"/>
                <w:szCs w:val="20"/>
              </w:rPr>
            </w:pPr>
            <w:r w:rsidRPr="00743DE2">
              <w:rPr>
                <w:sz w:val="20"/>
                <w:szCs w:val="20"/>
              </w:rPr>
              <w:t>0</w:t>
            </w:r>
          </w:p>
        </w:tc>
        <w:tc>
          <w:tcPr>
            <w:tcW w:w="851" w:type="dxa"/>
            <w:tcBorders>
              <w:left w:val="nil"/>
              <w:right w:val="nil"/>
            </w:tcBorders>
          </w:tcPr>
          <w:p w14:paraId="47B70D75" w14:textId="77777777" w:rsidR="00543D34" w:rsidRPr="00743DE2" w:rsidRDefault="00543D34" w:rsidP="00615C13">
            <w:pPr>
              <w:spacing w:line="240" w:lineRule="auto"/>
              <w:jc w:val="center"/>
              <w:rPr>
                <w:sz w:val="20"/>
                <w:szCs w:val="20"/>
              </w:rPr>
            </w:pPr>
            <w:r w:rsidRPr="00743DE2">
              <w:rPr>
                <w:sz w:val="20"/>
                <w:szCs w:val="20"/>
              </w:rPr>
              <w:t>0</w:t>
            </w:r>
          </w:p>
        </w:tc>
      </w:tr>
    </w:tbl>
    <w:p w14:paraId="1F594773" w14:textId="3379DC1A" w:rsidR="00543D34" w:rsidRPr="00AD45BB" w:rsidRDefault="00440BAD" w:rsidP="00AD45BB">
      <w:pPr>
        <w:pStyle w:val="TableListNotes"/>
      </w:pPr>
      <w:r>
        <w:t xml:space="preserve">Note: </w:t>
      </w:r>
      <w:r w:rsidR="00AD45BB" w:rsidRPr="00AD45BB">
        <w:t xml:space="preserve">* The registration status of diazinon is under review by the APVMA, as of June 2024. Refer to the </w:t>
      </w:r>
      <w:hyperlink r:id="rId68" w:history="1">
        <w:r w:rsidR="00AD45BB" w:rsidRPr="00AD45BB">
          <w:rPr>
            <w:rStyle w:val="Hyperlink"/>
          </w:rPr>
          <w:t>APVMA website</w:t>
        </w:r>
      </w:hyperlink>
      <w:r w:rsidR="00AD45BB" w:rsidRPr="00AD45BB">
        <w:t xml:space="preserve"> for further details.</w:t>
      </w:r>
    </w:p>
    <w:p w14:paraId="3901C4B7" w14:textId="7A6657E6" w:rsidR="00543D34" w:rsidRDefault="00543D34" w:rsidP="00543D34">
      <w:pPr>
        <w:pStyle w:val="Caption"/>
        <w:rPr>
          <w:lang w:eastAsia="en-US"/>
        </w:rPr>
      </w:pPr>
      <w:bookmarkStart w:id="177" w:name="_Ref162280607"/>
      <w:bookmarkStart w:id="178" w:name="_Toc195772724"/>
      <w:r>
        <w:t xml:space="preserve">Table </w:t>
      </w:r>
      <w:r>
        <w:fldChar w:fldCharType="begin"/>
      </w:r>
      <w:r>
        <w:instrText>SEQ Table \* ARABIC</w:instrText>
      </w:r>
      <w:r>
        <w:fldChar w:fldCharType="separate"/>
      </w:r>
      <w:r w:rsidR="003320E2">
        <w:rPr>
          <w:noProof/>
        </w:rPr>
        <w:t>26</w:t>
      </w:r>
      <w:r>
        <w:fldChar w:fldCharType="end"/>
      </w:r>
      <w:bookmarkEnd w:id="177"/>
      <w:r>
        <w:t xml:space="preserve">. </w:t>
      </w:r>
      <w:r>
        <w:rPr>
          <w:lang w:eastAsia="en-US"/>
        </w:rPr>
        <w:t xml:space="preserve">National Vector Management Advisory Group preferred list of agriculture chemicals for control of </w:t>
      </w:r>
      <w:r w:rsidR="0052472E">
        <w:rPr>
          <w:lang w:eastAsia="en-US"/>
        </w:rPr>
        <w:t>LSDV</w:t>
      </w:r>
      <w:r>
        <w:rPr>
          <w:lang w:eastAsia="en-US"/>
        </w:rPr>
        <w:t xml:space="preserve"> vectors.</w:t>
      </w:r>
      <w:bookmarkEnd w:id="178"/>
    </w:p>
    <w:tbl>
      <w:tblPr>
        <w:tblStyle w:val="TableGrid"/>
        <w:tblW w:w="14596" w:type="dxa"/>
        <w:tblBorders>
          <w:left w:val="none" w:sz="0" w:space="0" w:color="auto"/>
          <w:right w:val="none" w:sz="0" w:space="0" w:color="auto"/>
          <w:insideV w:val="none" w:sz="0" w:space="0" w:color="auto"/>
        </w:tblBorders>
        <w:tblLook w:val="04A0" w:firstRow="1" w:lastRow="0" w:firstColumn="1" w:lastColumn="0" w:noHBand="0" w:noVBand="1"/>
      </w:tblPr>
      <w:tblGrid>
        <w:gridCol w:w="1129"/>
        <w:gridCol w:w="4678"/>
        <w:gridCol w:w="2552"/>
        <w:gridCol w:w="1842"/>
        <w:gridCol w:w="4395"/>
      </w:tblGrid>
      <w:tr w:rsidR="00543D34" w:rsidRPr="00743DE2" w14:paraId="3962DC18" w14:textId="77777777" w:rsidTr="00440BAD">
        <w:trPr>
          <w:cantSplit/>
          <w:tblHeader/>
        </w:trPr>
        <w:tc>
          <w:tcPr>
            <w:tcW w:w="1129" w:type="dxa"/>
          </w:tcPr>
          <w:p w14:paraId="13E48231" w14:textId="77777777" w:rsidR="00543D34" w:rsidRPr="00743DE2" w:rsidRDefault="00543D34" w:rsidP="00615C13">
            <w:pPr>
              <w:spacing w:line="240" w:lineRule="auto"/>
              <w:rPr>
                <w:b/>
                <w:bCs/>
                <w:sz w:val="20"/>
                <w:szCs w:val="20"/>
              </w:rPr>
            </w:pPr>
            <w:bookmarkStart w:id="179" w:name="Table_26"/>
            <w:bookmarkEnd w:id="179"/>
            <w:r w:rsidRPr="00743DE2">
              <w:rPr>
                <w:b/>
                <w:bCs/>
                <w:sz w:val="20"/>
                <w:szCs w:val="20"/>
              </w:rPr>
              <w:t>APVMA no.</w:t>
            </w:r>
          </w:p>
        </w:tc>
        <w:tc>
          <w:tcPr>
            <w:tcW w:w="4678" w:type="dxa"/>
          </w:tcPr>
          <w:p w14:paraId="40633FE2" w14:textId="77777777" w:rsidR="00543D34" w:rsidRPr="00743DE2" w:rsidRDefault="00543D34" w:rsidP="00615C13">
            <w:pPr>
              <w:spacing w:line="240" w:lineRule="auto"/>
              <w:rPr>
                <w:b/>
                <w:bCs/>
                <w:sz w:val="20"/>
                <w:szCs w:val="20"/>
              </w:rPr>
            </w:pPr>
            <w:r w:rsidRPr="00743DE2">
              <w:rPr>
                <w:b/>
                <w:bCs/>
                <w:sz w:val="20"/>
                <w:szCs w:val="20"/>
              </w:rPr>
              <w:t>Product name</w:t>
            </w:r>
          </w:p>
        </w:tc>
        <w:tc>
          <w:tcPr>
            <w:tcW w:w="2552" w:type="dxa"/>
          </w:tcPr>
          <w:p w14:paraId="3A968FC7" w14:textId="77777777" w:rsidR="00543D34" w:rsidRPr="00743DE2" w:rsidRDefault="00543D34" w:rsidP="00615C13">
            <w:pPr>
              <w:spacing w:line="240" w:lineRule="auto"/>
              <w:rPr>
                <w:b/>
                <w:bCs/>
                <w:sz w:val="20"/>
                <w:szCs w:val="20"/>
              </w:rPr>
            </w:pPr>
            <w:r w:rsidRPr="00743DE2">
              <w:rPr>
                <w:b/>
                <w:bCs/>
                <w:sz w:val="20"/>
                <w:szCs w:val="20"/>
              </w:rPr>
              <w:t>Active</w:t>
            </w:r>
            <w:r>
              <w:rPr>
                <w:b/>
                <w:bCs/>
                <w:sz w:val="20"/>
                <w:szCs w:val="20"/>
              </w:rPr>
              <w:t xml:space="preserve"> ingredient</w:t>
            </w:r>
          </w:p>
        </w:tc>
        <w:tc>
          <w:tcPr>
            <w:tcW w:w="1842" w:type="dxa"/>
          </w:tcPr>
          <w:p w14:paraId="3D16947E" w14:textId="77777777" w:rsidR="00543D34" w:rsidRPr="00743DE2" w:rsidRDefault="00543D34" w:rsidP="00615C13">
            <w:pPr>
              <w:spacing w:line="240" w:lineRule="auto"/>
              <w:rPr>
                <w:b/>
                <w:bCs/>
                <w:sz w:val="20"/>
                <w:szCs w:val="20"/>
              </w:rPr>
            </w:pPr>
            <w:r w:rsidRPr="00743DE2">
              <w:rPr>
                <w:b/>
                <w:bCs/>
                <w:sz w:val="20"/>
                <w:szCs w:val="20"/>
              </w:rPr>
              <w:t>Application method</w:t>
            </w:r>
          </w:p>
        </w:tc>
        <w:tc>
          <w:tcPr>
            <w:tcW w:w="4395" w:type="dxa"/>
          </w:tcPr>
          <w:p w14:paraId="264B7F64" w14:textId="77777777" w:rsidR="00543D34" w:rsidRPr="00743DE2" w:rsidRDefault="00543D34" w:rsidP="00615C13">
            <w:pPr>
              <w:spacing w:line="240" w:lineRule="auto"/>
              <w:rPr>
                <w:b/>
                <w:bCs/>
                <w:sz w:val="20"/>
                <w:szCs w:val="20"/>
              </w:rPr>
            </w:pPr>
            <w:r w:rsidRPr="00743DE2">
              <w:rPr>
                <w:b/>
                <w:bCs/>
                <w:sz w:val="20"/>
                <w:szCs w:val="20"/>
              </w:rPr>
              <w:t>Pest</w:t>
            </w:r>
          </w:p>
        </w:tc>
      </w:tr>
      <w:tr w:rsidR="00543D34" w:rsidRPr="00743DE2" w14:paraId="5CD41184" w14:textId="77777777" w:rsidTr="00440BAD">
        <w:tc>
          <w:tcPr>
            <w:tcW w:w="1129" w:type="dxa"/>
          </w:tcPr>
          <w:p w14:paraId="20A26A79" w14:textId="77777777" w:rsidR="00543D34" w:rsidRPr="00743DE2" w:rsidRDefault="00543D34" w:rsidP="00615C13">
            <w:pPr>
              <w:spacing w:line="240" w:lineRule="auto"/>
              <w:rPr>
                <w:sz w:val="20"/>
                <w:szCs w:val="20"/>
              </w:rPr>
            </w:pPr>
            <w:r w:rsidRPr="00743DE2">
              <w:rPr>
                <w:rFonts w:cs="Calibri"/>
                <w:sz w:val="20"/>
                <w:szCs w:val="20"/>
              </w:rPr>
              <w:t>88242</w:t>
            </w:r>
          </w:p>
        </w:tc>
        <w:tc>
          <w:tcPr>
            <w:tcW w:w="4678" w:type="dxa"/>
          </w:tcPr>
          <w:p w14:paraId="11DB7110" w14:textId="77777777" w:rsidR="00543D34" w:rsidRPr="00743DE2" w:rsidRDefault="00543D34" w:rsidP="00615C13">
            <w:pPr>
              <w:spacing w:line="240" w:lineRule="auto"/>
              <w:rPr>
                <w:sz w:val="20"/>
                <w:szCs w:val="20"/>
              </w:rPr>
            </w:pPr>
            <w:r w:rsidRPr="00743DE2">
              <w:rPr>
                <w:rFonts w:cs="Calibri"/>
                <w:sz w:val="20"/>
                <w:szCs w:val="20"/>
              </w:rPr>
              <w:t>Vectorforce ulv &amp; thermal fogging rtu insecticide</w:t>
            </w:r>
          </w:p>
        </w:tc>
        <w:tc>
          <w:tcPr>
            <w:tcW w:w="2552" w:type="dxa"/>
          </w:tcPr>
          <w:p w14:paraId="2A8D22C5" w14:textId="77777777" w:rsidR="00543D34" w:rsidRPr="00743DE2" w:rsidRDefault="00543D34" w:rsidP="00615C13">
            <w:pPr>
              <w:spacing w:line="240" w:lineRule="auto"/>
              <w:rPr>
                <w:sz w:val="20"/>
                <w:szCs w:val="20"/>
              </w:rPr>
            </w:pPr>
            <w:r w:rsidRPr="00743DE2">
              <w:rPr>
                <w:rFonts w:cs="Calibri"/>
                <w:sz w:val="20"/>
                <w:szCs w:val="20"/>
              </w:rPr>
              <w:t>Cypermethrin</w:t>
            </w:r>
          </w:p>
        </w:tc>
        <w:tc>
          <w:tcPr>
            <w:tcW w:w="1842" w:type="dxa"/>
          </w:tcPr>
          <w:p w14:paraId="037B9CA3" w14:textId="77777777" w:rsidR="00543D34" w:rsidRPr="00743DE2" w:rsidRDefault="00543D34" w:rsidP="00615C13">
            <w:pPr>
              <w:spacing w:line="240" w:lineRule="auto"/>
              <w:rPr>
                <w:sz w:val="20"/>
                <w:szCs w:val="20"/>
              </w:rPr>
            </w:pPr>
            <w:r w:rsidRPr="00743DE2">
              <w:rPr>
                <w:sz w:val="20"/>
                <w:szCs w:val="20"/>
              </w:rPr>
              <w:t xml:space="preserve">Fogging </w:t>
            </w:r>
          </w:p>
        </w:tc>
        <w:tc>
          <w:tcPr>
            <w:tcW w:w="4395" w:type="dxa"/>
          </w:tcPr>
          <w:p w14:paraId="3834CE1D" w14:textId="77777777" w:rsidR="00543D34" w:rsidRPr="00743DE2" w:rsidRDefault="00543D34" w:rsidP="00615C13">
            <w:pPr>
              <w:spacing w:line="240" w:lineRule="auto"/>
              <w:rPr>
                <w:rFonts w:cs="Calibri"/>
                <w:sz w:val="20"/>
                <w:szCs w:val="20"/>
              </w:rPr>
            </w:pPr>
            <w:r w:rsidRPr="00743DE2">
              <w:rPr>
                <w:rFonts w:cs="Calibri"/>
                <w:sz w:val="20"/>
                <w:szCs w:val="20"/>
              </w:rPr>
              <w:t xml:space="preserve">Biting midge, fly, mosquito, adult mosquitoes </w:t>
            </w:r>
          </w:p>
        </w:tc>
      </w:tr>
      <w:tr w:rsidR="00543D34" w:rsidRPr="00743DE2" w14:paraId="61A6403E" w14:textId="77777777" w:rsidTr="00440BAD">
        <w:tc>
          <w:tcPr>
            <w:tcW w:w="1129" w:type="dxa"/>
          </w:tcPr>
          <w:p w14:paraId="4EB0CCC5" w14:textId="77777777" w:rsidR="00543D34" w:rsidRPr="00743DE2" w:rsidRDefault="00543D34" w:rsidP="00615C13">
            <w:pPr>
              <w:spacing w:line="240" w:lineRule="auto"/>
              <w:rPr>
                <w:sz w:val="20"/>
                <w:szCs w:val="20"/>
              </w:rPr>
            </w:pPr>
            <w:r w:rsidRPr="00743DE2">
              <w:rPr>
                <w:rFonts w:cs="Calibri"/>
                <w:sz w:val="20"/>
                <w:szCs w:val="20"/>
              </w:rPr>
              <w:t>86487</w:t>
            </w:r>
          </w:p>
        </w:tc>
        <w:tc>
          <w:tcPr>
            <w:tcW w:w="4678" w:type="dxa"/>
          </w:tcPr>
          <w:p w14:paraId="6FAC76E8" w14:textId="77777777" w:rsidR="00543D34" w:rsidRPr="00743DE2" w:rsidRDefault="00543D34" w:rsidP="00615C13">
            <w:pPr>
              <w:spacing w:line="240" w:lineRule="auto"/>
              <w:rPr>
                <w:sz w:val="20"/>
                <w:szCs w:val="20"/>
              </w:rPr>
            </w:pPr>
            <w:r w:rsidRPr="00743DE2">
              <w:rPr>
                <w:rFonts w:cs="Calibri"/>
                <w:sz w:val="20"/>
                <w:szCs w:val="20"/>
              </w:rPr>
              <w:t>David Grays Thermal Fogging and ULV Mosquito Adulticide Concentrate</w:t>
            </w:r>
          </w:p>
        </w:tc>
        <w:tc>
          <w:tcPr>
            <w:tcW w:w="2552" w:type="dxa"/>
          </w:tcPr>
          <w:p w14:paraId="465A9E36" w14:textId="77777777" w:rsidR="00543D34" w:rsidRPr="00743DE2" w:rsidRDefault="00543D34" w:rsidP="00615C13">
            <w:pPr>
              <w:spacing w:line="240" w:lineRule="auto"/>
              <w:rPr>
                <w:sz w:val="20"/>
                <w:szCs w:val="20"/>
              </w:rPr>
            </w:pPr>
            <w:r w:rsidRPr="00743DE2">
              <w:rPr>
                <w:rFonts w:cs="Calibri"/>
                <w:sz w:val="20"/>
                <w:szCs w:val="20"/>
              </w:rPr>
              <w:t>Piperonyl butoxide, phenothrin</w:t>
            </w:r>
          </w:p>
        </w:tc>
        <w:tc>
          <w:tcPr>
            <w:tcW w:w="1842" w:type="dxa"/>
          </w:tcPr>
          <w:p w14:paraId="1D74683E" w14:textId="77777777" w:rsidR="00543D34" w:rsidRPr="00743DE2" w:rsidRDefault="00543D34" w:rsidP="00615C13">
            <w:pPr>
              <w:spacing w:line="240" w:lineRule="auto"/>
              <w:rPr>
                <w:sz w:val="20"/>
                <w:szCs w:val="20"/>
              </w:rPr>
            </w:pPr>
            <w:r w:rsidRPr="00743DE2">
              <w:rPr>
                <w:sz w:val="20"/>
                <w:szCs w:val="20"/>
              </w:rPr>
              <w:t xml:space="preserve">Fogging </w:t>
            </w:r>
          </w:p>
        </w:tc>
        <w:tc>
          <w:tcPr>
            <w:tcW w:w="4395" w:type="dxa"/>
          </w:tcPr>
          <w:p w14:paraId="15CFD836" w14:textId="77777777" w:rsidR="00543D34" w:rsidRPr="00743DE2" w:rsidRDefault="00543D34" w:rsidP="00615C13">
            <w:pPr>
              <w:spacing w:line="240" w:lineRule="auto"/>
              <w:rPr>
                <w:rFonts w:cs="Calibri"/>
                <w:sz w:val="20"/>
                <w:szCs w:val="20"/>
              </w:rPr>
            </w:pPr>
            <w:r w:rsidRPr="00743DE2">
              <w:rPr>
                <w:rFonts w:cs="Calibri"/>
                <w:sz w:val="20"/>
                <w:szCs w:val="20"/>
              </w:rPr>
              <w:t xml:space="preserve">Mosquito, adult mosquitoes </w:t>
            </w:r>
          </w:p>
        </w:tc>
      </w:tr>
      <w:tr w:rsidR="00543D34" w:rsidRPr="00743DE2" w14:paraId="01F68FB9" w14:textId="77777777" w:rsidTr="00440BAD">
        <w:tc>
          <w:tcPr>
            <w:tcW w:w="1129" w:type="dxa"/>
          </w:tcPr>
          <w:p w14:paraId="41FB864E" w14:textId="77777777" w:rsidR="00543D34" w:rsidRPr="00743DE2" w:rsidRDefault="00543D34" w:rsidP="00615C13">
            <w:pPr>
              <w:spacing w:line="240" w:lineRule="auto"/>
              <w:rPr>
                <w:sz w:val="20"/>
                <w:szCs w:val="20"/>
              </w:rPr>
            </w:pPr>
            <w:r w:rsidRPr="00743DE2">
              <w:rPr>
                <w:rFonts w:cs="Calibri"/>
                <w:sz w:val="20"/>
                <w:szCs w:val="20"/>
              </w:rPr>
              <w:t>53738</w:t>
            </w:r>
          </w:p>
        </w:tc>
        <w:tc>
          <w:tcPr>
            <w:tcW w:w="4678" w:type="dxa"/>
          </w:tcPr>
          <w:p w14:paraId="695C3ADF" w14:textId="77777777" w:rsidR="00543D34" w:rsidRPr="00743DE2" w:rsidRDefault="00543D34" w:rsidP="00615C13">
            <w:pPr>
              <w:spacing w:line="240" w:lineRule="auto"/>
              <w:rPr>
                <w:sz w:val="20"/>
                <w:szCs w:val="20"/>
              </w:rPr>
            </w:pPr>
            <w:r w:rsidRPr="00743DE2">
              <w:rPr>
                <w:rFonts w:cs="Calibri"/>
                <w:sz w:val="20"/>
                <w:szCs w:val="20"/>
              </w:rPr>
              <w:t>Py-bo natural pyrethrum &amp; piperonyl butoxide insecticidal concentrate</w:t>
            </w:r>
          </w:p>
        </w:tc>
        <w:tc>
          <w:tcPr>
            <w:tcW w:w="2552" w:type="dxa"/>
          </w:tcPr>
          <w:p w14:paraId="124B635E" w14:textId="77777777" w:rsidR="00543D34" w:rsidRPr="00743DE2" w:rsidRDefault="00543D34" w:rsidP="00615C13">
            <w:pPr>
              <w:spacing w:line="240" w:lineRule="auto"/>
              <w:rPr>
                <w:sz w:val="20"/>
                <w:szCs w:val="20"/>
              </w:rPr>
            </w:pPr>
            <w:r w:rsidRPr="00743DE2">
              <w:rPr>
                <w:rFonts w:cs="Calibri"/>
                <w:sz w:val="20"/>
                <w:szCs w:val="20"/>
              </w:rPr>
              <w:t>Piperonyl butoxide, pyrethrins</w:t>
            </w:r>
          </w:p>
        </w:tc>
        <w:tc>
          <w:tcPr>
            <w:tcW w:w="1842" w:type="dxa"/>
          </w:tcPr>
          <w:p w14:paraId="712FC544" w14:textId="77777777" w:rsidR="00543D34" w:rsidRPr="00743DE2" w:rsidRDefault="00543D34" w:rsidP="00615C13">
            <w:pPr>
              <w:spacing w:line="240" w:lineRule="auto"/>
              <w:rPr>
                <w:sz w:val="20"/>
                <w:szCs w:val="20"/>
              </w:rPr>
            </w:pPr>
            <w:r w:rsidRPr="00743DE2">
              <w:rPr>
                <w:sz w:val="20"/>
                <w:szCs w:val="20"/>
              </w:rPr>
              <w:t xml:space="preserve">Fogging </w:t>
            </w:r>
          </w:p>
        </w:tc>
        <w:tc>
          <w:tcPr>
            <w:tcW w:w="4395" w:type="dxa"/>
          </w:tcPr>
          <w:p w14:paraId="50AFC3C7" w14:textId="77777777" w:rsidR="00543D34" w:rsidRPr="00743DE2" w:rsidRDefault="00543D34" w:rsidP="00615C13">
            <w:pPr>
              <w:spacing w:line="240" w:lineRule="auto"/>
              <w:rPr>
                <w:rFonts w:cs="Calibri"/>
                <w:sz w:val="20"/>
                <w:szCs w:val="20"/>
              </w:rPr>
            </w:pPr>
            <w:r w:rsidRPr="00743DE2">
              <w:rPr>
                <w:rFonts w:cs="Calibri"/>
                <w:sz w:val="20"/>
                <w:szCs w:val="20"/>
              </w:rPr>
              <w:t xml:space="preserve">Fly, midge, mosquito, adult mosquitoes, </w:t>
            </w:r>
          </w:p>
        </w:tc>
      </w:tr>
      <w:tr w:rsidR="00543D34" w:rsidRPr="00743DE2" w14:paraId="1A3DBED7" w14:textId="77777777" w:rsidTr="00440BAD">
        <w:tc>
          <w:tcPr>
            <w:tcW w:w="1129" w:type="dxa"/>
          </w:tcPr>
          <w:p w14:paraId="6AF46B4B" w14:textId="77777777" w:rsidR="00543D34" w:rsidRPr="00743DE2" w:rsidRDefault="00543D34" w:rsidP="00615C13">
            <w:pPr>
              <w:spacing w:line="240" w:lineRule="auto"/>
              <w:rPr>
                <w:sz w:val="20"/>
                <w:szCs w:val="20"/>
              </w:rPr>
            </w:pPr>
            <w:r w:rsidRPr="00743DE2">
              <w:rPr>
                <w:rFonts w:cs="Calibri"/>
                <w:sz w:val="20"/>
                <w:szCs w:val="20"/>
              </w:rPr>
              <w:t>32710</w:t>
            </w:r>
          </w:p>
        </w:tc>
        <w:tc>
          <w:tcPr>
            <w:tcW w:w="4678" w:type="dxa"/>
          </w:tcPr>
          <w:p w14:paraId="3DC51A34" w14:textId="77777777" w:rsidR="00543D34" w:rsidRPr="00743DE2" w:rsidRDefault="00543D34" w:rsidP="00615C13">
            <w:pPr>
              <w:spacing w:line="240" w:lineRule="auto"/>
              <w:rPr>
                <w:sz w:val="20"/>
                <w:szCs w:val="20"/>
              </w:rPr>
            </w:pPr>
            <w:r w:rsidRPr="00743DE2">
              <w:rPr>
                <w:rFonts w:cs="Calibri"/>
                <w:sz w:val="20"/>
                <w:szCs w:val="20"/>
              </w:rPr>
              <w:t>Py insecticide fog</w:t>
            </w:r>
          </w:p>
        </w:tc>
        <w:tc>
          <w:tcPr>
            <w:tcW w:w="2552" w:type="dxa"/>
          </w:tcPr>
          <w:p w14:paraId="4D8B1455" w14:textId="77777777" w:rsidR="00543D34" w:rsidRPr="00743DE2" w:rsidRDefault="00543D34" w:rsidP="00615C13">
            <w:pPr>
              <w:spacing w:line="240" w:lineRule="auto"/>
              <w:rPr>
                <w:sz w:val="20"/>
                <w:szCs w:val="20"/>
              </w:rPr>
            </w:pPr>
            <w:r w:rsidRPr="00743DE2">
              <w:rPr>
                <w:rFonts w:cs="Calibri"/>
                <w:sz w:val="20"/>
                <w:szCs w:val="20"/>
              </w:rPr>
              <w:t>Piperonyl butoxide, pyrethrins</w:t>
            </w:r>
          </w:p>
        </w:tc>
        <w:tc>
          <w:tcPr>
            <w:tcW w:w="1842" w:type="dxa"/>
          </w:tcPr>
          <w:p w14:paraId="6B97D9BE" w14:textId="77777777" w:rsidR="00543D34" w:rsidRPr="00743DE2" w:rsidRDefault="00543D34" w:rsidP="00615C13">
            <w:pPr>
              <w:spacing w:line="240" w:lineRule="auto"/>
              <w:rPr>
                <w:sz w:val="20"/>
                <w:szCs w:val="20"/>
              </w:rPr>
            </w:pPr>
            <w:r w:rsidRPr="00743DE2">
              <w:rPr>
                <w:sz w:val="20"/>
                <w:szCs w:val="20"/>
              </w:rPr>
              <w:t xml:space="preserve">Fogging </w:t>
            </w:r>
          </w:p>
        </w:tc>
        <w:tc>
          <w:tcPr>
            <w:tcW w:w="4395" w:type="dxa"/>
          </w:tcPr>
          <w:p w14:paraId="3B893833" w14:textId="77777777" w:rsidR="00543D34" w:rsidRPr="00743DE2" w:rsidRDefault="00543D34" w:rsidP="00615C13">
            <w:pPr>
              <w:spacing w:line="240" w:lineRule="auto"/>
              <w:rPr>
                <w:rFonts w:cs="Calibri"/>
                <w:sz w:val="20"/>
                <w:szCs w:val="20"/>
              </w:rPr>
            </w:pPr>
            <w:r w:rsidRPr="00743DE2">
              <w:rPr>
                <w:rFonts w:cs="Calibri"/>
                <w:sz w:val="20"/>
                <w:szCs w:val="20"/>
              </w:rPr>
              <w:t>Fly, midge, mosquito, adult mosquitoes,</w:t>
            </w:r>
          </w:p>
        </w:tc>
      </w:tr>
      <w:tr w:rsidR="00543D34" w:rsidRPr="00743DE2" w14:paraId="41EFAB43" w14:textId="77777777" w:rsidTr="00440BAD">
        <w:tc>
          <w:tcPr>
            <w:tcW w:w="1129" w:type="dxa"/>
          </w:tcPr>
          <w:p w14:paraId="4DCF0E6E" w14:textId="77777777" w:rsidR="00543D34" w:rsidRPr="00743DE2" w:rsidRDefault="00543D34" w:rsidP="00615C13">
            <w:pPr>
              <w:spacing w:line="240" w:lineRule="auto"/>
              <w:rPr>
                <w:sz w:val="20"/>
                <w:szCs w:val="20"/>
              </w:rPr>
            </w:pPr>
            <w:r w:rsidRPr="00743DE2">
              <w:rPr>
                <w:rFonts w:cs="Calibri"/>
                <w:sz w:val="20"/>
                <w:szCs w:val="20"/>
              </w:rPr>
              <w:t>89714</w:t>
            </w:r>
          </w:p>
        </w:tc>
        <w:tc>
          <w:tcPr>
            <w:tcW w:w="4678" w:type="dxa"/>
          </w:tcPr>
          <w:p w14:paraId="1B696103" w14:textId="77777777" w:rsidR="00543D34" w:rsidRPr="00743DE2" w:rsidRDefault="00543D34" w:rsidP="00615C13">
            <w:pPr>
              <w:spacing w:line="240" w:lineRule="auto"/>
              <w:rPr>
                <w:sz w:val="20"/>
                <w:szCs w:val="20"/>
              </w:rPr>
            </w:pPr>
            <w:r w:rsidRPr="00743DE2">
              <w:rPr>
                <w:rFonts w:cs="Calibri"/>
                <w:sz w:val="20"/>
                <w:szCs w:val="20"/>
              </w:rPr>
              <w:t>Prolink liquid larvicide concentrate</w:t>
            </w:r>
          </w:p>
        </w:tc>
        <w:tc>
          <w:tcPr>
            <w:tcW w:w="2552" w:type="dxa"/>
          </w:tcPr>
          <w:p w14:paraId="34BB7BC5" w14:textId="77777777" w:rsidR="00543D34" w:rsidRPr="00743DE2" w:rsidRDefault="00543D34" w:rsidP="00615C13">
            <w:pPr>
              <w:spacing w:line="240" w:lineRule="auto"/>
              <w:rPr>
                <w:sz w:val="20"/>
                <w:szCs w:val="20"/>
              </w:rPr>
            </w:pPr>
            <w:r w:rsidRPr="00743DE2">
              <w:rPr>
                <w:rFonts w:cs="Calibri"/>
                <w:sz w:val="20"/>
                <w:szCs w:val="20"/>
              </w:rPr>
              <w:t>(S)-methoprene</w:t>
            </w:r>
          </w:p>
        </w:tc>
        <w:tc>
          <w:tcPr>
            <w:tcW w:w="1842" w:type="dxa"/>
          </w:tcPr>
          <w:p w14:paraId="567E6168" w14:textId="00CEF04D" w:rsidR="00543D34" w:rsidRPr="00A87D2D" w:rsidRDefault="00543D34" w:rsidP="00615C13">
            <w:pPr>
              <w:spacing w:line="240" w:lineRule="auto"/>
              <w:rPr>
                <w:rFonts w:cs="Calibri"/>
                <w:sz w:val="20"/>
                <w:szCs w:val="20"/>
              </w:rPr>
            </w:pPr>
            <w:r w:rsidRPr="00743DE2">
              <w:rPr>
                <w:rFonts w:cs="Calibri"/>
                <w:sz w:val="20"/>
                <w:szCs w:val="20"/>
              </w:rPr>
              <w:t>Aerial or ground</w:t>
            </w:r>
          </w:p>
        </w:tc>
        <w:tc>
          <w:tcPr>
            <w:tcW w:w="4395" w:type="dxa"/>
          </w:tcPr>
          <w:p w14:paraId="496BA6ED"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7D1B43C8" w14:textId="77777777" w:rsidTr="00440BAD">
        <w:tc>
          <w:tcPr>
            <w:tcW w:w="1129" w:type="dxa"/>
          </w:tcPr>
          <w:p w14:paraId="228A0907" w14:textId="77777777" w:rsidR="00543D34" w:rsidRPr="00743DE2" w:rsidRDefault="00543D34" w:rsidP="00615C13">
            <w:pPr>
              <w:spacing w:line="240" w:lineRule="auto"/>
              <w:rPr>
                <w:sz w:val="20"/>
                <w:szCs w:val="20"/>
              </w:rPr>
            </w:pPr>
            <w:r w:rsidRPr="00743DE2">
              <w:rPr>
                <w:rFonts w:cs="Calibri"/>
                <w:sz w:val="20"/>
                <w:szCs w:val="20"/>
              </w:rPr>
              <w:t>82315</w:t>
            </w:r>
          </w:p>
        </w:tc>
        <w:tc>
          <w:tcPr>
            <w:tcW w:w="4678" w:type="dxa"/>
          </w:tcPr>
          <w:p w14:paraId="2489034C" w14:textId="77777777" w:rsidR="00543D34" w:rsidRPr="00743DE2" w:rsidRDefault="00543D34" w:rsidP="00615C13">
            <w:pPr>
              <w:spacing w:line="240" w:lineRule="auto"/>
              <w:rPr>
                <w:sz w:val="20"/>
                <w:szCs w:val="20"/>
              </w:rPr>
            </w:pPr>
            <w:r w:rsidRPr="00743DE2">
              <w:rPr>
                <w:rFonts w:cs="Calibri"/>
                <w:sz w:val="20"/>
                <w:szCs w:val="20"/>
              </w:rPr>
              <w:t>Vectoprime FG Biological Larvicide Fine Granule</w:t>
            </w:r>
          </w:p>
        </w:tc>
        <w:tc>
          <w:tcPr>
            <w:tcW w:w="2552" w:type="dxa"/>
          </w:tcPr>
          <w:p w14:paraId="37504577" w14:textId="77777777" w:rsidR="00543D34" w:rsidRPr="00743DE2" w:rsidRDefault="00543D34" w:rsidP="00615C13">
            <w:pPr>
              <w:spacing w:line="240" w:lineRule="auto"/>
              <w:rPr>
                <w:sz w:val="20"/>
                <w:szCs w:val="20"/>
              </w:rPr>
            </w:pPr>
            <w:r w:rsidRPr="00743DE2">
              <w:rPr>
                <w:rFonts w:cs="Calibri"/>
                <w:sz w:val="20"/>
                <w:szCs w:val="20"/>
              </w:rPr>
              <w:t xml:space="preserve">(S)-methoprene, </w:t>
            </w: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p>
        </w:tc>
        <w:tc>
          <w:tcPr>
            <w:tcW w:w="1842" w:type="dxa"/>
          </w:tcPr>
          <w:p w14:paraId="2C0A0809" w14:textId="1DE56ECD" w:rsidR="00543D34" w:rsidRPr="00A87D2D" w:rsidRDefault="00543D34" w:rsidP="00615C13">
            <w:pPr>
              <w:spacing w:line="240" w:lineRule="auto"/>
              <w:rPr>
                <w:rFonts w:cs="Calibri"/>
                <w:sz w:val="20"/>
                <w:szCs w:val="20"/>
              </w:rPr>
            </w:pPr>
            <w:r w:rsidRPr="00743DE2">
              <w:rPr>
                <w:rFonts w:cs="Calibri"/>
                <w:sz w:val="20"/>
                <w:szCs w:val="20"/>
              </w:rPr>
              <w:t>Aerial or ground</w:t>
            </w:r>
          </w:p>
        </w:tc>
        <w:tc>
          <w:tcPr>
            <w:tcW w:w="4395" w:type="dxa"/>
          </w:tcPr>
          <w:p w14:paraId="17E3114C" w14:textId="77777777" w:rsidR="00543D34" w:rsidRPr="00743DE2" w:rsidRDefault="00543D34" w:rsidP="00615C13">
            <w:pPr>
              <w:spacing w:line="240" w:lineRule="auto"/>
              <w:rPr>
                <w:rFonts w:cs="Calibri"/>
                <w:sz w:val="20"/>
                <w:szCs w:val="20"/>
              </w:rPr>
            </w:pPr>
            <w:r w:rsidRPr="00743DE2">
              <w:rPr>
                <w:rFonts w:cs="Calibri"/>
                <w:sz w:val="20"/>
                <w:szCs w:val="20"/>
              </w:rPr>
              <w:t xml:space="preserve">Mosquito (larva), </w:t>
            </w:r>
            <w:r>
              <w:rPr>
                <w:rFonts w:cs="Calibri"/>
                <w:sz w:val="20"/>
                <w:szCs w:val="20"/>
              </w:rPr>
              <w:t>m</w:t>
            </w:r>
            <w:r w:rsidRPr="00743DE2">
              <w:rPr>
                <w:rFonts w:cs="Calibri"/>
                <w:sz w:val="20"/>
                <w:szCs w:val="20"/>
              </w:rPr>
              <w:t>osquito</w:t>
            </w:r>
          </w:p>
        </w:tc>
      </w:tr>
      <w:tr w:rsidR="00543D34" w:rsidRPr="00743DE2" w14:paraId="132B3C84" w14:textId="77777777" w:rsidTr="00440BAD">
        <w:tc>
          <w:tcPr>
            <w:tcW w:w="1129" w:type="dxa"/>
          </w:tcPr>
          <w:p w14:paraId="1A04522F" w14:textId="77777777" w:rsidR="00543D34" w:rsidRPr="00743DE2" w:rsidRDefault="00543D34" w:rsidP="00615C13">
            <w:pPr>
              <w:spacing w:line="240" w:lineRule="auto"/>
              <w:rPr>
                <w:sz w:val="20"/>
                <w:szCs w:val="20"/>
              </w:rPr>
            </w:pPr>
            <w:r w:rsidRPr="00743DE2">
              <w:rPr>
                <w:rFonts w:cs="Calibri"/>
                <w:sz w:val="20"/>
                <w:szCs w:val="20"/>
              </w:rPr>
              <w:t>70145</w:t>
            </w:r>
          </w:p>
        </w:tc>
        <w:tc>
          <w:tcPr>
            <w:tcW w:w="4678" w:type="dxa"/>
          </w:tcPr>
          <w:p w14:paraId="32D198BC" w14:textId="77777777" w:rsidR="00543D34" w:rsidRPr="00743DE2" w:rsidRDefault="00543D34" w:rsidP="00615C13">
            <w:pPr>
              <w:spacing w:line="240" w:lineRule="auto"/>
              <w:rPr>
                <w:sz w:val="20"/>
                <w:szCs w:val="20"/>
              </w:rPr>
            </w:pPr>
            <w:r w:rsidRPr="00743DE2">
              <w:rPr>
                <w:rFonts w:cs="Calibri"/>
                <w:sz w:val="20"/>
                <w:szCs w:val="20"/>
              </w:rPr>
              <w:t>Gp mozx biological larvicide</w:t>
            </w:r>
          </w:p>
        </w:tc>
        <w:tc>
          <w:tcPr>
            <w:tcW w:w="2552" w:type="dxa"/>
          </w:tcPr>
          <w:p w14:paraId="2DDD3EF6"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p>
        </w:tc>
        <w:tc>
          <w:tcPr>
            <w:tcW w:w="1842" w:type="dxa"/>
          </w:tcPr>
          <w:p w14:paraId="1BC534F7"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778DBA26"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5A3C204E" w14:textId="77777777" w:rsidTr="00440BAD">
        <w:trPr>
          <w:trHeight w:val="564"/>
        </w:trPr>
        <w:tc>
          <w:tcPr>
            <w:tcW w:w="1129" w:type="dxa"/>
          </w:tcPr>
          <w:p w14:paraId="7CBD5F67" w14:textId="77777777" w:rsidR="00543D34" w:rsidRPr="00743DE2" w:rsidRDefault="00543D34" w:rsidP="00615C13">
            <w:pPr>
              <w:spacing w:line="240" w:lineRule="auto"/>
              <w:rPr>
                <w:sz w:val="20"/>
                <w:szCs w:val="20"/>
              </w:rPr>
            </w:pPr>
            <w:r w:rsidRPr="00743DE2">
              <w:rPr>
                <w:rFonts w:cs="Calibri"/>
                <w:sz w:val="20"/>
                <w:szCs w:val="20"/>
              </w:rPr>
              <w:lastRenderedPageBreak/>
              <w:t>62972</w:t>
            </w:r>
          </w:p>
        </w:tc>
        <w:tc>
          <w:tcPr>
            <w:tcW w:w="4678" w:type="dxa"/>
          </w:tcPr>
          <w:p w14:paraId="0801EF41" w14:textId="77777777" w:rsidR="00543D34" w:rsidRPr="00743DE2" w:rsidRDefault="00543D34" w:rsidP="00615C13">
            <w:pPr>
              <w:spacing w:line="240" w:lineRule="auto"/>
              <w:rPr>
                <w:sz w:val="20"/>
                <w:szCs w:val="20"/>
              </w:rPr>
            </w:pPr>
            <w:r w:rsidRPr="00743DE2">
              <w:rPr>
                <w:rFonts w:cs="Calibri"/>
                <w:sz w:val="20"/>
                <w:szCs w:val="20"/>
              </w:rPr>
              <w:t>David grays graybate 50 sg mosquito larvicide granules</w:t>
            </w:r>
          </w:p>
        </w:tc>
        <w:tc>
          <w:tcPr>
            <w:tcW w:w="2552" w:type="dxa"/>
          </w:tcPr>
          <w:p w14:paraId="4D443567" w14:textId="77777777" w:rsidR="00543D34" w:rsidRPr="00743DE2" w:rsidRDefault="00543D34" w:rsidP="00615C13">
            <w:pPr>
              <w:spacing w:line="240" w:lineRule="auto"/>
              <w:rPr>
                <w:sz w:val="20"/>
                <w:szCs w:val="20"/>
              </w:rPr>
            </w:pPr>
            <w:r w:rsidRPr="00743DE2">
              <w:rPr>
                <w:rFonts w:cs="Calibri"/>
                <w:sz w:val="20"/>
                <w:szCs w:val="20"/>
              </w:rPr>
              <w:t>Temephos</w:t>
            </w:r>
          </w:p>
        </w:tc>
        <w:tc>
          <w:tcPr>
            <w:tcW w:w="1842" w:type="dxa"/>
          </w:tcPr>
          <w:p w14:paraId="4CC19160" w14:textId="77777777" w:rsidR="00543D34" w:rsidRPr="00743DE2" w:rsidRDefault="00543D34" w:rsidP="00615C13">
            <w:pPr>
              <w:spacing w:line="240" w:lineRule="auto"/>
              <w:rPr>
                <w:sz w:val="20"/>
                <w:szCs w:val="20"/>
              </w:rPr>
            </w:pPr>
            <w:r w:rsidRPr="00743DE2">
              <w:rPr>
                <w:rStyle w:val="apple-converted-space"/>
                <w:sz w:val="20"/>
                <w:szCs w:val="20"/>
              </w:rPr>
              <w:t>Spray (aerial)</w:t>
            </w:r>
          </w:p>
        </w:tc>
        <w:tc>
          <w:tcPr>
            <w:tcW w:w="4395" w:type="dxa"/>
          </w:tcPr>
          <w:p w14:paraId="38F2EB5D" w14:textId="77777777" w:rsidR="00543D34" w:rsidRPr="00743DE2" w:rsidRDefault="00543D34" w:rsidP="00615C13">
            <w:pPr>
              <w:spacing w:line="240" w:lineRule="auto"/>
              <w:rPr>
                <w:rFonts w:cs="Calibri"/>
                <w:sz w:val="20"/>
                <w:szCs w:val="20"/>
              </w:rPr>
            </w:pPr>
            <w:r w:rsidRPr="00743DE2">
              <w:rPr>
                <w:rFonts w:cs="Calibri"/>
                <w:sz w:val="20"/>
                <w:szCs w:val="20"/>
              </w:rPr>
              <w:t xml:space="preserve">Mosquito (larva), nuisance midge (larvae), </w:t>
            </w:r>
            <w:r>
              <w:rPr>
                <w:rFonts w:cs="Calibri"/>
                <w:sz w:val="20"/>
                <w:szCs w:val="20"/>
              </w:rPr>
              <w:t>adult m</w:t>
            </w:r>
            <w:r w:rsidRPr="00743DE2">
              <w:rPr>
                <w:rFonts w:cs="Calibri"/>
                <w:sz w:val="20"/>
                <w:szCs w:val="20"/>
              </w:rPr>
              <w:t>osquito</w:t>
            </w:r>
          </w:p>
        </w:tc>
      </w:tr>
      <w:tr w:rsidR="00543D34" w:rsidRPr="00743DE2" w14:paraId="19D5AEBA" w14:textId="77777777" w:rsidTr="00440BAD">
        <w:tc>
          <w:tcPr>
            <w:tcW w:w="1129" w:type="dxa"/>
          </w:tcPr>
          <w:p w14:paraId="4FB04227" w14:textId="77777777" w:rsidR="00543D34" w:rsidRPr="00743DE2" w:rsidRDefault="00543D34" w:rsidP="00615C13">
            <w:pPr>
              <w:spacing w:line="240" w:lineRule="auto"/>
              <w:rPr>
                <w:sz w:val="20"/>
                <w:szCs w:val="20"/>
              </w:rPr>
            </w:pPr>
            <w:r w:rsidRPr="00743DE2">
              <w:rPr>
                <w:rFonts w:cs="Calibri"/>
                <w:sz w:val="20"/>
                <w:szCs w:val="20"/>
              </w:rPr>
              <w:t>62971</w:t>
            </w:r>
          </w:p>
        </w:tc>
        <w:tc>
          <w:tcPr>
            <w:tcW w:w="4678" w:type="dxa"/>
          </w:tcPr>
          <w:p w14:paraId="37E6A8A3" w14:textId="77777777" w:rsidR="00543D34" w:rsidRPr="00743DE2" w:rsidRDefault="00543D34" w:rsidP="00615C13">
            <w:pPr>
              <w:spacing w:line="240" w:lineRule="auto"/>
              <w:rPr>
                <w:sz w:val="20"/>
                <w:szCs w:val="20"/>
              </w:rPr>
            </w:pPr>
            <w:r w:rsidRPr="00743DE2">
              <w:rPr>
                <w:rFonts w:cs="Calibri"/>
                <w:sz w:val="20"/>
                <w:szCs w:val="20"/>
              </w:rPr>
              <w:t>David grays graybate 10 sg mosquito larvicide granules</w:t>
            </w:r>
          </w:p>
        </w:tc>
        <w:tc>
          <w:tcPr>
            <w:tcW w:w="2552" w:type="dxa"/>
          </w:tcPr>
          <w:p w14:paraId="26E04038" w14:textId="77777777" w:rsidR="00543D34" w:rsidRPr="00743DE2" w:rsidRDefault="00543D34" w:rsidP="00615C13">
            <w:pPr>
              <w:spacing w:line="240" w:lineRule="auto"/>
              <w:rPr>
                <w:sz w:val="20"/>
                <w:szCs w:val="20"/>
              </w:rPr>
            </w:pPr>
            <w:r w:rsidRPr="00743DE2">
              <w:rPr>
                <w:rFonts w:cs="Calibri"/>
                <w:sz w:val="20"/>
                <w:szCs w:val="20"/>
              </w:rPr>
              <w:t>Temephos</w:t>
            </w:r>
          </w:p>
        </w:tc>
        <w:tc>
          <w:tcPr>
            <w:tcW w:w="1842" w:type="dxa"/>
          </w:tcPr>
          <w:p w14:paraId="040C775E" w14:textId="77777777" w:rsidR="00543D34" w:rsidRPr="00743DE2" w:rsidRDefault="00543D34" w:rsidP="00615C13">
            <w:pPr>
              <w:spacing w:line="240" w:lineRule="auto"/>
              <w:rPr>
                <w:sz w:val="20"/>
                <w:szCs w:val="20"/>
              </w:rPr>
            </w:pPr>
            <w:r w:rsidRPr="00743DE2">
              <w:rPr>
                <w:rStyle w:val="apple-converted-space"/>
                <w:rFonts w:cs="Calibri"/>
                <w:sz w:val="20"/>
                <w:szCs w:val="20"/>
              </w:rPr>
              <w:t>Aerial or ground</w:t>
            </w:r>
          </w:p>
        </w:tc>
        <w:tc>
          <w:tcPr>
            <w:tcW w:w="4395" w:type="dxa"/>
          </w:tcPr>
          <w:p w14:paraId="6D4C0E83" w14:textId="77777777" w:rsidR="00543D34" w:rsidRPr="00743DE2" w:rsidRDefault="00543D34" w:rsidP="00615C13">
            <w:pPr>
              <w:spacing w:line="240" w:lineRule="auto"/>
              <w:rPr>
                <w:rFonts w:cs="Calibri"/>
                <w:sz w:val="20"/>
                <w:szCs w:val="20"/>
              </w:rPr>
            </w:pPr>
            <w:r w:rsidRPr="00743DE2">
              <w:rPr>
                <w:rFonts w:cs="Calibri"/>
                <w:sz w:val="20"/>
                <w:szCs w:val="20"/>
              </w:rPr>
              <w:t xml:space="preserve">Mosquito, nuisance midge, adult mosquito </w:t>
            </w:r>
          </w:p>
        </w:tc>
      </w:tr>
      <w:tr w:rsidR="00543D34" w:rsidRPr="00743DE2" w14:paraId="7B7B9E31" w14:textId="77777777" w:rsidTr="00440BAD">
        <w:tc>
          <w:tcPr>
            <w:tcW w:w="1129" w:type="dxa"/>
          </w:tcPr>
          <w:p w14:paraId="359CE838" w14:textId="77777777" w:rsidR="00543D34" w:rsidRPr="00743DE2" w:rsidRDefault="00543D34" w:rsidP="00615C13">
            <w:pPr>
              <w:spacing w:line="240" w:lineRule="auto"/>
              <w:rPr>
                <w:sz w:val="20"/>
                <w:szCs w:val="20"/>
              </w:rPr>
            </w:pPr>
            <w:r w:rsidRPr="00743DE2">
              <w:rPr>
                <w:rFonts w:cs="Calibri"/>
                <w:sz w:val="20"/>
                <w:szCs w:val="20"/>
              </w:rPr>
              <w:t>62305</w:t>
            </w:r>
          </w:p>
        </w:tc>
        <w:tc>
          <w:tcPr>
            <w:tcW w:w="4678" w:type="dxa"/>
          </w:tcPr>
          <w:p w14:paraId="5F856D3B" w14:textId="77777777" w:rsidR="00543D34" w:rsidRPr="00743DE2" w:rsidRDefault="00543D34" w:rsidP="00615C13">
            <w:pPr>
              <w:spacing w:line="240" w:lineRule="auto"/>
              <w:rPr>
                <w:sz w:val="20"/>
                <w:szCs w:val="20"/>
              </w:rPr>
            </w:pPr>
            <w:r w:rsidRPr="00743DE2">
              <w:rPr>
                <w:rFonts w:cs="Calibri"/>
                <w:sz w:val="20"/>
                <w:szCs w:val="20"/>
              </w:rPr>
              <w:t>Barmac bti 1200 biological mosquito larvicide</w:t>
            </w:r>
          </w:p>
        </w:tc>
        <w:tc>
          <w:tcPr>
            <w:tcW w:w="2552" w:type="dxa"/>
          </w:tcPr>
          <w:p w14:paraId="1CBC55D0"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r w:rsidRPr="00743DE2">
              <w:rPr>
                <w:rFonts w:cs="Calibri"/>
                <w:sz w:val="20"/>
                <w:szCs w:val="20"/>
              </w:rPr>
              <w:t xml:space="preserve"> serotype h14</w:t>
            </w:r>
          </w:p>
        </w:tc>
        <w:tc>
          <w:tcPr>
            <w:tcW w:w="1842" w:type="dxa"/>
          </w:tcPr>
          <w:p w14:paraId="0034DD31"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07163F00" w14:textId="77777777" w:rsidR="00543D34" w:rsidRPr="00743DE2" w:rsidRDefault="00543D34" w:rsidP="00615C13">
            <w:pPr>
              <w:spacing w:line="240" w:lineRule="auto"/>
              <w:rPr>
                <w:rFonts w:cs="Calibri"/>
                <w:sz w:val="20"/>
                <w:szCs w:val="20"/>
              </w:rPr>
            </w:pPr>
            <w:r>
              <w:rPr>
                <w:rFonts w:cs="Calibri"/>
                <w:sz w:val="20"/>
                <w:szCs w:val="20"/>
              </w:rPr>
              <w:t>Mosquito</w:t>
            </w:r>
          </w:p>
        </w:tc>
      </w:tr>
      <w:tr w:rsidR="00543D34" w:rsidRPr="00743DE2" w14:paraId="17AD165A" w14:textId="77777777" w:rsidTr="00440BAD">
        <w:tc>
          <w:tcPr>
            <w:tcW w:w="1129" w:type="dxa"/>
          </w:tcPr>
          <w:p w14:paraId="5070B90C" w14:textId="77777777" w:rsidR="00543D34" w:rsidRPr="00743DE2" w:rsidRDefault="00543D34" w:rsidP="00615C13">
            <w:pPr>
              <w:spacing w:line="240" w:lineRule="auto"/>
              <w:rPr>
                <w:sz w:val="20"/>
                <w:szCs w:val="20"/>
              </w:rPr>
            </w:pPr>
            <w:r w:rsidRPr="00743DE2">
              <w:rPr>
                <w:rFonts w:cs="Calibri"/>
                <w:sz w:val="20"/>
                <w:szCs w:val="20"/>
              </w:rPr>
              <w:t>62304</w:t>
            </w:r>
          </w:p>
        </w:tc>
        <w:tc>
          <w:tcPr>
            <w:tcW w:w="4678" w:type="dxa"/>
          </w:tcPr>
          <w:p w14:paraId="0F77EAA3" w14:textId="77777777" w:rsidR="00543D34" w:rsidRPr="00743DE2" w:rsidRDefault="00543D34" w:rsidP="00615C13">
            <w:pPr>
              <w:spacing w:line="240" w:lineRule="auto"/>
              <w:rPr>
                <w:sz w:val="20"/>
                <w:szCs w:val="20"/>
              </w:rPr>
            </w:pPr>
            <w:r w:rsidRPr="00743DE2">
              <w:rPr>
                <w:rFonts w:cs="Calibri"/>
                <w:sz w:val="20"/>
                <w:szCs w:val="20"/>
              </w:rPr>
              <w:t>Barmac bti 200 gr biological mosquito larvicide</w:t>
            </w:r>
          </w:p>
        </w:tc>
        <w:tc>
          <w:tcPr>
            <w:tcW w:w="2552" w:type="dxa"/>
          </w:tcPr>
          <w:p w14:paraId="06712A90"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r w:rsidRPr="00743DE2">
              <w:rPr>
                <w:rFonts w:cs="Calibri"/>
                <w:sz w:val="20"/>
                <w:szCs w:val="20"/>
              </w:rPr>
              <w:t xml:space="preserve"> serotype h14</w:t>
            </w:r>
          </w:p>
        </w:tc>
        <w:tc>
          <w:tcPr>
            <w:tcW w:w="1842" w:type="dxa"/>
          </w:tcPr>
          <w:p w14:paraId="3E7A8465"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7D35E55D" w14:textId="77777777" w:rsidR="00543D34" w:rsidRPr="00743DE2" w:rsidRDefault="00543D34" w:rsidP="00615C13">
            <w:pPr>
              <w:spacing w:line="240" w:lineRule="auto"/>
              <w:rPr>
                <w:rFonts w:cs="Calibri"/>
                <w:sz w:val="20"/>
                <w:szCs w:val="20"/>
              </w:rPr>
            </w:pPr>
            <w:r>
              <w:rPr>
                <w:rFonts w:cs="Calibri"/>
                <w:sz w:val="20"/>
                <w:szCs w:val="20"/>
              </w:rPr>
              <w:t>M</w:t>
            </w:r>
            <w:r w:rsidRPr="00743DE2">
              <w:rPr>
                <w:rFonts w:cs="Calibri"/>
                <w:sz w:val="20"/>
                <w:szCs w:val="20"/>
              </w:rPr>
              <w:t>osquito (larva)</w:t>
            </w:r>
          </w:p>
        </w:tc>
      </w:tr>
      <w:tr w:rsidR="00543D34" w:rsidRPr="00743DE2" w14:paraId="68DD7DED" w14:textId="77777777" w:rsidTr="00440BAD">
        <w:tc>
          <w:tcPr>
            <w:tcW w:w="1129" w:type="dxa"/>
          </w:tcPr>
          <w:p w14:paraId="663F2E05" w14:textId="77777777" w:rsidR="00543D34" w:rsidRPr="00743DE2" w:rsidRDefault="00543D34" w:rsidP="00615C13">
            <w:pPr>
              <w:spacing w:line="240" w:lineRule="auto"/>
              <w:rPr>
                <w:sz w:val="20"/>
                <w:szCs w:val="20"/>
              </w:rPr>
            </w:pPr>
            <w:r w:rsidRPr="00743DE2">
              <w:rPr>
                <w:rFonts w:cs="Calibri"/>
                <w:sz w:val="20"/>
                <w:szCs w:val="20"/>
              </w:rPr>
              <w:t>62020</w:t>
            </w:r>
          </w:p>
        </w:tc>
        <w:tc>
          <w:tcPr>
            <w:tcW w:w="4678" w:type="dxa"/>
          </w:tcPr>
          <w:p w14:paraId="20D55FEB" w14:textId="77777777" w:rsidR="00543D34" w:rsidRPr="00743DE2" w:rsidRDefault="00543D34" w:rsidP="00615C13">
            <w:pPr>
              <w:spacing w:line="240" w:lineRule="auto"/>
              <w:rPr>
                <w:sz w:val="20"/>
                <w:szCs w:val="20"/>
              </w:rPr>
            </w:pPr>
            <w:r w:rsidRPr="00743DE2">
              <w:rPr>
                <w:rFonts w:cs="Calibri"/>
                <w:sz w:val="20"/>
                <w:szCs w:val="20"/>
              </w:rPr>
              <w:t>Biopren 50 liquid mosquito larvicide</w:t>
            </w:r>
          </w:p>
        </w:tc>
        <w:tc>
          <w:tcPr>
            <w:tcW w:w="2552" w:type="dxa"/>
          </w:tcPr>
          <w:p w14:paraId="34CD75A4" w14:textId="77777777" w:rsidR="00543D34" w:rsidRPr="00743DE2" w:rsidRDefault="00543D34" w:rsidP="00615C13">
            <w:pPr>
              <w:spacing w:line="240" w:lineRule="auto"/>
              <w:rPr>
                <w:sz w:val="20"/>
                <w:szCs w:val="20"/>
              </w:rPr>
            </w:pPr>
            <w:r w:rsidRPr="00743DE2">
              <w:rPr>
                <w:rFonts w:cs="Calibri"/>
                <w:sz w:val="20"/>
                <w:szCs w:val="20"/>
              </w:rPr>
              <w:t>(S)-methoprene</w:t>
            </w:r>
          </w:p>
        </w:tc>
        <w:tc>
          <w:tcPr>
            <w:tcW w:w="1842" w:type="dxa"/>
          </w:tcPr>
          <w:p w14:paraId="4926E20E"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73BB05E1"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6D03E113" w14:textId="77777777" w:rsidTr="00440BAD">
        <w:tc>
          <w:tcPr>
            <w:tcW w:w="1129" w:type="dxa"/>
          </w:tcPr>
          <w:p w14:paraId="1434CA3D" w14:textId="77777777" w:rsidR="00543D34" w:rsidRPr="00743DE2" w:rsidRDefault="00543D34" w:rsidP="00615C13">
            <w:pPr>
              <w:spacing w:line="240" w:lineRule="auto"/>
              <w:rPr>
                <w:sz w:val="20"/>
                <w:szCs w:val="20"/>
              </w:rPr>
            </w:pPr>
            <w:r w:rsidRPr="00743DE2">
              <w:rPr>
                <w:rFonts w:cs="Calibri"/>
                <w:sz w:val="20"/>
                <w:szCs w:val="20"/>
              </w:rPr>
              <w:t>62018</w:t>
            </w:r>
          </w:p>
        </w:tc>
        <w:tc>
          <w:tcPr>
            <w:tcW w:w="4678" w:type="dxa"/>
          </w:tcPr>
          <w:p w14:paraId="483F312B" w14:textId="77777777" w:rsidR="00543D34" w:rsidRPr="00743DE2" w:rsidRDefault="00543D34" w:rsidP="00615C13">
            <w:pPr>
              <w:spacing w:line="240" w:lineRule="auto"/>
              <w:rPr>
                <w:sz w:val="20"/>
                <w:szCs w:val="20"/>
              </w:rPr>
            </w:pPr>
            <w:r w:rsidRPr="00743DE2">
              <w:rPr>
                <w:rFonts w:cs="Calibri"/>
                <w:sz w:val="20"/>
                <w:szCs w:val="20"/>
              </w:rPr>
              <w:t>Biopren 4gr mosquito larvicide</w:t>
            </w:r>
          </w:p>
        </w:tc>
        <w:tc>
          <w:tcPr>
            <w:tcW w:w="2552" w:type="dxa"/>
          </w:tcPr>
          <w:p w14:paraId="3B4E2280" w14:textId="77777777" w:rsidR="00543D34" w:rsidRPr="00743DE2" w:rsidRDefault="00543D34" w:rsidP="00615C13">
            <w:pPr>
              <w:spacing w:line="240" w:lineRule="auto"/>
              <w:rPr>
                <w:sz w:val="20"/>
                <w:szCs w:val="20"/>
              </w:rPr>
            </w:pPr>
            <w:r w:rsidRPr="00743DE2">
              <w:rPr>
                <w:rFonts w:cs="Calibri"/>
                <w:sz w:val="20"/>
                <w:szCs w:val="20"/>
              </w:rPr>
              <w:t>(S)-methoprene</w:t>
            </w:r>
          </w:p>
        </w:tc>
        <w:tc>
          <w:tcPr>
            <w:tcW w:w="1842" w:type="dxa"/>
          </w:tcPr>
          <w:p w14:paraId="3F8E6736"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551A4CDF"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7906355D" w14:textId="77777777" w:rsidTr="00440BAD">
        <w:tc>
          <w:tcPr>
            <w:tcW w:w="1129" w:type="dxa"/>
          </w:tcPr>
          <w:p w14:paraId="48DE7C7B" w14:textId="77777777" w:rsidR="00543D34" w:rsidRPr="00743DE2" w:rsidRDefault="00543D34" w:rsidP="00615C13">
            <w:pPr>
              <w:spacing w:line="240" w:lineRule="auto"/>
              <w:rPr>
                <w:sz w:val="20"/>
                <w:szCs w:val="20"/>
              </w:rPr>
            </w:pPr>
            <w:r w:rsidRPr="00743DE2">
              <w:rPr>
                <w:rFonts w:cs="Calibri"/>
                <w:sz w:val="20"/>
                <w:szCs w:val="20"/>
              </w:rPr>
              <w:t>59560</w:t>
            </w:r>
          </w:p>
        </w:tc>
        <w:tc>
          <w:tcPr>
            <w:tcW w:w="4678" w:type="dxa"/>
          </w:tcPr>
          <w:p w14:paraId="1A5A47CA" w14:textId="77777777" w:rsidR="00543D34" w:rsidRPr="00743DE2" w:rsidRDefault="00543D34" w:rsidP="00615C13">
            <w:pPr>
              <w:spacing w:line="240" w:lineRule="auto"/>
              <w:rPr>
                <w:sz w:val="20"/>
                <w:szCs w:val="20"/>
              </w:rPr>
            </w:pPr>
            <w:r w:rsidRPr="00743DE2">
              <w:rPr>
                <w:rFonts w:cs="Calibri"/>
                <w:sz w:val="20"/>
                <w:szCs w:val="20"/>
              </w:rPr>
              <w:t>Nomoz mosquito larvicide with prolink</w:t>
            </w:r>
          </w:p>
        </w:tc>
        <w:tc>
          <w:tcPr>
            <w:tcW w:w="2552" w:type="dxa"/>
          </w:tcPr>
          <w:p w14:paraId="1480C057" w14:textId="77777777" w:rsidR="00543D34" w:rsidRPr="00743DE2" w:rsidRDefault="00543D34" w:rsidP="00615C13">
            <w:pPr>
              <w:spacing w:line="240" w:lineRule="auto"/>
              <w:rPr>
                <w:sz w:val="20"/>
                <w:szCs w:val="20"/>
              </w:rPr>
            </w:pPr>
            <w:r w:rsidRPr="00743DE2">
              <w:rPr>
                <w:rFonts w:cs="Calibri"/>
                <w:sz w:val="20"/>
                <w:szCs w:val="20"/>
              </w:rPr>
              <w:t>(S)-methoprene</w:t>
            </w:r>
          </w:p>
        </w:tc>
        <w:tc>
          <w:tcPr>
            <w:tcW w:w="1842" w:type="dxa"/>
          </w:tcPr>
          <w:p w14:paraId="2A5F86AC" w14:textId="77777777" w:rsidR="00543D34" w:rsidRPr="00743DE2" w:rsidRDefault="00543D34" w:rsidP="00615C13">
            <w:pPr>
              <w:spacing w:line="240" w:lineRule="auto"/>
              <w:rPr>
                <w:sz w:val="20"/>
                <w:szCs w:val="20"/>
              </w:rPr>
            </w:pPr>
            <w:r w:rsidRPr="00743DE2">
              <w:rPr>
                <w:sz w:val="20"/>
                <w:szCs w:val="20"/>
              </w:rPr>
              <w:t xml:space="preserve">Placed into water to be treated </w:t>
            </w:r>
          </w:p>
        </w:tc>
        <w:tc>
          <w:tcPr>
            <w:tcW w:w="4395" w:type="dxa"/>
          </w:tcPr>
          <w:p w14:paraId="2DBE4FC0"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5EAE5CF4" w14:textId="77777777" w:rsidTr="00440BAD">
        <w:tc>
          <w:tcPr>
            <w:tcW w:w="1129" w:type="dxa"/>
          </w:tcPr>
          <w:p w14:paraId="7E3A2EF6" w14:textId="77777777" w:rsidR="00543D34" w:rsidRPr="00743DE2" w:rsidRDefault="00543D34" w:rsidP="00615C13">
            <w:pPr>
              <w:spacing w:line="240" w:lineRule="auto"/>
              <w:rPr>
                <w:sz w:val="20"/>
                <w:szCs w:val="20"/>
              </w:rPr>
            </w:pPr>
            <w:r w:rsidRPr="00743DE2">
              <w:rPr>
                <w:rFonts w:cs="Calibri"/>
                <w:sz w:val="20"/>
                <w:szCs w:val="20"/>
              </w:rPr>
              <w:t>58063</w:t>
            </w:r>
          </w:p>
        </w:tc>
        <w:tc>
          <w:tcPr>
            <w:tcW w:w="4678" w:type="dxa"/>
          </w:tcPr>
          <w:p w14:paraId="19288F14" w14:textId="77777777" w:rsidR="00543D34" w:rsidRPr="00743DE2" w:rsidRDefault="00543D34" w:rsidP="00615C13">
            <w:pPr>
              <w:spacing w:line="240" w:lineRule="auto"/>
              <w:rPr>
                <w:sz w:val="20"/>
                <w:szCs w:val="20"/>
              </w:rPr>
            </w:pPr>
            <w:r w:rsidRPr="00743DE2">
              <w:rPr>
                <w:rFonts w:cs="Calibri"/>
                <w:sz w:val="20"/>
                <w:szCs w:val="20"/>
              </w:rPr>
              <w:t>Prolink liquid larvicide mosquito growth regulator</w:t>
            </w:r>
          </w:p>
        </w:tc>
        <w:tc>
          <w:tcPr>
            <w:tcW w:w="2552" w:type="dxa"/>
          </w:tcPr>
          <w:p w14:paraId="4405A18C" w14:textId="77777777" w:rsidR="00543D34" w:rsidRPr="00743DE2" w:rsidRDefault="00543D34" w:rsidP="00615C13">
            <w:pPr>
              <w:spacing w:line="240" w:lineRule="auto"/>
              <w:rPr>
                <w:sz w:val="20"/>
                <w:szCs w:val="20"/>
              </w:rPr>
            </w:pPr>
            <w:r w:rsidRPr="00743DE2">
              <w:rPr>
                <w:rFonts w:cs="Calibri"/>
                <w:sz w:val="20"/>
                <w:szCs w:val="20"/>
              </w:rPr>
              <w:t>(S)-methoprene</w:t>
            </w:r>
          </w:p>
        </w:tc>
        <w:tc>
          <w:tcPr>
            <w:tcW w:w="1842" w:type="dxa"/>
          </w:tcPr>
          <w:p w14:paraId="271342F0"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28FBCB2E"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22DE57D4" w14:textId="77777777" w:rsidTr="00440BAD">
        <w:tc>
          <w:tcPr>
            <w:tcW w:w="1129" w:type="dxa"/>
          </w:tcPr>
          <w:p w14:paraId="6230F426" w14:textId="77777777" w:rsidR="00543D34" w:rsidRPr="00743DE2" w:rsidRDefault="00543D34" w:rsidP="00615C13">
            <w:pPr>
              <w:spacing w:line="240" w:lineRule="auto"/>
              <w:rPr>
                <w:sz w:val="20"/>
                <w:szCs w:val="20"/>
              </w:rPr>
            </w:pPr>
            <w:r w:rsidRPr="00743DE2">
              <w:rPr>
                <w:rFonts w:cs="Calibri"/>
                <w:sz w:val="20"/>
                <w:szCs w:val="20"/>
              </w:rPr>
              <w:t>56979</w:t>
            </w:r>
          </w:p>
        </w:tc>
        <w:tc>
          <w:tcPr>
            <w:tcW w:w="4678" w:type="dxa"/>
          </w:tcPr>
          <w:p w14:paraId="0B134B25" w14:textId="77777777" w:rsidR="00543D34" w:rsidRPr="00743DE2" w:rsidRDefault="00543D34" w:rsidP="00615C13">
            <w:pPr>
              <w:spacing w:line="240" w:lineRule="auto"/>
              <w:rPr>
                <w:sz w:val="20"/>
                <w:szCs w:val="20"/>
              </w:rPr>
            </w:pPr>
            <w:r w:rsidRPr="00743DE2">
              <w:rPr>
                <w:rFonts w:cs="Calibri"/>
                <w:sz w:val="20"/>
                <w:szCs w:val="20"/>
              </w:rPr>
              <w:t>Teknar 1200 sc biological mosquito larvicide suspension concentrate</w:t>
            </w:r>
          </w:p>
        </w:tc>
        <w:tc>
          <w:tcPr>
            <w:tcW w:w="2552" w:type="dxa"/>
          </w:tcPr>
          <w:p w14:paraId="7E368F26"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r w:rsidRPr="00743DE2">
              <w:rPr>
                <w:rFonts w:cs="Calibri"/>
                <w:sz w:val="20"/>
                <w:szCs w:val="20"/>
              </w:rPr>
              <w:t xml:space="preserve"> serotype h14</w:t>
            </w:r>
          </w:p>
        </w:tc>
        <w:tc>
          <w:tcPr>
            <w:tcW w:w="1842" w:type="dxa"/>
          </w:tcPr>
          <w:p w14:paraId="0E1E944D"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462C0C3D"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0D500DC5" w14:textId="77777777" w:rsidTr="00440BAD">
        <w:tc>
          <w:tcPr>
            <w:tcW w:w="1129" w:type="dxa"/>
          </w:tcPr>
          <w:p w14:paraId="46DC276C" w14:textId="77777777" w:rsidR="00543D34" w:rsidRPr="00743DE2" w:rsidRDefault="00543D34" w:rsidP="00615C13">
            <w:pPr>
              <w:spacing w:line="240" w:lineRule="auto"/>
              <w:rPr>
                <w:sz w:val="20"/>
                <w:szCs w:val="20"/>
              </w:rPr>
            </w:pPr>
            <w:r w:rsidRPr="00743DE2">
              <w:rPr>
                <w:rFonts w:cs="Calibri"/>
                <w:sz w:val="20"/>
                <w:szCs w:val="20"/>
              </w:rPr>
              <w:t>55919</w:t>
            </w:r>
          </w:p>
        </w:tc>
        <w:tc>
          <w:tcPr>
            <w:tcW w:w="4678" w:type="dxa"/>
          </w:tcPr>
          <w:p w14:paraId="06E1380C" w14:textId="77777777" w:rsidR="00543D34" w:rsidRPr="00743DE2" w:rsidRDefault="00543D34" w:rsidP="00615C13">
            <w:pPr>
              <w:spacing w:line="240" w:lineRule="auto"/>
              <w:rPr>
                <w:sz w:val="20"/>
                <w:szCs w:val="20"/>
              </w:rPr>
            </w:pPr>
            <w:r w:rsidRPr="00743DE2">
              <w:rPr>
                <w:rFonts w:cs="Calibri"/>
                <w:sz w:val="20"/>
                <w:szCs w:val="20"/>
              </w:rPr>
              <w:t>Vectolex wg biological larvicide water dispersible granule</w:t>
            </w:r>
          </w:p>
        </w:tc>
        <w:tc>
          <w:tcPr>
            <w:tcW w:w="2552" w:type="dxa"/>
          </w:tcPr>
          <w:p w14:paraId="092FE7B9" w14:textId="77777777" w:rsidR="00543D34" w:rsidRPr="00743DE2" w:rsidRDefault="00543D34" w:rsidP="00615C13">
            <w:pPr>
              <w:spacing w:line="240" w:lineRule="auto"/>
              <w:rPr>
                <w:sz w:val="20"/>
                <w:szCs w:val="20"/>
              </w:rPr>
            </w:pPr>
            <w:r w:rsidRPr="00754C50">
              <w:rPr>
                <w:rFonts w:cs="Calibri"/>
                <w:i/>
                <w:iCs/>
                <w:sz w:val="20"/>
                <w:szCs w:val="20"/>
              </w:rPr>
              <w:t>Bacillus sphaericus</w:t>
            </w:r>
            <w:r w:rsidRPr="00743DE2">
              <w:rPr>
                <w:rFonts w:cs="Calibri"/>
                <w:sz w:val="20"/>
                <w:szCs w:val="20"/>
              </w:rPr>
              <w:t xml:space="preserve"> strain 2362</w:t>
            </w:r>
          </w:p>
        </w:tc>
        <w:tc>
          <w:tcPr>
            <w:tcW w:w="1842" w:type="dxa"/>
          </w:tcPr>
          <w:p w14:paraId="0DD96300" w14:textId="77777777" w:rsidR="00543D34" w:rsidRPr="00743DE2" w:rsidRDefault="00543D34" w:rsidP="00615C13">
            <w:pPr>
              <w:spacing w:line="240" w:lineRule="auto"/>
              <w:rPr>
                <w:sz w:val="20"/>
                <w:szCs w:val="20"/>
              </w:rPr>
            </w:pPr>
            <w:r w:rsidRPr="00743DE2">
              <w:rPr>
                <w:sz w:val="20"/>
                <w:szCs w:val="20"/>
              </w:rPr>
              <w:t>Spray (aerial or ground)</w:t>
            </w:r>
          </w:p>
        </w:tc>
        <w:tc>
          <w:tcPr>
            <w:tcW w:w="4395" w:type="dxa"/>
          </w:tcPr>
          <w:p w14:paraId="67B7B2B7"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7F9F86D8" w14:textId="77777777" w:rsidTr="00440BAD">
        <w:tc>
          <w:tcPr>
            <w:tcW w:w="1129" w:type="dxa"/>
          </w:tcPr>
          <w:p w14:paraId="532CF8A3" w14:textId="77777777" w:rsidR="00543D34" w:rsidRPr="00743DE2" w:rsidRDefault="00543D34" w:rsidP="00615C13">
            <w:pPr>
              <w:spacing w:line="240" w:lineRule="auto"/>
              <w:rPr>
                <w:sz w:val="20"/>
                <w:szCs w:val="20"/>
              </w:rPr>
            </w:pPr>
            <w:r w:rsidRPr="00743DE2">
              <w:rPr>
                <w:rFonts w:cs="Calibri"/>
                <w:sz w:val="20"/>
                <w:szCs w:val="20"/>
              </w:rPr>
              <w:t>53433</w:t>
            </w:r>
          </w:p>
        </w:tc>
        <w:tc>
          <w:tcPr>
            <w:tcW w:w="4678" w:type="dxa"/>
          </w:tcPr>
          <w:p w14:paraId="7F4B5649" w14:textId="77777777" w:rsidR="00543D34" w:rsidRPr="00743DE2" w:rsidRDefault="00543D34" w:rsidP="00615C13">
            <w:pPr>
              <w:spacing w:line="240" w:lineRule="auto"/>
              <w:rPr>
                <w:sz w:val="20"/>
                <w:szCs w:val="20"/>
              </w:rPr>
            </w:pPr>
            <w:r w:rsidRPr="00743DE2">
              <w:rPr>
                <w:rFonts w:cs="Calibri"/>
                <w:sz w:val="20"/>
                <w:szCs w:val="20"/>
              </w:rPr>
              <w:t>Vectobac 12as biological larvicide aqueous suspension</w:t>
            </w:r>
          </w:p>
        </w:tc>
        <w:tc>
          <w:tcPr>
            <w:tcW w:w="2552" w:type="dxa"/>
          </w:tcPr>
          <w:p w14:paraId="083A1CE5"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r w:rsidRPr="00743DE2">
              <w:rPr>
                <w:rFonts w:cs="Calibri"/>
                <w:sz w:val="20"/>
                <w:szCs w:val="20"/>
              </w:rPr>
              <w:t xml:space="preserve"> serotype h14</w:t>
            </w:r>
          </w:p>
        </w:tc>
        <w:tc>
          <w:tcPr>
            <w:tcW w:w="1842" w:type="dxa"/>
          </w:tcPr>
          <w:p w14:paraId="38731FBC" w14:textId="77777777" w:rsidR="00543D34" w:rsidRPr="00743DE2" w:rsidRDefault="00543D34" w:rsidP="00615C13">
            <w:pPr>
              <w:spacing w:line="240" w:lineRule="auto"/>
              <w:rPr>
                <w:sz w:val="20"/>
                <w:szCs w:val="20"/>
              </w:rPr>
            </w:pPr>
            <w:r w:rsidRPr="00743DE2">
              <w:rPr>
                <w:sz w:val="20"/>
                <w:szCs w:val="20"/>
              </w:rPr>
              <w:t>Spray (aerial or ground)</w:t>
            </w:r>
          </w:p>
        </w:tc>
        <w:tc>
          <w:tcPr>
            <w:tcW w:w="4395" w:type="dxa"/>
          </w:tcPr>
          <w:p w14:paraId="33953F06"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4B3E7865" w14:textId="77777777" w:rsidTr="00440BAD">
        <w:tc>
          <w:tcPr>
            <w:tcW w:w="1129" w:type="dxa"/>
          </w:tcPr>
          <w:p w14:paraId="2604F91E" w14:textId="77777777" w:rsidR="00543D34" w:rsidRPr="00743DE2" w:rsidRDefault="00543D34" w:rsidP="00615C13">
            <w:pPr>
              <w:spacing w:line="240" w:lineRule="auto"/>
              <w:rPr>
                <w:sz w:val="20"/>
                <w:szCs w:val="20"/>
              </w:rPr>
            </w:pPr>
            <w:r w:rsidRPr="00743DE2">
              <w:rPr>
                <w:rFonts w:cs="Calibri"/>
                <w:sz w:val="20"/>
                <w:szCs w:val="20"/>
              </w:rPr>
              <w:t>52834</w:t>
            </w:r>
          </w:p>
        </w:tc>
        <w:tc>
          <w:tcPr>
            <w:tcW w:w="4678" w:type="dxa"/>
          </w:tcPr>
          <w:p w14:paraId="27D5B610" w14:textId="77777777" w:rsidR="00543D34" w:rsidRPr="00743DE2" w:rsidRDefault="00543D34" w:rsidP="00615C13">
            <w:pPr>
              <w:spacing w:line="240" w:lineRule="auto"/>
              <w:rPr>
                <w:sz w:val="20"/>
                <w:szCs w:val="20"/>
              </w:rPr>
            </w:pPr>
            <w:r w:rsidRPr="00743DE2">
              <w:rPr>
                <w:rFonts w:cs="Calibri"/>
                <w:sz w:val="20"/>
                <w:szCs w:val="20"/>
              </w:rPr>
              <w:t>Vectobac g biological larvicide granule</w:t>
            </w:r>
          </w:p>
        </w:tc>
        <w:tc>
          <w:tcPr>
            <w:tcW w:w="2552" w:type="dxa"/>
          </w:tcPr>
          <w:p w14:paraId="4CB64633"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r w:rsidRPr="00743DE2">
              <w:rPr>
                <w:rFonts w:cs="Calibri"/>
                <w:sz w:val="20"/>
                <w:szCs w:val="20"/>
              </w:rPr>
              <w:t xml:space="preserve"> serotype h14</w:t>
            </w:r>
          </w:p>
        </w:tc>
        <w:tc>
          <w:tcPr>
            <w:tcW w:w="1842" w:type="dxa"/>
          </w:tcPr>
          <w:p w14:paraId="07AFE9D3" w14:textId="77777777" w:rsidR="00543D34" w:rsidRPr="00743DE2" w:rsidRDefault="00543D34" w:rsidP="00615C13">
            <w:pPr>
              <w:spacing w:line="240" w:lineRule="auto"/>
              <w:rPr>
                <w:sz w:val="20"/>
                <w:szCs w:val="20"/>
              </w:rPr>
            </w:pPr>
            <w:r w:rsidRPr="00743DE2">
              <w:rPr>
                <w:sz w:val="20"/>
                <w:szCs w:val="20"/>
              </w:rPr>
              <w:t xml:space="preserve">Aerial or ground </w:t>
            </w:r>
          </w:p>
        </w:tc>
        <w:tc>
          <w:tcPr>
            <w:tcW w:w="4395" w:type="dxa"/>
          </w:tcPr>
          <w:p w14:paraId="02A9E839" w14:textId="77777777" w:rsidR="00543D34" w:rsidRPr="00743DE2" w:rsidRDefault="00543D34" w:rsidP="00615C13">
            <w:pPr>
              <w:spacing w:line="240" w:lineRule="auto"/>
              <w:rPr>
                <w:rFonts w:cs="Calibri"/>
                <w:sz w:val="20"/>
                <w:szCs w:val="20"/>
              </w:rPr>
            </w:pPr>
            <w:r>
              <w:rPr>
                <w:rFonts w:cs="Calibri"/>
                <w:sz w:val="20"/>
                <w:szCs w:val="20"/>
              </w:rPr>
              <w:t>M</w:t>
            </w:r>
            <w:r w:rsidRPr="00743DE2">
              <w:rPr>
                <w:rFonts w:cs="Calibri"/>
                <w:sz w:val="20"/>
                <w:szCs w:val="20"/>
              </w:rPr>
              <w:t>osquito (</w:t>
            </w:r>
            <w:r>
              <w:rPr>
                <w:rFonts w:cs="Calibri"/>
                <w:sz w:val="20"/>
                <w:szCs w:val="20"/>
              </w:rPr>
              <w:t>l</w:t>
            </w:r>
            <w:r w:rsidRPr="00743DE2">
              <w:rPr>
                <w:rFonts w:cs="Calibri"/>
                <w:sz w:val="20"/>
                <w:szCs w:val="20"/>
              </w:rPr>
              <w:t>arva)</w:t>
            </w:r>
          </w:p>
        </w:tc>
      </w:tr>
      <w:tr w:rsidR="00543D34" w:rsidRPr="00743DE2" w14:paraId="78577CC5" w14:textId="77777777" w:rsidTr="00440BAD">
        <w:tc>
          <w:tcPr>
            <w:tcW w:w="1129" w:type="dxa"/>
          </w:tcPr>
          <w:p w14:paraId="369DA28C" w14:textId="77777777" w:rsidR="00543D34" w:rsidRPr="00743DE2" w:rsidRDefault="00543D34" w:rsidP="00615C13">
            <w:pPr>
              <w:spacing w:line="240" w:lineRule="auto"/>
              <w:rPr>
                <w:sz w:val="20"/>
                <w:szCs w:val="20"/>
              </w:rPr>
            </w:pPr>
            <w:r w:rsidRPr="00743DE2">
              <w:rPr>
                <w:rFonts w:cs="Calibri"/>
                <w:sz w:val="20"/>
                <w:szCs w:val="20"/>
              </w:rPr>
              <w:t>52642</w:t>
            </w:r>
          </w:p>
        </w:tc>
        <w:tc>
          <w:tcPr>
            <w:tcW w:w="4678" w:type="dxa"/>
          </w:tcPr>
          <w:p w14:paraId="587195E5" w14:textId="77777777" w:rsidR="00543D34" w:rsidRPr="00743DE2" w:rsidRDefault="00543D34" w:rsidP="00615C13">
            <w:pPr>
              <w:spacing w:line="240" w:lineRule="auto"/>
              <w:rPr>
                <w:sz w:val="20"/>
                <w:szCs w:val="20"/>
              </w:rPr>
            </w:pPr>
            <w:r w:rsidRPr="00743DE2">
              <w:rPr>
                <w:rFonts w:cs="Calibri"/>
                <w:sz w:val="20"/>
                <w:szCs w:val="20"/>
              </w:rPr>
              <w:t>Vectobac wg biological larvicide water dispersible granule</w:t>
            </w:r>
          </w:p>
        </w:tc>
        <w:tc>
          <w:tcPr>
            <w:tcW w:w="2552" w:type="dxa"/>
          </w:tcPr>
          <w:p w14:paraId="18906582" w14:textId="77777777" w:rsidR="00543D34" w:rsidRPr="00743DE2" w:rsidRDefault="00543D34" w:rsidP="00615C13">
            <w:pPr>
              <w:spacing w:line="240" w:lineRule="auto"/>
              <w:rPr>
                <w:sz w:val="20"/>
                <w:szCs w:val="20"/>
              </w:rPr>
            </w:pPr>
            <w:r w:rsidRPr="00754C50">
              <w:rPr>
                <w:rFonts w:cs="Calibri"/>
                <w:i/>
                <w:iCs/>
                <w:sz w:val="20"/>
                <w:szCs w:val="20"/>
              </w:rPr>
              <w:t>Bacillus thuringiensis</w:t>
            </w:r>
            <w:r w:rsidRPr="00743DE2">
              <w:rPr>
                <w:rFonts w:cs="Calibri"/>
                <w:sz w:val="20"/>
                <w:szCs w:val="20"/>
              </w:rPr>
              <w:t xml:space="preserve"> subsp. </w:t>
            </w:r>
            <w:r w:rsidRPr="00754C50">
              <w:rPr>
                <w:rFonts w:cs="Calibri"/>
                <w:i/>
                <w:iCs/>
                <w:sz w:val="20"/>
                <w:szCs w:val="20"/>
              </w:rPr>
              <w:t>israelensis</w:t>
            </w:r>
            <w:r w:rsidRPr="00743DE2">
              <w:rPr>
                <w:rFonts w:cs="Calibri"/>
                <w:sz w:val="20"/>
                <w:szCs w:val="20"/>
              </w:rPr>
              <w:t xml:space="preserve"> serotype h14</w:t>
            </w:r>
          </w:p>
        </w:tc>
        <w:tc>
          <w:tcPr>
            <w:tcW w:w="1842" w:type="dxa"/>
          </w:tcPr>
          <w:p w14:paraId="7692F49B" w14:textId="77777777" w:rsidR="00543D34" w:rsidRPr="00743DE2" w:rsidRDefault="00543D34" w:rsidP="00615C13">
            <w:pPr>
              <w:spacing w:line="240" w:lineRule="auto"/>
              <w:rPr>
                <w:sz w:val="20"/>
                <w:szCs w:val="20"/>
              </w:rPr>
            </w:pPr>
            <w:r w:rsidRPr="00743DE2">
              <w:rPr>
                <w:sz w:val="20"/>
                <w:szCs w:val="20"/>
              </w:rPr>
              <w:t>Spray (aerial or ground)</w:t>
            </w:r>
          </w:p>
        </w:tc>
        <w:tc>
          <w:tcPr>
            <w:tcW w:w="4395" w:type="dxa"/>
          </w:tcPr>
          <w:p w14:paraId="7EBEC9FA" w14:textId="77777777" w:rsidR="00543D34" w:rsidRPr="00743DE2" w:rsidRDefault="00543D34" w:rsidP="00615C13">
            <w:pPr>
              <w:spacing w:line="240" w:lineRule="auto"/>
              <w:rPr>
                <w:rFonts w:cs="Calibri"/>
                <w:sz w:val="20"/>
                <w:szCs w:val="20"/>
              </w:rPr>
            </w:pPr>
            <w:r w:rsidRPr="00743DE2">
              <w:rPr>
                <w:rFonts w:cs="Calibri"/>
                <w:sz w:val="20"/>
                <w:szCs w:val="20"/>
              </w:rPr>
              <w:t>Mosquito</w:t>
            </w:r>
          </w:p>
        </w:tc>
      </w:tr>
      <w:tr w:rsidR="00543D34" w:rsidRPr="00743DE2" w14:paraId="5617A0A7" w14:textId="77777777" w:rsidTr="00440BAD">
        <w:tc>
          <w:tcPr>
            <w:tcW w:w="1129" w:type="dxa"/>
          </w:tcPr>
          <w:p w14:paraId="4F5A82A2" w14:textId="77777777" w:rsidR="00543D34" w:rsidRPr="00743DE2" w:rsidRDefault="00543D34" w:rsidP="00615C13">
            <w:pPr>
              <w:spacing w:line="240" w:lineRule="auto"/>
              <w:rPr>
                <w:sz w:val="20"/>
                <w:szCs w:val="20"/>
              </w:rPr>
            </w:pPr>
            <w:r w:rsidRPr="00743DE2">
              <w:rPr>
                <w:rFonts w:cs="Calibri"/>
                <w:sz w:val="20"/>
                <w:szCs w:val="20"/>
              </w:rPr>
              <w:t>62746</w:t>
            </w:r>
          </w:p>
        </w:tc>
        <w:tc>
          <w:tcPr>
            <w:tcW w:w="4678" w:type="dxa"/>
          </w:tcPr>
          <w:p w14:paraId="5E525E6F" w14:textId="77777777" w:rsidR="00543D34" w:rsidRPr="00743DE2" w:rsidRDefault="00543D34" w:rsidP="00615C13">
            <w:pPr>
              <w:spacing w:line="240" w:lineRule="auto"/>
              <w:rPr>
                <w:sz w:val="20"/>
                <w:szCs w:val="20"/>
              </w:rPr>
            </w:pPr>
            <w:r w:rsidRPr="00743DE2">
              <w:rPr>
                <w:rFonts w:cs="Calibri"/>
                <w:sz w:val="20"/>
                <w:szCs w:val="20"/>
              </w:rPr>
              <w:t>Hokoex fly larvicide</w:t>
            </w:r>
          </w:p>
        </w:tc>
        <w:tc>
          <w:tcPr>
            <w:tcW w:w="2552" w:type="dxa"/>
          </w:tcPr>
          <w:p w14:paraId="18FDC382" w14:textId="77777777" w:rsidR="00543D34" w:rsidRPr="00743DE2" w:rsidRDefault="00543D34" w:rsidP="00615C13">
            <w:pPr>
              <w:spacing w:line="240" w:lineRule="auto"/>
              <w:rPr>
                <w:sz w:val="20"/>
                <w:szCs w:val="20"/>
              </w:rPr>
            </w:pPr>
            <w:r w:rsidRPr="00743DE2">
              <w:rPr>
                <w:rFonts w:cs="Calibri"/>
                <w:sz w:val="20"/>
                <w:szCs w:val="20"/>
              </w:rPr>
              <w:t>Cyromazine</w:t>
            </w:r>
          </w:p>
        </w:tc>
        <w:tc>
          <w:tcPr>
            <w:tcW w:w="1842" w:type="dxa"/>
          </w:tcPr>
          <w:p w14:paraId="5A421D61" w14:textId="77777777" w:rsidR="00543D34" w:rsidRPr="00743DE2" w:rsidRDefault="00543D34" w:rsidP="00615C13">
            <w:pPr>
              <w:spacing w:line="240" w:lineRule="auto"/>
              <w:rPr>
                <w:sz w:val="20"/>
                <w:szCs w:val="20"/>
              </w:rPr>
            </w:pPr>
            <w:r w:rsidRPr="00743DE2">
              <w:rPr>
                <w:sz w:val="20"/>
                <w:szCs w:val="20"/>
              </w:rPr>
              <w:t xml:space="preserve">Granules, spray or pour on (depending on manure consistency) </w:t>
            </w:r>
          </w:p>
        </w:tc>
        <w:tc>
          <w:tcPr>
            <w:tcW w:w="4395" w:type="dxa"/>
          </w:tcPr>
          <w:p w14:paraId="356DF332" w14:textId="77777777" w:rsidR="00543D34" w:rsidRPr="00743DE2" w:rsidRDefault="00543D34" w:rsidP="00615C13">
            <w:pPr>
              <w:spacing w:line="240" w:lineRule="auto"/>
              <w:rPr>
                <w:rFonts w:cs="Calibri"/>
                <w:sz w:val="20"/>
                <w:szCs w:val="20"/>
              </w:rPr>
            </w:pPr>
            <w:r w:rsidRPr="00743DE2">
              <w:rPr>
                <w:rFonts w:cs="Calibri"/>
                <w:sz w:val="20"/>
                <w:szCs w:val="20"/>
              </w:rPr>
              <w:t>Bush fly, false stable fly, house fly, lesser housefly, stable fly</w:t>
            </w:r>
          </w:p>
        </w:tc>
      </w:tr>
    </w:tbl>
    <w:p w14:paraId="6AD58705" w14:textId="5C164AD4" w:rsidR="00D55398" w:rsidRPr="003A03AD" w:rsidRDefault="00D55398" w:rsidP="00440BAD">
      <w:pPr>
        <w:pStyle w:val="Caption"/>
        <w:ind w:left="0" w:firstLine="0"/>
        <w:rPr>
          <w:rStyle w:val="name"/>
        </w:rPr>
      </w:pPr>
      <w:r>
        <w:lastRenderedPageBreak/>
        <w:t xml:space="preserve">Table </w:t>
      </w:r>
      <w:r w:rsidR="00440BAD">
        <w:t>27</w:t>
      </w:r>
      <w:r>
        <w:t xml:space="preserve">. </w:t>
      </w:r>
      <w:r w:rsidRPr="003A03AD">
        <w:rPr>
          <w:rStyle w:val="name"/>
        </w:rPr>
        <w:t xml:space="preserve">Summary of registered insecticide classes and modes of action for the control of possible vectors of LSD in Australia. Adapted from </w:t>
      </w:r>
      <w:r w:rsidRPr="003A03AD">
        <w:rPr>
          <w:rStyle w:val="name"/>
        </w:rPr>
        <w:fldChar w:fldCharType="begin"/>
      </w:r>
      <w:r w:rsidR="006B0536">
        <w:rPr>
          <w:rStyle w:val="name"/>
        </w:rPr>
        <w:instrText xml:space="preserve"> ADDIN ZOTERO_ITEM CSL_CITATION {"citationID":"K9Y4Y1HW","properties":{"formattedCitation":"(Brewer et al. 2021)","plainCitation":"(Brewer et al. 2021)","dontUpdate":true,"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rsidRPr="003A03AD">
        <w:rPr>
          <w:rStyle w:val="name"/>
        </w:rPr>
        <w:fldChar w:fldCharType="separate"/>
      </w:r>
      <w:r w:rsidRPr="003A03AD">
        <w:rPr>
          <w:rStyle w:val="name"/>
        </w:rPr>
        <w:t>Brewer et al. (2021)</w:t>
      </w:r>
      <w:r w:rsidRPr="003A03AD">
        <w:rPr>
          <w:rStyle w:val="name"/>
        </w:rPr>
        <w:fldChar w:fldCharType="end"/>
      </w:r>
    </w:p>
    <w:tbl>
      <w:tblPr>
        <w:tblStyle w:val="TableGrid"/>
        <w:tblW w:w="14596" w:type="dxa"/>
        <w:tblBorders>
          <w:left w:val="none" w:sz="0" w:space="0" w:color="auto"/>
          <w:right w:val="none" w:sz="0" w:space="0" w:color="auto"/>
          <w:insideV w:val="none" w:sz="0" w:space="0" w:color="auto"/>
        </w:tblBorders>
        <w:tblLook w:val="04A0" w:firstRow="1" w:lastRow="0" w:firstColumn="1" w:lastColumn="0" w:noHBand="0" w:noVBand="1"/>
      </w:tblPr>
      <w:tblGrid>
        <w:gridCol w:w="2972"/>
        <w:gridCol w:w="2268"/>
        <w:gridCol w:w="2552"/>
        <w:gridCol w:w="1275"/>
        <w:gridCol w:w="3828"/>
        <w:gridCol w:w="1701"/>
      </w:tblGrid>
      <w:tr w:rsidR="00D55398" w14:paraId="03AEA3D5" w14:textId="77777777" w:rsidTr="00440BAD">
        <w:trPr>
          <w:cantSplit/>
          <w:tblHeader/>
        </w:trPr>
        <w:tc>
          <w:tcPr>
            <w:tcW w:w="2972" w:type="dxa"/>
          </w:tcPr>
          <w:p w14:paraId="1CA9C5C7" w14:textId="77777777" w:rsidR="00D55398" w:rsidRPr="004B40F4" w:rsidRDefault="00D55398" w:rsidP="003A03AD">
            <w:pPr>
              <w:rPr>
                <w:sz w:val="20"/>
                <w:szCs w:val="20"/>
                <w:shd w:val="clear" w:color="auto" w:fill="FFFFFF"/>
              </w:rPr>
            </w:pPr>
            <w:bookmarkStart w:id="180" w:name="Table_27"/>
            <w:bookmarkEnd w:id="180"/>
            <w:r w:rsidRPr="004B40F4">
              <w:rPr>
                <w:b/>
                <w:bCs/>
                <w:sz w:val="20"/>
                <w:szCs w:val="20"/>
              </w:rPr>
              <w:t>Insecticide class</w:t>
            </w:r>
          </w:p>
        </w:tc>
        <w:tc>
          <w:tcPr>
            <w:tcW w:w="2268" w:type="dxa"/>
          </w:tcPr>
          <w:p w14:paraId="3815199E" w14:textId="77777777" w:rsidR="00D55398" w:rsidRPr="004B40F4" w:rsidRDefault="00D55398" w:rsidP="003A03AD">
            <w:pPr>
              <w:rPr>
                <w:sz w:val="20"/>
                <w:szCs w:val="20"/>
                <w:shd w:val="clear" w:color="auto" w:fill="FFFFFF"/>
              </w:rPr>
            </w:pPr>
            <w:r w:rsidRPr="004B40F4">
              <w:rPr>
                <w:b/>
                <w:bCs/>
                <w:sz w:val="20"/>
                <w:szCs w:val="20"/>
              </w:rPr>
              <w:t>Mode of action</w:t>
            </w:r>
          </w:p>
        </w:tc>
        <w:tc>
          <w:tcPr>
            <w:tcW w:w="2552" w:type="dxa"/>
          </w:tcPr>
          <w:p w14:paraId="1C849054" w14:textId="77777777" w:rsidR="00D55398" w:rsidRPr="004B40F4" w:rsidRDefault="00D55398" w:rsidP="003A03AD">
            <w:pPr>
              <w:rPr>
                <w:sz w:val="20"/>
                <w:szCs w:val="20"/>
                <w:shd w:val="clear" w:color="auto" w:fill="FFFFFF"/>
              </w:rPr>
            </w:pPr>
            <w:r>
              <w:rPr>
                <w:b/>
                <w:bCs/>
                <w:sz w:val="20"/>
                <w:szCs w:val="20"/>
              </w:rPr>
              <w:t>Target v</w:t>
            </w:r>
            <w:r w:rsidRPr="004B40F4">
              <w:rPr>
                <w:b/>
                <w:bCs/>
                <w:sz w:val="20"/>
                <w:szCs w:val="20"/>
              </w:rPr>
              <w:t>ectors</w:t>
            </w:r>
          </w:p>
        </w:tc>
        <w:tc>
          <w:tcPr>
            <w:tcW w:w="1275" w:type="dxa"/>
          </w:tcPr>
          <w:p w14:paraId="24A19666" w14:textId="77777777" w:rsidR="00D55398" w:rsidRPr="004B40F4" w:rsidRDefault="00D55398" w:rsidP="003A03AD">
            <w:pPr>
              <w:rPr>
                <w:sz w:val="20"/>
                <w:szCs w:val="20"/>
                <w:shd w:val="clear" w:color="auto" w:fill="FFFFFF"/>
              </w:rPr>
            </w:pPr>
            <w:r>
              <w:rPr>
                <w:b/>
                <w:bCs/>
                <w:sz w:val="20"/>
                <w:szCs w:val="20"/>
              </w:rPr>
              <w:t>L</w:t>
            </w:r>
            <w:r w:rsidRPr="004B40F4">
              <w:rPr>
                <w:b/>
                <w:bCs/>
                <w:sz w:val="20"/>
                <w:szCs w:val="20"/>
              </w:rPr>
              <w:t>ife stage</w:t>
            </w:r>
          </w:p>
        </w:tc>
        <w:tc>
          <w:tcPr>
            <w:tcW w:w="3828" w:type="dxa"/>
          </w:tcPr>
          <w:p w14:paraId="66137D27" w14:textId="77777777" w:rsidR="00D55398" w:rsidRPr="004B40F4" w:rsidRDefault="00D55398" w:rsidP="003A03AD">
            <w:pPr>
              <w:rPr>
                <w:sz w:val="20"/>
                <w:szCs w:val="20"/>
                <w:shd w:val="clear" w:color="auto" w:fill="FFFFFF"/>
              </w:rPr>
            </w:pPr>
            <w:r w:rsidRPr="004B40F4">
              <w:rPr>
                <w:b/>
                <w:bCs/>
                <w:sz w:val="20"/>
                <w:szCs w:val="20"/>
              </w:rPr>
              <w:t>Applications</w:t>
            </w:r>
          </w:p>
        </w:tc>
        <w:tc>
          <w:tcPr>
            <w:tcW w:w="1701" w:type="dxa"/>
          </w:tcPr>
          <w:p w14:paraId="14B5208E" w14:textId="77777777" w:rsidR="00D55398" w:rsidRPr="004B40F4" w:rsidRDefault="00D55398" w:rsidP="003A03AD">
            <w:pPr>
              <w:rPr>
                <w:sz w:val="20"/>
                <w:szCs w:val="20"/>
                <w:shd w:val="clear" w:color="auto" w:fill="FFFFFF"/>
              </w:rPr>
            </w:pPr>
            <w:r w:rsidRPr="004B40F4">
              <w:rPr>
                <w:b/>
                <w:bCs/>
                <w:sz w:val="20"/>
                <w:szCs w:val="20"/>
              </w:rPr>
              <w:t>Resistance</w:t>
            </w:r>
          </w:p>
        </w:tc>
      </w:tr>
      <w:tr w:rsidR="00D55398" w14:paraId="0CB4CFE9" w14:textId="77777777" w:rsidTr="00440BAD">
        <w:tc>
          <w:tcPr>
            <w:tcW w:w="2972" w:type="dxa"/>
          </w:tcPr>
          <w:p w14:paraId="5DCFD75A" w14:textId="77777777" w:rsidR="00D55398" w:rsidRPr="004B40F4" w:rsidRDefault="00D55398" w:rsidP="003A03AD">
            <w:pPr>
              <w:rPr>
                <w:sz w:val="20"/>
                <w:szCs w:val="20"/>
                <w:shd w:val="clear" w:color="auto" w:fill="FFFFFF"/>
              </w:rPr>
            </w:pPr>
            <w:r w:rsidRPr="004B40F4">
              <w:rPr>
                <w:sz w:val="20"/>
                <w:szCs w:val="20"/>
              </w:rPr>
              <w:t>Synthetic pyrethroids</w:t>
            </w:r>
          </w:p>
        </w:tc>
        <w:tc>
          <w:tcPr>
            <w:tcW w:w="2268" w:type="dxa"/>
          </w:tcPr>
          <w:p w14:paraId="098581A6" w14:textId="77777777" w:rsidR="00D55398" w:rsidRPr="004B40F4" w:rsidRDefault="00D55398" w:rsidP="003A03AD">
            <w:pPr>
              <w:rPr>
                <w:sz w:val="20"/>
                <w:szCs w:val="20"/>
                <w:shd w:val="clear" w:color="auto" w:fill="FFFFFF"/>
              </w:rPr>
            </w:pPr>
            <w:r w:rsidRPr="004B40F4">
              <w:rPr>
                <w:sz w:val="20"/>
                <w:szCs w:val="20"/>
              </w:rPr>
              <w:t>Sodium channel modulator</w:t>
            </w:r>
          </w:p>
        </w:tc>
        <w:tc>
          <w:tcPr>
            <w:tcW w:w="2552" w:type="dxa"/>
          </w:tcPr>
          <w:p w14:paraId="61CB6AA2" w14:textId="77777777" w:rsidR="00D55398" w:rsidRPr="004B40F4" w:rsidRDefault="00D55398" w:rsidP="003A03AD">
            <w:pPr>
              <w:rPr>
                <w:sz w:val="20"/>
                <w:szCs w:val="20"/>
                <w:shd w:val="clear" w:color="auto" w:fill="FFFFFF"/>
              </w:rPr>
            </w:pPr>
            <w:r w:rsidRPr="004B40F4">
              <w:rPr>
                <w:sz w:val="20"/>
                <w:szCs w:val="20"/>
              </w:rPr>
              <w:t>Flies (buffalo, house, stable), mosquitoes, midges, ticks (cattle, bush, paralysis)</w:t>
            </w:r>
          </w:p>
        </w:tc>
        <w:tc>
          <w:tcPr>
            <w:tcW w:w="1275" w:type="dxa"/>
          </w:tcPr>
          <w:p w14:paraId="53C6C4EF" w14:textId="77777777" w:rsidR="00D55398" w:rsidRPr="004B40F4" w:rsidRDefault="00D55398" w:rsidP="003A03AD">
            <w:pPr>
              <w:rPr>
                <w:sz w:val="20"/>
                <w:szCs w:val="20"/>
                <w:shd w:val="clear" w:color="auto" w:fill="FFFFFF"/>
              </w:rPr>
            </w:pPr>
            <w:r w:rsidRPr="004B40F4">
              <w:rPr>
                <w:sz w:val="20"/>
                <w:szCs w:val="20"/>
              </w:rPr>
              <w:t>Adult</w:t>
            </w:r>
          </w:p>
        </w:tc>
        <w:tc>
          <w:tcPr>
            <w:tcW w:w="3828" w:type="dxa"/>
          </w:tcPr>
          <w:p w14:paraId="0B7DD6E0" w14:textId="77777777" w:rsidR="00D55398" w:rsidRPr="004B40F4" w:rsidRDefault="00D55398" w:rsidP="003A03AD">
            <w:pPr>
              <w:pStyle w:val="ListParagraph"/>
              <w:ind w:left="323"/>
              <w:rPr>
                <w:sz w:val="20"/>
                <w:szCs w:val="20"/>
              </w:rPr>
            </w:pPr>
            <w:r w:rsidRPr="004B40F4">
              <w:rPr>
                <w:sz w:val="20"/>
                <w:szCs w:val="20"/>
              </w:rPr>
              <w:t>On host – pour-on, spray, dip, dust, ear-tags*</w:t>
            </w:r>
          </w:p>
          <w:p w14:paraId="75A8FEE0" w14:textId="77777777" w:rsidR="00D55398" w:rsidRPr="004B40F4" w:rsidRDefault="00D55398" w:rsidP="003A03AD">
            <w:pPr>
              <w:pStyle w:val="ListParagraph"/>
              <w:ind w:left="323"/>
              <w:rPr>
                <w:sz w:val="20"/>
                <w:szCs w:val="20"/>
                <w:shd w:val="clear" w:color="auto" w:fill="FFFFFF"/>
              </w:rPr>
            </w:pPr>
            <w:r w:rsidRPr="004B40F4">
              <w:rPr>
                <w:sz w:val="20"/>
                <w:szCs w:val="20"/>
              </w:rPr>
              <w:t>Off host – spray, fogging, treated materials baits</w:t>
            </w:r>
          </w:p>
        </w:tc>
        <w:tc>
          <w:tcPr>
            <w:tcW w:w="1701" w:type="dxa"/>
          </w:tcPr>
          <w:p w14:paraId="6F46DDB8" w14:textId="77777777" w:rsidR="00D55398" w:rsidRPr="004B40F4" w:rsidRDefault="00D55398" w:rsidP="003A03AD">
            <w:pPr>
              <w:rPr>
                <w:sz w:val="20"/>
                <w:szCs w:val="20"/>
                <w:shd w:val="clear" w:color="auto" w:fill="FFFFFF"/>
              </w:rPr>
            </w:pPr>
            <w:r w:rsidRPr="004B40F4">
              <w:rPr>
                <w:sz w:val="20"/>
                <w:szCs w:val="20"/>
              </w:rPr>
              <w:t>Widespread in all vectors</w:t>
            </w:r>
          </w:p>
        </w:tc>
      </w:tr>
      <w:tr w:rsidR="00D55398" w14:paraId="60866103" w14:textId="77777777" w:rsidTr="00440BAD">
        <w:tc>
          <w:tcPr>
            <w:tcW w:w="2972" w:type="dxa"/>
          </w:tcPr>
          <w:p w14:paraId="0F98DF0F" w14:textId="77777777" w:rsidR="00D55398" w:rsidRPr="004B40F4" w:rsidRDefault="00D55398" w:rsidP="003A03AD">
            <w:pPr>
              <w:rPr>
                <w:sz w:val="20"/>
                <w:szCs w:val="20"/>
                <w:shd w:val="clear" w:color="auto" w:fill="FFFFFF"/>
              </w:rPr>
            </w:pPr>
            <w:r w:rsidRPr="004B40F4">
              <w:rPr>
                <w:sz w:val="20"/>
                <w:szCs w:val="20"/>
              </w:rPr>
              <w:t>Organophosphates</w:t>
            </w:r>
          </w:p>
        </w:tc>
        <w:tc>
          <w:tcPr>
            <w:tcW w:w="2268" w:type="dxa"/>
          </w:tcPr>
          <w:p w14:paraId="76B20BE0" w14:textId="77777777" w:rsidR="00D55398" w:rsidRPr="004B40F4" w:rsidRDefault="00D55398" w:rsidP="003A03AD">
            <w:pPr>
              <w:rPr>
                <w:sz w:val="20"/>
                <w:szCs w:val="20"/>
                <w:shd w:val="clear" w:color="auto" w:fill="FFFFFF"/>
              </w:rPr>
            </w:pPr>
            <w:r w:rsidRPr="004B40F4">
              <w:rPr>
                <w:sz w:val="20"/>
                <w:szCs w:val="20"/>
              </w:rPr>
              <w:t>Acetylcholinesterase inhibitors</w:t>
            </w:r>
          </w:p>
        </w:tc>
        <w:tc>
          <w:tcPr>
            <w:tcW w:w="2552" w:type="dxa"/>
          </w:tcPr>
          <w:p w14:paraId="277E90E1" w14:textId="77777777" w:rsidR="00D55398" w:rsidRPr="004B40F4" w:rsidRDefault="00D55398" w:rsidP="003A03AD">
            <w:pPr>
              <w:rPr>
                <w:sz w:val="20"/>
                <w:szCs w:val="20"/>
                <w:shd w:val="clear" w:color="auto" w:fill="FFFFFF"/>
              </w:rPr>
            </w:pPr>
            <w:r w:rsidRPr="004B40F4">
              <w:rPr>
                <w:sz w:val="20"/>
                <w:szCs w:val="20"/>
              </w:rPr>
              <w:t>Flies (buffalo), ticks (cattle, bush, paralysis), mosquitoes</w:t>
            </w:r>
          </w:p>
        </w:tc>
        <w:tc>
          <w:tcPr>
            <w:tcW w:w="1275" w:type="dxa"/>
          </w:tcPr>
          <w:p w14:paraId="3D88CEFF" w14:textId="77777777" w:rsidR="00D55398" w:rsidRPr="004B40F4" w:rsidRDefault="00D55398" w:rsidP="003A03AD">
            <w:pPr>
              <w:rPr>
                <w:sz w:val="20"/>
                <w:szCs w:val="20"/>
                <w:shd w:val="clear" w:color="auto" w:fill="FFFFFF"/>
              </w:rPr>
            </w:pPr>
            <w:r w:rsidRPr="004B40F4">
              <w:rPr>
                <w:sz w:val="20"/>
                <w:szCs w:val="20"/>
              </w:rPr>
              <w:t>Larva, adult</w:t>
            </w:r>
          </w:p>
        </w:tc>
        <w:tc>
          <w:tcPr>
            <w:tcW w:w="3828" w:type="dxa"/>
          </w:tcPr>
          <w:p w14:paraId="4479DC83" w14:textId="77777777" w:rsidR="00D55398" w:rsidRPr="004B40F4" w:rsidRDefault="00D55398" w:rsidP="003A03AD">
            <w:pPr>
              <w:pStyle w:val="ListParagraph"/>
              <w:ind w:left="323"/>
              <w:rPr>
                <w:sz w:val="20"/>
                <w:szCs w:val="20"/>
              </w:rPr>
            </w:pPr>
            <w:r w:rsidRPr="004B40F4">
              <w:rPr>
                <w:sz w:val="20"/>
                <w:szCs w:val="20"/>
              </w:rPr>
              <w:t>On-host – spray, dip, back rubber*, ear tags*</w:t>
            </w:r>
          </w:p>
          <w:p w14:paraId="120D5932" w14:textId="77777777" w:rsidR="00D55398" w:rsidRPr="004B40F4" w:rsidRDefault="00D55398" w:rsidP="003A03AD">
            <w:pPr>
              <w:pStyle w:val="ListParagraph"/>
              <w:ind w:left="323"/>
              <w:rPr>
                <w:sz w:val="20"/>
                <w:szCs w:val="20"/>
              </w:rPr>
            </w:pPr>
            <w:r w:rsidRPr="004B40F4">
              <w:rPr>
                <w:sz w:val="20"/>
                <w:szCs w:val="20"/>
              </w:rPr>
              <w:t>Off-host –spray, fogging, baits</w:t>
            </w:r>
          </w:p>
        </w:tc>
        <w:tc>
          <w:tcPr>
            <w:tcW w:w="1701" w:type="dxa"/>
          </w:tcPr>
          <w:p w14:paraId="25239135" w14:textId="77777777" w:rsidR="00D55398" w:rsidRPr="004B40F4" w:rsidRDefault="00D55398" w:rsidP="003A03AD">
            <w:pPr>
              <w:rPr>
                <w:sz w:val="20"/>
                <w:szCs w:val="20"/>
                <w:shd w:val="clear" w:color="auto" w:fill="FFFFFF"/>
              </w:rPr>
            </w:pPr>
            <w:r w:rsidRPr="004B40F4">
              <w:rPr>
                <w:sz w:val="20"/>
                <w:szCs w:val="20"/>
              </w:rPr>
              <w:t>Widespread in all vectors</w:t>
            </w:r>
          </w:p>
        </w:tc>
      </w:tr>
      <w:tr w:rsidR="00D55398" w14:paraId="592B630F" w14:textId="77777777" w:rsidTr="00440BAD">
        <w:tc>
          <w:tcPr>
            <w:tcW w:w="2972" w:type="dxa"/>
          </w:tcPr>
          <w:p w14:paraId="1E44AA3A" w14:textId="77777777" w:rsidR="00D55398" w:rsidRPr="004B40F4" w:rsidRDefault="00D55398" w:rsidP="003A03AD">
            <w:pPr>
              <w:rPr>
                <w:sz w:val="20"/>
                <w:szCs w:val="20"/>
                <w:shd w:val="clear" w:color="auto" w:fill="FFFFFF"/>
              </w:rPr>
            </w:pPr>
            <w:r w:rsidRPr="004B40F4">
              <w:rPr>
                <w:sz w:val="20"/>
                <w:szCs w:val="20"/>
              </w:rPr>
              <w:t>Carbamates</w:t>
            </w:r>
          </w:p>
        </w:tc>
        <w:tc>
          <w:tcPr>
            <w:tcW w:w="2268" w:type="dxa"/>
          </w:tcPr>
          <w:p w14:paraId="4B432965" w14:textId="77777777" w:rsidR="00D55398" w:rsidRPr="004B40F4" w:rsidRDefault="00D55398" w:rsidP="003A03AD">
            <w:pPr>
              <w:rPr>
                <w:sz w:val="20"/>
                <w:szCs w:val="20"/>
                <w:shd w:val="clear" w:color="auto" w:fill="FFFFFF"/>
              </w:rPr>
            </w:pPr>
            <w:r w:rsidRPr="004B40F4">
              <w:rPr>
                <w:sz w:val="20"/>
                <w:szCs w:val="20"/>
              </w:rPr>
              <w:t>Acetylcholinesterase inhibitors</w:t>
            </w:r>
          </w:p>
        </w:tc>
        <w:tc>
          <w:tcPr>
            <w:tcW w:w="2552" w:type="dxa"/>
          </w:tcPr>
          <w:p w14:paraId="6A97D59D" w14:textId="77777777" w:rsidR="00D55398" w:rsidRPr="004B40F4" w:rsidRDefault="00D55398" w:rsidP="003A03AD">
            <w:pPr>
              <w:rPr>
                <w:sz w:val="20"/>
                <w:szCs w:val="20"/>
                <w:shd w:val="clear" w:color="auto" w:fill="FFFFFF"/>
              </w:rPr>
            </w:pPr>
            <w:r w:rsidRPr="004B40F4">
              <w:rPr>
                <w:sz w:val="20"/>
                <w:szCs w:val="20"/>
              </w:rPr>
              <w:t>Flies</w:t>
            </w:r>
          </w:p>
        </w:tc>
        <w:tc>
          <w:tcPr>
            <w:tcW w:w="1275" w:type="dxa"/>
          </w:tcPr>
          <w:p w14:paraId="5DEAE4A4" w14:textId="77777777" w:rsidR="00D55398" w:rsidRPr="004B40F4" w:rsidRDefault="00D55398" w:rsidP="003A03AD">
            <w:pPr>
              <w:rPr>
                <w:sz w:val="20"/>
                <w:szCs w:val="20"/>
                <w:shd w:val="clear" w:color="auto" w:fill="FFFFFF"/>
              </w:rPr>
            </w:pPr>
            <w:r w:rsidRPr="004B40F4">
              <w:rPr>
                <w:sz w:val="20"/>
                <w:szCs w:val="20"/>
              </w:rPr>
              <w:t>Larva, adult</w:t>
            </w:r>
          </w:p>
        </w:tc>
        <w:tc>
          <w:tcPr>
            <w:tcW w:w="3828" w:type="dxa"/>
          </w:tcPr>
          <w:p w14:paraId="1752440B" w14:textId="77777777" w:rsidR="00D55398" w:rsidRPr="004B40F4" w:rsidRDefault="00D55398" w:rsidP="003A03AD">
            <w:pPr>
              <w:pStyle w:val="ListParagraph"/>
              <w:ind w:left="323"/>
              <w:rPr>
                <w:sz w:val="20"/>
                <w:szCs w:val="20"/>
              </w:rPr>
            </w:pPr>
            <w:r w:rsidRPr="004B40F4">
              <w:rPr>
                <w:sz w:val="20"/>
                <w:szCs w:val="20"/>
              </w:rPr>
              <w:t>Off-host –spray, paint, granules, powder, baits</w:t>
            </w:r>
          </w:p>
        </w:tc>
        <w:tc>
          <w:tcPr>
            <w:tcW w:w="1701" w:type="dxa"/>
          </w:tcPr>
          <w:p w14:paraId="4A091304" w14:textId="77777777" w:rsidR="00D55398" w:rsidRPr="004B40F4" w:rsidRDefault="00D55398" w:rsidP="003A03AD">
            <w:pPr>
              <w:rPr>
                <w:sz w:val="20"/>
                <w:szCs w:val="20"/>
                <w:shd w:val="clear" w:color="auto" w:fill="FFFFFF"/>
              </w:rPr>
            </w:pPr>
            <w:r w:rsidRPr="004B40F4">
              <w:rPr>
                <w:sz w:val="20"/>
                <w:szCs w:val="20"/>
              </w:rPr>
              <w:t>Not reported in Australia</w:t>
            </w:r>
          </w:p>
        </w:tc>
      </w:tr>
      <w:tr w:rsidR="00D55398" w14:paraId="0205C291" w14:textId="77777777" w:rsidTr="00440BAD">
        <w:tc>
          <w:tcPr>
            <w:tcW w:w="2972" w:type="dxa"/>
          </w:tcPr>
          <w:p w14:paraId="708411C9" w14:textId="77777777" w:rsidR="00D55398" w:rsidRPr="004B40F4" w:rsidRDefault="00D55398" w:rsidP="003A03AD">
            <w:pPr>
              <w:rPr>
                <w:sz w:val="20"/>
                <w:szCs w:val="20"/>
                <w:shd w:val="clear" w:color="auto" w:fill="FFFFFF"/>
              </w:rPr>
            </w:pPr>
            <w:r w:rsidRPr="004B40F4">
              <w:rPr>
                <w:sz w:val="20"/>
                <w:szCs w:val="20"/>
              </w:rPr>
              <w:t>Macrocyclic lactones –mectins</w:t>
            </w:r>
          </w:p>
        </w:tc>
        <w:tc>
          <w:tcPr>
            <w:tcW w:w="2268" w:type="dxa"/>
          </w:tcPr>
          <w:p w14:paraId="15AB35F9" w14:textId="77777777" w:rsidR="00D55398" w:rsidRPr="004B40F4" w:rsidRDefault="00D55398" w:rsidP="003A03AD">
            <w:pPr>
              <w:rPr>
                <w:sz w:val="20"/>
                <w:szCs w:val="20"/>
                <w:shd w:val="clear" w:color="auto" w:fill="FFFFFF"/>
              </w:rPr>
            </w:pPr>
            <w:r w:rsidRPr="004B40F4">
              <w:rPr>
                <w:sz w:val="20"/>
                <w:szCs w:val="20"/>
              </w:rPr>
              <w:t>Chloride channel activator</w:t>
            </w:r>
          </w:p>
        </w:tc>
        <w:tc>
          <w:tcPr>
            <w:tcW w:w="2552" w:type="dxa"/>
          </w:tcPr>
          <w:p w14:paraId="64423EC9" w14:textId="77777777" w:rsidR="00D55398" w:rsidRPr="004B40F4" w:rsidRDefault="00D55398" w:rsidP="003A03AD">
            <w:pPr>
              <w:rPr>
                <w:sz w:val="20"/>
                <w:szCs w:val="20"/>
                <w:shd w:val="clear" w:color="auto" w:fill="FFFFFF"/>
              </w:rPr>
            </w:pPr>
            <w:r w:rsidRPr="004B40F4">
              <w:rPr>
                <w:sz w:val="20"/>
                <w:szCs w:val="20"/>
              </w:rPr>
              <w:t>Flies (buffalo), ticks (cattle)</w:t>
            </w:r>
          </w:p>
        </w:tc>
        <w:tc>
          <w:tcPr>
            <w:tcW w:w="1275" w:type="dxa"/>
          </w:tcPr>
          <w:p w14:paraId="5C6FA119" w14:textId="77777777" w:rsidR="00D55398" w:rsidRPr="004B40F4" w:rsidRDefault="00D55398" w:rsidP="003A03AD">
            <w:pPr>
              <w:rPr>
                <w:sz w:val="20"/>
                <w:szCs w:val="20"/>
                <w:shd w:val="clear" w:color="auto" w:fill="FFFFFF"/>
              </w:rPr>
            </w:pPr>
            <w:r w:rsidRPr="004B40F4">
              <w:rPr>
                <w:sz w:val="20"/>
                <w:szCs w:val="20"/>
              </w:rPr>
              <w:t>Adult</w:t>
            </w:r>
          </w:p>
        </w:tc>
        <w:tc>
          <w:tcPr>
            <w:tcW w:w="3828" w:type="dxa"/>
          </w:tcPr>
          <w:p w14:paraId="4184347E" w14:textId="77777777" w:rsidR="00D55398" w:rsidRPr="004B40F4" w:rsidRDefault="00D55398" w:rsidP="003A03AD">
            <w:pPr>
              <w:pStyle w:val="ListParagraph"/>
              <w:ind w:left="323"/>
              <w:rPr>
                <w:sz w:val="20"/>
                <w:szCs w:val="20"/>
              </w:rPr>
            </w:pPr>
            <w:r w:rsidRPr="004B40F4">
              <w:rPr>
                <w:sz w:val="20"/>
                <w:szCs w:val="20"/>
              </w:rPr>
              <w:t>On-host – pour-on, injection, ear tags*</w:t>
            </w:r>
          </w:p>
        </w:tc>
        <w:tc>
          <w:tcPr>
            <w:tcW w:w="1701" w:type="dxa"/>
          </w:tcPr>
          <w:p w14:paraId="07DE9BA5" w14:textId="77777777" w:rsidR="00D55398" w:rsidRPr="004B40F4" w:rsidRDefault="00D55398" w:rsidP="003A03AD">
            <w:pPr>
              <w:rPr>
                <w:sz w:val="20"/>
                <w:szCs w:val="20"/>
                <w:shd w:val="clear" w:color="auto" w:fill="FFFFFF"/>
              </w:rPr>
            </w:pPr>
            <w:r w:rsidRPr="004B40F4">
              <w:rPr>
                <w:sz w:val="20"/>
                <w:szCs w:val="20"/>
              </w:rPr>
              <w:t>Not reported in Australia</w:t>
            </w:r>
          </w:p>
        </w:tc>
      </w:tr>
      <w:tr w:rsidR="00D55398" w14:paraId="1FF55129" w14:textId="77777777" w:rsidTr="00440BAD">
        <w:tc>
          <w:tcPr>
            <w:tcW w:w="2972" w:type="dxa"/>
          </w:tcPr>
          <w:p w14:paraId="3205DBF0" w14:textId="77777777" w:rsidR="00D55398" w:rsidRPr="004B40F4" w:rsidRDefault="00D55398" w:rsidP="003A03AD">
            <w:pPr>
              <w:rPr>
                <w:sz w:val="20"/>
                <w:szCs w:val="20"/>
                <w:shd w:val="clear" w:color="auto" w:fill="FFFFFF"/>
              </w:rPr>
            </w:pPr>
            <w:r w:rsidRPr="004B40F4">
              <w:rPr>
                <w:sz w:val="20"/>
                <w:szCs w:val="20"/>
              </w:rPr>
              <w:t>Macrocyclic lactones – Spinosyns</w:t>
            </w:r>
          </w:p>
        </w:tc>
        <w:tc>
          <w:tcPr>
            <w:tcW w:w="2268" w:type="dxa"/>
          </w:tcPr>
          <w:p w14:paraId="25D366ED" w14:textId="77777777" w:rsidR="00D55398" w:rsidRPr="004B40F4" w:rsidRDefault="00D55398" w:rsidP="003A03AD">
            <w:pPr>
              <w:rPr>
                <w:sz w:val="20"/>
                <w:szCs w:val="20"/>
                <w:shd w:val="clear" w:color="auto" w:fill="FFFFFF"/>
              </w:rPr>
            </w:pPr>
            <w:r w:rsidRPr="004B40F4">
              <w:rPr>
                <w:sz w:val="20"/>
                <w:szCs w:val="20"/>
                <w:shd w:val="clear" w:color="auto" w:fill="FFFFFF"/>
              </w:rPr>
              <w:t>Nicotinic acetylcholine receptors blockers</w:t>
            </w:r>
          </w:p>
        </w:tc>
        <w:tc>
          <w:tcPr>
            <w:tcW w:w="2552" w:type="dxa"/>
          </w:tcPr>
          <w:p w14:paraId="3A204952" w14:textId="77777777" w:rsidR="00D55398" w:rsidRPr="004B40F4" w:rsidRDefault="00D55398" w:rsidP="003A03AD">
            <w:pPr>
              <w:rPr>
                <w:sz w:val="20"/>
                <w:szCs w:val="20"/>
                <w:shd w:val="clear" w:color="auto" w:fill="FFFFFF"/>
              </w:rPr>
            </w:pPr>
            <w:r w:rsidRPr="004B40F4">
              <w:rPr>
                <w:sz w:val="20"/>
                <w:szCs w:val="20"/>
              </w:rPr>
              <w:t>Flies (house, stable)</w:t>
            </w:r>
          </w:p>
        </w:tc>
        <w:tc>
          <w:tcPr>
            <w:tcW w:w="1275" w:type="dxa"/>
          </w:tcPr>
          <w:p w14:paraId="03A9A39D" w14:textId="77777777" w:rsidR="00D55398" w:rsidRPr="004B40F4" w:rsidRDefault="00D55398" w:rsidP="003A03AD">
            <w:pPr>
              <w:rPr>
                <w:sz w:val="20"/>
                <w:szCs w:val="20"/>
                <w:shd w:val="clear" w:color="auto" w:fill="FFFFFF"/>
              </w:rPr>
            </w:pPr>
            <w:r w:rsidRPr="004B40F4">
              <w:rPr>
                <w:sz w:val="20"/>
                <w:szCs w:val="20"/>
              </w:rPr>
              <w:t>Adult</w:t>
            </w:r>
          </w:p>
        </w:tc>
        <w:tc>
          <w:tcPr>
            <w:tcW w:w="3828" w:type="dxa"/>
          </w:tcPr>
          <w:p w14:paraId="1DF662D4" w14:textId="77777777" w:rsidR="00D55398" w:rsidRPr="004B40F4" w:rsidRDefault="00D55398" w:rsidP="003A03AD">
            <w:pPr>
              <w:pStyle w:val="ListParagraph"/>
              <w:ind w:left="323"/>
              <w:rPr>
                <w:sz w:val="20"/>
                <w:szCs w:val="20"/>
              </w:rPr>
            </w:pPr>
            <w:r w:rsidRPr="004B40F4">
              <w:rPr>
                <w:sz w:val="20"/>
                <w:szCs w:val="20"/>
              </w:rPr>
              <w:t>Off host – surface spray for premises, bait</w:t>
            </w:r>
          </w:p>
        </w:tc>
        <w:tc>
          <w:tcPr>
            <w:tcW w:w="1701" w:type="dxa"/>
          </w:tcPr>
          <w:p w14:paraId="103A199D" w14:textId="77777777" w:rsidR="00D55398" w:rsidRPr="004B40F4" w:rsidRDefault="00D55398" w:rsidP="003A03AD">
            <w:pPr>
              <w:rPr>
                <w:sz w:val="20"/>
                <w:szCs w:val="20"/>
                <w:shd w:val="clear" w:color="auto" w:fill="FFFFFF"/>
              </w:rPr>
            </w:pPr>
            <w:r w:rsidRPr="004B40F4">
              <w:rPr>
                <w:sz w:val="20"/>
                <w:szCs w:val="20"/>
              </w:rPr>
              <w:t>Not reported in Australia</w:t>
            </w:r>
          </w:p>
        </w:tc>
      </w:tr>
      <w:tr w:rsidR="00D55398" w14:paraId="5C71FC75" w14:textId="77777777" w:rsidTr="00440BAD">
        <w:tc>
          <w:tcPr>
            <w:tcW w:w="2972" w:type="dxa"/>
          </w:tcPr>
          <w:p w14:paraId="2137636B" w14:textId="77777777" w:rsidR="00D55398" w:rsidRPr="004B40F4" w:rsidRDefault="00D55398" w:rsidP="003A03AD">
            <w:pPr>
              <w:rPr>
                <w:sz w:val="20"/>
                <w:szCs w:val="20"/>
                <w:shd w:val="clear" w:color="auto" w:fill="FFFFFF"/>
              </w:rPr>
            </w:pPr>
            <w:r w:rsidRPr="004B40F4">
              <w:rPr>
                <w:sz w:val="20"/>
                <w:szCs w:val="20"/>
              </w:rPr>
              <w:t>Amidines</w:t>
            </w:r>
          </w:p>
        </w:tc>
        <w:tc>
          <w:tcPr>
            <w:tcW w:w="2268" w:type="dxa"/>
          </w:tcPr>
          <w:p w14:paraId="64EDCB52" w14:textId="77777777" w:rsidR="00D55398" w:rsidRPr="004B40F4" w:rsidRDefault="00D55398" w:rsidP="003A03AD">
            <w:pPr>
              <w:rPr>
                <w:sz w:val="20"/>
                <w:szCs w:val="20"/>
                <w:shd w:val="clear" w:color="auto" w:fill="FFFFFF"/>
              </w:rPr>
            </w:pPr>
            <w:r w:rsidRPr="004B40F4">
              <w:rPr>
                <w:sz w:val="20"/>
                <w:szCs w:val="20"/>
              </w:rPr>
              <w:t>Alpha-2 adrenoreceptor agonists</w:t>
            </w:r>
          </w:p>
        </w:tc>
        <w:tc>
          <w:tcPr>
            <w:tcW w:w="2552" w:type="dxa"/>
          </w:tcPr>
          <w:p w14:paraId="119E059F" w14:textId="77777777" w:rsidR="00D55398" w:rsidRPr="004B40F4" w:rsidRDefault="00D55398" w:rsidP="003A03AD">
            <w:pPr>
              <w:rPr>
                <w:sz w:val="20"/>
                <w:szCs w:val="20"/>
                <w:shd w:val="clear" w:color="auto" w:fill="FFFFFF"/>
              </w:rPr>
            </w:pPr>
            <w:r w:rsidRPr="004B40F4">
              <w:rPr>
                <w:sz w:val="20"/>
                <w:szCs w:val="20"/>
              </w:rPr>
              <w:t xml:space="preserve">Ticks (cattle, bush, paralysis), </w:t>
            </w:r>
          </w:p>
        </w:tc>
        <w:tc>
          <w:tcPr>
            <w:tcW w:w="1275" w:type="dxa"/>
          </w:tcPr>
          <w:p w14:paraId="764A6FC3" w14:textId="77777777" w:rsidR="00D55398" w:rsidRPr="004B40F4" w:rsidRDefault="00D55398" w:rsidP="003A03AD">
            <w:pPr>
              <w:rPr>
                <w:sz w:val="20"/>
                <w:szCs w:val="20"/>
                <w:shd w:val="clear" w:color="auto" w:fill="FFFFFF"/>
              </w:rPr>
            </w:pPr>
            <w:r w:rsidRPr="004B40F4">
              <w:rPr>
                <w:sz w:val="20"/>
                <w:szCs w:val="20"/>
              </w:rPr>
              <w:t>Adult</w:t>
            </w:r>
          </w:p>
        </w:tc>
        <w:tc>
          <w:tcPr>
            <w:tcW w:w="3828" w:type="dxa"/>
          </w:tcPr>
          <w:p w14:paraId="20AE853A" w14:textId="77777777" w:rsidR="00D55398" w:rsidRPr="004B40F4" w:rsidRDefault="00D55398" w:rsidP="003A03AD">
            <w:pPr>
              <w:pStyle w:val="ListParagraph"/>
              <w:ind w:left="323"/>
              <w:rPr>
                <w:sz w:val="20"/>
                <w:szCs w:val="20"/>
              </w:rPr>
            </w:pPr>
            <w:r w:rsidRPr="004B40F4">
              <w:rPr>
                <w:sz w:val="20"/>
                <w:szCs w:val="20"/>
              </w:rPr>
              <w:t>On-host – spray, dip</w:t>
            </w:r>
          </w:p>
        </w:tc>
        <w:tc>
          <w:tcPr>
            <w:tcW w:w="1701" w:type="dxa"/>
          </w:tcPr>
          <w:p w14:paraId="6239BF6F" w14:textId="77777777" w:rsidR="00D55398" w:rsidRPr="004B40F4" w:rsidRDefault="00D55398" w:rsidP="003A03AD">
            <w:pPr>
              <w:rPr>
                <w:sz w:val="20"/>
                <w:szCs w:val="20"/>
                <w:shd w:val="clear" w:color="auto" w:fill="FFFFFF"/>
              </w:rPr>
            </w:pPr>
            <w:r w:rsidRPr="004B40F4">
              <w:rPr>
                <w:sz w:val="20"/>
                <w:szCs w:val="20"/>
              </w:rPr>
              <w:t>Widespread</w:t>
            </w:r>
          </w:p>
        </w:tc>
      </w:tr>
      <w:tr w:rsidR="00D55398" w14:paraId="07196EBC" w14:textId="77777777" w:rsidTr="00440BAD">
        <w:tc>
          <w:tcPr>
            <w:tcW w:w="2972" w:type="dxa"/>
          </w:tcPr>
          <w:p w14:paraId="1BEF0D5E" w14:textId="77777777" w:rsidR="00D55398" w:rsidRPr="004B40F4" w:rsidRDefault="00D55398" w:rsidP="003A03AD">
            <w:pPr>
              <w:rPr>
                <w:sz w:val="20"/>
                <w:szCs w:val="20"/>
                <w:shd w:val="clear" w:color="auto" w:fill="FFFFFF"/>
              </w:rPr>
            </w:pPr>
            <w:r w:rsidRPr="004B40F4">
              <w:rPr>
                <w:sz w:val="20"/>
                <w:szCs w:val="20"/>
              </w:rPr>
              <w:t>Insect growth regulator – Methoprene, S-methoprene</w:t>
            </w:r>
          </w:p>
        </w:tc>
        <w:tc>
          <w:tcPr>
            <w:tcW w:w="2268" w:type="dxa"/>
          </w:tcPr>
          <w:p w14:paraId="3CE0821A" w14:textId="77777777" w:rsidR="00D55398" w:rsidRPr="004B40F4" w:rsidRDefault="00D55398" w:rsidP="003A03AD">
            <w:pPr>
              <w:rPr>
                <w:sz w:val="20"/>
                <w:szCs w:val="20"/>
                <w:shd w:val="clear" w:color="auto" w:fill="FFFFFF"/>
              </w:rPr>
            </w:pPr>
            <w:r w:rsidRPr="004B40F4">
              <w:rPr>
                <w:sz w:val="20"/>
                <w:szCs w:val="20"/>
              </w:rPr>
              <w:t>Disrupt insect growth hormones</w:t>
            </w:r>
          </w:p>
        </w:tc>
        <w:tc>
          <w:tcPr>
            <w:tcW w:w="2552" w:type="dxa"/>
          </w:tcPr>
          <w:p w14:paraId="0BEBE6B5" w14:textId="77777777" w:rsidR="00D55398" w:rsidRPr="004B40F4" w:rsidRDefault="00D55398" w:rsidP="003A03AD">
            <w:pPr>
              <w:rPr>
                <w:sz w:val="20"/>
                <w:szCs w:val="20"/>
                <w:shd w:val="clear" w:color="auto" w:fill="FFFFFF"/>
              </w:rPr>
            </w:pPr>
            <w:r w:rsidRPr="004B40F4">
              <w:rPr>
                <w:sz w:val="20"/>
                <w:szCs w:val="20"/>
              </w:rPr>
              <w:t xml:space="preserve">Mosquitoes, flies*, ticks* </w:t>
            </w:r>
          </w:p>
        </w:tc>
        <w:tc>
          <w:tcPr>
            <w:tcW w:w="1275" w:type="dxa"/>
          </w:tcPr>
          <w:p w14:paraId="73FE5743" w14:textId="77777777" w:rsidR="00D55398" w:rsidRPr="004B40F4" w:rsidRDefault="00D55398" w:rsidP="003A03AD">
            <w:pPr>
              <w:rPr>
                <w:sz w:val="20"/>
                <w:szCs w:val="20"/>
                <w:shd w:val="clear" w:color="auto" w:fill="FFFFFF"/>
              </w:rPr>
            </w:pPr>
            <w:r w:rsidRPr="004B40F4">
              <w:rPr>
                <w:sz w:val="20"/>
                <w:szCs w:val="20"/>
              </w:rPr>
              <w:t>Larva</w:t>
            </w:r>
          </w:p>
        </w:tc>
        <w:tc>
          <w:tcPr>
            <w:tcW w:w="3828" w:type="dxa"/>
          </w:tcPr>
          <w:p w14:paraId="7F66974D" w14:textId="77777777" w:rsidR="00D55398" w:rsidRPr="004B40F4" w:rsidRDefault="00D55398" w:rsidP="003A03AD">
            <w:pPr>
              <w:pStyle w:val="ListParagraph"/>
              <w:ind w:left="323"/>
              <w:rPr>
                <w:sz w:val="20"/>
                <w:szCs w:val="20"/>
              </w:rPr>
            </w:pPr>
            <w:r w:rsidRPr="004B40F4">
              <w:rPr>
                <w:sz w:val="20"/>
                <w:szCs w:val="20"/>
              </w:rPr>
              <w:t>Off-host – spray, water soluble granules for premises</w:t>
            </w:r>
          </w:p>
        </w:tc>
        <w:tc>
          <w:tcPr>
            <w:tcW w:w="1701" w:type="dxa"/>
          </w:tcPr>
          <w:p w14:paraId="1DC76FD1" w14:textId="77777777" w:rsidR="00D55398" w:rsidRPr="004B40F4" w:rsidRDefault="00D55398" w:rsidP="003A03AD">
            <w:pPr>
              <w:rPr>
                <w:sz w:val="20"/>
                <w:szCs w:val="20"/>
                <w:shd w:val="clear" w:color="auto" w:fill="FFFFFF"/>
              </w:rPr>
            </w:pPr>
            <w:r w:rsidRPr="004B40F4">
              <w:rPr>
                <w:sz w:val="20"/>
                <w:szCs w:val="20"/>
              </w:rPr>
              <w:t>Not reported in Australia</w:t>
            </w:r>
          </w:p>
        </w:tc>
      </w:tr>
      <w:tr w:rsidR="00D55398" w14:paraId="5DF8A996" w14:textId="77777777" w:rsidTr="00440BAD">
        <w:tc>
          <w:tcPr>
            <w:tcW w:w="2972" w:type="dxa"/>
          </w:tcPr>
          <w:p w14:paraId="75B9D28C" w14:textId="77777777" w:rsidR="00D55398" w:rsidRPr="004B40F4" w:rsidRDefault="00D55398" w:rsidP="003A03AD">
            <w:pPr>
              <w:rPr>
                <w:sz w:val="20"/>
                <w:szCs w:val="20"/>
                <w:shd w:val="clear" w:color="auto" w:fill="FFFFFF"/>
              </w:rPr>
            </w:pPr>
            <w:r w:rsidRPr="004B40F4">
              <w:rPr>
                <w:sz w:val="20"/>
                <w:szCs w:val="20"/>
              </w:rPr>
              <w:t>Insect growth regulator – cryomazine</w:t>
            </w:r>
          </w:p>
        </w:tc>
        <w:tc>
          <w:tcPr>
            <w:tcW w:w="2268" w:type="dxa"/>
          </w:tcPr>
          <w:p w14:paraId="74CF4429" w14:textId="77777777" w:rsidR="00D55398" w:rsidRPr="004B40F4" w:rsidRDefault="00D55398" w:rsidP="003A03AD">
            <w:pPr>
              <w:rPr>
                <w:sz w:val="20"/>
                <w:szCs w:val="20"/>
                <w:shd w:val="clear" w:color="auto" w:fill="FFFFFF"/>
              </w:rPr>
            </w:pPr>
            <w:r w:rsidRPr="004B40F4">
              <w:rPr>
                <w:sz w:val="20"/>
                <w:szCs w:val="20"/>
              </w:rPr>
              <w:t>Moulting disrupter</w:t>
            </w:r>
          </w:p>
        </w:tc>
        <w:tc>
          <w:tcPr>
            <w:tcW w:w="2552" w:type="dxa"/>
          </w:tcPr>
          <w:p w14:paraId="4E76CA1C" w14:textId="77777777" w:rsidR="00D55398" w:rsidRPr="004B40F4" w:rsidRDefault="00D55398" w:rsidP="003A03AD">
            <w:pPr>
              <w:rPr>
                <w:sz w:val="20"/>
                <w:szCs w:val="20"/>
                <w:shd w:val="clear" w:color="auto" w:fill="FFFFFF"/>
              </w:rPr>
            </w:pPr>
            <w:r w:rsidRPr="004B40F4">
              <w:rPr>
                <w:sz w:val="20"/>
                <w:szCs w:val="20"/>
              </w:rPr>
              <w:t>Flies (bush, house, stable), ticks*, mosquitoes*</w:t>
            </w:r>
          </w:p>
        </w:tc>
        <w:tc>
          <w:tcPr>
            <w:tcW w:w="1275" w:type="dxa"/>
          </w:tcPr>
          <w:p w14:paraId="3E347FB2" w14:textId="77777777" w:rsidR="00D55398" w:rsidRPr="004B40F4" w:rsidRDefault="00D55398" w:rsidP="003A03AD">
            <w:pPr>
              <w:rPr>
                <w:sz w:val="20"/>
                <w:szCs w:val="20"/>
                <w:shd w:val="clear" w:color="auto" w:fill="FFFFFF"/>
              </w:rPr>
            </w:pPr>
            <w:r w:rsidRPr="004B40F4">
              <w:rPr>
                <w:sz w:val="20"/>
                <w:szCs w:val="20"/>
              </w:rPr>
              <w:t>Larva</w:t>
            </w:r>
          </w:p>
        </w:tc>
        <w:tc>
          <w:tcPr>
            <w:tcW w:w="3828" w:type="dxa"/>
          </w:tcPr>
          <w:p w14:paraId="7F139C3D" w14:textId="77777777" w:rsidR="00D55398" w:rsidRPr="004B40F4" w:rsidRDefault="00D55398" w:rsidP="003A03AD">
            <w:pPr>
              <w:pStyle w:val="ListParagraph"/>
              <w:ind w:left="323"/>
              <w:rPr>
                <w:sz w:val="20"/>
                <w:szCs w:val="20"/>
              </w:rPr>
            </w:pPr>
            <w:r w:rsidRPr="004B40F4">
              <w:rPr>
                <w:sz w:val="20"/>
                <w:szCs w:val="20"/>
              </w:rPr>
              <w:t>Off-host – spray, water soluble granules for premises</w:t>
            </w:r>
          </w:p>
        </w:tc>
        <w:tc>
          <w:tcPr>
            <w:tcW w:w="1701" w:type="dxa"/>
          </w:tcPr>
          <w:p w14:paraId="2E5DC26D" w14:textId="77777777" w:rsidR="00D55398" w:rsidRPr="004B40F4" w:rsidRDefault="00D55398" w:rsidP="003A03AD">
            <w:pPr>
              <w:rPr>
                <w:sz w:val="20"/>
                <w:szCs w:val="20"/>
                <w:shd w:val="clear" w:color="auto" w:fill="FFFFFF"/>
              </w:rPr>
            </w:pPr>
            <w:r w:rsidRPr="004B40F4">
              <w:rPr>
                <w:sz w:val="20"/>
                <w:szCs w:val="20"/>
              </w:rPr>
              <w:t>Reported in sheep blowflies</w:t>
            </w:r>
          </w:p>
        </w:tc>
      </w:tr>
      <w:tr w:rsidR="00D55398" w14:paraId="09BEFD71" w14:textId="77777777" w:rsidTr="00440BAD">
        <w:tc>
          <w:tcPr>
            <w:tcW w:w="2972" w:type="dxa"/>
          </w:tcPr>
          <w:p w14:paraId="278EBF1A" w14:textId="77777777" w:rsidR="00D55398" w:rsidRPr="004B40F4" w:rsidRDefault="00D55398" w:rsidP="003A03AD">
            <w:pPr>
              <w:rPr>
                <w:sz w:val="20"/>
                <w:szCs w:val="20"/>
                <w:shd w:val="clear" w:color="auto" w:fill="FFFFFF"/>
              </w:rPr>
            </w:pPr>
            <w:r w:rsidRPr="004B40F4">
              <w:rPr>
                <w:sz w:val="20"/>
                <w:szCs w:val="20"/>
              </w:rPr>
              <w:t xml:space="preserve">Microbial bioinsecticide – </w:t>
            </w:r>
            <w:r w:rsidRPr="004B40F4">
              <w:rPr>
                <w:i/>
                <w:iCs/>
                <w:sz w:val="20"/>
                <w:szCs w:val="20"/>
                <w:shd w:val="clear" w:color="auto" w:fill="FFFFFF"/>
              </w:rPr>
              <w:t>Bacillus thuringiensis</w:t>
            </w:r>
            <w:r w:rsidRPr="004B40F4">
              <w:rPr>
                <w:sz w:val="20"/>
                <w:szCs w:val="20"/>
                <w:shd w:val="clear" w:color="auto" w:fill="FFFFFF"/>
              </w:rPr>
              <w:t xml:space="preserve"> subsp</w:t>
            </w:r>
            <w:r w:rsidRPr="004B40F4">
              <w:rPr>
                <w:i/>
                <w:iCs/>
                <w:sz w:val="20"/>
                <w:szCs w:val="20"/>
                <w:shd w:val="clear" w:color="auto" w:fill="FFFFFF"/>
              </w:rPr>
              <w:t>. Israelensis (</w:t>
            </w:r>
            <w:r w:rsidRPr="004B40F4">
              <w:rPr>
                <w:sz w:val="20"/>
                <w:szCs w:val="20"/>
                <w:shd w:val="clear" w:color="auto" w:fill="FFFFFF"/>
              </w:rPr>
              <w:t>Bti)</w:t>
            </w:r>
          </w:p>
        </w:tc>
        <w:tc>
          <w:tcPr>
            <w:tcW w:w="2268" w:type="dxa"/>
          </w:tcPr>
          <w:p w14:paraId="2A461998" w14:textId="77777777" w:rsidR="00D55398" w:rsidRPr="004B40F4" w:rsidRDefault="00D55398" w:rsidP="003A03AD">
            <w:pPr>
              <w:rPr>
                <w:sz w:val="20"/>
                <w:szCs w:val="20"/>
                <w:shd w:val="clear" w:color="auto" w:fill="FFFFFF"/>
              </w:rPr>
            </w:pPr>
            <w:r w:rsidRPr="004B40F4">
              <w:rPr>
                <w:sz w:val="20"/>
                <w:szCs w:val="20"/>
              </w:rPr>
              <w:t>Toxin which binds to larval gut receptors</w:t>
            </w:r>
          </w:p>
        </w:tc>
        <w:tc>
          <w:tcPr>
            <w:tcW w:w="2552" w:type="dxa"/>
          </w:tcPr>
          <w:p w14:paraId="5E50AB31" w14:textId="77777777" w:rsidR="00D55398" w:rsidRPr="004B40F4" w:rsidRDefault="00D55398" w:rsidP="003A03AD">
            <w:pPr>
              <w:rPr>
                <w:sz w:val="20"/>
                <w:szCs w:val="20"/>
                <w:shd w:val="clear" w:color="auto" w:fill="FFFFFF"/>
              </w:rPr>
            </w:pPr>
            <w:r w:rsidRPr="004B40F4">
              <w:rPr>
                <w:sz w:val="20"/>
                <w:szCs w:val="20"/>
              </w:rPr>
              <w:t>Mosquitoes, flies*</w:t>
            </w:r>
          </w:p>
        </w:tc>
        <w:tc>
          <w:tcPr>
            <w:tcW w:w="1275" w:type="dxa"/>
          </w:tcPr>
          <w:p w14:paraId="57C461DF" w14:textId="77777777" w:rsidR="00D55398" w:rsidRPr="004B40F4" w:rsidRDefault="00D55398" w:rsidP="003A03AD">
            <w:pPr>
              <w:rPr>
                <w:sz w:val="20"/>
                <w:szCs w:val="20"/>
                <w:shd w:val="clear" w:color="auto" w:fill="FFFFFF"/>
              </w:rPr>
            </w:pPr>
            <w:r w:rsidRPr="004B40F4">
              <w:rPr>
                <w:sz w:val="20"/>
                <w:szCs w:val="20"/>
              </w:rPr>
              <w:t>Larva</w:t>
            </w:r>
          </w:p>
        </w:tc>
        <w:tc>
          <w:tcPr>
            <w:tcW w:w="3828" w:type="dxa"/>
          </w:tcPr>
          <w:p w14:paraId="23EB9782" w14:textId="77777777" w:rsidR="00D55398" w:rsidRPr="004B40F4" w:rsidRDefault="00D55398" w:rsidP="003A03AD">
            <w:pPr>
              <w:pStyle w:val="ListParagraph"/>
              <w:ind w:left="323"/>
              <w:rPr>
                <w:sz w:val="20"/>
                <w:szCs w:val="20"/>
              </w:rPr>
            </w:pPr>
            <w:r w:rsidRPr="004B40F4">
              <w:rPr>
                <w:sz w:val="20"/>
                <w:szCs w:val="20"/>
              </w:rPr>
              <w:t>Off-host – surface spray, water soluble granules for premises</w:t>
            </w:r>
          </w:p>
        </w:tc>
        <w:tc>
          <w:tcPr>
            <w:tcW w:w="1701" w:type="dxa"/>
          </w:tcPr>
          <w:p w14:paraId="2020147F" w14:textId="77777777" w:rsidR="00D55398" w:rsidRPr="004B40F4" w:rsidRDefault="00D55398" w:rsidP="003A03AD">
            <w:pPr>
              <w:rPr>
                <w:sz w:val="20"/>
                <w:szCs w:val="20"/>
                <w:shd w:val="clear" w:color="auto" w:fill="FFFFFF"/>
              </w:rPr>
            </w:pPr>
            <w:r w:rsidRPr="004B40F4">
              <w:rPr>
                <w:sz w:val="20"/>
                <w:szCs w:val="20"/>
              </w:rPr>
              <w:t>Not reported in Australia</w:t>
            </w:r>
          </w:p>
        </w:tc>
      </w:tr>
      <w:tr w:rsidR="00D55398" w14:paraId="0A360185" w14:textId="77777777" w:rsidTr="00440BAD">
        <w:tc>
          <w:tcPr>
            <w:tcW w:w="2972" w:type="dxa"/>
          </w:tcPr>
          <w:p w14:paraId="7F0D9F74" w14:textId="77777777" w:rsidR="00D55398" w:rsidRPr="004B40F4" w:rsidRDefault="00D55398" w:rsidP="003A03AD">
            <w:pPr>
              <w:rPr>
                <w:sz w:val="20"/>
                <w:szCs w:val="20"/>
              </w:rPr>
            </w:pPr>
            <w:r>
              <w:rPr>
                <w:sz w:val="20"/>
                <w:szCs w:val="20"/>
              </w:rPr>
              <w:lastRenderedPageBreak/>
              <w:t xml:space="preserve">Other – DEET </w:t>
            </w:r>
            <w:r w:rsidRPr="00557BD3">
              <w:rPr>
                <w:sz w:val="20"/>
                <w:szCs w:val="20"/>
              </w:rPr>
              <w:t>(N,N-diethyl-m-toluamid)</w:t>
            </w:r>
          </w:p>
        </w:tc>
        <w:tc>
          <w:tcPr>
            <w:tcW w:w="2268" w:type="dxa"/>
          </w:tcPr>
          <w:p w14:paraId="48AB2950" w14:textId="77777777" w:rsidR="00D55398" w:rsidRPr="004B40F4" w:rsidRDefault="00D55398" w:rsidP="003A03AD">
            <w:pPr>
              <w:rPr>
                <w:sz w:val="20"/>
                <w:szCs w:val="20"/>
              </w:rPr>
            </w:pPr>
            <w:r>
              <w:rPr>
                <w:sz w:val="20"/>
                <w:szCs w:val="20"/>
              </w:rPr>
              <w:t>Repellent – odour causes insects to avoid host. Non-killing.</w:t>
            </w:r>
          </w:p>
        </w:tc>
        <w:tc>
          <w:tcPr>
            <w:tcW w:w="2552" w:type="dxa"/>
          </w:tcPr>
          <w:p w14:paraId="695CCBC9" w14:textId="77777777" w:rsidR="00D55398" w:rsidRPr="004B40F4" w:rsidRDefault="00D55398" w:rsidP="003A03AD">
            <w:pPr>
              <w:rPr>
                <w:sz w:val="20"/>
                <w:szCs w:val="20"/>
              </w:rPr>
            </w:pPr>
            <w:r>
              <w:rPr>
                <w:sz w:val="20"/>
                <w:szCs w:val="20"/>
              </w:rPr>
              <w:t>Not registered for vector control on cattle. (Flies Mosquitoes, midges, ticks)</w:t>
            </w:r>
          </w:p>
        </w:tc>
        <w:tc>
          <w:tcPr>
            <w:tcW w:w="1275" w:type="dxa"/>
          </w:tcPr>
          <w:p w14:paraId="2802C32D" w14:textId="77777777" w:rsidR="00D55398" w:rsidRPr="004B40F4" w:rsidRDefault="00D55398" w:rsidP="003A03AD">
            <w:pPr>
              <w:rPr>
                <w:sz w:val="20"/>
                <w:szCs w:val="20"/>
              </w:rPr>
            </w:pPr>
            <w:r>
              <w:rPr>
                <w:sz w:val="20"/>
                <w:szCs w:val="20"/>
              </w:rPr>
              <w:t>Adult</w:t>
            </w:r>
          </w:p>
        </w:tc>
        <w:tc>
          <w:tcPr>
            <w:tcW w:w="3828" w:type="dxa"/>
          </w:tcPr>
          <w:p w14:paraId="0D065112" w14:textId="77777777" w:rsidR="00D55398" w:rsidRPr="004B40F4" w:rsidRDefault="00D55398" w:rsidP="003A03AD">
            <w:pPr>
              <w:pStyle w:val="ListParagraph"/>
              <w:ind w:left="323"/>
              <w:rPr>
                <w:sz w:val="20"/>
                <w:szCs w:val="20"/>
              </w:rPr>
            </w:pPr>
            <w:r>
              <w:rPr>
                <w:sz w:val="20"/>
                <w:szCs w:val="20"/>
              </w:rPr>
              <w:t>On-host – spray (handheld)</w:t>
            </w:r>
          </w:p>
        </w:tc>
        <w:tc>
          <w:tcPr>
            <w:tcW w:w="1701" w:type="dxa"/>
          </w:tcPr>
          <w:p w14:paraId="4660CA19" w14:textId="77777777" w:rsidR="00D55398" w:rsidRPr="004B40F4" w:rsidRDefault="00D55398" w:rsidP="003A03AD">
            <w:pPr>
              <w:rPr>
                <w:sz w:val="20"/>
                <w:szCs w:val="20"/>
              </w:rPr>
            </w:pPr>
            <w:r w:rsidRPr="004B40F4">
              <w:rPr>
                <w:sz w:val="20"/>
                <w:szCs w:val="20"/>
              </w:rPr>
              <w:t>Not reported in Australia</w:t>
            </w:r>
          </w:p>
        </w:tc>
      </w:tr>
    </w:tbl>
    <w:p w14:paraId="54E4F606" w14:textId="5BF7EC2D" w:rsidR="00D55398" w:rsidRDefault="00440BAD" w:rsidP="00D55398">
      <w:pPr>
        <w:rPr>
          <w:shd w:val="clear" w:color="auto" w:fill="FFFFFF"/>
        </w:rPr>
      </w:pPr>
      <w:r>
        <w:t xml:space="preserve">Note: </w:t>
      </w:r>
      <w:r w:rsidR="00D55398">
        <w:t xml:space="preserve">* </w:t>
      </w:r>
      <w:r w:rsidR="00D55398" w:rsidRPr="0046637F">
        <w:rPr>
          <w:sz w:val="20"/>
          <w:szCs w:val="20"/>
        </w:rPr>
        <w:t xml:space="preserve">Some applications are not registered </w:t>
      </w:r>
      <w:r w:rsidR="00D55398">
        <w:rPr>
          <w:sz w:val="20"/>
          <w:szCs w:val="20"/>
        </w:rPr>
        <w:t>f</w:t>
      </w:r>
      <w:r w:rsidR="00D55398" w:rsidRPr="0046637F">
        <w:rPr>
          <w:sz w:val="20"/>
          <w:szCs w:val="20"/>
        </w:rPr>
        <w:t>or the treatment of cattle ticks</w:t>
      </w:r>
    </w:p>
    <w:p w14:paraId="1517A57F" w14:textId="77777777" w:rsidR="00D55398" w:rsidRDefault="00D55398" w:rsidP="00543D34"/>
    <w:p w14:paraId="0E8DE808" w14:textId="77777777" w:rsidR="00543D34" w:rsidRDefault="00543D34" w:rsidP="00543D34">
      <w:pPr>
        <w:sectPr w:rsidR="00543D34" w:rsidSect="00434E12">
          <w:footnotePr>
            <w:numRestart w:val="eachSect"/>
          </w:footnotePr>
          <w:pgSz w:w="16838" w:h="11906" w:orient="landscape" w:code="9"/>
          <w:pgMar w:top="1440" w:right="1440" w:bottom="1440" w:left="1440" w:header="578" w:footer="578" w:gutter="0"/>
          <w:cols w:space="720"/>
          <w:docGrid w:linePitch="299"/>
        </w:sectPr>
      </w:pPr>
    </w:p>
    <w:p w14:paraId="48B339D9" w14:textId="7B3F8ABF" w:rsidR="00C15617" w:rsidRPr="005855F9" w:rsidRDefault="00354201" w:rsidP="00F30689">
      <w:pPr>
        <w:pStyle w:val="Heading3"/>
        <w:rPr>
          <w:shd w:val="clear" w:color="auto" w:fill="FFFFFF"/>
        </w:rPr>
      </w:pPr>
      <w:bookmarkStart w:id="181" w:name="_Toc195777924"/>
      <w:r>
        <w:rPr>
          <w:shd w:val="clear" w:color="auto" w:fill="FFFFFF"/>
        </w:rPr>
        <w:lastRenderedPageBreak/>
        <w:t>A</w:t>
      </w:r>
      <w:r w:rsidR="007527D2">
        <w:rPr>
          <w:shd w:val="clear" w:color="auto" w:fill="FFFFFF"/>
        </w:rPr>
        <w:t>pplication</w:t>
      </w:r>
      <w:r>
        <w:rPr>
          <w:shd w:val="clear" w:color="auto" w:fill="FFFFFF"/>
        </w:rPr>
        <w:t xml:space="preserve"> methods for insecticides</w:t>
      </w:r>
      <w:bookmarkEnd w:id="181"/>
    </w:p>
    <w:p w14:paraId="2B16E5FF" w14:textId="4E816E4C" w:rsidR="00F02DA3" w:rsidRDefault="00445C55" w:rsidP="00732B08">
      <w:pPr>
        <w:rPr>
          <w:shd w:val="clear" w:color="auto" w:fill="FFFFFF"/>
        </w:rPr>
      </w:pPr>
      <w:r>
        <w:rPr>
          <w:shd w:val="clear" w:color="auto" w:fill="FFFFFF"/>
        </w:rPr>
        <w:t>C</w:t>
      </w:r>
      <w:r w:rsidR="00F63475">
        <w:rPr>
          <w:shd w:val="clear" w:color="auto" w:fill="FFFFFF"/>
        </w:rPr>
        <w:t>hemical</w:t>
      </w:r>
      <w:r w:rsidR="00AA29EB">
        <w:rPr>
          <w:shd w:val="clear" w:color="auto" w:fill="FFFFFF"/>
        </w:rPr>
        <w:t xml:space="preserve"> classes </w:t>
      </w:r>
      <w:r w:rsidR="00523BE5">
        <w:rPr>
          <w:shd w:val="clear" w:color="auto" w:fill="FFFFFF"/>
        </w:rPr>
        <w:t xml:space="preserve">commonly </w:t>
      </w:r>
      <w:r w:rsidR="00AA29EB">
        <w:rPr>
          <w:shd w:val="clear" w:color="auto" w:fill="FFFFFF"/>
        </w:rPr>
        <w:t xml:space="preserve">used in insecticide formulations include </w:t>
      </w:r>
      <w:r w:rsidR="00755DC4">
        <w:rPr>
          <w:shd w:val="clear" w:color="auto" w:fill="FFFFFF"/>
        </w:rPr>
        <w:t>SPs</w:t>
      </w:r>
      <w:r w:rsidR="00AA29EB">
        <w:rPr>
          <w:shd w:val="clear" w:color="auto" w:fill="FFFFFF"/>
        </w:rPr>
        <w:t xml:space="preserve">, </w:t>
      </w:r>
      <w:r w:rsidR="00755DC4">
        <w:rPr>
          <w:shd w:val="clear" w:color="auto" w:fill="FFFFFF"/>
        </w:rPr>
        <w:t>OPs</w:t>
      </w:r>
      <w:r w:rsidR="00AA29EB">
        <w:rPr>
          <w:shd w:val="clear" w:color="auto" w:fill="FFFFFF"/>
        </w:rPr>
        <w:t xml:space="preserve">, carbamates, </w:t>
      </w:r>
      <w:r w:rsidR="00755DC4">
        <w:rPr>
          <w:shd w:val="clear" w:color="auto" w:fill="FFFFFF"/>
        </w:rPr>
        <w:t>MLs</w:t>
      </w:r>
      <w:r w:rsidR="00AA29EB">
        <w:rPr>
          <w:shd w:val="clear" w:color="auto" w:fill="FFFFFF"/>
        </w:rPr>
        <w:t>, amidines, bio</w:t>
      </w:r>
      <w:r>
        <w:rPr>
          <w:shd w:val="clear" w:color="auto" w:fill="FFFFFF"/>
        </w:rPr>
        <w:t>inse</w:t>
      </w:r>
      <w:r w:rsidR="00AA29EB">
        <w:rPr>
          <w:shd w:val="clear" w:color="auto" w:fill="FFFFFF"/>
        </w:rPr>
        <w:t>c</w:t>
      </w:r>
      <w:r>
        <w:rPr>
          <w:shd w:val="clear" w:color="auto" w:fill="FFFFFF"/>
        </w:rPr>
        <w:t>tic</w:t>
      </w:r>
      <w:r w:rsidR="00AA29EB">
        <w:rPr>
          <w:shd w:val="clear" w:color="auto" w:fill="FFFFFF"/>
        </w:rPr>
        <w:t xml:space="preserve">ides and IGRs. </w:t>
      </w:r>
      <w:r w:rsidR="00523BE5">
        <w:rPr>
          <w:shd w:val="clear" w:color="auto" w:fill="FFFFFF"/>
        </w:rPr>
        <w:t>O</w:t>
      </w:r>
      <w:r w:rsidR="00AA29EB">
        <w:rPr>
          <w:shd w:val="clear" w:color="auto" w:fill="FFFFFF"/>
        </w:rPr>
        <w:t xml:space="preserve">rganochlorines </w:t>
      </w:r>
      <w:r w:rsidR="00646126">
        <w:rPr>
          <w:shd w:val="clear" w:color="auto" w:fill="FFFFFF"/>
        </w:rPr>
        <w:t xml:space="preserve">are no longer </w:t>
      </w:r>
      <w:r w:rsidR="00AA29EB">
        <w:rPr>
          <w:shd w:val="clear" w:color="auto" w:fill="FFFFFF"/>
        </w:rPr>
        <w:t xml:space="preserve">registered </w:t>
      </w:r>
      <w:r>
        <w:rPr>
          <w:shd w:val="clear" w:color="auto" w:fill="FFFFFF"/>
        </w:rPr>
        <w:t xml:space="preserve">in Australia </w:t>
      </w:r>
      <w:r w:rsidR="00AA29EB">
        <w:rPr>
          <w:shd w:val="clear" w:color="auto" w:fill="FFFFFF"/>
        </w:rPr>
        <w:t xml:space="preserve">due to </w:t>
      </w:r>
      <w:r w:rsidR="00646126">
        <w:rPr>
          <w:shd w:val="clear" w:color="auto" w:fill="FFFFFF"/>
        </w:rPr>
        <w:t xml:space="preserve">concerns about </w:t>
      </w:r>
      <w:r w:rsidR="00AA29EB">
        <w:rPr>
          <w:shd w:val="clear" w:color="auto" w:fill="FFFFFF"/>
        </w:rPr>
        <w:t xml:space="preserve">worker safety and </w:t>
      </w:r>
      <w:r w:rsidR="00523BE5">
        <w:rPr>
          <w:shd w:val="clear" w:color="auto" w:fill="FFFFFF"/>
        </w:rPr>
        <w:t xml:space="preserve">their </w:t>
      </w:r>
      <w:r w:rsidR="00646126">
        <w:rPr>
          <w:shd w:val="clear" w:color="auto" w:fill="FFFFFF"/>
        </w:rPr>
        <w:t xml:space="preserve">significant </w:t>
      </w:r>
      <w:r w:rsidR="00AA29EB">
        <w:rPr>
          <w:shd w:val="clear" w:color="auto" w:fill="FFFFFF"/>
        </w:rPr>
        <w:t>environment</w:t>
      </w:r>
      <w:r w:rsidR="00523BE5">
        <w:rPr>
          <w:shd w:val="clear" w:color="auto" w:fill="FFFFFF"/>
        </w:rPr>
        <w:t>al</w:t>
      </w:r>
      <w:r w:rsidR="00646126">
        <w:rPr>
          <w:shd w:val="clear" w:color="auto" w:fill="FFFFFF"/>
        </w:rPr>
        <w:t xml:space="preserve"> impacts</w:t>
      </w:r>
      <w:r w:rsidR="00AA29EB">
        <w:rPr>
          <w:shd w:val="clear" w:color="auto" w:fill="FFFFFF"/>
        </w:rPr>
        <w:t xml:space="preserve">. </w:t>
      </w:r>
      <w:hyperlink w:anchor="Table_28" w:history="1">
        <w:r w:rsidR="00D55398" w:rsidRPr="0084492A">
          <w:rPr>
            <w:rStyle w:val="Hyperlink"/>
            <w:u w:val="none"/>
            <w:shd w:val="clear" w:color="auto" w:fill="FFFFFF"/>
          </w:rPr>
          <w:t xml:space="preserve">Table </w:t>
        </w:r>
        <w:r w:rsidR="002D3C6B" w:rsidRPr="0084492A">
          <w:rPr>
            <w:rStyle w:val="Hyperlink"/>
            <w:u w:val="none"/>
            <w:shd w:val="clear" w:color="auto" w:fill="FFFFFF"/>
          </w:rPr>
          <w:t>28</w:t>
        </w:r>
      </w:hyperlink>
      <w:r w:rsidR="00D55398">
        <w:rPr>
          <w:shd w:val="clear" w:color="auto" w:fill="FFFFFF"/>
        </w:rPr>
        <w:t xml:space="preserve"> </w:t>
      </w:r>
      <w:r w:rsidR="00F02DA3">
        <w:rPr>
          <w:shd w:val="clear" w:color="auto" w:fill="FFFFFF"/>
        </w:rPr>
        <w:t>provides a</w:t>
      </w:r>
      <w:r w:rsidR="00646126">
        <w:rPr>
          <w:shd w:val="clear" w:color="auto" w:fill="FFFFFF"/>
        </w:rPr>
        <w:t xml:space="preserve"> summary of insecticide control options for </w:t>
      </w:r>
      <w:r w:rsidR="001676D4">
        <w:rPr>
          <w:shd w:val="clear" w:color="auto" w:fill="FFFFFF"/>
        </w:rPr>
        <w:t>each vector type</w:t>
      </w:r>
      <w:r w:rsidR="00F02DA3">
        <w:rPr>
          <w:shd w:val="clear" w:color="auto" w:fill="FFFFFF"/>
        </w:rPr>
        <w:t>. For d</w:t>
      </w:r>
      <w:r w:rsidR="00646126">
        <w:rPr>
          <w:shd w:val="clear" w:color="auto" w:fill="FFFFFF"/>
        </w:rPr>
        <w:t xml:space="preserve">etailed </w:t>
      </w:r>
      <w:r w:rsidR="00AA29EB">
        <w:rPr>
          <w:shd w:val="clear" w:color="auto" w:fill="FFFFFF"/>
        </w:rPr>
        <w:t xml:space="preserve">Information on the </w:t>
      </w:r>
      <w:r w:rsidR="00646126">
        <w:rPr>
          <w:shd w:val="clear" w:color="auto" w:fill="FFFFFF"/>
        </w:rPr>
        <w:t>common</w:t>
      </w:r>
      <w:r w:rsidR="00AA29EB">
        <w:rPr>
          <w:shd w:val="clear" w:color="auto" w:fill="FFFFFF"/>
        </w:rPr>
        <w:t xml:space="preserve"> chemical class</w:t>
      </w:r>
      <w:r w:rsidR="00646126">
        <w:rPr>
          <w:shd w:val="clear" w:color="auto" w:fill="FFFFFF"/>
        </w:rPr>
        <w:t>es</w:t>
      </w:r>
      <w:r w:rsidR="00523BE5">
        <w:rPr>
          <w:shd w:val="clear" w:color="auto" w:fill="FFFFFF"/>
        </w:rPr>
        <w:t xml:space="preserve"> used as insecticides</w:t>
      </w:r>
      <w:r w:rsidR="00F02DA3">
        <w:rPr>
          <w:shd w:val="clear" w:color="auto" w:fill="FFFFFF"/>
        </w:rPr>
        <w:t>, refer to</w:t>
      </w:r>
      <w:r w:rsidR="000C7383">
        <w:rPr>
          <w:shd w:val="clear" w:color="auto" w:fill="FFFFFF"/>
        </w:rPr>
        <w:t xml:space="preserve"> </w:t>
      </w:r>
      <w:r w:rsidR="000C7383">
        <w:rPr>
          <w:shd w:val="clear" w:color="auto" w:fill="FFFFFF"/>
        </w:rPr>
        <w:fldChar w:fldCharType="begin"/>
      </w:r>
      <w:r w:rsidR="000C7383">
        <w:rPr>
          <w:shd w:val="clear" w:color="auto" w:fill="FFFFFF"/>
        </w:rPr>
        <w:instrText xml:space="preserve"> REF _Ref162443920 \h </w:instrText>
      </w:r>
      <w:r w:rsidR="000C7383">
        <w:rPr>
          <w:shd w:val="clear" w:color="auto" w:fill="FFFFFF"/>
        </w:rPr>
      </w:r>
      <w:r w:rsidR="000C7383">
        <w:rPr>
          <w:shd w:val="clear" w:color="auto" w:fill="FFFFFF"/>
        </w:rPr>
        <w:fldChar w:fldCharType="separate"/>
      </w:r>
      <w:r w:rsidR="00DA0DC6">
        <w:t>Appendix 6. Mode of actions of important chemical classes</w:t>
      </w:r>
      <w:r w:rsidR="000C7383">
        <w:rPr>
          <w:shd w:val="clear" w:color="auto" w:fill="FFFFFF"/>
        </w:rPr>
        <w:fldChar w:fldCharType="end"/>
      </w:r>
    </w:p>
    <w:p w14:paraId="3D729609" w14:textId="5B39174D" w:rsidR="00FE41B8" w:rsidRDefault="00F97503" w:rsidP="00924A2F">
      <w:r w:rsidRPr="00924A2F">
        <w:t xml:space="preserve">Insecticides </w:t>
      </w:r>
      <w:r w:rsidR="00B3105F">
        <w:t>can be</w:t>
      </w:r>
      <w:r w:rsidRPr="00924A2F">
        <w:t xml:space="preserve"> applied to cattle as pour-ons, sprays, dips, powders, injections or impregnated ear tags. </w:t>
      </w:r>
      <w:r w:rsidR="00FE41B8" w:rsidRPr="00924A2F">
        <w:t>Pour</w:t>
      </w:r>
      <w:r w:rsidR="00862F93">
        <w:t>-</w:t>
      </w:r>
      <w:r w:rsidR="00FE41B8" w:rsidRPr="00924A2F">
        <w:t>ons</w:t>
      </w:r>
      <w:r w:rsidR="00924A2F">
        <w:t>, s</w:t>
      </w:r>
      <w:r w:rsidR="00FE41B8" w:rsidRPr="00924A2F">
        <w:t xml:space="preserve">prays and dips </w:t>
      </w:r>
      <w:r w:rsidR="00924A2F">
        <w:t>require</w:t>
      </w:r>
      <w:r w:rsidR="00FE41B8" w:rsidRPr="00924A2F">
        <w:t xml:space="preserve"> frequent </w:t>
      </w:r>
      <w:r w:rsidR="00924A2F">
        <w:t>re-application</w:t>
      </w:r>
      <w:r w:rsidR="00FE41B8" w:rsidRPr="00924A2F">
        <w:t xml:space="preserve"> to maintain effectiveness. </w:t>
      </w:r>
      <w:r w:rsidR="00E406AC" w:rsidRPr="00924A2F">
        <w:t>Ear</w:t>
      </w:r>
      <w:r w:rsidR="00547C06" w:rsidRPr="00924A2F">
        <w:t xml:space="preserve"> tags</w:t>
      </w:r>
      <w:r w:rsidR="00B3105F">
        <w:t xml:space="preserve"> are</w:t>
      </w:r>
      <w:r w:rsidR="00547C06" w:rsidRPr="00924A2F">
        <w:t xml:space="preserve"> </w:t>
      </w:r>
      <w:r w:rsidR="00E406AC" w:rsidRPr="00924A2F">
        <w:t xml:space="preserve">impregnated with either </w:t>
      </w:r>
      <w:r w:rsidR="00755DC4">
        <w:t>OPs</w:t>
      </w:r>
      <w:r w:rsidR="00E406AC" w:rsidRPr="00924A2F">
        <w:t xml:space="preserve">, </w:t>
      </w:r>
      <w:r w:rsidR="00755DC4">
        <w:t>SPs</w:t>
      </w:r>
      <w:r w:rsidR="00E406AC" w:rsidRPr="00924A2F">
        <w:t xml:space="preserve"> or </w:t>
      </w:r>
      <w:r w:rsidR="00755DC4">
        <w:t>MLs</w:t>
      </w:r>
      <w:r w:rsidR="00547C06" w:rsidRPr="00924A2F">
        <w:t xml:space="preserve">. </w:t>
      </w:r>
      <w:r w:rsidR="00900933">
        <w:t>A benefit of using ear tags is that they can provide long-lasting protection of up to 16 weeks, however t</w:t>
      </w:r>
      <w:r w:rsidR="00924A2F">
        <w:t>hey</w:t>
      </w:r>
      <w:r w:rsidR="00E406AC" w:rsidRPr="00924A2F">
        <w:t xml:space="preserve"> must be removed when they </w:t>
      </w:r>
      <w:r w:rsidR="00924A2F">
        <w:t>lose efficacy</w:t>
      </w:r>
      <w:r w:rsidR="00E406AC" w:rsidRPr="00924A2F">
        <w:t xml:space="preserve"> </w:t>
      </w:r>
      <w:r w:rsidR="00924A2F">
        <w:t>o</w:t>
      </w:r>
      <w:r w:rsidR="00E406AC" w:rsidRPr="00924A2F">
        <w:t>r prior to slaughter</w:t>
      </w:r>
      <w:r w:rsidR="00924A2F">
        <w:t>, which can make them</w:t>
      </w:r>
      <w:r w:rsidR="00B3105F">
        <w:t xml:space="preserve"> </w:t>
      </w:r>
      <w:r w:rsidR="00924A2F">
        <w:t>labour-intensive</w:t>
      </w:r>
      <w:r w:rsidR="00B3105F">
        <w:t xml:space="preserve"> </w:t>
      </w:r>
      <w:r w:rsidR="00FE41B8" w:rsidRPr="00924A2F">
        <w:fldChar w:fldCharType="begin"/>
      </w:r>
      <w:r w:rsidR="006B0536">
        <w:instrText xml:space="preserve"> ADDIN ZOTERO_ITEM CSL_CITATION {"citationID":"AyY1IViZ","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FE41B8" w:rsidRPr="00924A2F">
        <w:fldChar w:fldCharType="separate"/>
      </w:r>
      <w:r w:rsidR="00FE41B8" w:rsidRPr="00924A2F">
        <w:t>(FlyBoss 2024)</w:t>
      </w:r>
      <w:r w:rsidR="00FE41B8" w:rsidRPr="00924A2F">
        <w:fldChar w:fldCharType="end"/>
      </w:r>
      <w:r w:rsidR="00E406AC" w:rsidRPr="00924A2F">
        <w:t xml:space="preserve">. </w:t>
      </w:r>
      <w:r w:rsidR="00924A2F">
        <w:t>B</w:t>
      </w:r>
      <w:r w:rsidR="00FE41B8" w:rsidRPr="00924A2F">
        <w:t xml:space="preserve">ack rubbers, rubbing poles or fly curtains </w:t>
      </w:r>
      <w:r w:rsidR="00AA0916">
        <w:t xml:space="preserve">impregnated with </w:t>
      </w:r>
      <w:r w:rsidR="00755DC4">
        <w:t xml:space="preserve">OPs </w:t>
      </w:r>
      <w:r w:rsidR="00AA0916">
        <w:t xml:space="preserve">are commonly </w:t>
      </w:r>
      <w:r w:rsidR="00FE41B8" w:rsidRPr="00924A2F">
        <w:t xml:space="preserve">used to control buffalo fly populations. </w:t>
      </w:r>
      <w:r w:rsidR="00AA0916">
        <w:t>A</w:t>
      </w:r>
      <w:r w:rsidR="00FE41B8" w:rsidRPr="00924A2F">
        <w:t>nimals self-treat by contact</w:t>
      </w:r>
      <w:r w:rsidR="00AA0916">
        <w:t>ing</w:t>
      </w:r>
      <w:r w:rsidR="00FE41B8" w:rsidRPr="00924A2F">
        <w:t xml:space="preserve"> the</w:t>
      </w:r>
      <w:r w:rsidR="00AA0916">
        <w:t>se</w:t>
      </w:r>
      <w:r w:rsidR="00FE41B8" w:rsidRPr="00924A2F">
        <w:t xml:space="preserve"> structures, </w:t>
      </w:r>
      <w:r w:rsidR="00AA0916">
        <w:t>although there</w:t>
      </w:r>
      <w:r w:rsidR="00FE41B8" w:rsidRPr="00924A2F">
        <w:t xml:space="preserve"> is no </w:t>
      </w:r>
      <w:r w:rsidR="00AA0916">
        <w:t xml:space="preserve">dose </w:t>
      </w:r>
      <w:r w:rsidR="00FE41B8" w:rsidRPr="00924A2F">
        <w:t xml:space="preserve">control </w:t>
      </w:r>
      <w:r w:rsidR="00FE41B8" w:rsidRPr="00924A2F">
        <w:fldChar w:fldCharType="begin"/>
      </w:r>
      <w:r w:rsidR="006B0536">
        <w:instrText xml:space="preserve"> ADDIN ZOTERO_ITEM CSL_CITATION {"citationID":"0UwYJIwM","properties":{"formattedCitation":"(Brewer et al. 2021; FlyBoss 2024)","plainCitation":"(Brewer et al. 2021; FlyBoss 2024)","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FE41B8" w:rsidRPr="00924A2F">
        <w:fldChar w:fldCharType="separate"/>
      </w:r>
      <w:r w:rsidR="00FE41B8" w:rsidRPr="00924A2F">
        <w:t>(Brewer et al. 2021; FlyBoss 2024)</w:t>
      </w:r>
      <w:r w:rsidR="00FE41B8" w:rsidRPr="00924A2F">
        <w:fldChar w:fldCharType="end"/>
      </w:r>
      <w:r w:rsidR="00FE41B8" w:rsidRPr="00924A2F">
        <w:t xml:space="preserve">. </w:t>
      </w:r>
      <w:r w:rsidR="0042179F" w:rsidRPr="00924A2F">
        <w:t>Feed additives and feed-throughs containing IGRs</w:t>
      </w:r>
      <w:r w:rsidR="00B3105F">
        <w:t xml:space="preserve">, which </w:t>
      </w:r>
      <w:r w:rsidR="0042179F" w:rsidRPr="00924A2F">
        <w:t>pass through the animal into the manure</w:t>
      </w:r>
      <w:r w:rsidR="00547C06" w:rsidRPr="00924A2F">
        <w:t xml:space="preserve"> to act on fly larvae</w:t>
      </w:r>
      <w:r w:rsidR="0042179F" w:rsidRPr="00924A2F">
        <w:t xml:space="preserve">. </w:t>
      </w:r>
      <w:r w:rsidR="00B3105F">
        <w:t>These</w:t>
      </w:r>
      <w:r w:rsidR="00EA22DC" w:rsidRPr="00924A2F">
        <w:t xml:space="preserve"> </w:t>
      </w:r>
      <w:r w:rsidR="00547C06" w:rsidRPr="00924A2F">
        <w:t xml:space="preserve">formulations </w:t>
      </w:r>
      <w:r w:rsidR="00EA22DC" w:rsidRPr="00924A2F">
        <w:t xml:space="preserve">have been reported to impact non-target insects and </w:t>
      </w:r>
      <w:r w:rsidR="00547C06" w:rsidRPr="00924A2F">
        <w:t>are</w:t>
      </w:r>
      <w:r w:rsidR="0042179F" w:rsidRPr="00924A2F">
        <w:t xml:space="preserve"> </w:t>
      </w:r>
      <w:r w:rsidR="00547C06" w:rsidRPr="00924A2F">
        <w:t>un</w:t>
      </w:r>
      <w:r w:rsidR="0042179F" w:rsidRPr="00924A2F">
        <w:t>available in Australia</w:t>
      </w:r>
      <w:r w:rsidR="00615C13">
        <w:t xml:space="preserve"> </w:t>
      </w:r>
      <w:r w:rsidR="00615C13" w:rsidRPr="00924A2F">
        <w:fldChar w:fldCharType="begin"/>
      </w:r>
      <w:r w:rsidR="006B0536">
        <w:instrText xml:space="preserve"> ADDIN ZOTERO_ITEM CSL_CITATION {"citationID":"3ALSvxvr","properties":{"formattedCitation":"(Brewer et al. 2021)","plainCitation":"(Brewer et al. 2021)","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rsidR="00615C13" w:rsidRPr="00924A2F">
        <w:fldChar w:fldCharType="separate"/>
      </w:r>
      <w:r w:rsidR="00615C13" w:rsidRPr="00924A2F">
        <w:t>(Brewer et al. 2021)</w:t>
      </w:r>
      <w:r w:rsidR="00615C13" w:rsidRPr="00924A2F">
        <w:fldChar w:fldCharType="end"/>
      </w:r>
      <w:r w:rsidR="0042179F" w:rsidRPr="00924A2F">
        <w:t>.</w:t>
      </w:r>
      <w:r w:rsidR="007527D2" w:rsidRPr="00924A2F">
        <w:t xml:space="preserve"> </w:t>
      </w:r>
      <w:r w:rsidRPr="00924A2F">
        <w:t>Depending on the formulation</w:t>
      </w:r>
      <w:r w:rsidR="00547C06" w:rsidRPr="00924A2F">
        <w:t xml:space="preserve"> and application method</w:t>
      </w:r>
      <w:r w:rsidRPr="00924A2F">
        <w:t xml:space="preserve"> some products </w:t>
      </w:r>
      <w:r w:rsidR="00AA0916">
        <w:t>require</w:t>
      </w:r>
      <w:r w:rsidRPr="00924A2F">
        <w:t xml:space="preserve"> </w:t>
      </w:r>
      <w:r w:rsidR="00547C06" w:rsidRPr="00924A2F">
        <w:t>frequent</w:t>
      </w:r>
      <w:r w:rsidR="00AA0916">
        <w:t xml:space="preserve"> application</w:t>
      </w:r>
      <w:r w:rsidR="00547C06" w:rsidRPr="00924A2F">
        <w:t xml:space="preserve"> </w:t>
      </w:r>
      <w:r w:rsidRPr="00924A2F">
        <w:t>(e.g. sprays)</w:t>
      </w:r>
      <w:r w:rsidR="00AA0916">
        <w:t>,</w:t>
      </w:r>
      <w:r w:rsidRPr="00924A2F">
        <w:t xml:space="preserve"> while other</w:t>
      </w:r>
      <w:r w:rsidR="00AA0916">
        <w:t>s</w:t>
      </w:r>
      <w:r w:rsidRPr="00924A2F">
        <w:t xml:space="preserve"> </w:t>
      </w:r>
      <w:r w:rsidR="00AA0916">
        <w:t>offer</w:t>
      </w:r>
      <w:r w:rsidRPr="00924A2F">
        <w:t xml:space="preserve"> continuous action (e.g. impregnated ear tags)</w:t>
      </w:r>
      <w:r w:rsidR="00547C06" w:rsidRPr="00924A2F">
        <w:t xml:space="preserve"> </w:t>
      </w:r>
      <w:r w:rsidR="00547C06" w:rsidRPr="00924A2F">
        <w:fldChar w:fldCharType="begin"/>
      </w:r>
      <w:r w:rsidR="006B0536">
        <w:instrText xml:space="preserve"> ADDIN ZOTERO_ITEM CSL_CITATION {"citationID":"YnbIHLQc","properties":{"formattedCitation":"(Brewer et al. 2021)","plainCitation":"(Brewer et al. 2021)","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rsidR="00547C06" w:rsidRPr="00924A2F">
        <w:fldChar w:fldCharType="separate"/>
      </w:r>
      <w:r w:rsidR="00547C06" w:rsidRPr="00924A2F">
        <w:t>(Brewer et al. 2021)</w:t>
      </w:r>
      <w:r w:rsidR="00547C06" w:rsidRPr="00924A2F">
        <w:fldChar w:fldCharType="end"/>
      </w:r>
      <w:r w:rsidRPr="00924A2F">
        <w:t>.</w:t>
      </w:r>
    </w:p>
    <w:p w14:paraId="033CD930" w14:textId="13353A0B" w:rsidR="00501247" w:rsidRDefault="007527D2" w:rsidP="00732B08">
      <w:pPr>
        <w:rPr>
          <w:shd w:val="clear" w:color="auto" w:fill="FFFFFF"/>
        </w:rPr>
      </w:pPr>
      <w:r>
        <w:rPr>
          <w:shd w:val="clear" w:color="auto" w:fill="FFFFFF"/>
        </w:rPr>
        <w:t>A</w:t>
      </w:r>
      <w:r w:rsidR="00EA22DC">
        <w:rPr>
          <w:shd w:val="clear" w:color="auto" w:fill="FFFFFF"/>
        </w:rPr>
        <w:t>rea</w:t>
      </w:r>
      <w:r>
        <w:rPr>
          <w:shd w:val="clear" w:color="auto" w:fill="FFFFFF"/>
        </w:rPr>
        <w:t xml:space="preserve"> or premises</w:t>
      </w:r>
      <w:r w:rsidR="00EA22DC">
        <w:rPr>
          <w:shd w:val="clear" w:color="auto" w:fill="FFFFFF"/>
        </w:rPr>
        <w:t xml:space="preserve"> </w:t>
      </w:r>
      <w:r w:rsidR="00942C53">
        <w:rPr>
          <w:shd w:val="clear" w:color="auto" w:fill="FFFFFF"/>
        </w:rPr>
        <w:t xml:space="preserve">spraying </w:t>
      </w:r>
      <w:r>
        <w:rPr>
          <w:shd w:val="clear" w:color="auto" w:fill="FFFFFF"/>
        </w:rPr>
        <w:t xml:space="preserve">should be </w:t>
      </w:r>
      <w:r w:rsidR="00D81873">
        <w:rPr>
          <w:shd w:val="clear" w:color="auto" w:fill="FFFFFF"/>
        </w:rPr>
        <w:t xml:space="preserve">considered as </w:t>
      </w:r>
      <w:r>
        <w:rPr>
          <w:shd w:val="clear" w:color="auto" w:fill="FFFFFF"/>
        </w:rPr>
        <w:t>a last resort for outbreaks or whe</w:t>
      </w:r>
      <w:r w:rsidR="00D81873">
        <w:rPr>
          <w:shd w:val="clear" w:color="auto" w:fill="FFFFFF"/>
        </w:rPr>
        <w:t>n</w:t>
      </w:r>
      <w:r>
        <w:rPr>
          <w:shd w:val="clear" w:color="auto" w:fill="FFFFFF"/>
        </w:rPr>
        <w:t xml:space="preserve"> other control methods </w:t>
      </w:r>
      <w:r w:rsidR="00D81873">
        <w:rPr>
          <w:shd w:val="clear" w:color="auto" w:fill="FFFFFF"/>
        </w:rPr>
        <w:t xml:space="preserve">are ineffective </w:t>
      </w:r>
      <w:r>
        <w:rPr>
          <w:shd w:val="clear" w:color="auto" w:fill="FFFFFF"/>
        </w:rPr>
        <w:fldChar w:fldCharType="begin"/>
      </w:r>
      <w:r w:rsidR="006B0536">
        <w:rPr>
          <w:shd w:val="clear" w:color="auto" w:fill="FFFFFF"/>
        </w:rPr>
        <w:instrText xml:space="preserve"> ADDIN ZOTERO_ITEM CSL_CITATION {"citationID":"kUX4W9yP","properties":{"formattedCitation":"(Taylor 2021; WOAH 2021; Roche et al. 2020)","plainCitation":"(Taylor 2021; WOAH 2021; Roche et al. 2020)","noteIndex":0},"citationItems":[{"id":7819,"uris":["http://zotero.org/groups/4707929/items/9TXAIFEC"],"itemData":{"id":7819,"type":"chapter","container-title":"Area-Wide Integrated Pest Management Development and Field Application","edition":"1","event-place":"Boca Raton, Florida","ISBN":"978-1-00-316923-9","publisher":"CRC Press","publisher-place":"Boca Raton, Florida","title":"Area-Wide management of stable flies","author":[{"family":"Taylor","given":"D.B"}],"issued":{"date-parts":[["2021"]]}}},{"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id":6742,"uris":["http://zotero.org/groups/4707929/items/EQWPDUC5"],"itemData":{"id":6742,"type":"book","collection-number":"Paper 183","collection-title":"FAO animal production and health","event-place":"Rome, Italy","ISBN":"978-92-5-133563-5","language":"English","note":"OCLC: 1263782068","publisher":"FAO","publisher-place":"Rome, Italy","source":"Open WorldCat","title":"Introduction and spread of lumpy skin disease in South, East and Southeast Asia: Qualitative risk assessment and management","title-short":"Introduction and spread of lumpy skin disease in South, East and Southeast Asia","URL":"https://doi.org/10.4060/cb1892en","author":[{"family":"Roche","given":"Xavier"},{"family":"Rozstalnyy","given":"A"},{"family":"TagoPacheco","given":"D"},{"family":"Pittiglio","given":"C"},{"family":"Kamata","given":"A"},{"family":"Beltran Alcrudo","given":"D"},{"family":"Bisht","given":"K"},{"family":"Karki","given":"S"},{"family":"Kayamori","given":"J"},{"family":"Larfaoui","given":"F"},{"family":"Raizman","given":""},{"family":"VonDobschuetz","given":"S"},{"family":"Dhingra","given":"M.S."},{"family":"Sumption","given":"K"}],"issued":{"date-parts":[["2020"]]}}}],"schema":"https://github.com/citation-style-language/schema/raw/master/csl-citation.json"} </w:instrText>
      </w:r>
      <w:r>
        <w:rPr>
          <w:shd w:val="clear" w:color="auto" w:fill="FFFFFF"/>
        </w:rPr>
        <w:fldChar w:fldCharType="separate"/>
      </w:r>
      <w:r w:rsidR="00005DAE">
        <w:rPr>
          <w:noProof/>
          <w:shd w:val="clear" w:color="auto" w:fill="FFFFFF"/>
        </w:rPr>
        <w:t>(Taylor 2021; WOAH 2021; Roche et al. 2020)</w:t>
      </w:r>
      <w:r>
        <w:rPr>
          <w:shd w:val="clear" w:color="auto" w:fill="FFFFFF"/>
        </w:rPr>
        <w:fldChar w:fldCharType="end"/>
      </w:r>
      <w:r w:rsidR="00501247">
        <w:rPr>
          <w:shd w:val="clear" w:color="auto" w:fill="FFFFFF"/>
        </w:rPr>
        <w:t xml:space="preserve">. </w:t>
      </w:r>
      <w:r w:rsidR="00D81873">
        <w:rPr>
          <w:shd w:val="clear" w:color="auto" w:fill="FFFFFF"/>
        </w:rPr>
        <w:t>E</w:t>
      </w:r>
      <w:r w:rsidR="00501247">
        <w:rPr>
          <w:shd w:val="clear" w:color="auto" w:fill="FFFFFF"/>
        </w:rPr>
        <w:t>nvironmental spraying in large areas has been found to be ineffective</w:t>
      </w:r>
      <w:r w:rsidR="00D81873">
        <w:rPr>
          <w:shd w:val="clear" w:color="auto" w:fill="FFFFFF"/>
        </w:rPr>
        <w:t xml:space="preserve"> for some vectors species</w:t>
      </w:r>
      <w:r w:rsidR="00937CC4">
        <w:rPr>
          <w:shd w:val="clear" w:color="auto" w:fill="FFFFFF"/>
        </w:rPr>
        <w:t>.</w:t>
      </w:r>
      <w:r w:rsidR="00501247">
        <w:rPr>
          <w:shd w:val="clear" w:color="auto" w:fill="FFFFFF"/>
        </w:rPr>
        <w:t xml:space="preserve"> </w:t>
      </w:r>
      <w:r w:rsidR="00354201">
        <w:rPr>
          <w:shd w:val="clear" w:color="auto" w:fill="FFFFFF"/>
        </w:rPr>
        <w:t xml:space="preserve">For example, historical </w:t>
      </w:r>
      <w:r w:rsidR="00D81873">
        <w:rPr>
          <w:shd w:val="clear" w:color="auto" w:fill="FFFFFF"/>
        </w:rPr>
        <w:t xml:space="preserve">area-wide </w:t>
      </w:r>
      <w:r w:rsidR="00354201">
        <w:rPr>
          <w:shd w:val="clear" w:color="auto" w:fill="FFFFFF"/>
        </w:rPr>
        <w:t xml:space="preserve">efforts to control buffalo fly incursions into southern Australia </w:t>
      </w:r>
      <w:r w:rsidR="00D81873">
        <w:rPr>
          <w:shd w:val="clear" w:color="auto" w:fill="FFFFFF"/>
        </w:rPr>
        <w:t xml:space="preserve">using insecticides for </w:t>
      </w:r>
      <w:r w:rsidR="00354201">
        <w:rPr>
          <w:shd w:val="clear" w:color="auto" w:fill="FFFFFF"/>
        </w:rPr>
        <w:t xml:space="preserve">aerial spraying, intensive ground spraying and individual animal treatments have </w:t>
      </w:r>
      <w:r w:rsidR="00D81873">
        <w:rPr>
          <w:shd w:val="clear" w:color="auto" w:fill="FFFFFF"/>
        </w:rPr>
        <w:t>been</w:t>
      </w:r>
      <w:r w:rsidR="00354201">
        <w:rPr>
          <w:shd w:val="clear" w:color="auto" w:fill="FFFFFF"/>
        </w:rPr>
        <w:t xml:space="preserve"> largely unsuccessful </w:t>
      </w:r>
      <w:r w:rsidR="00354201">
        <w:rPr>
          <w:shd w:val="clear" w:color="auto" w:fill="FFFFFF"/>
        </w:rPr>
        <w:fldChar w:fldCharType="begin"/>
      </w:r>
      <w:r w:rsidR="006B0536">
        <w:rPr>
          <w:shd w:val="clear" w:color="auto" w:fill="FFFFFF"/>
        </w:rPr>
        <w:instrText xml:space="preserve"> ADDIN ZOTERO_ITEM CSL_CITATION {"citationID":"V7nsDoYq","properties":{"formattedCitation":"(James 2020)","plainCitation":"(James 2020)","noteIndex":0},"citationItems":[{"id":7886,"uris":["http://zotero.org/groups/4707929/items/KZ9RNVUA"],"itemData":{"id":7886,"type":"report","event-place":"North Sydney, NSW","publisher":"Meat and Livestock Australia","publisher-place":"North Sydney, NSW","title":"Area-wide control of buffalo fly and prevention of southward spread using Wolbachia. B.AHE.0242.","URL":"https://www.mla.com.au/globalassets/mla-corporate/research-and-development/final-reports/2021/b.ahe.0242-final-report-1.pdf","author":[{"family":"James","given":"P"}],"issued":{"date-parts":[["2020"]]}}}],"schema":"https://github.com/citation-style-language/schema/raw/master/csl-citation.json"} </w:instrText>
      </w:r>
      <w:r w:rsidR="00354201">
        <w:rPr>
          <w:shd w:val="clear" w:color="auto" w:fill="FFFFFF"/>
        </w:rPr>
        <w:fldChar w:fldCharType="separate"/>
      </w:r>
      <w:r w:rsidR="00354201">
        <w:rPr>
          <w:noProof/>
          <w:shd w:val="clear" w:color="auto" w:fill="FFFFFF"/>
        </w:rPr>
        <w:t>(James 2020)</w:t>
      </w:r>
      <w:r w:rsidR="00354201">
        <w:rPr>
          <w:shd w:val="clear" w:color="auto" w:fill="FFFFFF"/>
        </w:rPr>
        <w:fldChar w:fldCharType="end"/>
      </w:r>
      <w:r w:rsidR="00354201">
        <w:rPr>
          <w:shd w:val="clear" w:color="auto" w:fill="FFFFFF"/>
        </w:rPr>
        <w:t xml:space="preserve">. </w:t>
      </w:r>
      <w:r w:rsidR="00501247">
        <w:rPr>
          <w:shd w:val="clear" w:color="auto" w:fill="FFFFFF"/>
        </w:rPr>
        <w:t xml:space="preserve">If off-host chemical </w:t>
      </w:r>
      <w:r w:rsidR="00D81873">
        <w:rPr>
          <w:shd w:val="clear" w:color="auto" w:fill="FFFFFF"/>
        </w:rPr>
        <w:t xml:space="preserve">controls </w:t>
      </w:r>
      <w:r w:rsidR="00501247">
        <w:rPr>
          <w:shd w:val="clear" w:color="auto" w:fill="FFFFFF"/>
        </w:rPr>
        <w:t xml:space="preserve">are required they should only be implemented </w:t>
      </w:r>
      <w:r w:rsidR="00D81873">
        <w:rPr>
          <w:shd w:val="clear" w:color="auto" w:fill="FFFFFF"/>
        </w:rPr>
        <w:t xml:space="preserve">after </w:t>
      </w:r>
      <w:r w:rsidR="00501247">
        <w:rPr>
          <w:shd w:val="clear" w:color="auto" w:fill="FFFFFF"/>
        </w:rPr>
        <w:t>consideration of the</w:t>
      </w:r>
      <w:r w:rsidR="00D81873">
        <w:rPr>
          <w:shd w:val="clear" w:color="auto" w:fill="FFFFFF"/>
        </w:rPr>
        <w:t>ir</w:t>
      </w:r>
      <w:r w:rsidR="00501247">
        <w:rPr>
          <w:shd w:val="clear" w:color="auto" w:fill="FFFFFF"/>
        </w:rPr>
        <w:t xml:space="preserve"> environmental impact, </w:t>
      </w:r>
      <w:r w:rsidR="00501247">
        <w:t>identification of</w:t>
      </w:r>
      <w:r w:rsidR="00D81873">
        <w:t xml:space="preserve"> </w:t>
      </w:r>
      <w:r w:rsidR="00501247">
        <w:t xml:space="preserve">larval development and adult resting sites, and only after other control methods </w:t>
      </w:r>
      <w:r w:rsidR="00D81873">
        <w:t>like</w:t>
      </w:r>
      <w:r w:rsidR="00501247">
        <w:t xml:space="preserve"> source reduction and exclusion</w:t>
      </w:r>
      <w:r w:rsidR="00862F93">
        <w:t xml:space="preserve"> have been implemented</w:t>
      </w:r>
      <w:r w:rsidR="00501247">
        <w:t xml:space="preserve"> </w:t>
      </w:r>
      <w:r w:rsidR="00501247">
        <w:rPr>
          <w:shd w:val="clear" w:color="auto" w:fill="FFFFFF"/>
        </w:rPr>
        <w:fldChar w:fldCharType="begin"/>
      </w:r>
      <w:r w:rsidR="006B0536">
        <w:rPr>
          <w:shd w:val="clear" w:color="auto" w:fill="FFFFFF"/>
        </w:rPr>
        <w:instrText xml:space="preserve"> ADDIN ZOTERO_ITEM CSL_CITATION {"citationID":"hdx2tDBb","properties":{"formattedCitation":"(WOAH 2021)","plainCitation":"(WOAH 2021)","noteIndex":0},"citationItems":[{"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schema":"https://github.com/citation-style-language/schema/raw/master/csl-citation.json"} </w:instrText>
      </w:r>
      <w:r w:rsidR="00501247">
        <w:rPr>
          <w:shd w:val="clear" w:color="auto" w:fill="FFFFFF"/>
        </w:rPr>
        <w:fldChar w:fldCharType="separate"/>
      </w:r>
      <w:r w:rsidR="00501247">
        <w:rPr>
          <w:noProof/>
          <w:shd w:val="clear" w:color="auto" w:fill="FFFFFF"/>
        </w:rPr>
        <w:t>(WOAH 2021)</w:t>
      </w:r>
      <w:r w:rsidR="00501247">
        <w:rPr>
          <w:shd w:val="clear" w:color="auto" w:fill="FFFFFF"/>
        </w:rPr>
        <w:fldChar w:fldCharType="end"/>
      </w:r>
      <w:r w:rsidR="00501247">
        <w:t>.</w:t>
      </w:r>
      <w:r w:rsidR="00501247">
        <w:rPr>
          <w:shd w:val="clear" w:color="auto" w:fill="FFFFFF"/>
        </w:rPr>
        <w:t xml:space="preserve"> Further</w:t>
      </w:r>
      <w:r w:rsidR="00D81873">
        <w:rPr>
          <w:shd w:val="clear" w:color="auto" w:fill="FFFFFF"/>
        </w:rPr>
        <w:t>more</w:t>
      </w:r>
      <w:r w:rsidR="00501247">
        <w:rPr>
          <w:shd w:val="clear" w:color="auto" w:fill="FFFFFF"/>
        </w:rPr>
        <w:t>, only chemicals registered by the APVMA for</w:t>
      </w:r>
      <w:r w:rsidR="00D81873">
        <w:rPr>
          <w:shd w:val="clear" w:color="auto" w:fill="FFFFFF"/>
        </w:rPr>
        <w:t xml:space="preserve"> controlling </w:t>
      </w:r>
      <w:r w:rsidR="00501247">
        <w:rPr>
          <w:shd w:val="clear" w:color="auto" w:fill="FFFFFF"/>
        </w:rPr>
        <w:t>fl</w:t>
      </w:r>
      <w:r w:rsidR="003D1BED">
        <w:rPr>
          <w:shd w:val="clear" w:color="auto" w:fill="FFFFFF"/>
        </w:rPr>
        <w:t>ies</w:t>
      </w:r>
      <w:r w:rsidR="00501247">
        <w:rPr>
          <w:shd w:val="clear" w:color="auto" w:fill="FFFFFF"/>
        </w:rPr>
        <w:t>, mosquito</w:t>
      </w:r>
      <w:r w:rsidR="003D1BED">
        <w:rPr>
          <w:shd w:val="clear" w:color="auto" w:fill="FFFFFF"/>
        </w:rPr>
        <w:t>es</w:t>
      </w:r>
      <w:r w:rsidR="00501247">
        <w:rPr>
          <w:shd w:val="clear" w:color="auto" w:fill="FFFFFF"/>
        </w:rPr>
        <w:t>, midge</w:t>
      </w:r>
      <w:r w:rsidR="00D81873">
        <w:rPr>
          <w:shd w:val="clear" w:color="auto" w:fill="FFFFFF"/>
        </w:rPr>
        <w:t>s</w:t>
      </w:r>
      <w:r w:rsidR="00501247">
        <w:rPr>
          <w:shd w:val="clear" w:color="auto" w:fill="FFFFFF"/>
        </w:rPr>
        <w:t xml:space="preserve"> or tick</w:t>
      </w:r>
      <w:r w:rsidR="00D81873">
        <w:rPr>
          <w:shd w:val="clear" w:color="auto" w:fill="FFFFFF"/>
        </w:rPr>
        <w:t>s</w:t>
      </w:r>
      <w:r w:rsidR="00501247">
        <w:rPr>
          <w:shd w:val="clear" w:color="auto" w:fill="FFFFFF"/>
        </w:rPr>
        <w:t xml:space="preserve"> in feedlots, animal facilities, farm buildings or agricultural buildings should be used.</w:t>
      </w:r>
    </w:p>
    <w:p w14:paraId="2E1D40C9" w14:textId="1A001ACD" w:rsidR="00D81873" w:rsidRDefault="00CA2DF1" w:rsidP="00732B08">
      <w:pPr>
        <w:rPr>
          <w:shd w:val="clear" w:color="auto" w:fill="FFFFFF"/>
        </w:rPr>
      </w:pPr>
      <w:r>
        <w:rPr>
          <w:shd w:val="clear" w:color="auto" w:fill="FFFFFF"/>
        </w:rPr>
        <w:t xml:space="preserve">Common methods for off-host </w:t>
      </w:r>
      <w:r w:rsidR="00D81873">
        <w:rPr>
          <w:shd w:val="clear" w:color="auto" w:fill="FFFFFF"/>
        </w:rPr>
        <w:t xml:space="preserve">vector </w:t>
      </w:r>
      <w:r>
        <w:rPr>
          <w:shd w:val="clear" w:color="auto" w:fill="FFFFFF"/>
        </w:rPr>
        <w:t>control include spraying, painting, fogging or misting, granules</w:t>
      </w:r>
      <w:r w:rsidR="00862F93">
        <w:rPr>
          <w:shd w:val="clear" w:color="auto" w:fill="FFFFFF"/>
        </w:rPr>
        <w:t>,</w:t>
      </w:r>
      <w:r>
        <w:rPr>
          <w:shd w:val="clear" w:color="auto" w:fill="FFFFFF"/>
        </w:rPr>
        <w:t xml:space="preserve"> </w:t>
      </w:r>
      <w:r w:rsidR="002B0ADA">
        <w:rPr>
          <w:shd w:val="clear" w:color="auto" w:fill="FFFFFF"/>
        </w:rPr>
        <w:t xml:space="preserve">impregnated materials </w:t>
      </w:r>
      <w:r>
        <w:rPr>
          <w:shd w:val="clear" w:color="auto" w:fill="FFFFFF"/>
        </w:rPr>
        <w:t xml:space="preserve">and baits. </w:t>
      </w:r>
      <w:r w:rsidR="002D67FF">
        <w:rPr>
          <w:shd w:val="clear" w:color="auto" w:fill="FFFFFF"/>
        </w:rPr>
        <w:t xml:space="preserve">Residual sprays </w:t>
      </w:r>
      <w:r w:rsidR="002B0ADA">
        <w:rPr>
          <w:shd w:val="clear" w:color="auto" w:fill="FFFFFF"/>
        </w:rPr>
        <w:t>offer</w:t>
      </w:r>
      <w:r w:rsidR="002D67FF">
        <w:rPr>
          <w:shd w:val="clear" w:color="auto" w:fill="FFFFFF"/>
        </w:rPr>
        <w:t xml:space="preserve"> </w:t>
      </w:r>
      <w:r w:rsidR="00547C06">
        <w:rPr>
          <w:shd w:val="clear" w:color="auto" w:fill="FFFFFF"/>
        </w:rPr>
        <w:t xml:space="preserve">both </w:t>
      </w:r>
      <w:r w:rsidR="002D67FF">
        <w:rPr>
          <w:shd w:val="clear" w:color="auto" w:fill="FFFFFF"/>
        </w:rPr>
        <w:t>immediate and long-term effect</w:t>
      </w:r>
      <w:r w:rsidR="00862F93">
        <w:rPr>
          <w:shd w:val="clear" w:color="auto" w:fill="FFFFFF"/>
        </w:rPr>
        <w:t>s</w:t>
      </w:r>
      <w:r w:rsidR="002D67FF">
        <w:rPr>
          <w:shd w:val="clear" w:color="auto" w:fill="FFFFFF"/>
        </w:rPr>
        <w:t xml:space="preserve"> against flies and mosquitoes</w:t>
      </w:r>
      <w:r w:rsidR="002B0ADA">
        <w:rPr>
          <w:shd w:val="clear" w:color="auto" w:fill="FFFFFF"/>
        </w:rPr>
        <w:t xml:space="preserve"> </w:t>
      </w:r>
      <w:r w:rsidR="002B0ADA">
        <w:rPr>
          <w:shd w:val="clear" w:color="auto" w:fill="FFFFFF"/>
        </w:rPr>
        <w:fldChar w:fldCharType="begin"/>
      </w:r>
      <w:r w:rsidR="006B0536">
        <w:rPr>
          <w:shd w:val="clear" w:color="auto" w:fill="FFFFFF"/>
        </w:rPr>
        <w:instrText xml:space="preserve"> ADDIN ZOTERO_ITEM CSL_CITATION {"citationID":"KpzH1kzd","properties":{"formattedCitation":"(FlyBoss 2024)","plainCitation":"(FlyBoss 2024)","noteIndex":0},"citationItems":[{"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2B0ADA">
        <w:rPr>
          <w:shd w:val="clear" w:color="auto" w:fill="FFFFFF"/>
        </w:rPr>
        <w:fldChar w:fldCharType="separate"/>
      </w:r>
      <w:r w:rsidR="002B0ADA">
        <w:rPr>
          <w:noProof/>
          <w:shd w:val="clear" w:color="auto" w:fill="FFFFFF"/>
        </w:rPr>
        <w:t>(FlyBoss 2024)</w:t>
      </w:r>
      <w:r w:rsidR="002B0ADA">
        <w:rPr>
          <w:shd w:val="clear" w:color="auto" w:fill="FFFFFF"/>
        </w:rPr>
        <w:fldChar w:fldCharType="end"/>
      </w:r>
      <w:r w:rsidR="002D67FF">
        <w:rPr>
          <w:shd w:val="clear" w:color="auto" w:fill="FFFFFF"/>
        </w:rPr>
        <w:t xml:space="preserve">. </w:t>
      </w:r>
      <w:r w:rsidR="00547C06">
        <w:rPr>
          <w:shd w:val="clear" w:color="auto" w:fill="FFFFFF"/>
        </w:rPr>
        <w:t xml:space="preserve">However, </w:t>
      </w:r>
      <w:r w:rsidR="002B0ADA">
        <w:rPr>
          <w:shd w:val="clear" w:color="auto" w:fill="FFFFFF"/>
        </w:rPr>
        <w:t>several</w:t>
      </w:r>
      <w:r w:rsidR="002D67FF">
        <w:rPr>
          <w:shd w:val="clear" w:color="auto" w:fill="FFFFFF"/>
        </w:rPr>
        <w:t xml:space="preserve"> factors </w:t>
      </w:r>
      <w:r w:rsidR="002B0ADA">
        <w:rPr>
          <w:shd w:val="clear" w:color="auto" w:fill="FFFFFF"/>
        </w:rPr>
        <w:t>affect</w:t>
      </w:r>
      <w:r w:rsidR="002D67FF">
        <w:rPr>
          <w:shd w:val="clear" w:color="auto" w:fill="FFFFFF"/>
        </w:rPr>
        <w:t xml:space="preserve"> the residual e</w:t>
      </w:r>
      <w:r w:rsidR="002B0ADA">
        <w:rPr>
          <w:shd w:val="clear" w:color="auto" w:fill="FFFFFF"/>
        </w:rPr>
        <w:t xml:space="preserve">fficacy </w:t>
      </w:r>
      <w:r w:rsidR="002D67FF">
        <w:rPr>
          <w:shd w:val="clear" w:color="auto" w:fill="FFFFFF"/>
        </w:rPr>
        <w:t xml:space="preserve">of </w:t>
      </w:r>
      <w:r w:rsidR="00547C06">
        <w:rPr>
          <w:shd w:val="clear" w:color="auto" w:fill="FFFFFF"/>
        </w:rPr>
        <w:t>off-host insecticides</w:t>
      </w:r>
      <w:r w:rsidR="002D67FF">
        <w:rPr>
          <w:shd w:val="clear" w:color="auto" w:fill="FFFFFF"/>
        </w:rPr>
        <w:t xml:space="preserve"> </w:t>
      </w:r>
      <w:r w:rsidR="002B0ADA">
        <w:rPr>
          <w:shd w:val="clear" w:color="auto" w:fill="FFFFFF"/>
        </w:rPr>
        <w:t>such as</w:t>
      </w:r>
      <w:r w:rsidR="002D67FF">
        <w:rPr>
          <w:shd w:val="clear" w:color="auto" w:fill="FFFFFF"/>
        </w:rPr>
        <w:t xml:space="preserve"> UV light</w:t>
      </w:r>
      <w:r w:rsidR="002B0ADA">
        <w:rPr>
          <w:shd w:val="clear" w:color="auto" w:fill="FFFFFF"/>
        </w:rPr>
        <w:t xml:space="preserve">, </w:t>
      </w:r>
      <w:r w:rsidR="002D67FF">
        <w:rPr>
          <w:shd w:val="clear" w:color="auto" w:fill="FFFFFF"/>
        </w:rPr>
        <w:t xml:space="preserve">rain, and resistance </w:t>
      </w:r>
      <w:r w:rsidR="002B0ADA">
        <w:rPr>
          <w:shd w:val="clear" w:color="auto" w:fill="FFFFFF"/>
        </w:rPr>
        <w:t xml:space="preserve">levels </w:t>
      </w:r>
      <w:r w:rsidR="002D67FF">
        <w:rPr>
          <w:shd w:val="clear" w:color="auto" w:fill="FFFFFF"/>
        </w:rPr>
        <w:t xml:space="preserve">in </w:t>
      </w:r>
      <w:r w:rsidR="00547C06">
        <w:rPr>
          <w:shd w:val="clear" w:color="auto" w:fill="FFFFFF"/>
        </w:rPr>
        <w:t xml:space="preserve">the target insect </w:t>
      </w:r>
      <w:r w:rsidR="002D67FF">
        <w:rPr>
          <w:shd w:val="clear" w:color="auto" w:fill="FFFFFF"/>
        </w:rPr>
        <w:t xml:space="preserve">population. </w:t>
      </w:r>
      <w:r>
        <w:rPr>
          <w:shd w:val="clear" w:color="auto" w:fill="FFFFFF"/>
        </w:rPr>
        <w:t>If environmental sprays are used, chemical classes should be rotated</w:t>
      </w:r>
      <w:r w:rsidR="003D1BED">
        <w:rPr>
          <w:shd w:val="clear" w:color="auto" w:fill="FFFFFF"/>
        </w:rPr>
        <w:t xml:space="preserve"> to avoid the development of resistance</w:t>
      </w:r>
      <w:r>
        <w:rPr>
          <w:shd w:val="clear" w:color="auto" w:fill="FFFFFF"/>
        </w:rPr>
        <w:t xml:space="preserve">. Most insecticides are toxic to aquatic life and beneficial insects </w:t>
      </w:r>
      <w:r w:rsidR="002B0ADA">
        <w:rPr>
          <w:shd w:val="clear" w:color="auto" w:fill="FFFFFF"/>
        </w:rPr>
        <w:t xml:space="preserve">like </w:t>
      </w:r>
      <w:r>
        <w:rPr>
          <w:shd w:val="clear" w:color="auto" w:fill="FFFFFF"/>
        </w:rPr>
        <w:t xml:space="preserve">bees, </w:t>
      </w:r>
      <w:r w:rsidR="002B0ADA">
        <w:rPr>
          <w:shd w:val="clear" w:color="auto" w:fill="FFFFFF"/>
        </w:rPr>
        <w:t xml:space="preserve">so </w:t>
      </w:r>
      <w:r>
        <w:rPr>
          <w:shd w:val="clear" w:color="auto" w:fill="FFFFFF"/>
        </w:rPr>
        <w:t>spray</w:t>
      </w:r>
      <w:r w:rsidR="002B0ADA">
        <w:rPr>
          <w:shd w:val="clear" w:color="auto" w:fill="FFFFFF"/>
        </w:rPr>
        <w:t>ing</w:t>
      </w:r>
      <w:r>
        <w:rPr>
          <w:shd w:val="clear" w:color="auto" w:fill="FFFFFF"/>
        </w:rPr>
        <w:t xml:space="preserve"> in areas where these insects may be </w:t>
      </w:r>
      <w:r w:rsidR="002B0ADA">
        <w:rPr>
          <w:shd w:val="clear" w:color="auto" w:fill="FFFFFF"/>
        </w:rPr>
        <w:t>affected</w:t>
      </w:r>
      <w:r w:rsidR="005635B7">
        <w:rPr>
          <w:shd w:val="clear" w:color="auto" w:fill="FFFFFF"/>
        </w:rPr>
        <w:t xml:space="preserve"> should be avoided</w:t>
      </w:r>
      <w:r>
        <w:rPr>
          <w:shd w:val="clear" w:color="auto" w:fill="FFFFFF"/>
        </w:rPr>
        <w:t xml:space="preserve">. </w:t>
      </w:r>
      <w:r w:rsidR="002D67FF">
        <w:rPr>
          <w:shd w:val="clear" w:color="auto" w:fill="FFFFFF"/>
        </w:rPr>
        <w:t xml:space="preserve">When using off-host </w:t>
      </w:r>
      <w:r w:rsidR="00501247">
        <w:rPr>
          <w:shd w:val="clear" w:color="auto" w:fill="FFFFFF"/>
        </w:rPr>
        <w:t xml:space="preserve">spray </w:t>
      </w:r>
      <w:r w:rsidR="002D67FF">
        <w:rPr>
          <w:shd w:val="clear" w:color="auto" w:fill="FFFFFF"/>
        </w:rPr>
        <w:t xml:space="preserve">applications it is important to ensure </w:t>
      </w:r>
      <w:r w:rsidR="002B0ADA">
        <w:rPr>
          <w:shd w:val="clear" w:color="auto" w:fill="FFFFFF"/>
        </w:rPr>
        <w:t xml:space="preserve">that </w:t>
      </w:r>
      <w:r w:rsidR="002D67FF">
        <w:rPr>
          <w:shd w:val="clear" w:color="auto" w:fill="FFFFFF"/>
        </w:rPr>
        <w:t xml:space="preserve">cattle are not sprayed or </w:t>
      </w:r>
      <w:r w:rsidR="002B0ADA">
        <w:rPr>
          <w:shd w:val="clear" w:color="auto" w:fill="FFFFFF"/>
        </w:rPr>
        <w:t>located in areas</w:t>
      </w:r>
      <w:r w:rsidR="002D67FF">
        <w:rPr>
          <w:shd w:val="clear" w:color="auto" w:fill="FFFFFF"/>
        </w:rPr>
        <w:t xml:space="preserve"> where spray drift </w:t>
      </w:r>
      <w:r w:rsidR="002B0ADA">
        <w:rPr>
          <w:shd w:val="clear" w:color="auto" w:fill="FFFFFF"/>
        </w:rPr>
        <w:t>could</w:t>
      </w:r>
      <w:r w:rsidR="002D67FF">
        <w:rPr>
          <w:shd w:val="clear" w:color="auto" w:fill="FFFFFF"/>
        </w:rPr>
        <w:t xml:space="preserve"> </w:t>
      </w:r>
      <w:r w:rsidR="005635B7">
        <w:rPr>
          <w:shd w:val="clear" w:color="auto" w:fill="FFFFFF"/>
        </w:rPr>
        <w:t>occur</w:t>
      </w:r>
      <w:r w:rsidR="002D67FF">
        <w:rPr>
          <w:shd w:val="clear" w:color="auto" w:fill="FFFFFF"/>
        </w:rPr>
        <w:t xml:space="preserve"> and </w:t>
      </w:r>
      <w:r w:rsidR="00862F93">
        <w:rPr>
          <w:shd w:val="clear" w:color="auto" w:fill="FFFFFF"/>
        </w:rPr>
        <w:t xml:space="preserve">that </w:t>
      </w:r>
      <w:r w:rsidR="002D67FF">
        <w:rPr>
          <w:shd w:val="clear" w:color="auto" w:fill="FFFFFF"/>
        </w:rPr>
        <w:t xml:space="preserve">they cannot ingest chemicals. Therefore, </w:t>
      </w:r>
      <w:r w:rsidR="002B0ADA">
        <w:rPr>
          <w:shd w:val="clear" w:color="auto" w:fill="FFFFFF"/>
        </w:rPr>
        <w:t xml:space="preserve">insecticides </w:t>
      </w:r>
      <w:r w:rsidR="005635B7">
        <w:rPr>
          <w:shd w:val="clear" w:color="auto" w:fill="FFFFFF"/>
        </w:rPr>
        <w:t xml:space="preserve">should not be sprayed </w:t>
      </w:r>
      <w:r w:rsidR="002D67FF">
        <w:rPr>
          <w:shd w:val="clear" w:color="auto" w:fill="FFFFFF"/>
        </w:rPr>
        <w:t>onto water</w:t>
      </w:r>
      <w:r w:rsidR="002B0ADA">
        <w:rPr>
          <w:shd w:val="clear" w:color="auto" w:fill="FFFFFF"/>
        </w:rPr>
        <w:t xml:space="preserve"> surfaces</w:t>
      </w:r>
      <w:r w:rsidR="002D67FF">
        <w:rPr>
          <w:shd w:val="clear" w:color="auto" w:fill="FFFFFF"/>
        </w:rPr>
        <w:t xml:space="preserve">, feed or areas </w:t>
      </w:r>
      <w:r w:rsidR="002B0ADA">
        <w:rPr>
          <w:shd w:val="clear" w:color="auto" w:fill="FFFFFF"/>
        </w:rPr>
        <w:t xml:space="preserve">likely to </w:t>
      </w:r>
      <w:proofErr w:type="gramStart"/>
      <w:r w:rsidR="002B0ADA">
        <w:rPr>
          <w:shd w:val="clear" w:color="auto" w:fill="FFFFFF"/>
        </w:rPr>
        <w:t>come into</w:t>
      </w:r>
      <w:r w:rsidR="002D67FF">
        <w:rPr>
          <w:shd w:val="clear" w:color="auto" w:fill="FFFFFF"/>
        </w:rPr>
        <w:t xml:space="preserve"> contact</w:t>
      </w:r>
      <w:r w:rsidR="002B0ADA">
        <w:rPr>
          <w:shd w:val="clear" w:color="auto" w:fill="FFFFFF"/>
        </w:rPr>
        <w:t xml:space="preserve"> with</w:t>
      </w:r>
      <w:proofErr w:type="gramEnd"/>
      <w:r w:rsidR="002D67FF">
        <w:rPr>
          <w:shd w:val="clear" w:color="auto" w:fill="FFFFFF"/>
        </w:rPr>
        <w:t xml:space="preserve"> feed. </w:t>
      </w:r>
      <w:r w:rsidR="005635B7">
        <w:rPr>
          <w:shd w:val="clear" w:color="auto" w:fill="FFFFFF"/>
        </w:rPr>
        <w:t>P</w:t>
      </w:r>
      <w:r w:rsidR="00547C06">
        <w:rPr>
          <w:shd w:val="clear" w:color="auto" w:fill="FFFFFF"/>
        </w:rPr>
        <w:t>roduct labels</w:t>
      </w:r>
      <w:r w:rsidR="005635B7">
        <w:rPr>
          <w:shd w:val="clear" w:color="auto" w:fill="FFFFFF"/>
        </w:rPr>
        <w:t xml:space="preserve"> should always be reviewed</w:t>
      </w:r>
      <w:r w:rsidR="00547C06">
        <w:rPr>
          <w:shd w:val="clear" w:color="auto" w:fill="FFFFFF"/>
        </w:rPr>
        <w:t xml:space="preserve"> for grazing WHPs and ESIs.</w:t>
      </w:r>
    </w:p>
    <w:p w14:paraId="54809CD3" w14:textId="567140DC" w:rsidR="002B0ADA" w:rsidRDefault="00EA25CF" w:rsidP="00732B08">
      <w:pPr>
        <w:rPr>
          <w:shd w:val="clear" w:color="auto" w:fill="FFFFFF"/>
        </w:rPr>
      </w:pPr>
      <w:r>
        <w:rPr>
          <w:shd w:val="clear" w:color="auto" w:fill="FFFFFF"/>
        </w:rPr>
        <w:lastRenderedPageBreak/>
        <w:t xml:space="preserve">Most baits </w:t>
      </w:r>
      <w:r w:rsidR="002B0ADA">
        <w:rPr>
          <w:shd w:val="clear" w:color="auto" w:fill="FFFFFF"/>
        </w:rPr>
        <w:t>are designed to be</w:t>
      </w:r>
      <w:r>
        <w:rPr>
          <w:shd w:val="clear" w:color="auto" w:fill="FFFFFF"/>
        </w:rPr>
        <w:t xml:space="preserve"> effective against </w:t>
      </w:r>
      <w:r w:rsidR="002B0ADA">
        <w:rPr>
          <w:shd w:val="clear" w:color="auto" w:fill="FFFFFF"/>
        </w:rPr>
        <w:t xml:space="preserve">adult </w:t>
      </w:r>
      <w:r>
        <w:rPr>
          <w:shd w:val="clear" w:color="auto" w:fill="FFFFFF"/>
        </w:rPr>
        <w:t xml:space="preserve">house </w:t>
      </w:r>
      <w:r w:rsidR="002B0ADA">
        <w:rPr>
          <w:shd w:val="clear" w:color="auto" w:fill="FFFFFF"/>
        </w:rPr>
        <w:t>flies but can also capture other fly species with variable efficacy</w:t>
      </w:r>
      <w:r>
        <w:rPr>
          <w:shd w:val="clear" w:color="auto" w:fill="FFFFFF"/>
        </w:rPr>
        <w:t xml:space="preserve">. Baits </w:t>
      </w:r>
      <w:r w:rsidR="002B0ADA">
        <w:rPr>
          <w:shd w:val="clear" w:color="auto" w:fill="FFFFFF"/>
        </w:rPr>
        <w:t xml:space="preserve">are typically used to reduce adult fly numbers around premises and are largely ineffective in outdoor areas such as cattle yards. Typically, baits consist of an attractant (e.g. sugar, pheromone) and an insecticide (e.g. </w:t>
      </w:r>
      <w:r w:rsidR="00755DC4">
        <w:rPr>
          <w:shd w:val="clear" w:color="auto" w:fill="FFFFFF"/>
        </w:rPr>
        <w:t>OP</w:t>
      </w:r>
      <w:r w:rsidR="002B0ADA">
        <w:rPr>
          <w:shd w:val="clear" w:color="auto" w:fill="FFFFFF"/>
        </w:rPr>
        <w:t xml:space="preserve">). They may come in granular form or as a paint, which </w:t>
      </w:r>
      <w:r w:rsidR="005C7544">
        <w:rPr>
          <w:shd w:val="clear" w:color="auto" w:fill="FFFFFF"/>
        </w:rPr>
        <w:t>i</w:t>
      </w:r>
      <w:r w:rsidR="002B0ADA">
        <w:rPr>
          <w:shd w:val="clear" w:color="auto" w:fill="FFFFFF"/>
        </w:rPr>
        <w:t xml:space="preserve">s </w:t>
      </w:r>
      <w:r w:rsidR="00B53F65">
        <w:rPr>
          <w:shd w:val="clear" w:color="auto" w:fill="FFFFFF"/>
        </w:rPr>
        <w:t>applied</w:t>
      </w:r>
      <w:r w:rsidR="002B0ADA">
        <w:rPr>
          <w:shd w:val="clear" w:color="auto" w:fill="FFFFFF"/>
        </w:rPr>
        <w:t xml:space="preserve"> to surfaces where adult flies rest</w:t>
      </w:r>
      <w:r w:rsidR="00B53F65">
        <w:rPr>
          <w:shd w:val="clear" w:color="auto" w:fill="FFFFFF"/>
        </w:rPr>
        <w:t xml:space="preserve"> or in bait stations. </w:t>
      </w:r>
    </w:p>
    <w:p w14:paraId="16EFB179" w14:textId="45BD9908" w:rsidR="00843919" w:rsidRDefault="00843919" w:rsidP="00BF2C20">
      <w:pPr>
        <w:pStyle w:val="Caption"/>
        <w:rPr>
          <w:shd w:val="clear" w:color="auto" w:fill="FFFFFF"/>
        </w:rPr>
      </w:pPr>
      <w:bookmarkStart w:id="182" w:name="_Ref165980279"/>
      <w:r>
        <w:t xml:space="preserve">Table </w:t>
      </w:r>
      <w:bookmarkEnd w:id="182"/>
      <w:r w:rsidR="002D3C6B">
        <w:t>28</w:t>
      </w:r>
      <w:r>
        <w:t xml:space="preserve">. </w:t>
      </w:r>
      <w:r>
        <w:rPr>
          <w:shd w:val="clear" w:color="auto" w:fill="FFFFFF"/>
        </w:rPr>
        <w:t>Description of chemical control types for vecto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98"/>
        <w:gridCol w:w="7128"/>
      </w:tblGrid>
      <w:tr w:rsidR="00843919" w14:paraId="5284BA89" w14:textId="77777777" w:rsidTr="002D3C6B">
        <w:trPr>
          <w:cantSplit/>
          <w:tblHeader/>
        </w:trPr>
        <w:tc>
          <w:tcPr>
            <w:tcW w:w="1980" w:type="dxa"/>
          </w:tcPr>
          <w:p w14:paraId="385C2FA1" w14:textId="77777777" w:rsidR="00843919" w:rsidRDefault="00843919" w:rsidP="003A03AD">
            <w:pPr>
              <w:rPr>
                <w:b/>
                <w:bCs/>
                <w:shd w:val="clear" w:color="auto" w:fill="FFFFFF"/>
              </w:rPr>
            </w:pPr>
            <w:bookmarkStart w:id="183" w:name="Table_28"/>
            <w:bookmarkEnd w:id="183"/>
            <w:r>
              <w:rPr>
                <w:b/>
                <w:bCs/>
                <w:shd w:val="clear" w:color="auto" w:fill="FFFFFF"/>
              </w:rPr>
              <w:t>Chemical control type</w:t>
            </w:r>
          </w:p>
        </w:tc>
        <w:tc>
          <w:tcPr>
            <w:tcW w:w="8476" w:type="dxa"/>
          </w:tcPr>
          <w:p w14:paraId="439BFEA4" w14:textId="77777777" w:rsidR="00843919" w:rsidRDefault="00843919" w:rsidP="003A03AD">
            <w:pPr>
              <w:rPr>
                <w:b/>
                <w:bCs/>
                <w:shd w:val="clear" w:color="auto" w:fill="FFFFFF"/>
              </w:rPr>
            </w:pPr>
            <w:r>
              <w:rPr>
                <w:b/>
                <w:bCs/>
                <w:shd w:val="clear" w:color="auto" w:fill="FFFFFF"/>
              </w:rPr>
              <w:t>Description</w:t>
            </w:r>
          </w:p>
        </w:tc>
      </w:tr>
      <w:tr w:rsidR="00843919" w:rsidRPr="00543D34" w14:paraId="3D7317F4" w14:textId="77777777" w:rsidTr="002D3C6B">
        <w:tc>
          <w:tcPr>
            <w:tcW w:w="1980" w:type="dxa"/>
          </w:tcPr>
          <w:p w14:paraId="48F4F542" w14:textId="77777777" w:rsidR="00843919" w:rsidRDefault="00843919" w:rsidP="003A03AD">
            <w:pPr>
              <w:rPr>
                <w:b/>
                <w:bCs/>
                <w:shd w:val="clear" w:color="auto" w:fill="FFFFFF"/>
              </w:rPr>
            </w:pPr>
            <w:r w:rsidRPr="00FE0858">
              <w:rPr>
                <w:b/>
                <w:bCs/>
                <w:shd w:val="clear" w:color="auto" w:fill="FFFFFF"/>
              </w:rPr>
              <w:t>On-host treatments</w:t>
            </w:r>
          </w:p>
        </w:tc>
        <w:tc>
          <w:tcPr>
            <w:tcW w:w="8476" w:type="dxa"/>
          </w:tcPr>
          <w:p w14:paraId="7871B67F" w14:textId="77777777" w:rsidR="00843919" w:rsidRPr="00543D34" w:rsidRDefault="00843919" w:rsidP="003A03AD">
            <w:pPr>
              <w:rPr>
                <w:shd w:val="clear" w:color="auto" w:fill="FFFFFF"/>
              </w:rPr>
            </w:pPr>
            <w:r>
              <w:rPr>
                <w:shd w:val="clear" w:color="auto" w:fill="FFFFFF"/>
              </w:rPr>
              <w:t>Applied directly to the animal’s body. They work either by killing the insect through direct contact or via systemic absorption when the insect ingests blood. Most on-host treatments function as adulticides. They are particularly effective against pests that spend a significant portion of their life cycle on the host animal. In Australia, these treatments are usually formulated as topical sprays, pour-ons, dips, injections, and insecticide-impregnated ear tags.</w:t>
            </w:r>
          </w:p>
        </w:tc>
      </w:tr>
      <w:tr w:rsidR="00843919" w14:paraId="22203643" w14:textId="77777777" w:rsidTr="002D3C6B">
        <w:tc>
          <w:tcPr>
            <w:tcW w:w="1980" w:type="dxa"/>
          </w:tcPr>
          <w:p w14:paraId="036AC230" w14:textId="77777777" w:rsidR="00843919" w:rsidRDefault="00843919" w:rsidP="003A03AD">
            <w:pPr>
              <w:rPr>
                <w:b/>
                <w:bCs/>
                <w:shd w:val="clear" w:color="auto" w:fill="FFFFFF"/>
              </w:rPr>
            </w:pPr>
            <w:r w:rsidRPr="007949FA">
              <w:rPr>
                <w:b/>
                <w:bCs/>
                <w:shd w:val="clear" w:color="auto" w:fill="FFFFFF"/>
              </w:rPr>
              <w:t>Off-host treatments</w:t>
            </w:r>
          </w:p>
        </w:tc>
        <w:tc>
          <w:tcPr>
            <w:tcW w:w="8476" w:type="dxa"/>
          </w:tcPr>
          <w:p w14:paraId="31A8570C" w14:textId="1968C3D7" w:rsidR="00843919" w:rsidRDefault="00843919" w:rsidP="003A03AD">
            <w:pPr>
              <w:rPr>
                <w:b/>
                <w:bCs/>
                <w:shd w:val="clear" w:color="auto" w:fill="FFFFFF"/>
              </w:rPr>
            </w:pPr>
            <w:r>
              <w:rPr>
                <w:shd w:val="clear" w:color="auto" w:fill="FFFFFF"/>
              </w:rPr>
              <w:t xml:space="preserve">Applied to the environment or the animal’s surroundings. They mostly target the life stages when the insects are not on the host, such as eggs, larvae, or pupae, but can also target adults not on the host. These treatments act by killing immature insects, preventing adult development, or reducing the overall abundance in the environment. Off-host formulations include sprays, dusts, foggers and baits. However, fogging has been found to negatively affect pollinator and non-target invertebrate groups, especially those with limited chitinisation </w:t>
            </w:r>
            <w:r w:rsidRPr="001C57F6">
              <w:fldChar w:fldCharType="begin"/>
            </w:r>
            <w:r w:rsidR="006B0536">
              <w:instrText xml:space="preserve"> ADDIN ZOTERO_ITEM CSL_CITATION {"citationID":"1FR0sCfp","properties":{"formattedCitation":"(Lee et al. 2020)","plainCitation":"(Lee et al. 2020)","noteIndex":0},"citationItems":[{"id":8054,"uris":["http://zotero.org/groups/4707929/items/ILGFGBAN"],"itemData":{"id":8054,"type":"article-journal","abstract":"Background\nHuman population growth has led to biodiversity declines in tropical cities. While habitat loss and fragmentation have been the main drivers of urban biodiversity loss, man-made interventions to reduce health risks have also emerged as an unintentional threat. For instance, insecticide fogging to control mosquito populations has become the most common method of preventing the expansion of mosquito-borne diseases such as Dengue. However, the effectiveness of fogging in killing mosquitoes has been called into question. One concern is the unintended effect of insecticide fogging on non-target invertebrates that are crucial for the maintenance of urban ecosystems. Here, we investigate the impacts of fogging on: (1) target invertebrate taxon (Diptera, including mosquitoes); (2) non-target invertebrate taxa; and (3) the foraging behavior of an invertebrate pollinator taxon (Lepidoptera) within an urban tropical forest.\n\nMethods\nWe carried out fogging with Pyrethroid insecticide (Detral 2.5 EC) at 10 different sites in a forest situated in the state of Selangor, Peninsular Malaysia. Across the sites, we counted the numbers of knocked-down invertebrates and identified them based on morphology to different taxa. We constructed Bayesian hierarchical Poisson regression models to investigate the effects of fogging on: (1) a target invertebrate taxon (Diptera) 3-h post-fogging; (2) selected non-target invertebrate taxa 3-h post-fogging; and (3) an invertebrate pollinator taxon (Lepidoptera) 24-h post-fogging.\n\nResults\nA total of 1,874 invertebrates from 19 invertebrate orders were knocked down by the fogging treatment across the 10 sites. Furthermore, 72.7% of the invertebrates counted 3-h post-fogging was considered dead. Our regression models showed that given the data and prior information, the probability that fogging had a negative effect on invertebrate taxa 3-h post-fogging was 100%, with reductions to 11% of the pre-fogging count of live individuals for the target invertebrate taxon (Diptera), and between 5% and 58% of the pre-fogging count of live individuals for non-target invertebrate taxa. For the invertebrate pollinator, the probability that fogging had a negative effect 24-h post-fogging was also 100%, with reductions to 53% of the pre-fogging count of live individuals.\n\nDiscussion\nOur Bayesian models unequivocally demonstrate that fogging has detrimental effects on one pollinator order and non-target invertebrate orders, especially taxa that have comparatively lower levels of chitinisation. While fogging is effective in killing the target order (Diptera), no mosquitos were found dead in our experiment. In order to maintain urban biodiversity, we recommend that health authorities and the private sector move away from persistent insecticide fogging and to explore alternative measures to control adult mosquito populations.","container-title":"PeerJ","DOI":"10.7717/peerj.10033","ISSN":"2167-8359","journalAbbreviation":"PeerJ","note":"PMID: 33062440\nPMCID: PMC7533057","page":"e10033","source":"PubMed Central","title":"Persistent mosquito fogging can be detrimental to non-target invertebrates in an urban tropical forest","volume":"8","author":[{"family":"Lee","given":"Nicole S.M."},{"family":"Clements","given":"Gopalasamy R."},{"family":"Ting","given":"Adeline S.Y."},{"family":"Wong","given":"Zhi H."},{"family":"Yek","given":"Sze H."}],"issued":{"date-parts":[["2020",10,1]]}}}],"schema":"https://github.com/citation-style-language/schema/raw/master/csl-citation.json"} </w:instrText>
            </w:r>
            <w:r w:rsidRPr="001C57F6">
              <w:fldChar w:fldCharType="separate"/>
            </w:r>
            <w:r w:rsidRPr="001C57F6">
              <w:rPr>
                <w:noProof/>
              </w:rPr>
              <w:t>(Lee et al. 2020)</w:t>
            </w:r>
            <w:r w:rsidRPr="001C57F6">
              <w:fldChar w:fldCharType="end"/>
            </w:r>
            <w:r>
              <w:t xml:space="preserve">. </w:t>
            </w:r>
            <w:r>
              <w:rPr>
                <w:shd w:val="clear" w:color="auto" w:fill="FFFFFF"/>
              </w:rPr>
              <w:t>Therefore, there should be a transition away from insecticide fogging to safer alternatives for vector control.</w:t>
            </w:r>
          </w:p>
        </w:tc>
      </w:tr>
      <w:tr w:rsidR="00843919" w14:paraId="73419BFD" w14:textId="77777777" w:rsidTr="002D3C6B">
        <w:tc>
          <w:tcPr>
            <w:tcW w:w="1980" w:type="dxa"/>
          </w:tcPr>
          <w:p w14:paraId="48CE6615" w14:textId="77777777" w:rsidR="00843919" w:rsidRDefault="00843919" w:rsidP="003A03AD">
            <w:pPr>
              <w:rPr>
                <w:b/>
                <w:bCs/>
                <w:shd w:val="clear" w:color="auto" w:fill="FFFFFF"/>
              </w:rPr>
            </w:pPr>
            <w:r>
              <w:rPr>
                <w:b/>
                <w:bCs/>
                <w:shd w:val="clear" w:color="auto" w:fill="FFFFFF"/>
              </w:rPr>
              <w:t>Insecticides</w:t>
            </w:r>
          </w:p>
        </w:tc>
        <w:tc>
          <w:tcPr>
            <w:tcW w:w="8476" w:type="dxa"/>
          </w:tcPr>
          <w:p w14:paraId="312F00E2" w14:textId="625BEF36" w:rsidR="00843919" w:rsidRDefault="00843919" w:rsidP="003A03AD">
            <w:pPr>
              <w:rPr>
                <w:b/>
                <w:bCs/>
                <w:shd w:val="clear" w:color="auto" w:fill="FFFFFF"/>
              </w:rPr>
            </w:pPr>
            <w:r>
              <w:rPr>
                <w:shd w:val="clear" w:color="auto" w:fill="FFFFFF"/>
              </w:rPr>
              <w:t xml:space="preserve">Designed to kill, lure, or repel insects. They are commonly formulated using synthetic chemicals, although some products may be derived from natural compounds. Insecticides can be broad-spectrum or targeted. They act on various stages of the life cycle and employ different mechanisms, such as disrupting the nervous system, affecting metabolism, or interfering with insect growth. Efficacy depends on the compound, formulation, application method, insect species, and resistance levels </w:t>
            </w:r>
            <w:r>
              <w:rPr>
                <w:shd w:val="clear" w:color="auto" w:fill="FFFFFF"/>
              </w:rPr>
              <w:fldChar w:fldCharType="begin"/>
            </w:r>
            <w:r w:rsidR="006B0536">
              <w:rPr>
                <w:shd w:val="clear" w:color="auto" w:fill="FFFFFF"/>
              </w:rPr>
              <w:instrText xml:space="preserve"> ADDIN ZOTERO_ITEM CSL_CITATION {"citationID":"5kUr4pYu","properties":{"formattedCitation":"(Baldacchino et al. 2018)","plainCitation":"(Baldacchino et al. 2018)","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rPr>
                <w:shd w:val="clear" w:color="auto" w:fill="FFFFFF"/>
              </w:rPr>
              <w:fldChar w:fldCharType="separate"/>
            </w:r>
            <w:r>
              <w:rPr>
                <w:noProof/>
                <w:shd w:val="clear" w:color="auto" w:fill="FFFFFF"/>
              </w:rPr>
              <w:t>(Baldacchino et al. 2018)</w:t>
            </w:r>
            <w:r>
              <w:rPr>
                <w:shd w:val="clear" w:color="auto" w:fill="FFFFFF"/>
              </w:rPr>
              <w:fldChar w:fldCharType="end"/>
            </w:r>
            <w:r>
              <w:rPr>
                <w:shd w:val="clear" w:color="auto" w:fill="FFFFFF"/>
              </w:rPr>
              <w:t>.</w:t>
            </w:r>
            <w:r w:rsidR="002D3C6B">
              <w:rPr>
                <w:shd w:val="clear" w:color="auto" w:fill="FFFFFF"/>
              </w:rPr>
              <w:t xml:space="preserve">  </w:t>
            </w:r>
            <w:r>
              <w:rPr>
                <w:shd w:val="clear" w:color="auto" w:fill="FFFFFF"/>
              </w:rPr>
              <w:t>They are available in various formulations, such as sprays, dips, powders, and pour-on treatments, and can be applied on-host or off-host.</w:t>
            </w:r>
          </w:p>
        </w:tc>
      </w:tr>
      <w:tr w:rsidR="00843919" w14:paraId="079F1F8D" w14:textId="77777777" w:rsidTr="002D3C6B">
        <w:tc>
          <w:tcPr>
            <w:tcW w:w="1980" w:type="dxa"/>
          </w:tcPr>
          <w:p w14:paraId="370A3A76" w14:textId="77777777" w:rsidR="00843919" w:rsidRDefault="00843919" w:rsidP="003A03AD">
            <w:pPr>
              <w:rPr>
                <w:b/>
                <w:bCs/>
                <w:shd w:val="clear" w:color="auto" w:fill="FFFFFF"/>
              </w:rPr>
            </w:pPr>
            <w:r w:rsidRPr="007949FA">
              <w:rPr>
                <w:b/>
                <w:bCs/>
                <w:shd w:val="clear" w:color="auto" w:fill="FFFFFF"/>
              </w:rPr>
              <w:t>Larvicides</w:t>
            </w:r>
          </w:p>
        </w:tc>
        <w:tc>
          <w:tcPr>
            <w:tcW w:w="8476" w:type="dxa"/>
          </w:tcPr>
          <w:p w14:paraId="1E719CF5" w14:textId="77777777" w:rsidR="00843919" w:rsidRDefault="00843919" w:rsidP="003A03AD">
            <w:pPr>
              <w:rPr>
                <w:b/>
                <w:bCs/>
                <w:shd w:val="clear" w:color="auto" w:fill="FFFFFF"/>
              </w:rPr>
            </w:pPr>
            <w:r>
              <w:rPr>
                <w:shd w:val="clear" w:color="auto" w:fill="FFFFFF"/>
              </w:rPr>
              <w:t>Designed to kill immature insects and prevent emergence of adults. Larvicides are often applied to breeding sites or areas where larvae develop. Larvicides tend to be more effective at controlling insect populations because chemical applications can be limited to specific habitats compared to trying to control the adult population, which is widely dispersed.</w:t>
            </w:r>
          </w:p>
        </w:tc>
      </w:tr>
      <w:tr w:rsidR="00843919" w:rsidRPr="00543D34" w14:paraId="204BAC8A" w14:textId="77777777" w:rsidTr="002D3C6B">
        <w:tc>
          <w:tcPr>
            <w:tcW w:w="1980" w:type="dxa"/>
          </w:tcPr>
          <w:p w14:paraId="7E8A0EB4" w14:textId="77777777" w:rsidR="00843919" w:rsidRDefault="00843919" w:rsidP="003A03AD">
            <w:pPr>
              <w:rPr>
                <w:b/>
                <w:bCs/>
                <w:shd w:val="clear" w:color="auto" w:fill="FFFFFF"/>
              </w:rPr>
            </w:pPr>
            <w:r w:rsidRPr="007949FA">
              <w:rPr>
                <w:b/>
                <w:bCs/>
                <w:shd w:val="clear" w:color="auto" w:fill="FFFFFF"/>
              </w:rPr>
              <w:t>Adulticides</w:t>
            </w:r>
          </w:p>
        </w:tc>
        <w:tc>
          <w:tcPr>
            <w:tcW w:w="8476" w:type="dxa"/>
          </w:tcPr>
          <w:p w14:paraId="11630F39" w14:textId="77777777" w:rsidR="00843919" w:rsidRPr="00543D34" w:rsidRDefault="00843919" w:rsidP="003A03AD">
            <w:pPr>
              <w:rPr>
                <w:shd w:val="clear" w:color="auto" w:fill="FFFFFF"/>
              </w:rPr>
            </w:pPr>
            <w:r>
              <w:rPr>
                <w:shd w:val="clear" w:color="auto" w:fill="FFFFFF"/>
              </w:rPr>
              <w:t xml:space="preserve">Work by killing adults either by direct contact or through ingestion. They provide an immediate but short-term reduction in the adult population and, therefore, should be used in conjunction with larvicides to control insects at all stages of insect development. Off-host adulticides tend to be used when </w:t>
            </w:r>
            <w:r>
              <w:rPr>
                <w:shd w:val="clear" w:color="auto" w:fill="FFFFFF"/>
              </w:rPr>
              <w:lastRenderedPageBreak/>
              <w:t>there is a public health threat, such as from mosquito-borne diseases like Murray Valley encephalitis or Kunjin virus.</w:t>
            </w:r>
          </w:p>
        </w:tc>
      </w:tr>
      <w:tr w:rsidR="00843919" w:rsidRPr="00543D34" w14:paraId="0B55FCF3" w14:textId="77777777" w:rsidTr="002D3C6B">
        <w:tc>
          <w:tcPr>
            <w:tcW w:w="1980" w:type="dxa"/>
          </w:tcPr>
          <w:p w14:paraId="1226F1C4" w14:textId="77777777" w:rsidR="00843919" w:rsidRDefault="00843919" w:rsidP="003A03AD">
            <w:pPr>
              <w:rPr>
                <w:b/>
                <w:bCs/>
                <w:shd w:val="clear" w:color="auto" w:fill="FFFFFF"/>
              </w:rPr>
            </w:pPr>
            <w:r w:rsidRPr="007949FA">
              <w:rPr>
                <w:b/>
                <w:bCs/>
                <w:shd w:val="clear" w:color="auto" w:fill="FFFFFF"/>
              </w:rPr>
              <w:lastRenderedPageBreak/>
              <w:t>Repellents</w:t>
            </w:r>
          </w:p>
        </w:tc>
        <w:tc>
          <w:tcPr>
            <w:tcW w:w="8476" w:type="dxa"/>
          </w:tcPr>
          <w:p w14:paraId="7B15B88D" w14:textId="77777777" w:rsidR="00843919" w:rsidRPr="00543D34" w:rsidRDefault="00843919" w:rsidP="003A03AD">
            <w:pPr>
              <w:rPr>
                <w:shd w:val="clear" w:color="auto" w:fill="FFFFFF"/>
              </w:rPr>
            </w:pPr>
            <w:r>
              <w:rPr>
                <w:shd w:val="clear" w:color="auto" w:fill="FFFFFF"/>
              </w:rPr>
              <w:t>Prevent insects from landing or biting the host animals. They work by either masking the host’s scent (making it difficult to detect the hosts) or actively repelling insects through odour or taste. Repellents can be applied topically or spatially (e.g. netting) to create a barrier.</w:t>
            </w:r>
          </w:p>
        </w:tc>
      </w:tr>
      <w:tr w:rsidR="00843919" w:rsidRPr="00543D34" w14:paraId="0591FC43" w14:textId="77777777" w:rsidTr="002D3C6B">
        <w:tc>
          <w:tcPr>
            <w:tcW w:w="1980" w:type="dxa"/>
          </w:tcPr>
          <w:p w14:paraId="7CD5B630" w14:textId="77777777" w:rsidR="00843919" w:rsidRDefault="00843919" w:rsidP="003A03AD">
            <w:pPr>
              <w:rPr>
                <w:b/>
                <w:bCs/>
                <w:shd w:val="clear" w:color="auto" w:fill="FFFFFF"/>
              </w:rPr>
            </w:pPr>
            <w:r w:rsidRPr="008D5E6A">
              <w:rPr>
                <w:b/>
                <w:bCs/>
                <w:shd w:val="clear" w:color="auto" w:fill="FFFFFF"/>
              </w:rPr>
              <w:t>Attractants</w:t>
            </w:r>
          </w:p>
        </w:tc>
        <w:tc>
          <w:tcPr>
            <w:tcW w:w="8476" w:type="dxa"/>
          </w:tcPr>
          <w:p w14:paraId="2DBB4D52" w14:textId="77777777" w:rsidR="00843919" w:rsidRPr="00543D34" w:rsidRDefault="00843919" w:rsidP="003A03AD">
            <w:pPr>
              <w:rPr>
                <w:shd w:val="clear" w:color="auto" w:fill="FFFFFF"/>
              </w:rPr>
            </w:pPr>
            <w:r>
              <w:rPr>
                <w:shd w:val="clear" w:color="auto" w:fill="FFFFFF"/>
              </w:rPr>
              <w:t>Lure pests into traps or baits where they are captured and killed. Attractants mimic natural pheromones or food sources. Attractants are often used to monitor the abundance or presence of insects in an area.</w:t>
            </w:r>
          </w:p>
        </w:tc>
      </w:tr>
      <w:tr w:rsidR="00843919" w14:paraId="2C513B27" w14:textId="77777777" w:rsidTr="002D3C6B">
        <w:tc>
          <w:tcPr>
            <w:tcW w:w="1980" w:type="dxa"/>
          </w:tcPr>
          <w:p w14:paraId="4C875607" w14:textId="77777777" w:rsidR="00843919" w:rsidRDefault="00843919" w:rsidP="003A03AD">
            <w:pPr>
              <w:rPr>
                <w:b/>
                <w:bCs/>
                <w:shd w:val="clear" w:color="auto" w:fill="FFFFFF"/>
              </w:rPr>
            </w:pPr>
            <w:r w:rsidRPr="007949FA">
              <w:rPr>
                <w:b/>
                <w:bCs/>
                <w:shd w:val="clear" w:color="auto" w:fill="FFFFFF"/>
              </w:rPr>
              <w:t>Acaricides</w:t>
            </w:r>
          </w:p>
        </w:tc>
        <w:tc>
          <w:tcPr>
            <w:tcW w:w="8476" w:type="dxa"/>
          </w:tcPr>
          <w:p w14:paraId="7EFC3384" w14:textId="77777777" w:rsidR="00843919" w:rsidRDefault="00843919" w:rsidP="003A03AD">
            <w:pPr>
              <w:rPr>
                <w:b/>
                <w:bCs/>
                <w:shd w:val="clear" w:color="auto" w:fill="FFFFFF"/>
              </w:rPr>
            </w:pPr>
            <w:r>
              <w:rPr>
                <w:shd w:val="clear" w:color="auto" w:fill="FFFFFF"/>
              </w:rPr>
              <w:t>Designed to kill arachnids such as ticks and mites. Acaricides disrupt the nervous system, interfere with metabolic processes, or halt the moulting cycle</w:t>
            </w:r>
          </w:p>
        </w:tc>
      </w:tr>
      <w:tr w:rsidR="00843919" w14:paraId="66FB613E" w14:textId="77777777" w:rsidTr="002D3C6B">
        <w:tc>
          <w:tcPr>
            <w:tcW w:w="1980" w:type="dxa"/>
          </w:tcPr>
          <w:p w14:paraId="435705BC" w14:textId="77777777" w:rsidR="00843919" w:rsidRDefault="00843919" w:rsidP="003A03AD">
            <w:pPr>
              <w:rPr>
                <w:b/>
                <w:bCs/>
                <w:shd w:val="clear" w:color="auto" w:fill="FFFFFF"/>
              </w:rPr>
            </w:pPr>
            <w:r w:rsidRPr="00A40D60">
              <w:rPr>
                <w:b/>
                <w:bCs/>
                <w:shd w:val="clear" w:color="auto" w:fill="FFFFFF"/>
              </w:rPr>
              <w:t>Bio</w:t>
            </w:r>
            <w:r>
              <w:rPr>
                <w:b/>
                <w:bCs/>
                <w:shd w:val="clear" w:color="auto" w:fill="FFFFFF"/>
              </w:rPr>
              <w:t>insecticide</w:t>
            </w:r>
            <w:r w:rsidRPr="00A40D60">
              <w:rPr>
                <w:b/>
                <w:bCs/>
                <w:shd w:val="clear" w:color="auto" w:fill="FFFFFF"/>
              </w:rPr>
              <w:t>s</w:t>
            </w:r>
          </w:p>
        </w:tc>
        <w:tc>
          <w:tcPr>
            <w:tcW w:w="8476" w:type="dxa"/>
          </w:tcPr>
          <w:p w14:paraId="7C83CA78" w14:textId="77777777" w:rsidR="00843919" w:rsidRDefault="00843919" w:rsidP="003A03AD">
            <w:pPr>
              <w:rPr>
                <w:b/>
                <w:bCs/>
                <w:shd w:val="clear" w:color="auto" w:fill="FFFFFF"/>
              </w:rPr>
            </w:pPr>
            <w:r>
              <w:rPr>
                <w:shd w:val="clear" w:color="auto" w:fill="FFFFFF"/>
              </w:rPr>
              <w:t xml:space="preserve">Derived from natural substances. They are typically a less harmful and more target-specific alternative to conventional chemical insecticides. Bioinsecticides may be derived from </w:t>
            </w:r>
            <w:r w:rsidRPr="00C15617">
              <w:rPr>
                <w:shd w:val="clear" w:color="auto" w:fill="FFFFFF"/>
              </w:rPr>
              <w:t>bacteria, fungi, viruses, or protozoa</w:t>
            </w:r>
            <w:r>
              <w:rPr>
                <w:shd w:val="clear" w:color="auto" w:fill="FFFFFF"/>
              </w:rPr>
              <w:t xml:space="preserve"> or from </w:t>
            </w:r>
            <w:r w:rsidRPr="00C32994">
              <w:t>plant extracts or pheromones that either repel insects or interfere</w:t>
            </w:r>
            <w:r w:rsidRPr="00FB5146">
              <w:rPr>
                <w:shd w:val="clear" w:color="auto" w:fill="FFFFFF"/>
              </w:rPr>
              <w:t xml:space="preserve"> with </w:t>
            </w:r>
            <w:r>
              <w:rPr>
                <w:shd w:val="clear" w:color="auto" w:fill="FFFFFF"/>
              </w:rPr>
              <w:t>their</w:t>
            </w:r>
            <w:r w:rsidRPr="00FB5146">
              <w:rPr>
                <w:shd w:val="clear" w:color="auto" w:fill="FFFFFF"/>
              </w:rPr>
              <w:t xml:space="preserve"> physiological processes, such as mating behaviours</w:t>
            </w:r>
            <w:r>
              <w:rPr>
                <w:shd w:val="clear" w:color="auto" w:fill="FFFFFF"/>
              </w:rPr>
              <w:t>.</w:t>
            </w:r>
          </w:p>
        </w:tc>
      </w:tr>
      <w:tr w:rsidR="00843919" w:rsidRPr="00543D34" w14:paraId="1F7E43CE" w14:textId="77777777" w:rsidTr="002D3C6B">
        <w:tc>
          <w:tcPr>
            <w:tcW w:w="1980" w:type="dxa"/>
          </w:tcPr>
          <w:p w14:paraId="54CE66E8" w14:textId="77777777" w:rsidR="00843919" w:rsidRDefault="00843919" w:rsidP="003A03AD">
            <w:pPr>
              <w:rPr>
                <w:b/>
                <w:bCs/>
                <w:shd w:val="clear" w:color="auto" w:fill="FFFFFF"/>
              </w:rPr>
            </w:pPr>
            <w:r>
              <w:rPr>
                <w:b/>
                <w:bCs/>
                <w:shd w:val="clear" w:color="auto" w:fill="FFFFFF"/>
              </w:rPr>
              <w:t>IGRs</w:t>
            </w:r>
          </w:p>
        </w:tc>
        <w:tc>
          <w:tcPr>
            <w:tcW w:w="8476" w:type="dxa"/>
          </w:tcPr>
          <w:p w14:paraId="0D4EB4E4" w14:textId="77777777" w:rsidR="00843919" w:rsidRPr="00543D34" w:rsidRDefault="00843919" w:rsidP="003A03AD">
            <w:pPr>
              <w:rPr>
                <w:shd w:val="clear" w:color="auto" w:fill="FFFFFF"/>
              </w:rPr>
            </w:pPr>
            <w:r>
              <w:rPr>
                <w:shd w:val="clear" w:color="auto" w:fill="FFFFFF"/>
              </w:rPr>
              <w:t xml:space="preserve">Target different insect life stages and disrupt processes like moulting, metamorphosis, or reproduction. One type of IGR is synthetic juvenile hormone analogs that mimic the action of insect growth hormones and disrupt larval development (e.g. methoprene, and S-methoprene). Another IGR inhibits chitin development, which is </w:t>
            </w:r>
            <w:r w:rsidRPr="00C15617">
              <w:t>a key component of the insect exoskeleton, preventing larvae from moulting and ultimately leading to deat</w:t>
            </w:r>
            <w:r>
              <w:t>h.</w:t>
            </w:r>
            <w:r w:rsidRPr="00AA29EB">
              <w:rPr>
                <w:shd w:val="clear" w:color="auto" w:fill="FFFFFF"/>
              </w:rPr>
              <w:t xml:space="preserve"> </w:t>
            </w:r>
          </w:p>
        </w:tc>
      </w:tr>
      <w:tr w:rsidR="00843919" w:rsidRPr="00543D34" w14:paraId="27B1BB2E" w14:textId="77777777" w:rsidTr="002D3C6B">
        <w:tc>
          <w:tcPr>
            <w:tcW w:w="1980" w:type="dxa"/>
          </w:tcPr>
          <w:p w14:paraId="49FBF96C" w14:textId="77777777" w:rsidR="00843919" w:rsidRDefault="00843919" w:rsidP="003A03AD">
            <w:pPr>
              <w:rPr>
                <w:b/>
                <w:bCs/>
                <w:shd w:val="clear" w:color="auto" w:fill="FFFFFF"/>
              </w:rPr>
            </w:pPr>
            <w:r w:rsidRPr="00445C55">
              <w:rPr>
                <w:b/>
                <w:bCs/>
                <w:shd w:val="clear" w:color="auto" w:fill="FFFFFF"/>
              </w:rPr>
              <w:t>Combination formulations</w:t>
            </w:r>
          </w:p>
        </w:tc>
        <w:tc>
          <w:tcPr>
            <w:tcW w:w="8476" w:type="dxa"/>
          </w:tcPr>
          <w:p w14:paraId="629C77ED" w14:textId="77777777" w:rsidR="00843919" w:rsidRPr="00543D34" w:rsidRDefault="00843919" w:rsidP="003A03AD">
            <w:pPr>
              <w:rPr>
                <w:shd w:val="clear" w:color="auto" w:fill="FFFFFF"/>
              </w:rPr>
            </w:pPr>
            <w:r>
              <w:rPr>
                <w:shd w:val="clear" w:color="auto" w:fill="FFFFFF"/>
              </w:rPr>
              <w:t xml:space="preserve">Chemical product formulations may consist of a single active ingredient or a combination of two or more actives. </w:t>
            </w:r>
            <w:r w:rsidRPr="00445C55">
              <w:rPr>
                <w:b/>
                <w:bCs/>
                <w:shd w:val="clear" w:color="auto" w:fill="FFFFFF"/>
              </w:rPr>
              <w:t>Combination formulations</w:t>
            </w:r>
            <w:r>
              <w:rPr>
                <w:shd w:val="clear" w:color="auto" w:fill="FFFFFF"/>
              </w:rPr>
              <w:t xml:space="preserve"> are considered more effective, as they provide more than one way to kill and the chance of pests being resistant to all actives is low. Many combination products are active against more than one pest species or type. For example, combination products containing ivermectin (an ML) and fluazuron (an IGR), are active against buffalo flies, cattle ticks, mites and intestinal worms in cattle.</w:t>
            </w:r>
          </w:p>
        </w:tc>
      </w:tr>
    </w:tbl>
    <w:p w14:paraId="41C58909" w14:textId="79B9FD4D" w:rsidR="006A5448" w:rsidRDefault="006A5448" w:rsidP="006A5448">
      <w:pPr>
        <w:rPr>
          <w:shd w:val="clear" w:color="auto" w:fill="FFFFFF"/>
        </w:rPr>
      </w:pPr>
    </w:p>
    <w:p w14:paraId="6F376131" w14:textId="77777777" w:rsidR="006A5448" w:rsidRDefault="006A5448">
      <w:pPr>
        <w:spacing w:after="0" w:line="240" w:lineRule="auto"/>
        <w:rPr>
          <w:shd w:val="clear" w:color="auto" w:fill="FFFFFF"/>
        </w:rPr>
      </w:pPr>
      <w:r>
        <w:rPr>
          <w:shd w:val="clear" w:color="auto" w:fill="FFFFFF"/>
        </w:rPr>
        <w:br w:type="page"/>
      </w:r>
    </w:p>
    <w:p w14:paraId="034A116A" w14:textId="3A253DED" w:rsidR="00CF533B" w:rsidRPr="00F640BF" w:rsidRDefault="00CE0A12" w:rsidP="00CE0A12">
      <w:pPr>
        <w:pStyle w:val="Heading3"/>
        <w:rPr>
          <w:shd w:val="clear" w:color="auto" w:fill="FFFFFF"/>
        </w:rPr>
      </w:pPr>
      <w:bookmarkStart w:id="184" w:name="_Toc195777925"/>
      <w:r>
        <w:rPr>
          <w:shd w:val="clear" w:color="auto" w:fill="FFFFFF"/>
        </w:rPr>
        <w:lastRenderedPageBreak/>
        <w:t>C</w:t>
      </w:r>
      <w:r w:rsidR="00CF533B" w:rsidRPr="00F640BF">
        <w:rPr>
          <w:shd w:val="clear" w:color="auto" w:fill="FFFFFF"/>
        </w:rPr>
        <w:t xml:space="preserve">hemical </w:t>
      </w:r>
      <w:r>
        <w:rPr>
          <w:shd w:val="clear" w:color="auto" w:fill="FFFFFF"/>
        </w:rPr>
        <w:t>control for</w:t>
      </w:r>
      <w:r w:rsidR="00CF533B" w:rsidRPr="00F640BF">
        <w:rPr>
          <w:shd w:val="clear" w:color="auto" w:fill="FFFFFF"/>
        </w:rPr>
        <w:t xml:space="preserve"> midges</w:t>
      </w:r>
      <w:bookmarkEnd w:id="184"/>
    </w:p>
    <w:p w14:paraId="11EC8E9D" w14:textId="64A38CF2" w:rsidR="00033724" w:rsidRPr="00A7545D" w:rsidRDefault="00CE0A12" w:rsidP="00CF533B">
      <w:r>
        <w:rPr>
          <w:shd w:val="clear" w:color="auto" w:fill="FFFFFF"/>
        </w:rPr>
        <w:t>Preventing</w:t>
      </w:r>
      <w:r w:rsidR="00CF533B">
        <w:rPr>
          <w:shd w:val="clear" w:color="auto" w:fill="FFFFFF"/>
        </w:rPr>
        <w:t xml:space="preserve"> midges from biting cattle </w:t>
      </w:r>
      <w:r>
        <w:rPr>
          <w:shd w:val="clear" w:color="auto" w:fill="FFFFFF"/>
        </w:rPr>
        <w:t>is problematic</w:t>
      </w:r>
      <w:r w:rsidR="00CF533B">
        <w:rPr>
          <w:shd w:val="clear" w:color="auto" w:fill="FFFFFF"/>
        </w:rPr>
        <w:t>. Currently in Australia</w:t>
      </w:r>
      <w:r w:rsidR="007E2B2C">
        <w:rPr>
          <w:shd w:val="clear" w:color="auto" w:fill="FFFFFF"/>
        </w:rPr>
        <w:t>,</w:t>
      </w:r>
      <w:r w:rsidR="00CF533B">
        <w:rPr>
          <w:shd w:val="clear" w:color="auto" w:fill="FFFFFF"/>
        </w:rPr>
        <w:t xml:space="preserve"> </w:t>
      </w:r>
      <w:r w:rsidR="00755DC4">
        <w:rPr>
          <w:shd w:val="clear" w:color="auto" w:fill="FFFFFF"/>
        </w:rPr>
        <w:t>SPs</w:t>
      </w:r>
      <w:r w:rsidR="00CF533B">
        <w:rPr>
          <w:shd w:val="clear" w:color="auto" w:fill="FFFFFF"/>
        </w:rPr>
        <w:t xml:space="preserve"> are </w:t>
      </w:r>
      <w:r w:rsidR="0046637F">
        <w:rPr>
          <w:shd w:val="clear" w:color="auto" w:fill="FFFFFF"/>
        </w:rPr>
        <w:t>used</w:t>
      </w:r>
      <w:r w:rsidR="00CF533B">
        <w:rPr>
          <w:shd w:val="clear" w:color="auto" w:fill="FFFFFF"/>
        </w:rPr>
        <w:t xml:space="preserve"> for midge control on cattle. Achieving efficacy against midges </w:t>
      </w:r>
      <w:r w:rsidR="005C7544">
        <w:rPr>
          <w:shd w:val="clear" w:color="auto" w:fill="FFFFFF"/>
        </w:rPr>
        <w:t xml:space="preserve">requires </w:t>
      </w:r>
      <w:r w:rsidR="00CF533B">
        <w:rPr>
          <w:shd w:val="clear" w:color="auto" w:fill="FFFFFF"/>
        </w:rPr>
        <w:t xml:space="preserve">whole-of animal application to ensure the </w:t>
      </w:r>
      <w:r w:rsidR="003D1BED">
        <w:rPr>
          <w:shd w:val="clear" w:color="auto" w:fill="FFFFFF"/>
        </w:rPr>
        <w:t xml:space="preserve">insects receive a lethal dose </w:t>
      </w:r>
      <w:r w:rsidR="00CF533B">
        <w:rPr>
          <w:shd w:val="clear" w:color="auto" w:fill="FFFFFF"/>
        </w:rPr>
        <w:t xml:space="preserve">when feeding </w:t>
      </w:r>
      <w:r w:rsidR="00CF533B">
        <w:rPr>
          <w:shd w:val="clear" w:color="auto" w:fill="FFFFFF"/>
        </w:rPr>
        <w:fldChar w:fldCharType="begin"/>
      </w:r>
      <w:r w:rsidR="006B0536">
        <w:rPr>
          <w:shd w:val="clear" w:color="auto" w:fill="FFFFFF"/>
        </w:rPr>
        <w:instrText xml:space="preserve"> ADDIN ZOTERO_ITEM CSL_CITATION {"citationID":"C4J1gNTK","properties":{"formattedCitation":"(WOAH 2021)","plainCitation":"(WOAH 2021)","noteIndex":0},"citationItems":[{"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schema":"https://github.com/citation-style-language/schema/raw/master/csl-citation.json"} </w:instrText>
      </w:r>
      <w:r w:rsidR="00CF533B">
        <w:rPr>
          <w:shd w:val="clear" w:color="auto" w:fill="FFFFFF"/>
        </w:rPr>
        <w:fldChar w:fldCharType="separate"/>
      </w:r>
      <w:r w:rsidR="00CF533B">
        <w:rPr>
          <w:noProof/>
          <w:shd w:val="clear" w:color="auto" w:fill="FFFFFF"/>
        </w:rPr>
        <w:t>(WOAH 2021)</w:t>
      </w:r>
      <w:r w:rsidR="00CF533B">
        <w:rPr>
          <w:shd w:val="clear" w:color="auto" w:fill="FFFFFF"/>
        </w:rPr>
        <w:fldChar w:fldCharType="end"/>
      </w:r>
      <w:r w:rsidR="00CF533B">
        <w:rPr>
          <w:shd w:val="clear" w:color="auto" w:fill="FFFFFF"/>
        </w:rPr>
        <w:t xml:space="preserve">. </w:t>
      </w:r>
      <w:r w:rsidR="003D1BED">
        <w:rPr>
          <w:shd w:val="clear" w:color="auto" w:fill="FFFFFF"/>
        </w:rPr>
        <w:t>For some midge species, p</w:t>
      </w:r>
      <w:r w:rsidR="00CF533B">
        <w:rPr>
          <w:shd w:val="clear" w:color="auto" w:fill="FFFFFF"/>
        </w:rPr>
        <w:t xml:space="preserve">our-on formulations are inadequate as midges bite cattle in areas distant from the application site </w:t>
      </w:r>
      <w:r w:rsidR="00CF533B">
        <w:rPr>
          <w:shd w:val="clear" w:color="auto" w:fill="FFFFFF"/>
        </w:rPr>
        <w:fldChar w:fldCharType="begin"/>
      </w:r>
      <w:r w:rsidR="006B0536">
        <w:rPr>
          <w:shd w:val="clear" w:color="auto" w:fill="FFFFFF"/>
        </w:rPr>
        <w:instrText xml:space="preserve"> ADDIN ZOTERO_ITEM CSL_CITATION {"citationID":"eQyW6R4y","properties":{"formattedCitation":"(Carpenter et al. 2008)","plainCitation":"(Carpenter et al. 2008)","noteIndex":0},"citationItems":[{"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schema":"https://github.com/citation-style-language/schema/raw/master/csl-citation.json"} </w:instrText>
      </w:r>
      <w:r w:rsidR="00CF533B">
        <w:rPr>
          <w:shd w:val="clear" w:color="auto" w:fill="FFFFFF"/>
        </w:rPr>
        <w:fldChar w:fldCharType="separate"/>
      </w:r>
      <w:r w:rsidR="00CF533B">
        <w:rPr>
          <w:noProof/>
          <w:shd w:val="clear" w:color="auto" w:fill="FFFFFF"/>
        </w:rPr>
        <w:t>(Carpenter et al. 2008)</w:t>
      </w:r>
      <w:r w:rsidR="00CF533B">
        <w:rPr>
          <w:shd w:val="clear" w:color="auto" w:fill="FFFFFF"/>
        </w:rPr>
        <w:fldChar w:fldCharType="end"/>
      </w:r>
      <w:r w:rsidR="00CF533B">
        <w:rPr>
          <w:shd w:val="clear" w:color="auto" w:fill="FFFFFF"/>
        </w:rPr>
        <w:t>.</w:t>
      </w:r>
      <w:r w:rsidR="003D1BED">
        <w:rPr>
          <w:shd w:val="clear" w:color="auto" w:fill="FFFFFF"/>
        </w:rPr>
        <w:t xml:space="preserve"> However, pour-ons can be efficacious against </w:t>
      </w:r>
      <w:r w:rsidR="003D1BED" w:rsidRPr="003D1BED">
        <w:rPr>
          <w:i/>
          <w:iCs/>
          <w:shd w:val="clear" w:color="auto" w:fill="FFFFFF"/>
        </w:rPr>
        <w:t>C. brevitarsis</w:t>
      </w:r>
      <w:r w:rsidR="003D1BED">
        <w:rPr>
          <w:shd w:val="clear" w:color="auto" w:fill="FFFFFF"/>
        </w:rPr>
        <w:t xml:space="preserve"> (</w:t>
      </w:r>
      <w:r w:rsidR="003D1BED" w:rsidRPr="003D1BED">
        <w:rPr>
          <w:i/>
          <w:iCs/>
          <w:shd w:val="clear" w:color="auto" w:fill="FFFFFF"/>
        </w:rPr>
        <w:t>G. Bellis, pers. comms</w:t>
      </w:r>
      <w:r w:rsidR="003D1BED">
        <w:rPr>
          <w:shd w:val="clear" w:color="auto" w:fill="FFFFFF"/>
        </w:rPr>
        <w:t xml:space="preserve">). </w:t>
      </w:r>
      <w:r w:rsidR="00A7545D">
        <w:t xml:space="preserve">Repellent products containing DEET (N, N-Diethyl- meta-toluamide, or diethyltoluamide) are generally considered effective against </w:t>
      </w:r>
      <w:r w:rsidR="00A7545D" w:rsidRPr="00197520">
        <w:rPr>
          <w:i/>
          <w:iCs/>
        </w:rPr>
        <w:t>Culicoides</w:t>
      </w:r>
      <w:r w:rsidR="00A7545D">
        <w:t xml:space="preserve">, especially for equids, to help prevent infection with African horse sickness virus </w:t>
      </w:r>
      <w:r w:rsidR="00A7545D">
        <w:rPr>
          <w:shd w:val="clear" w:color="auto" w:fill="FFFFFF"/>
        </w:rPr>
        <w:fldChar w:fldCharType="begin"/>
      </w:r>
      <w:r w:rsidR="006B0536">
        <w:rPr>
          <w:shd w:val="clear" w:color="auto" w:fill="FFFFFF"/>
        </w:rPr>
        <w:instrText xml:space="preserve"> ADDIN ZOTERO_ITEM CSL_CITATION {"citationID":"xVRWKWbW","properties":{"formattedCitation":"(WOAH 2021)","plainCitation":"(WOAH 2021)","noteIndex":0},"citationItems":[{"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schema":"https://github.com/citation-style-language/schema/raw/master/csl-citation.json"} </w:instrText>
      </w:r>
      <w:r w:rsidR="00A7545D">
        <w:rPr>
          <w:shd w:val="clear" w:color="auto" w:fill="FFFFFF"/>
        </w:rPr>
        <w:fldChar w:fldCharType="separate"/>
      </w:r>
      <w:r w:rsidR="00A7545D">
        <w:rPr>
          <w:noProof/>
          <w:shd w:val="clear" w:color="auto" w:fill="FFFFFF"/>
        </w:rPr>
        <w:t>(WOAH 2021)</w:t>
      </w:r>
      <w:r w:rsidR="00A7545D">
        <w:rPr>
          <w:shd w:val="clear" w:color="auto" w:fill="FFFFFF"/>
        </w:rPr>
        <w:fldChar w:fldCharType="end"/>
      </w:r>
      <w:r w:rsidR="00A7545D">
        <w:rPr>
          <w:shd w:val="clear" w:color="auto" w:fill="FFFFFF"/>
        </w:rPr>
        <w:t>.</w:t>
      </w:r>
      <w:r w:rsidR="00A7545D">
        <w:t xml:space="preserve"> However, frequent reapplication of repellent products is required to provide the best protection against </w:t>
      </w:r>
      <w:r w:rsidR="00A7545D" w:rsidRPr="00AD6CEF">
        <w:rPr>
          <w:i/>
          <w:iCs/>
        </w:rPr>
        <w:t>Culicoides,</w:t>
      </w:r>
      <w:r w:rsidR="00A7545D">
        <w:t xml:space="preserve"> rendering them impractical in most cattle systems. Notably, in Australia, there is one APVMA-registered veterinary chemical product containing DEET for use on cattle </w:t>
      </w:r>
      <w:r w:rsidR="00A7545D">
        <w:rPr>
          <w:shd w:val="clear" w:color="auto" w:fill="FFFFFF"/>
        </w:rPr>
        <w:t xml:space="preserve">as a topical spray, which can also be applied to surfaces where insects rest </w:t>
      </w:r>
      <w:r w:rsidR="00A7545D">
        <w:t>(</w:t>
      </w:r>
      <w:r w:rsidR="00A7545D" w:rsidRPr="00AD6CEF">
        <w:rPr>
          <w:i/>
          <w:iCs/>
        </w:rPr>
        <w:t>APVMA #</w:t>
      </w:r>
      <w:r w:rsidR="00A7545D" w:rsidRPr="00AD6CEF">
        <w:rPr>
          <w:i/>
          <w:iCs/>
          <w:shd w:val="clear" w:color="auto" w:fill="FFFFFF"/>
        </w:rPr>
        <w:t>62938, Saint Bernard Petcare Insect Repellent</w:t>
      </w:r>
      <w:r w:rsidR="00BC400D">
        <w:rPr>
          <w:i/>
          <w:iCs/>
          <w:shd w:val="clear" w:color="auto" w:fill="FFFFFF"/>
        </w:rPr>
        <w:t xml:space="preserve"> f</w:t>
      </w:r>
      <w:r w:rsidR="00A7545D" w:rsidRPr="00AD6CEF">
        <w:rPr>
          <w:i/>
          <w:iCs/>
          <w:shd w:val="clear" w:color="auto" w:fill="FFFFFF"/>
        </w:rPr>
        <w:t>or Flies, Mosquitoes &amp; Biting Insects</w:t>
      </w:r>
      <w:r w:rsidR="00A7545D">
        <w:rPr>
          <w:shd w:val="clear" w:color="auto" w:fill="FFFFFF"/>
        </w:rPr>
        <w:t xml:space="preserve">). Data regarding the efficacy of topical insecticides and repellents in halting disease transmission in midge populations, including in the spread of diseases such as BTV is scarce </w:t>
      </w:r>
      <w:r w:rsidR="00A7545D">
        <w:rPr>
          <w:shd w:val="clear" w:color="auto" w:fill="FFFFFF"/>
        </w:rPr>
        <w:fldChar w:fldCharType="begin"/>
      </w:r>
      <w:r w:rsidR="006B0536">
        <w:rPr>
          <w:shd w:val="clear" w:color="auto" w:fill="FFFFFF"/>
        </w:rPr>
        <w:instrText xml:space="preserve"> ADDIN ZOTERO_ITEM CSL_CITATION {"citationID":"yEyVnKG4","properties":{"formattedCitation":"(Miranda 2018)","plainCitation":"(Miranda 2018)","noteIndex":0},"citationItems":[{"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schema":"https://github.com/citation-style-language/schema/raw/master/csl-citation.json"} </w:instrText>
      </w:r>
      <w:r w:rsidR="00A7545D">
        <w:rPr>
          <w:shd w:val="clear" w:color="auto" w:fill="FFFFFF"/>
        </w:rPr>
        <w:fldChar w:fldCharType="separate"/>
      </w:r>
      <w:r w:rsidR="00A7545D">
        <w:rPr>
          <w:noProof/>
          <w:shd w:val="clear" w:color="auto" w:fill="FFFFFF"/>
        </w:rPr>
        <w:t>(Miranda 2018)</w:t>
      </w:r>
      <w:r w:rsidR="00A7545D">
        <w:rPr>
          <w:shd w:val="clear" w:color="auto" w:fill="FFFFFF"/>
        </w:rPr>
        <w:fldChar w:fldCharType="end"/>
      </w:r>
      <w:r w:rsidR="00A7545D">
        <w:rPr>
          <w:shd w:val="clear" w:color="auto" w:fill="FFFFFF"/>
        </w:rPr>
        <w:t>. Thus, the effectiveness of on-host chemicals in controlling midge populations during an LSD outbreak is also uncertain.</w:t>
      </w:r>
    </w:p>
    <w:p w14:paraId="0C40BBCD" w14:textId="71A71F46" w:rsidR="002B0ADA" w:rsidRDefault="00CF533B" w:rsidP="00732B08">
      <w:pPr>
        <w:rPr>
          <w:shd w:val="clear" w:color="auto" w:fill="FFFFFF"/>
        </w:rPr>
      </w:pPr>
      <w:r>
        <w:rPr>
          <w:shd w:val="clear" w:color="auto" w:fill="FFFFFF"/>
        </w:rPr>
        <w:t xml:space="preserve">Environmental spraying to control larval midges is </w:t>
      </w:r>
      <w:r w:rsidR="005635B7">
        <w:rPr>
          <w:shd w:val="clear" w:color="auto" w:fill="FFFFFF"/>
        </w:rPr>
        <w:t xml:space="preserve">reported to be </w:t>
      </w:r>
      <w:r>
        <w:rPr>
          <w:shd w:val="clear" w:color="auto" w:fill="FFFFFF"/>
        </w:rPr>
        <w:t xml:space="preserve">impractical and </w:t>
      </w:r>
      <w:r w:rsidRPr="005635B7">
        <w:rPr>
          <w:shd w:val="clear" w:color="auto" w:fill="FFFFFF"/>
        </w:rPr>
        <w:t>largely ineffective</w:t>
      </w:r>
      <w:r>
        <w:rPr>
          <w:shd w:val="clear" w:color="auto" w:fill="FFFFFF"/>
        </w:rPr>
        <w:t xml:space="preserve">. Midge breeding habitats are </w:t>
      </w:r>
      <w:r w:rsidR="003D1BED">
        <w:rPr>
          <w:shd w:val="clear" w:color="auto" w:fill="FFFFFF"/>
        </w:rPr>
        <w:t>divers</w:t>
      </w:r>
      <w:r w:rsidR="000C7383">
        <w:rPr>
          <w:shd w:val="clear" w:color="auto" w:fill="FFFFFF"/>
        </w:rPr>
        <w:t>e</w:t>
      </w:r>
      <w:r w:rsidR="003D1BED">
        <w:rPr>
          <w:shd w:val="clear" w:color="auto" w:fill="FFFFFF"/>
        </w:rPr>
        <w:t xml:space="preserve">, and can be </w:t>
      </w:r>
      <w:r>
        <w:rPr>
          <w:shd w:val="clear" w:color="auto" w:fill="FFFFFF"/>
        </w:rPr>
        <w:t>spread over large areas</w:t>
      </w:r>
      <w:r w:rsidR="003D1BED">
        <w:rPr>
          <w:shd w:val="clear" w:color="auto" w:fill="FFFFFF"/>
        </w:rPr>
        <w:t>, and</w:t>
      </w:r>
      <w:r>
        <w:rPr>
          <w:shd w:val="clear" w:color="auto" w:fill="FFFFFF"/>
        </w:rPr>
        <w:t xml:space="preserve"> adult midge activities and resting places are not well understood </w:t>
      </w:r>
      <w:r w:rsidR="003D1BED">
        <w:rPr>
          <w:shd w:val="clear" w:color="auto" w:fill="FFFFFF"/>
        </w:rPr>
        <w:t>so</w:t>
      </w:r>
      <w:r>
        <w:rPr>
          <w:shd w:val="clear" w:color="auto" w:fill="FFFFFF"/>
        </w:rPr>
        <w:t xml:space="preserve"> few pesticides are safe for application in their preferred habitats (e.g. wetlands, riverbanks, vegetation)</w:t>
      </w:r>
      <w:r w:rsidRPr="00937CC4">
        <w:rPr>
          <w:shd w:val="clear" w:color="auto" w:fill="FFFFFF"/>
        </w:rPr>
        <w:t xml:space="preserve"> </w:t>
      </w:r>
      <w:r>
        <w:rPr>
          <w:shd w:val="clear" w:color="auto" w:fill="FFFFFF"/>
        </w:rPr>
        <w:fldChar w:fldCharType="begin"/>
      </w:r>
      <w:r w:rsidR="006B0536">
        <w:rPr>
          <w:shd w:val="clear" w:color="auto" w:fill="FFFFFF"/>
        </w:rPr>
        <w:instrText xml:space="preserve"> ADDIN ZOTERO_ITEM CSL_CITATION {"citationID":"ostKLuGN","properties":{"formattedCitation":"(Carpenter et al. 2008; Peck et al. 2020; WOAH 2021; Miranda 2018)","plainCitation":"(Carpenter et al. 2008; Peck et al. 2020; WOAH 2021; Miranda 2018)","noteIndex":0},"citationItems":[{"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id":7943,"uris":["http://zotero.org/groups/4707929/items/MGRRQW4A"],"itemData":{"id":7943,"type":"article-journal","abstract":"Vesicular stomatitis viruses (VSVs) cause a condition known as vesicular stomatitis (VS), which results in painful lesions in equines, cattle, swine, and camelids, and when transmitted to humans, can cause flu-like symptoms. When animal premises are affected by VS, they are subject to a quarantine. The equine industry more broadly may incur economic losses due to interruptions of animal trade and transportation to shows, competitions, and other events. Equine owners, barn managers, and veterinarians can take proactive measures to reduce the risk of equines contracting VS. To identify appropriate risk management strategies, it helps to understand which biting insects are capable of transmitting the virus to animals, and to identify these insect vectors’ preferred habitats and behaviors. We make this area of science more accessible to equine owners, barn managers, and veterinarians, by (1) translating the most relevant scientific information about biting insect vectors of VSV and (2) identifying practical management strategies that might reduce the risk of equines contracting VSV from infectious biting insects or from other equines already infected with VSV. We address transmission risk at four different spatial scales—the animal, the barn/shelter, the barnyard/premises, and the surrounding environment/neighborhood—noting that a multiscale and spatially collaborative strategy may be needed to reduce the risk of VS.","container-title":"Journal of Equine Veterinary Science","DOI":"10.1016/j.jevs.2020.103026","ISSN":"0737-0806","journalAbbreviation":"Journal of Equine Veterinary Science","page":"103026","source":"ScienceDirect","title":"Management Strategies for Reducing the Risk of Equines Contracting Vesicular Stomatitis Virus (VSV) in the Western United States","volume":"90","author":[{"family":"Peck","given":"Dannele E."},{"family":"Reeves","given":"Will K."},{"family":"Pelzel-McCluskey","given":"Angela M."},{"family":"Derner","given":"Justin D."},{"family":"Drolet","given":"Barbara"},{"family":"Cohnstaedt","given":"Lee W."},{"family":"Swanson","given":"Dustin"},{"family":"McVey","given":"D. Scott"},{"family":"Rodriguez","given":"Luis L."},{"family":"Peters","given":"Debra P. C."}],"issued":{"date-parts":[["2020",7,1]]}}},{"id":7910,"uris":["http://zotero.org/groups/4707929/items/8LNSQVDW"],"itemData":{"id":7910,"type":"report","event-place":"Paris, France","page":"20","publisher":"WOAH","publisher-place":"Paris, France","source":"ISBN: 978-92-95121-05-8","title":"AFRICAN HORSE SICKNESS: OIE guidelines for the practical control of viral  transmission by reducing vector–host contact in the Asian context","author":[{"family":"WOAH","given":""}],"issued":{"date-parts":[["2021"]]}}},{"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schema":"https://github.com/citation-style-language/schema/raw/master/csl-citation.json"} </w:instrText>
      </w:r>
      <w:r>
        <w:rPr>
          <w:shd w:val="clear" w:color="auto" w:fill="FFFFFF"/>
        </w:rPr>
        <w:fldChar w:fldCharType="separate"/>
      </w:r>
      <w:r>
        <w:rPr>
          <w:noProof/>
          <w:shd w:val="clear" w:color="auto" w:fill="FFFFFF"/>
        </w:rPr>
        <w:t>(Carpenter et al. 2008; Peck et al. 2020; WOAH 2021; Miranda 2018)</w:t>
      </w:r>
      <w:r>
        <w:rPr>
          <w:shd w:val="clear" w:color="auto" w:fill="FFFFFF"/>
        </w:rPr>
        <w:fldChar w:fldCharType="end"/>
      </w:r>
      <w:r>
        <w:rPr>
          <w:shd w:val="clear" w:color="auto" w:fill="FFFFFF"/>
        </w:rPr>
        <w:t xml:space="preserve">. Treating only some larval habitat sites may not be effective given midges can travel several kilometres in a day, therefore re-infestation of an area is highly likely </w:t>
      </w:r>
      <w:r>
        <w:rPr>
          <w:shd w:val="clear" w:color="auto" w:fill="FFFFFF"/>
        </w:rPr>
        <w:fldChar w:fldCharType="begin"/>
      </w:r>
      <w:r w:rsidR="006B0536">
        <w:rPr>
          <w:shd w:val="clear" w:color="auto" w:fill="FFFFFF"/>
        </w:rPr>
        <w:instrText xml:space="preserve"> ADDIN ZOTERO_ITEM CSL_CITATION {"citationID":"Iv7HNO7g","properties":{"formattedCitation":"(Peck et al. 2020)","plainCitation":"(Peck et al. 2020)","noteIndex":0},"citationItems":[{"id":7943,"uris":["http://zotero.org/groups/4707929/items/MGRRQW4A"],"itemData":{"id":7943,"type":"article-journal","abstract":"Vesicular stomatitis viruses (VSVs) cause a condition known as vesicular stomatitis (VS), which results in painful lesions in equines, cattle, swine, and camelids, and when transmitted to humans, can cause flu-like symptoms. When animal premises are affected by VS, they are subject to a quarantine. The equine industry more broadly may incur economic losses due to interruptions of animal trade and transportation to shows, competitions, and other events. Equine owners, barn managers, and veterinarians can take proactive measures to reduce the risk of equines contracting VS. To identify appropriate risk management strategies, it helps to understand which biting insects are capable of transmitting the virus to animals, and to identify these insect vectors’ preferred habitats and behaviors. We make this area of science more accessible to equine owners, barn managers, and veterinarians, by (1) translating the most relevant scientific information about biting insect vectors of VSV and (2) identifying practical management strategies that might reduce the risk of equines contracting VSV from infectious biting insects or from other equines already infected with VSV. We address transmission risk at four different spatial scales—the animal, the barn/shelter, the barnyard/premises, and the surrounding environment/neighborhood—noting that a multiscale and spatially collaborative strategy may be needed to reduce the risk of VS.","container-title":"Journal of Equine Veterinary Science","DOI":"10.1016/j.jevs.2020.103026","ISSN":"0737-0806","journalAbbreviation":"Journal of Equine Veterinary Science","page":"103026","source":"ScienceDirect","title":"Management Strategies for Reducing the Risk of Equines Contracting Vesicular Stomatitis Virus (VSV) in the Western United States","volume":"90","author":[{"family":"Peck","given":"Dannele E."},{"family":"Reeves","given":"Will K."},{"family":"Pelzel-McCluskey","given":"Angela M."},{"family":"Derner","given":"Justin D."},{"family":"Drolet","given":"Barbara"},{"family":"Cohnstaedt","given":"Lee W."},{"family":"Swanson","given":"Dustin"},{"family":"McVey","given":"D. Scott"},{"family":"Rodriguez","given":"Luis L."},{"family":"Peters","given":"Debra P. C."}],"issued":{"date-parts":[["2020",7,1]]}}}],"schema":"https://github.com/citation-style-language/schema/raw/master/csl-citation.json"} </w:instrText>
      </w:r>
      <w:r>
        <w:rPr>
          <w:shd w:val="clear" w:color="auto" w:fill="FFFFFF"/>
        </w:rPr>
        <w:fldChar w:fldCharType="separate"/>
      </w:r>
      <w:r>
        <w:rPr>
          <w:noProof/>
          <w:shd w:val="clear" w:color="auto" w:fill="FFFFFF"/>
        </w:rPr>
        <w:t>(Peck et al. 2020)</w:t>
      </w:r>
      <w:r>
        <w:rPr>
          <w:shd w:val="clear" w:color="auto" w:fill="FFFFFF"/>
        </w:rPr>
        <w:fldChar w:fldCharType="end"/>
      </w:r>
      <w:r>
        <w:rPr>
          <w:shd w:val="clear" w:color="auto" w:fill="FFFFFF"/>
        </w:rPr>
        <w:t>.</w:t>
      </w:r>
    </w:p>
    <w:p w14:paraId="6F87528A" w14:textId="0DD39A2B" w:rsidR="003B3C9B" w:rsidRPr="00F05C20" w:rsidRDefault="00F05C20" w:rsidP="00F05C20">
      <w:pPr>
        <w:pStyle w:val="Heading3"/>
      </w:pPr>
      <w:bookmarkStart w:id="185" w:name="_Toc195777926"/>
      <w:r>
        <w:rPr>
          <w:lang w:eastAsia="en-US"/>
        </w:rPr>
        <w:t>Resistance to insecticides</w:t>
      </w:r>
      <w:r w:rsidR="005D243F">
        <w:rPr>
          <w:lang w:eastAsia="en-US"/>
        </w:rPr>
        <w:t xml:space="preserve"> and acaricides</w:t>
      </w:r>
      <w:bookmarkEnd w:id="185"/>
    </w:p>
    <w:p w14:paraId="1400765D" w14:textId="0AC3E494" w:rsidR="005D243F" w:rsidRDefault="005635B7" w:rsidP="00853167">
      <w:pPr>
        <w:rPr>
          <w:shd w:val="clear" w:color="auto" w:fill="FFFFFF"/>
        </w:rPr>
      </w:pPr>
      <w:r>
        <w:rPr>
          <w:shd w:val="clear" w:color="auto" w:fill="FFFFFF"/>
        </w:rPr>
        <w:t>Intensive insecticide</w:t>
      </w:r>
      <w:r w:rsidR="005D243F">
        <w:rPr>
          <w:shd w:val="clear" w:color="auto" w:fill="FFFFFF"/>
        </w:rPr>
        <w:t xml:space="preserve"> and acaricide</w:t>
      </w:r>
      <w:r>
        <w:rPr>
          <w:shd w:val="clear" w:color="auto" w:fill="FFFFFF"/>
        </w:rPr>
        <w:t xml:space="preserve"> treatments</w:t>
      </w:r>
      <w:r w:rsidR="00F814A7">
        <w:rPr>
          <w:shd w:val="clear" w:color="auto" w:fill="FFFFFF"/>
        </w:rPr>
        <w:t>, coupled with</w:t>
      </w:r>
      <w:r>
        <w:rPr>
          <w:shd w:val="clear" w:color="auto" w:fill="FFFFFF"/>
        </w:rPr>
        <w:t xml:space="preserve"> repeated use of the same </w:t>
      </w:r>
      <w:r w:rsidR="005D243F">
        <w:rPr>
          <w:shd w:val="clear" w:color="auto" w:fill="FFFFFF"/>
        </w:rPr>
        <w:t>product</w:t>
      </w:r>
      <w:r>
        <w:rPr>
          <w:shd w:val="clear" w:color="auto" w:fill="FFFFFF"/>
        </w:rPr>
        <w:t xml:space="preserve"> or chemical classes </w:t>
      </w:r>
      <w:r w:rsidR="00F814A7">
        <w:rPr>
          <w:shd w:val="clear" w:color="auto" w:fill="FFFFFF"/>
        </w:rPr>
        <w:t>sharing</w:t>
      </w:r>
      <w:r>
        <w:rPr>
          <w:shd w:val="clear" w:color="auto" w:fill="FFFFFF"/>
        </w:rPr>
        <w:t xml:space="preserve"> similar modes of action</w:t>
      </w:r>
      <w:r w:rsidR="00F814A7">
        <w:rPr>
          <w:shd w:val="clear" w:color="auto" w:fill="FFFFFF"/>
        </w:rPr>
        <w:t>,</w:t>
      </w:r>
      <w:r>
        <w:rPr>
          <w:shd w:val="clear" w:color="auto" w:fill="FFFFFF"/>
        </w:rPr>
        <w:t xml:space="preserve"> accelerate the development of</w:t>
      </w:r>
      <w:r w:rsidR="00C2466C">
        <w:rPr>
          <w:shd w:val="clear" w:color="auto" w:fill="FFFFFF"/>
        </w:rPr>
        <w:t xml:space="preserve"> </w:t>
      </w:r>
      <w:r w:rsidR="00A074E6">
        <w:rPr>
          <w:shd w:val="clear" w:color="auto" w:fill="FFFFFF"/>
        </w:rPr>
        <w:t xml:space="preserve">resistance in </w:t>
      </w:r>
      <w:r>
        <w:rPr>
          <w:shd w:val="clear" w:color="auto" w:fill="FFFFFF"/>
        </w:rPr>
        <w:t>arthropod</w:t>
      </w:r>
      <w:r w:rsidR="00A074E6">
        <w:rPr>
          <w:shd w:val="clear" w:color="auto" w:fill="FFFFFF"/>
        </w:rPr>
        <w:t xml:space="preserve"> populations </w:t>
      </w:r>
      <w:r w:rsidR="00A074E6">
        <w:rPr>
          <w:shd w:val="clear" w:color="auto" w:fill="FFFFFF"/>
        </w:rPr>
        <w:fldChar w:fldCharType="begin"/>
      </w:r>
      <w:r w:rsidR="006B0536">
        <w:rPr>
          <w:shd w:val="clear" w:color="auto" w:fill="FFFFFF"/>
        </w:rPr>
        <w:instrText xml:space="preserve"> ADDIN ZOTERO_ITEM CSL_CITATION {"citationID":"l5uKVFhm","properties":{"formattedCitation":"(Baldacchino et al. 2018; Brewer et al. 2021)","plainCitation":"(Baldacchino et al. 2018; Brewer et al. 2021)","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rsidR="00A074E6">
        <w:rPr>
          <w:shd w:val="clear" w:color="auto" w:fill="FFFFFF"/>
        </w:rPr>
        <w:fldChar w:fldCharType="separate"/>
      </w:r>
      <w:r w:rsidR="00853167">
        <w:rPr>
          <w:noProof/>
          <w:shd w:val="clear" w:color="auto" w:fill="FFFFFF"/>
        </w:rPr>
        <w:t>(Baldacchino et al. 2018; Brewer et al. 2021)</w:t>
      </w:r>
      <w:r w:rsidR="00A074E6">
        <w:rPr>
          <w:shd w:val="clear" w:color="auto" w:fill="FFFFFF"/>
        </w:rPr>
        <w:fldChar w:fldCharType="end"/>
      </w:r>
      <w:r w:rsidR="00A074E6">
        <w:rPr>
          <w:shd w:val="clear" w:color="auto" w:fill="FFFFFF"/>
        </w:rPr>
        <w:t>.</w:t>
      </w:r>
      <w:r w:rsidR="00853167">
        <w:rPr>
          <w:shd w:val="clear" w:color="auto" w:fill="FFFFFF"/>
        </w:rPr>
        <w:t xml:space="preserve"> </w:t>
      </w:r>
      <w:r w:rsidR="005D243F">
        <w:rPr>
          <w:shd w:val="clear" w:color="auto" w:fill="FFFFFF"/>
        </w:rPr>
        <w:t xml:space="preserve">Australian producers have </w:t>
      </w:r>
      <w:r w:rsidR="00F814A7">
        <w:rPr>
          <w:shd w:val="clear" w:color="auto" w:fill="FFFFFF"/>
        </w:rPr>
        <w:t>historically</w:t>
      </w:r>
      <w:r w:rsidR="005D243F">
        <w:rPr>
          <w:shd w:val="clear" w:color="auto" w:fill="FFFFFF"/>
        </w:rPr>
        <w:t xml:space="preserve"> </w:t>
      </w:r>
      <w:r w:rsidR="00F814A7">
        <w:rPr>
          <w:shd w:val="clear" w:color="auto" w:fill="FFFFFF"/>
        </w:rPr>
        <w:t xml:space="preserve">relied on these chemicals </w:t>
      </w:r>
      <w:r w:rsidR="005D243F">
        <w:rPr>
          <w:shd w:val="clear" w:color="auto" w:fill="FFFFFF"/>
        </w:rPr>
        <w:t>to control parasitic disease</w:t>
      </w:r>
      <w:r w:rsidR="00122A69">
        <w:rPr>
          <w:shd w:val="clear" w:color="auto" w:fill="FFFFFF"/>
        </w:rPr>
        <w:t>s</w:t>
      </w:r>
      <w:r w:rsidR="008E10B0">
        <w:rPr>
          <w:shd w:val="clear" w:color="auto" w:fill="FFFFFF"/>
        </w:rPr>
        <w:t>,</w:t>
      </w:r>
      <w:r w:rsidR="00DB62BF">
        <w:rPr>
          <w:shd w:val="clear" w:color="auto" w:fill="FFFFFF"/>
        </w:rPr>
        <w:t xml:space="preserve"> however</w:t>
      </w:r>
      <w:r w:rsidR="008E10B0">
        <w:rPr>
          <w:shd w:val="clear" w:color="auto" w:fill="FFFFFF"/>
        </w:rPr>
        <w:t>,</w:t>
      </w:r>
      <w:r w:rsidR="00DB62BF">
        <w:rPr>
          <w:shd w:val="clear" w:color="auto" w:fill="FFFFFF"/>
        </w:rPr>
        <w:t xml:space="preserve"> </w:t>
      </w:r>
      <w:r w:rsidR="00F814A7">
        <w:rPr>
          <w:shd w:val="clear" w:color="auto" w:fill="FFFFFF"/>
        </w:rPr>
        <w:t xml:space="preserve">the </w:t>
      </w:r>
      <w:r w:rsidR="00DB62BF">
        <w:rPr>
          <w:shd w:val="clear" w:color="auto" w:fill="FFFFFF"/>
        </w:rPr>
        <w:t xml:space="preserve">increasing resistance to common chemical classes poses a significant threat to </w:t>
      </w:r>
      <w:r w:rsidR="00F814A7">
        <w:rPr>
          <w:shd w:val="clear" w:color="auto" w:fill="FFFFFF"/>
        </w:rPr>
        <w:t>f</w:t>
      </w:r>
      <w:r w:rsidR="00DB62BF">
        <w:rPr>
          <w:shd w:val="clear" w:color="auto" w:fill="FFFFFF"/>
        </w:rPr>
        <w:t xml:space="preserve">uture control </w:t>
      </w:r>
      <w:r w:rsidR="00F814A7">
        <w:rPr>
          <w:shd w:val="clear" w:color="auto" w:fill="FFFFFF"/>
        </w:rPr>
        <w:t>efforts on farms and in the broader context of responding to exotic vector-borne diseases.</w:t>
      </w:r>
      <w:r w:rsidR="00DB62BF">
        <w:rPr>
          <w:shd w:val="clear" w:color="auto" w:fill="FFFFFF"/>
        </w:rPr>
        <w:t xml:space="preserve"> New chemical classes and biocontrol agents are slow to market, </w:t>
      </w:r>
      <w:r w:rsidR="00F814A7">
        <w:rPr>
          <w:shd w:val="clear" w:color="auto" w:fill="FFFFFF"/>
        </w:rPr>
        <w:t xml:space="preserve">underscoring the many challenges of addressing </w:t>
      </w:r>
      <w:r w:rsidR="00DB62BF">
        <w:rPr>
          <w:shd w:val="clear" w:color="auto" w:fill="FFFFFF"/>
        </w:rPr>
        <w:t xml:space="preserve">chemical resistance in </w:t>
      </w:r>
      <w:r w:rsidR="00F814A7">
        <w:rPr>
          <w:shd w:val="clear" w:color="auto" w:fill="FFFFFF"/>
        </w:rPr>
        <w:t>key</w:t>
      </w:r>
      <w:r w:rsidR="00DB62BF">
        <w:rPr>
          <w:shd w:val="clear" w:color="auto" w:fill="FFFFFF"/>
        </w:rPr>
        <w:t xml:space="preserve"> vector species.</w:t>
      </w:r>
    </w:p>
    <w:p w14:paraId="6E713FAE" w14:textId="31ADDE76" w:rsidR="005D243F" w:rsidRPr="00A53770" w:rsidRDefault="00A074E6" w:rsidP="00853167">
      <w:r>
        <w:rPr>
          <w:shd w:val="clear" w:color="auto" w:fill="FFFFFF"/>
        </w:rPr>
        <w:t>I</w:t>
      </w:r>
      <w:r w:rsidR="005635B7">
        <w:rPr>
          <w:shd w:val="clear" w:color="auto" w:fill="FFFFFF"/>
        </w:rPr>
        <w:t xml:space="preserve">n Australia, resistance to </w:t>
      </w:r>
      <w:r w:rsidR="00755DC4">
        <w:rPr>
          <w:shd w:val="clear" w:color="auto" w:fill="FFFFFF"/>
        </w:rPr>
        <w:t>SPs</w:t>
      </w:r>
      <w:r>
        <w:rPr>
          <w:shd w:val="clear" w:color="auto" w:fill="FFFFFF"/>
        </w:rPr>
        <w:t xml:space="preserve">, </w:t>
      </w:r>
      <w:r w:rsidR="00755DC4">
        <w:rPr>
          <w:shd w:val="clear" w:color="auto" w:fill="FFFFFF"/>
        </w:rPr>
        <w:t>OPs</w:t>
      </w:r>
      <w:r>
        <w:rPr>
          <w:shd w:val="clear" w:color="auto" w:fill="FFFFFF"/>
        </w:rPr>
        <w:t>, amidines and carbamates</w:t>
      </w:r>
      <w:r w:rsidR="00051446">
        <w:rPr>
          <w:shd w:val="clear" w:color="auto" w:fill="FFFFFF"/>
        </w:rPr>
        <w:t xml:space="preserve"> </w:t>
      </w:r>
      <w:r w:rsidR="00C2466C">
        <w:rPr>
          <w:shd w:val="clear" w:color="auto" w:fill="FFFFFF"/>
        </w:rPr>
        <w:t>has been documented</w:t>
      </w:r>
      <w:r w:rsidR="00051446">
        <w:rPr>
          <w:shd w:val="clear" w:color="auto" w:fill="FFFFFF"/>
        </w:rPr>
        <w:t xml:space="preserve"> in </w:t>
      </w:r>
      <w:r w:rsidR="005635B7">
        <w:rPr>
          <w:shd w:val="clear" w:color="auto" w:fill="FFFFFF"/>
        </w:rPr>
        <w:t xml:space="preserve">many </w:t>
      </w:r>
      <w:r w:rsidR="00051446">
        <w:rPr>
          <w:shd w:val="clear" w:color="auto" w:fill="FFFFFF"/>
        </w:rPr>
        <w:t>fly</w:t>
      </w:r>
      <w:r w:rsidR="006A51FC">
        <w:rPr>
          <w:shd w:val="clear" w:color="auto" w:fill="FFFFFF"/>
        </w:rPr>
        <w:t xml:space="preserve"> </w:t>
      </w:r>
      <w:r w:rsidR="00051446">
        <w:rPr>
          <w:shd w:val="clear" w:color="auto" w:fill="FFFFFF"/>
        </w:rPr>
        <w:t xml:space="preserve">and tick </w:t>
      </w:r>
      <w:r w:rsidR="005635B7">
        <w:rPr>
          <w:shd w:val="clear" w:color="auto" w:fill="FFFFFF"/>
        </w:rPr>
        <w:t>species</w:t>
      </w:r>
      <w:r w:rsidR="00051446">
        <w:rPr>
          <w:shd w:val="clear" w:color="auto" w:fill="FFFFFF"/>
        </w:rPr>
        <w:t xml:space="preserve"> </w:t>
      </w:r>
      <w:r w:rsidR="00051446">
        <w:rPr>
          <w:shd w:val="clear" w:color="auto" w:fill="FFFFFF"/>
        </w:rPr>
        <w:fldChar w:fldCharType="begin"/>
      </w:r>
      <w:r w:rsidR="006B0536">
        <w:rPr>
          <w:shd w:val="clear" w:color="auto" w:fill="FFFFFF"/>
        </w:rPr>
        <w:instrText xml:space="preserve"> ADDIN ZOTERO_ITEM CSL_CITATION {"citationID":"4OHpCcbC","properties":{"formattedCitation":"(FlyBoss 2024; Meat and Livestock Australia 2021)","plainCitation":"(FlyBoss 2024; Meat and Livestock Australia 2021)","noteIndex":0},"citationItems":[{"id":7850,"uris":["http://zotero.org/groups/4707929/items/PV8CMDTZ"],"itemData":{"id":7850,"type":"webpage","container-title":"FlyBoss","language":"en-AU","title":"FlyBoss","URL":"https://flyboss.com.au/flyboss-resources/","author":[{"family":"FlyBoss","given":""}],"accessed":{"date-parts":[["2024",2,23]]},"issued":{"date-parts":[["2024"]]}}},{"id":7950,"uris":["http://zotero.org/groups/4707929/items/5XUSLWU5"],"itemData":{"id":7950,"type":"article-newspaper","container-title":"MLA Feedback - Summer 2021","title":"Targetting Tricky Ticks","URL":"https://www.mla.com.au/globalassets/mla-corporate/news-and-events/documents/mla-feedback-summer-2021-web.pdf","author":[{"family":"Meat and Livestock Australia","given":""}],"accessed":{"date-parts":[["2024",3,6]]},"issued":{"date-parts":[["2021"]]}}}],"schema":"https://github.com/citation-style-language/schema/raw/master/csl-citation.json"} </w:instrText>
      </w:r>
      <w:r w:rsidR="00051446">
        <w:rPr>
          <w:shd w:val="clear" w:color="auto" w:fill="FFFFFF"/>
        </w:rPr>
        <w:fldChar w:fldCharType="separate"/>
      </w:r>
      <w:r w:rsidR="00DC196C">
        <w:rPr>
          <w:noProof/>
          <w:shd w:val="clear" w:color="auto" w:fill="FFFFFF"/>
        </w:rPr>
        <w:t>(FlyBoss 2024; Meat and Livestock Australia 2021)</w:t>
      </w:r>
      <w:r w:rsidR="00051446">
        <w:rPr>
          <w:shd w:val="clear" w:color="auto" w:fill="FFFFFF"/>
        </w:rPr>
        <w:fldChar w:fldCharType="end"/>
      </w:r>
      <w:r w:rsidR="00051446">
        <w:rPr>
          <w:shd w:val="clear" w:color="auto" w:fill="FFFFFF"/>
        </w:rPr>
        <w:t xml:space="preserve">. </w:t>
      </w:r>
      <w:r w:rsidR="00C2466C">
        <w:rPr>
          <w:shd w:val="clear" w:color="auto" w:fill="FFFFFF"/>
        </w:rPr>
        <w:t xml:space="preserve">For example, </w:t>
      </w:r>
      <w:r w:rsidR="005635B7">
        <w:rPr>
          <w:shd w:val="clear" w:color="auto" w:fill="FFFFFF"/>
        </w:rPr>
        <w:t xml:space="preserve">buffalo flies have exhibited </w:t>
      </w:r>
      <w:r w:rsidR="00C2466C">
        <w:rPr>
          <w:shd w:val="clear" w:color="auto" w:fill="FFFFFF"/>
        </w:rPr>
        <w:t>r</w:t>
      </w:r>
      <w:r w:rsidR="00AA5A37">
        <w:rPr>
          <w:shd w:val="clear" w:color="auto" w:fill="FFFFFF"/>
        </w:rPr>
        <w:t xml:space="preserve">esistance to </w:t>
      </w:r>
      <w:r w:rsidR="00755DC4">
        <w:rPr>
          <w:shd w:val="clear" w:color="auto" w:fill="FFFFFF"/>
        </w:rPr>
        <w:t>SPs</w:t>
      </w:r>
      <w:r w:rsidR="00AA5A37">
        <w:rPr>
          <w:shd w:val="clear" w:color="auto" w:fill="FFFFFF"/>
        </w:rPr>
        <w:t xml:space="preserve"> </w:t>
      </w:r>
      <w:r w:rsidR="005635B7">
        <w:rPr>
          <w:shd w:val="clear" w:color="auto" w:fill="FFFFFF"/>
        </w:rPr>
        <w:t>for many years</w:t>
      </w:r>
      <w:r w:rsidR="00A53770">
        <w:rPr>
          <w:shd w:val="clear" w:color="auto" w:fill="FFFFFF"/>
        </w:rPr>
        <w:t>, a</w:t>
      </w:r>
      <w:r w:rsidR="005635B7">
        <w:rPr>
          <w:shd w:val="clear" w:color="auto" w:fill="FFFFFF"/>
        </w:rPr>
        <w:t xml:space="preserve">longside reported </w:t>
      </w:r>
      <w:r w:rsidR="00AA5A37">
        <w:rPr>
          <w:shd w:val="clear" w:color="auto" w:fill="FFFFFF"/>
        </w:rPr>
        <w:t xml:space="preserve">emerging </w:t>
      </w:r>
      <w:r w:rsidR="00C2466C">
        <w:rPr>
          <w:shd w:val="clear" w:color="auto" w:fill="FFFFFF"/>
        </w:rPr>
        <w:t xml:space="preserve">resistance </w:t>
      </w:r>
      <w:r w:rsidR="00AA5A37">
        <w:rPr>
          <w:shd w:val="clear" w:color="auto" w:fill="FFFFFF"/>
        </w:rPr>
        <w:t xml:space="preserve">to </w:t>
      </w:r>
      <w:r w:rsidR="00755DC4">
        <w:rPr>
          <w:shd w:val="clear" w:color="auto" w:fill="FFFFFF"/>
        </w:rPr>
        <w:t xml:space="preserve">OPs </w:t>
      </w:r>
      <w:r w:rsidR="00A53770">
        <w:fldChar w:fldCharType="begin"/>
      </w:r>
      <w:r w:rsidR="006B0536">
        <w:instrText xml:space="preserve"> ADDIN ZOTERO_ITEM CSL_CITATION {"citationID":"nSpUiRFP","properties":{"formattedCitation":"(Rothwell et al. 2011; Kotze and Hunt 2023)","plainCitation":"(Rothwell et al. 2011; Kotze and Hunt 2023)","noteIndex":0},"citationItems":[{"id":7938,"uris":["http://zotero.org/groups/4707929/items/9L753EJE"],"itemData":{"id":7938,"type":"article-journal","abstract":"Resistance to synthetic pyrethroids (SP) was first recorded in buffalo flies in Australia in 1980, associated with previous use of DDT and fenvalerate. By the 1990s, resistance was widespread. Resistance to SP in the related horn fly of the Americas is associated with kdr and super-kdr mutations in a gene encoding for a voltage-gated sodium channel. We describe 7-20-fold resistance to SP in buffalo flies from south-east Queensland, present evidence of flies that are heterozygous resistant at the kdr locus and show an increase in the frequency of the resistant allele 1 month after treatment of cattle with SP.","container-title":"Australian Veterinary Journal","DOI":"10.1111/j.1751-0813.2010.00685.x","ISSN":"1751-0813","issue":"3","journalAbbreviation":"Aust Vet J","language":"eng","note":"PMID: 21323651","page":"70-72","source":"PubMed","title":"Mechanism of resistance to synthetic pyrethroids in buffalo flies in south-east Queensland","volume":"89","author":[{"family":"Rothwell","given":"J. T."},{"family":"Morgan","given":"J. a. T."},{"family":"James","given":"P. J."},{"family":"Brown","given":"G. W."},{"family":"Guerrero","given":"F. D."},{"family":"Jorgensen","given":"W. K."}],"issued":{"date-parts":[["2011",3]]}}},{"id":7959,"uris":["http://zotero.org/groups/4707929/items/B2HWRQZ4"],"itemData":{"id":7959,"type":"article-journal","container-title":"Australian Veterinary Journal","DOI":"10.1111/avj.13267","issue":"9","page":"321-333","title":"The current status and outlook for insecticide, acaricide and anthelmintic resistances across the Australian ruminant livestock industries: assessing the threat these resistances pose to the livestock sector - Kotze - 2023 - Australian Veterinary Journal - Wiley Online Library","volume":"101","author":[{"family":"Kotze","given":"A.C"},{"family":"Hunt","given":"P.W"}],"issued":{"date-parts":[["2023"]]}}}],"schema":"https://github.com/citation-style-language/schema/raw/master/csl-citation.json"} </w:instrText>
      </w:r>
      <w:r w:rsidR="00A53770">
        <w:fldChar w:fldCharType="separate"/>
      </w:r>
      <w:r w:rsidR="00A53770">
        <w:rPr>
          <w:noProof/>
        </w:rPr>
        <w:t>(Rothwell et al. 2011; Kotze and Hunt 2023)</w:t>
      </w:r>
      <w:r w:rsidR="00A53770">
        <w:fldChar w:fldCharType="end"/>
      </w:r>
      <w:r w:rsidR="00A53770">
        <w:t>. I</w:t>
      </w:r>
      <w:r w:rsidR="005C7544">
        <w:rPr>
          <w:shd w:val="clear" w:color="auto" w:fill="FFFFFF"/>
        </w:rPr>
        <w:t xml:space="preserve">mportantly, </w:t>
      </w:r>
      <w:r w:rsidR="00AA5A37">
        <w:rPr>
          <w:shd w:val="clear" w:color="auto" w:fill="FFFFFF"/>
        </w:rPr>
        <w:t xml:space="preserve">resistance to </w:t>
      </w:r>
      <w:r w:rsidR="00755DC4">
        <w:rPr>
          <w:shd w:val="clear" w:color="auto" w:fill="FFFFFF"/>
        </w:rPr>
        <w:t>MLs</w:t>
      </w:r>
      <w:r w:rsidR="00AA5A37">
        <w:rPr>
          <w:shd w:val="clear" w:color="auto" w:fill="FFFFFF"/>
        </w:rPr>
        <w:t xml:space="preserve"> </w:t>
      </w:r>
      <w:r w:rsidR="00C2466C">
        <w:rPr>
          <w:shd w:val="clear" w:color="auto" w:fill="FFFFFF"/>
        </w:rPr>
        <w:t xml:space="preserve">has not been </w:t>
      </w:r>
      <w:r w:rsidR="005635B7">
        <w:rPr>
          <w:shd w:val="clear" w:color="auto" w:fill="FFFFFF"/>
        </w:rPr>
        <w:t>observed</w:t>
      </w:r>
      <w:r w:rsidR="00AA5A37">
        <w:rPr>
          <w:shd w:val="clear" w:color="auto" w:fill="FFFFFF"/>
        </w:rPr>
        <w:t xml:space="preserve"> </w:t>
      </w:r>
      <w:r w:rsidR="00AA5A37">
        <w:rPr>
          <w:shd w:val="clear" w:color="auto" w:fill="FFFFFF"/>
        </w:rPr>
        <w:fldChar w:fldCharType="begin"/>
      </w:r>
      <w:r w:rsidR="006B0536">
        <w:rPr>
          <w:shd w:val="clear" w:color="auto" w:fill="FFFFFF"/>
        </w:rPr>
        <w:instrText xml:space="preserve"> ADDIN ZOTERO_ITEM CSL_CITATION {"citationID":"YrXS3dvz","properties":{"formattedCitation":"(FlyBoss 2024; Kotze and Hunt 2023)","plainCitation":"(FlyBoss 2024; Kotze and Hunt 2023)","noteIndex":0},"citationItems":[{"id":7850,"uris":["http://zotero.org/groups/4707929/items/PV8CMDTZ"],"itemData":{"id":7850,"type":"webpage","container-title":"FlyBoss","language":"en-AU","title":"FlyBoss","URL":"https://flyboss.com.au/flyboss-resources/","author":[{"family":"FlyBoss","given":""}],"accessed":{"date-parts":[["2024",2,23]]},"issued":{"date-parts":[["2024"]]}}},{"id":7959,"uris":["http://zotero.org/groups/4707929/items/B2HWRQZ4"],"itemData":{"id":7959,"type":"article-journal","container-title":"Australian Veterinary Journal","DOI":"10.1111/avj.13267","issue":"9","page":"321-333","title":"The current status and outlook for insecticide, acaricide and anthelmintic resistances across the Australian ruminant livestock industries: assessing the threat these resistances pose to the livestock sector - Kotze - 2023 - Australian Veterinary Journal - Wiley Online Library","volume":"101","author":[{"family":"Kotze","given":"A.C"},{"family":"Hunt","given":"P.W"}],"issued":{"date-parts":[["2023"]]}}}],"schema":"https://github.com/citation-style-language/schema/raw/master/csl-citation.json"} </w:instrText>
      </w:r>
      <w:r w:rsidR="00AA5A37">
        <w:rPr>
          <w:shd w:val="clear" w:color="auto" w:fill="FFFFFF"/>
        </w:rPr>
        <w:fldChar w:fldCharType="separate"/>
      </w:r>
      <w:r w:rsidR="00892039">
        <w:rPr>
          <w:noProof/>
          <w:shd w:val="clear" w:color="auto" w:fill="FFFFFF"/>
        </w:rPr>
        <w:t>(FlyBoss 2024; Kotze and Hunt 2023)</w:t>
      </w:r>
      <w:r w:rsidR="00AA5A37">
        <w:rPr>
          <w:shd w:val="clear" w:color="auto" w:fill="FFFFFF"/>
        </w:rPr>
        <w:fldChar w:fldCharType="end"/>
      </w:r>
      <w:r w:rsidR="00AA5A37">
        <w:rPr>
          <w:shd w:val="clear" w:color="auto" w:fill="FFFFFF"/>
        </w:rPr>
        <w:t xml:space="preserve">. </w:t>
      </w:r>
      <w:r w:rsidR="005D243F">
        <w:rPr>
          <w:shd w:val="clear" w:color="auto" w:fill="FFFFFF"/>
        </w:rPr>
        <w:t xml:space="preserve">In the USA, </w:t>
      </w:r>
      <w:r w:rsidR="00755DC4">
        <w:rPr>
          <w:shd w:val="clear" w:color="auto" w:fill="FFFFFF"/>
        </w:rPr>
        <w:t xml:space="preserve">OP </w:t>
      </w:r>
      <w:r w:rsidR="00EC4D18">
        <w:rPr>
          <w:shd w:val="clear" w:color="auto" w:fill="FFFFFF"/>
        </w:rPr>
        <w:t>resistance</w:t>
      </w:r>
      <w:r w:rsidR="00892039">
        <w:rPr>
          <w:shd w:val="clear" w:color="auto" w:fill="FFFFFF"/>
        </w:rPr>
        <w:t xml:space="preserve"> has been reported in </w:t>
      </w:r>
      <w:r w:rsidR="005D243F">
        <w:rPr>
          <w:shd w:val="clear" w:color="auto" w:fill="FFFFFF"/>
        </w:rPr>
        <w:t xml:space="preserve">the </w:t>
      </w:r>
      <w:r w:rsidR="00892039">
        <w:rPr>
          <w:shd w:val="clear" w:color="auto" w:fill="FFFFFF"/>
        </w:rPr>
        <w:t>horn fl</w:t>
      </w:r>
      <w:r w:rsidR="005D243F">
        <w:rPr>
          <w:shd w:val="clear" w:color="auto" w:fill="FFFFFF"/>
        </w:rPr>
        <w:t>y</w:t>
      </w:r>
      <w:r w:rsidR="00892039">
        <w:rPr>
          <w:shd w:val="clear" w:color="auto" w:fill="FFFFFF"/>
        </w:rPr>
        <w:t xml:space="preserve">, a closely related species </w:t>
      </w:r>
      <w:r w:rsidR="00EC4D18">
        <w:rPr>
          <w:shd w:val="clear" w:color="auto" w:fill="FFFFFF"/>
        </w:rPr>
        <w:t xml:space="preserve">to the </w:t>
      </w:r>
      <w:r w:rsidR="00892039">
        <w:rPr>
          <w:shd w:val="clear" w:color="auto" w:fill="FFFFFF"/>
        </w:rPr>
        <w:t>buffalo f</w:t>
      </w:r>
      <w:r w:rsidR="005D243F">
        <w:rPr>
          <w:shd w:val="clear" w:color="auto" w:fill="FFFFFF"/>
        </w:rPr>
        <w:t xml:space="preserve">ly </w:t>
      </w:r>
      <w:r w:rsidR="000B6B69">
        <w:rPr>
          <w:shd w:val="clear" w:color="auto" w:fill="FFFFFF"/>
        </w:rPr>
        <w:fldChar w:fldCharType="begin"/>
      </w:r>
      <w:r w:rsidR="006B0536">
        <w:rPr>
          <w:shd w:val="clear" w:color="auto" w:fill="FFFFFF"/>
        </w:rPr>
        <w:instrText xml:space="preserve"> ADDIN ZOTERO_ITEM CSL_CITATION {"citationID":"N3wiegmu","properties":{"formattedCitation":"(Holderman et al. 2018)","plainCitation":"(Holderman et al. 2018)","noteIndex":0},"citationItems":[{"id":7963,"uris":["http://zotero.org/groups/4707929/items/63QWKQ6B"],"itemData":{"id":7963,"type":"article-journal","abstract":"Horn flies, Haematobia irritans, a major cattle pest in the USA, cause substantial economic losses and current control methods rely heavily on insecticides. Three horn fly populations were evaluated for insecticide susceptibility to permethrin, β-cyfluthrin, and diazinon. Susceptibility was variable by population, with the greatest resistance exhibited by a 66-fold resistance ratio (RR) to permethrin and &gt;14-fold RR to diazinon. Mechanisms of resistance were determined using molecular techniques and enzymatic assays. The knockdown resistance (kdr) genotype (L150F) associated with pyrethroid resistance, and a G262A mutation in acetylcholinesterase, previously associated with organophosphate resistance, were found in all field populations evaluated. Insensitivity of diazoxon at the acetylcholinesterase (AChE) target site was significantly different in horn flies from one of the field sites. For metabolic detoxifying enzymes, cytochrome P450 nor general esterases showed a significant difference between field strains and a laboratory susceptible strain. Pyrethroid resistance was likely due to the presence of the L150F mutation in the population. In vitro studies targeting the AChE enzyme did not support the notion that the G262A mutation was the sole cause of resistance to organophosphates, and, therefore, the exact resistance mechanism to diazinon was not able to be confirmed.","container-title":"Insects","DOI":"10.3390/insects9020063","ISSN":"2075-4450","issue":"2","language":"en","license":"http://creativecommons.org/licenses/by/3.0/","note":"number: 2\npublisher: Multidisciplinary Digital Publishing Institute","page":"63","source":"www.mdpi.com","title":"Resistance to Permethrin, β-cyfluthrin, and Diazinon in Florida Horn Fly Populations","volume":"9","author":[{"family":"Holderman","given":"Chris J."},{"family":"Swale","given":"Daniel R."},{"family":"Bloomquist","given":"Jeffery R."},{"family":"Kaufman","given":"Phillip E."}],"issued":{"date-parts":[["2018",6]]}}}],"schema":"https://github.com/citation-style-language/schema/raw/master/csl-citation.json"} </w:instrText>
      </w:r>
      <w:r w:rsidR="000B6B69">
        <w:rPr>
          <w:shd w:val="clear" w:color="auto" w:fill="FFFFFF"/>
        </w:rPr>
        <w:fldChar w:fldCharType="separate"/>
      </w:r>
      <w:r w:rsidR="000B6B69">
        <w:rPr>
          <w:noProof/>
          <w:shd w:val="clear" w:color="auto" w:fill="FFFFFF"/>
        </w:rPr>
        <w:t>(Holderman et al. 2018)</w:t>
      </w:r>
      <w:r w:rsidR="000B6B69">
        <w:rPr>
          <w:shd w:val="clear" w:color="auto" w:fill="FFFFFF"/>
        </w:rPr>
        <w:fldChar w:fldCharType="end"/>
      </w:r>
      <w:r w:rsidR="005D243F">
        <w:rPr>
          <w:shd w:val="clear" w:color="auto" w:fill="FFFFFF"/>
        </w:rPr>
        <w:t>.</w:t>
      </w:r>
      <w:r w:rsidR="00CB4F51">
        <w:rPr>
          <w:shd w:val="clear" w:color="auto" w:fill="FFFFFF"/>
        </w:rPr>
        <w:t xml:space="preserve"> </w:t>
      </w:r>
      <w:r w:rsidR="00122A69">
        <w:rPr>
          <w:shd w:val="clear" w:color="auto" w:fill="FFFFFF"/>
        </w:rPr>
        <w:t>S</w:t>
      </w:r>
      <w:r w:rsidR="00B24674">
        <w:rPr>
          <w:shd w:val="clear" w:color="auto" w:fill="FFFFFF"/>
        </w:rPr>
        <w:t xml:space="preserve">ome cattle tick strains </w:t>
      </w:r>
      <w:r w:rsidR="00122A69">
        <w:rPr>
          <w:shd w:val="clear" w:color="auto" w:fill="FFFFFF"/>
        </w:rPr>
        <w:t xml:space="preserve">in Queensland </w:t>
      </w:r>
      <w:r w:rsidR="00B24674">
        <w:rPr>
          <w:shd w:val="clear" w:color="auto" w:fill="FFFFFF"/>
        </w:rPr>
        <w:t xml:space="preserve">are multi-resistant to </w:t>
      </w:r>
      <w:r w:rsidR="00EC4D18">
        <w:rPr>
          <w:shd w:val="clear" w:color="auto" w:fill="FFFFFF"/>
        </w:rPr>
        <w:t>common</w:t>
      </w:r>
      <w:r w:rsidR="00B24674">
        <w:rPr>
          <w:shd w:val="clear" w:color="auto" w:fill="FFFFFF"/>
        </w:rPr>
        <w:t xml:space="preserve"> chemical </w:t>
      </w:r>
      <w:r w:rsidR="00B24674" w:rsidRPr="0053471E">
        <w:rPr>
          <w:shd w:val="clear" w:color="auto" w:fill="FFFFFF"/>
        </w:rPr>
        <w:t>class</w:t>
      </w:r>
      <w:r w:rsidR="00EC4D18" w:rsidRPr="0053471E">
        <w:rPr>
          <w:shd w:val="clear" w:color="auto" w:fill="FFFFFF"/>
        </w:rPr>
        <w:t>es</w:t>
      </w:r>
      <w:r w:rsidR="00DC196C" w:rsidRPr="0053471E">
        <w:rPr>
          <w:shd w:val="clear" w:color="auto" w:fill="FFFFFF"/>
        </w:rPr>
        <w:t xml:space="preserve"> (</w:t>
      </w:r>
      <w:hyperlink w:anchor="Figure_18" w:history="1">
        <w:r w:rsidR="007E2B2C" w:rsidRPr="0053471E">
          <w:rPr>
            <w:rStyle w:val="Hyperlink"/>
            <w:color w:val="auto"/>
            <w:u w:val="none"/>
            <w:shd w:val="clear" w:color="auto" w:fill="FFFFFF"/>
          </w:rPr>
          <w:t>Figure 18</w:t>
        </w:r>
      </w:hyperlink>
      <w:r w:rsidR="00DC196C" w:rsidRPr="0053471E">
        <w:rPr>
          <w:shd w:val="clear" w:color="auto" w:fill="FFFFFF"/>
        </w:rPr>
        <w:t>)</w:t>
      </w:r>
      <w:r w:rsidR="00122A69" w:rsidRPr="0053471E">
        <w:rPr>
          <w:shd w:val="clear" w:color="auto" w:fill="FFFFFF"/>
        </w:rPr>
        <w:t xml:space="preserve">. </w:t>
      </w:r>
      <w:r w:rsidR="00122A69">
        <w:rPr>
          <w:shd w:val="clear" w:color="auto" w:fill="FFFFFF"/>
        </w:rPr>
        <w:t>While</w:t>
      </w:r>
      <w:r w:rsidR="00CD00A1">
        <w:rPr>
          <w:shd w:val="clear" w:color="auto" w:fill="FFFFFF"/>
        </w:rPr>
        <w:t xml:space="preserve"> </w:t>
      </w:r>
      <w:r w:rsidR="00755DC4">
        <w:rPr>
          <w:shd w:val="clear" w:color="auto" w:fill="FFFFFF"/>
        </w:rPr>
        <w:t>ML</w:t>
      </w:r>
      <w:r w:rsidR="00CD00A1">
        <w:rPr>
          <w:shd w:val="clear" w:color="auto" w:fill="FFFFFF"/>
        </w:rPr>
        <w:t xml:space="preserve"> resistance has not been detected, there are anecdotal reports of reduced protection on some properties </w:t>
      </w:r>
      <w:r w:rsidR="000B6B69">
        <w:rPr>
          <w:shd w:val="clear" w:color="auto" w:fill="FFFFFF"/>
        </w:rPr>
        <w:fldChar w:fldCharType="begin"/>
      </w:r>
      <w:r w:rsidR="006B0536">
        <w:rPr>
          <w:shd w:val="clear" w:color="auto" w:fill="FFFFFF"/>
        </w:rPr>
        <w:instrText xml:space="preserve"> ADDIN ZOTERO_ITEM CSL_CITATION {"citationID":"ApBlzwjD","properties":{"formattedCitation":"(Ball and Watt 2018)","plainCitation":"(Ball and Watt 2018)","noteIndex":0},"citationItems":[{"id":7962,"uris":["http://zotero.org/groups/4707929/items/VM3SUF7T"],"itemData":{"id":7962,"type":"article-magazine","container-title":"Flock and Herd Case Notes","title":"Cattle tick management in SE Queensland","URL":"https://www.flockandherd.net.au/cattle/ireader/cattle-tick-management.html","author":[{"family":"Ball","given":"M"},{"family":"Watt","given":"B"}],"accessed":{"date-parts":[["2024",3,7]]},"issued":{"date-parts":[["2018"]]}}}],"schema":"https://github.com/citation-style-language/schema/raw/master/csl-citation.json"} </w:instrText>
      </w:r>
      <w:r w:rsidR="000B6B69">
        <w:rPr>
          <w:shd w:val="clear" w:color="auto" w:fill="FFFFFF"/>
        </w:rPr>
        <w:fldChar w:fldCharType="separate"/>
      </w:r>
      <w:r w:rsidR="000B6B69">
        <w:rPr>
          <w:noProof/>
          <w:shd w:val="clear" w:color="auto" w:fill="FFFFFF"/>
        </w:rPr>
        <w:t>(Ball and Watt 2018)</w:t>
      </w:r>
      <w:r w:rsidR="000B6B69">
        <w:rPr>
          <w:shd w:val="clear" w:color="auto" w:fill="FFFFFF"/>
        </w:rPr>
        <w:fldChar w:fldCharType="end"/>
      </w:r>
      <w:r w:rsidR="00CD00A1">
        <w:rPr>
          <w:shd w:val="clear" w:color="auto" w:fill="FFFFFF"/>
        </w:rPr>
        <w:t xml:space="preserve">. </w:t>
      </w:r>
      <w:r w:rsidR="00AA5A37">
        <w:rPr>
          <w:shd w:val="clear" w:color="auto" w:fill="FFFFFF"/>
        </w:rPr>
        <w:t>Overseas,</w:t>
      </w:r>
      <w:r w:rsidR="00C2466C">
        <w:rPr>
          <w:shd w:val="clear" w:color="auto" w:fill="FFFFFF"/>
        </w:rPr>
        <w:t xml:space="preserve"> resistance in ticks</w:t>
      </w:r>
      <w:r w:rsidR="00AA5A37">
        <w:rPr>
          <w:shd w:val="clear" w:color="auto" w:fill="FFFFFF"/>
        </w:rPr>
        <w:t xml:space="preserve"> has been </w:t>
      </w:r>
      <w:r w:rsidR="00C2466C">
        <w:rPr>
          <w:shd w:val="clear" w:color="auto" w:fill="FFFFFF"/>
        </w:rPr>
        <w:t>detected i</w:t>
      </w:r>
      <w:r w:rsidR="00AA5A37">
        <w:rPr>
          <w:shd w:val="clear" w:color="auto" w:fill="FFFFFF"/>
        </w:rPr>
        <w:t>n</w:t>
      </w:r>
      <w:r w:rsidR="005D243F">
        <w:rPr>
          <w:shd w:val="clear" w:color="auto" w:fill="FFFFFF"/>
        </w:rPr>
        <w:t xml:space="preserve"> all </w:t>
      </w:r>
      <w:r w:rsidR="00EC4D18">
        <w:rPr>
          <w:shd w:val="clear" w:color="auto" w:fill="FFFFFF"/>
        </w:rPr>
        <w:t xml:space="preserve">chemical </w:t>
      </w:r>
      <w:r w:rsidR="005D243F">
        <w:rPr>
          <w:shd w:val="clear" w:color="auto" w:fill="FFFFFF"/>
        </w:rPr>
        <w:t xml:space="preserve">classes, including </w:t>
      </w:r>
      <w:r w:rsidR="00755DC4">
        <w:rPr>
          <w:shd w:val="clear" w:color="auto" w:fill="FFFFFF"/>
        </w:rPr>
        <w:t>s</w:t>
      </w:r>
      <w:r w:rsidR="00C2466C">
        <w:rPr>
          <w:shd w:val="clear" w:color="auto" w:fill="FFFFFF"/>
        </w:rPr>
        <w:t>pinosad,</w:t>
      </w:r>
      <w:r w:rsidR="00AA5A37">
        <w:rPr>
          <w:shd w:val="clear" w:color="auto" w:fill="FFFFFF"/>
        </w:rPr>
        <w:t xml:space="preserve"> fipronil</w:t>
      </w:r>
      <w:r w:rsidR="00C2466C">
        <w:rPr>
          <w:shd w:val="clear" w:color="auto" w:fill="FFFFFF"/>
        </w:rPr>
        <w:t xml:space="preserve">, </w:t>
      </w:r>
      <w:r w:rsidR="00AA5A37">
        <w:rPr>
          <w:shd w:val="clear" w:color="auto" w:fill="FFFFFF"/>
        </w:rPr>
        <w:lastRenderedPageBreak/>
        <w:t xml:space="preserve">and </w:t>
      </w:r>
      <w:r w:rsidR="00755DC4">
        <w:rPr>
          <w:shd w:val="clear" w:color="auto" w:fill="FFFFFF"/>
        </w:rPr>
        <w:t>MLs</w:t>
      </w:r>
      <w:r w:rsidR="00AA5A37">
        <w:rPr>
          <w:shd w:val="clear" w:color="auto" w:fill="FFFFFF"/>
        </w:rPr>
        <w:t xml:space="preserve"> (mectins)</w:t>
      </w:r>
      <w:r w:rsidR="00C2466C">
        <w:rPr>
          <w:shd w:val="clear" w:color="auto" w:fill="FFFFFF"/>
        </w:rPr>
        <w:t xml:space="preserve">, none of which are registered for use in cattle in Australia </w:t>
      </w:r>
      <w:r w:rsidR="00AA5A37">
        <w:rPr>
          <w:shd w:val="clear" w:color="auto" w:fill="FFFFFF"/>
        </w:rPr>
        <w:fldChar w:fldCharType="begin"/>
      </w:r>
      <w:r w:rsidR="006B0536">
        <w:rPr>
          <w:shd w:val="clear" w:color="auto" w:fill="FFFFFF"/>
        </w:rPr>
        <w:instrText xml:space="preserve"> ADDIN ZOTERO_ITEM CSL_CITATION {"citationID":"JBXH9E3v","properties":{"formattedCitation":"(Meat and Livestock Australia 2021; Rodriguez-Vivas et al. 2018)","plainCitation":"(Meat and Livestock Australia 2021; Rodriguez-Vivas et al. 2018)","noteIndex":0},"citationItems":[{"id":7950,"uris":["http://zotero.org/groups/4707929/items/5XUSLWU5"],"itemData":{"id":7950,"type":"article-newspaper","container-title":"MLA Feedback - Summer 2021","title":"Targetting Tricky Ticks","URL":"https://www.mla.com.au/globalassets/mla-corporate/news-and-events/documents/mla-feedback-summer-2021-web.pdf","author":[{"family":"Meat and Livestock Australia","given":""}],"accessed":{"date-parts":[["2024",3,6]]},"issued":{"date-parts":[["2021"]]}}},{"id":7956,"uris":["http://zotero.org/groups/4707929/items/WTP93KAW"],"itemData":{"id":7956,"type":"article-journal","abstract":"Infestations with the cattle tick, Rhipicephalus microplus, constitute the most important ectoparasite problem for cattle production in tropical and subtropical regions worldwide, resulting in major economic losses. The control of R. microplus is mostly based on the use of conventional acaricides and macrocyclic lactones. However, the intensive use of such compounds has resulted in tick populations that exhibit resistance to all major acaricide chemical classes. Consequently, there is a need for the development of alternative approaches, possibly including the use of animal husbandry practices, synergized pesticides, rotation of acaricides, pesticide mixture formulations, manual removal of ticks, selection for host resistance, nutritional management, release of sterile male hybrids, environmental management, plant species that are unfavourable to ticks, pasture management, plant extracts, essential oils and vaccination. Integrated tick management consists of the systematic combination of at least two control technologies aiming to reduce selection pressure in favour of acaricide-resistant individuals, while maintaining adequate levels of animal production. The purpose of this paper is to present a current review on conventional acaricide and macrocyclic lactone resistance for better understanding and control of resistant ticks with particular emphasis on R. microplus on cattle.","container-title":"Parasitology Research","DOI":"10.1007/s00436-017-5677-6","ISSN":"0932-0113","issue":"1","journalAbbreviation":"Parasitol Res","note":"PMID: 29152691\nPMCID: PMC5748392","page":"3-29","source":"PubMed Central","title":"Strategies for the control of Rhipicephalus microplus ticks in a world of conventional acaricide and macrocyclic lactone resistance","volume":"117","author":[{"family":"Rodriguez-Vivas","given":"Roger I."},{"family":"Jonsson","given":"Nicholas N."},{"family":"Bhushan","given":"Chandra"}],"issued":{"date-parts":[["2018"]]}}}],"schema":"https://github.com/citation-style-language/schema/raw/master/csl-citation.json"} </w:instrText>
      </w:r>
      <w:r w:rsidR="00AA5A37">
        <w:rPr>
          <w:shd w:val="clear" w:color="auto" w:fill="FFFFFF"/>
        </w:rPr>
        <w:fldChar w:fldCharType="separate"/>
      </w:r>
      <w:r w:rsidR="00DC196C">
        <w:rPr>
          <w:noProof/>
          <w:shd w:val="clear" w:color="auto" w:fill="FFFFFF"/>
        </w:rPr>
        <w:t>(Meat and Livestock Australia 2021; Rodriguez-Vivas et al. 2018)</w:t>
      </w:r>
      <w:r w:rsidR="00AA5A37">
        <w:rPr>
          <w:shd w:val="clear" w:color="auto" w:fill="FFFFFF"/>
        </w:rPr>
        <w:fldChar w:fldCharType="end"/>
      </w:r>
      <w:r w:rsidR="00AA5A37">
        <w:rPr>
          <w:shd w:val="clear" w:color="auto" w:fill="FFFFFF"/>
        </w:rPr>
        <w:t xml:space="preserve">. </w:t>
      </w:r>
    </w:p>
    <w:p w14:paraId="1896B1F2" w14:textId="6A7E96A5" w:rsidR="005D243F" w:rsidRPr="00A6308E" w:rsidRDefault="00C2466C" w:rsidP="00853167">
      <w:r>
        <w:rPr>
          <w:shd w:val="clear" w:color="auto" w:fill="FFFFFF"/>
        </w:rPr>
        <w:t>In many malaria-endemic countries, m</w:t>
      </w:r>
      <w:r w:rsidR="00AA5A37">
        <w:rPr>
          <w:shd w:val="clear" w:color="auto" w:fill="FFFFFF"/>
        </w:rPr>
        <w:t>os</w:t>
      </w:r>
      <w:r w:rsidR="00A074E6">
        <w:rPr>
          <w:shd w:val="clear" w:color="auto" w:fill="FFFFFF"/>
        </w:rPr>
        <w:t>quito resistance to all four major chemical groups has been reporte</w:t>
      </w:r>
      <w:r w:rsidR="00A6308E">
        <w:rPr>
          <w:shd w:val="clear" w:color="auto" w:fill="FFFFFF"/>
        </w:rPr>
        <w:t>d,</w:t>
      </w:r>
      <w:r w:rsidR="00A074E6">
        <w:rPr>
          <w:shd w:val="clear" w:color="auto" w:fill="FFFFFF"/>
        </w:rPr>
        <w:t xml:space="preserve"> </w:t>
      </w:r>
      <w:r w:rsidR="002A2A19">
        <w:rPr>
          <w:shd w:val="clear" w:color="auto" w:fill="FFFFFF"/>
        </w:rPr>
        <w:t>whereas</w:t>
      </w:r>
      <w:r w:rsidR="00A074E6">
        <w:rPr>
          <w:shd w:val="clear" w:color="auto" w:fill="FFFFFF"/>
        </w:rPr>
        <w:t xml:space="preserve"> </w:t>
      </w:r>
      <w:r>
        <w:rPr>
          <w:shd w:val="clear" w:color="auto" w:fill="FFFFFF"/>
        </w:rPr>
        <w:t xml:space="preserve">mosquitoes </w:t>
      </w:r>
      <w:r w:rsidR="00A074E6">
        <w:rPr>
          <w:shd w:val="clear" w:color="auto" w:fill="FFFFFF"/>
        </w:rPr>
        <w:t xml:space="preserve">in Australia </w:t>
      </w:r>
      <w:r w:rsidR="005C7544">
        <w:rPr>
          <w:shd w:val="clear" w:color="auto" w:fill="FFFFFF"/>
        </w:rPr>
        <w:t xml:space="preserve">currently </w:t>
      </w:r>
      <w:r>
        <w:rPr>
          <w:shd w:val="clear" w:color="auto" w:fill="FFFFFF"/>
        </w:rPr>
        <w:t>remain</w:t>
      </w:r>
      <w:r w:rsidR="00AA5A37">
        <w:rPr>
          <w:shd w:val="clear" w:color="auto" w:fill="FFFFFF"/>
        </w:rPr>
        <w:t xml:space="preserve"> susceptible to these chemicals </w:t>
      </w:r>
      <w:r w:rsidR="00A6308E">
        <w:fldChar w:fldCharType="begin"/>
      </w:r>
      <w:r w:rsidR="006B0536">
        <w:instrText xml:space="preserve"> ADDIN ZOTERO_ITEM CSL_CITATION {"citationID":"wHjrxS8g","properties":{"formattedCitation":"(WHO 2022; Asgarian et al. 2023)","plainCitation":"(WHO 2022; Asgarian et al. 2023)","noteIndex":0},"citationItems":[{"id":7940,"uris":["http://zotero.org/groups/4707929/items/HSDUIC9C"],"itemData":{"id":7940,"type":"report","abstract":"The report highlights progress towards global targets and describes opportunities and challenges for curbing and eliminating malaria","event-place":"Geneva","language":"en","publisher":"World Health Organisation","publisher-place":"Geneva","title":"World malaria report 2022","URL":"https://www.who.int/publications-detail-redirect/9789240064898","author":[{"family":"WHO","given":""}],"accessed":{"date-parts":[["2024",3,6]]},"issued":{"date-parts":[["2022"]]}}},{"id":7952,"uris":["http://zotero.org/groups/4707929/items/MG2DKSKP"],"itemData":{"id":7952,"type":"article-journal","abstract":"Background:\nControlling of Aedes aegypti and Ae. albopictus, vectors of five important mosquito-borne diseases, is known as the most effective method to prevent the transmission of arboviruses to humans, but the emergence of insecticide resistance is threat for control and prevention of vector borne diseases. A better understanding of mosquito resistance to insecticides will help to develop more effective methods to control insecticide resistance in mosquito vectors.\n\nMethods:\nWorldwide geographical distribution of insecticide resistance in Ae. aegypti and Ae. albopictus by the available papers and map of the data for carbamates, organochlorines, organophosphates, pyrethroids, microbial and insect growth regulator insecticides were reviewed. Article data published up to December 2022 were investigated by searching the following databases: “Google Scholar”, “PubMed”, “Scopus”, “SID” and “Web of Knowledge”.\n\nResults:\nThe results showed that the susceptibility and resistance status of Ae. aegypti and Ae. albopictus to insecticides in the world is very diverse.\n\nConclusion:\nDue to the importance of Ae. aegypti and Ae. albopictus in the transmission of mosquito-borne arboviruses, resistance management should be given more attention worldwide to prevent insecticide resistance in the arbovirus vector and replace the new approach for vector control.","container-title":"Journal of Arthropod-Borne Diseases","DOI":"10.18502/jad.v17i1.13198","ISSN":"2322-1984","issue":"1","journalAbbreviation":"J Arthropod Borne Dis","note":"PMID: 37609563\nPMCID: PMC10440498","page":"1-27","source":"PubMed Central","title":"Worldwide Status of Insecticide Resistance of Aedes aegypti and Ae. albopictus, Vectors of Arboviruses of Chikungunya, Dengue, Zika and Yellow Fever","volume":"17","author":[{"family":"Asgarian","given":"Tahereh Sadat"},{"family":"Vatandoost","given":"Hassan"},{"family":"Hanafi-Bojd","given":"Ahmad Ali"},{"family":"Nikpoor","given":"Fatemeh"}],"issued":{"date-parts":[["2023",3,31]]}}}],"schema":"https://github.com/citation-style-language/schema/raw/master/csl-citation.json"} </w:instrText>
      </w:r>
      <w:r w:rsidR="00A6308E">
        <w:fldChar w:fldCharType="separate"/>
      </w:r>
      <w:r w:rsidR="00A6308E">
        <w:rPr>
          <w:noProof/>
        </w:rPr>
        <w:t>(WHO 2022; Asgarian et al. 2023)</w:t>
      </w:r>
      <w:r w:rsidR="00A6308E">
        <w:fldChar w:fldCharType="end"/>
      </w:r>
      <w:r w:rsidR="00A6308E">
        <w:t xml:space="preserve">. </w:t>
      </w:r>
      <w:r w:rsidR="00AA5A37">
        <w:rPr>
          <w:shd w:val="clear" w:color="auto" w:fill="FFFFFF"/>
        </w:rPr>
        <w:t>R</w:t>
      </w:r>
      <w:r w:rsidR="00051446">
        <w:rPr>
          <w:shd w:val="clear" w:color="auto" w:fill="FFFFFF"/>
        </w:rPr>
        <w:t xml:space="preserve">esistance to </w:t>
      </w:r>
      <w:r w:rsidR="00755DC4">
        <w:rPr>
          <w:shd w:val="clear" w:color="auto" w:fill="FFFFFF"/>
        </w:rPr>
        <w:t>SPs</w:t>
      </w:r>
      <w:r w:rsidR="00051446">
        <w:rPr>
          <w:shd w:val="clear" w:color="auto" w:fill="FFFFFF"/>
        </w:rPr>
        <w:t xml:space="preserve"> and </w:t>
      </w:r>
      <w:r w:rsidR="00755DC4">
        <w:rPr>
          <w:shd w:val="clear" w:color="auto" w:fill="FFFFFF"/>
        </w:rPr>
        <w:t xml:space="preserve">OPs </w:t>
      </w:r>
      <w:r w:rsidR="00A074E6">
        <w:rPr>
          <w:shd w:val="clear" w:color="auto" w:fill="FFFFFF"/>
        </w:rPr>
        <w:t xml:space="preserve">has been </w:t>
      </w:r>
      <w:r w:rsidR="009165EF">
        <w:rPr>
          <w:shd w:val="clear" w:color="auto" w:fill="FFFFFF"/>
        </w:rPr>
        <w:t>documented</w:t>
      </w:r>
      <w:r w:rsidR="00A074E6">
        <w:rPr>
          <w:shd w:val="clear" w:color="auto" w:fill="FFFFFF"/>
        </w:rPr>
        <w:t xml:space="preserve"> </w:t>
      </w:r>
      <w:r w:rsidR="00051446">
        <w:rPr>
          <w:shd w:val="clear" w:color="auto" w:fill="FFFFFF"/>
        </w:rPr>
        <w:t>in midge populations</w:t>
      </w:r>
      <w:r w:rsidR="005C7544">
        <w:rPr>
          <w:shd w:val="clear" w:color="auto" w:fill="FFFFFF"/>
        </w:rPr>
        <w:t xml:space="preserve"> overseas,</w:t>
      </w:r>
      <w:r w:rsidR="002A2A19">
        <w:rPr>
          <w:shd w:val="clear" w:color="auto" w:fill="FFFFFF"/>
        </w:rPr>
        <w:t xml:space="preserve"> but not in Australia </w:t>
      </w:r>
      <w:r w:rsidR="00051446">
        <w:rPr>
          <w:shd w:val="clear" w:color="auto" w:fill="FFFFFF"/>
        </w:rPr>
        <w:fldChar w:fldCharType="begin"/>
      </w:r>
      <w:r w:rsidR="006B0536">
        <w:rPr>
          <w:shd w:val="clear" w:color="auto" w:fill="FFFFFF"/>
        </w:rPr>
        <w:instrText xml:space="preserve"> ADDIN ZOTERO_ITEM CSL_CITATION {"citationID":"5UGsVpTC","properties":{"formattedCitation":"(Carpenter et al. 2008)","plainCitation":"(Carpenter et al. 2008)","noteIndex":0},"citationItems":[{"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schema":"https://github.com/citation-style-language/schema/raw/master/csl-citation.json"} </w:instrText>
      </w:r>
      <w:r w:rsidR="00051446">
        <w:rPr>
          <w:shd w:val="clear" w:color="auto" w:fill="FFFFFF"/>
        </w:rPr>
        <w:fldChar w:fldCharType="separate"/>
      </w:r>
      <w:r w:rsidR="00051446">
        <w:rPr>
          <w:noProof/>
          <w:shd w:val="clear" w:color="auto" w:fill="FFFFFF"/>
        </w:rPr>
        <w:t>(Carpenter et al. 2008)</w:t>
      </w:r>
      <w:r w:rsidR="00051446">
        <w:rPr>
          <w:shd w:val="clear" w:color="auto" w:fill="FFFFFF"/>
        </w:rPr>
        <w:fldChar w:fldCharType="end"/>
      </w:r>
      <w:r w:rsidR="00051446">
        <w:rPr>
          <w:shd w:val="clear" w:color="auto" w:fill="FFFFFF"/>
        </w:rPr>
        <w:t xml:space="preserve">. </w:t>
      </w:r>
    </w:p>
    <w:p w14:paraId="3C79CD2F" w14:textId="6B21E1D3" w:rsidR="00CB4F51" w:rsidRDefault="00B71C55" w:rsidP="00051446">
      <w:pPr>
        <w:rPr>
          <w:shd w:val="clear" w:color="auto" w:fill="FFFFFF"/>
        </w:rPr>
      </w:pPr>
      <w:r>
        <w:rPr>
          <w:shd w:val="clear" w:color="auto" w:fill="FFFFFF"/>
        </w:rPr>
        <w:t>In Australia, r</w:t>
      </w:r>
      <w:r w:rsidR="002A2A19">
        <w:rPr>
          <w:shd w:val="clear" w:color="auto" w:fill="FFFFFF"/>
        </w:rPr>
        <w:t xml:space="preserve">esistance to </w:t>
      </w:r>
      <w:r>
        <w:rPr>
          <w:shd w:val="clear" w:color="auto" w:fill="FFFFFF"/>
        </w:rPr>
        <w:t xml:space="preserve">the </w:t>
      </w:r>
      <w:r w:rsidR="002A2A19">
        <w:rPr>
          <w:shd w:val="clear" w:color="auto" w:fill="FFFFFF"/>
        </w:rPr>
        <w:t>IGR</w:t>
      </w:r>
      <w:r>
        <w:rPr>
          <w:shd w:val="clear" w:color="auto" w:fill="FFFFFF"/>
        </w:rPr>
        <w:t xml:space="preserve">, diflubenzuron, is so </w:t>
      </w:r>
      <w:r w:rsidR="00EC4D18">
        <w:rPr>
          <w:shd w:val="clear" w:color="auto" w:fill="FFFFFF"/>
        </w:rPr>
        <w:t>prevalent</w:t>
      </w:r>
      <w:r>
        <w:rPr>
          <w:shd w:val="clear" w:color="auto" w:fill="FFFFFF"/>
        </w:rPr>
        <w:t xml:space="preserve"> in s</w:t>
      </w:r>
      <w:r w:rsidR="00853167">
        <w:rPr>
          <w:shd w:val="clear" w:color="auto" w:fill="FFFFFF"/>
        </w:rPr>
        <w:t xml:space="preserve">heep </w:t>
      </w:r>
      <w:r w:rsidR="00853167" w:rsidRPr="00857A79">
        <w:t>blowflies (</w:t>
      </w:r>
      <w:r w:rsidR="00853167" w:rsidRPr="00771EB3">
        <w:rPr>
          <w:i/>
          <w:iCs/>
        </w:rPr>
        <w:t>Lucilia cuprina</w:t>
      </w:r>
      <w:r w:rsidR="005D243F">
        <w:t xml:space="preserve">) </w:t>
      </w:r>
      <w:r>
        <w:rPr>
          <w:shd w:val="clear" w:color="auto" w:fill="FFFFFF"/>
        </w:rPr>
        <w:t xml:space="preserve">that products can no longer claim </w:t>
      </w:r>
      <w:r w:rsidR="00EC4D18">
        <w:rPr>
          <w:shd w:val="clear" w:color="auto" w:fill="FFFFFF"/>
        </w:rPr>
        <w:t>efficacy</w:t>
      </w:r>
      <w:r>
        <w:rPr>
          <w:shd w:val="clear" w:color="auto" w:fill="FFFFFF"/>
        </w:rPr>
        <w:t xml:space="preserve"> against th</w:t>
      </w:r>
      <w:r w:rsidR="00EC4D18">
        <w:rPr>
          <w:shd w:val="clear" w:color="auto" w:fill="FFFFFF"/>
        </w:rPr>
        <w:t>is</w:t>
      </w:r>
      <w:r>
        <w:rPr>
          <w:shd w:val="clear" w:color="auto" w:fill="FFFFFF"/>
        </w:rPr>
        <w:t xml:space="preserve"> fly species </w:t>
      </w:r>
      <w:r w:rsidR="00853167">
        <w:rPr>
          <w:shd w:val="clear" w:color="auto" w:fill="FFFFFF"/>
        </w:rPr>
        <w:fldChar w:fldCharType="begin"/>
      </w:r>
      <w:r w:rsidR="006B0536">
        <w:rPr>
          <w:shd w:val="clear" w:color="auto" w:fill="FFFFFF"/>
        </w:rPr>
        <w:instrText xml:space="preserve"> ADDIN ZOTERO_ITEM CSL_CITATION {"citationID":"izs4Qkqr","properties":{"formattedCitation":"(Sales et al. 2020; FlyBoss 2024)","plainCitation":"(Sales et al. 2020; FlyBoss 2024)","noteIndex":0},"citationItems":[{"id":7954,"uris":["http://zotero.org/groups/4707929/items/CFN9CD3Y"],"itemData":{"id":7954,"type":"article-journal","abstract":"Late in 2017, field samples of the Australian sheep blowfly, Lucilia cuprina, were submitted by sheep producers from three states of Australia (South Australia, Victoria and New South Wales). Some were collected by submitters concerned about shortened ...","container-title":"International Journal for Parasitology: Drugs and Drug Resistance","DOI":"10.1016/j.ijpddr.2020.04.005","language":"en","note":"publisher: Elsevier\nPMID: 33035968","page":"118","source":"www.ncbi.nlm.nih.gov","title":"Dicyclanil resistance in the Australian sheep blowfly, Lucilia cuprina, substantially reduces flystrike protection by dicyclanil and cyromazine based products","volume":"14","author":[{"family":"Sales","given":"Narelle"},{"family":"Suann","given":"Monica"},{"family":"Koeford","given":"Kim"}],"issued":{"date-parts":[["2020",12]]}}},{"id":7850,"uris":["http://zotero.org/groups/4707929/items/PV8CMDTZ"],"itemData":{"id":7850,"type":"webpage","container-title":"FlyBoss","language":"en-AU","title":"FlyBoss","URL":"https://flyboss.com.au/flyboss-resources/","author":[{"family":"FlyBoss","given":""}],"accessed":{"date-parts":[["2024",2,23]]},"issued":{"date-parts":[["2024"]]}}}],"schema":"https://github.com/citation-style-language/schema/raw/master/csl-citation.json"} </w:instrText>
      </w:r>
      <w:r w:rsidR="00853167">
        <w:rPr>
          <w:shd w:val="clear" w:color="auto" w:fill="FFFFFF"/>
        </w:rPr>
        <w:fldChar w:fldCharType="separate"/>
      </w:r>
      <w:r w:rsidR="00CB4F51">
        <w:rPr>
          <w:noProof/>
          <w:shd w:val="clear" w:color="auto" w:fill="FFFFFF"/>
        </w:rPr>
        <w:t>(Sales et al. 2020; FlyBoss 2024)</w:t>
      </w:r>
      <w:r w:rsidR="00853167">
        <w:rPr>
          <w:shd w:val="clear" w:color="auto" w:fill="FFFFFF"/>
        </w:rPr>
        <w:fldChar w:fldCharType="end"/>
      </w:r>
      <w:r>
        <w:rPr>
          <w:shd w:val="clear" w:color="auto" w:fill="FFFFFF"/>
        </w:rPr>
        <w:t xml:space="preserve">. </w:t>
      </w:r>
      <w:r w:rsidR="00EC4D18">
        <w:rPr>
          <w:shd w:val="clear" w:color="auto" w:fill="FFFFFF"/>
        </w:rPr>
        <w:t xml:space="preserve">However, </w:t>
      </w:r>
      <w:r>
        <w:rPr>
          <w:shd w:val="clear" w:color="auto" w:fill="FFFFFF"/>
        </w:rPr>
        <w:t xml:space="preserve">IGR resistance has not been reported in </w:t>
      </w:r>
      <w:r w:rsidR="00853167">
        <w:rPr>
          <w:shd w:val="clear" w:color="auto" w:fill="FFFFFF"/>
        </w:rPr>
        <w:t xml:space="preserve">other fly species </w:t>
      </w:r>
      <w:r>
        <w:rPr>
          <w:shd w:val="clear" w:color="auto" w:fill="FFFFFF"/>
        </w:rPr>
        <w:t>in Australia</w:t>
      </w:r>
      <w:r w:rsidR="009165EF">
        <w:rPr>
          <w:shd w:val="clear" w:color="auto" w:fill="FFFFFF"/>
        </w:rPr>
        <w:t>.</w:t>
      </w:r>
      <w:r w:rsidR="00E97863">
        <w:rPr>
          <w:shd w:val="clear" w:color="auto" w:fill="FFFFFF"/>
        </w:rPr>
        <w:t xml:space="preserve"> Resistance to fluazuron, another IGR target</w:t>
      </w:r>
      <w:r w:rsidR="00EC4D18">
        <w:rPr>
          <w:shd w:val="clear" w:color="auto" w:fill="FFFFFF"/>
        </w:rPr>
        <w:t>ing</w:t>
      </w:r>
      <w:r w:rsidR="00E97863">
        <w:rPr>
          <w:shd w:val="clear" w:color="auto" w:fill="FFFFFF"/>
        </w:rPr>
        <w:t xml:space="preserve"> one-host cattle tick species</w:t>
      </w:r>
      <w:r w:rsidR="00EC4D18">
        <w:rPr>
          <w:shd w:val="clear" w:color="auto" w:fill="FFFFFF"/>
        </w:rPr>
        <w:t>,</w:t>
      </w:r>
      <w:r w:rsidR="00E97863">
        <w:rPr>
          <w:shd w:val="clear" w:color="auto" w:fill="FFFFFF"/>
        </w:rPr>
        <w:t xml:space="preserve"> has not been reported in Australia but has </w:t>
      </w:r>
      <w:r w:rsidR="000B6B69">
        <w:rPr>
          <w:shd w:val="clear" w:color="auto" w:fill="FFFFFF"/>
        </w:rPr>
        <w:t xml:space="preserve">been detected in Brazil </w:t>
      </w:r>
      <w:r w:rsidR="000B6B69">
        <w:rPr>
          <w:shd w:val="clear" w:color="auto" w:fill="FFFFFF"/>
        </w:rPr>
        <w:fldChar w:fldCharType="begin"/>
      </w:r>
      <w:r w:rsidR="006B0536">
        <w:rPr>
          <w:shd w:val="clear" w:color="auto" w:fill="FFFFFF"/>
        </w:rPr>
        <w:instrText xml:space="preserve"> ADDIN ZOTERO_ITEM CSL_CITATION {"citationID":"u6fR4lmn","properties":{"formattedCitation":"(Kotze and Hunt 2023; Junquera et al. 2019)","plainCitation":"(Kotze and Hunt 2023; Junquera et al. 2019)","noteIndex":0},"citationItems":[{"id":7959,"uris":["http://zotero.org/groups/4707929/items/B2HWRQZ4"],"itemData":{"id":7959,"type":"article-journal","container-title":"Australian Veterinary Journal","DOI":"10.1111/avj.13267","issue":"9","page":"321-333","title":"The current status and outlook for insecticide, acaricide and anthelmintic resistances across the Australian ruminant livestock industries: assessing the threat these resistances pose to the livestock sector - Kotze - 2023 - Australian Veterinary Journal - Wiley Online Library","volume":"101","author":[{"family":"Kotze","given":"A.C"},{"family":"Hunt","given":"P.W"}],"issued":{"date-parts":[["2023"]]}}},{"id":7960,"uris":["http://zotero.org/groups/4707929/items/Y65GDKAF"],"itemData":{"id":7960,"type":"article-journal","abstract":"Six benzoylphenyl ureas are currently used in formulations approved as veterinary medicines: diflubenzuron for fly control mainly on cattle, lice and blowfly strike control on sheep, and lice control on farmed salmonids; lufenuron for flea control on dogs and cats and for lice control on farmed salmonids; triflumuron for lice and blowfly strike control on sheep; fluazuron for tick control on cattle; teflubenzuron for lice control on farmed salmon; and novaluron for fly and tick control on cattle and for flea control on dogs. Resistance to diflubenzuron and triflumuron has already been reported for sheep body lice and blowflies, and to fluazuron in cattle ticks. These and other minor veterinary usages, as well as the current status of resistance, are reviewed and perspectives for future opportunities are discussed based on unexplored potentials and threats posed by future resistance development.","container-title":"Parasite","DOI":"10.1051/parasite/2019026","ISSN":"1252-607X","journalAbbreviation":"Parasite","note":"PMID: 31041897\nPMCID: PMC6492539","source":"PubMed Central","title":"Benzoylphenyl ureas as veterinary antiparasitics. An overview and outlook with emphasis on efficacy, usage and resistance","URL":"https://www.ncbi.nlm.nih.gov/pmc/articles/PMC6492539/","volume":"26","author":[{"family":"Junquera","given":"Pablo"},{"family":"Hosking","given":"Barry"},{"family":"Gameiro","given":"Marta"},{"family":"Macdonald","given":"Alicia"}],"accessed":{"date-parts":[["2024",3,7]]},"issued":{"date-parts":[["2019"]]}}}],"schema":"https://github.com/citation-style-language/schema/raw/master/csl-citation.json"} </w:instrText>
      </w:r>
      <w:r w:rsidR="000B6B69">
        <w:rPr>
          <w:shd w:val="clear" w:color="auto" w:fill="FFFFFF"/>
        </w:rPr>
        <w:fldChar w:fldCharType="separate"/>
      </w:r>
      <w:r w:rsidR="000B6B69">
        <w:rPr>
          <w:noProof/>
          <w:shd w:val="clear" w:color="auto" w:fill="FFFFFF"/>
        </w:rPr>
        <w:t>(Kotze and Hunt 2023; Junquera et al. 2019)</w:t>
      </w:r>
      <w:r w:rsidR="000B6B69">
        <w:rPr>
          <w:shd w:val="clear" w:color="auto" w:fill="FFFFFF"/>
        </w:rPr>
        <w:fldChar w:fldCharType="end"/>
      </w:r>
      <w:r w:rsidR="000B6B69">
        <w:rPr>
          <w:shd w:val="clear" w:color="auto" w:fill="FFFFFF"/>
        </w:rPr>
        <w:t>.</w:t>
      </w:r>
    </w:p>
    <w:p w14:paraId="5287EF5E" w14:textId="277C7FCB" w:rsidR="00BE2B02" w:rsidRDefault="00CB4F51" w:rsidP="00051446">
      <w:pPr>
        <w:rPr>
          <w:shd w:val="clear" w:color="auto" w:fill="FFFFFF"/>
        </w:rPr>
      </w:pPr>
      <w:r>
        <w:rPr>
          <w:shd w:val="clear" w:color="auto" w:fill="FFFFFF"/>
        </w:rPr>
        <w:t xml:space="preserve">The </w:t>
      </w:r>
      <w:r w:rsidR="00EC4D18">
        <w:rPr>
          <w:shd w:val="clear" w:color="auto" w:fill="FFFFFF"/>
        </w:rPr>
        <w:t>impact of</w:t>
      </w:r>
      <w:r>
        <w:rPr>
          <w:shd w:val="clear" w:color="auto" w:fill="FFFFFF"/>
        </w:rPr>
        <w:t xml:space="preserve"> resistance </w:t>
      </w:r>
      <w:r w:rsidR="00EC4D18">
        <w:rPr>
          <w:shd w:val="clear" w:color="auto" w:fill="FFFFFF"/>
        </w:rPr>
        <w:t xml:space="preserve">on the use </w:t>
      </w:r>
      <w:r>
        <w:rPr>
          <w:shd w:val="clear" w:color="auto" w:fill="FFFFFF"/>
        </w:rPr>
        <w:t>of insecticides and acaricides depends on geographic location, us</w:t>
      </w:r>
      <w:r w:rsidR="00EC4D18">
        <w:rPr>
          <w:shd w:val="clear" w:color="auto" w:fill="FFFFFF"/>
        </w:rPr>
        <w:t>ag</w:t>
      </w:r>
      <w:r>
        <w:rPr>
          <w:shd w:val="clear" w:color="auto" w:fill="FFFFFF"/>
        </w:rPr>
        <w:t>e patterns</w:t>
      </w:r>
      <w:r w:rsidR="008E10B0">
        <w:rPr>
          <w:shd w:val="clear" w:color="auto" w:fill="FFFFFF"/>
        </w:rPr>
        <w:t xml:space="preserve"> </w:t>
      </w:r>
      <w:r>
        <w:rPr>
          <w:shd w:val="clear" w:color="auto" w:fill="FFFFFF"/>
        </w:rPr>
        <w:t xml:space="preserve">and </w:t>
      </w:r>
      <w:r w:rsidR="00EC4D18">
        <w:rPr>
          <w:shd w:val="clear" w:color="auto" w:fill="FFFFFF"/>
        </w:rPr>
        <w:t>the type of</w:t>
      </w:r>
      <w:r>
        <w:rPr>
          <w:shd w:val="clear" w:color="auto" w:fill="FFFFFF"/>
        </w:rPr>
        <w:t xml:space="preserve"> cattle enterprise. </w:t>
      </w:r>
      <w:r w:rsidR="00EC4D18">
        <w:rPr>
          <w:shd w:val="clear" w:color="auto" w:fill="FFFFFF"/>
        </w:rPr>
        <w:t xml:space="preserve">There is increasing </w:t>
      </w:r>
      <w:r>
        <w:rPr>
          <w:shd w:val="clear" w:color="auto" w:fill="FFFFFF"/>
        </w:rPr>
        <w:t xml:space="preserve">urgency to </w:t>
      </w:r>
      <w:r w:rsidR="00EC4D18">
        <w:rPr>
          <w:shd w:val="clear" w:color="auto" w:fill="FFFFFF"/>
        </w:rPr>
        <w:t xml:space="preserve">move away from a reliance on </w:t>
      </w:r>
      <w:r>
        <w:rPr>
          <w:shd w:val="clear" w:color="auto" w:fill="FFFFFF"/>
        </w:rPr>
        <w:t xml:space="preserve">chemical controls </w:t>
      </w:r>
      <w:r w:rsidR="00EC4D18">
        <w:rPr>
          <w:shd w:val="clear" w:color="auto" w:fill="FFFFFF"/>
        </w:rPr>
        <w:t xml:space="preserve">and to prioritise </w:t>
      </w:r>
      <w:r>
        <w:rPr>
          <w:shd w:val="clear" w:color="auto" w:fill="FFFFFF"/>
        </w:rPr>
        <w:t xml:space="preserve">environmental and biocontrol strategies </w:t>
      </w:r>
      <w:r>
        <w:rPr>
          <w:shd w:val="clear" w:color="auto" w:fill="FFFFFF"/>
        </w:rPr>
        <w:fldChar w:fldCharType="begin"/>
      </w:r>
      <w:r w:rsidR="006B0536">
        <w:rPr>
          <w:shd w:val="clear" w:color="auto" w:fill="FFFFFF"/>
        </w:rPr>
        <w:instrText xml:space="preserve"> ADDIN ZOTERO_ITEM CSL_CITATION {"citationID":"0R58eyBM","properties":{"formattedCitation":"(Kotze and Hunt 2023)","plainCitation":"(Kotze and Hunt 2023)","noteIndex":0},"citationItems":[{"id":7959,"uris":["http://zotero.org/groups/4707929/items/B2HWRQZ4"],"itemData":{"id":7959,"type":"article-journal","container-title":"Australian Veterinary Journal","DOI":"10.1111/avj.13267","issue":"9","page":"321-333","title":"The current status and outlook for insecticide, acaricide and anthelmintic resistances across the Australian ruminant livestock industries: assessing the threat these resistances pose to the livestock sector - Kotze - 2023 - Australian Veterinary Journal - Wiley Online Library","volume":"101","author":[{"family":"Kotze","given":"A.C"},{"family":"Hunt","given":"P.W"}],"issued":{"date-parts":[["2023"]]}}}],"schema":"https://github.com/citation-style-language/schema/raw/master/csl-citation.json"} </w:instrText>
      </w:r>
      <w:r>
        <w:rPr>
          <w:shd w:val="clear" w:color="auto" w:fill="FFFFFF"/>
        </w:rPr>
        <w:fldChar w:fldCharType="separate"/>
      </w:r>
      <w:r>
        <w:rPr>
          <w:noProof/>
          <w:shd w:val="clear" w:color="auto" w:fill="FFFFFF"/>
        </w:rPr>
        <w:t>(Kotze and Hunt 2023)</w:t>
      </w:r>
      <w:r>
        <w:rPr>
          <w:shd w:val="clear" w:color="auto" w:fill="FFFFFF"/>
        </w:rPr>
        <w:fldChar w:fldCharType="end"/>
      </w:r>
      <w:r>
        <w:rPr>
          <w:shd w:val="clear" w:color="auto" w:fill="FFFFFF"/>
        </w:rPr>
        <w:t xml:space="preserve">. </w:t>
      </w:r>
      <w:r w:rsidR="00BF08DD">
        <w:rPr>
          <w:shd w:val="clear" w:color="auto" w:fill="FFFFFF"/>
        </w:rPr>
        <w:t xml:space="preserve">For this reason, this manual covers biological and environmental controls in detail. </w:t>
      </w:r>
      <w:r w:rsidR="00EC4D18">
        <w:rPr>
          <w:shd w:val="clear" w:color="auto" w:fill="FFFFFF"/>
        </w:rPr>
        <w:t>However, w</w:t>
      </w:r>
      <w:r>
        <w:rPr>
          <w:shd w:val="clear" w:color="auto" w:fill="FFFFFF"/>
        </w:rPr>
        <w:t xml:space="preserve">hen chemical control </w:t>
      </w:r>
      <w:r w:rsidR="00EC4D18">
        <w:rPr>
          <w:shd w:val="clear" w:color="auto" w:fill="FFFFFF"/>
        </w:rPr>
        <w:t>agents are</w:t>
      </w:r>
      <w:r>
        <w:rPr>
          <w:shd w:val="clear" w:color="auto" w:fill="FFFFFF"/>
        </w:rPr>
        <w:t xml:space="preserve"> necessary </w:t>
      </w:r>
      <w:r w:rsidR="00EC4D18">
        <w:rPr>
          <w:shd w:val="clear" w:color="auto" w:fill="FFFFFF"/>
        </w:rPr>
        <w:t xml:space="preserve">choosing </w:t>
      </w:r>
      <w:r>
        <w:rPr>
          <w:shd w:val="clear" w:color="auto" w:fill="FFFFFF"/>
        </w:rPr>
        <w:t>c</w:t>
      </w:r>
      <w:r w:rsidR="009165EF">
        <w:rPr>
          <w:shd w:val="clear" w:color="auto" w:fill="FFFFFF"/>
        </w:rPr>
        <w:t>ombination</w:t>
      </w:r>
      <w:r w:rsidR="00122A69">
        <w:rPr>
          <w:shd w:val="clear" w:color="auto" w:fill="FFFFFF"/>
        </w:rPr>
        <w:t>s</w:t>
      </w:r>
      <w:r w:rsidR="009165EF">
        <w:rPr>
          <w:shd w:val="clear" w:color="auto" w:fill="FFFFFF"/>
        </w:rPr>
        <w:t xml:space="preserve"> or mixtures of insecticides </w:t>
      </w:r>
      <w:r w:rsidR="00EC4D18">
        <w:rPr>
          <w:shd w:val="clear" w:color="auto" w:fill="FFFFFF"/>
        </w:rPr>
        <w:t>alongside</w:t>
      </w:r>
      <w:r w:rsidR="009165EF">
        <w:rPr>
          <w:shd w:val="clear" w:color="auto" w:fill="FFFFFF"/>
        </w:rPr>
        <w:t xml:space="preserve"> rotation </w:t>
      </w:r>
      <w:r w:rsidR="00EC4D18">
        <w:rPr>
          <w:shd w:val="clear" w:color="auto" w:fill="FFFFFF"/>
        </w:rPr>
        <w:t xml:space="preserve">strategies </w:t>
      </w:r>
      <w:r w:rsidR="009165EF">
        <w:rPr>
          <w:shd w:val="clear" w:color="auto" w:fill="FFFFFF"/>
        </w:rPr>
        <w:t xml:space="preserve">may </w:t>
      </w:r>
      <w:r w:rsidR="00EC4D18">
        <w:rPr>
          <w:shd w:val="clear" w:color="auto" w:fill="FFFFFF"/>
        </w:rPr>
        <w:t xml:space="preserve">help </w:t>
      </w:r>
      <w:r w:rsidR="009165EF">
        <w:rPr>
          <w:shd w:val="clear" w:color="auto" w:fill="FFFFFF"/>
        </w:rPr>
        <w:t>delay the rate and magnitude of resistance in vector populations</w:t>
      </w:r>
      <w:r>
        <w:rPr>
          <w:shd w:val="clear" w:color="auto" w:fill="FFFFFF"/>
        </w:rPr>
        <w:t xml:space="preserve"> </w:t>
      </w:r>
      <w:r w:rsidR="009165EF">
        <w:rPr>
          <w:shd w:val="clear" w:color="auto" w:fill="FFFFFF"/>
        </w:rPr>
        <w:fldChar w:fldCharType="begin"/>
      </w:r>
      <w:r w:rsidR="006B0536">
        <w:rPr>
          <w:shd w:val="clear" w:color="auto" w:fill="FFFFFF"/>
        </w:rPr>
        <w:instrText xml:space="preserve"> ADDIN ZOTERO_ITEM CSL_CITATION {"citationID":"sMCVSeMj","properties":{"formattedCitation":"(Brewer et al. 2021)","plainCitation":"(Brewer et al. 2021)","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schema":"https://github.com/citation-style-language/schema/raw/master/csl-citation.json"} </w:instrText>
      </w:r>
      <w:r w:rsidR="009165EF">
        <w:rPr>
          <w:shd w:val="clear" w:color="auto" w:fill="FFFFFF"/>
        </w:rPr>
        <w:fldChar w:fldCharType="separate"/>
      </w:r>
      <w:r w:rsidR="009165EF">
        <w:rPr>
          <w:noProof/>
          <w:shd w:val="clear" w:color="auto" w:fill="FFFFFF"/>
        </w:rPr>
        <w:t>(Brewer et al. 2021)</w:t>
      </w:r>
      <w:r w:rsidR="009165EF">
        <w:rPr>
          <w:shd w:val="clear" w:color="auto" w:fill="FFFFFF"/>
        </w:rPr>
        <w:fldChar w:fldCharType="end"/>
      </w:r>
      <w:r w:rsidR="005D243F">
        <w:rPr>
          <w:shd w:val="clear" w:color="auto" w:fill="FFFFFF"/>
        </w:rPr>
        <w:t>.</w:t>
      </w:r>
    </w:p>
    <w:p w14:paraId="36091063" w14:textId="6089B605" w:rsidR="007E2B2C" w:rsidRDefault="007E2B2C" w:rsidP="007E2B2C">
      <w:pPr>
        <w:pStyle w:val="Caption"/>
        <w:ind w:left="851" w:hanging="851"/>
      </w:pPr>
      <w:bookmarkStart w:id="186" w:name="Figure_18"/>
      <w:bookmarkStart w:id="187" w:name="_Toc195772948"/>
      <w:r>
        <w:t xml:space="preserve">Figure </w:t>
      </w:r>
      <w:r>
        <w:fldChar w:fldCharType="begin"/>
      </w:r>
      <w:r>
        <w:instrText xml:space="preserve"> SEQ Figure \* ARABIC </w:instrText>
      </w:r>
      <w:r>
        <w:fldChar w:fldCharType="separate"/>
      </w:r>
      <w:r>
        <w:rPr>
          <w:noProof/>
        </w:rPr>
        <w:t>18</w:t>
      </w:r>
      <w:r>
        <w:fldChar w:fldCharType="end"/>
      </w:r>
      <w:bookmarkEnd w:id="186"/>
      <w:r>
        <w:t xml:space="preserve">: </w:t>
      </w:r>
      <w:r w:rsidRPr="00AD603A">
        <w:t>Chemical resistance trends in Rhipicephalus australis (cattle tick) across northern Australia (Meat and Livestock Australia 2021).</w:t>
      </w:r>
      <w:bookmarkEnd w:id="187"/>
    </w:p>
    <w:p w14:paraId="2C9992F7" w14:textId="0D190C3B" w:rsidR="000E0AEA" w:rsidRPr="007E2B2C" w:rsidRDefault="00DC196C" w:rsidP="007E2B2C">
      <w:pPr>
        <w:keepNext/>
      </w:pPr>
      <w:r>
        <w:rPr>
          <w:noProof/>
          <w:shd w:val="clear" w:color="auto" w:fill="FFFFFF"/>
        </w:rPr>
        <w:drawing>
          <wp:inline distT="0" distB="0" distL="0" distR="0" wp14:anchorId="776B6383" wp14:editId="5803CB70">
            <wp:extent cx="5078994" cy="3238650"/>
            <wp:effectExtent l="0" t="0" r="1270" b="0"/>
            <wp:docPr id="1097213344" name="Picture 2" descr="Figure 18 shows a map of Australia.  The tick zone is shown as an orange area on the eastern coast of Queensland and the northern areas of the Northern Territory and Western Australia.  The map has labels describing chemical resistance trends.  The first label states that ticks are resistant to OPs and SPs in a small northern area of the Northern Territory.  The second label states that Fluazuron resistance is found widely throughout Queensland.  The third label states that ticks resistant to OPs and SPs are common in south east Queensland and northern New South Wales.  The fourth label states that Amitraz-resistant ticks may be present anywhere in the Queensland tick zone, and northern New South W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213344" name="Picture 2" descr="Figure 18 shows a map of Australia.  The tick zone is shown as an orange area on the eastern coast of Queensland and the northern areas of the Northern Territory and Western Australia.  The map has labels describing chemical resistance trends.  The first label states that ticks are resistant to OPs and SPs in a small northern area of the Northern Territory.  The second label states that Fluazuron resistance is found widely throughout Queensland.  The third label states that ticks resistant to OPs and SPs are common in south east Queensland and northern New South Wales.  The fourth label states that Amitraz-resistant ticks may be present anywhere in the Queensland tick zone, and northern New South Wales."/>
                    <pic:cNvPicPr/>
                  </pic:nvPicPr>
                  <pic:blipFill rotWithShape="1">
                    <a:blip r:embed="rId69"/>
                    <a:srcRect l="1745" t="15534" b="1535"/>
                    <a:stretch/>
                  </pic:blipFill>
                  <pic:spPr bwMode="auto">
                    <a:xfrm>
                      <a:off x="0" y="0"/>
                      <a:ext cx="5090092" cy="3245726"/>
                    </a:xfrm>
                    <a:prstGeom prst="rect">
                      <a:avLst/>
                    </a:prstGeom>
                    <a:ln>
                      <a:noFill/>
                    </a:ln>
                    <a:extLst>
                      <a:ext uri="{53640926-AAD7-44D8-BBD7-CCE9431645EC}">
                        <a14:shadowObscured xmlns:a14="http://schemas.microsoft.com/office/drawing/2010/main"/>
                      </a:ext>
                    </a:extLst>
                  </pic:spPr>
                </pic:pic>
              </a:graphicData>
            </a:graphic>
          </wp:inline>
        </w:drawing>
      </w:r>
    </w:p>
    <w:p w14:paraId="67C23392" w14:textId="3119AF0A" w:rsidR="001C5446" w:rsidRDefault="001C5446">
      <w:pPr>
        <w:spacing w:after="0" w:line="240" w:lineRule="auto"/>
      </w:pPr>
      <w:r>
        <w:br w:type="page"/>
      </w:r>
    </w:p>
    <w:p w14:paraId="4BF60E19" w14:textId="02AB9A0A" w:rsidR="00AA5A37" w:rsidRDefault="00BF08DD" w:rsidP="00C81C8B">
      <w:pPr>
        <w:pStyle w:val="Heading3"/>
        <w:rPr>
          <w:shd w:val="clear" w:color="auto" w:fill="FFFFFF"/>
        </w:rPr>
      </w:pPr>
      <w:bookmarkStart w:id="188" w:name="_Toc195777927"/>
      <w:r>
        <w:rPr>
          <w:shd w:val="clear" w:color="auto" w:fill="FFFFFF"/>
        </w:rPr>
        <w:lastRenderedPageBreak/>
        <w:t>C</w:t>
      </w:r>
      <w:r w:rsidR="00E72600">
        <w:rPr>
          <w:shd w:val="clear" w:color="auto" w:fill="FFFFFF"/>
        </w:rPr>
        <w:t xml:space="preserve">hemicals </w:t>
      </w:r>
      <w:r>
        <w:rPr>
          <w:shd w:val="clear" w:color="auto" w:fill="FFFFFF"/>
        </w:rPr>
        <w:t>available overseas</w:t>
      </w:r>
      <w:bookmarkEnd w:id="188"/>
    </w:p>
    <w:p w14:paraId="14305D9A" w14:textId="3B88EEB7" w:rsidR="00904B2B" w:rsidRDefault="002A2A19" w:rsidP="00051446">
      <w:pPr>
        <w:rPr>
          <w:shd w:val="clear" w:color="auto" w:fill="FFFFFF"/>
        </w:rPr>
      </w:pPr>
      <w:r>
        <w:rPr>
          <w:shd w:val="clear" w:color="auto" w:fill="FFFFFF"/>
        </w:rPr>
        <w:t>Active ingredients</w:t>
      </w:r>
      <w:r w:rsidR="00D61A86">
        <w:rPr>
          <w:shd w:val="clear" w:color="auto" w:fill="FFFFFF"/>
        </w:rPr>
        <w:t xml:space="preserve"> </w:t>
      </w:r>
      <w:r>
        <w:rPr>
          <w:shd w:val="clear" w:color="auto" w:fill="FFFFFF"/>
        </w:rPr>
        <w:t xml:space="preserve">used in registered chemicals to control arthropod vectors in the environment or on cattle are compared </w:t>
      </w:r>
      <w:r w:rsidR="004702D5">
        <w:rPr>
          <w:shd w:val="clear" w:color="auto" w:fill="FFFFFF"/>
        </w:rPr>
        <w:t>across</w:t>
      </w:r>
      <w:r>
        <w:rPr>
          <w:shd w:val="clear" w:color="auto" w:fill="FFFFFF"/>
        </w:rPr>
        <w:t xml:space="preserve"> three </w:t>
      </w:r>
      <w:r w:rsidR="00604124">
        <w:rPr>
          <w:shd w:val="clear" w:color="auto" w:fill="FFFFFF"/>
        </w:rPr>
        <w:t xml:space="preserve">jurisdictions </w:t>
      </w:r>
      <w:r w:rsidR="00604124">
        <w:rPr>
          <w:rFonts w:ascii="Garamond" w:hAnsi="Garamond"/>
          <w:shd w:val="clear" w:color="auto" w:fill="FFFFFF"/>
        </w:rPr>
        <w:t xml:space="preserve">- </w:t>
      </w:r>
      <w:r w:rsidR="00D61A86">
        <w:rPr>
          <w:shd w:val="clear" w:color="auto" w:fill="FFFFFF"/>
        </w:rPr>
        <w:t xml:space="preserve">Australia, </w:t>
      </w:r>
      <w:r w:rsidR="00931BAF">
        <w:rPr>
          <w:shd w:val="clear" w:color="auto" w:fill="FFFFFF"/>
        </w:rPr>
        <w:t xml:space="preserve">the </w:t>
      </w:r>
      <w:r w:rsidR="00D61A86">
        <w:rPr>
          <w:shd w:val="clear" w:color="auto" w:fill="FFFFFF"/>
        </w:rPr>
        <w:t>Europe</w:t>
      </w:r>
      <w:r>
        <w:rPr>
          <w:shd w:val="clear" w:color="auto" w:fill="FFFFFF"/>
        </w:rPr>
        <w:t>an Union</w:t>
      </w:r>
      <w:r w:rsidR="00D61A86">
        <w:rPr>
          <w:shd w:val="clear" w:color="auto" w:fill="FFFFFF"/>
        </w:rPr>
        <w:t>, and South Africa</w:t>
      </w:r>
      <w:r w:rsidR="00604124">
        <w:rPr>
          <w:rFonts w:ascii="Garamond" w:hAnsi="Garamond"/>
          <w:shd w:val="clear" w:color="auto" w:fill="FFFFFF"/>
        </w:rPr>
        <w:t xml:space="preserve"> -</w:t>
      </w:r>
      <w:r>
        <w:rPr>
          <w:shd w:val="clear" w:color="auto" w:fill="FFFFFF"/>
        </w:rPr>
        <w:t xml:space="preserve">in </w:t>
      </w:r>
      <w:hyperlink w:anchor="Table_29" w:history="1">
        <w:r w:rsidR="00286931" w:rsidRPr="00286931">
          <w:rPr>
            <w:rStyle w:val="Hyperlink"/>
            <w:color w:val="0D0D0D" w:themeColor="text1" w:themeTint="F2"/>
            <w:u w:val="none"/>
            <w:shd w:val="clear" w:color="auto" w:fill="FFFFFF"/>
          </w:rPr>
          <w:t>Table 29</w:t>
        </w:r>
      </w:hyperlink>
      <w:r w:rsidR="00CA39CD">
        <w:rPr>
          <w:shd w:val="clear" w:color="auto" w:fill="FFFFFF"/>
        </w:rPr>
        <w:t>.</w:t>
      </w:r>
      <w:r>
        <w:rPr>
          <w:shd w:val="clear" w:color="auto" w:fill="FFFFFF"/>
        </w:rPr>
        <w:t xml:space="preserve"> </w:t>
      </w:r>
      <w:r w:rsidR="004702D5">
        <w:rPr>
          <w:shd w:val="clear" w:color="auto" w:fill="FFFFFF"/>
        </w:rPr>
        <w:t>While c</w:t>
      </w:r>
      <w:r>
        <w:rPr>
          <w:shd w:val="clear" w:color="auto" w:fill="FFFFFF"/>
        </w:rPr>
        <w:t xml:space="preserve">hemical registration data </w:t>
      </w:r>
      <w:r w:rsidR="005C7544">
        <w:rPr>
          <w:shd w:val="clear" w:color="auto" w:fill="FFFFFF"/>
        </w:rPr>
        <w:t xml:space="preserve">are </w:t>
      </w:r>
      <w:r>
        <w:rPr>
          <w:shd w:val="clear" w:color="auto" w:fill="FFFFFF"/>
        </w:rPr>
        <w:t xml:space="preserve">readily available in Australia and </w:t>
      </w:r>
      <w:r w:rsidR="00931BAF">
        <w:rPr>
          <w:shd w:val="clear" w:color="auto" w:fill="FFFFFF"/>
        </w:rPr>
        <w:t xml:space="preserve">the </w:t>
      </w:r>
      <w:r>
        <w:rPr>
          <w:shd w:val="clear" w:color="auto" w:fill="FFFFFF"/>
        </w:rPr>
        <w:t xml:space="preserve">European </w:t>
      </w:r>
      <w:r w:rsidR="00D11ACD">
        <w:rPr>
          <w:shd w:val="clear" w:color="auto" w:fill="FFFFFF"/>
        </w:rPr>
        <w:t>Union</w:t>
      </w:r>
      <w:r w:rsidR="004702D5">
        <w:rPr>
          <w:shd w:val="clear" w:color="auto" w:fill="FFFFFF"/>
        </w:rPr>
        <w:t xml:space="preserve">, </w:t>
      </w:r>
      <w:r w:rsidR="005C7544">
        <w:rPr>
          <w:shd w:val="clear" w:color="auto" w:fill="FFFFFF"/>
        </w:rPr>
        <w:t xml:space="preserve">information </w:t>
      </w:r>
      <w:r w:rsidR="004702D5">
        <w:rPr>
          <w:shd w:val="clear" w:color="auto" w:fill="FFFFFF"/>
        </w:rPr>
        <w:t xml:space="preserve">is less accessible in </w:t>
      </w:r>
      <w:r>
        <w:rPr>
          <w:shd w:val="clear" w:color="auto" w:fill="FFFFFF"/>
        </w:rPr>
        <w:t>South Africa</w:t>
      </w:r>
      <w:r w:rsidR="00904B2B">
        <w:rPr>
          <w:shd w:val="clear" w:color="auto" w:fill="FFFFFF"/>
        </w:rPr>
        <w:t>, and f</w:t>
      </w:r>
      <w:r>
        <w:rPr>
          <w:shd w:val="clear" w:color="auto" w:fill="FFFFFF"/>
        </w:rPr>
        <w:t xml:space="preserve">or some chemicals information on their registration status </w:t>
      </w:r>
      <w:r w:rsidR="000C7383">
        <w:rPr>
          <w:shd w:val="clear" w:color="auto" w:fill="FFFFFF"/>
        </w:rPr>
        <w:t>could not be sourced</w:t>
      </w:r>
      <w:r>
        <w:rPr>
          <w:shd w:val="clear" w:color="auto" w:fill="FFFFFF"/>
        </w:rPr>
        <w:t xml:space="preserve">. In the European Union not all active ingredients </w:t>
      </w:r>
      <w:r w:rsidR="000C7383">
        <w:rPr>
          <w:shd w:val="clear" w:color="auto" w:fill="FFFFFF"/>
        </w:rPr>
        <w:t>a</w:t>
      </w:r>
      <w:r>
        <w:rPr>
          <w:shd w:val="clear" w:color="auto" w:fill="FFFFFF"/>
        </w:rPr>
        <w:t xml:space="preserve">re available in registered products across all Member States. For example, several </w:t>
      </w:r>
      <w:r w:rsidR="00755DC4">
        <w:rPr>
          <w:shd w:val="clear" w:color="auto" w:fill="FFFFFF"/>
        </w:rPr>
        <w:t xml:space="preserve">SPs </w:t>
      </w:r>
      <w:r>
        <w:rPr>
          <w:shd w:val="clear" w:color="auto" w:fill="FFFFFF"/>
        </w:rPr>
        <w:t xml:space="preserve">and </w:t>
      </w:r>
      <w:r w:rsidR="00755DC4">
        <w:rPr>
          <w:shd w:val="clear" w:color="auto" w:fill="FFFFFF"/>
        </w:rPr>
        <w:t xml:space="preserve">OP </w:t>
      </w:r>
      <w:r>
        <w:rPr>
          <w:shd w:val="clear" w:color="auto" w:fill="FFFFFF"/>
        </w:rPr>
        <w:t xml:space="preserve">compounds </w:t>
      </w:r>
      <w:r w:rsidR="000C7383">
        <w:rPr>
          <w:shd w:val="clear" w:color="auto" w:fill="FFFFFF"/>
        </w:rPr>
        <w:t>a</w:t>
      </w:r>
      <w:r>
        <w:rPr>
          <w:shd w:val="clear" w:color="auto" w:fill="FFFFFF"/>
        </w:rPr>
        <w:t xml:space="preserve">re </w:t>
      </w:r>
      <w:r w:rsidR="00904B2B">
        <w:rPr>
          <w:shd w:val="clear" w:color="auto" w:fill="FFFFFF"/>
        </w:rPr>
        <w:t xml:space="preserve">only </w:t>
      </w:r>
      <w:r>
        <w:rPr>
          <w:shd w:val="clear" w:color="auto" w:fill="FFFFFF"/>
        </w:rPr>
        <w:t xml:space="preserve">registered </w:t>
      </w:r>
      <w:r w:rsidR="00E72600">
        <w:rPr>
          <w:shd w:val="clear" w:color="auto" w:fill="FFFFFF"/>
        </w:rPr>
        <w:t xml:space="preserve">for cattle in </w:t>
      </w:r>
      <w:r>
        <w:rPr>
          <w:shd w:val="clear" w:color="auto" w:fill="FFFFFF"/>
        </w:rPr>
        <w:t>a single country (</w:t>
      </w:r>
      <w:r w:rsidR="00E72600">
        <w:rPr>
          <w:shd w:val="clear" w:color="auto" w:fill="FFFFFF"/>
        </w:rPr>
        <w:t xml:space="preserve">e.g. </w:t>
      </w:r>
      <w:r>
        <w:rPr>
          <w:shd w:val="clear" w:color="auto" w:fill="FFFFFF"/>
        </w:rPr>
        <w:t>Bulgaria)</w:t>
      </w:r>
      <w:r w:rsidR="00904B2B">
        <w:rPr>
          <w:shd w:val="clear" w:color="auto" w:fill="FFFFFF"/>
        </w:rPr>
        <w:t>.</w:t>
      </w:r>
    </w:p>
    <w:p w14:paraId="20781B8B" w14:textId="4BECAFF6" w:rsidR="00D82B15" w:rsidRDefault="00904B2B" w:rsidP="00051446">
      <w:pPr>
        <w:rPr>
          <w:shd w:val="clear" w:color="auto" w:fill="FFFFFF"/>
        </w:rPr>
      </w:pPr>
      <w:r>
        <w:rPr>
          <w:shd w:val="clear" w:color="auto" w:fill="FFFFFF"/>
        </w:rPr>
        <w:t xml:space="preserve">Some of the chemicals reviewed on the European Union and South African databases may be registered for use </w:t>
      </w:r>
      <w:r w:rsidR="00A0619A">
        <w:rPr>
          <w:shd w:val="clear" w:color="auto" w:fill="FFFFFF"/>
        </w:rPr>
        <w:t>o</w:t>
      </w:r>
      <w:r>
        <w:rPr>
          <w:shd w:val="clear" w:color="auto" w:fill="FFFFFF"/>
        </w:rPr>
        <w:t>n other vector species or agricultural crops</w:t>
      </w:r>
      <w:r w:rsidR="004702D5">
        <w:rPr>
          <w:shd w:val="clear" w:color="auto" w:fill="FFFFFF"/>
        </w:rPr>
        <w:t>, although accessing this information is not straightforward.</w:t>
      </w:r>
      <w:r>
        <w:rPr>
          <w:shd w:val="clear" w:color="auto" w:fill="FFFFFF"/>
        </w:rPr>
        <w:t xml:space="preserve"> </w:t>
      </w:r>
      <w:r w:rsidRPr="00D17AA5">
        <w:rPr>
          <w:shd w:val="clear" w:color="auto" w:fill="FFFFFF"/>
        </w:rPr>
        <w:t xml:space="preserve">Literature regarding responses to the European LSD outbreak </w:t>
      </w:r>
      <w:r w:rsidR="00B25AC2">
        <w:rPr>
          <w:shd w:val="clear" w:color="auto" w:fill="FFFFFF"/>
        </w:rPr>
        <w:t>was</w:t>
      </w:r>
      <w:r w:rsidRPr="00D17AA5">
        <w:rPr>
          <w:shd w:val="clear" w:color="auto" w:fill="FFFFFF"/>
        </w:rPr>
        <w:t xml:space="preserve"> reviewed</w:t>
      </w:r>
      <w:r w:rsidR="004702D5">
        <w:rPr>
          <w:shd w:val="clear" w:color="auto" w:fill="FFFFFF"/>
        </w:rPr>
        <w:t xml:space="preserve"> looking for commentary on </w:t>
      </w:r>
      <w:r w:rsidR="00B25AC2">
        <w:rPr>
          <w:shd w:val="clear" w:color="auto" w:fill="FFFFFF"/>
        </w:rPr>
        <w:t xml:space="preserve">the </w:t>
      </w:r>
      <w:r w:rsidR="004702D5">
        <w:rPr>
          <w:shd w:val="clear" w:color="auto" w:fill="FFFFFF"/>
        </w:rPr>
        <w:t>chemicals used during vector control activities. However</w:t>
      </w:r>
      <w:r w:rsidRPr="00D17AA5">
        <w:rPr>
          <w:shd w:val="clear" w:color="auto" w:fill="FFFFFF"/>
        </w:rPr>
        <w:t xml:space="preserve">, limited </w:t>
      </w:r>
      <w:r w:rsidR="004702D5">
        <w:rPr>
          <w:shd w:val="clear" w:color="auto" w:fill="FFFFFF"/>
        </w:rPr>
        <w:t xml:space="preserve">details </w:t>
      </w:r>
      <w:r w:rsidR="00B25AC2">
        <w:rPr>
          <w:shd w:val="clear" w:color="auto" w:fill="FFFFFF"/>
        </w:rPr>
        <w:t>were</w:t>
      </w:r>
      <w:r w:rsidRPr="00D17AA5">
        <w:rPr>
          <w:shd w:val="clear" w:color="auto" w:fill="FFFFFF"/>
        </w:rPr>
        <w:t xml:space="preserve"> provided on the chemicals used </w:t>
      </w:r>
      <w:r w:rsidR="00B25AC2">
        <w:rPr>
          <w:shd w:val="clear" w:color="auto" w:fill="FFFFFF"/>
        </w:rPr>
        <w:t>and</w:t>
      </w:r>
      <w:r w:rsidR="00D11ACD" w:rsidRPr="00D17AA5">
        <w:rPr>
          <w:shd w:val="clear" w:color="auto" w:fill="FFFFFF"/>
        </w:rPr>
        <w:t xml:space="preserve"> the effectiveness of </w:t>
      </w:r>
      <w:r w:rsidR="004702D5">
        <w:rPr>
          <w:shd w:val="clear" w:color="auto" w:fill="FFFFFF"/>
        </w:rPr>
        <w:t>these</w:t>
      </w:r>
      <w:r w:rsidR="00D11ACD" w:rsidRPr="00D17AA5">
        <w:rPr>
          <w:shd w:val="clear" w:color="auto" w:fill="FFFFFF"/>
        </w:rPr>
        <w:t xml:space="preserve"> strateg</w:t>
      </w:r>
      <w:r w:rsidR="004702D5">
        <w:rPr>
          <w:shd w:val="clear" w:color="auto" w:fill="FFFFFF"/>
        </w:rPr>
        <w:t>ies</w:t>
      </w:r>
      <w:r w:rsidR="00D11ACD" w:rsidRPr="00D17AA5">
        <w:rPr>
          <w:shd w:val="clear" w:color="auto" w:fill="FFFFFF"/>
        </w:rPr>
        <w:t xml:space="preserve"> </w:t>
      </w:r>
      <w:r w:rsidR="004D17F3">
        <w:rPr>
          <w:shd w:val="clear" w:color="auto" w:fill="FFFFFF"/>
        </w:rPr>
        <w:fldChar w:fldCharType="begin"/>
      </w:r>
      <w:r w:rsidR="006B0536">
        <w:rPr>
          <w:shd w:val="clear" w:color="auto" w:fill="FFFFFF"/>
        </w:rPr>
        <w:instrText xml:space="preserve"> ADDIN ZOTERO_ITEM CSL_CITATION {"citationID":"EhiLaIjv","properties":{"formattedCitation":"(FAO 2017a)","plainCitation":"(FAO 2017a)","noteIndex":0},"citationItems":[{"id":7965,"uris":["http://zotero.org/groups/4707929/items/TDS3A6LB"],"itemData":{"id":7965,"type":"report","event-place":"Rome","number":"47","publisher":"Food and Agriculture Organization of the United Nations","publisher-place":"Rome","title":"EMPRES-Animal Health 360: Special Edition on Lumpy skin disease","URL":"https://www.fao.org/publications/card/en/c/5d0b5cfa-5999-49e1-8ee8-c2a1943a0390/","author":[{"family":"FAO","given":""}],"issued":{"date-parts":[["2017"]]}}}],"schema":"https://github.com/citation-style-language/schema/raw/master/csl-citation.json"} </w:instrText>
      </w:r>
      <w:r w:rsidR="004D17F3">
        <w:rPr>
          <w:shd w:val="clear" w:color="auto" w:fill="FFFFFF"/>
        </w:rPr>
        <w:fldChar w:fldCharType="separate"/>
      </w:r>
      <w:r w:rsidR="003A279E">
        <w:rPr>
          <w:noProof/>
          <w:shd w:val="clear" w:color="auto" w:fill="FFFFFF"/>
        </w:rPr>
        <w:t>(FAO 2017a)</w:t>
      </w:r>
      <w:r w:rsidR="004D17F3">
        <w:rPr>
          <w:shd w:val="clear" w:color="auto" w:fill="FFFFFF"/>
        </w:rPr>
        <w:fldChar w:fldCharType="end"/>
      </w:r>
      <w:r w:rsidRPr="00D17AA5">
        <w:rPr>
          <w:shd w:val="clear" w:color="auto" w:fill="FFFFFF"/>
        </w:rPr>
        <w:t>.</w:t>
      </w:r>
    </w:p>
    <w:p w14:paraId="0414F490" w14:textId="776F26A2" w:rsidR="00F02DA3" w:rsidRPr="00CA39CD" w:rsidRDefault="00CA39CD" w:rsidP="00286931">
      <w:pPr>
        <w:pStyle w:val="Caption"/>
        <w:ind w:left="851" w:hanging="851"/>
      </w:pPr>
      <w:bookmarkStart w:id="189" w:name="_Ref160665544"/>
      <w:r>
        <w:t xml:space="preserve">Table </w:t>
      </w:r>
      <w:bookmarkEnd w:id="189"/>
      <w:r w:rsidR="00286931">
        <w:t>29</w:t>
      </w:r>
      <w:r>
        <w:t xml:space="preserve">. Comparison of chemicals </w:t>
      </w:r>
      <w:r w:rsidR="002A2A19">
        <w:t xml:space="preserve">registered </w:t>
      </w:r>
      <w:r>
        <w:t>for vector control on cattle or in the environment in Australia, Europe and South Africa</w:t>
      </w:r>
    </w:p>
    <w:tbl>
      <w:tblPr>
        <w:tblStyle w:val="TableGrid"/>
        <w:tblW w:w="10207" w:type="dxa"/>
        <w:tblInd w:w="-71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2268"/>
        <w:gridCol w:w="3079"/>
        <w:gridCol w:w="1027"/>
        <w:gridCol w:w="1014"/>
        <w:gridCol w:w="976"/>
      </w:tblGrid>
      <w:tr w:rsidR="00B3694A" w:rsidRPr="00823194" w14:paraId="6B1A3AF9" w14:textId="77777777" w:rsidTr="00286931">
        <w:trPr>
          <w:cantSplit/>
          <w:tblHeader/>
        </w:trPr>
        <w:tc>
          <w:tcPr>
            <w:tcW w:w="1843" w:type="dxa"/>
            <w:vAlign w:val="center"/>
          </w:tcPr>
          <w:p w14:paraId="316E7AED" w14:textId="77777777" w:rsidR="00BE3D6A" w:rsidRPr="00B3694A" w:rsidRDefault="00BE3D6A" w:rsidP="00B3694A">
            <w:pPr>
              <w:jc w:val="center"/>
              <w:rPr>
                <w:rFonts w:cs="Calibri"/>
                <w:b/>
                <w:bCs/>
                <w:sz w:val="20"/>
                <w:szCs w:val="20"/>
              </w:rPr>
            </w:pPr>
            <w:bookmarkStart w:id="190" w:name="Table_29"/>
            <w:bookmarkEnd w:id="190"/>
            <w:r w:rsidRPr="00B3694A">
              <w:rPr>
                <w:rFonts w:cs="Calibri"/>
                <w:b/>
                <w:bCs/>
                <w:sz w:val="20"/>
                <w:szCs w:val="20"/>
              </w:rPr>
              <w:t>Chemical class</w:t>
            </w:r>
          </w:p>
        </w:tc>
        <w:tc>
          <w:tcPr>
            <w:tcW w:w="2268" w:type="dxa"/>
            <w:vAlign w:val="center"/>
          </w:tcPr>
          <w:p w14:paraId="766EA9DD" w14:textId="77777777" w:rsidR="00BE3D6A" w:rsidRPr="00B3694A" w:rsidRDefault="00BE3D6A" w:rsidP="00B3694A">
            <w:pPr>
              <w:jc w:val="center"/>
              <w:rPr>
                <w:rFonts w:cs="Calibri"/>
                <w:b/>
                <w:bCs/>
                <w:sz w:val="20"/>
                <w:szCs w:val="20"/>
              </w:rPr>
            </w:pPr>
            <w:r w:rsidRPr="00B3694A">
              <w:rPr>
                <w:rFonts w:cs="Calibri"/>
                <w:b/>
                <w:bCs/>
                <w:sz w:val="20"/>
                <w:szCs w:val="20"/>
              </w:rPr>
              <w:t>Active ingredient</w:t>
            </w:r>
          </w:p>
        </w:tc>
        <w:tc>
          <w:tcPr>
            <w:tcW w:w="3079" w:type="dxa"/>
            <w:vAlign w:val="center"/>
          </w:tcPr>
          <w:p w14:paraId="0E778657" w14:textId="1D4A6511" w:rsidR="00BE3D6A" w:rsidRPr="00B3694A" w:rsidRDefault="00BE3D6A" w:rsidP="00B3694A">
            <w:pPr>
              <w:jc w:val="center"/>
              <w:rPr>
                <w:rFonts w:cs="Calibri"/>
                <w:b/>
                <w:bCs/>
                <w:sz w:val="20"/>
                <w:szCs w:val="20"/>
              </w:rPr>
            </w:pPr>
            <w:r w:rsidRPr="00B3694A">
              <w:rPr>
                <w:rFonts w:cs="Calibri"/>
                <w:b/>
                <w:bCs/>
                <w:sz w:val="20"/>
                <w:szCs w:val="20"/>
              </w:rPr>
              <w:t>Target vector (</w:t>
            </w:r>
            <w:r w:rsidR="00904B2B">
              <w:rPr>
                <w:rFonts w:cs="Calibri"/>
                <w:b/>
                <w:bCs/>
                <w:sz w:val="20"/>
                <w:szCs w:val="20"/>
              </w:rPr>
              <w:t>Australia)</w:t>
            </w:r>
          </w:p>
        </w:tc>
        <w:tc>
          <w:tcPr>
            <w:tcW w:w="1027" w:type="dxa"/>
            <w:vAlign w:val="center"/>
          </w:tcPr>
          <w:p w14:paraId="1A695F3F" w14:textId="77777777" w:rsidR="00BE3D6A" w:rsidRPr="00B3694A" w:rsidRDefault="00BE3D6A" w:rsidP="00B3694A">
            <w:pPr>
              <w:jc w:val="center"/>
              <w:rPr>
                <w:rFonts w:cs="Calibri"/>
                <w:b/>
                <w:bCs/>
                <w:sz w:val="20"/>
                <w:szCs w:val="20"/>
              </w:rPr>
            </w:pPr>
            <w:r w:rsidRPr="00B3694A">
              <w:rPr>
                <w:rFonts w:cs="Calibri"/>
                <w:b/>
                <w:bCs/>
                <w:sz w:val="20"/>
                <w:szCs w:val="20"/>
              </w:rPr>
              <w:t>Australia</w:t>
            </w:r>
            <w:r w:rsidRPr="00B3694A">
              <w:rPr>
                <w:rFonts w:cs="Calibri"/>
                <w:b/>
                <w:bCs/>
                <w:sz w:val="20"/>
                <w:szCs w:val="20"/>
                <w:vertAlign w:val="superscript"/>
              </w:rPr>
              <w:t>1</w:t>
            </w:r>
          </w:p>
        </w:tc>
        <w:tc>
          <w:tcPr>
            <w:tcW w:w="1014" w:type="dxa"/>
            <w:vAlign w:val="center"/>
          </w:tcPr>
          <w:p w14:paraId="5777AABC" w14:textId="639777F9" w:rsidR="00BE3D6A" w:rsidRPr="00B3694A" w:rsidRDefault="00BE3D6A" w:rsidP="00B3694A">
            <w:pPr>
              <w:jc w:val="center"/>
              <w:rPr>
                <w:rFonts w:cs="Calibri"/>
                <w:b/>
                <w:bCs/>
                <w:sz w:val="20"/>
                <w:szCs w:val="20"/>
              </w:rPr>
            </w:pPr>
            <w:r w:rsidRPr="00B3694A">
              <w:rPr>
                <w:rFonts w:cs="Calibri"/>
                <w:b/>
                <w:bCs/>
                <w:sz w:val="20"/>
                <w:szCs w:val="20"/>
              </w:rPr>
              <w:t>Europe</w:t>
            </w:r>
            <w:r w:rsidR="002A2A19">
              <w:rPr>
                <w:rFonts w:cs="Calibri"/>
                <w:b/>
                <w:bCs/>
                <w:sz w:val="20"/>
                <w:szCs w:val="20"/>
              </w:rPr>
              <w:t>an Union</w:t>
            </w:r>
            <w:r w:rsidRPr="00B3694A">
              <w:rPr>
                <w:rFonts w:cs="Calibri"/>
                <w:b/>
                <w:bCs/>
                <w:sz w:val="20"/>
                <w:szCs w:val="20"/>
                <w:vertAlign w:val="superscript"/>
              </w:rPr>
              <w:t>2+</w:t>
            </w:r>
          </w:p>
        </w:tc>
        <w:tc>
          <w:tcPr>
            <w:tcW w:w="976" w:type="dxa"/>
            <w:vAlign w:val="center"/>
          </w:tcPr>
          <w:p w14:paraId="24DDC6A4" w14:textId="77777777" w:rsidR="00BE3D6A" w:rsidRPr="00B3694A" w:rsidRDefault="00BE3D6A" w:rsidP="00B3694A">
            <w:pPr>
              <w:jc w:val="center"/>
              <w:rPr>
                <w:rFonts w:cs="Calibri"/>
                <w:b/>
                <w:bCs/>
                <w:sz w:val="20"/>
                <w:szCs w:val="20"/>
              </w:rPr>
            </w:pPr>
            <w:r w:rsidRPr="00B3694A">
              <w:rPr>
                <w:rFonts w:cs="Calibri"/>
                <w:b/>
                <w:bCs/>
                <w:sz w:val="20"/>
                <w:szCs w:val="20"/>
              </w:rPr>
              <w:t>South Africa</w:t>
            </w:r>
            <w:r w:rsidRPr="00B3694A">
              <w:rPr>
                <w:rFonts w:cs="Calibri"/>
                <w:b/>
                <w:bCs/>
                <w:sz w:val="20"/>
                <w:szCs w:val="20"/>
                <w:vertAlign w:val="superscript"/>
              </w:rPr>
              <w:t>3</w:t>
            </w:r>
          </w:p>
        </w:tc>
      </w:tr>
      <w:tr w:rsidR="00B3694A" w:rsidRPr="00167223" w14:paraId="70B27962" w14:textId="77777777" w:rsidTr="00286931">
        <w:tc>
          <w:tcPr>
            <w:tcW w:w="1843" w:type="dxa"/>
            <w:vMerge w:val="restart"/>
            <w:vAlign w:val="center"/>
          </w:tcPr>
          <w:p w14:paraId="6855418A" w14:textId="77777777" w:rsidR="00B3694A" w:rsidRPr="00B3694A" w:rsidRDefault="00B3694A" w:rsidP="00B3694A">
            <w:pPr>
              <w:jc w:val="center"/>
              <w:rPr>
                <w:rFonts w:cs="Calibri"/>
                <w:sz w:val="20"/>
                <w:szCs w:val="20"/>
              </w:rPr>
            </w:pPr>
            <w:r w:rsidRPr="00B3694A">
              <w:rPr>
                <w:rFonts w:cs="Calibri"/>
                <w:sz w:val="20"/>
                <w:szCs w:val="20"/>
              </w:rPr>
              <w:t>Pyrethroids/ Synthetic pyrethroids</w:t>
            </w:r>
          </w:p>
        </w:tc>
        <w:tc>
          <w:tcPr>
            <w:tcW w:w="2268" w:type="dxa"/>
          </w:tcPr>
          <w:p w14:paraId="29C0384E" w14:textId="77777777" w:rsidR="00B3694A" w:rsidRPr="00B3694A" w:rsidRDefault="00B3694A" w:rsidP="00BE3D6A">
            <w:pPr>
              <w:rPr>
                <w:rFonts w:cs="Calibri"/>
                <w:color w:val="000000"/>
                <w:sz w:val="20"/>
                <w:szCs w:val="20"/>
              </w:rPr>
            </w:pPr>
            <w:r w:rsidRPr="00B3694A">
              <w:rPr>
                <w:rFonts w:cs="Calibri"/>
                <w:color w:val="000000"/>
                <w:sz w:val="20"/>
                <w:szCs w:val="20"/>
              </w:rPr>
              <w:t>deltamethrin</w:t>
            </w:r>
          </w:p>
        </w:tc>
        <w:tc>
          <w:tcPr>
            <w:tcW w:w="3079" w:type="dxa"/>
          </w:tcPr>
          <w:p w14:paraId="4E3CD4C3" w14:textId="77777777" w:rsidR="00B3694A" w:rsidRPr="00B3694A" w:rsidRDefault="00B3694A" w:rsidP="00B3694A">
            <w:pPr>
              <w:rPr>
                <w:rFonts w:cs="Calibri"/>
                <w:sz w:val="20"/>
                <w:szCs w:val="20"/>
              </w:rPr>
            </w:pPr>
            <w:r w:rsidRPr="00B3694A">
              <w:rPr>
                <w:rFonts w:cs="Calibri"/>
                <w:sz w:val="20"/>
                <w:szCs w:val="20"/>
              </w:rPr>
              <w:t>Biting midge, buffalo fly, common housefly, stable fly</w:t>
            </w:r>
          </w:p>
        </w:tc>
        <w:tc>
          <w:tcPr>
            <w:tcW w:w="1027" w:type="dxa"/>
            <w:vAlign w:val="center"/>
          </w:tcPr>
          <w:p w14:paraId="0EBB212C" w14:textId="7BB49EE5" w:rsidR="00B3694A" w:rsidRPr="00B3694A" w:rsidRDefault="00B3694A" w:rsidP="00B3694A">
            <w:pPr>
              <w:jc w:val="center"/>
              <w:rPr>
                <w:rFonts w:cs="Calibri"/>
                <w:sz w:val="20"/>
                <w:szCs w:val="20"/>
              </w:rPr>
            </w:pPr>
            <w:r w:rsidRPr="00B3694A">
              <w:rPr>
                <w:rFonts w:ascii="Cambria Math" w:hAnsi="Cambria Math" w:cs="Cambria Math"/>
                <w:sz w:val="20"/>
                <w:szCs w:val="20"/>
              </w:rPr>
              <w:t>√</w:t>
            </w:r>
          </w:p>
        </w:tc>
        <w:tc>
          <w:tcPr>
            <w:tcW w:w="1014" w:type="dxa"/>
            <w:vAlign w:val="center"/>
          </w:tcPr>
          <w:p w14:paraId="3BF450C7" w14:textId="194E29FB" w:rsidR="00B3694A" w:rsidRPr="00B3694A" w:rsidRDefault="00B3694A" w:rsidP="00B3694A">
            <w:pPr>
              <w:jc w:val="center"/>
              <w:rPr>
                <w:rFonts w:cs="Calibri"/>
                <w:sz w:val="20"/>
                <w:szCs w:val="20"/>
              </w:rPr>
            </w:pPr>
            <w:r w:rsidRPr="00B3694A">
              <w:rPr>
                <w:rFonts w:ascii="Cambria Math" w:hAnsi="Cambria Math" w:cs="Cambria Math"/>
                <w:sz w:val="20"/>
                <w:szCs w:val="20"/>
              </w:rPr>
              <w:t>√</w:t>
            </w:r>
          </w:p>
        </w:tc>
        <w:tc>
          <w:tcPr>
            <w:tcW w:w="976" w:type="dxa"/>
            <w:vAlign w:val="center"/>
          </w:tcPr>
          <w:p w14:paraId="26CBBA30" w14:textId="1CD9929D" w:rsidR="00B3694A" w:rsidRPr="00B3694A" w:rsidRDefault="00B3694A" w:rsidP="00B3694A">
            <w:pPr>
              <w:jc w:val="center"/>
              <w:rPr>
                <w:rFonts w:cs="Calibri"/>
                <w:sz w:val="20"/>
                <w:szCs w:val="20"/>
              </w:rPr>
            </w:pPr>
            <w:r w:rsidRPr="00B3694A">
              <w:rPr>
                <w:rFonts w:ascii="Cambria Math" w:hAnsi="Cambria Math" w:cs="Cambria Math"/>
                <w:sz w:val="20"/>
                <w:szCs w:val="20"/>
              </w:rPr>
              <w:t>√</w:t>
            </w:r>
          </w:p>
        </w:tc>
      </w:tr>
      <w:tr w:rsidR="00B3694A" w:rsidRPr="00167223" w14:paraId="0FB1B1F9" w14:textId="77777777" w:rsidTr="00286931">
        <w:tc>
          <w:tcPr>
            <w:tcW w:w="1843" w:type="dxa"/>
            <w:vMerge/>
            <w:vAlign w:val="center"/>
          </w:tcPr>
          <w:p w14:paraId="09E79C6A" w14:textId="77777777" w:rsidR="00B3694A" w:rsidRPr="00B3694A" w:rsidRDefault="00B3694A" w:rsidP="00B3694A">
            <w:pPr>
              <w:jc w:val="center"/>
              <w:rPr>
                <w:rFonts w:cs="Calibri"/>
                <w:sz w:val="20"/>
                <w:szCs w:val="20"/>
              </w:rPr>
            </w:pPr>
          </w:p>
        </w:tc>
        <w:tc>
          <w:tcPr>
            <w:tcW w:w="2268" w:type="dxa"/>
          </w:tcPr>
          <w:p w14:paraId="15685312" w14:textId="77777777" w:rsidR="00B3694A" w:rsidRPr="00B3694A" w:rsidRDefault="00B3694A" w:rsidP="00BE3D6A">
            <w:pPr>
              <w:rPr>
                <w:rFonts w:cs="Calibri"/>
                <w:sz w:val="20"/>
                <w:szCs w:val="20"/>
              </w:rPr>
            </w:pPr>
            <w:r w:rsidRPr="00B3694A">
              <w:rPr>
                <w:rFonts w:cs="Calibri"/>
                <w:color w:val="000000"/>
                <w:sz w:val="20"/>
                <w:szCs w:val="20"/>
              </w:rPr>
              <w:t>cypermethrin</w:t>
            </w:r>
          </w:p>
        </w:tc>
        <w:tc>
          <w:tcPr>
            <w:tcW w:w="3079" w:type="dxa"/>
          </w:tcPr>
          <w:p w14:paraId="5E4794BB" w14:textId="77777777" w:rsidR="00B3694A" w:rsidRPr="00B3694A" w:rsidRDefault="00B3694A" w:rsidP="00B3694A">
            <w:pPr>
              <w:rPr>
                <w:rFonts w:cs="Calibri"/>
                <w:sz w:val="20"/>
                <w:szCs w:val="20"/>
              </w:rPr>
            </w:pPr>
            <w:r w:rsidRPr="00B3694A">
              <w:rPr>
                <w:rFonts w:cs="Calibri"/>
                <w:sz w:val="20"/>
                <w:szCs w:val="20"/>
              </w:rPr>
              <w:t>Buffalo fly, cattle tick, paralysis tick, Australian paralysis tick, bush tick, scrub tick</w:t>
            </w:r>
          </w:p>
        </w:tc>
        <w:tc>
          <w:tcPr>
            <w:tcW w:w="1027" w:type="dxa"/>
            <w:vAlign w:val="center"/>
          </w:tcPr>
          <w:p w14:paraId="7B21B6CD" w14:textId="5B36018B" w:rsidR="00B3694A" w:rsidRPr="00B3694A" w:rsidRDefault="00B3694A" w:rsidP="00B3694A">
            <w:pPr>
              <w:jc w:val="center"/>
              <w:rPr>
                <w:rFonts w:cs="Calibri"/>
                <w:sz w:val="20"/>
                <w:szCs w:val="20"/>
              </w:rPr>
            </w:pPr>
            <w:r w:rsidRPr="00B3694A">
              <w:rPr>
                <w:rFonts w:ascii="Cambria Math" w:hAnsi="Cambria Math" w:cs="Cambria Math"/>
                <w:sz w:val="20"/>
                <w:szCs w:val="20"/>
              </w:rPr>
              <w:t>√</w:t>
            </w:r>
          </w:p>
        </w:tc>
        <w:tc>
          <w:tcPr>
            <w:tcW w:w="1014" w:type="dxa"/>
            <w:vAlign w:val="center"/>
          </w:tcPr>
          <w:p w14:paraId="576ED3C0" w14:textId="32814614" w:rsidR="00B3694A" w:rsidRPr="00B3694A" w:rsidRDefault="00B3694A" w:rsidP="00B3694A">
            <w:pPr>
              <w:jc w:val="center"/>
              <w:rPr>
                <w:rFonts w:cs="Calibri"/>
                <w:sz w:val="20"/>
                <w:szCs w:val="20"/>
              </w:rPr>
            </w:pPr>
            <w:r w:rsidRPr="00B3694A">
              <w:rPr>
                <w:rFonts w:ascii="Cambria Math" w:hAnsi="Cambria Math" w:cs="Cambria Math"/>
                <w:sz w:val="20"/>
                <w:szCs w:val="20"/>
              </w:rPr>
              <w:t>√</w:t>
            </w:r>
          </w:p>
        </w:tc>
        <w:tc>
          <w:tcPr>
            <w:tcW w:w="976" w:type="dxa"/>
            <w:vAlign w:val="center"/>
          </w:tcPr>
          <w:p w14:paraId="51BE6190" w14:textId="0FDBEC3C" w:rsidR="00B3694A" w:rsidRPr="00B3694A" w:rsidRDefault="00B3694A" w:rsidP="00B3694A">
            <w:pPr>
              <w:jc w:val="center"/>
              <w:rPr>
                <w:rFonts w:cs="Calibri"/>
                <w:sz w:val="20"/>
                <w:szCs w:val="20"/>
              </w:rPr>
            </w:pPr>
            <w:r w:rsidRPr="00B3694A">
              <w:rPr>
                <w:rFonts w:ascii="Cambria Math" w:hAnsi="Cambria Math" w:cs="Cambria Math"/>
                <w:sz w:val="20"/>
                <w:szCs w:val="20"/>
              </w:rPr>
              <w:t>√</w:t>
            </w:r>
          </w:p>
        </w:tc>
      </w:tr>
      <w:tr w:rsidR="00B3694A" w:rsidRPr="00167223" w14:paraId="7BB308CF" w14:textId="77777777" w:rsidTr="00286931">
        <w:tc>
          <w:tcPr>
            <w:tcW w:w="1843" w:type="dxa"/>
            <w:vMerge/>
            <w:vAlign w:val="center"/>
          </w:tcPr>
          <w:p w14:paraId="2F055D13" w14:textId="77777777" w:rsidR="00B3694A" w:rsidRPr="00B3694A" w:rsidRDefault="00B3694A" w:rsidP="00B3694A">
            <w:pPr>
              <w:jc w:val="center"/>
              <w:rPr>
                <w:sz w:val="20"/>
                <w:szCs w:val="20"/>
              </w:rPr>
            </w:pPr>
          </w:p>
        </w:tc>
        <w:tc>
          <w:tcPr>
            <w:tcW w:w="2268" w:type="dxa"/>
          </w:tcPr>
          <w:p w14:paraId="7BD05D8B" w14:textId="77777777" w:rsidR="00B3694A" w:rsidRPr="00B3694A" w:rsidRDefault="00B3694A" w:rsidP="00BE3D6A">
            <w:pPr>
              <w:rPr>
                <w:sz w:val="20"/>
                <w:szCs w:val="20"/>
              </w:rPr>
            </w:pPr>
            <w:r w:rsidRPr="00B3694A">
              <w:rPr>
                <w:color w:val="000000"/>
                <w:sz w:val="20"/>
                <w:szCs w:val="20"/>
              </w:rPr>
              <w:t>betacyfluthrin</w:t>
            </w:r>
          </w:p>
        </w:tc>
        <w:tc>
          <w:tcPr>
            <w:tcW w:w="3079" w:type="dxa"/>
          </w:tcPr>
          <w:p w14:paraId="03A18DD1" w14:textId="77777777" w:rsidR="00B3694A" w:rsidRPr="00B3694A" w:rsidRDefault="00B3694A" w:rsidP="00B3694A">
            <w:pPr>
              <w:rPr>
                <w:sz w:val="20"/>
                <w:szCs w:val="20"/>
              </w:rPr>
            </w:pPr>
            <w:r w:rsidRPr="00B3694A">
              <w:rPr>
                <w:sz w:val="20"/>
                <w:szCs w:val="20"/>
              </w:rPr>
              <w:t>Buffalo fly</w:t>
            </w:r>
          </w:p>
        </w:tc>
        <w:tc>
          <w:tcPr>
            <w:tcW w:w="1027" w:type="dxa"/>
            <w:vAlign w:val="center"/>
          </w:tcPr>
          <w:p w14:paraId="67CA4930"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5666B477"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3D262700"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167223" w14:paraId="6B42FBDF" w14:textId="77777777" w:rsidTr="00286931">
        <w:tc>
          <w:tcPr>
            <w:tcW w:w="1843" w:type="dxa"/>
            <w:vMerge/>
            <w:vAlign w:val="center"/>
          </w:tcPr>
          <w:p w14:paraId="1E65D6ED" w14:textId="77777777" w:rsidR="00B3694A" w:rsidRPr="00B3694A" w:rsidRDefault="00B3694A" w:rsidP="00B3694A">
            <w:pPr>
              <w:jc w:val="center"/>
              <w:rPr>
                <w:sz w:val="20"/>
                <w:szCs w:val="20"/>
              </w:rPr>
            </w:pPr>
          </w:p>
        </w:tc>
        <w:tc>
          <w:tcPr>
            <w:tcW w:w="2268" w:type="dxa"/>
          </w:tcPr>
          <w:p w14:paraId="43F300F6" w14:textId="77777777" w:rsidR="00B3694A" w:rsidRPr="00B3694A" w:rsidRDefault="00B3694A" w:rsidP="00BE3D6A">
            <w:pPr>
              <w:rPr>
                <w:color w:val="000000"/>
                <w:sz w:val="20"/>
                <w:szCs w:val="20"/>
              </w:rPr>
            </w:pPr>
            <w:r w:rsidRPr="00B3694A">
              <w:rPr>
                <w:color w:val="000000"/>
                <w:sz w:val="20"/>
                <w:szCs w:val="20"/>
              </w:rPr>
              <w:t>zeta-cypermethrin</w:t>
            </w:r>
          </w:p>
        </w:tc>
        <w:tc>
          <w:tcPr>
            <w:tcW w:w="3079" w:type="dxa"/>
          </w:tcPr>
          <w:p w14:paraId="5C78C66A" w14:textId="77777777" w:rsidR="00B3694A" w:rsidRPr="00B3694A" w:rsidRDefault="00B3694A" w:rsidP="00B3694A">
            <w:pPr>
              <w:rPr>
                <w:sz w:val="20"/>
                <w:szCs w:val="20"/>
              </w:rPr>
            </w:pPr>
            <w:r w:rsidRPr="00B3694A">
              <w:rPr>
                <w:color w:val="000000"/>
                <w:sz w:val="20"/>
                <w:szCs w:val="20"/>
              </w:rPr>
              <w:t>Buffalo fly, common housefly, stable fly</w:t>
            </w:r>
          </w:p>
        </w:tc>
        <w:tc>
          <w:tcPr>
            <w:tcW w:w="1027" w:type="dxa"/>
            <w:vAlign w:val="center"/>
          </w:tcPr>
          <w:p w14:paraId="2060C3AD"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3B3F7E4B"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0DDCD0CD"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167223" w14:paraId="34056B53" w14:textId="77777777" w:rsidTr="00286931">
        <w:tc>
          <w:tcPr>
            <w:tcW w:w="1843" w:type="dxa"/>
            <w:vMerge/>
            <w:vAlign w:val="center"/>
          </w:tcPr>
          <w:p w14:paraId="03C58B15" w14:textId="77777777" w:rsidR="00B3694A" w:rsidRPr="00B3694A" w:rsidRDefault="00B3694A" w:rsidP="00B3694A">
            <w:pPr>
              <w:jc w:val="center"/>
              <w:rPr>
                <w:sz w:val="20"/>
                <w:szCs w:val="20"/>
              </w:rPr>
            </w:pPr>
          </w:p>
        </w:tc>
        <w:tc>
          <w:tcPr>
            <w:tcW w:w="2268" w:type="dxa"/>
          </w:tcPr>
          <w:p w14:paraId="4C755BDA" w14:textId="77777777" w:rsidR="00B3694A" w:rsidRPr="00B3694A" w:rsidRDefault="00B3694A" w:rsidP="00BE3D6A">
            <w:pPr>
              <w:rPr>
                <w:sz w:val="20"/>
                <w:szCs w:val="20"/>
              </w:rPr>
            </w:pPr>
            <w:r w:rsidRPr="00B3694A">
              <w:rPr>
                <w:color w:val="000000"/>
                <w:sz w:val="20"/>
                <w:szCs w:val="20"/>
              </w:rPr>
              <w:t>alpha-cypermethrin</w:t>
            </w:r>
          </w:p>
        </w:tc>
        <w:tc>
          <w:tcPr>
            <w:tcW w:w="3079" w:type="dxa"/>
          </w:tcPr>
          <w:p w14:paraId="4D518F03" w14:textId="1DED803F" w:rsidR="00B3694A" w:rsidRPr="00B3694A" w:rsidRDefault="009C0D29" w:rsidP="00B3694A">
            <w:pPr>
              <w:rPr>
                <w:sz w:val="20"/>
                <w:szCs w:val="20"/>
              </w:rPr>
            </w:pPr>
            <w:r>
              <w:rPr>
                <w:sz w:val="20"/>
                <w:szCs w:val="20"/>
              </w:rPr>
              <w:t>Not registered for cattle in Australia. Used for ticks, flies in Europe and South Africa.</w:t>
            </w:r>
          </w:p>
        </w:tc>
        <w:tc>
          <w:tcPr>
            <w:tcW w:w="1027" w:type="dxa"/>
            <w:shd w:val="clear" w:color="auto" w:fill="auto"/>
            <w:vAlign w:val="center"/>
          </w:tcPr>
          <w:p w14:paraId="4CE8579B" w14:textId="77777777" w:rsidR="00B3694A" w:rsidRPr="00B3694A" w:rsidRDefault="00B3694A" w:rsidP="00B3694A">
            <w:pPr>
              <w:jc w:val="center"/>
              <w:rPr>
                <w:sz w:val="20"/>
                <w:szCs w:val="20"/>
              </w:rPr>
            </w:pPr>
            <w:r w:rsidRPr="00B3694A">
              <w:rPr>
                <w:rFonts w:ascii="Wingdings 2" w:hAnsi="Wingdings 2"/>
                <w:sz w:val="20"/>
                <w:szCs w:val="20"/>
              </w:rPr>
              <w:t>Ï</w:t>
            </w:r>
          </w:p>
        </w:tc>
        <w:tc>
          <w:tcPr>
            <w:tcW w:w="1014" w:type="dxa"/>
            <w:shd w:val="clear" w:color="auto" w:fill="auto"/>
            <w:vAlign w:val="center"/>
          </w:tcPr>
          <w:p w14:paraId="0875B645"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vAlign w:val="center"/>
          </w:tcPr>
          <w:p w14:paraId="26DE2A31"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167223" w14:paraId="57464B65" w14:textId="77777777" w:rsidTr="00286931">
        <w:tc>
          <w:tcPr>
            <w:tcW w:w="1843" w:type="dxa"/>
            <w:vMerge/>
            <w:vAlign w:val="center"/>
          </w:tcPr>
          <w:p w14:paraId="4EF31A9B" w14:textId="77777777" w:rsidR="00B3694A" w:rsidRPr="00B3694A" w:rsidRDefault="00B3694A" w:rsidP="00B3694A">
            <w:pPr>
              <w:jc w:val="center"/>
              <w:rPr>
                <w:sz w:val="20"/>
                <w:szCs w:val="20"/>
              </w:rPr>
            </w:pPr>
          </w:p>
        </w:tc>
        <w:tc>
          <w:tcPr>
            <w:tcW w:w="2268" w:type="dxa"/>
          </w:tcPr>
          <w:p w14:paraId="5F5082C6" w14:textId="77777777" w:rsidR="00B3694A" w:rsidRPr="00B3694A" w:rsidRDefault="00B3694A" w:rsidP="00BE3D6A">
            <w:pPr>
              <w:rPr>
                <w:sz w:val="20"/>
                <w:szCs w:val="20"/>
              </w:rPr>
            </w:pPr>
            <w:r w:rsidRPr="00B3694A">
              <w:rPr>
                <w:sz w:val="20"/>
                <w:szCs w:val="20"/>
              </w:rPr>
              <w:t>phenothrin</w:t>
            </w:r>
          </w:p>
        </w:tc>
        <w:tc>
          <w:tcPr>
            <w:tcW w:w="3079" w:type="dxa"/>
          </w:tcPr>
          <w:p w14:paraId="2EB5D74C" w14:textId="77777777" w:rsidR="00B3694A" w:rsidRPr="00B3694A" w:rsidRDefault="00B3694A" w:rsidP="00B3694A">
            <w:pPr>
              <w:rPr>
                <w:sz w:val="20"/>
                <w:szCs w:val="20"/>
              </w:rPr>
            </w:pPr>
            <w:r w:rsidRPr="00B3694A">
              <w:rPr>
                <w:sz w:val="20"/>
                <w:szCs w:val="20"/>
              </w:rPr>
              <w:t>Mosquitoes</w:t>
            </w:r>
          </w:p>
        </w:tc>
        <w:tc>
          <w:tcPr>
            <w:tcW w:w="1027" w:type="dxa"/>
            <w:vAlign w:val="center"/>
          </w:tcPr>
          <w:p w14:paraId="111151A2"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60757137"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1485421F" w14:textId="190D7722"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2455B7DA" w14:textId="77777777" w:rsidTr="00286931">
        <w:tc>
          <w:tcPr>
            <w:tcW w:w="1843" w:type="dxa"/>
            <w:vMerge/>
            <w:vAlign w:val="center"/>
          </w:tcPr>
          <w:p w14:paraId="3EC73B02" w14:textId="77777777" w:rsidR="00B3694A" w:rsidRPr="00B3694A" w:rsidRDefault="00B3694A" w:rsidP="00B3694A">
            <w:pPr>
              <w:jc w:val="center"/>
              <w:rPr>
                <w:sz w:val="20"/>
                <w:szCs w:val="20"/>
              </w:rPr>
            </w:pPr>
          </w:p>
        </w:tc>
        <w:tc>
          <w:tcPr>
            <w:tcW w:w="2268" w:type="dxa"/>
          </w:tcPr>
          <w:p w14:paraId="7C2F82FB" w14:textId="77777777" w:rsidR="00B3694A" w:rsidRPr="00B3694A" w:rsidRDefault="00B3694A" w:rsidP="00BE3D6A">
            <w:pPr>
              <w:rPr>
                <w:sz w:val="20"/>
                <w:szCs w:val="20"/>
              </w:rPr>
            </w:pPr>
            <w:r w:rsidRPr="00B3694A">
              <w:rPr>
                <w:sz w:val="20"/>
                <w:szCs w:val="20"/>
              </w:rPr>
              <w:t>flumethrin</w:t>
            </w:r>
          </w:p>
        </w:tc>
        <w:tc>
          <w:tcPr>
            <w:tcW w:w="3079" w:type="dxa"/>
          </w:tcPr>
          <w:p w14:paraId="45C0CD6C" w14:textId="6844E539" w:rsidR="00B3694A" w:rsidRPr="00B3694A" w:rsidRDefault="00B3694A" w:rsidP="00B3694A">
            <w:pPr>
              <w:rPr>
                <w:sz w:val="20"/>
                <w:szCs w:val="20"/>
              </w:rPr>
            </w:pPr>
            <w:r w:rsidRPr="00B3694A">
              <w:rPr>
                <w:sz w:val="20"/>
                <w:szCs w:val="20"/>
              </w:rPr>
              <w:t xml:space="preserve">Cattle tick, paralysis tick, </w:t>
            </w:r>
            <w:r w:rsidR="009C0D29">
              <w:rPr>
                <w:sz w:val="20"/>
                <w:szCs w:val="20"/>
              </w:rPr>
              <w:t>A</w:t>
            </w:r>
            <w:r w:rsidRPr="00B3694A">
              <w:rPr>
                <w:sz w:val="20"/>
                <w:szCs w:val="20"/>
              </w:rPr>
              <w:t>ustralian paralysis tick, bush tick, scrub tick</w:t>
            </w:r>
          </w:p>
        </w:tc>
        <w:tc>
          <w:tcPr>
            <w:tcW w:w="1027" w:type="dxa"/>
            <w:vAlign w:val="center"/>
          </w:tcPr>
          <w:p w14:paraId="109573FD"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508F7CE3"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2BB6F159" w14:textId="34A01584"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1B00507A" w14:textId="77777777" w:rsidTr="00286931">
        <w:tc>
          <w:tcPr>
            <w:tcW w:w="1843" w:type="dxa"/>
            <w:vMerge/>
            <w:vAlign w:val="center"/>
          </w:tcPr>
          <w:p w14:paraId="077AFBD8" w14:textId="77777777" w:rsidR="00B3694A" w:rsidRPr="00B3694A" w:rsidRDefault="00B3694A" w:rsidP="00B3694A">
            <w:pPr>
              <w:jc w:val="center"/>
              <w:rPr>
                <w:sz w:val="20"/>
                <w:szCs w:val="20"/>
              </w:rPr>
            </w:pPr>
          </w:p>
        </w:tc>
        <w:tc>
          <w:tcPr>
            <w:tcW w:w="2268" w:type="dxa"/>
          </w:tcPr>
          <w:p w14:paraId="141C3230" w14:textId="77777777" w:rsidR="00B3694A" w:rsidRPr="00B3694A" w:rsidRDefault="00B3694A" w:rsidP="00BE3D6A">
            <w:pPr>
              <w:rPr>
                <w:sz w:val="20"/>
                <w:szCs w:val="20"/>
              </w:rPr>
            </w:pPr>
            <w:r w:rsidRPr="00B3694A">
              <w:rPr>
                <w:sz w:val="20"/>
                <w:szCs w:val="20"/>
              </w:rPr>
              <w:t>cyfluthrin</w:t>
            </w:r>
          </w:p>
        </w:tc>
        <w:tc>
          <w:tcPr>
            <w:tcW w:w="3079" w:type="dxa"/>
          </w:tcPr>
          <w:p w14:paraId="18BE0F11" w14:textId="77777777" w:rsidR="00B3694A" w:rsidRPr="00B3694A" w:rsidRDefault="00B3694A" w:rsidP="00B3694A">
            <w:pPr>
              <w:rPr>
                <w:color w:val="000000"/>
                <w:sz w:val="20"/>
                <w:szCs w:val="20"/>
              </w:rPr>
            </w:pPr>
            <w:r w:rsidRPr="00B3694A">
              <w:rPr>
                <w:color w:val="000000"/>
                <w:sz w:val="20"/>
                <w:szCs w:val="20"/>
              </w:rPr>
              <w:t>Flies, mosquitoes</w:t>
            </w:r>
          </w:p>
        </w:tc>
        <w:tc>
          <w:tcPr>
            <w:tcW w:w="1027" w:type="dxa"/>
            <w:vAlign w:val="center"/>
          </w:tcPr>
          <w:p w14:paraId="4E54B86C"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2333D862"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vAlign w:val="center"/>
          </w:tcPr>
          <w:p w14:paraId="1700F694"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376B73" w14:paraId="282FB32D" w14:textId="77777777" w:rsidTr="00286931">
        <w:tc>
          <w:tcPr>
            <w:tcW w:w="1843" w:type="dxa"/>
            <w:vMerge w:val="restart"/>
            <w:vAlign w:val="center"/>
          </w:tcPr>
          <w:p w14:paraId="761C2173" w14:textId="77777777" w:rsidR="00B3694A" w:rsidRPr="00B3694A" w:rsidRDefault="00B3694A" w:rsidP="00B3694A">
            <w:pPr>
              <w:jc w:val="center"/>
              <w:rPr>
                <w:sz w:val="20"/>
                <w:szCs w:val="20"/>
              </w:rPr>
            </w:pPr>
            <w:r w:rsidRPr="00B3694A">
              <w:rPr>
                <w:sz w:val="20"/>
                <w:szCs w:val="20"/>
              </w:rPr>
              <w:t>Organophosphates</w:t>
            </w:r>
          </w:p>
        </w:tc>
        <w:tc>
          <w:tcPr>
            <w:tcW w:w="2268" w:type="dxa"/>
          </w:tcPr>
          <w:p w14:paraId="303C1D68" w14:textId="77777777" w:rsidR="00B3694A" w:rsidRPr="00B3694A" w:rsidRDefault="00B3694A" w:rsidP="00BE3D6A">
            <w:pPr>
              <w:rPr>
                <w:sz w:val="20"/>
                <w:szCs w:val="20"/>
              </w:rPr>
            </w:pPr>
            <w:r w:rsidRPr="00B3694A">
              <w:rPr>
                <w:color w:val="000000"/>
                <w:sz w:val="20"/>
                <w:szCs w:val="20"/>
              </w:rPr>
              <w:t>chlorfenvinphos</w:t>
            </w:r>
          </w:p>
        </w:tc>
        <w:tc>
          <w:tcPr>
            <w:tcW w:w="3079" w:type="dxa"/>
          </w:tcPr>
          <w:p w14:paraId="0D40F687" w14:textId="77777777" w:rsidR="00B3694A" w:rsidRPr="009C0D29" w:rsidRDefault="00B3694A" w:rsidP="009C0D29">
            <w:pPr>
              <w:rPr>
                <w:sz w:val="20"/>
                <w:szCs w:val="20"/>
              </w:rPr>
            </w:pPr>
            <w:r w:rsidRPr="009C0D29">
              <w:rPr>
                <w:sz w:val="20"/>
                <w:szCs w:val="20"/>
              </w:rPr>
              <w:t>Buffalo fly, cattle tick, paralysis tick, Australian paralysis tick, bush tick, scrub tick</w:t>
            </w:r>
          </w:p>
        </w:tc>
        <w:tc>
          <w:tcPr>
            <w:tcW w:w="1027" w:type="dxa"/>
            <w:vAlign w:val="center"/>
          </w:tcPr>
          <w:p w14:paraId="103E410F"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3F528FC7"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5D628907" w14:textId="77777777" w:rsidR="00B3694A" w:rsidRPr="00B3694A" w:rsidRDefault="00B3694A" w:rsidP="00B3694A">
            <w:pPr>
              <w:jc w:val="center"/>
              <w:rPr>
                <w:sz w:val="20"/>
                <w:szCs w:val="20"/>
                <w:highlight w:val="yellow"/>
              </w:rPr>
            </w:pPr>
            <w:r w:rsidRPr="00B3694A">
              <w:rPr>
                <w:rFonts w:ascii="Cambria Math" w:hAnsi="Cambria Math" w:cs="Cambria Math"/>
                <w:sz w:val="20"/>
                <w:szCs w:val="20"/>
              </w:rPr>
              <w:t>√</w:t>
            </w:r>
          </w:p>
        </w:tc>
      </w:tr>
      <w:tr w:rsidR="00B3694A" w:rsidRPr="00376B73" w14:paraId="3D1ABA73" w14:textId="77777777" w:rsidTr="00286931">
        <w:tc>
          <w:tcPr>
            <w:tcW w:w="1843" w:type="dxa"/>
            <w:vMerge/>
            <w:vAlign w:val="center"/>
          </w:tcPr>
          <w:p w14:paraId="48F992D3" w14:textId="77777777" w:rsidR="00B3694A" w:rsidRPr="00B3694A" w:rsidRDefault="00B3694A" w:rsidP="00B3694A">
            <w:pPr>
              <w:jc w:val="center"/>
              <w:rPr>
                <w:sz w:val="20"/>
                <w:szCs w:val="20"/>
              </w:rPr>
            </w:pPr>
          </w:p>
        </w:tc>
        <w:tc>
          <w:tcPr>
            <w:tcW w:w="2268" w:type="dxa"/>
          </w:tcPr>
          <w:p w14:paraId="29827B73" w14:textId="77777777" w:rsidR="00B3694A" w:rsidRPr="00B3694A" w:rsidRDefault="00B3694A" w:rsidP="00BE3D6A">
            <w:pPr>
              <w:rPr>
                <w:color w:val="000000"/>
                <w:sz w:val="20"/>
                <w:szCs w:val="20"/>
              </w:rPr>
            </w:pPr>
            <w:r w:rsidRPr="00B3694A">
              <w:rPr>
                <w:color w:val="000000"/>
                <w:sz w:val="20"/>
                <w:szCs w:val="20"/>
              </w:rPr>
              <w:t>coumaphos</w:t>
            </w:r>
          </w:p>
        </w:tc>
        <w:tc>
          <w:tcPr>
            <w:tcW w:w="3079" w:type="dxa"/>
          </w:tcPr>
          <w:p w14:paraId="0DC6B99B" w14:textId="77777777" w:rsidR="00B3694A" w:rsidRPr="00B3694A" w:rsidRDefault="00B3694A" w:rsidP="00B3694A">
            <w:pPr>
              <w:rPr>
                <w:sz w:val="20"/>
                <w:szCs w:val="20"/>
              </w:rPr>
            </w:pPr>
            <w:r w:rsidRPr="00B3694A">
              <w:rPr>
                <w:sz w:val="20"/>
                <w:szCs w:val="20"/>
              </w:rPr>
              <w:t>Buffalo fly</w:t>
            </w:r>
          </w:p>
        </w:tc>
        <w:tc>
          <w:tcPr>
            <w:tcW w:w="1027" w:type="dxa"/>
            <w:vAlign w:val="center"/>
          </w:tcPr>
          <w:p w14:paraId="1BCB2615"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5B80C500" w14:textId="77777777" w:rsidR="00B3694A" w:rsidRPr="00B3694A" w:rsidRDefault="00B3694A" w:rsidP="00B3694A">
            <w:pPr>
              <w:jc w:val="center"/>
              <w:rPr>
                <w:rFonts w:ascii="Wingdings 2" w:hAnsi="Wingdings 2"/>
                <w:sz w:val="20"/>
                <w:szCs w:val="20"/>
              </w:rPr>
            </w:pPr>
            <w:r w:rsidRPr="00B3694A">
              <w:rPr>
                <w:rFonts w:ascii="Wingdings 2" w:hAnsi="Wingdings 2"/>
                <w:sz w:val="20"/>
                <w:szCs w:val="20"/>
              </w:rPr>
              <w:t>Ï</w:t>
            </w:r>
          </w:p>
        </w:tc>
        <w:tc>
          <w:tcPr>
            <w:tcW w:w="976" w:type="dxa"/>
            <w:shd w:val="clear" w:color="auto" w:fill="auto"/>
            <w:vAlign w:val="center"/>
          </w:tcPr>
          <w:p w14:paraId="761274E0" w14:textId="7C662B56" w:rsidR="00B3694A" w:rsidRPr="00B3694A" w:rsidRDefault="0080762A" w:rsidP="00B3694A">
            <w:pPr>
              <w:jc w:val="center"/>
              <w:rPr>
                <w:sz w:val="20"/>
                <w:szCs w:val="20"/>
                <w:highlight w:val="yellow"/>
              </w:rPr>
            </w:pPr>
            <w:r>
              <w:rPr>
                <w:sz w:val="20"/>
                <w:szCs w:val="20"/>
              </w:rPr>
              <w:t>UK</w:t>
            </w:r>
            <w:r w:rsidR="00B25AC2">
              <w:rPr>
                <w:sz w:val="20"/>
                <w:szCs w:val="20"/>
              </w:rPr>
              <w:t>N</w:t>
            </w:r>
          </w:p>
        </w:tc>
      </w:tr>
      <w:tr w:rsidR="00B3694A" w:rsidRPr="00167223" w14:paraId="2824A6B3" w14:textId="77777777" w:rsidTr="00286931">
        <w:tc>
          <w:tcPr>
            <w:tcW w:w="1843" w:type="dxa"/>
            <w:vMerge/>
            <w:vAlign w:val="center"/>
          </w:tcPr>
          <w:p w14:paraId="456F9808" w14:textId="77777777" w:rsidR="00B3694A" w:rsidRPr="00B3694A" w:rsidRDefault="00B3694A" w:rsidP="00B3694A">
            <w:pPr>
              <w:jc w:val="center"/>
              <w:rPr>
                <w:sz w:val="20"/>
                <w:szCs w:val="20"/>
              </w:rPr>
            </w:pPr>
          </w:p>
        </w:tc>
        <w:tc>
          <w:tcPr>
            <w:tcW w:w="2268" w:type="dxa"/>
          </w:tcPr>
          <w:p w14:paraId="652844F8" w14:textId="77777777" w:rsidR="00B3694A" w:rsidRPr="00B3694A" w:rsidRDefault="00B3694A" w:rsidP="00BE3D6A">
            <w:pPr>
              <w:rPr>
                <w:sz w:val="20"/>
                <w:szCs w:val="20"/>
              </w:rPr>
            </w:pPr>
            <w:r w:rsidRPr="00B3694A">
              <w:rPr>
                <w:color w:val="000000"/>
                <w:sz w:val="20"/>
                <w:szCs w:val="20"/>
              </w:rPr>
              <w:t>diazinon</w:t>
            </w:r>
          </w:p>
        </w:tc>
        <w:tc>
          <w:tcPr>
            <w:tcW w:w="3079" w:type="dxa"/>
          </w:tcPr>
          <w:p w14:paraId="54EAC4AB" w14:textId="77777777" w:rsidR="00B3694A" w:rsidRPr="00B3694A" w:rsidRDefault="00B3694A" w:rsidP="00B3694A">
            <w:pPr>
              <w:rPr>
                <w:color w:val="000000"/>
                <w:sz w:val="20"/>
                <w:szCs w:val="20"/>
              </w:rPr>
            </w:pPr>
            <w:r w:rsidRPr="00B3694A">
              <w:rPr>
                <w:color w:val="000000"/>
                <w:sz w:val="20"/>
                <w:szCs w:val="20"/>
              </w:rPr>
              <w:t>Buffalo fly, bush fly, common housefly, stable fly</w:t>
            </w:r>
          </w:p>
        </w:tc>
        <w:tc>
          <w:tcPr>
            <w:tcW w:w="1027" w:type="dxa"/>
            <w:vAlign w:val="center"/>
          </w:tcPr>
          <w:p w14:paraId="4D87C783"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vAlign w:val="center"/>
          </w:tcPr>
          <w:p w14:paraId="6CFDBBF0"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5D1FCDBD"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376B73" w14:paraId="6504CF7D" w14:textId="77777777" w:rsidTr="00286931">
        <w:tc>
          <w:tcPr>
            <w:tcW w:w="1843" w:type="dxa"/>
            <w:vMerge/>
            <w:vAlign w:val="center"/>
          </w:tcPr>
          <w:p w14:paraId="211BEF1B" w14:textId="77777777" w:rsidR="00B3694A" w:rsidRPr="00B3694A" w:rsidRDefault="00B3694A" w:rsidP="00B3694A">
            <w:pPr>
              <w:jc w:val="center"/>
              <w:rPr>
                <w:sz w:val="20"/>
                <w:szCs w:val="20"/>
              </w:rPr>
            </w:pPr>
          </w:p>
        </w:tc>
        <w:tc>
          <w:tcPr>
            <w:tcW w:w="2268" w:type="dxa"/>
          </w:tcPr>
          <w:p w14:paraId="47B09CA0" w14:textId="77777777" w:rsidR="00B3694A" w:rsidRPr="00B3694A" w:rsidRDefault="00B3694A" w:rsidP="00BE3D6A">
            <w:pPr>
              <w:rPr>
                <w:color w:val="000000"/>
                <w:sz w:val="20"/>
                <w:szCs w:val="20"/>
              </w:rPr>
            </w:pPr>
            <w:r w:rsidRPr="00B3694A">
              <w:rPr>
                <w:color w:val="000000"/>
                <w:sz w:val="20"/>
                <w:szCs w:val="20"/>
              </w:rPr>
              <w:t xml:space="preserve">chlorpyrifos </w:t>
            </w:r>
          </w:p>
        </w:tc>
        <w:tc>
          <w:tcPr>
            <w:tcW w:w="3079" w:type="dxa"/>
          </w:tcPr>
          <w:p w14:paraId="5D757A58" w14:textId="77777777" w:rsidR="00B3694A" w:rsidRPr="00B3694A" w:rsidRDefault="00B3694A" w:rsidP="00B3694A">
            <w:pPr>
              <w:rPr>
                <w:sz w:val="20"/>
                <w:szCs w:val="20"/>
              </w:rPr>
            </w:pPr>
            <w:r w:rsidRPr="00B3694A">
              <w:rPr>
                <w:sz w:val="20"/>
                <w:szCs w:val="20"/>
              </w:rPr>
              <w:t>Buffalo fly</w:t>
            </w:r>
          </w:p>
        </w:tc>
        <w:tc>
          <w:tcPr>
            <w:tcW w:w="1027" w:type="dxa"/>
            <w:vAlign w:val="center"/>
          </w:tcPr>
          <w:p w14:paraId="7EE36219"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74375B01" w14:textId="77777777" w:rsidR="00B3694A" w:rsidRPr="00B3694A" w:rsidRDefault="00B3694A" w:rsidP="00B3694A">
            <w:pPr>
              <w:jc w:val="center"/>
              <w:rPr>
                <w:sz w:val="20"/>
                <w:szCs w:val="20"/>
                <w:highlight w:val="yellow"/>
              </w:rPr>
            </w:pPr>
            <w:r w:rsidRPr="00B3694A">
              <w:rPr>
                <w:rFonts w:ascii="Wingdings 2" w:hAnsi="Wingdings 2"/>
                <w:sz w:val="20"/>
                <w:szCs w:val="20"/>
              </w:rPr>
              <w:t>Ï</w:t>
            </w:r>
          </w:p>
        </w:tc>
        <w:tc>
          <w:tcPr>
            <w:tcW w:w="976" w:type="dxa"/>
            <w:shd w:val="clear" w:color="auto" w:fill="auto"/>
            <w:vAlign w:val="center"/>
          </w:tcPr>
          <w:p w14:paraId="0AAB345F" w14:textId="77777777" w:rsidR="00B3694A" w:rsidRPr="00B3694A" w:rsidRDefault="00B3694A" w:rsidP="00B3694A">
            <w:pPr>
              <w:jc w:val="center"/>
              <w:rPr>
                <w:sz w:val="20"/>
                <w:szCs w:val="20"/>
                <w:highlight w:val="yellow"/>
              </w:rPr>
            </w:pPr>
            <w:r w:rsidRPr="00B3694A">
              <w:rPr>
                <w:rFonts w:ascii="Wingdings 2" w:hAnsi="Wingdings 2"/>
                <w:sz w:val="20"/>
                <w:szCs w:val="20"/>
              </w:rPr>
              <w:t>Ï</w:t>
            </w:r>
          </w:p>
        </w:tc>
      </w:tr>
      <w:tr w:rsidR="00B3694A" w:rsidRPr="00167223" w14:paraId="0C941CC7" w14:textId="77777777" w:rsidTr="00286931">
        <w:tc>
          <w:tcPr>
            <w:tcW w:w="1843" w:type="dxa"/>
            <w:vMerge/>
            <w:vAlign w:val="center"/>
          </w:tcPr>
          <w:p w14:paraId="0498EA58" w14:textId="77777777" w:rsidR="00B3694A" w:rsidRPr="00B3694A" w:rsidRDefault="00B3694A" w:rsidP="00B3694A">
            <w:pPr>
              <w:jc w:val="center"/>
              <w:rPr>
                <w:sz w:val="20"/>
                <w:szCs w:val="20"/>
              </w:rPr>
            </w:pPr>
          </w:p>
        </w:tc>
        <w:tc>
          <w:tcPr>
            <w:tcW w:w="2268" w:type="dxa"/>
          </w:tcPr>
          <w:p w14:paraId="7962F613" w14:textId="77777777" w:rsidR="00B3694A" w:rsidRPr="00B3694A" w:rsidRDefault="00B3694A" w:rsidP="00BE3D6A">
            <w:pPr>
              <w:rPr>
                <w:sz w:val="20"/>
                <w:szCs w:val="20"/>
              </w:rPr>
            </w:pPr>
            <w:r w:rsidRPr="00B3694A">
              <w:rPr>
                <w:sz w:val="20"/>
                <w:szCs w:val="20"/>
              </w:rPr>
              <w:t>temephos</w:t>
            </w:r>
          </w:p>
        </w:tc>
        <w:tc>
          <w:tcPr>
            <w:tcW w:w="3079" w:type="dxa"/>
          </w:tcPr>
          <w:p w14:paraId="64873B60" w14:textId="77777777" w:rsidR="00B3694A" w:rsidRPr="00B3694A" w:rsidRDefault="00B3694A" w:rsidP="00B3694A">
            <w:pPr>
              <w:rPr>
                <w:sz w:val="20"/>
                <w:szCs w:val="20"/>
              </w:rPr>
            </w:pPr>
            <w:r w:rsidRPr="00B3694A">
              <w:rPr>
                <w:sz w:val="20"/>
                <w:szCs w:val="20"/>
              </w:rPr>
              <w:t>Mosquitoes</w:t>
            </w:r>
          </w:p>
        </w:tc>
        <w:tc>
          <w:tcPr>
            <w:tcW w:w="1027" w:type="dxa"/>
            <w:vAlign w:val="center"/>
          </w:tcPr>
          <w:p w14:paraId="32FDB11C"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498053D7"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5B1D42AF" w14:textId="66E70275" w:rsidR="00B3694A" w:rsidRPr="00B3694A" w:rsidRDefault="0080762A" w:rsidP="00B3694A">
            <w:pPr>
              <w:jc w:val="center"/>
              <w:rPr>
                <w:sz w:val="20"/>
                <w:szCs w:val="20"/>
              </w:rPr>
            </w:pPr>
            <w:r>
              <w:rPr>
                <w:sz w:val="20"/>
                <w:szCs w:val="20"/>
              </w:rPr>
              <w:t>UK</w:t>
            </w:r>
            <w:r w:rsidR="004339EE">
              <w:rPr>
                <w:sz w:val="20"/>
                <w:szCs w:val="20"/>
              </w:rPr>
              <w:t>N</w:t>
            </w:r>
          </w:p>
        </w:tc>
      </w:tr>
      <w:tr w:rsidR="00B3694A" w:rsidRPr="00167223" w14:paraId="5CC67656" w14:textId="77777777" w:rsidTr="00286931">
        <w:tc>
          <w:tcPr>
            <w:tcW w:w="1843" w:type="dxa"/>
            <w:vMerge/>
            <w:vAlign w:val="center"/>
          </w:tcPr>
          <w:p w14:paraId="2920B2AB" w14:textId="77777777" w:rsidR="00B3694A" w:rsidRPr="00B3694A" w:rsidRDefault="00B3694A" w:rsidP="00B3694A">
            <w:pPr>
              <w:jc w:val="center"/>
              <w:rPr>
                <w:sz w:val="20"/>
                <w:szCs w:val="20"/>
              </w:rPr>
            </w:pPr>
          </w:p>
        </w:tc>
        <w:tc>
          <w:tcPr>
            <w:tcW w:w="2268" w:type="dxa"/>
          </w:tcPr>
          <w:p w14:paraId="667322AF" w14:textId="77777777" w:rsidR="00B3694A" w:rsidRPr="00B3694A" w:rsidRDefault="00B3694A" w:rsidP="00BE3D6A">
            <w:pPr>
              <w:rPr>
                <w:sz w:val="20"/>
                <w:szCs w:val="20"/>
              </w:rPr>
            </w:pPr>
            <w:r w:rsidRPr="00B3694A">
              <w:rPr>
                <w:sz w:val="20"/>
                <w:szCs w:val="20"/>
              </w:rPr>
              <w:t>azamethiphos</w:t>
            </w:r>
          </w:p>
        </w:tc>
        <w:tc>
          <w:tcPr>
            <w:tcW w:w="3079" w:type="dxa"/>
          </w:tcPr>
          <w:p w14:paraId="6A06883C" w14:textId="77777777" w:rsidR="00B3694A" w:rsidRPr="00B3694A" w:rsidRDefault="00B3694A" w:rsidP="00B3694A">
            <w:pPr>
              <w:rPr>
                <w:sz w:val="20"/>
                <w:szCs w:val="20"/>
              </w:rPr>
            </w:pPr>
            <w:r w:rsidRPr="00B3694A">
              <w:rPr>
                <w:sz w:val="20"/>
                <w:szCs w:val="20"/>
              </w:rPr>
              <w:t>Flies</w:t>
            </w:r>
          </w:p>
        </w:tc>
        <w:tc>
          <w:tcPr>
            <w:tcW w:w="1027" w:type="dxa"/>
            <w:vAlign w:val="center"/>
          </w:tcPr>
          <w:p w14:paraId="17A55EE2"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3E35CBF5"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30DE5743" w14:textId="5124E420" w:rsidR="00B3694A" w:rsidRPr="00B3694A" w:rsidRDefault="0080762A" w:rsidP="00B3694A">
            <w:pPr>
              <w:jc w:val="center"/>
              <w:rPr>
                <w:sz w:val="20"/>
                <w:szCs w:val="20"/>
              </w:rPr>
            </w:pPr>
            <w:r>
              <w:rPr>
                <w:sz w:val="20"/>
                <w:szCs w:val="20"/>
              </w:rPr>
              <w:t>UK</w:t>
            </w:r>
            <w:r w:rsidR="004339EE">
              <w:rPr>
                <w:sz w:val="20"/>
                <w:szCs w:val="20"/>
              </w:rPr>
              <w:t>N</w:t>
            </w:r>
          </w:p>
        </w:tc>
      </w:tr>
      <w:tr w:rsidR="00B3694A" w:rsidRPr="00A95146" w14:paraId="133E1942" w14:textId="77777777" w:rsidTr="00286931">
        <w:tc>
          <w:tcPr>
            <w:tcW w:w="1843" w:type="dxa"/>
            <w:vMerge/>
            <w:vAlign w:val="center"/>
          </w:tcPr>
          <w:p w14:paraId="44B6A8A5" w14:textId="77777777" w:rsidR="00B3694A" w:rsidRPr="00B3694A" w:rsidRDefault="00B3694A" w:rsidP="00B3694A">
            <w:pPr>
              <w:jc w:val="center"/>
              <w:rPr>
                <w:sz w:val="20"/>
                <w:szCs w:val="20"/>
              </w:rPr>
            </w:pPr>
          </w:p>
        </w:tc>
        <w:tc>
          <w:tcPr>
            <w:tcW w:w="2268" w:type="dxa"/>
          </w:tcPr>
          <w:p w14:paraId="2E708EE5" w14:textId="77777777" w:rsidR="00B3694A" w:rsidRPr="00B3694A" w:rsidRDefault="00B3694A" w:rsidP="00BE3D6A">
            <w:pPr>
              <w:rPr>
                <w:sz w:val="20"/>
                <w:szCs w:val="20"/>
              </w:rPr>
            </w:pPr>
            <w:r w:rsidRPr="00B3694A">
              <w:rPr>
                <w:sz w:val="20"/>
                <w:szCs w:val="20"/>
              </w:rPr>
              <w:t>malathion</w:t>
            </w:r>
          </w:p>
        </w:tc>
        <w:tc>
          <w:tcPr>
            <w:tcW w:w="3079" w:type="dxa"/>
          </w:tcPr>
          <w:p w14:paraId="2F26AF93" w14:textId="77777777" w:rsidR="00B3694A" w:rsidRPr="00B3694A" w:rsidRDefault="00B3694A" w:rsidP="00B3694A">
            <w:pPr>
              <w:rPr>
                <w:color w:val="000000"/>
                <w:sz w:val="20"/>
                <w:szCs w:val="20"/>
              </w:rPr>
            </w:pPr>
            <w:r w:rsidRPr="00B3694A">
              <w:rPr>
                <w:color w:val="000000"/>
                <w:sz w:val="20"/>
                <w:szCs w:val="20"/>
              </w:rPr>
              <w:t>Sand fly (biting midge), ticks</w:t>
            </w:r>
          </w:p>
        </w:tc>
        <w:tc>
          <w:tcPr>
            <w:tcW w:w="1027" w:type="dxa"/>
            <w:vAlign w:val="center"/>
          </w:tcPr>
          <w:p w14:paraId="7A2A5FB5"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46A6A3A1"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01E04184"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167223" w14:paraId="78E0CADC" w14:textId="77777777" w:rsidTr="00286931">
        <w:tc>
          <w:tcPr>
            <w:tcW w:w="1843" w:type="dxa"/>
            <w:vAlign w:val="center"/>
          </w:tcPr>
          <w:p w14:paraId="505BA436" w14:textId="77777777" w:rsidR="00BE3D6A" w:rsidRPr="00B3694A" w:rsidRDefault="00BE3D6A" w:rsidP="00B3694A">
            <w:pPr>
              <w:jc w:val="center"/>
              <w:rPr>
                <w:sz w:val="20"/>
                <w:szCs w:val="20"/>
              </w:rPr>
            </w:pPr>
            <w:r w:rsidRPr="00B3694A">
              <w:rPr>
                <w:sz w:val="20"/>
                <w:szCs w:val="20"/>
              </w:rPr>
              <w:t>Carbamates</w:t>
            </w:r>
          </w:p>
        </w:tc>
        <w:tc>
          <w:tcPr>
            <w:tcW w:w="2268" w:type="dxa"/>
          </w:tcPr>
          <w:p w14:paraId="66B7950A" w14:textId="77777777" w:rsidR="00BE3D6A" w:rsidRPr="00B3694A" w:rsidRDefault="00BE3D6A" w:rsidP="00BE3D6A">
            <w:pPr>
              <w:rPr>
                <w:sz w:val="20"/>
                <w:szCs w:val="20"/>
              </w:rPr>
            </w:pPr>
            <w:r w:rsidRPr="00B3694A">
              <w:rPr>
                <w:sz w:val="20"/>
                <w:szCs w:val="20"/>
              </w:rPr>
              <w:t>methomyl</w:t>
            </w:r>
          </w:p>
        </w:tc>
        <w:tc>
          <w:tcPr>
            <w:tcW w:w="3079" w:type="dxa"/>
          </w:tcPr>
          <w:p w14:paraId="2BDD9047" w14:textId="77777777" w:rsidR="00BE3D6A" w:rsidRPr="00B3694A" w:rsidRDefault="00BE3D6A" w:rsidP="00B3694A">
            <w:pPr>
              <w:rPr>
                <w:sz w:val="20"/>
                <w:szCs w:val="20"/>
              </w:rPr>
            </w:pPr>
            <w:r w:rsidRPr="00B3694A">
              <w:rPr>
                <w:sz w:val="20"/>
                <w:szCs w:val="20"/>
              </w:rPr>
              <w:t>House fly</w:t>
            </w:r>
          </w:p>
        </w:tc>
        <w:tc>
          <w:tcPr>
            <w:tcW w:w="1027" w:type="dxa"/>
            <w:vAlign w:val="center"/>
          </w:tcPr>
          <w:p w14:paraId="6DF4BFFE"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6176690F" w14:textId="77777777" w:rsidR="00BE3D6A" w:rsidRPr="00B3694A" w:rsidRDefault="00BE3D6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16A952F9"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r>
      <w:tr w:rsidR="00B3694A" w:rsidRPr="00167223" w14:paraId="25516426" w14:textId="77777777" w:rsidTr="00286931">
        <w:tc>
          <w:tcPr>
            <w:tcW w:w="1843" w:type="dxa"/>
            <w:vAlign w:val="center"/>
          </w:tcPr>
          <w:p w14:paraId="62D340CC" w14:textId="77777777" w:rsidR="00BE3D6A" w:rsidRPr="00B3694A" w:rsidRDefault="00BE3D6A" w:rsidP="00B3694A">
            <w:pPr>
              <w:jc w:val="center"/>
              <w:rPr>
                <w:sz w:val="20"/>
                <w:szCs w:val="20"/>
              </w:rPr>
            </w:pPr>
            <w:r w:rsidRPr="00B3694A">
              <w:rPr>
                <w:sz w:val="20"/>
                <w:szCs w:val="20"/>
              </w:rPr>
              <w:t>Amidine</w:t>
            </w:r>
          </w:p>
        </w:tc>
        <w:tc>
          <w:tcPr>
            <w:tcW w:w="2268" w:type="dxa"/>
          </w:tcPr>
          <w:p w14:paraId="5D69BB15" w14:textId="77777777" w:rsidR="00BE3D6A" w:rsidRPr="00B3694A" w:rsidRDefault="00BE3D6A" w:rsidP="00BE3D6A">
            <w:pPr>
              <w:rPr>
                <w:sz w:val="20"/>
                <w:szCs w:val="20"/>
              </w:rPr>
            </w:pPr>
            <w:r w:rsidRPr="00B3694A">
              <w:rPr>
                <w:sz w:val="20"/>
                <w:szCs w:val="20"/>
              </w:rPr>
              <w:t>amitraz</w:t>
            </w:r>
          </w:p>
        </w:tc>
        <w:tc>
          <w:tcPr>
            <w:tcW w:w="3079" w:type="dxa"/>
          </w:tcPr>
          <w:p w14:paraId="3C3B00D3" w14:textId="01EB7EA5" w:rsidR="00BE3D6A" w:rsidRPr="00B3694A" w:rsidRDefault="00BE3D6A" w:rsidP="00B3694A">
            <w:pPr>
              <w:rPr>
                <w:color w:val="000000"/>
                <w:sz w:val="20"/>
                <w:szCs w:val="20"/>
              </w:rPr>
            </w:pPr>
            <w:r w:rsidRPr="00B3694A">
              <w:rPr>
                <w:color w:val="000000"/>
                <w:sz w:val="20"/>
                <w:szCs w:val="20"/>
              </w:rPr>
              <w:t xml:space="preserve">Bush tick, cattle tick, paralysis tick, </w:t>
            </w:r>
            <w:r w:rsidR="009C0D29">
              <w:rPr>
                <w:color w:val="000000"/>
                <w:sz w:val="20"/>
                <w:szCs w:val="20"/>
              </w:rPr>
              <w:t>A</w:t>
            </w:r>
            <w:r w:rsidRPr="00B3694A">
              <w:rPr>
                <w:color w:val="000000"/>
                <w:sz w:val="20"/>
                <w:szCs w:val="20"/>
              </w:rPr>
              <w:t>ustralian paralysis tick, cattle tick, scrub tick</w:t>
            </w:r>
          </w:p>
        </w:tc>
        <w:tc>
          <w:tcPr>
            <w:tcW w:w="1027" w:type="dxa"/>
            <w:vAlign w:val="center"/>
          </w:tcPr>
          <w:p w14:paraId="3E9B8395"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6F13B84D" w14:textId="77777777" w:rsidR="00BE3D6A" w:rsidRPr="00B3694A" w:rsidRDefault="00BE3D6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6292659F"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r>
      <w:tr w:rsidR="00B3694A" w:rsidRPr="00167223" w14:paraId="2F56726D" w14:textId="77777777" w:rsidTr="00286931">
        <w:tc>
          <w:tcPr>
            <w:tcW w:w="1843" w:type="dxa"/>
            <w:vMerge w:val="restart"/>
            <w:vAlign w:val="center"/>
          </w:tcPr>
          <w:p w14:paraId="3E7BC20C" w14:textId="77777777" w:rsidR="00B3694A" w:rsidRPr="00B3694A" w:rsidRDefault="00B3694A" w:rsidP="00B3694A">
            <w:pPr>
              <w:jc w:val="center"/>
              <w:rPr>
                <w:sz w:val="20"/>
                <w:szCs w:val="20"/>
              </w:rPr>
            </w:pPr>
            <w:r w:rsidRPr="00B3694A">
              <w:rPr>
                <w:sz w:val="20"/>
                <w:szCs w:val="20"/>
              </w:rPr>
              <w:t>Macrocyclic lactones</w:t>
            </w:r>
          </w:p>
        </w:tc>
        <w:tc>
          <w:tcPr>
            <w:tcW w:w="2268" w:type="dxa"/>
          </w:tcPr>
          <w:p w14:paraId="2CD021B3" w14:textId="77777777" w:rsidR="00B3694A" w:rsidRPr="00B3694A" w:rsidRDefault="00B3694A" w:rsidP="00BE3D6A">
            <w:pPr>
              <w:rPr>
                <w:sz w:val="20"/>
                <w:szCs w:val="20"/>
              </w:rPr>
            </w:pPr>
            <w:r w:rsidRPr="00B3694A">
              <w:rPr>
                <w:sz w:val="20"/>
                <w:szCs w:val="20"/>
              </w:rPr>
              <w:t>Spinosad</w:t>
            </w:r>
          </w:p>
        </w:tc>
        <w:tc>
          <w:tcPr>
            <w:tcW w:w="3079" w:type="dxa"/>
          </w:tcPr>
          <w:p w14:paraId="47A9939D" w14:textId="77777777" w:rsidR="00B3694A" w:rsidRPr="00B3694A" w:rsidRDefault="00B3694A" w:rsidP="00B3694A">
            <w:pPr>
              <w:rPr>
                <w:sz w:val="20"/>
                <w:szCs w:val="20"/>
              </w:rPr>
            </w:pPr>
            <w:r w:rsidRPr="00B3694A">
              <w:rPr>
                <w:color w:val="000000"/>
                <w:sz w:val="20"/>
                <w:szCs w:val="20"/>
              </w:rPr>
              <w:t>House fly, stable fly</w:t>
            </w:r>
          </w:p>
        </w:tc>
        <w:tc>
          <w:tcPr>
            <w:tcW w:w="1027" w:type="dxa"/>
            <w:vAlign w:val="center"/>
          </w:tcPr>
          <w:p w14:paraId="4F90C1BB"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7F64F8A6"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5FA3F0B6" w14:textId="3160F20C" w:rsidR="00B3694A" w:rsidRPr="00B3694A" w:rsidRDefault="0080762A" w:rsidP="00B3694A">
            <w:pPr>
              <w:jc w:val="center"/>
              <w:rPr>
                <w:sz w:val="20"/>
                <w:szCs w:val="20"/>
              </w:rPr>
            </w:pPr>
            <w:r>
              <w:rPr>
                <w:sz w:val="20"/>
                <w:szCs w:val="20"/>
              </w:rPr>
              <w:t>UK</w:t>
            </w:r>
            <w:r w:rsidR="00B25AC2">
              <w:rPr>
                <w:sz w:val="20"/>
                <w:szCs w:val="20"/>
              </w:rPr>
              <w:t>N</w:t>
            </w:r>
          </w:p>
        </w:tc>
      </w:tr>
      <w:tr w:rsidR="00B3694A" w:rsidRPr="00823194" w14:paraId="7813DC57" w14:textId="77777777" w:rsidTr="00286931">
        <w:tc>
          <w:tcPr>
            <w:tcW w:w="1843" w:type="dxa"/>
            <w:vMerge/>
            <w:vAlign w:val="center"/>
          </w:tcPr>
          <w:p w14:paraId="22708030" w14:textId="77777777" w:rsidR="00B3694A" w:rsidRPr="00B3694A" w:rsidRDefault="00B3694A" w:rsidP="00B3694A">
            <w:pPr>
              <w:jc w:val="center"/>
              <w:rPr>
                <w:sz w:val="20"/>
                <w:szCs w:val="20"/>
              </w:rPr>
            </w:pPr>
          </w:p>
        </w:tc>
        <w:tc>
          <w:tcPr>
            <w:tcW w:w="2268" w:type="dxa"/>
          </w:tcPr>
          <w:p w14:paraId="50F27AF1" w14:textId="77777777" w:rsidR="00B3694A" w:rsidRPr="00B3694A" w:rsidRDefault="00B3694A" w:rsidP="00BE3D6A">
            <w:pPr>
              <w:rPr>
                <w:sz w:val="20"/>
                <w:szCs w:val="20"/>
              </w:rPr>
            </w:pPr>
            <w:r w:rsidRPr="00B3694A">
              <w:rPr>
                <w:sz w:val="20"/>
                <w:szCs w:val="20"/>
              </w:rPr>
              <w:t>abamectin</w:t>
            </w:r>
          </w:p>
        </w:tc>
        <w:tc>
          <w:tcPr>
            <w:tcW w:w="3079" w:type="dxa"/>
          </w:tcPr>
          <w:p w14:paraId="016350A9" w14:textId="77777777" w:rsidR="00B3694A" w:rsidRPr="00B3694A" w:rsidRDefault="00B3694A" w:rsidP="00B3694A">
            <w:pPr>
              <w:rPr>
                <w:sz w:val="20"/>
                <w:szCs w:val="20"/>
              </w:rPr>
            </w:pPr>
            <w:r w:rsidRPr="00B3694A">
              <w:rPr>
                <w:sz w:val="20"/>
                <w:szCs w:val="20"/>
              </w:rPr>
              <w:t>Buffalo fly</w:t>
            </w:r>
          </w:p>
        </w:tc>
        <w:tc>
          <w:tcPr>
            <w:tcW w:w="1027" w:type="dxa"/>
            <w:vAlign w:val="center"/>
          </w:tcPr>
          <w:p w14:paraId="5A1A2674"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38421FC9" w14:textId="77777777" w:rsidR="00B3694A" w:rsidRPr="00B3694A" w:rsidRDefault="00B3694A" w:rsidP="00B3694A">
            <w:pPr>
              <w:jc w:val="center"/>
              <w:rPr>
                <w:sz w:val="20"/>
                <w:szCs w:val="20"/>
                <w:highlight w:val="yellow"/>
              </w:rPr>
            </w:pPr>
            <w:r w:rsidRPr="00B3694A">
              <w:rPr>
                <w:rFonts w:ascii="Cambria Math" w:hAnsi="Cambria Math" w:cs="Cambria Math"/>
                <w:sz w:val="20"/>
                <w:szCs w:val="20"/>
              </w:rPr>
              <w:t>√</w:t>
            </w:r>
          </w:p>
        </w:tc>
        <w:tc>
          <w:tcPr>
            <w:tcW w:w="976" w:type="dxa"/>
            <w:shd w:val="clear" w:color="auto" w:fill="auto"/>
            <w:vAlign w:val="center"/>
          </w:tcPr>
          <w:p w14:paraId="5BCA39AF" w14:textId="77777777" w:rsidR="00B3694A" w:rsidRPr="00B3694A" w:rsidRDefault="00B3694A" w:rsidP="00B3694A">
            <w:pPr>
              <w:jc w:val="center"/>
              <w:rPr>
                <w:sz w:val="20"/>
                <w:szCs w:val="20"/>
                <w:highlight w:val="yellow"/>
              </w:rPr>
            </w:pPr>
            <w:r w:rsidRPr="00B3694A">
              <w:rPr>
                <w:rFonts w:ascii="Cambria Math" w:hAnsi="Cambria Math" w:cs="Cambria Math"/>
                <w:sz w:val="20"/>
                <w:szCs w:val="20"/>
              </w:rPr>
              <w:t>√</w:t>
            </w:r>
          </w:p>
        </w:tc>
      </w:tr>
      <w:tr w:rsidR="00B3694A" w:rsidRPr="00167223" w14:paraId="7BB201B8" w14:textId="77777777" w:rsidTr="00286931">
        <w:tc>
          <w:tcPr>
            <w:tcW w:w="1843" w:type="dxa"/>
            <w:vAlign w:val="center"/>
          </w:tcPr>
          <w:p w14:paraId="2CF8F9C8" w14:textId="77777777" w:rsidR="00BE3D6A" w:rsidRPr="00B3694A" w:rsidRDefault="00BE3D6A" w:rsidP="00B3694A">
            <w:pPr>
              <w:jc w:val="center"/>
              <w:rPr>
                <w:sz w:val="20"/>
                <w:szCs w:val="20"/>
              </w:rPr>
            </w:pPr>
            <w:r w:rsidRPr="00B3694A">
              <w:rPr>
                <w:sz w:val="20"/>
                <w:szCs w:val="20"/>
              </w:rPr>
              <w:t>Neonicotinoids</w:t>
            </w:r>
          </w:p>
        </w:tc>
        <w:tc>
          <w:tcPr>
            <w:tcW w:w="2268" w:type="dxa"/>
          </w:tcPr>
          <w:p w14:paraId="66933104" w14:textId="77777777" w:rsidR="00BE3D6A" w:rsidRPr="00B3694A" w:rsidRDefault="00BE3D6A" w:rsidP="00BE3D6A">
            <w:pPr>
              <w:rPr>
                <w:sz w:val="20"/>
                <w:szCs w:val="20"/>
              </w:rPr>
            </w:pPr>
            <w:r w:rsidRPr="00B3694A">
              <w:rPr>
                <w:color w:val="000000"/>
                <w:sz w:val="20"/>
                <w:szCs w:val="20"/>
              </w:rPr>
              <w:t>imidacloprid</w:t>
            </w:r>
          </w:p>
        </w:tc>
        <w:tc>
          <w:tcPr>
            <w:tcW w:w="3079" w:type="dxa"/>
          </w:tcPr>
          <w:p w14:paraId="37CC4B9B" w14:textId="77777777" w:rsidR="00BE3D6A" w:rsidRPr="00B3694A" w:rsidRDefault="00BE3D6A" w:rsidP="00B3694A">
            <w:pPr>
              <w:rPr>
                <w:sz w:val="20"/>
                <w:szCs w:val="20"/>
              </w:rPr>
            </w:pPr>
          </w:p>
        </w:tc>
        <w:tc>
          <w:tcPr>
            <w:tcW w:w="1027" w:type="dxa"/>
            <w:vAlign w:val="center"/>
          </w:tcPr>
          <w:p w14:paraId="337D5B64" w14:textId="77777777" w:rsidR="00BE3D6A" w:rsidRPr="00B3694A" w:rsidRDefault="00BE3D6A" w:rsidP="00B3694A">
            <w:pPr>
              <w:jc w:val="center"/>
              <w:rPr>
                <w:sz w:val="20"/>
                <w:szCs w:val="20"/>
              </w:rPr>
            </w:pPr>
            <w:r w:rsidRPr="00B3694A">
              <w:rPr>
                <w:rFonts w:ascii="Wingdings 2" w:hAnsi="Wingdings 2"/>
                <w:sz w:val="20"/>
                <w:szCs w:val="20"/>
              </w:rPr>
              <w:t>Ï</w:t>
            </w:r>
          </w:p>
        </w:tc>
        <w:tc>
          <w:tcPr>
            <w:tcW w:w="1014" w:type="dxa"/>
            <w:shd w:val="clear" w:color="auto" w:fill="auto"/>
            <w:vAlign w:val="center"/>
          </w:tcPr>
          <w:p w14:paraId="6B27DC40" w14:textId="77777777" w:rsidR="00BE3D6A" w:rsidRPr="00B3694A" w:rsidRDefault="00BE3D6A" w:rsidP="00B3694A">
            <w:pPr>
              <w:jc w:val="center"/>
              <w:rPr>
                <w:sz w:val="20"/>
                <w:szCs w:val="20"/>
              </w:rPr>
            </w:pPr>
            <w:r w:rsidRPr="00B3694A">
              <w:rPr>
                <w:rFonts w:ascii="Wingdings 2" w:hAnsi="Wingdings 2"/>
                <w:sz w:val="20"/>
                <w:szCs w:val="20"/>
              </w:rPr>
              <w:t>Ï</w:t>
            </w:r>
          </w:p>
        </w:tc>
        <w:tc>
          <w:tcPr>
            <w:tcW w:w="976" w:type="dxa"/>
            <w:vAlign w:val="center"/>
          </w:tcPr>
          <w:p w14:paraId="733963AE"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r>
      <w:tr w:rsidR="00B3694A" w:rsidRPr="00167223" w14:paraId="66C33D73" w14:textId="77777777" w:rsidTr="00286931">
        <w:tc>
          <w:tcPr>
            <w:tcW w:w="1843" w:type="dxa"/>
            <w:vMerge w:val="restart"/>
            <w:vAlign w:val="center"/>
          </w:tcPr>
          <w:p w14:paraId="76F8E541" w14:textId="77777777" w:rsidR="00B3694A" w:rsidRPr="00B3694A" w:rsidRDefault="00B3694A" w:rsidP="00B3694A">
            <w:pPr>
              <w:jc w:val="center"/>
              <w:rPr>
                <w:sz w:val="20"/>
                <w:szCs w:val="20"/>
              </w:rPr>
            </w:pPr>
            <w:r w:rsidRPr="00B3694A">
              <w:rPr>
                <w:sz w:val="20"/>
                <w:szCs w:val="20"/>
              </w:rPr>
              <w:t>Bioinsecticide - microbial</w:t>
            </w:r>
          </w:p>
        </w:tc>
        <w:tc>
          <w:tcPr>
            <w:tcW w:w="2268" w:type="dxa"/>
          </w:tcPr>
          <w:p w14:paraId="457FE0BB" w14:textId="77777777" w:rsidR="00B3694A" w:rsidRPr="00B3694A" w:rsidRDefault="00B3694A" w:rsidP="00BE3D6A">
            <w:pPr>
              <w:rPr>
                <w:sz w:val="20"/>
                <w:szCs w:val="20"/>
              </w:rPr>
            </w:pPr>
            <w:r w:rsidRPr="00B3694A">
              <w:rPr>
                <w:i/>
                <w:iCs/>
                <w:sz w:val="20"/>
                <w:szCs w:val="20"/>
              </w:rPr>
              <w:t>Bacillus thuringiensis subsp. Israelensis</w:t>
            </w:r>
            <w:r w:rsidRPr="00B3694A">
              <w:rPr>
                <w:sz w:val="20"/>
                <w:szCs w:val="20"/>
              </w:rPr>
              <w:t xml:space="preserve"> (bti)</w:t>
            </w:r>
          </w:p>
        </w:tc>
        <w:tc>
          <w:tcPr>
            <w:tcW w:w="3079" w:type="dxa"/>
          </w:tcPr>
          <w:p w14:paraId="55DD31FC" w14:textId="77777777" w:rsidR="00B3694A" w:rsidRPr="00B3694A" w:rsidRDefault="00B3694A" w:rsidP="00B3694A">
            <w:pPr>
              <w:rPr>
                <w:sz w:val="20"/>
                <w:szCs w:val="20"/>
              </w:rPr>
            </w:pPr>
            <w:r w:rsidRPr="00B3694A">
              <w:rPr>
                <w:sz w:val="20"/>
                <w:szCs w:val="20"/>
              </w:rPr>
              <w:t>Mosquitoes</w:t>
            </w:r>
          </w:p>
        </w:tc>
        <w:tc>
          <w:tcPr>
            <w:tcW w:w="1027" w:type="dxa"/>
            <w:vAlign w:val="center"/>
          </w:tcPr>
          <w:p w14:paraId="21D37866"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48BEB174"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56AA8528" w14:textId="6F327AC4"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0340C1F7" w14:textId="77777777" w:rsidTr="00286931">
        <w:tc>
          <w:tcPr>
            <w:tcW w:w="1843" w:type="dxa"/>
            <w:vMerge/>
            <w:vAlign w:val="center"/>
          </w:tcPr>
          <w:p w14:paraId="6B195086" w14:textId="77777777" w:rsidR="00B3694A" w:rsidRPr="00B3694A" w:rsidRDefault="00B3694A" w:rsidP="00B3694A">
            <w:pPr>
              <w:jc w:val="center"/>
              <w:rPr>
                <w:sz w:val="20"/>
                <w:szCs w:val="20"/>
              </w:rPr>
            </w:pPr>
          </w:p>
        </w:tc>
        <w:tc>
          <w:tcPr>
            <w:tcW w:w="2268" w:type="dxa"/>
          </w:tcPr>
          <w:p w14:paraId="45330629" w14:textId="77777777" w:rsidR="00B3694A" w:rsidRPr="00B3694A" w:rsidRDefault="00B3694A" w:rsidP="00BE3D6A">
            <w:pPr>
              <w:rPr>
                <w:sz w:val="20"/>
                <w:szCs w:val="20"/>
              </w:rPr>
            </w:pPr>
            <w:r w:rsidRPr="00B3694A">
              <w:rPr>
                <w:i/>
                <w:iCs/>
                <w:sz w:val="20"/>
                <w:szCs w:val="20"/>
              </w:rPr>
              <w:t>Bacillus sphaericus</w:t>
            </w:r>
            <w:r w:rsidRPr="00B3694A">
              <w:rPr>
                <w:sz w:val="20"/>
                <w:szCs w:val="20"/>
              </w:rPr>
              <w:t xml:space="preserve"> strain 2362</w:t>
            </w:r>
          </w:p>
        </w:tc>
        <w:tc>
          <w:tcPr>
            <w:tcW w:w="3079" w:type="dxa"/>
          </w:tcPr>
          <w:p w14:paraId="518038DF" w14:textId="77777777" w:rsidR="00B3694A" w:rsidRPr="00B3694A" w:rsidRDefault="00B3694A" w:rsidP="00B3694A">
            <w:pPr>
              <w:rPr>
                <w:sz w:val="20"/>
                <w:szCs w:val="20"/>
              </w:rPr>
            </w:pPr>
            <w:r w:rsidRPr="00B3694A">
              <w:rPr>
                <w:sz w:val="20"/>
                <w:szCs w:val="20"/>
              </w:rPr>
              <w:t>Mosquitoes</w:t>
            </w:r>
          </w:p>
        </w:tc>
        <w:tc>
          <w:tcPr>
            <w:tcW w:w="1027" w:type="dxa"/>
            <w:vAlign w:val="center"/>
          </w:tcPr>
          <w:p w14:paraId="3F12A505"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49517AC5"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55DFBC1F" w14:textId="7E9CAB2F"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0157BA35" w14:textId="77777777" w:rsidTr="00286931">
        <w:tc>
          <w:tcPr>
            <w:tcW w:w="1843" w:type="dxa"/>
            <w:vAlign w:val="center"/>
          </w:tcPr>
          <w:p w14:paraId="665DC5E5" w14:textId="77777777" w:rsidR="00BE3D6A" w:rsidRPr="00B3694A" w:rsidRDefault="00BE3D6A" w:rsidP="00B3694A">
            <w:pPr>
              <w:jc w:val="center"/>
              <w:rPr>
                <w:sz w:val="20"/>
                <w:szCs w:val="20"/>
              </w:rPr>
            </w:pPr>
            <w:r w:rsidRPr="00B3694A">
              <w:rPr>
                <w:sz w:val="20"/>
                <w:szCs w:val="20"/>
              </w:rPr>
              <w:t>Bioinsecticide - biochemical</w:t>
            </w:r>
          </w:p>
        </w:tc>
        <w:tc>
          <w:tcPr>
            <w:tcW w:w="2268" w:type="dxa"/>
          </w:tcPr>
          <w:p w14:paraId="367DBFA1" w14:textId="77777777" w:rsidR="00BE3D6A" w:rsidRPr="00B3694A" w:rsidRDefault="00BE3D6A" w:rsidP="00BE3D6A">
            <w:pPr>
              <w:rPr>
                <w:sz w:val="20"/>
                <w:szCs w:val="20"/>
              </w:rPr>
            </w:pPr>
            <w:r w:rsidRPr="00B3694A">
              <w:rPr>
                <w:sz w:val="20"/>
                <w:szCs w:val="20"/>
              </w:rPr>
              <w:t>thiamethoxam (z)-9 tricosene</w:t>
            </w:r>
          </w:p>
        </w:tc>
        <w:tc>
          <w:tcPr>
            <w:tcW w:w="3079" w:type="dxa"/>
          </w:tcPr>
          <w:p w14:paraId="112D6160" w14:textId="77777777" w:rsidR="00BE3D6A" w:rsidRPr="00B3694A" w:rsidRDefault="00BE3D6A" w:rsidP="00B3694A">
            <w:pPr>
              <w:rPr>
                <w:sz w:val="20"/>
                <w:szCs w:val="20"/>
              </w:rPr>
            </w:pPr>
            <w:r w:rsidRPr="00B3694A">
              <w:rPr>
                <w:sz w:val="20"/>
                <w:szCs w:val="20"/>
              </w:rPr>
              <w:t>Common house fly</w:t>
            </w:r>
          </w:p>
        </w:tc>
        <w:tc>
          <w:tcPr>
            <w:tcW w:w="1027" w:type="dxa"/>
            <w:vAlign w:val="center"/>
          </w:tcPr>
          <w:p w14:paraId="14FD6A35"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58E02DEC" w14:textId="77777777" w:rsidR="00BE3D6A" w:rsidRPr="00B3694A" w:rsidRDefault="00BE3D6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2B4E9931" w14:textId="65DB0539" w:rsidR="00BE3D6A" w:rsidRPr="00B3694A" w:rsidRDefault="0080762A" w:rsidP="00B3694A">
            <w:pPr>
              <w:jc w:val="center"/>
              <w:rPr>
                <w:sz w:val="20"/>
                <w:szCs w:val="20"/>
              </w:rPr>
            </w:pPr>
            <w:r>
              <w:rPr>
                <w:sz w:val="20"/>
                <w:szCs w:val="20"/>
              </w:rPr>
              <w:t>UK</w:t>
            </w:r>
            <w:r w:rsidR="00B25AC2">
              <w:rPr>
                <w:sz w:val="20"/>
                <w:szCs w:val="20"/>
              </w:rPr>
              <w:t>N</w:t>
            </w:r>
          </w:p>
        </w:tc>
      </w:tr>
      <w:tr w:rsidR="00B3694A" w:rsidRPr="00167223" w14:paraId="26DA4BB6" w14:textId="77777777" w:rsidTr="00286931">
        <w:tc>
          <w:tcPr>
            <w:tcW w:w="1843" w:type="dxa"/>
            <w:vMerge w:val="restart"/>
            <w:vAlign w:val="center"/>
          </w:tcPr>
          <w:p w14:paraId="1D8F28B8" w14:textId="77777777" w:rsidR="00B3694A" w:rsidRPr="00B3694A" w:rsidRDefault="00B3694A" w:rsidP="00B3694A">
            <w:pPr>
              <w:jc w:val="center"/>
              <w:rPr>
                <w:sz w:val="20"/>
                <w:szCs w:val="20"/>
              </w:rPr>
            </w:pPr>
            <w:r w:rsidRPr="00B3694A">
              <w:rPr>
                <w:sz w:val="20"/>
                <w:szCs w:val="20"/>
              </w:rPr>
              <w:t>IGRs</w:t>
            </w:r>
          </w:p>
        </w:tc>
        <w:tc>
          <w:tcPr>
            <w:tcW w:w="2268" w:type="dxa"/>
          </w:tcPr>
          <w:p w14:paraId="1819EDCB" w14:textId="77777777" w:rsidR="00B3694A" w:rsidRPr="00B3694A" w:rsidRDefault="00B3694A" w:rsidP="00BE3D6A">
            <w:pPr>
              <w:rPr>
                <w:sz w:val="20"/>
                <w:szCs w:val="20"/>
              </w:rPr>
            </w:pPr>
            <w:r w:rsidRPr="00B3694A">
              <w:rPr>
                <w:color w:val="000000"/>
                <w:sz w:val="20"/>
                <w:szCs w:val="20"/>
              </w:rPr>
              <w:t>diflubenzuron</w:t>
            </w:r>
          </w:p>
        </w:tc>
        <w:tc>
          <w:tcPr>
            <w:tcW w:w="3079" w:type="dxa"/>
          </w:tcPr>
          <w:p w14:paraId="35C446A5" w14:textId="77777777" w:rsidR="00B3694A" w:rsidRPr="00B3694A" w:rsidRDefault="00B3694A" w:rsidP="00B3694A">
            <w:pPr>
              <w:rPr>
                <w:sz w:val="20"/>
                <w:szCs w:val="20"/>
              </w:rPr>
            </w:pPr>
            <w:r w:rsidRPr="00B3694A">
              <w:rPr>
                <w:sz w:val="20"/>
                <w:szCs w:val="20"/>
              </w:rPr>
              <w:t>Mosquitoes</w:t>
            </w:r>
          </w:p>
        </w:tc>
        <w:tc>
          <w:tcPr>
            <w:tcW w:w="1027" w:type="dxa"/>
            <w:vAlign w:val="center"/>
          </w:tcPr>
          <w:p w14:paraId="45D70B7C"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65E0669E"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6CCD9BAE"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r>
      <w:tr w:rsidR="00B3694A" w:rsidRPr="00167223" w14:paraId="45AB4A67" w14:textId="77777777" w:rsidTr="00286931">
        <w:tc>
          <w:tcPr>
            <w:tcW w:w="1843" w:type="dxa"/>
            <w:vMerge/>
            <w:vAlign w:val="center"/>
          </w:tcPr>
          <w:p w14:paraId="1F97555E" w14:textId="77777777" w:rsidR="00B3694A" w:rsidRPr="00B3694A" w:rsidRDefault="00B3694A" w:rsidP="00B3694A">
            <w:pPr>
              <w:jc w:val="center"/>
              <w:rPr>
                <w:sz w:val="20"/>
                <w:szCs w:val="20"/>
              </w:rPr>
            </w:pPr>
          </w:p>
        </w:tc>
        <w:tc>
          <w:tcPr>
            <w:tcW w:w="2268" w:type="dxa"/>
          </w:tcPr>
          <w:p w14:paraId="0BB2BF3C" w14:textId="77777777" w:rsidR="00B3694A" w:rsidRPr="00B3694A" w:rsidRDefault="00B3694A" w:rsidP="00BE3D6A">
            <w:pPr>
              <w:rPr>
                <w:sz w:val="20"/>
                <w:szCs w:val="20"/>
              </w:rPr>
            </w:pPr>
            <w:r w:rsidRPr="00B3694A">
              <w:rPr>
                <w:sz w:val="20"/>
                <w:szCs w:val="20"/>
              </w:rPr>
              <w:t>methoprene</w:t>
            </w:r>
          </w:p>
        </w:tc>
        <w:tc>
          <w:tcPr>
            <w:tcW w:w="3079" w:type="dxa"/>
          </w:tcPr>
          <w:p w14:paraId="635F0A3B" w14:textId="77777777" w:rsidR="00B3694A" w:rsidRPr="00B3694A" w:rsidRDefault="00B3694A" w:rsidP="00B3694A">
            <w:pPr>
              <w:rPr>
                <w:sz w:val="20"/>
                <w:szCs w:val="20"/>
              </w:rPr>
            </w:pPr>
            <w:r w:rsidRPr="00B3694A">
              <w:rPr>
                <w:sz w:val="20"/>
                <w:szCs w:val="20"/>
              </w:rPr>
              <w:t>Mosquitoes</w:t>
            </w:r>
          </w:p>
        </w:tc>
        <w:tc>
          <w:tcPr>
            <w:tcW w:w="1027" w:type="dxa"/>
            <w:vAlign w:val="center"/>
          </w:tcPr>
          <w:p w14:paraId="5018646E"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52D1B87C"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529F55CC" w14:textId="2D893141"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5A2782F4" w14:textId="77777777" w:rsidTr="00286931">
        <w:tc>
          <w:tcPr>
            <w:tcW w:w="1843" w:type="dxa"/>
            <w:vMerge/>
            <w:vAlign w:val="center"/>
          </w:tcPr>
          <w:p w14:paraId="57521C58" w14:textId="77777777" w:rsidR="00B3694A" w:rsidRPr="00B3694A" w:rsidRDefault="00B3694A" w:rsidP="00B3694A">
            <w:pPr>
              <w:jc w:val="center"/>
              <w:rPr>
                <w:sz w:val="20"/>
                <w:szCs w:val="20"/>
              </w:rPr>
            </w:pPr>
          </w:p>
        </w:tc>
        <w:tc>
          <w:tcPr>
            <w:tcW w:w="2268" w:type="dxa"/>
          </w:tcPr>
          <w:p w14:paraId="04164E63" w14:textId="77777777" w:rsidR="00B3694A" w:rsidRPr="00B3694A" w:rsidRDefault="00B3694A" w:rsidP="00BE3D6A">
            <w:pPr>
              <w:rPr>
                <w:sz w:val="20"/>
                <w:szCs w:val="20"/>
              </w:rPr>
            </w:pPr>
            <w:r w:rsidRPr="00B3694A">
              <w:rPr>
                <w:sz w:val="20"/>
                <w:szCs w:val="20"/>
              </w:rPr>
              <w:t>(S)-methoprene</w:t>
            </w:r>
          </w:p>
        </w:tc>
        <w:tc>
          <w:tcPr>
            <w:tcW w:w="3079" w:type="dxa"/>
          </w:tcPr>
          <w:p w14:paraId="66C9ED73" w14:textId="77777777" w:rsidR="00B3694A" w:rsidRPr="00B3694A" w:rsidRDefault="00B3694A" w:rsidP="00B3694A">
            <w:pPr>
              <w:rPr>
                <w:sz w:val="20"/>
                <w:szCs w:val="20"/>
              </w:rPr>
            </w:pPr>
            <w:r w:rsidRPr="00B3694A">
              <w:rPr>
                <w:sz w:val="20"/>
                <w:szCs w:val="20"/>
              </w:rPr>
              <w:t>Mosquitoes</w:t>
            </w:r>
          </w:p>
        </w:tc>
        <w:tc>
          <w:tcPr>
            <w:tcW w:w="1027" w:type="dxa"/>
            <w:vAlign w:val="center"/>
          </w:tcPr>
          <w:p w14:paraId="6BA74B89"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0C09C327"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6D9076B9" w14:textId="0A3B2CED"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66DB1852" w14:textId="77777777" w:rsidTr="00286931">
        <w:tc>
          <w:tcPr>
            <w:tcW w:w="1843" w:type="dxa"/>
            <w:vMerge/>
            <w:vAlign w:val="center"/>
          </w:tcPr>
          <w:p w14:paraId="38D7AC46" w14:textId="77777777" w:rsidR="00B3694A" w:rsidRPr="00B3694A" w:rsidRDefault="00B3694A" w:rsidP="00B3694A">
            <w:pPr>
              <w:jc w:val="center"/>
              <w:rPr>
                <w:sz w:val="20"/>
                <w:szCs w:val="20"/>
              </w:rPr>
            </w:pPr>
          </w:p>
        </w:tc>
        <w:tc>
          <w:tcPr>
            <w:tcW w:w="2268" w:type="dxa"/>
          </w:tcPr>
          <w:p w14:paraId="44F8C6E8" w14:textId="77777777" w:rsidR="00B3694A" w:rsidRPr="00B3694A" w:rsidRDefault="00B3694A" w:rsidP="00BE3D6A">
            <w:pPr>
              <w:rPr>
                <w:sz w:val="20"/>
                <w:szCs w:val="20"/>
              </w:rPr>
            </w:pPr>
            <w:r w:rsidRPr="00B3694A">
              <w:rPr>
                <w:sz w:val="20"/>
                <w:szCs w:val="20"/>
              </w:rPr>
              <w:t>cyromazine</w:t>
            </w:r>
          </w:p>
        </w:tc>
        <w:tc>
          <w:tcPr>
            <w:tcW w:w="3079" w:type="dxa"/>
          </w:tcPr>
          <w:p w14:paraId="16F38514" w14:textId="77777777" w:rsidR="00B3694A" w:rsidRPr="00B3694A" w:rsidRDefault="00B3694A" w:rsidP="00B3694A">
            <w:pPr>
              <w:rPr>
                <w:sz w:val="20"/>
                <w:szCs w:val="20"/>
              </w:rPr>
            </w:pPr>
            <w:r w:rsidRPr="00B3694A">
              <w:rPr>
                <w:sz w:val="20"/>
                <w:szCs w:val="20"/>
              </w:rPr>
              <w:t>Mosquitoes</w:t>
            </w:r>
          </w:p>
        </w:tc>
        <w:tc>
          <w:tcPr>
            <w:tcW w:w="1027" w:type="dxa"/>
            <w:vAlign w:val="center"/>
          </w:tcPr>
          <w:p w14:paraId="17451F18" w14:textId="77777777" w:rsidR="00B3694A" w:rsidRPr="00B3694A" w:rsidRDefault="00B3694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51C6927E" w14:textId="77777777" w:rsidR="00B3694A" w:rsidRPr="00B3694A" w:rsidRDefault="00B3694A" w:rsidP="00B3694A">
            <w:pPr>
              <w:jc w:val="center"/>
              <w:rPr>
                <w:sz w:val="20"/>
                <w:szCs w:val="20"/>
              </w:rPr>
            </w:pPr>
            <w:r w:rsidRPr="00B3694A">
              <w:rPr>
                <w:rFonts w:ascii="Wingdings 2" w:hAnsi="Wingdings 2"/>
                <w:sz w:val="20"/>
                <w:szCs w:val="20"/>
              </w:rPr>
              <w:t>Ï</w:t>
            </w:r>
          </w:p>
        </w:tc>
        <w:tc>
          <w:tcPr>
            <w:tcW w:w="976" w:type="dxa"/>
            <w:shd w:val="clear" w:color="auto" w:fill="auto"/>
            <w:vAlign w:val="center"/>
          </w:tcPr>
          <w:p w14:paraId="49EEBD25" w14:textId="1B374915" w:rsidR="00B3694A" w:rsidRPr="00B3694A" w:rsidRDefault="0080762A" w:rsidP="00B3694A">
            <w:pPr>
              <w:jc w:val="center"/>
              <w:rPr>
                <w:sz w:val="20"/>
                <w:szCs w:val="20"/>
              </w:rPr>
            </w:pPr>
            <w:r>
              <w:rPr>
                <w:sz w:val="20"/>
                <w:szCs w:val="20"/>
              </w:rPr>
              <w:t>UK</w:t>
            </w:r>
            <w:r w:rsidR="00B25AC2">
              <w:rPr>
                <w:sz w:val="20"/>
                <w:szCs w:val="20"/>
              </w:rPr>
              <w:t>N</w:t>
            </w:r>
          </w:p>
        </w:tc>
      </w:tr>
      <w:tr w:rsidR="00B3694A" w:rsidRPr="00167223" w14:paraId="6025EC60" w14:textId="77777777" w:rsidTr="00286931">
        <w:tc>
          <w:tcPr>
            <w:tcW w:w="1843" w:type="dxa"/>
            <w:vAlign w:val="center"/>
          </w:tcPr>
          <w:p w14:paraId="7E40E07F" w14:textId="77777777" w:rsidR="00BE3D6A" w:rsidRPr="00B3694A" w:rsidRDefault="00BE3D6A" w:rsidP="00B3694A">
            <w:pPr>
              <w:jc w:val="center"/>
              <w:rPr>
                <w:sz w:val="20"/>
                <w:szCs w:val="20"/>
              </w:rPr>
            </w:pPr>
            <w:r w:rsidRPr="00B3694A">
              <w:rPr>
                <w:sz w:val="20"/>
                <w:szCs w:val="20"/>
              </w:rPr>
              <w:t>Natural chemicals</w:t>
            </w:r>
          </w:p>
        </w:tc>
        <w:tc>
          <w:tcPr>
            <w:tcW w:w="2268" w:type="dxa"/>
          </w:tcPr>
          <w:p w14:paraId="19F158C2" w14:textId="77777777" w:rsidR="00BE3D6A" w:rsidRPr="00B3694A" w:rsidRDefault="00BE3D6A" w:rsidP="00BE3D6A">
            <w:pPr>
              <w:rPr>
                <w:sz w:val="20"/>
                <w:szCs w:val="20"/>
              </w:rPr>
            </w:pPr>
            <w:r w:rsidRPr="00B3694A">
              <w:rPr>
                <w:sz w:val="20"/>
                <w:szCs w:val="20"/>
              </w:rPr>
              <w:t>Pyrethrin (pyrethrum)</w:t>
            </w:r>
          </w:p>
        </w:tc>
        <w:tc>
          <w:tcPr>
            <w:tcW w:w="3079" w:type="dxa"/>
          </w:tcPr>
          <w:p w14:paraId="5AE6BE40" w14:textId="77777777" w:rsidR="00BE3D6A" w:rsidRPr="00B3694A" w:rsidRDefault="00BE3D6A" w:rsidP="00B3694A">
            <w:pPr>
              <w:rPr>
                <w:rFonts w:ascii="Aptos Narrow" w:hAnsi="Aptos Narrow"/>
                <w:color w:val="000000"/>
                <w:sz w:val="20"/>
                <w:szCs w:val="20"/>
              </w:rPr>
            </w:pPr>
            <w:r w:rsidRPr="00B3694A">
              <w:rPr>
                <w:color w:val="000000"/>
                <w:sz w:val="20"/>
                <w:szCs w:val="20"/>
              </w:rPr>
              <w:t>Flies, mosquitoes</w:t>
            </w:r>
          </w:p>
        </w:tc>
        <w:tc>
          <w:tcPr>
            <w:tcW w:w="1027" w:type="dxa"/>
            <w:vAlign w:val="center"/>
          </w:tcPr>
          <w:p w14:paraId="611D8ACB"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45627D04"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c>
          <w:tcPr>
            <w:tcW w:w="976" w:type="dxa"/>
            <w:shd w:val="clear" w:color="auto" w:fill="auto"/>
            <w:vAlign w:val="center"/>
          </w:tcPr>
          <w:p w14:paraId="6E62D22D" w14:textId="32FB5AF5" w:rsidR="00BE3D6A" w:rsidRPr="00B3694A" w:rsidRDefault="0080762A" w:rsidP="00B3694A">
            <w:pPr>
              <w:jc w:val="center"/>
              <w:rPr>
                <w:sz w:val="20"/>
                <w:szCs w:val="20"/>
              </w:rPr>
            </w:pPr>
            <w:r>
              <w:rPr>
                <w:sz w:val="20"/>
                <w:szCs w:val="20"/>
              </w:rPr>
              <w:t>UK</w:t>
            </w:r>
            <w:r w:rsidR="00B25AC2">
              <w:rPr>
                <w:sz w:val="20"/>
                <w:szCs w:val="20"/>
              </w:rPr>
              <w:t>N</w:t>
            </w:r>
          </w:p>
        </w:tc>
      </w:tr>
      <w:tr w:rsidR="00B3694A" w:rsidRPr="003A44EF" w14:paraId="1141290B" w14:textId="77777777" w:rsidTr="00286931">
        <w:tc>
          <w:tcPr>
            <w:tcW w:w="1843" w:type="dxa"/>
            <w:vAlign w:val="center"/>
          </w:tcPr>
          <w:p w14:paraId="29EA0B99" w14:textId="77777777" w:rsidR="00BE3D6A" w:rsidRPr="00B3694A" w:rsidRDefault="00BE3D6A" w:rsidP="00B3694A">
            <w:pPr>
              <w:jc w:val="center"/>
              <w:rPr>
                <w:sz w:val="20"/>
                <w:szCs w:val="20"/>
              </w:rPr>
            </w:pPr>
            <w:r w:rsidRPr="00B3694A">
              <w:rPr>
                <w:sz w:val="20"/>
                <w:szCs w:val="20"/>
              </w:rPr>
              <w:t>Other</w:t>
            </w:r>
          </w:p>
        </w:tc>
        <w:tc>
          <w:tcPr>
            <w:tcW w:w="2268" w:type="dxa"/>
          </w:tcPr>
          <w:p w14:paraId="12CBB591" w14:textId="77777777" w:rsidR="00BE3D6A" w:rsidRPr="00B3694A" w:rsidRDefault="00BE3D6A" w:rsidP="00BE3D6A">
            <w:pPr>
              <w:rPr>
                <w:sz w:val="20"/>
                <w:szCs w:val="20"/>
              </w:rPr>
            </w:pPr>
            <w:r w:rsidRPr="00B3694A">
              <w:rPr>
                <w:sz w:val="20"/>
                <w:szCs w:val="20"/>
              </w:rPr>
              <w:t>diethyltoluamide (DEET)</w:t>
            </w:r>
          </w:p>
        </w:tc>
        <w:tc>
          <w:tcPr>
            <w:tcW w:w="3079" w:type="dxa"/>
          </w:tcPr>
          <w:p w14:paraId="2C012C02" w14:textId="77777777" w:rsidR="00BE3D6A" w:rsidRPr="00B3694A" w:rsidRDefault="00BE3D6A" w:rsidP="00B3694A">
            <w:pPr>
              <w:rPr>
                <w:sz w:val="20"/>
                <w:szCs w:val="20"/>
              </w:rPr>
            </w:pPr>
            <w:r w:rsidRPr="00B3694A">
              <w:rPr>
                <w:sz w:val="20"/>
                <w:szCs w:val="20"/>
              </w:rPr>
              <w:t>Flies, mosquitoes</w:t>
            </w:r>
          </w:p>
        </w:tc>
        <w:tc>
          <w:tcPr>
            <w:tcW w:w="1027" w:type="dxa"/>
            <w:vAlign w:val="center"/>
          </w:tcPr>
          <w:p w14:paraId="44020246" w14:textId="77777777" w:rsidR="00BE3D6A" w:rsidRPr="00B3694A" w:rsidRDefault="00BE3D6A" w:rsidP="00B3694A">
            <w:pPr>
              <w:jc w:val="center"/>
              <w:rPr>
                <w:sz w:val="20"/>
                <w:szCs w:val="20"/>
              </w:rPr>
            </w:pPr>
            <w:r w:rsidRPr="00B3694A">
              <w:rPr>
                <w:rFonts w:ascii="Cambria Math" w:hAnsi="Cambria Math" w:cs="Cambria Math"/>
                <w:sz w:val="20"/>
                <w:szCs w:val="20"/>
              </w:rPr>
              <w:t>√</w:t>
            </w:r>
          </w:p>
        </w:tc>
        <w:tc>
          <w:tcPr>
            <w:tcW w:w="1014" w:type="dxa"/>
            <w:shd w:val="clear" w:color="auto" w:fill="auto"/>
            <w:vAlign w:val="center"/>
          </w:tcPr>
          <w:p w14:paraId="1C1DFE17" w14:textId="77777777" w:rsidR="00BE3D6A" w:rsidRPr="00B3694A" w:rsidRDefault="00BE3D6A" w:rsidP="00B3694A">
            <w:pPr>
              <w:jc w:val="center"/>
              <w:rPr>
                <w:sz w:val="20"/>
                <w:szCs w:val="20"/>
                <w:highlight w:val="yellow"/>
              </w:rPr>
            </w:pPr>
            <w:r w:rsidRPr="00B3694A">
              <w:rPr>
                <w:rFonts w:ascii="Wingdings 2" w:hAnsi="Wingdings 2"/>
                <w:sz w:val="20"/>
                <w:szCs w:val="20"/>
              </w:rPr>
              <w:t>Ï</w:t>
            </w:r>
          </w:p>
        </w:tc>
        <w:tc>
          <w:tcPr>
            <w:tcW w:w="976" w:type="dxa"/>
            <w:shd w:val="clear" w:color="auto" w:fill="auto"/>
            <w:vAlign w:val="center"/>
          </w:tcPr>
          <w:p w14:paraId="45A976D8" w14:textId="6FDD48E9" w:rsidR="00BE3D6A" w:rsidRPr="00B3694A" w:rsidRDefault="0080762A" w:rsidP="00B3694A">
            <w:pPr>
              <w:jc w:val="center"/>
              <w:rPr>
                <w:sz w:val="20"/>
                <w:szCs w:val="20"/>
                <w:highlight w:val="yellow"/>
              </w:rPr>
            </w:pPr>
            <w:r>
              <w:rPr>
                <w:sz w:val="20"/>
                <w:szCs w:val="20"/>
              </w:rPr>
              <w:t>UK</w:t>
            </w:r>
            <w:r w:rsidR="00B25AC2">
              <w:rPr>
                <w:sz w:val="20"/>
                <w:szCs w:val="20"/>
              </w:rPr>
              <w:t>N</w:t>
            </w:r>
          </w:p>
        </w:tc>
      </w:tr>
    </w:tbl>
    <w:p w14:paraId="6AF5B73E" w14:textId="60C20DCA" w:rsidR="0080762A" w:rsidRPr="00B25AC2" w:rsidRDefault="00286931" w:rsidP="00B3694A">
      <w:pPr>
        <w:rPr>
          <w:sz w:val="20"/>
          <w:szCs w:val="20"/>
        </w:rPr>
      </w:pPr>
      <w:r>
        <w:rPr>
          <w:sz w:val="20"/>
          <w:szCs w:val="20"/>
        </w:rPr>
        <w:t xml:space="preserve">Note: </w:t>
      </w:r>
      <w:r w:rsidR="0080762A" w:rsidRPr="00B25AC2">
        <w:rPr>
          <w:sz w:val="20"/>
          <w:szCs w:val="20"/>
        </w:rPr>
        <w:t>UK</w:t>
      </w:r>
      <w:r w:rsidR="00B25AC2" w:rsidRPr="00B25AC2">
        <w:rPr>
          <w:sz w:val="20"/>
          <w:szCs w:val="20"/>
        </w:rPr>
        <w:t>N</w:t>
      </w:r>
      <w:r w:rsidR="0080762A" w:rsidRPr="00B25AC2">
        <w:rPr>
          <w:sz w:val="20"/>
          <w:szCs w:val="20"/>
        </w:rPr>
        <w:t>, unknown registration status.</w:t>
      </w:r>
    </w:p>
    <w:p w14:paraId="4ADD3D77" w14:textId="6BA8FF91" w:rsidR="00B3694A" w:rsidRPr="00B25AC2" w:rsidRDefault="00286931" w:rsidP="00286931">
      <w:pPr>
        <w:ind w:left="851" w:hanging="851"/>
        <w:rPr>
          <w:sz w:val="20"/>
          <w:szCs w:val="20"/>
        </w:rPr>
      </w:pPr>
      <w:r w:rsidRPr="00286931">
        <w:rPr>
          <w:sz w:val="20"/>
          <w:szCs w:val="20"/>
        </w:rPr>
        <w:t>Source</w:t>
      </w:r>
      <w:r>
        <w:rPr>
          <w:sz w:val="20"/>
          <w:szCs w:val="20"/>
        </w:rPr>
        <w:t>s</w:t>
      </w:r>
      <w:r w:rsidRPr="00286931">
        <w:rPr>
          <w:sz w:val="20"/>
          <w:szCs w:val="20"/>
        </w:rPr>
        <w:t>:</w:t>
      </w:r>
      <w:r>
        <w:rPr>
          <w:sz w:val="20"/>
          <w:szCs w:val="20"/>
          <w:vertAlign w:val="superscript"/>
        </w:rPr>
        <w:t xml:space="preserve"> </w:t>
      </w:r>
      <w:r w:rsidR="00B3694A" w:rsidRPr="00B25AC2">
        <w:rPr>
          <w:sz w:val="20"/>
          <w:szCs w:val="20"/>
          <w:vertAlign w:val="superscript"/>
        </w:rPr>
        <w:t>1.</w:t>
      </w:r>
      <w:r w:rsidR="00B3694A" w:rsidRPr="00B25AC2">
        <w:rPr>
          <w:sz w:val="20"/>
          <w:szCs w:val="20"/>
        </w:rPr>
        <w:t xml:space="preserve">Derived from the APVMA </w:t>
      </w:r>
      <w:hyperlink r:id="rId70" w:history="1">
        <w:r w:rsidR="00B3694A" w:rsidRPr="00B25AC2">
          <w:rPr>
            <w:rStyle w:val="Hyperlink"/>
            <w:sz w:val="20"/>
            <w:szCs w:val="20"/>
          </w:rPr>
          <w:t>Pubcris database</w:t>
        </w:r>
      </w:hyperlink>
      <w:r w:rsidR="00B3694A" w:rsidRPr="00B25AC2">
        <w:rPr>
          <w:sz w:val="20"/>
          <w:szCs w:val="20"/>
        </w:rPr>
        <w:t xml:space="preserve"> and the National Vector Management Advisory Group list of chemical for use on vectors implicated in transmission of LSD.</w:t>
      </w:r>
    </w:p>
    <w:p w14:paraId="248BEA5B" w14:textId="77777777" w:rsidR="00B3694A" w:rsidRPr="00B25AC2" w:rsidRDefault="00B3694A" w:rsidP="00286931">
      <w:pPr>
        <w:ind w:left="851" w:hanging="142"/>
        <w:rPr>
          <w:sz w:val="20"/>
          <w:szCs w:val="20"/>
        </w:rPr>
      </w:pPr>
      <w:r w:rsidRPr="00B25AC2">
        <w:rPr>
          <w:sz w:val="20"/>
          <w:szCs w:val="20"/>
          <w:vertAlign w:val="superscript"/>
        </w:rPr>
        <w:t>2.</w:t>
      </w:r>
      <w:hyperlink r:id="rId71" w:history="1">
        <w:r w:rsidRPr="00B25AC2">
          <w:rPr>
            <w:rStyle w:val="Hyperlink"/>
            <w:sz w:val="20"/>
            <w:szCs w:val="20"/>
          </w:rPr>
          <w:t>EU Pesticide database</w:t>
        </w:r>
      </w:hyperlink>
      <w:r w:rsidRPr="00B25AC2">
        <w:rPr>
          <w:sz w:val="20"/>
          <w:szCs w:val="20"/>
        </w:rPr>
        <w:t xml:space="preserve"> and </w:t>
      </w:r>
      <w:hyperlink r:id="rId72" w:history="1">
        <w:r w:rsidRPr="00B25AC2">
          <w:rPr>
            <w:rStyle w:val="Hyperlink"/>
            <w:sz w:val="20"/>
            <w:szCs w:val="20"/>
          </w:rPr>
          <w:t>Veterinary Medicines database</w:t>
        </w:r>
      </w:hyperlink>
    </w:p>
    <w:p w14:paraId="26AA5CA8" w14:textId="77777777" w:rsidR="00B3694A" w:rsidRPr="00B25AC2" w:rsidRDefault="00B3694A" w:rsidP="00286931">
      <w:pPr>
        <w:ind w:left="851" w:hanging="142"/>
        <w:rPr>
          <w:sz w:val="20"/>
          <w:szCs w:val="20"/>
        </w:rPr>
      </w:pPr>
      <w:r w:rsidRPr="00B25AC2">
        <w:rPr>
          <w:sz w:val="20"/>
          <w:szCs w:val="20"/>
          <w:vertAlign w:val="superscript"/>
        </w:rPr>
        <w:t>3.</w:t>
      </w:r>
      <w:r w:rsidRPr="00B25AC2">
        <w:rPr>
          <w:sz w:val="20"/>
          <w:szCs w:val="20"/>
        </w:rPr>
        <w:t xml:space="preserve">South African </w:t>
      </w:r>
      <w:hyperlink r:id="rId73" w:history="1">
        <w:r w:rsidRPr="00B25AC2">
          <w:rPr>
            <w:rStyle w:val="Hyperlink"/>
            <w:sz w:val="20"/>
            <w:szCs w:val="20"/>
          </w:rPr>
          <w:t>approved insecticides</w:t>
        </w:r>
      </w:hyperlink>
      <w:r w:rsidRPr="00B25AC2">
        <w:rPr>
          <w:sz w:val="20"/>
          <w:szCs w:val="20"/>
        </w:rPr>
        <w:t xml:space="preserve"> and </w:t>
      </w:r>
      <w:hyperlink r:id="rId74" w:history="1">
        <w:r w:rsidRPr="00B25AC2">
          <w:rPr>
            <w:rStyle w:val="Hyperlink"/>
            <w:sz w:val="20"/>
            <w:szCs w:val="20"/>
          </w:rPr>
          <w:t>veterinary medicines</w:t>
        </w:r>
      </w:hyperlink>
    </w:p>
    <w:p w14:paraId="70B16A53" w14:textId="77777777" w:rsidR="00B3694A" w:rsidRPr="00B25AC2" w:rsidRDefault="00B3694A" w:rsidP="00286931">
      <w:pPr>
        <w:ind w:left="851" w:hanging="142"/>
        <w:rPr>
          <w:sz w:val="20"/>
          <w:szCs w:val="20"/>
        </w:rPr>
      </w:pPr>
      <w:r w:rsidRPr="00B25AC2">
        <w:rPr>
          <w:sz w:val="20"/>
          <w:szCs w:val="20"/>
          <w:vertAlign w:val="superscript"/>
        </w:rPr>
        <w:t xml:space="preserve">+ </w:t>
      </w:r>
      <w:r w:rsidRPr="00B25AC2">
        <w:rPr>
          <w:sz w:val="20"/>
          <w:szCs w:val="20"/>
        </w:rPr>
        <w:t>The registration of some chemicals is not always applicable to all European Counties. Some chemicals may only be registered in one country.</w:t>
      </w:r>
    </w:p>
    <w:p w14:paraId="7F70D6E4" w14:textId="42043D40" w:rsidR="00A6308E" w:rsidRDefault="00A6308E">
      <w:pPr>
        <w:spacing w:after="0" w:line="240" w:lineRule="auto"/>
        <w:rPr>
          <w:lang w:eastAsia="en-US"/>
        </w:rPr>
      </w:pPr>
      <w:r>
        <w:rPr>
          <w:lang w:eastAsia="en-US"/>
        </w:rPr>
        <w:br w:type="page"/>
      </w:r>
    </w:p>
    <w:p w14:paraId="290483DA" w14:textId="352CC3F5" w:rsidR="00515C6E" w:rsidRDefault="00515C6E" w:rsidP="00615C13">
      <w:pPr>
        <w:pStyle w:val="Heading2"/>
      </w:pPr>
      <w:bookmarkStart w:id="191" w:name="_Toc195777928"/>
      <w:r>
        <w:lastRenderedPageBreak/>
        <w:t>Coordination</w:t>
      </w:r>
      <w:r w:rsidR="00BF08DD">
        <w:t xml:space="preserve"> of vector control</w:t>
      </w:r>
      <w:r>
        <w:t xml:space="preserve"> with other measures</w:t>
      </w:r>
      <w:bookmarkEnd w:id="191"/>
    </w:p>
    <w:p w14:paraId="2E3503EC" w14:textId="10A14F9B" w:rsidR="000C7383" w:rsidRDefault="00A32AFC" w:rsidP="6935FD06">
      <w:pPr>
        <w:spacing w:after="0"/>
        <w:rPr>
          <w:rFonts w:eastAsia="Calibri" w:cs="Calibri"/>
          <w:szCs w:val="22"/>
        </w:rPr>
      </w:pPr>
      <w:r w:rsidRPr="6935FD06">
        <w:rPr>
          <w:rFonts w:cs="Calibri"/>
          <w:shd w:val="clear" w:color="auto" w:fill="FFFFFF"/>
        </w:rPr>
        <w:fldChar w:fldCharType="begin"/>
      </w:r>
      <w:r w:rsidR="006B0536">
        <w:rPr>
          <w:rFonts w:cs="Calibri"/>
          <w:shd w:val="clear" w:color="auto" w:fill="FFFFFF"/>
        </w:rPr>
        <w:instrText xml:space="preserve"> ADDIN ZOTERO_ITEM CSL_CITATION {"citationID":"Nswg3bs2","properties":{"formattedCitation":"(FAO 2023)","plainCitation":"(FAO 2023)","dontUpdate":true,"noteIndex":0},"citationItems":[{"id":8050,"uris":["http://zotero.org/groups/4707929/items/CCLYWE4J"],"itemData":{"id":8050,"type":"report","event-place":"Rome, Italy","publisher":"Food and Agriculture Organization of the United Nations","publisher-place":"Rome, Italy","title":"Lumpy skin disease symposium. How science can support evidence-based disease management and control","URL":"https://www.fao.org/3/cc6808en/cc6808en.pdf","author":[{"family":"FAO","given":""}],"accessed":{"date-parts":[["2024",3,23]]},"issued":{"date-parts":[["2023"]]}}}],"schema":"https://github.com/citation-style-language/schema/raw/master/csl-citation.json"} </w:instrText>
      </w:r>
      <w:r w:rsidRPr="6935FD06">
        <w:rPr>
          <w:rFonts w:cs="Calibri"/>
          <w:shd w:val="clear" w:color="auto" w:fill="FFFFFF"/>
        </w:rPr>
        <w:fldChar w:fldCharType="separate"/>
      </w:r>
      <w:r w:rsidRPr="6935FD06">
        <w:rPr>
          <w:rFonts w:cs="Calibri"/>
          <w:shd w:val="clear" w:color="auto" w:fill="FFFFFF"/>
        </w:rPr>
        <w:fldChar w:fldCharType="end"/>
      </w:r>
      <w:r w:rsidR="3D3853D2" w:rsidRPr="6935FD06">
        <w:rPr>
          <w:rFonts w:eastAsia="Calibri" w:cs="Calibri"/>
          <w:szCs w:val="22"/>
        </w:rPr>
        <w:t>Immunisation of cattle using a vaccine with demonstrated efficacy is the most effective option for</w:t>
      </w:r>
    </w:p>
    <w:p w14:paraId="76955072" w14:textId="0F562B99" w:rsidR="000C7383" w:rsidRDefault="3D3853D2">
      <w:pPr>
        <w:rPr>
          <w:rFonts w:eastAsia="Calibri" w:cs="Calibri"/>
          <w:szCs w:val="22"/>
        </w:rPr>
      </w:pPr>
      <w:r w:rsidRPr="6935FD06">
        <w:rPr>
          <w:rFonts w:eastAsia="Calibri" w:cs="Calibri"/>
          <w:szCs w:val="22"/>
        </w:rPr>
        <w:t xml:space="preserve">controlling the spread of LSD </w:t>
      </w:r>
      <w:r w:rsidRPr="6935FD06">
        <w:rPr>
          <w:rFonts w:eastAsia="Calibri" w:cs="Calibri"/>
          <w:color w:val="000000" w:themeColor="text1"/>
          <w:szCs w:val="22"/>
        </w:rPr>
        <w:t>(FAO 2023)</w:t>
      </w:r>
      <w:r w:rsidRPr="6935FD06">
        <w:rPr>
          <w:rFonts w:eastAsia="Calibri" w:cs="Calibri"/>
          <w:szCs w:val="22"/>
        </w:rPr>
        <w:t xml:space="preserve">. Sufficient vaccination coverage (80 per cent or greater) with high quality and efficacious vaccines is the key for success in controlling LSD </w:t>
      </w:r>
      <w:r w:rsidRPr="6935FD06">
        <w:rPr>
          <w:rFonts w:eastAsia="Calibri" w:cs="Calibri"/>
          <w:color w:val="000000" w:themeColor="text1"/>
          <w:szCs w:val="22"/>
        </w:rPr>
        <w:t>(FAO 2023)</w:t>
      </w:r>
      <w:r w:rsidRPr="6935FD06">
        <w:rPr>
          <w:rFonts w:eastAsia="Calibri" w:cs="Calibri"/>
          <w:szCs w:val="22"/>
        </w:rPr>
        <w:t xml:space="preserve">. Detailed information on LSD vaccines and non-vector control strategies is out of scope for this manual but key details on LSD vaccines is summarised here. </w:t>
      </w:r>
    </w:p>
    <w:p w14:paraId="652D5EC2" w14:textId="63B55112" w:rsidR="004D5CE0" w:rsidRDefault="3D3853D2" w:rsidP="00C30539">
      <w:r w:rsidRPr="4998C0B7">
        <w:rPr>
          <w:rFonts w:eastAsia="Calibri" w:cs="Calibri"/>
        </w:rPr>
        <w:t xml:space="preserve">Currently, vaccines against LSD are not available in Australia, although a regulatory review is underway to consider usage in an outbreak situation </w:t>
      </w:r>
      <w:r w:rsidR="00226C1B">
        <w:rPr>
          <w:rFonts w:eastAsia="Calibri" w:cs="Calibri"/>
        </w:rPr>
        <w:fldChar w:fldCharType="begin"/>
      </w:r>
      <w:r w:rsidR="006B0536">
        <w:rPr>
          <w:rFonts w:eastAsia="Calibri" w:cs="Calibri"/>
        </w:rPr>
        <w:instrText xml:space="preserve"> ADDIN ZOTERO_ITEM CSL_CITATION {"citationID":"a210jorbk7h","properties":{"formattedCitation":"(AHA 2024)","plainCitation":"(AHA 2024)","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sidR="00226C1B">
        <w:rPr>
          <w:rFonts w:eastAsia="Calibri" w:cs="Calibri"/>
        </w:rPr>
        <w:fldChar w:fldCharType="separate"/>
      </w:r>
      <w:r w:rsidR="006B0536" w:rsidRPr="006B0536">
        <w:rPr>
          <w:rFonts w:cs="Calibri"/>
          <w:lang w:val="en-GB"/>
        </w:rPr>
        <w:t>(AHA 2024)</w:t>
      </w:r>
      <w:r w:rsidR="00226C1B">
        <w:rPr>
          <w:rFonts w:eastAsia="Calibri" w:cs="Calibri"/>
        </w:rPr>
        <w:fldChar w:fldCharType="end"/>
      </w:r>
      <w:r w:rsidR="00226C1B">
        <w:rPr>
          <w:rFonts w:eastAsia="Calibri" w:cs="Calibri"/>
        </w:rPr>
        <w:t xml:space="preserve">. </w:t>
      </w:r>
      <w:r w:rsidRPr="4998C0B7">
        <w:rPr>
          <w:rFonts w:eastAsia="Calibri" w:cs="Calibri"/>
        </w:rPr>
        <w:t xml:space="preserve">Readers are advised to refer to the latest version of the Animal Health Australia </w:t>
      </w:r>
      <w:hyperlink r:id="rId75">
        <w:r w:rsidRPr="4998C0B7">
          <w:rPr>
            <w:rStyle w:val="Hyperlink"/>
            <w:rFonts w:eastAsia="Calibri" w:cs="Calibri"/>
          </w:rPr>
          <w:t>AUSVETPLAN Response Strategy for Lumpy Skin Disease</w:t>
        </w:r>
      </w:hyperlink>
      <w:r w:rsidRPr="4998C0B7">
        <w:rPr>
          <w:rFonts w:eastAsia="Calibri" w:cs="Calibri"/>
        </w:rPr>
        <w:t xml:space="preserve"> for information on the vaccination strategy in case of an outbreak of LSD in Australia</w:t>
      </w:r>
      <w:r w:rsidR="00C30539" w:rsidRPr="4998C0B7">
        <w:rPr>
          <w:rFonts w:eastAsia="Calibri" w:cs="Calibri"/>
        </w:rPr>
        <w:t>.</w:t>
      </w:r>
    </w:p>
    <w:p w14:paraId="46983771" w14:textId="525BFACA" w:rsidR="0068503E" w:rsidRDefault="00CF05A2" w:rsidP="0099375F">
      <w:r>
        <w:t xml:space="preserve">Aside from concerns </w:t>
      </w:r>
      <w:r w:rsidR="004561FC">
        <w:t xml:space="preserve">regarding efficacy and safety, cost and availability </w:t>
      </w:r>
      <w:r w:rsidR="00FA5313">
        <w:t xml:space="preserve">of vaccines </w:t>
      </w:r>
      <w:r w:rsidR="004561FC">
        <w:t xml:space="preserve">are </w:t>
      </w:r>
      <w:r>
        <w:t xml:space="preserve">significant factors </w:t>
      </w:r>
      <w:r w:rsidR="004561FC">
        <w:t>when responding to an LSD outbreak. Tendering processes for large</w:t>
      </w:r>
      <w:r w:rsidR="00931BAF">
        <w:t>-</w:t>
      </w:r>
      <w:r w:rsidR="004561FC">
        <w:t xml:space="preserve">scale </w:t>
      </w:r>
      <w:r>
        <w:t xml:space="preserve">vaccine </w:t>
      </w:r>
      <w:r w:rsidR="004561FC">
        <w:t>purchase</w:t>
      </w:r>
      <w:r>
        <w:t>s</w:t>
      </w:r>
      <w:r w:rsidR="004561FC">
        <w:t xml:space="preserve"> can cause delays </w:t>
      </w:r>
      <w:r>
        <w:t xml:space="preserve">in initiating </w:t>
      </w:r>
      <w:r w:rsidR="004561FC">
        <w:t>vaccination campaigns</w:t>
      </w:r>
      <w:r w:rsidR="004D5FBD">
        <w:t xml:space="preserve"> </w:t>
      </w:r>
      <w:r w:rsidR="004D5FBD">
        <w:fldChar w:fldCharType="begin"/>
      </w:r>
      <w:r w:rsidR="006B0536">
        <w:instrText xml:space="preserve"> ADDIN ZOTERO_ITEM CSL_CITATION {"citationID":"HFLcDiSc","properties":{"formattedCitation":"(Tuppurainen et al. 2021)","plainCitation":"(Tuppurainen et al. 2021)","noteIndex":0},"citationItems":[{"id":6586,"uris":["http://zotero.org/groups/4707929/items/3E7SINJQ"],"itemData":{"id":6586,"type":"article-journal","abstract":"The geographical distribution of lumpy skin disease (LSD), an economically important cattle disease caused by a capripoxvirus, has reached an unprecedented extent. Vaccination is the only way to prevent the spread of the infection in endemic and newly affected regions. Yet, in the event of an outbreak, selection of the best vaccine is a major challenge for veterinary authorities and farmers. Decision makers need sound scientific information to support their decisions and subsequent actions. The available vaccine products vary in terms of quality, efficacy, safety, side effects, and price. The pros and cons of different types of live attenuated and inactivated vaccines, vaccination strategies, and associated risks are discussed. Seroconversion, which typically follows vaccination, places specific demands on the tools and methods used to evaluate the effectiveness of the LSD vaccination campaigns in the field. We aimed to give a comprehensive update on available vaccines and vaccination against LSD, to better prepare affected and at-risk countries to control LSD and ensure the safe trade of cattle.","container-title":"Vaccines","DOI":"10.3390/vaccines9101136","ISSN":"2076-393X","issue":"10","journalAbbreviation":"Vaccines","language":"en","page":"1136","source":"DOI.org (Crossref)","title":"Review: Vaccines and vaccination against lumpy skin disease","title-short":"Review","volume":"9","author":[{"family":"Tuppurainen","given":"Eeva"},{"family":"Dietze","given":"Klaas"},{"family":"Wolff","given":"Janika"},{"family":"Bergmann","given":"Hannes"},{"family":"Beltran-Alcrudo","given":"Daniel"},{"family":"Fahrion","given":"Anna"},{"family":"Lamien","given":"Charles Euloge"},{"family":"Busch","given":"Frank"},{"family":"Sauter-Louis","given":"Carola"},{"family":"Conraths","given":"Franz J."},{"family":"De Clercq","given":"Kris"},{"family":"Hoffmann","given":"Bernd"},{"family":"Knauf","given":"Sascha"}],"issued":{"date-parts":[["2021",10,6]]}}}],"schema":"https://github.com/citation-style-language/schema/raw/master/csl-citation.json"} </w:instrText>
      </w:r>
      <w:r w:rsidR="004D5FBD">
        <w:fldChar w:fldCharType="separate"/>
      </w:r>
      <w:r w:rsidR="004D5FBD">
        <w:rPr>
          <w:noProof/>
        </w:rPr>
        <w:t>(Tuppurainen et al. 2021)</w:t>
      </w:r>
      <w:r w:rsidR="004D5FBD">
        <w:fldChar w:fldCharType="end"/>
      </w:r>
      <w:r w:rsidR="004561FC">
        <w:t xml:space="preserve">. </w:t>
      </w:r>
      <w:r>
        <w:t>Additionally, d</w:t>
      </w:r>
      <w:r w:rsidR="004561FC">
        <w:t xml:space="preserve">elays may </w:t>
      </w:r>
      <w:r>
        <w:t xml:space="preserve">occur </w:t>
      </w:r>
      <w:r w:rsidR="004561FC">
        <w:t>if a permit or authorisation for vaccine use i</w:t>
      </w:r>
      <w:r w:rsidR="00931BAF">
        <w:t>s</w:t>
      </w:r>
      <w:r w:rsidR="004561FC">
        <w:t xml:space="preserve"> required. </w:t>
      </w:r>
      <w:r w:rsidR="006739D3">
        <w:t>Currently in Australia</w:t>
      </w:r>
      <w:r w:rsidR="008A4297">
        <w:t>,</w:t>
      </w:r>
      <w:r w:rsidR="006739D3">
        <w:t xml:space="preserve"> an import permit is required to bring in LSD vaccines, and an APVMA emergency permit will be required to supply and use the vaccine. National-level agreement</w:t>
      </w:r>
      <w:r w:rsidR="00931BAF">
        <w:t>s</w:t>
      </w:r>
      <w:r w:rsidR="006739D3">
        <w:t xml:space="preserve"> and policies </w:t>
      </w:r>
      <w:r w:rsidR="00931BAF">
        <w:t>must</w:t>
      </w:r>
      <w:r w:rsidR="006739D3">
        <w:t xml:space="preserve"> be in place before a vaccination campaign can get underway. Additionally, </w:t>
      </w:r>
      <w:r>
        <w:t>international demand for vaccines during an outbreak could lead to manufacturers being unable to meet demands</w:t>
      </w:r>
      <w:r w:rsidR="00786891">
        <w:t xml:space="preserve"> leading to further delays</w:t>
      </w:r>
      <w:r>
        <w:t xml:space="preserve">. Implementing systems to counter these potential delays will be crucial </w:t>
      </w:r>
      <w:r w:rsidR="00FA5313">
        <w:t>i</w:t>
      </w:r>
      <w:r>
        <w:t xml:space="preserve">n the early stages of an LSD outbreak </w:t>
      </w:r>
      <w:r>
        <w:fldChar w:fldCharType="begin"/>
      </w:r>
      <w:r w:rsidR="006B0536">
        <w:instrText xml:space="preserve"> ADDIN ZOTERO_ITEM CSL_CITATION {"citationID":"4zFmufCR","properties":{"formattedCitation":"(Tuppurainen et al. 2021)","plainCitation":"(Tuppurainen et al. 2021)","noteIndex":0},"citationItems":[{"id":6586,"uris":["http://zotero.org/groups/4707929/items/3E7SINJQ"],"itemData":{"id":6586,"type":"article-journal","abstract":"The geographical distribution of lumpy skin disease (LSD), an economically important cattle disease caused by a capripoxvirus, has reached an unprecedented extent. Vaccination is the only way to prevent the spread of the infection in endemic and newly affected regions. Yet, in the event of an outbreak, selection of the best vaccine is a major challenge for veterinary authorities and farmers. Decision makers need sound scientific information to support their decisions and subsequent actions. The available vaccine products vary in terms of quality, efficacy, safety, side effects, and price. The pros and cons of different types of live attenuated and inactivated vaccines, vaccination strategies, and associated risks are discussed. Seroconversion, which typically follows vaccination, places specific demands on the tools and methods used to evaluate the effectiveness of the LSD vaccination campaigns in the field. We aimed to give a comprehensive update on available vaccines and vaccination against LSD, to better prepare affected and at-risk countries to control LSD and ensure the safe trade of cattle.","container-title":"Vaccines","DOI":"10.3390/vaccines9101136","ISSN":"2076-393X","issue":"10","journalAbbreviation":"Vaccines","language":"en","page":"1136","source":"DOI.org (Crossref)","title":"Review: Vaccines and vaccination against lumpy skin disease","title-short":"Review","volume":"9","author":[{"family":"Tuppurainen","given":"Eeva"},{"family":"Dietze","given":"Klaas"},{"family":"Wolff","given":"Janika"},{"family":"Bergmann","given":"Hannes"},{"family":"Beltran-Alcrudo","given":"Daniel"},{"family":"Fahrion","given":"Anna"},{"family":"Lamien","given":"Charles Euloge"},{"family":"Busch","given":"Frank"},{"family":"Sauter-Louis","given":"Carola"},{"family":"Conraths","given":"Franz J."},{"family":"De Clercq","given":"Kris"},{"family":"Hoffmann","given":"Bernd"},{"family":"Knauf","given":"Sascha"}],"issued":{"date-parts":[["2021",10,6]]}}}],"schema":"https://github.com/citation-style-language/schema/raw/master/csl-citation.json"} </w:instrText>
      </w:r>
      <w:r>
        <w:fldChar w:fldCharType="separate"/>
      </w:r>
      <w:r>
        <w:rPr>
          <w:noProof/>
        </w:rPr>
        <w:t>(Tuppurainen et al. 2021)</w:t>
      </w:r>
      <w:r>
        <w:fldChar w:fldCharType="end"/>
      </w:r>
      <w:r>
        <w:t>.</w:t>
      </w:r>
      <w:r w:rsidR="008A4297">
        <w:t xml:space="preserve"> Emergency vaccination strategies need to be defined before the occurrence of the disease considering resources for implementing vaccination, availability and accessibility of vaccines</w:t>
      </w:r>
      <w:r w:rsidR="00FA5313">
        <w:t xml:space="preserve"> </w:t>
      </w:r>
      <w:r w:rsidR="00A32AFC">
        <w:rPr>
          <w:rFonts w:cs="Calibri"/>
          <w:szCs w:val="22"/>
          <w:shd w:val="clear" w:color="auto" w:fill="FFFFFF"/>
        </w:rPr>
        <w:fldChar w:fldCharType="begin"/>
      </w:r>
      <w:r w:rsidR="006B0536">
        <w:rPr>
          <w:rFonts w:cs="Calibri"/>
          <w:szCs w:val="22"/>
          <w:shd w:val="clear" w:color="auto" w:fill="FFFFFF"/>
        </w:rPr>
        <w:instrText xml:space="preserve"> ADDIN ZOTERO_ITEM CSL_CITATION {"citationID":"IdpSBPVN","properties":{"formattedCitation":"(FAO 2023)","plainCitation":"(FAO 2023)","noteIndex":0},"citationItems":[{"id":8050,"uris":["http://zotero.org/groups/4707929/items/CCLYWE4J"],"itemData":{"id":8050,"type":"report","event-place":"Rome, Italy","publisher":"Food and Agriculture Organization of the United Nations","publisher-place":"Rome, Italy","title":"Lumpy skin disease symposium. How science can support evidence-based disease management and control","URL":"https://www.fao.org/3/cc6808en/cc6808en.pdf","author":[{"family":"FAO","given":""}],"accessed":{"date-parts":[["2024",3,23]]},"issued":{"date-parts":[["2023"]]}}}],"schema":"https://github.com/citation-style-language/schema/raw/master/csl-citation.json"} </w:instrText>
      </w:r>
      <w:r w:rsidR="00A32AFC">
        <w:rPr>
          <w:rFonts w:cs="Calibri"/>
          <w:szCs w:val="22"/>
          <w:shd w:val="clear" w:color="auto" w:fill="FFFFFF"/>
        </w:rPr>
        <w:fldChar w:fldCharType="separate"/>
      </w:r>
      <w:r w:rsidR="00A32AFC">
        <w:rPr>
          <w:rFonts w:cs="Calibri"/>
          <w:noProof/>
          <w:szCs w:val="22"/>
          <w:shd w:val="clear" w:color="auto" w:fill="FFFFFF"/>
        </w:rPr>
        <w:t>(FAO 2023)</w:t>
      </w:r>
      <w:r w:rsidR="00A32AFC">
        <w:rPr>
          <w:rFonts w:cs="Calibri"/>
          <w:szCs w:val="22"/>
          <w:shd w:val="clear" w:color="auto" w:fill="FFFFFF"/>
        </w:rPr>
        <w:fldChar w:fldCharType="end"/>
      </w:r>
      <w:r w:rsidR="00A32AFC">
        <w:rPr>
          <w:rFonts w:cs="Calibri"/>
          <w:szCs w:val="22"/>
          <w:shd w:val="clear" w:color="auto" w:fill="FFFFFF"/>
        </w:rPr>
        <w:t xml:space="preserve">. </w:t>
      </w:r>
      <w:r w:rsidR="007F5090">
        <w:t>Therefore, o</w:t>
      </w:r>
      <w:r w:rsidR="00FA5313">
        <w:t>ther measures</w:t>
      </w:r>
      <w:r w:rsidR="007F5090">
        <w:t>, including movement controls</w:t>
      </w:r>
      <w:r w:rsidR="00786891">
        <w:t>,</w:t>
      </w:r>
      <w:r w:rsidR="007F5090">
        <w:t xml:space="preserve"> stamping</w:t>
      </w:r>
      <w:r w:rsidR="00786891">
        <w:t xml:space="preserve"> out, and possibly vector control</w:t>
      </w:r>
      <w:r w:rsidR="007F5090">
        <w:t xml:space="preserve"> </w:t>
      </w:r>
      <w:r w:rsidR="00173FCA">
        <w:t>will</w:t>
      </w:r>
      <w:r w:rsidR="007F5090">
        <w:t xml:space="preserve"> </w:t>
      </w:r>
      <w:r w:rsidR="00FA5313">
        <w:t xml:space="preserve">be important in the initial stages </w:t>
      </w:r>
      <w:r w:rsidR="007F5090">
        <w:t>while waiting for sufficient vaccine supplies to initiate mass vaccination.</w:t>
      </w:r>
    </w:p>
    <w:p w14:paraId="5D44E602" w14:textId="7BC153CF" w:rsidR="00226D57" w:rsidRDefault="00D845B5" w:rsidP="00D845B5">
      <w:pPr>
        <w:rPr>
          <w:lang w:eastAsia="en-US"/>
        </w:rPr>
      </w:pPr>
      <w:r>
        <w:rPr>
          <w:lang w:eastAsia="en-US"/>
        </w:rPr>
        <w:t>While</w:t>
      </w:r>
      <w:r w:rsidR="00173FCA">
        <w:rPr>
          <w:b/>
          <w:bCs/>
          <w:lang w:eastAsia="en-US"/>
        </w:rPr>
        <w:t xml:space="preserve"> </w:t>
      </w:r>
      <w:r w:rsidR="00173FCA">
        <w:t>mass vaccination is the critical strategy for eradicating LSD from a country</w:t>
      </w:r>
      <w:r>
        <w:t xml:space="preserve">, </w:t>
      </w:r>
      <w:r w:rsidR="00F65AA6">
        <w:t xml:space="preserve">its effectiveness can be enhanced by </w:t>
      </w:r>
      <w:r w:rsidR="009F545C">
        <w:t xml:space="preserve">combining </w:t>
      </w:r>
      <w:r w:rsidR="00F65AA6">
        <w:t>it</w:t>
      </w:r>
      <w:r w:rsidR="009F545C">
        <w:t xml:space="preserve"> with </w:t>
      </w:r>
      <w:r>
        <w:t xml:space="preserve">other measures such as early detection, stamping out, movement restrictions and vector control </w:t>
      </w:r>
      <w:r>
        <w:fldChar w:fldCharType="begin"/>
      </w:r>
      <w:r w:rsidR="006B0536">
        <w:instrText xml:space="preserve"> ADDIN ZOTERO_ITEM CSL_CITATION {"citationID":"xBIzKslo","properties":{"formattedCitation":"(Tuppurainen et al. 2021; EFSA Panel on Animal Health and Welfare (AHAW) et al. 2022)","plainCitation":"(Tuppurainen et al. 2021; EFSA Panel on Animal Health and Welfare (AHAW) et al. 2022)","noteIndex":0},"citationItems":[{"id":6586,"uris":["http://zotero.org/groups/4707929/items/3E7SINJQ"],"itemData":{"id":6586,"type":"article-journal","abstract":"The geographical distribution of lumpy skin disease (LSD), an economically important cattle disease caused by a capripoxvirus, has reached an unprecedented extent. Vaccination is the only way to prevent the spread of the infection in endemic and newly affected regions. Yet, in the event of an outbreak, selection of the best vaccine is a major challenge for veterinary authorities and farmers. Decision makers need sound scientific information to support their decisions and subsequent actions. The available vaccine products vary in terms of quality, efficacy, safety, side effects, and price. The pros and cons of different types of live attenuated and inactivated vaccines, vaccination strategies, and associated risks are discussed. Seroconversion, which typically follows vaccination, places specific demands on the tools and methods used to evaluate the effectiveness of the LSD vaccination campaigns in the field. We aimed to give a comprehensive update on available vaccines and vaccination against LSD, to better prepare affected and at-risk countries to control LSD and ensure the safe trade of cattle.","container-title":"Vaccines","DOI":"10.3390/vaccines9101136","ISSN":"2076-393X","issue":"10","journalAbbreviation":"Vaccines","language":"en","page":"1136","source":"DOI.org (Crossref)","title":"Review: Vaccines and vaccination against lumpy skin disease","title-short":"Review","volume":"9","author":[{"family":"Tuppurainen","given":"Eeva"},{"family":"Dietze","given":"Klaas"},{"family":"Wolff","given":"Janika"},{"family":"Bergmann","given":"Hannes"},{"family":"Beltran-Alcrudo","given":"Daniel"},{"family":"Fahrion","given":"Anna"},{"family":"Lamien","given":"Charles Euloge"},{"family":"Busch","given":"Frank"},{"family":"Sauter-Louis","given":"Carola"},{"family":"Conraths","given":"Franz J."},{"family":"De Clercq","given":"Kris"},{"family":"Hoffmann","given":"Bernd"},{"family":"Knauf","given":"Sascha"}],"issued":{"date-parts":[["2021",10,6]]}}},{"id":7762,"uris":["http://zotero.org/groups/4707929/items/K4SN6DQ7"],"itemData":{"id":7762,"type":"article-journal","abstract":"EFSA received a mandate from the EC to assess the effectiveness of some of the control measures against diseases included in the Category A list according to Regulation (EU) 2016/429 on transmissible animal diseases (‘Animal Health Law’). This opinion belongs to a series of opinions where these control measures are assessed, with this opinion covering the assessment of control measures for Lumpy Skin Disease (LSD). In this opinion, EFSA and the AHAW Panel of experts review the effectiveness of: i) clinical and laboratory sampling procedures, ii) monitoring period and iii) the minimum radius of the protection and surveillance zones, and the minimum length of time that measures should be applied in these zones. The general methodology used for this series of opinions has been published elsewhere; nonetheless, the transmission kernels used for the assessment of the minimum radius of the protection and surveillance zones are shown. Several scenarios for which these control measures had to be assessed were designed and agreed prior to the start of the assessment. The monitoring period was assessed as effective, and based on the transmission kernels available, it was concluded that the protection zone of 20 km radius and the surveillance zone of 50 km radius would comprise &gt; 99% of the transmission from an affected establishment if transmission occurred. Recommendations provided for each of the assessed scenarios aim to support the European Commission in the drafting of further pieces of legislation, as well as for plausible ad hoc requests in relation to LSD.","container-title":"EFSA Journal","DOI":"10.2903/j.efsa.2022.7121","ISSN":"1831-4732","issue":"1","language":"en","note":"_eprint: https://onlinelibrary.wiley.com/doi/pdf/10.2903/j.efsa.2022.7121","page":"e07121","source":"Wiley Online Library","title":"Assessment of the control measures for category A diseases of Animal Health Law: Lumpy Skin Disease","title-short":"Assessment of the control measures for category A diseases of Animal Health Law","volume":"20","author":[{"literal":"EFSA Panel on Animal Health and Welfare (AHAW)"},{"family":"Nielsen","given":"Søren Saxmose"},{"family":"Alvarez","given":"Julio"},{"family":"Bicout","given":"Dominique Joseph"},{"family":"Calistri","given":"Paolo"},{"family":"Canali","given":"Elisabetta"},{"family":"Drewe","given":"Julian Ashley"},{"family":"Garin-Bastuji","given":"Bruno"},{"family":"Gonzales Rojas","given":"José Luis"},{"family":"Gortázar Schmidt","given":"Christian"},{"family":"Herskin","given":"Mette"},{"family":"Michel","given":"Virginie"},{"family":"Miranda Chueca","given":"Miguel Ángel"},{"family":"Padalino","given":"Barbara"},{"family":"Pasquali","given":"Paolo"},{"family":"Sihvonen","given":"Liisa Helena"},{"family":"Spoolder","given":"Hans"},{"family":"Ståhl","given":"Karl"},{"family":"Velarde","given":"Antonio"},{"family":"Viltrop","given":"Arvo"},{"family":"Winckler","given":"Christoph"},{"family":"De Clercq","given":"Kris"},{"family":"Gubbins","given":"Simon"},{"family":"Klement","given":"Eyal"},{"family":"Stegeman","given":"Jan Arend"},{"family":"Antoniou","given":"Sotiria-Eleni"},{"family":"Aznar","given":"Inma"},{"family":"Broglia","given":"Alessandro"},{"family":"Van der Stede","given":"Yves"},{"family":"Zancanaro","given":"Gabriele"},{"family":"Roberts","given":"Helen Clare"}],"issued":{"date-parts":[["2022"]]}}}],"schema":"https://github.com/citation-style-language/schema/raw/master/csl-citation.json"} </w:instrText>
      </w:r>
      <w:r>
        <w:fldChar w:fldCharType="separate"/>
      </w:r>
      <w:r>
        <w:rPr>
          <w:lang w:val="en-GB"/>
        </w:rPr>
        <w:t>(Tuppurainen et al. 2021; EFSA Panel on Animal Health and Welfare (AHAW) et al. 2022)</w:t>
      </w:r>
      <w:r>
        <w:fldChar w:fldCharType="end"/>
      </w:r>
      <w:r>
        <w:t xml:space="preserve">. </w:t>
      </w:r>
      <w:r w:rsidR="00A06221">
        <w:t xml:space="preserve">However, </w:t>
      </w:r>
      <w:r w:rsidR="00F65AA6">
        <w:t xml:space="preserve">implementing </w:t>
      </w:r>
      <w:r w:rsidR="009F545C">
        <w:t xml:space="preserve">measures </w:t>
      </w:r>
      <w:r w:rsidR="00BF08DD">
        <w:t xml:space="preserve">like stamping out </w:t>
      </w:r>
      <w:r w:rsidR="009F545C">
        <w:t>in the absence of vaccination</w:t>
      </w:r>
      <w:r w:rsidR="00BF08DD">
        <w:t xml:space="preserve"> is</w:t>
      </w:r>
      <w:r w:rsidR="009F545C">
        <w:t xml:space="preserve"> </w:t>
      </w:r>
      <w:r w:rsidR="00A06221">
        <w:t>unlikely to be sufficient to</w:t>
      </w:r>
      <w:r w:rsidR="00AD3551">
        <w:t xml:space="preserve"> eradicate LSD</w:t>
      </w:r>
      <w:r w:rsidR="00A06221">
        <w:t xml:space="preserve">, although </w:t>
      </w:r>
      <w:r w:rsidR="00F65AA6">
        <w:t>it</w:t>
      </w:r>
      <w:r w:rsidR="00A06221">
        <w:t xml:space="preserve"> may </w:t>
      </w:r>
      <w:r w:rsidR="00F65AA6">
        <w:t xml:space="preserve">help </w:t>
      </w:r>
      <w:r w:rsidR="00A06221">
        <w:t>limit disease spread</w:t>
      </w:r>
      <w:r w:rsidR="00D82B15" w:rsidRPr="00D82B15">
        <w:t xml:space="preserve"> </w:t>
      </w:r>
      <w:r w:rsidR="00D82B15">
        <w:fldChar w:fldCharType="begin"/>
      </w:r>
      <w:r w:rsidR="006B0536">
        <w:instrText xml:space="preserve"> ADDIN ZOTERO_ITEM CSL_CITATION {"citationID":"GBdTTaZl","properties":{"formattedCitation":"(WOAH 2022)","plainCitation":"(WOAH 2022)","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schema":"https://github.com/citation-style-language/schema/raw/master/csl-citation.json"} </w:instrText>
      </w:r>
      <w:r w:rsidR="00D82B15">
        <w:fldChar w:fldCharType="separate"/>
      </w:r>
      <w:r w:rsidR="00D82B15">
        <w:rPr>
          <w:noProof/>
        </w:rPr>
        <w:t>(WOAH 2022)</w:t>
      </w:r>
      <w:r w:rsidR="00D82B15">
        <w:fldChar w:fldCharType="end"/>
      </w:r>
      <w:r w:rsidR="00D82B15">
        <w:t>.</w:t>
      </w:r>
    </w:p>
    <w:p w14:paraId="51D0AC0D" w14:textId="41EEE83A" w:rsidR="00B54E0C" w:rsidRPr="004D5CE0" w:rsidRDefault="00BF08DD" w:rsidP="004D5CE0">
      <w:r w:rsidRPr="6935FD06">
        <w:rPr>
          <w:lang w:eastAsia="en-US"/>
        </w:rPr>
        <w:fldChar w:fldCharType="begin"/>
      </w:r>
      <w:r w:rsidR="006B0536">
        <w:rPr>
          <w:lang w:eastAsia="en-US"/>
        </w:rPr>
        <w:instrText xml:space="preserve"> ADDIN ZOTERO_ITEM CSL_CITATION {"citationID":"RUDadT8a","properties":{"formattedCitation":"(AHA 2022)","plainCitation":"(AHA 2022)","dontUpdate":true,"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sidRPr="6935FD06">
        <w:rPr>
          <w:lang w:eastAsia="en-US"/>
        </w:rPr>
        <w:fldChar w:fldCharType="separate"/>
      </w:r>
      <w:r w:rsidRPr="6935FD06">
        <w:rPr>
          <w:lang w:eastAsia="en-US"/>
        </w:rPr>
        <w:fldChar w:fldCharType="end"/>
      </w:r>
      <w:r w:rsidR="006A5448">
        <w:t>If</w:t>
      </w:r>
      <w:r w:rsidR="009F545C">
        <w:t xml:space="preserve"> implementing vector control</w:t>
      </w:r>
      <w:r w:rsidR="00F65AA6" w:rsidRPr="00F65AA6">
        <w:t xml:space="preserve"> </w:t>
      </w:r>
      <w:r w:rsidR="00F65AA6">
        <w:t>in combination with other measures</w:t>
      </w:r>
      <w:r w:rsidR="009F545C">
        <w:t xml:space="preserve">, </w:t>
      </w:r>
      <w:r w:rsidR="003622F0">
        <w:t xml:space="preserve">it is </w:t>
      </w:r>
      <w:r w:rsidR="006A5448">
        <w:t xml:space="preserve">important </w:t>
      </w:r>
      <w:r w:rsidR="003622F0">
        <w:t xml:space="preserve">to understand </w:t>
      </w:r>
      <w:r w:rsidR="00F65AA6">
        <w:t>the factors t</w:t>
      </w:r>
      <w:r w:rsidR="00931BAF">
        <w:t>hat</w:t>
      </w:r>
      <w:r w:rsidR="00F65AA6">
        <w:t xml:space="preserve"> precipitate </w:t>
      </w:r>
      <w:r w:rsidR="008B2681">
        <w:t xml:space="preserve">LSD </w:t>
      </w:r>
      <w:r w:rsidR="009F545C">
        <w:t>transmission</w:t>
      </w:r>
      <w:r w:rsidR="008B2681">
        <w:t xml:space="preserve"> by vectors</w:t>
      </w:r>
      <w:r w:rsidR="00F65AA6">
        <w:t xml:space="preserve">, as well as </w:t>
      </w:r>
      <w:r w:rsidR="009F545C">
        <w:t>regional variations</w:t>
      </w:r>
      <w:r w:rsidR="00F65AA6">
        <w:t xml:space="preserve"> in these factors</w:t>
      </w:r>
      <w:r w:rsidR="009F545C">
        <w:t xml:space="preserve">. </w:t>
      </w:r>
      <w:r w:rsidR="003622F0">
        <w:t xml:space="preserve">For example, </w:t>
      </w:r>
      <w:r w:rsidR="00F65AA6">
        <w:t xml:space="preserve">the spread of LSD </w:t>
      </w:r>
      <w:r w:rsidR="00483DC0">
        <w:t xml:space="preserve">via vectors </w:t>
      </w:r>
      <w:r w:rsidR="00F65AA6">
        <w:t>may</w:t>
      </w:r>
      <w:r w:rsidR="00483DC0">
        <w:t xml:space="preserve"> in intensify wh</w:t>
      </w:r>
      <w:r w:rsidR="00F65AA6">
        <w:t xml:space="preserve">en cattle are kept </w:t>
      </w:r>
      <w:r w:rsidR="00483DC0">
        <w:t>near</w:t>
      </w:r>
      <w:r w:rsidR="003622F0">
        <w:t xml:space="preserve"> watercourses </w:t>
      </w:r>
      <w:r w:rsidR="003A279E">
        <w:fldChar w:fldCharType="begin"/>
      </w:r>
      <w:r w:rsidR="006B0536">
        <w:instrText xml:space="preserve"> ADDIN ZOTERO_ITEM CSL_CITATION {"citationID":"qJ03UwlN","properties":{"formattedCitation":"(FAO 2017b)","plainCitation":"(FAO 2017b)","noteIndex":0},"citationItems":[{"id":8012,"uris":["http://zotero.org/groups/4707929/items/CB5UAGSN"],"itemData":{"id":8012,"type":"report","event-place":"Rome, Italy","publisher":"Food and Agriculture Organization","publisher-place":"Rome, Italy","title":"Sustainable prevention, control and elimination of Lumpy Skin Disease – Eastern Europe and the Balkans.  FAO Animal Production and Health Position Paper. No 2","URL":"https://www.fao.org/3/i7827e/i7827e.pdf","author":[{"family":"FAO","given":""}],"issued":{"date-parts":[["2017"]]}}}],"schema":"https://github.com/citation-style-language/schema/raw/master/csl-citation.json"} </w:instrText>
      </w:r>
      <w:r w:rsidR="003A279E">
        <w:fldChar w:fldCharType="separate"/>
      </w:r>
      <w:r w:rsidR="003A279E">
        <w:rPr>
          <w:noProof/>
        </w:rPr>
        <w:t>(FAO 2017b)</w:t>
      </w:r>
      <w:r w:rsidR="003A279E">
        <w:fldChar w:fldCharType="end"/>
      </w:r>
      <w:r w:rsidR="003622F0">
        <w:t xml:space="preserve">. </w:t>
      </w:r>
      <w:r w:rsidR="00F65AA6">
        <w:t xml:space="preserve">When </w:t>
      </w:r>
      <w:r w:rsidR="00483DC0">
        <w:t>considering</w:t>
      </w:r>
      <w:r w:rsidR="00F65AA6">
        <w:t xml:space="preserve"> </w:t>
      </w:r>
      <w:r w:rsidR="003622F0">
        <w:t xml:space="preserve">large-scale vector control in the environment, exploiting the overwintering behaviour of some vector types can be effective. </w:t>
      </w:r>
      <w:r w:rsidR="00F65AA6">
        <w:t>T</w:t>
      </w:r>
      <w:r w:rsidR="003622F0">
        <w:t>argeting the diapause phase, when some vector species are at their lowest abundance and most vulnerable,</w:t>
      </w:r>
      <w:r w:rsidR="003622F0" w:rsidRPr="00DF0110">
        <w:rPr>
          <w:shd w:val="clear" w:color="auto" w:fill="FFFFFF"/>
        </w:rPr>
        <w:t xml:space="preserve"> </w:t>
      </w:r>
      <w:r w:rsidR="003622F0">
        <w:rPr>
          <w:shd w:val="clear" w:color="auto" w:fill="FFFFFF"/>
        </w:rPr>
        <w:t>can disrupt lifecycles</w:t>
      </w:r>
      <w:r w:rsidR="00F65AA6">
        <w:rPr>
          <w:shd w:val="clear" w:color="auto" w:fill="FFFFFF"/>
        </w:rPr>
        <w:t xml:space="preserve"> and reduce populations</w:t>
      </w:r>
      <w:r w:rsidR="003622F0">
        <w:rPr>
          <w:shd w:val="clear" w:color="auto" w:fill="FFFFFF"/>
        </w:rPr>
        <w:t>.</w:t>
      </w:r>
      <w:r w:rsidR="00B54E0C">
        <w:rPr>
          <w:shd w:val="clear" w:color="auto" w:fill="FFFFFF"/>
        </w:rPr>
        <w:t xml:space="preserve"> However, in northern Australia where an LSD incursion is more probable, vectors do not overwinter in the tropics. Therefore, targeting activities based on seasonality (temperature and humidity) may be more practical; however</w:t>
      </w:r>
      <w:r w:rsidR="001C5446">
        <w:rPr>
          <w:shd w:val="clear" w:color="auto" w:fill="FFFFFF"/>
        </w:rPr>
        <w:t>,</w:t>
      </w:r>
      <w:r w:rsidR="00B54E0C">
        <w:rPr>
          <w:shd w:val="clear" w:color="auto" w:fill="FFFFFF"/>
        </w:rPr>
        <w:t xml:space="preserve"> the seasonality of vectors in northern Australia is poorly understood (</w:t>
      </w:r>
      <w:r w:rsidR="00B54E0C" w:rsidRPr="00B54E0C">
        <w:rPr>
          <w:i/>
          <w:shd w:val="clear" w:color="auto" w:fill="FFFFFF"/>
        </w:rPr>
        <w:t>G. Bellis, pe</w:t>
      </w:r>
      <w:r w:rsidR="00B54E0C">
        <w:rPr>
          <w:i/>
          <w:shd w:val="clear" w:color="auto" w:fill="FFFFFF"/>
        </w:rPr>
        <w:t>r</w:t>
      </w:r>
      <w:r w:rsidR="00B54E0C" w:rsidRPr="00B54E0C">
        <w:rPr>
          <w:i/>
          <w:shd w:val="clear" w:color="auto" w:fill="FFFFFF"/>
        </w:rPr>
        <w:t xml:space="preserve">s. </w:t>
      </w:r>
      <w:r w:rsidR="00B54E0C">
        <w:rPr>
          <w:i/>
          <w:shd w:val="clear" w:color="auto" w:fill="FFFFFF"/>
        </w:rPr>
        <w:t>c</w:t>
      </w:r>
      <w:r w:rsidR="00B54E0C" w:rsidRPr="00B54E0C">
        <w:rPr>
          <w:i/>
          <w:shd w:val="clear" w:color="auto" w:fill="FFFFFF"/>
        </w:rPr>
        <w:t>omms</w:t>
      </w:r>
      <w:r w:rsidR="00B54E0C">
        <w:rPr>
          <w:shd w:val="clear" w:color="auto" w:fill="FFFFFF"/>
        </w:rPr>
        <w:t>). Additionally, controlling feral bovids is likely to be a significant consideration in implementing control measures for an LSD outbreak in northern Australia.</w:t>
      </w:r>
    </w:p>
    <w:p w14:paraId="009F040B" w14:textId="39A356F6" w:rsidR="00886C6E" w:rsidRDefault="00F65AA6" w:rsidP="00023453">
      <w:r>
        <w:lastRenderedPageBreak/>
        <w:t xml:space="preserve">Although </w:t>
      </w:r>
      <w:r w:rsidR="003622F0">
        <w:t xml:space="preserve">most countries have reported </w:t>
      </w:r>
      <w:r w:rsidR="00DF0110">
        <w:t xml:space="preserve">vector control </w:t>
      </w:r>
      <w:r w:rsidR="003622F0">
        <w:t xml:space="preserve">on individual animals </w:t>
      </w:r>
      <w:r w:rsidR="00DF0110">
        <w:t xml:space="preserve">as adjunct measures to prevent transmission, large-scale vector control (e.g. aerial spraying) has not typically been employed </w:t>
      </w:r>
      <w:r w:rsidR="00620B0C">
        <w:t>(AHA 2024)</w:t>
      </w:r>
      <w:r w:rsidR="00DF0110">
        <w:rPr>
          <w:lang w:eastAsia="en-US"/>
        </w:rPr>
        <w:fldChar w:fldCharType="begin"/>
      </w:r>
      <w:r w:rsidR="006B0536">
        <w:rPr>
          <w:lang w:eastAsia="en-US"/>
        </w:rPr>
        <w:instrText xml:space="preserve"> ADDIN ZOTERO_ITEM CSL_CITATION {"citationID":"kK7iDuub","properties":{"formattedCitation":"(AHA 2022)","plainCitation":"(AHA 2022)","dontUpdate":true,"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sidR="00DF0110">
        <w:rPr>
          <w:lang w:eastAsia="en-US"/>
        </w:rPr>
        <w:fldChar w:fldCharType="separate"/>
      </w:r>
      <w:r w:rsidR="00DF0110">
        <w:rPr>
          <w:lang w:eastAsia="en-US"/>
        </w:rPr>
        <w:fldChar w:fldCharType="end"/>
      </w:r>
      <w:r w:rsidR="00BF08DD">
        <w:rPr>
          <w:lang w:eastAsia="en-US"/>
        </w:rPr>
        <w:t>. Bulg</w:t>
      </w:r>
      <w:r w:rsidR="00DF0110">
        <w:t xml:space="preserve">aria is a noted exception. </w:t>
      </w:r>
      <w:r w:rsidR="00483DC0">
        <w:t>However, it is unclear if the aerial spraying program employed by Bulgaria was effective</w:t>
      </w:r>
      <w:r w:rsidR="008B2681">
        <w:t>, or the severity and duration of adverse impacts on the environment</w:t>
      </w:r>
      <w:r w:rsidR="00483DC0">
        <w:t xml:space="preserve"> </w:t>
      </w:r>
      <w:r w:rsidR="003A279E">
        <w:fldChar w:fldCharType="begin"/>
      </w:r>
      <w:r w:rsidR="006B0536">
        <w:instrText xml:space="preserve"> ADDIN ZOTERO_ITEM CSL_CITATION {"citationID":"W0YkC0Jm","properties":{"formattedCitation":"(Casal et al. 2018)","plainCitation":"(Casal et al. 2018)","noteIndex":0},"citationItems":[{"id":7964,"uris":["http://zotero.org/groups/4707929/items/XL4GLLY2"],"itemData":{"id":7964,"type":"article-journal","abstract":"Lumpy skin disease (LSD) is an emerging viral disease that was detected for the first time in the Balkan Peninsula in Greece in 2015. In April 2016, there was a reoccurrence in Greece and the spread of the disease for the first time into Bulgaria, the Former Yugoslav Republic of Macedonia, Serbia, Kosovo, Albania and Montenegro. The veterinary services of the countries responded with different strategies to control the disease, mostly based on mass vaccination campaigns and diverse stamping out approaches. During 2017, the epidemic was mostly controlled except for outbreaks reported in Albania, Greece and the Former Yugoslav Republic of Macedonia. The study aims to quantify the cost of disease and control measures in three selected Balkan countries, that is, Albania, Bulgaria and the Former Yugoslav Republic of Macedonia, which were differently affected by the disease, had different animal production structures and implemented different control strategies. The total cost for the three countries was 20.9 million Euro (EUR 20.9 m), mostly incurred in 2016 (EUR 16.6 m), when the disease was spreading throughout the Balkan region. In 2017 (data until October), the cost was EUR 4.0 m, mainly due to vaccination costs. Bulgaria was the country with the highest total cost at EUR 8.6 m, followed by the Former Yugoslav Republic of Macedonia (EUR 6.7 m) and Albania (EUR 5.3 m). According to our data, the average cost per affected herd in 2016 was EUR 869, EUR 6,994 and EUR 3,071 in Albania, Bulgaria and the Former Yugoslav Republic of Macedonia, respectively. The cost per animal in the affected herds was EUR 539, 147 and 258, respectively. The results from this study are useful to understand the cost of LSD outbreaks in the region, which might contribute to improve the surveillance and control of the disease.","container-title":"Transboundary and Emerging Diseases","DOI":"10.1111/tbed.12926","ISSN":"1865-1682","issue":"6","language":"en","license":"© 2018 Blackwell Verlag GmbH","note":"_eprint: https://onlinelibrary.wiley.com/doi/pdf/10.1111/tbed.12926","page":"1680-1688","source":"Wiley Online Library","title":"Economic cost of lumpy skin disease outbreaks in three Balkan countries: Albania, Bulgaria and the Former Yugoslav Republic of Macedonia (2016-2017)","title-short":"Economic cost of lumpy skin disease outbreaks in three Balkan countries","volume":"65","author":[{"family":"Casal","given":"Jordi"},{"family":"Allepuz","given":"Alberto"},{"family":"Miteva","given":"Aleksandra"},{"family":"Pite","given":"Ledi"},{"family":"Tabakovsky","given":"Blagojco"},{"family":"Terzievski","given":"Dimitar"},{"family":"Alexandrov","given":"Tsvyatko"},{"family":"Beltrán-Alcrudo","given":"Daniel"}],"issued":{"date-parts":[["2018"]]}}}],"schema":"https://github.com/citation-style-language/schema/raw/master/csl-citation.json"} </w:instrText>
      </w:r>
      <w:r w:rsidR="003A279E">
        <w:fldChar w:fldCharType="separate"/>
      </w:r>
      <w:r w:rsidR="003A279E">
        <w:rPr>
          <w:noProof/>
        </w:rPr>
        <w:t>(Casal et al. 2018)</w:t>
      </w:r>
      <w:r w:rsidR="003A279E">
        <w:fldChar w:fldCharType="end"/>
      </w:r>
      <w:r w:rsidR="00483DC0">
        <w:t>.</w:t>
      </w:r>
    </w:p>
    <w:p w14:paraId="7BFDE66A" w14:textId="77777777" w:rsidR="00BE2B02" w:rsidRDefault="00BE2B02" w:rsidP="00023453"/>
    <w:p w14:paraId="2AF9CE18" w14:textId="77777777" w:rsidR="00BF08DD" w:rsidRDefault="00BF08DD" w:rsidP="00023453">
      <w:pPr>
        <w:sectPr w:rsidR="00BF08DD" w:rsidSect="00434E12">
          <w:footnotePr>
            <w:numRestart w:val="eachSect"/>
          </w:footnotePr>
          <w:pgSz w:w="11906" w:h="16838" w:code="9"/>
          <w:pgMar w:top="1440" w:right="1440" w:bottom="1440" w:left="1440" w:header="578" w:footer="578" w:gutter="0"/>
          <w:cols w:space="720"/>
          <w:docGrid w:linePitch="299"/>
        </w:sectPr>
      </w:pPr>
    </w:p>
    <w:p w14:paraId="0FE3C7F8" w14:textId="2E4B56D2" w:rsidR="00107CFF" w:rsidRDefault="00E828EF" w:rsidP="00B60E70">
      <w:pPr>
        <w:pStyle w:val="Heading1"/>
      </w:pPr>
      <w:bookmarkStart w:id="192" w:name="_Ref162507743"/>
      <w:bookmarkStart w:id="193" w:name="_Toc195777929"/>
      <w:r>
        <w:lastRenderedPageBreak/>
        <w:t>Vector control on individual premises</w:t>
      </w:r>
      <w:bookmarkEnd w:id="192"/>
      <w:bookmarkEnd w:id="193"/>
      <w:r>
        <w:t xml:space="preserve"> </w:t>
      </w:r>
    </w:p>
    <w:p w14:paraId="1B7C93D4" w14:textId="5A26359D" w:rsidR="00365133" w:rsidRDefault="00365133" w:rsidP="00365133">
      <w:pPr>
        <w:pStyle w:val="Heading2"/>
      </w:pPr>
      <w:bookmarkStart w:id="194" w:name="_Toc195777930"/>
      <w:r>
        <w:t>Extensive northern cattle systems</w:t>
      </w:r>
      <w:bookmarkEnd w:id="194"/>
      <w:r>
        <w:t xml:space="preserve"> </w:t>
      </w:r>
    </w:p>
    <w:p w14:paraId="67BEE583" w14:textId="2C8DC3F4" w:rsidR="0099375F" w:rsidRDefault="006C10EB" w:rsidP="00BE72F3">
      <w:pPr>
        <w:rPr>
          <w:lang w:eastAsia="en-US"/>
        </w:rPr>
      </w:pPr>
      <w:hyperlink w:anchor="Table_30" w:history="1">
        <w:r w:rsidRPr="006C10EB">
          <w:rPr>
            <w:rStyle w:val="Hyperlink"/>
            <w:color w:val="0D0D0D" w:themeColor="text1" w:themeTint="F2"/>
            <w:u w:val="none"/>
            <w:lang w:eastAsia="en-US"/>
          </w:rPr>
          <w:t>Table 30</w:t>
        </w:r>
      </w:hyperlink>
      <w:r>
        <w:rPr>
          <w:lang w:eastAsia="en-US"/>
        </w:rPr>
        <w:t xml:space="preserve"> </w:t>
      </w:r>
      <w:r w:rsidR="007F3773">
        <w:rPr>
          <w:lang w:eastAsia="en-US"/>
        </w:rPr>
        <w:t xml:space="preserve">describes </w:t>
      </w:r>
      <w:r w:rsidR="000064D5">
        <w:rPr>
          <w:lang w:eastAsia="en-US"/>
        </w:rPr>
        <w:t xml:space="preserve">control </w:t>
      </w:r>
      <w:r w:rsidR="0000036D">
        <w:rPr>
          <w:lang w:eastAsia="en-US"/>
        </w:rPr>
        <w:t>options</w:t>
      </w:r>
      <w:r w:rsidR="000064D5">
        <w:rPr>
          <w:lang w:eastAsia="en-US"/>
        </w:rPr>
        <w:t xml:space="preserve"> for vectors</w:t>
      </w:r>
      <w:r w:rsidR="0000036D">
        <w:rPr>
          <w:lang w:eastAsia="en-US"/>
        </w:rPr>
        <w:t xml:space="preserve"> that may be involved</w:t>
      </w:r>
      <w:r w:rsidR="000064D5">
        <w:rPr>
          <w:lang w:eastAsia="en-US"/>
        </w:rPr>
        <w:t xml:space="preserve"> in LSD transmission </w:t>
      </w:r>
      <w:r w:rsidR="0008638A">
        <w:rPr>
          <w:lang w:eastAsia="en-US"/>
        </w:rPr>
        <w:t>i</w:t>
      </w:r>
      <w:r w:rsidR="000064D5">
        <w:rPr>
          <w:lang w:eastAsia="en-US"/>
        </w:rPr>
        <w:t xml:space="preserve">n extensive northern cattle systems. </w:t>
      </w:r>
      <w:r w:rsidR="001C7017">
        <w:rPr>
          <w:lang w:eastAsia="en-US"/>
        </w:rPr>
        <w:t>Northern Australia has a diverse geography</w:t>
      </w:r>
      <w:r w:rsidR="005A3824">
        <w:rPr>
          <w:lang w:eastAsia="en-US"/>
        </w:rPr>
        <w:t>, spanning</w:t>
      </w:r>
      <w:r w:rsidR="001C7017">
        <w:rPr>
          <w:lang w:eastAsia="en-US"/>
        </w:rPr>
        <w:t xml:space="preserve"> from tropical coastal areas of Queensland through to the arid and </w:t>
      </w:r>
      <w:r w:rsidR="009660B3">
        <w:rPr>
          <w:lang w:eastAsia="en-US"/>
        </w:rPr>
        <w:t>wet</w:t>
      </w:r>
      <w:r w:rsidR="001C7017">
        <w:rPr>
          <w:lang w:eastAsia="en-US"/>
        </w:rPr>
        <w:t xml:space="preserve"> tropics of Western Australia. Approximately 6</w:t>
      </w:r>
      <w:r w:rsidR="007A6449">
        <w:rPr>
          <w:lang w:eastAsia="en-US"/>
        </w:rPr>
        <w:t>0</w:t>
      </w:r>
      <w:r w:rsidR="001C7017">
        <w:rPr>
          <w:lang w:eastAsia="en-US"/>
        </w:rPr>
        <w:t>% of Australia’s beef herd is located in northern Australia</w:t>
      </w:r>
      <w:r w:rsidR="0000036D">
        <w:rPr>
          <w:lang w:eastAsia="en-US"/>
        </w:rPr>
        <w:t xml:space="preserve"> </w:t>
      </w:r>
      <w:r w:rsidR="0000036D">
        <w:rPr>
          <w:lang w:eastAsia="en-US"/>
        </w:rPr>
        <w:fldChar w:fldCharType="begin"/>
      </w:r>
      <w:r w:rsidR="006B0536">
        <w:rPr>
          <w:lang w:eastAsia="en-US"/>
        </w:rPr>
        <w:instrText xml:space="preserve"> ADDIN ZOTERO_ITEM CSL_CITATION {"citationID":"9niCkVx8","properties":{"formattedCitation":"(FutureBeef 2022)","plainCitation":"(FutureBeef 2022)","noteIndex":0},"citationItems":[{"id":7838,"uris":["http://zotero.org/groups/4707929/items/5TJACUJY"],"itemData":{"id":7838,"type":"post-weblog","abstract":"An overview of using fire in grazing country, including to: improve feed quality, alter pasture composition, manage distribution of grazing, and maintain the tree-grass balance.","container-title":"Use of fire in grazing country – Queensland","language":"en-AU","title":"Use of fire in grazing country - Queensland","URL":"https://futurebeef.com.au/resources/use-of-fire-in-grazing-country/","author":[{"family":"FutureBeef","given":""}],"accessed":{"date-parts":[["2024",2,22]]},"issued":{"date-parts":[["2022"]]}}}],"schema":"https://github.com/citation-style-language/schema/raw/master/csl-citation.json"} </w:instrText>
      </w:r>
      <w:r w:rsidR="0000036D">
        <w:rPr>
          <w:lang w:eastAsia="en-US"/>
        </w:rPr>
        <w:fldChar w:fldCharType="separate"/>
      </w:r>
      <w:r w:rsidR="0000036D">
        <w:rPr>
          <w:noProof/>
          <w:lang w:eastAsia="en-US"/>
        </w:rPr>
        <w:t>(FutureBeef 2022)</w:t>
      </w:r>
      <w:r w:rsidR="0000036D">
        <w:rPr>
          <w:lang w:eastAsia="en-US"/>
        </w:rPr>
        <w:fldChar w:fldCharType="end"/>
      </w:r>
      <w:r w:rsidR="001C7017">
        <w:t>. Most pastures are native grasslands, with only 35% improved pastures</w:t>
      </w:r>
      <w:r w:rsidR="00DD254E">
        <w:t xml:space="preserve"> </w:t>
      </w:r>
      <w:r w:rsidR="00DD254E">
        <w:fldChar w:fldCharType="begin"/>
      </w:r>
      <w:r w:rsidR="006B0536">
        <w:instrText xml:space="preserve"> ADDIN ZOTERO_ITEM CSL_CITATION {"citationID":"CtgJskaG","properties":{"formattedCitation":"(Costa et al. 2012)","plainCitation":"(Costa et al. 2012)","noteIndex":0},"citationItems":[{"id":8003,"uris":["http://zotero.org/groups/4707929/items/VDBJ8LQC"],"itemData":{"id":8003,"type":"paper-conference","event-place":"Sao Pedro, SP, Brazil.","event-title":"7th International Congress on Beef Cattle","publisher-place":"Sao Pedro, SP, Brazil.","title":"Beef cattle production in northern Australia","author":[{"family":"Costa","given":"D.F.A"},{"family":"Poppi","given":"D.P"},{"family":"McLennan","given":"S.R"}],"issued":{"date-parts":[["2012"]]}}}],"schema":"https://github.com/citation-style-language/schema/raw/master/csl-citation.json"} </w:instrText>
      </w:r>
      <w:r w:rsidR="00DD254E">
        <w:fldChar w:fldCharType="separate"/>
      </w:r>
      <w:r w:rsidR="00362FDA">
        <w:rPr>
          <w:noProof/>
        </w:rPr>
        <w:t>(Costa et al. 2012)</w:t>
      </w:r>
      <w:r w:rsidR="00DD254E">
        <w:fldChar w:fldCharType="end"/>
      </w:r>
      <w:r w:rsidR="001C7017">
        <w:t xml:space="preserve">. </w:t>
      </w:r>
      <w:r w:rsidR="001C7017">
        <w:rPr>
          <w:lang w:eastAsia="en-US"/>
        </w:rPr>
        <w:t xml:space="preserve">Cattle are </w:t>
      </w:r>
      <w:r w:rsidR="0000036D">
        <w:rPr>
          <w:lang w:eastAsia="en-US"/>
        </w:rPr>
        <w:t xml:space="preserve">often </w:t>
      </w:r>
      <w:r w:rsidR="001C7017">
        <w:rPr>
          <w:lang w:eastAsia="en-US"/>
        </w:rPr>
        <w:t xml:space="preserve">dispersed and </w:t>
      </w:r>
      <w:r w:rsidR="0000036D">
        <w:rPr>
          <w:lang w:eastAsia="en-US"/>
        </w:rPr>
        <w:t>tend to</w:t>
      </w:r>
      <w:r w:rsidR="00362FDA">
        <w:rPr>
          <w:lang w:eastAsia="en-US"/>
        </w:rPr>
        <w:t xml:space="preserve"> </w:t>
      </w:r>
      <w:r w:rsidR="001C7017">
        <w:rPr>
          <w:lang w:eastAsia="en-US"/>
        </w:rPr>
        <w:t>congregate when accessing watering points. Some pastoral stations are moving towards small paddock practices to improve carrying capacity</w:t>
      </w:r>
      <w:r w:rsidR="007A6449">
        <w:rPr>
          <w:lang w:eastAsia="en-US"/>
        </w:rPr>
        <w:t xml:space="preserve"> </w:t>
      </w:r>
      <w:r w:rsidR="007A6449">
        <w:rPr>
          <w:lang w:eastAsia="en-US"/>
        </w:rPr>
        <w:fldChar w:fldCharType="begin"/>
      </w:r>
      <w:r w:rsidR="006B0536">
        <w:rPr>
          <w:lang w:eastAsia="en-US"/>
        </w:rPr>
        <w:instrText xml:space="preserve"> ADDIN ZOTERO_ITEM CSL_CITATION {"citationID":"eLQ2CeqG","properties":{"formattedCitation":"(FutureBeef 2022)","plainCitation":"(FutureBeef 2022)","noteIndex":0},"citationItems":[{"id":7838,"uris":["http://zotero.org/groups/4707929/items/5TJACUJY"],"itemData":{"id":7838,"type":"post-weblog","abstract":"An overview of using fire in grazing country, including to: improve feed quality, alter pasture composition, manage distribution of grazing, and maintain the tree-grass balance.","container-title":"Use of fire in grazing country – Queensland","language":"en-AU","title":"Use of fire in grazing country - Queensland","URL":"https://futurebeef.com.au/resources/use-of-fire-in-grazing-country/","author":[{"family":"FutureBeef","given":""}],"accessed":{"date-parts":[["2024",2,22]]},"issued":{"date-parts":[["2022"]]}}}],"schema":"https://github.com/citation-style-language/schema/raw/master/csl-citation.json"} </w:instrText>
      </w:r>
      <w:r w:rsidR="007A6449">
        <w:rPr>
          <w:lang w:eastAsia="en-US"/>
        </w:rPr>
        <w:fldChar w:fldCharType="separate"/>
      </w:r>
      <w:r w:rsidR="007A6449">
        <w:rPr>
          <w:noProof/>
          <w:lang w:eastAsia="en-US"/>
        </w:rPr>
        <w:t>(FutureBeef 2022)</w:t>
      </w:r>
      <w:r w:rsidR="007A6449">
        <w:rPr>
          <w:lang w:eastAsia="en-US"/>
        </w:rPr>
        <w:fldChar w:fldCharType="end"/>
      </w:r>
      <w:r w:rsidR="001C7017">
        <w:rPr>
          <w:lang w:eastAsia="en-US"/>
        </w:rPr>
        <w:t>.</w:t>
      </w:r>
      <w:r w:rsidR="001C7017" w:rsidRPr="001C7017">
        <w:rPr>
          <w:lang w:eastAsia="en-US"/>
        </w:rPr>
        <w:t xml:space="preserve"> </w:t>
      </w:r>
      <w:r w:rsidR="001C7017">
        <w:rPr>
          <w:lang w:eastAsia="en-US"/>
        </w:rPr>
        <w:t>There are</w:t>
      </w:r>
      <w:r w:rsidR="00362FDA">
        <w:rPr>
          <w:lang w:eastAsia="en-US"/>
        </w:rPr>
        <w:t xml:space="preserve"> very</w:t>
      </w:r>
      <w:r w:rsidR="001C7017">
        <w:rPr>
          <w:lang w:eastAsia="en-US"/>
        </w:rPr>
        <w:t xml:space="preserve"> f</w:t>
      </w:r>
      <w:r w:rsidR="001C7017">
        <w:t>ew feedlots in northern Australia</w:t>
      </w:r>
      <w:r w:rsidR="00362FDA">
        <w:t xml:space="preserve"> </w:t>
      </w:r>
      <w:r w:rsidR="007F3773">
        <w:fldChar w:fldCharType="begin"/>
      </w:r>
      <w:r w:rsidR="006B0536">
        <w:instrText xml:space="preserve"> ADDIN ZOTERO_ITEM CSL_CITATION {"citationID":"RWXxjaVY","properties":{"formattedCitation":"(Condon 2022)","plainCitation":"(Condon 2022)","noteIndex":0},"citationItems":[{"id":8004,"uris":["http://zotero.org/groups/4707929/items/IR8ADVVN"],"itemData":{"id":8004,"type":"post-weblog","abstract":"Back in 2006, Australian lotfeeders took an ‘over the horizon’ look at how the industry might expand over the following 15 years out to 2021. How close did they get?  ..Read More","container-title":"Beef Central","language":"en-US","title":"Feedlot sector’s 15-year projections about growth: How close did it get?","title-short":"Feedlot sector’s 15-year projections about growth","URL":"https://www.beefcentral.com/news/feedlot-sectors-15-year-projections-about-growth-how-close-did-it-get/","author":[{"family":"Condon","given":"Jon"}],"accessed":{"date-parts":[["2024",3,17]]},"issued":{"date-parts":[["2022"]]}}}],"schema":"https://github.com/citation-style-language/schema/raw/master/csl-citation.json"} </w:instrText>
      </w:r>
      <w:r w:rsidR="007F3773">
        <w:fldChar w:fldCharType="separate"/>
      </w:r>
      <w:r w:rsidR="007F3773">
        <w:rPr>
          <w:noProof/>
        </w:rPr>
        <w:t>(Condon 2022)</w:t>
      </w:r>
      <w:r w:rsidR="007F3773">
        <w:fldChar w:fldCharType="end"/>
      </w:r>
      <w:r w:rsidR="001C7017">
        <w:t>.</w:t>
      </w:r>
      <w:r w:rsidR="001C7017">
        <w:rPr>
          <w:lang w:eastAsia="en-US"/>
        </w:rPr>
        <w:t xml:space="preserve"> </w:t>
      </w:r>
      <w:r w:rsidR="0008638A">
        <w:rPr>
          <w:lang w:eastAsia="en-US"/>
        </w:rPr>
        <w:t xml:space="preserve">Feral cattle and bovines can be a problem in some areas of northern Australia (see Section </w:t>
      </w:r>
      <w:r w:rsidR="00BF2C20">
        <w:rPr>
          <w:lang w:eastAsia="en-US"/>
        </w:rPr>
        <w:t>4.1</w:t>
      </w:r>
      <w:r w:rsidR="0008638A">
        <w:rPr>
          <w:lang w:eastAsia="en-US"/>
        </w:rPr>
        <w:t xml:space="preserve">). </w:t>
      </w:r>
      <w:r w:rsidR="000064D5">
        <w:rPr>
          <w:lang w:eastAsia="en-US"/>
        </w:rPr>
        <w:t>Buffalo flies and cattle tick are major pests of cattle in northern Australia.</w:t>
      </w:r>
    </w:p>
    <w:p w14:paraId="1DD17529" w14:textId="3F256D78" w:rsidR="000064D5" w:rsidRDefault="000064D5" w:rsidP="000064D5">
      <w:pPr>
        <w:pStyle w:val="Caption"/>
        <w:rPr>
          <w:lang w:eastAsia="en-US"/>
        </w:rPr>
      </w:pPr>
      <w:bookmarkStart w:id="195" w:name="_Ref161060195"/>
      <w:r>
        <w:t>Table</w:t>
      </w:r>
      <w:bookmarkEnd w:id="195"/>
      <w:r w:rsidR="006C10EB">
        <w:t xml:space="preserve"> 30</w:t>
      </w:r>
      <w:r>
        <w:t xml:space="preserve">. </w:t>
      </w:r>
      <w:r>
        <w:rPr>
          <w:lang w:eastAsia="en-US"/>
        </w:rPr>
        <w:t>Control options for vectors that may be i</w:t>
      </w:r>
      <w:r w:rsidR="0000036D">
        <w:rPr>
          <w:lang w:eastAsia="en-US"/>
        </w:rPr>
        <w:t xml:space="preserve">nvolved </w:t>
      </w:r>
      <w:r>
        <w:rPr>
          <w:lang w:eastAsia="en-US"/>
        </w:rPr>
        <w:t>in transmission of LSD on extensive northern cattle syste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2071"/>
        <w:gridCol w:w="5813"/>
        <w:gridCol w:w="694"/>
        <w:gridCol w:w="694"/>
        <w:gridCol w:w="694"/>
        <w:gridCol w:w="630"/>
        <w:gridCol w:w="630"/>
        <w:gridCol w:w="630"/>
        <w:gridCol w:w="683"/>
      </w:tblGrid>
      <w:tr w:rsidR="007C55C6" w:rsidRPr="009253EC" w14:paraId="75F0DAD0" w14:textId="77777777" w:rsidTr="006C10EB">
        <w:trPr>
          <w:cantSplit/>
          <w:trHeight w:val="1500"/>
          <w:tblHeader/>
        </w:trPr>
        <w:tc>
          <w:tcPr>
            <w:tcW w:w="1409" w:type="dxa"/>
            <w:vAlign w:val="center"/>
          </w:tcPr>
          <w:p w14:paraId="096394D6" w14:textId="77777777" w:rsidR="007C55C6" w:rsidRPr="000E6D77" w:rsidRDefault="007C55C6" w:rsidP="00615C13">
            <w:pPr>
              <w:rPr>
                <w:rFonts w:cs="Calibri"/>
                <w:b/>
                <w:bCs/>
                <w:sz w:val="20"/>
                <w:szCs w:val="20"/>
              </w:rPr>
            </w:pPr>
            <w:bookmarkStart w:id="196" w:name="Table_30"/>
            <w:bookmarkEnd w:id="196"/>
            <w:r w:rsidRPr="000E6D77">
              <w:rPr>
                <w:rFonts w:cs="Calibri"/>
                <w:b/>
                <w:bCs/>
                <w:sz w:val="20"/>
                <w:szCs w:val="20"/>
              </w:rPr>
              <w:t>Category</w:t>
            </w:r>
          </w:p>
        </w:tc>
        <w:tc>
          <w:tcPr>
            <w:tcW w:w="2071" w:type="dxa"/>
            <w:vAlign w:val="center"/>
          </w:tcPr>
          <w:p w14:paraId="4C518E8A" w14:textId="77777777" w:rsidR="007C55C6" w:rsidRPr="000E6D77" w:rsidRDefault="007C55C6" w:rsidP="00615C13">
            <w:pPr>
              <w:rPr>
                <w:rFonts w:cs="Calibri"/>
                <w:b/>
                <w:bCs/>
                <w:sz w:val="20"/>
                <w:szCs w:val="20"/>
              </w:rPr>
            </w:pPr>
            <w:r w:rsidRPr="000E6D77">
              <w:rPr>
                <w:rFonts w:cs="Calibri"/>
                <w:b/>
                <w:bCs/>
                <w:sz w:val="20"/>
                <w:szCs w:val="20"/>
              </w:rPr>
              <w:t>Control Method</w:t>
            </w:r>
          </w:p>
        </w:tc>
        <w:tc>
          <w:tcPr>
            <w:tcW w:w="5813" w:type="dxa"/>
            <w:vAlign w:val="center"/>
          </w:tcPr>
          <w:p w14:paraId="6FD611D5" w14:textId="77777777" w:rsidR="007C55C6" w:rsidRPr="000E6D77" w:rsidRDefault="007C55C6" w:rsidP="00615C13">
            <w:pPr>
              <w:rPr>
                <w:rFonts w:cs="Calibri"/>
                <w:b/>
                <w:bCs/>
                <w:sz w:val="20"/>
                <w:szCs w:val="20"/>
              </w:rPr>
            </w:pPr>
            <w:r w:rsidRPr="000E6D77">
              <w:rPr>
                <w:rFonts w:cs="Calibri"/>
                <w:b/>
                <w:bCs/>
                <w:sz w:val="20"/>
                <w:szCs w:val="20"/>
              </w:rPr>
              <w:t>Comments</w:t>
            </w:r>
          </w:p>
        </w:tc>
        <w:tc>
          <w:tcPr>
            <w:tcW w:w="694" w:type="dxa"/>
            <w:textDirection w:val="btLr"/>
            <w:vAlign w:val="center"/>
          </w:tcPr>
          <w:p w14:paraId="02770015" w14:textId="77777777" w:rsidR="007C55C6" w:rsidRPr="00064D7C" w:rsidRDefault="007C55C6" w:rsidP="00615C13">
            <w:pPr>
              <w:ind w:left="113" w:right="113"/>
              <w:rPr>
                <w:rFonts w:cs="Calibri"/>
                <w:b/>
                <w:bCs/>
                <w:sz w:val="20"/>
                <w:szCs w:val="20"/>
              </w:rPr>
            </w:pPr>
            <w:r w:rsidRPr="00064D7C">
              <w:rPr>
                <w:rFonts w:cs="Calibri"/>
                <w:b/>
                <w:bCs/>
                <w:sz w:val="20"/>
                <w:szCs w:val="20"/>
              </w:rPr>
              <w:t>Buffalo flies</w:t>
            </w:r>
          </w:p>
        </w:tc>
        <w:tc>
          <w:tcPr>
            <w:tcW w:w="694" w:type="dxa"/>
            <w:textDirection w:val="btLr"/>
            <w:vAlign w:val="center"/>
          </w:tcPr>
          <w:p w14:paraId="2A4AE818" w14:textId="77777777" w:rsidR="007C55C6" w:rsidRPr="00064D7C" w:rsidRDefault="007C55C6" w:rsidP="00615C13">
            <w:pPr>
              <w:ind w:left="113" w:right="113"/>
              <w:rPr>
                <w:rFonts w:cs="Calibri"/>
                <w:b/>
                <w:bCs/>
                <w:sz w:val="20"/>
                <w:szCs w:val="20"/>
              </w:rPr>
            </w:pPr>
            <w:r w:rsidRPr="00064D7C">
              <w:rPr>
                <w:rFonts w:cs="Calibri"/>
                <w:b/>
                <w:bCs/>
                <w:sz w:val="20"/>
                <w:szCs w:val="20"/>
              </w:rPr>
              <w:t>Horse flies</w:t>
            </w:r>
          </w:p>
        </w:tc>
        <w:tc>
          <w:tcPr>
            <w:tcW w:w="694" w:type="dxa"/>
            <w:textDirection w:val="btLr"/>
            <w:vAlign w:val="center"/>
          </w:tcPr>
          <w:p w14:paraId="16B6989F" w14:textId="43CDC5C6" w:rsidR="007C55C6" w:rsidRPr="00064D7C" w:rsidRDefault="007C55C6" w:rsidP="00615C13">
            <w:pPr>
              <w:ind w:left="113" w:right="113"/>
              <w:rPr>
                <w:rFonts w:cs="Calibri"/>
                <w:b/>
                <w:bCs/>
                <w:sz w:val="20"/>
                <w:szCs w:val="20"/>
              </w:rPr>
            </w:pPr>
            <w:r w:rsidRPr="00064D7C">
              <w:rPr>
                <w:rFonts w:cs="Calibri"/>
                <w:b/>
                <w:bCs/>
                <w:sz w:val="20"/>
                <w:szCs w:val="20"/>
              </w:rPr>
              <w:t>Non-biting fl</w:t>
            </w:r>
            <w:r w:rsidR="00AE376C" w:rsidRPr="00064D7C">
              <w:rPr>
                <w:rFonts w:cs="Calibri"/>
                <w:b/>
                <w:bCs/>
                <w:sz w:val="20"/>
                <w:szCs w:val="20"/>
              </w:rPr>
              <w:t>ies</w:t>
            </w:r>
          </w:p>
        </w:tc>
        <w:tc>
          <w:tcPr>
            <w:tcW w:w="630" w:type="dxa"/>
            <w:textDirection w:val="btLr"/>
            <w:vAlign w:val="center"/>
          </w:tcPr>
          <w:p w14:paraId="7609C335" w14:textId="77777777" w:rsidR="007C55C6" w:rsidRPr="00064D7C" w:rsidRDefault="007C55C6" w:rsidP="00615C13">
            <w:pPr>
              <w:ind w:left="113" w:right="113"/>
              <w:rPr>
                <w:rFonts w:cs="Calibri"/>
                <w:b/>
                <w:bCs/>
                <w:sz w:val="20"/>
                <w:szCs w:val="20"/>
              </w:rPr>
            </w:pPr>
            <w:r w:rsidRPr="00064D7C">
              <w:rPr>
                <w:rFonts w:cs="Calibri"/>
                <w:b/>
                <w:bCs/>
                <w:sz w:val="20"/>
                <w:szCs w:val="20"/>
              </w:rPr>
              <w:t>Biting midges</w:t>
            </w:r>
          </w:p>
        </w:tc>
        <w:tc>
          <w:tcPr>
            <w:tcW w:w="630" w:type="dxa"/>
            <w:textDirection w:val="btLr"/>
            <w:vAlign w:val="center"/>
          </w:tcPr>
          <w:p w14:paraId="6F92B1FA" w14:textId="77777777" w:rsidR="007C55C6" w:rsidRPr="00064D7C" w:rsidRDefault="007C55C6" w:rsidP="00615C13">
            <w:pPr>
              <w:ind w:left="113" w:right="113"/>
              <w:rPr>
                <w:rFonts w:cs="Calibri"/>
                <w:b/>
                <w:bCs/>
                <w:sz w:val="20"/>
                <w:szCs w:val="20"/>
              </w:rPr>
            </w:pPr>
            <w:r w:rsidRPr="00064D7C">
              <w:rPr>
                <w:rFonts w:cs="Calibri"/>
                <w:b/>
                <w:bCs/>
                <w:sz w:val="20"/>
                <w:szCs w:val="20"/>
              </w:rPr>
              <w:t>Mosquitoes</w:t>
            </w:r>
          </w:p>
        </w:tc>
        <w:tc>
          <w:tcPr>
            <w:tcW w:w="630" w:type="dxa"/>
            <w:textDirection w:val="btLr"/>
            <w:vAlign w:val="center"/>
          </w:tcPr>
          <w:p w14:paraId="69C2A90C" w14:textId="77777777" w:rsidR="007C55C6" w:rsidRPr="00064D7C" w:rsidRDefault="007C55C6" w:rsidP="00615C13">
            <w:pPr>
              <w:ind w:left="113" w:right="113"/>
              <w:rPr>
                <w:rFonts w:cs="Calibri"/>
                <w:b/>
                <w:bCs/>
                <w:sz w:val="20"/>
                <w:szCs w:val="20"/>
              </w:rPr>
            </w:pPr>
            <w:r w:rsidRPr="00064D7C">
              <w:rPr>
                <w:rFonts w:cs="Calibri"/>
                <w:b/>
                <w:bCs/>
                <w:sz w:val="20"/>
                <w:szCs w:val="20"/>
              </w:rPr>
              <w:t>Cattle tick</w:t>
            </w:r>
          </w:p>
        </w:tc>
        <w:tc>
          <w:tcPr>
            <w:tcW w:w="683" w:type="dxa"/>
            <w:textDirection w:val="btLr"/>
            <w:vAlign w:val="center"/>
          </w:tcPr>
          <w:p w14:paraId="6BDC1A7B" w14:textId="2BED255B" w:rsidR="007C55C6" w:rsidRPr="00064D7C" w:rsidRDefault="007C55C6" w:rsidP="00615C13">
            <w:pPr>
              <w:ind w:left="113" w:right="113"/>
              <w:rPr>
                <w:rFonts w:cs="Calibri"/>
                <w:b/>
                <w:bCs/>
                <w:sz w:val="20"/>
                <w:szCs w:val="20"/>
              </w:rPr>
            </w:pPr>
            <w:r w:rsidRPr="00064D7C">
              <w:rPr>
                <w:rFonts w:cs="Calibri"/>
                <w:b/>
                <w:bCs/>
                <w:sz w:val="20"/>
                <w:szCs w:val="20"/>
              </w:rPr>
              <w:t>Other ixo</w:t>
            </w:r>
            <w:r w:rsidR="005A3824">
              <w:rPr>
                <w:rFonts w:cs="Calibri"/>
                <w:b/>
                <w:bCs/>
                <w:sz w:val="20"/>
                <w:szCs w:val="20"/>
              </w:rPr>
              <w:t>d</w:t>
            </w:r>
            <w:r w:rsidRPr="00064D7C">
              <w:rPr>
                <w:rFonts w:cs="Calibri"/>
                <w:b/>
                <w:bCs/>
                <w:sz w:val="20"/>
                <w:szCs w:val="20"/>
              </w:rPr>
              <w:t>ids</w:t>
            </w:r>
          </w:p>
        </w:tc>
      </w:tr>
      <w:tr w:rsidR="00797EBE" w:rsidRPr="00D170F1" w14:paraId="3DEB80F3" w14:textId="77777777" w:rsidTr="006C10EB">
        <w:tc>
          <w:tcPr>
            <w:tcW w:w="1409" w:type="dxa"/>
            <w:vMerge w:val="restart"/>
            <w:vAlign w:val="center"/>
          </w:tcPr>
          <w:p w14:paraId="340760C3"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2071" w:type="dxa"/>
          </w:tcPr>
          <w:p w14:paraId="1A17F4C8" w14:textId="77777777" w:rsidR="00797EBE" w:rsidRPr="009253EC" w:rsidRDefault="00797EBE" w:rsidP="00615C13">
            <w:pPr>
              <w:rPr>
                <w:rFonts w:cs="Calibri"/>
                <w:sz w:val="20"/>
                <w:szCs w:val="20"/>
              </w:rPr>
            </w:pPr>
            <w:r w:rsidRPr="009253EC">
              <w:rPr>
                <w:rFonts w:cs="Calibri"/>
                <w:sz w:val="20"/>
                <w:szCs w:val="20"/>
              </w:rPr>
              <w:t>Sanitation measures</w:t>
            </w:r>
          </w:p>
        </w:tc>
        <w:tc>
          <w:tcPr>
            <w:tcW w:w="5813" w:type="dxa"/>
          </w:tcPr>
          <w:p w14:paraId="24164B44" w14:textId="4195BECD" w:rsidR="00797EBE" w:rsidRPr="009253EC" w:rsidRDefault="00797EBE" w:rsidP="00615C13">
            <w:pPr>
              <w:rPr>
                <w:rFonts w:cs="Calibri"/>
                <w:sz w:val="20"/>
                <w:szCs w:val="20"/>
              </w:rPr>
            </w:pPr>
            <w:r>
              <w:rPr>
                <w:rFonts w:cs="Calibri"/>
                <w:sz w:val="20"/>
                <w:szCs w:val="20"/>
              </w:rPr>
              <w:t>Difficult to implement in pastoral areas. Where possible, efforts should be made to reduce manure build up around watering areas and yards. Where feasible, the removal of stagnant water sources, and improvement of drainage may help to reduce mosquito and midge breeding habitats. Fix leaking water troughs and drains to reduce immature midge habitat around water sources.</w:t>
            </w:r>
          </w:p>
        </w:tc>
        <w:tc>
          <w:tcPr>
            <w:tcW w:w="694" w:type="dxa"/>
            <w:vAlign w:val="center"/>
          </w:tcPr>
          <w:p w14:paraId="0652226F"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17FFAEAE" w14:textId="477FEE78" w:rsidR="00797EBE" w:rsidRPr="00064D7C" w:rsidRDefault="00797EBE" w:rsidP="00615C13">
            <w:pPr>
              <w:jc w:val="center"/>
              <w:rPr>
                <w:rFonts w:ascii="Cambria" w:hAnsi="Cambria" w:cs="Calibri"/>
                <w:sz w:val="20"/>
                <w:szCs w:val="20"/>
              </w:rPr>
            </w:pPr>
          </w:p>
        </w:tc>
        <w:tc>
          <w:tcPr>
            <w:tcW w:w="694" w:type="dxa"/>
            <w:vAlign w:val="center"/>
          </w:tcPr>
          <w:p w14:paraId="46DCFF16"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2732B979"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60021F90"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4C81B187" w14:textId="77777777" w:rsidR="00797EBE" w:rsidRPr="00064D7C" w:rsidRDefault="00797EBE" w:rsidP="00615C13">
            <w:pPr>
              <w:jc w:val="center"/>
              <w:rPr>
                <w:rFonts w:ascii="Cambria" w:hAnsi="Cambria" w:cs="Calibri"/>
                <w:sz w:val="20"/>
                <w:szCs w:val="20"/>
              </w:rPr>
            </w:pPr>
          </w:p>
        </w:tc>
        <w:tc>
          <w:tcPr>
            <w:tcW w:w="683" w:type="dxa"/>
            <w:vAlign w:val="center"/>
          </w:tcPr>
          <w:p w14:paraId="26845632" w14:textId="77777777" w:rsidR="00797EBE" w:rsidRPr="00064D7C" w:rsidRDefault="00797EBE" w:rsidP="00615C13">
            <w:pPr>
              <w:jc w:val="center"/>
              <w:rPr>
                <w:rFonts w:cs="Calibri"/>
                <w:sz w:val="20"/>
                <w:szCs w:val="20"/>
              </w:rPr>
            </w:pPr>
          </w:p>
        </w:tc>
      </w:tr>
      <w:tr w:rsidR="00797EBE" w:rsidRPr="00D170F1" w14:paraId="78C70257" w14:textId="77777777" w:rsidTr="006C10EB">
        <w:tc>
          <w:tcPr>
            <w:tcW w:w="1409" w:type="dxa"/>
            <w:vMerge/>
            <w:vAlign w:val="center"/>
          </w:tcPr>
          <w:p w14:paraId="0EBEBA61" w14:textId="77777777" w:rsidR="00797EBE" w:rsidRPr="009253EC" w:rsidRDefault="00797EBE" w:rsidP="00797EBE">
            <w:pPr>
              <w:jc w:val="center"/>
              <w:rPr>
                <w:rFonts w:cs="Calibri"/>
                <w:sz w:val="20"/>
                <w:szCs w:val="20"/>
              </w:rPr>
            </w:pPr>
          </w:p>
        </w:tc>
        <w:tc>
          <w:tcPr>
            <w:tcW w:w="2071" w:type="dxa"/>
          </w:tcPr>
          <w:p w14:paraId="4600D562" w14:textId="77777777" w:rsidR="00797EBE" w:rsidRPr="009253EC" w:rsidRDefault="00797EBE" w:rsidP="00615C13">
            <w:pPr>
              <w:rPr>
                <w:rFonts w:cs="Calibri"/>
                <w:sz w:val="20"/>
                <w:szCs w:val="20"/>
              </w:rPr>
            </w:pPr>
            <w:r w:rsidRPr="009253EC">
              <w:rPr>
                <w:rFonts w:cs="Calibri"/>
                <w:sz w:val="20"/>
                <w:szCs w:val="20"/>
              </w:rPr>
              <w:t>Pasture management</w:t>
            </w:r>
          </w:p>
        </w:tc>
        <w:tc>
          <w:tcPr>
            <w:tcW w:w="5813" w:type="dxa"/>
          </w:tcPr>
          <w:p w14:paraId="2906E8A5" w14:textId="7D54D7C2" w:rsidR="00797EBE" w:rsidRPr="009253EC" w:rsidRDefault="00797EBE" w:rsidP="00615C13">
            <w:pPr>
              <w:rPr>
                <w:rFonts w:cs="Calibri"/>
                <w:sz w:val="20"/>
                <w:szCs w:val="20"/>
              </w:rPr>
            </w:pPr>
            <w:r>
              <w:rPr>
                <w:rFonts w:cs="Calibri"/>
                <w:sz w:val="20"/>
                <w:szCs w:val="20"/>
              </w:rPr>
              <w:t xml:space="preserve">Patch burning may have some effect at reducing dung pats in specific areas. Some native pastures are known to repel ticks. For most pastoral grazing systems, rotational grazing and spelling paddocks is not feasible. The ‘paddock sweeper’ programs are only </w:t>
            </w:r>
            <w:r>
              <w:rPr>
                <w:rFonts w:cs="Calibri"/>
                <w:sz w:val="20"/>
                <w:szCs w:val="20"/>
              </w:rPr>
              <w:lastRenderedPageBreak/>
              <w:t xml:space="preserve">applicable for small paddocks which is not feasible for northern Australia. </w:t>
            </w:r>
          </w:p>
        </w:tc>
        <w:tc>
          <w:tcPr>
            <w:tcW w:w="694" w:type="dxa"/>
            <w:vAlign w:val="center"/>
          </w:tcPr>
          <w:p w14:paraId="0917C5D5" w14:textId="4B1608A3" w:rsidR="00797EBE" w:rsidRPr="00064D7C" w:rsidRDefault="00797EBE" w:rsidP="00615C13">
            <w:pPr>
              <w:jc w:val="center"/>
              <w:rPr>
                <w:rFonts w:ascii="Cambria" w:hAnsi="Cambria" w:cs="Calibri"/>
                <w:sz w:val="20"/>
                <w:szCs w:val="20"/>
              </w:rPr>
            </w:pPr>
          </w:p>
        </w:tc>
        <w:tc>
          <w:tcPr>
            <w:tcW w:w="694" w:type="dxa"/>
            <w:vAlign w:val="center"/>
          </w:tcPr>
          <w:p w14:paraId="700D1F38"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427392F1" w14:textId="77777777" w:rsidR="00797EBE" w:rsidRPr="00064D7C" w:rsidRDefault="00797EBE" w:rsidP="00615C13">
            <w:pPr>
              <w:jc w:val="center"/>
              <w:rPr>
                <w:rFonts w:ascii="Cambria" w:hAnsi="Cambria" w:cs="Calibri"/>
                <w:sz w:val="20"/>
                <w:szCs w:val="20"/>
              </w:rPr>
            </w:pPr>
          </w:p>
        </w:tc>
        <w:tc>
          <w:tcPr>
            <w:tcW w:w="630" w:type="dxa"/>
            <w:vAlign w:val="center"/>
          </w:tcPr>
          <w:p w14:paraId="66D8FB18" w14:textId="77777777" w:rsidR="00797EBE" w:rsidRPr="00064D7C" w:rsidRDefault="00797EBE" w:rsidP="00615C13">
            <w:pPr>
              <w:jc w:val="center"/>
              <w:rPr>
                <w:rFonts w:ascii="Cambria" w:hAnsi="Cambria" w:cs="Calibri"/>
                <w:sz w:val="20"/>
                <w:szCs w:val="20"/>
              </w:rPr>
            </w:pPr>
          </w:p>
        </w:tc>
        <w:tc>
          <w:tcPr>
            <w:tcW w:w="630" w:type="dxa"/>
            <w:vAlign w:val="center"/>
          </w:tcPr>
          <w:p w14:paraId="2D25B5DD" w14:textId="77777777" w:rsidR="00797EBE" w:rsidRPr="00064D7C" w:rsidRDefault="00797EBE" w:rsidP="00615C13">
            <w:pPr>
              <w:jc w:val="center"/>
              <w:rPr>
                <w:rFonts w:ascii="Cambria" w:hAnsi="Cambria" w:cs="Calibri"/>
                <w:sz w:val="20"/>
                <w:szCs w:val="20"/>
              </w:rPr>
            </w:pPr>
          </w:p>
        </w:tc>
        <w:tc>
          <w:tcPr>
            <w:tcW w:w="630" w:type="dxa"/>
            <w:vAlign w:val="center"/>
          </w:tcPr>
          <w:p w14:paraId="1ABEB994" w14:textId="0A27DF76" w:rsidR="00797EBE" w:rsidRPr="0000036D" w:rsidRDefault="00797EBE" w:rsidP="00615C13">
            <w:pPr>
              <w:jc w:val="center"/>
              <w:rPr>
                <w:rFonts w:ascii="Cambria" w:hAnsi="Cambria" w:cs="Calibri"/>
                <w:sz w:val="20"/>
                <w:szCs w:val="20"/>
              </w:rPr>
            </w:pPr>
            <w:r w:rsidRPr="0000036D">
              <w:rPr>
                <w:rFonts w:ascii="Cambria" w:hAnsi="Cambria" w:cs="Calibri"/>
                <w:sz w:val="20"/>
                <w:szCs w:val="20"/>
              </w:rPr>
              <w:t>√</w:t>
            </w:r>
          </w:p>
        </w:tc>
        <w:tc>
          <w:tcPr>
            <w:tcW w:w="683" w:type="dxa"/>
            <w:vAlign w:val="center"/>
          </w:tcPr>
          <w:p w14:paraId="21E21186" w14:textId="46A6C5D6" w:rsidR="00797EBE" w:rsidRPr="0000036D" w:rsidRDefault="00797EBE" w:rsidP="00615C13">
            <w:pPr>
              <w:jc w:val="center"/>
              <w:rPr>
                <w:rFonts w:ascii="Cambria" w:hAnsi="Cambria" w:cs="Calibri"/>
                <w:sz w:val="20"/>
                <w:szCs w:val="20"/>
              </w:rPr>
            </w:pPr>
            <w:r w:rsidRPr="0000036D">
              <w:rPr>
                <w:rFonts w:ascii="Cambria" w:hAnsi="Cambria" w:cs="Calibri"/>
                <w:sz w:val="20"/>
                <w:szCs w:val="20"/>
              </w:rPr>
              <w:t>√</w:t>
            </w:r>
          </w:p>
        </w:tc>
      </w:tr>
      <w:tr w:rsidR="00797EBE" w:rsidRPr="00D170F1" w14:paraId="4EF73AEC" w14:textId="77777777" w:rsidTr="006C10EB">
        <w:tc>
          <w:tcPr>
            <w:tcW w:w="1409" w:type="dxa"/>
            <w:vMerge/>
            <w:vAlign w:val="center"/>
          </w:tcPr>
          <w:p w14:paraId="05B1BA72" w14:textId="77777777" w:rsidR="00797EBE" w:rsidRPr="009253EC" w:rsidRDefault="00797EBE" w:rsidP="00797EBE">
            <w:pPr>
              <w:jc w:val="center"/>
              <w:rPr>
                <w:rFonts w:cs="Calibri"/>
                <w:sz w:val="20"/>
                <w:szCs w:val="20"/>
              </w:rPr>
            </w:pPr>
          </w:p>
        </w:tc>
        <w:tc>
          <w:tcPr>
            <w:tcW w:w="2071" w:type="dxa"/>
          </w:tcPr>
          <w:p w14:paraId="0E4A5E31" w14:textId="6D6B3C91" w:rsidR="00797EBE" w:rsidRPr="009253EC" w:rsidRDefault="00797EBE" w:rsidP="00615C13">
            <w:pPr>
              <w:rPr>
                <w:rFonts w:cs="Calibri"/>
                <w:sz w:val="20"/>
                <w:szCs w:val="20"/>
              </w:rPr>
            </w:pPr>
            <w:r w:rsidRPr="009253EC">
              <w:rPr>
                <w:rFonts w:cs="Calibri"/>
                <w:sz w:val="20"/>
                <w:szCs w:val="20"/>
              </w:rPr>
              <w:t xml:space="preserve">Traps </w:t>
            </w:r>
            <w:r>
              <w:rPr>
                <w:rFonts w:cs="Calibri"/>
                <w:sz w:val="20"/>
                <w:szCs w:val="20"/>
              </w:rPr>
              <w:t>and baits</w:t>
            </w:r>
          </w:p>
        </w:tc>
        <w:tc>
          <w:tcPr>
            <w:tcW w:w="5813" w:type="dxa"/>
          </w:tcPr>
          <w:p w14:paraId="560C28CF" w14:textId="32F7DC12" w:rsidR="00797EBE" w:rsidRPr="009253EC" w:rsidRDefault="00797EBE" w:rsidP="00615C13">
            <w:pPr>
              <w:rPr>
                <w:rFonts w:cs="Calibri"/>
                <w:sz w:val="20"/>
                <w:szCs w:val="20"/>
              </w:rPr>
            </w:pPr>
            <w:r>
              <w:rPr>
                <w:rFonts w:cs="Calibri"/>
                <w:sz w:val="20"/>
                <w:szCs w:val="20"/>
              </w:rPr>
              <w:t>Traps are species specific. The number of traps, location of traps and maintenance are determinants of effectiveness. May be costly to install and likely to be of limited effectiveness as re-infestation risk is high. If using, install around yards and watering areas. The buffalo fly trap tunnel has been reported to have some effect on populations. May not be very feasible in extensive northern areas except in limited areas. Baits are mostly only effective for non-biting flies.</w:t>
            </w:r>
          </w:p>
        </w:tc>
        <w:tc>
          <w:tcPr>
            <w:tcW w:w="694" w:type="dxa"/>
            <w:vAlign w:val="center"/>
          </w:tcPr>
          <w:p w14:paraId="2B867115"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5FACEAF9"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07BF4314"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4F7D09F7" w14:textId="37967A9A" w:rsidR="00797EBE" w:rsidRPr="00064D7C" w:rsidRDefault="00797EBE" w:rsidP="00615C13">
            <w:pPr>
              <w:jc w:val="center"/>
              <w:rPr>
                <w:rFonts w:ascii="Cambria" w:hAnsi="Cambria" w:cs="Calibri"/>
                <w:sz w:val="20"/>
                <w:szCs w:val="20"/>
              </w:rPr>
            </w:pPr>
            <w:r w:rsidRPr="00064D7C">
              <w:rPr>
                <w:rFonts w:ascii="Cambria Math" w:hAnsi="Cambria Math" w:cs="Cambria Math"/>
                <w:sz w:val="20"/>
                <w:szCs w:val="20"/>
              </w:rPr>
              <w:t>√</w:t>
            </w:r>
          </w:p>
        </w:tc>
        <w:tc>
          <w:tcPr>
            <w:tcW w:w="630" w:type="dxa"/>
            <w:vAlign w:val="center"/>
          </w:tcPr>
          <w:p w14:paraId="0AF42F50" w14:textId="64E09DF5" w:rsidR="00797EBE" w:rsidRPr="00064D7C" w:rsidRDefault="00797EBE" w:rsidP="00615C13">
            <w:pPr>
              <w:jc w:val="center"/>
              <w:rPr>
                <w:rFonts w:ascii="Cambria" w:hAnsi="Cambria" w:cs="Calibri"/>
                <w:sz w:val="20"/>
                <w:szCs w:val="20"/>
              </w:rPr>
            </w:pPr>
            <w:r w:rsidRPr="00064D7C">
              <w:rPr>
                <w:rFonts w:ascii="Cambria Math" w:hAnsi="Cambria Math" w:cs="Cambria Math"/>
                <w:sz w:val="20"/>
                <w:szCs w:val="20"/>
              </w:rPr>
              <w:t>√</w:t>
            </w:r>
          </w:p>
        </w:tc>
        <w:tc>
          <w:tcPr>
            <w:tcW w:w="630" w:type="dxa"/>
            <w:vAlign w:val="center"/>
          </w:tcPr>
          <w:p w14:paraId="54C7B6B9" w14:textId="77777777" w:rsidR="00797EBE" w:rsidRPr="00064D7C" w:rsidRDefault="00797EBE" w:rsidP="00615C13">
            <w:pPr>
              <w:jc w:val="center"/>
              <w:rPr>
                <w:rFonts w:ascii="Cambria" w:hAnsi="Cambria" w:cs="Calibri"/>
                <w:sz w:val="20"/>
                <w:szCs w:val="20"/>
              </w:rPr>
            </w:pPr>
          </w:p>
        </w:tc>
        <w:tc>
          <w:tcPr>
            <w:tcW w:w="683" w:type="dxa"/>
            <w:vAlign w:val="center"/>
          </w:tcPr>
          <w:p w14:paraId="0CB9CCEC" w14:textId="77777777" w:rsidR="00797EBE" w:rsidRPr="00064D7C" w:rsidRDefault="00797EBE" w:rsidP="00615C13">
            <w:pPr>
              <w:jc w:val="center"/>
              <w:rPr>
                <w:rFonts w:cs="Calibri"/>
                <w:sz w:val="20"/>
                <w:szCs w:val="20"/>
              </w:rPr>
            </w:pPr>
          </w:p>
        </w:tc>
      </w:tr>
      <w:tr w:rsidR="00797EBE" w:rsidRPr="00D170F1" w14:paraId="6FBA8C23" w14:textId="77777777" w:rsidTr="006C10EB">
        <w:tc>
          <w:tcPr>
            <w:tcW w:w="1409" w:type="dxa"/>
            <w:vMerge w:val="restart"/>
            <w:vAlign w:val="center"/>
          </w:tcPr>
          <w:p w14:paraId="7D9C4A9E" w14:textId="77777777" w:rsidR="00797EBE" w:rsidRPr="009253EC" w:rsidRDefault="00797EBE" w:rsidP="00797EBE">
            <w:pPr>
              <w:jc w:val="center"/>
              <w:rPr>
                <w:rFonts w:cs="Calibri"/>
                <w:sz w:val="20"/>
                <w:szCs w:val="20"/>
              </w:rPr>
            </w:pPr>
            <w:r w:rsidRPr="009253EC">
              <w:rPr>
                <w:rFonts w:cs="Calibri"/>
                <w:sz w:val="20"/>
                <w:szCs w:val="20"/>
              </w:rPr>
              <w:t>Biological</w:t>
            </w:r>
          </w:p>
        </w:tc>
        <w:tc>
          <w:tcPr>
            <w:tcW w:w="2071" w:type="dxa"/>
          </w:tcPr>
          <w:p w14:paraId="6FE79C43" w14:textId="77777777" w:rsidR="00797EBE" w:rsidRPr="009253EC" w:rsidRDefault="00797EBE" w:rsidP="00615C13">
            <w:pPr>
              <w:rPr>
                <w:rFonts w:cs="Calibri"/>
                <w:sz w:val="20"/>
                <w:szCs w:val="20"/>
              </w:rPr>
            </w:pPr>
            <w:r w:rsidRPr="009253EC">
              <w:rPr>
                <w:rFonts w:cs="Calibri"/>
                <w:sz w:val="20"/>
                <w:szCs w:val="20"/>
              </w:rPr>
              <w:t>Parasitoids</w:t>
            </w:r>
          </w:p>
        </w:tc>
        <w:tc>
          <w:tcPr>
            <w:tcW w:w="5813" w:type="dxa"/>
          </w:tcPr>
          <w:p w14:paraId="2362A2C3" w14:textId="2109A57B" w:rsidR="00797EBE" w:rsidRPr="009253EC" w:rsidRDefault="00797EBE" w:rsidP="00615C13">
            <w:pPr>
              <w:rPr>
                <w:rFonts w:cs="Calibri"/>
                <w:sz w:val="20"/>
                <w:szCs w:val="20"/>
              </w:rPr>
            </w:pPr>
            <w:r>
              <w:rPr>
                <w:rFonts w:cs="Calibri"/>
                <w:sz w:val="20"/>
                <w:szCs w:val="20"/>
              </w:rPr>
              <w:t>Likely to be too expensive to release commercial wasps on the scale required to achieve a reduction in population. Impacted by chemical controls.</w:t>
            </w:r>
          </w:p>
        </w:tc>
        <w:tc>
          <w:tcPr>
            <w:tcW w:w="694" w:type="dxa"/>
            <w:vAlign w:val="center"/>
          </w:tcPr>
          <w:p w14:paraId="1A0AE663" w14:textId="77777777" w:rsidR="00797EBE" w:rsidRPr="00064D7C" w:rsidRDefault="00797EBE" w:rsidP="00615C13">
            <w:pPr>
              <w:jc w:val="center"/>
              <w:rPr>
                <w:rFonts w:ascii="Cambria" w:hAnsi="Cambria" w:cs="Calibri"/>
                <w:sz w:val="20"/>
                <w:szCs w:val="20"/>
              </w:rPr>
            </w:pPr>
          </w:p>
        </w:tc>
        <w:tc>
          <w:tcPr>
            <w:tcW w:w="694" w:type="dxa"/>
            <w:vAlign w:val="center"/>
          </w:tcPr>
          <w:p w14:paraId="2F352BBF" w14:textId="77777777" w:rsidR="00797EBE" w:rsidRPr="00064D7C" w:rsidRDefault="00797EBE" w:rsidP="00615C13">
            <w:pPr>
              <w:jc w:val="center"/>
              <w:rPr>
                <w:rFonts w:ascii="Cambria" w:hAnsi="Cambria" w:cs="Calibri"/>
                <w:sz w:val="20"/>
                <w:szCs w:val="20"/>
              </w:rPr>
            </w:pPr>
          </w:p>
        </w:tc>
        <w:tc>
          <w:tcPr>
            <w:tcW w:w="694" w:type="dxa"/>
            <w:vAlign w:val="center"/>
          </w:tcPr>
          <w:p w14:paraId="25DC18AD"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07AB79F8" w14:textId="77777777" w:rsidR="00797EBE" w:rsidRPr="00064D7C" w:rsidRDefault="00797EBE" w:rsidP="00615C13">
            <w:pPr>
              <w:jc w:val="center"/>
              <w:rPr>
                <w:rFonts w:ascii="Cambria" w:hAnsi="Cambria" w:cs="Calibri"/>
                <w:sz w:val="20"/>
                <w:szCs w:val="20"/>
              </w:rPr>
            </w:pPr>
          </w:p>
        </w:tc>
        <w:tc>
          <w:tcPr>
            <w:tcW w:w="630" w:type="dxa"/>
            <w:vAlign w:val="center"/>
          </w:tcPr>
          <w:p w14:paraId="5872DFC1" w14:textId="77777777" w:rsidR="00797EBE" w:rsidRPr="00064D7C" w:rsidRDefault="00797EBE" w:rsidP="00615C13">
            <w:pPr>
              <w:jc w:val="center"/>
              <w:rPr>
                <w:rFonts w:ascii="Cambria" w:hAnsi="Cambria" w:cs="Calibri"/>
                <w:sz w:val="20"/>
                <w:szCs w:val="20"/>
              </w:rPr>
            </w:pPr>
          </w:p>
        </w:tc>
        <w:tc>
          <w:tcPr>
            <w:tcW w:w="630" w:type="dxa"/>
            <w:vAlign w:val="center"/>
          </w:tcPr>
          <w:p w14:paraId="49FEE5F3" w14:textId="77777777" w:rsidR="00797EBE" w:rsidRPr="00064D7C" w:rsidRDefault="00797EBE" w:rsidP="00615C13">
            <w:pPr>
              <w:jc w:val="center"/>
              <w:rPr>
                <w:rFonts w:ascii="Cambria" w:hAnsi="Cambria" w:cs="Calibri"/>
                <w:sz w:val="20"/>
                <w:szCs w:val="20"/>
              </w:rPr>
            </w:pPr>
          </w:p>
        </w:tc>
        <w:tc>
          <w:tcPr>
            <w:tcW w:w="683" w:type="dxa"/>
            <w:vAlign w:val="center"/>
          </w:tcPr>
          <w:p w14:paraId="52C87843" w14:textId="77777777" w:rsidR="00797EBE" w:rsidRPr="00064D7C" w:rsidRDefault="00797EBE" w:rsidP="00615C13">
            <w:pPr>
              <w:jc w:val="center"/>
              <w:rPr>
                <w:rFonts w:cs="Calibri"/>
                <w:sz w:val="20"/>
                <w:szCs w:val="20"/>
              </w:rPr>
            </w:pPr>
          </w:p>
        </w:tc>
      </w:tr>
      <w:tr w:rsidR="00797EBE" w:rsidRPr="00D170F1" w14:paraId="6429C535" w14:textId="77777777" w:rsidTr="006C10EB">
        <w:tc>
          <w:tcPr>
            <w:tcW w:w="1409" w:type="dxa"/>
            <w:vMerge/>
            <w:vAlign w:val="center"/>
          </w:tcPr>
          <w:p w14:paraId="629F06D6" w14:textId="77777777" w:rsidR="00797EBE" w:rsidRPr="009253EC" w:rsidRDefault="00797EBE" w:rsidP="00797EBE">
            <w:pPr>
              <w:jc w:val="center"/>
              <w:rPr>
                <w:rFonts w:cs="Calibri"/>
                <w:sz w:val="20"/>
                <w:szCs w:val="20"/>
              </w:rPr>
            </w:pPr>
          </w:p>
        </w:tc>
        <w:tc>
          <w:tcPr>
            <w:tcW w:w="2071" w:type="dxa"/>
          </w:tcPr>
          <w:p w14:paraId="09D61DC8" w14:textId="77777777" w:rsidR="00797EBE" w:rsidRPr="009253EC" w:rsidRDefault="00797EBE" w:rsidP="00615C13">
            <w:pPr>
              <w:rPr>
                <w:rFonts w:cs="Calibri"/>
                <w:sz w:val="20"/>
                <w:szCs w:val="20"/>
              </w:rPr>
            </w:pPr>
            <w:r w:rsidRPr="009253EC">
              <w:rPr>
                <w:rFonts w:cs="Calibri"/>
                <w:sz w:val="20"/>
                <w:szCs w:val="20"/>
              </w:rPr>
              <w:t xml:space="preserve">Entomopathogenic </w:t>
            </w:r>
            <w:r>
              <w:rPr>
                <w:rFonts w:cs="Calibri"/>
                <w:sz w:val="20"/>
                <w:szCs w:val="20"/>
              </w:rPr>
              <w:t>bacteria</w:t>
            </w:r>
          </w:p>
        </w:tc>
        <w:tc>
          <w:tcPr>
            <w:tcW w:w="5813" w:type="dxa"/>
          </w:tcPr>
          <w:p w14:paraId="7641338E" w14:textId="65DDF982" w:rsidR="00797EBE" w:rsidRPr="009253EC" w:rsidRDefault="00797EBE" w:rsidP="00615C13">
            <w:pPr>
              <w:rPr>
                <w:rFonts w:cs="Calibri"/>
                <w:sz w:val="20"/>
                <w:szCs w:val="20"/>
              </w:rPr>
            </w:pPr>
            <w:r>
              <w:rPr>
                <w:rFonts w:cs="Calibri"/>
                <w:sz w:val="20"/>
                <w:szCs w:val="20"/>
              </w:rPr>
              <w:t>Unlikely to be feasible on a large scale. Costly. May work for buffalo flies and non-biting flies.</w:t>
            </w:r>
          </w:p>
        </w:tc>
        <w:tc>
          <w:tcPr>
            <w:tcW w:w="694" w:type="dxa"/>
            <w:vAlign w:val="center"/>
          </w:tcPr>
          <w:p w14:paraId="3E63CDBD"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15D8AEF1" w14:textId="77777777" w:rsidR="00797EBE" w:rsidRPr="00064D7C" w:rsidRDefault="00797EBE" w:rsidP="00615C13">
            <w:pPr>
              <w:jc w:val="center"/>
              <w:rPr>
                <w:rFonts w:ascii="Cambria" w:hAnsi="Cambria" w:cs="Calibri"/>
                <w:sz w:val="20"/>
                <w:szCs w:val="20"/>
              </w:rPr>
            </w:pPr>
          </w:p>
        </w:tc>
        <w:tc>
          <w:tcPr>
            <w:tcW w:w="694" w:type="dxa"/>
            <w:vAlign w:val="center"/>
          </w:tcPr>
          <w:p w14:paraId="34BC20E1"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30461C99" w14:textId="77777777" w:rsidR="00797EBE" w:rsidRPr="00064D7C" w:rsidRDefault="00797EBE" w:rsidP="00615C13">
            <w:pPr>
              <w:jc w:val="center"/>
              <w:rPr>
                <w:rFonts w:ascii="Cambria" w:hAnsi="Cambria" w:cs="Calibri"/>
                <w:sz w:val="20"/>
                <w:szCs w:val="20"/>
              </w:rPr>
            </w:pPr>
          </w:p>
        </w:tc>
        <w:tc>
          <w:tcPr>
            <w:tcW w:w="630" w:type="dxa"/>
            <w:vAlign w:val="center"/>
          </w:tcPr>
          <w:p w14:paraId="0CC3F0A7" w14:textId="77777777" w:rsidR="00797EBE" w:rsidRPr="00064D7C" w:rsidRDefault="00797EBE" w:rsidP="00615C13">
            <w:pPr>
              <w:jc w:val="center"/>
              <w:rPr>
                <w:rFonts w:ascii="Cambria" w:hAnsi="Cambria" w:cs="Calibri"/>
                <w:sz w:val="20"/>
                <w:szCs w:val="20"/>
              </w:rPr>
            </w:pPr>
          </w:p>
        </w:tc>
        <w:tc>
          <w:tcPr>
            <w:tcW w:w="630" w:type="dxa"/>
            <w:vAlign w:val="center"/>
          </w:tcPr>
          <w:p w14:paraId="53F3ECB1" w14:textId="77777777" w:rsidR="00797EBE" w:rsidRPr="00064D7C" w:rsidRDefault="00797EBE" w:rsidP="00615C13">
            <w:pPr>
              <w:jc w:val="center"/>
              <w:rPr>
                <w:rFonts w:ascii="Cambria" w:hAnsi="Cambria" w:cs="Calibri"/>
                <w:sz w:val="20"/>
                <w:szCs w:val="20"/>
              </w:rPr>
            </w:pPr>
          </w:p>
        </w:tc>
        <w:tc>
          <w:tcPr>
            <w:tcW w:w="683" w:type="dxa"/>
            <w:vAlign w:val="center"/>
          </w:tcPr>
          <w:p w14:paraId="4FCC1AB7" w14:textId="77777777" w:rsidR="00797EBE" w:rsidRPr="00064D7C" w:rsidRDefault="00797EBE" w:rsidP="00615C13">
            <w:pPr>
              <w:jc w:val="center"/>
              <w:rPr>
                <w:rFonts w:cs="Calibri"/>
                <w:sz w:val="20"/>
                <w:szCs w:val="20"/>
              </w:rPr>
            </w:pPr>
          </w:p>
        </w:tc>
      </w:tr>
      <w:tr w:rsidR="00797EBE" w:rsidRPr="00D170F1" w14:paraId="398601FF" w14:textId="77777777" w:rsidTr="006C10EB">
        <w:tc>
          <w:tcPr>
            <w:tcW w:w="1409" w:type="dxa"/>
            <w:vMerge/>
            <w:vAlign w:val="center"/>
          </w:tcPr>
          <w:p w14:paraId="78C0FDD8" w14:textId="77777777" w:rsidR="00797EBE" w:rsidRPr="009253EC" w:rsidRDefault="00797EBE" w:rsidP="00797EBE">
            <w:pPr>
              <w:jc w:val="center"/>
              <w:rPr>
                <w:rFonts w:cs="Calibri"/>
                <w:sz w:val="20"/>
                <w:szCs w:val="20"/>
              </w:rPr>
            </w:pPr>
          </w:p>
        </w:tc>
        <w:tc>
          <w:tcPr>
            <w:tcW w:w="2071" w:type="dxa"/>
          </w:tcPr>
          <w:p w14:paraId="1ED749FF" w14:textId="77777777" w:rsidR="00797EBE" w:rsidRPr="009253EC" w:rsidRDefault="00797EBE" w:rsidP="00615C13">
            <w:pPr>
              <w:rPr>
                <w:rFonts w:cs="Calibri"/>
                <w:sz w:val="20"/>
                <w:szCs w:val="20"/>
              </w:rPr>
            </w:pPr>
            <w:r w:rsidRPr="009253EC">
              <w:rPr>
                <w:rFonts w:cs="Calibri"/>
                <w:sz w:val="20"/>
                <w:szCs w:val="20"/>
              </w:rPr>
              <w:t>Dung beet</w:t>
            </w:r>
            <w:r>
              <w:rPr>
                <w:rFonts w:cs="Calibri"/>
                <w:sz w:val="20"/>
                <w:szCs w:val="20"/>
              </w:rPr>
              <w:t>les</w:t>
            </w:r>
          </w:p>
        </w:tc>
        <w:tc>
          <w:tcPr>
            <w:tcW w:w="5813" w:type="dxa"/>
          </w:tcPr>
          <w:p w14:paraId="443E7F4C" w14:textId="7893BF07" w:rsidR="00797EBE" w:rsidRPr="009253EC" w:rsidRDefault="00797EBE" w:rsidP="00615C13">
            <w:pPr>
              <w:rPr>
                <w:rFonts w:cs="Calibri"/>
                <w:sz w:val="20"/>
                <w:szCs w:val="20"/>
              </w:rPr>
            </w:pPr>
            <w:r>
              <w:rPr>
                <w:rFonts w:cs="Calibri"/>
                <w:sz w:val="20"/>
                <w:szCs w:val="20"/>
              </w:rPr>
              <w:t>Useful for control of dung pats. Can buy commercial dung beetles (costly) or rely on natural populations. Impacted by chemical controls, especially SPs and MLs.</w:t>
            </w:r>
          </w:p>
        </w:tc>
        <w:tc>
          <w:tcPr>
            <w:tcW w:w="694" w:type="dxa"/>
            <w:vAlign w:val="center"/>
          </w:tcPr>
          <w:p w14:paraId="2CA66146"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05EE8C08" w14:textId="77777777" w:rsidR="00797EBE" w:rsidRPr="00064D7C" w:rsidRDefault="00797EBE" w:rsidP="00615C13">
            <w:pPr>
              <w:jc w:val="center"/>
              <w:rPr>
                <w:rFonts w:ascii="Cambria" w:hAnsi="Cambria" w:cs="Calibri"/>
                <w:sz w:val="20"/>
                <w:szCs w:val="20"/>
              </w:rPr>
            </w:pPr>
          </w:p>
        </w:tc>
        <w:tc>
          <w:tcPr>
            <w:tcW w:w="694" w:type="dxa"/>
            <w:vAlign w:val="center"/>
          </w:tcPr>
          <w:p w14:paraId="2B7EBAF7"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37D76814" w14:textId="77777777" w:rsidR="00797EBE" w:rsidRPr="00064D7C" w:rsidRDefault="00797EBE" w:rsidP="00615C13">
            <w:pPr>
              <w:jc w:val="center"/>
              <w:rPr>
                <w:rFonts w:ascii="Cambria" w:hAnsi="Cambria" w:cs="Calibri"/>
                <w:sz w:val="20"/>
                <w:szCs w:val="20"/>
              </w:rPr>
            </w:pPr>
          </w:p>
        </w:tc>
        <w:tc>
          <w:tcPr>
            <w:tcW w:w="630" w:type="dxa"/>
            <w:vAlign w:val="center"/>
          </w:tcPr>
          <w:p w14:paraId="5DC092A4" w14:textId="77777777" w:rsidR="00797EBE" w:rsidRPr="00064D7C" w:rsidRDefault="00797EBE" w:rsidP="00615C13">
            <w:pPr>
              <w:jc w:val="center"/>
              <w:rPr>
                <w:rFonts w:ascii="Cambria" w:hAnsi="Cambria" w:cs="Calibri"/>
                <w:sz w:val="20"/>
                <w:szCs w:val="20"/>
              </w:rPr>
            </w:pPr>
          </w:p>
        </w:tc>
        <w:tc>
          <w:tcPr>
            <w:tcW w:w="630" w:type="dxa"/>
            <w:vAlign w:val="center"/>
          </w:tcPr>
          <w:p w14:paraId="3FC69371" w14:textId="77777777" w:rsidR="00797EBE" w:rsidRPr="00064D7C" w:rsidRDefault="00797EBE" w:rsidP="00615C13">
            <w:pPr>
              <w:jc w:val="center"/>
              <w:rPr>
                <w:rFonts w:ascii="Cambria" w:hAnsi="Cambria" w:cs="Calibri"/>
                <w:sz w:val="20"/>
                <w:szCs w:val="20"/>
              </w:rPr>
            </w:pPr>
          </w:p>
        </w:tc>
        <w:tc>
          <w:tcPr>
            <w:tcW w:w="683" w:type="dxa"/>
            <w:vAlign w:val="center"/>
          </w:tcPr>
          <w:p w14:paraId="4013252D" w14:textId="77777777" w:rsidR="00797EBE" w:rsidRPr="00064D7C" w:rsidRDefault="00797EBE" w:rsidP="00615C13">
            <w:pPr>
              <w:jc w:val="center"/>
              <w:rPr>
                <w:rFonts w:ascii="Cambria" w:hAnsi="Cambria" w:cs="Calibri"/>
                <w:sz w:val="20"/>
                <w:szCs w:val="20"/>
              </w:rPr>
            </w:pPr>
          </w:p>
        </w:tc>
      </w:tr>
      <w:tr w:rsidR="00797EBE" w:rsidRPr="00D170F1" w14:paraId="123F38D5" w14:textId="77777777" w:rsidTr="006C10EB">
        <w:tc>
          <w:tcPr>
            <w:tcW w:w="1409" w:type="dxa"/>
            <w:vMerge/>
            <w:vAlign w:val="center"/>
          </w:tcPr>
          <w:p w14:paraId="65075486" w14:textId="77777777" w:rsidR="00797EBE" w:rsidRPr="009253EC" w:rsidRDefault="00797EBE" w:rsidP="00797EBE">
            <w:pPr>
              <w:jc w:val="center"/>
              <w:rPr>
                <w:rFonts w:cs="Calibri"/>
                <w:sz w:val="20"/>
                <w:szCs w:val="20"/>
              </w:rPr>
            </w:pPr>
          </w:p>
        </w:tc>
        <w:tc>
          <w:tcPr>
            <w:tcW w:w="2071" w:type="dxa"/>
          </w:tcPr>
          <w:p w14:paraId="65427E0E" w14:textId="77777777" w:rsidR="00797EBE" w:rsidRPr="009253EC" w:rsidRDefault="00797EBE" w:rsidP="00615C13">
            <w:pPr>
              <w:rPr>
                <w:rFonts w:cs="Calibri"/>
                <w:sz w:val="20"/>
                <w:szCs w:val="20"/>
              </w:rPr>
            </w:pPr>
            <w:r w:rsidRPr="009253EC">
              <w:rPr>
                <w:rFonts w:cs="Calibri"/>
                <w:sz w:val="20"/>
                <w:szCs w:val="20"/>
              </w:rPr>
              <w:t>Vaccination</w:t>
            </w:r>
          </w:p>
        </w:tc>
        <w:tc>
          <w:tcPr>
            <w:tcW w:w="5813" w:type="dxa"/>
          </w:tcPr>
          <w:p w14:paraId="42EAD612" w14:textId="0F7083A6" w:rsidR="00797EBE" w:rsidRPr="009253EC" w:rsidRDefault="00797EBE" w:rsidP="00615C13">
            <w:pPr>
              <w:rPr>
                <w:rFonts w:cs="Calibri"/>
                <w:sz w:val="20"/>
                <w:szCs w:val="20"/>
              </w:rPr>
            </w:pPr>
            <w:r>
              <w:rPr>
                <w:rFonts w:cs="Calibri"/>
                <w:sz w:val="20"/>
                <w:szCs w:val="20"/>
              </w:rPr>
              <w:t>For cattle tick. Costly and requires multiple vaccinations over the lifetime of the animals.</w:t>
            </w:r>
          </w:p>
        </w:tc>
        <w:tc>
          <w:tcPr>
            <w:tcW w:w="694" w:type="dxa"/>
            <w:vAlign w:val="center"/>
          </w:tcPr>
          <w:p w14:paraId="46235B76" w14:textId="77777777" w:rsidR="00797EBE" w:rsidRPr="00064D7C" w:rsidRDefault="00797EBE" w:rsidP="00615C13">
            <w:pPr>
              <w:jc w:val="center"/>
              <w:rPr>
                <w:rFonts w:ascii="Cambria" w:hAnsi="Cambria" w:cs="Calibri"/>
                <w:sz w:val="20"/>
                <w:szCs w:val="20"/>
              </w:rPr>
            </w:pPr>
          </w:p>
        </w:tc>
        <w:tc>
          <w:tcPr>
            <w:tcW w:w="694" w:type="dxa"/>
            <w:vAlign w:val="center"/>
          </w:tcPr>
          <w:p w14:paraId="55789F6C" w14:textId="77777777" w:rsidR="00797EBE" w:rsidRPr="00064D7C" w:rsidRDefault="00797EBE" w:rsidP="00615C13">
            <w:pPr>
              <w:jc w:val="center"/>
              <w:rPr>
                <w:rFonts w:ascii="Cambria" w:hAnsi="Cambria" w:cs="Calibri"/>
                <w:sz w:val="20"/>
                <w:szCs w:val="20"/>
              </w:rPr>
            </w:pPr>
          </w:p>
        </w:tc>
        <w:tc>
          <w:tcPr>
            <w:tcW w:w="694" w:type="dxa"/>
            <w:vAlign w:val="center"/>
          </w:tcPr>
          <w:p w14:paraId="0F88DF1C" w14:textId="77777777" w:rsidR="00797EBE" w:rsidRPr="00064D7C" w:rsidRDefault="00797EBE" w:rsidP="00615C13">
            <w:pPr>
              <w:jc w:val="center"/>
              <w:rPr>
                <w:rFonts w:ascii="Cambria" w:hAnsi="Cambria" w:cs="Calibri"/>
                <w:sz w:val="20"/>
                <w:szCs w:val="20"/>
              </w:rPr>
            </w:pPr>
          </w:p>
        </w:tc>
        <w:tc>
          <w:tcPr>
            <w:tcW w:w="630" w:type="dxa"/>
            <w:vAlign w:val="center"/>
          </w:tcPr>
          <w:p w14:paraId="10E3E5BB" w14:textId="77777777" w:rsidR="00797EBE" w:rsidRPr="00064D7C" w:rsidRDefault="00797EBE" w:rsidP="00615C13">
            <w:pPr>
              <w:jc w:val="center"/>
              <w:rPr>
                <w:rFonts w:ascii="Cambria" w:hAnsi="Cambria" w:cs="Calibri"/>
                <w:sz w:val="20"/>
                <w:szCs w:val="20"/>
              </w:rPr>
            </w:pPr>
          </w:p>
        </w:tc>
        <w:tc>
          <w:tcPr>
            <w:tcW w:w="630" w:type="dxa"/>
            <w:vAlign w:val="center"/>
          </w:tcPr>
          <w:p w14:paraId="11F0DF06" w14:textId="77777777" w:rsidR="00797EBE" w:rsidRPr="00064D7C" w:rsidRDefault="00797EBE" w:rsidP="00615C13">
            <w:pPr>
              <w:jc w:val="center"/>
              <w:rPr>
                <w:rFonts w:ascii="Cambria" w:hAnsi="Cambria" w:cs="Calibri"/>
                <w:sz w:val="20"/>
                <w:szCs w:val="20"/>
              </w:rPr>
            </w:pPr>
          </w:p>
        </w:tc>
        <w:tc>
          <w:tcPr>
            <w:tcW w:w="630" w:type="dxa"/>
            <w:vAlign w:val="center"/>
          </w:tcPr>
          <w:p w14:paraId="60A8A379"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83" w:type="dxa"/>
            <w:vAlign w:val="center"/>
          </w:tcPr>
          <w:p w14:paraId="40943EEF" w14:textId="77777777" w:rsidR="00797EBE" w:rsidRPr="00064D7C" w:rsidRDefault="00797EBE" w:rsidP="00615C13">
            <w:pPr>
              <w:jc w:val="center"/>
              <w:rPr>
                <w:rFonts w:ascii="Cambria" w:hAnsi="Cambria" w:cs="Calibri"/>
                <w:sz w:val="20"/>
                <w:szCs w:val="20"/>
              </w:rPr>
            </w:pPr>
          </w:p>
        </w:tc>
      </w:tr>
      <w:tr w:rsidR="00797EBE" w:rsidRPr="00D170F1" w14:paraId="000609B6" w14:textId="77777777" w:rsidTr="006C10EB">
        <w:tc>
          <w:tcPr>
            <w:tcW w:w="1409" w:type="dxa"/>
            <w:vMerge w:val="restart"/>
            <w:vAlign w:val="center"/>
          </w:tcPr>
          <w:p w14:paraId="1E740D56" w14:textId="77777777" w:rsidR="00797EBE" w:rsidRPr="009253EC" w:rsidRDefault="00797EBE" w:rsidP="00797EBE">
            <w:pPr>
              <w:jc w:val="center"/>
              <w:rPr>
                <w:rFonts w:cs="Calibri"/>
                <w:sz w:val="20"/>
                <w:szCs w:val="20"/>
              </w:rPr>
            </w:pPr>
            <w:r w:rsidRPr="009253EC">
              <w:rPr>
                <w:rFonts w:cs="Calibri"/>
                <w:sz w:val="20"/>
                <w:szCs w:val="20"/>
              </w:rPr>
              <w:t>Chemical</w:t>
            </w:r>
            <w:r>
              <w:rPr>
                <w:rFonts w:cs="Calibri"/>
                <w:sz w:val="20"/>
                <w:szCs w:val="20"/>
              </w:rPr>
              <w:t xml:space="preserve"> – on-host</w:t>
            </w:r>
          </w:p>
        </w:tc>
        <w:tc>
          <w:tcPr>
            <w:tcW w:w="2071" w:type="dxa"/>
          </w:tcPr>
          <w:p w14:paraId="65305A6E" w14:textId="4AE2DEB7" w:rsidR="00797EBE" w:rsidRPr="009253EC" w:rsidRDefault="00797EBE" w:rsidP="00615C13">
            <w:pPr>
              <w:rPr>
                <w:rFonts w:cs="Calibri"/>
                <w:sz w:val="20"/>
                <w:szCs w:val="20"/>
              </w:rPr>
            </w:pPr>
            <w:r>
              <w:rPr>
                <w:rFonts w:cs="Calibri"/>
                <w:sz w:val="20"/>
                <w:szCs w:val="20"/>
              </w:rPr>
              <w:t>Topical repellents – pour-ons, dips, sprays</w:t>
            </w:r>
          </w:p>
        </w:tc>
        <w:tc>
          <w:tcPr>
            <w:tcW w:w="5813" w:type="dxa"/>
          </w:tcPr>
          <w:p w14:paraId="0B0A2507" w14:textId="249A668C" w:rsidR="00797EBE" w:rsidRPr="009253EC" w:rsidRDefault="00797EBE" w:rsidP="00615C13">
            <w:pPr>
              <w:rPr>
                <w:rFonts w:cs="Calibri"/>
                <w:sz w:val="20"/>
                <w:szCs w:val="20"/>
              </w:rPr>
            </w:pPr>
            <w:r>
              <w:rPr>
                <w:rFonts w:cs="Calibri"/>
                <w:sz w:val="20"/>
                <w:szCs w:val="20"/>
              </w:rPr>
              <w:t xml:space="preserve">Can be effective but high rates of resistance are reported to some chemicals. Often a short-term effect. Cost of ongoing treatments can be high. </w:t>
            </w:r>
          </w:p>
        </w:tc>
        <w:tc>
          <w:tcPr>
            <w:tcW w:w="694" w:type="dxa"/>
            <w:vAlign w:val="center"/>
          </w:tcPr>
          <w:p w14:paraId="1F3B22B6"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3AAF5731" w14:textId="5999460E"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73B0B9AE" w14:textId="68216113"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5DD041F8" w14:textId="5498300F"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197FA761" w14:textId="0B3C792A"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5144F760"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83" w:type="dxa"/>
            <w:vAlign w:val="center"/>
          </w:tcPr>
          <w:p w14:paraId="5DD2EE1F"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r>
      <w:tr w:rsidR="00797EBE" w:rsidRPr="00D170F1" w14:paraId="15AB10FA" w14:textId="77777777" w:rsidTr="006C10EB">
        <w:tc>
          <w:tcPr>
            <w:tcW w:w="1409" w:type="dxa"/>
            <w:vMerge/>
          </w:tcPr>
          <w:p w14:paraId="02AF348E" w14:textId="77777777" w:rsidR="00797EBE" w:rsidRPr="009253EC" w:rsidRDefault="00797EBE" w:rsidP="00615C13">
            <w:pPr>
              <w:rPr>
                <w:rFonts w:cs="Calibri"/>
                <w:sz w:val="20"/>
                <w:szCs w:val="20"/>
              </w:rPr>
            </w:pPr>
          </w:p>
        </w:tc>
        <w:tc>
          <w:tcPr>
            <w:tcW w:w="2071" w:type="dxa"/>
          </w:tcPr>
          <w:p w14:paraId="167FF039" w14:textId="77777777" w:rsidR="00797EBE" w:rsidRPr="009253EC" w:rsidRDefault="00797EBE" w:rsidP="00615C13">
            <w:pPr>
              <w:rPr>
                <w:rFonts w:cs="Calibri"/>
                <w:sz w:val="20"/>
                <w:szCs w:val="20"/>
              </w:rPr>
            </w:pPr>
            <w:r w:rsidRPr="009253EC">
              <w:rPr>
                <w:rFonts w:cs="Calibri"/>
                <w:sz w:val="20"/>
                <w:szCs w:val="20"/>
              </w:rPr>
              <w:t>Ear tags</w:t>
            </w:r>
          </w:p>
        </w:tc>
        <w:tc>
          <w:tcPr>
            <w:tcW w:w="5813" w:type="dxa"/>
          </w:tcPr>
          <w:p w14:paraId="452F8A86" w14:textId="77777777" w:rsidR="00797EBE" w:rsidRPr="009253EC" w:rsidRDefault="00797EBE" w:rsidP="00615C13">
            <w:pPr>
              <w:rPr>
                <w:rFonts w:cs="Calibri"/>
                <w:sz w:val="20"/>
                <w:szCs w:val="20"/>
              </w:rPr>
            </w:pPr>
            <w:r>
              <w:rPr>
                <w:rFonts w:cs="Calibri"/>
                <w:sz w:val="20"/>
                <w:szCs w:val="20"/>
              </w:rPr>
              <w:t>As above.</w:t>
            </w:r>
          </w:p>
        </w:tc>
        <w:tc>
          <w:tcPr>
            <w:tcW w:w="694" w:type="dxa"/>
            <w:vAlign w:val="center"/>
          </w:tcPr>
          <w:p w14:paraId="4BE219D4" w14:textId="6D788B62"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3C05B7E7" w14:textId="77777777" w:rsidR="00797EBE" w:rsidRPr="00064D7C" w:rsidRDefault="00797EBE" w:rsidP="00615C13">
            <w:pPr>
              <w:jc w:val="center"/>
              <w:rPr>
                <w:rFonts w:ascii="Cambria" w:hAnsi="Cambria" w:cs="Calibri"/>
                <w:sz w:val="20"/>
                <w:szCs w:val="20"/>
              </w:rPr>
            </w:pPr>
          </w:p>
        </w:tc>
        <w:tc>
          <w:tcPr>
            <w:tcW w:w="694" w:type="dxa"/>
            <w:vAlign w:val="center"/>
          </w:tcPr>
          <w:p w14:paraId="426CE33F" w14:textId="77777777" w:rsidR="00797EBE" w:rsidRPr="00064D7C" w:rsidRDefault="00797EBE" w:rsidP="00615C13">
            <w:pPr>
              <w:jc w:val="center"/>
              <w:rPr>
                <w:rFonts w:ascii="Cambria" w:hAnsi="Cambria" w:cs="Calibri"/>
                <w:sz w:val="20"/>
                <w:szCs w:val="20"/>
              </w:rPr>
            </w:pPr>
          </w:p>
        </w:tc>
        <w:tc>
          <w:tcPr>
            <w:tcW w:w="630" w:type="dxa"/>
            <w:vAlign w:val="center"/>
          </w:tcPr>
          <w:p w14:paraId="6656C8EB" w14:textId="77777777" w:rsidR="00797EBE" w:rsidRPr="00064D7C" w:rsidRDefault="00797EBE" w:rsidP="00615C13">
            <w:pPr>
              <w:jc w:val="center"/>
              <w:rPr>
                <w:rFonts w:ascii="Cambria" w:hAnsi="Cambria" w:cs="Calibri"/>
                <w:sz w:val="20"/>
                <w:szCs w:val="20"/>
              </w:rPr>
            </w:pPr>
          </w:p>
        </w:tc>
        <w:tc>
          <w:tcPr>
            <w:tcW w:w="630" w:type="dxa"/>
            <w:vAlign w:val="center"/>
          </w:tcPr>
          <w:p w14:paraId="2A66C1D4" w14:textId="77777777" w:rsidR="00797EBE" w:rsidRPr="00064D7C" w:rsidRDefault="00797EBE" w:rsidP="00615C13">
            <w:pPr>
              <w:jc w:val="center"/>
              <w:rPr>
                <w:rFonts w:ascii="Cambria" w:hAnsi="Cambria" w:cs="Calibri"/>
                <w:sz w:val="20"/>
                <w:szCs w:val="20"/>
              </w:rPr>
            </w:pPr>
          </w:p>
        </w:tc>
        <w:tc>
          <w:tcPr>
            <w:tcW w:w="630" w:type="dxa"/>
            <w:vAlign w:val="center"/>
          </w:tcPr>
          <w:p w14:paraId="4326AF6B"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83" w:type="dxa"/>
            <w:vAlign w:val="center"/>
          </w:tcPr>
          <w:p w14:paraId="3E2467B3"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r>
      <w:tr w:rsidR="00797EBE" w:rsidRPr="00D170F1" w14:paraId="66CACBE3" w14:textId="77777777" w:rsidTr="006C10EB">
        <w:tc>
          <w:tcPr>
            <w:tcW w:w="1409" w:type="dxa"/>
            <w:vMerge/>
          </w:tcPr>
          <w:p w14:paraId="38141A63" w14:textId="77777777" w:rsidR="00797EBE" w:rsidRPr="009253EC" w:rsidRDefault="00797EBE" w:rsidP="00615C13">
            <w:pPr>
              <w:rPr>
                <w:rFonts w:cs="Calibri"/>
                <w:sz w:val="20"/>
                <w:szCs w:val="20"/>
              </w:rPr>
            </w:pPr>
          </w:p>
        </w:tc>
        <w:tc>
          <w:tcPr>
            <w:tcW w:w="2071" w:type="dxa"/>
          </w:tcPr>
          <w:p w14:paraId="76450BD9" w14:textId="6103062C" w:rsidR="00797EBE" w:rsidRPr="009253EC" w:rsidRDefault="00797EBE" w:rsidP="00615C13">
            <w:pPr>
              <w:rPr>
                <w:rFonts w:cs="Calibri"/>
                <w:sz w:val="20"/>
                <w:szCs w:val="20"/>
              </w:rPr>
            </w:pPr>
            <w:r w:rsidRPr="009253EC">
              <w:rPr>
                <w:rFonts w:cs="Calibri"/>
                <w:sz w:val="20"/>
                <w:szCs w:val="20"/>
              </w:rPr>
              <w:t>Environmental spraying</w:t>
            </w:r>
          </w:p>
        </w:tc>
        <w:tc>
          <w:tcPr>
            <w:tcW w:w="5813" w:type="dxa"/>
          </w:tcPr>
          <w:p w14:paraId="51E47366" w14:textId="48683E49" w:rsidR="00797EBE" w:rsidRPr="009253EC" w:rsidRDefault="00797EBE" w:rsidP="00615C13">
            <w:pPr>
              <w:rPr>
                <w:rFonts w:cs="Calibri"/>
                <w:sz w:val="20"/>
                <w:szCs w:val="20"/>
              </w:rPr>
            </w:pPr>
            <w:r w:rsidRPr="009253EC">
              <w:rPr>
                <w:rFonts w:cs="Calibri"/>
                <w:sz w:val="20"/>
                <w:szCs w:val="20"/>
              </w:rPr>
              <w:t>Not recommended</w:t>
            </w:r>
            <w:r>
              <w:rPr>
                <w:rFonts w:cs="Calibri"/>
                <w:sz w:val="20"/>
                <w:szCs w:val="20"/>
              </w:rPr>
              <w:t>.</w:t>
            </w:r>
            <w:r>
              <w:t xml:space="preserve"> </w:t>
            </w:r>
            <w:r w:rsidRPr="00C178B2">
              <w:rPr>
                <w:sz w:val="20"/>
                <w:szCs w:val="20"/>
              </w:rPr>
              <w:t xml:space="preserve">Feasibility of application over large areas is challenging. Effectiveness in </w:t>
            </w:r>
            <w:r>
              <w:rPr>
                <w:sz w:val="20"/>
                <w:szCs w:val="20"/>
              </w:rPr>
              <w:t>dense</w:t>
            </w:r>
            <w:r w:rsidRPr="00C178B2">
              <w:rPr>
                <w:sz w:val="20"/>
                <w:szCs w:val="20"/>
              </w:rPr>
              <w:t xml:space="preserve"> vegetation may be limited</w:t>
            </w:r>
            <w:r>
              <w:rPr>
                <w:sz w:val="20"/>
                <w:szCs w:val="20"/>
              </w:rPr>
              <w:t>. Very costly.</w:t>
            </w:r>
          </w:p>
        </w:tc>
        <w:tc>
          <w:tcPr>
            <w:tcW w:w="694" w:type="dxa"/>
            <w:vAlign w:val="center"/>
          </w:tcPr>
          <w:p w14:paraId="442BFBBA"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6664E915"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94" w:type="dxa"/>
            <w:vAlign w:val="center"/>
          </w:tcPr>
          <w:p w14:paraId="484EB4A7"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0E754556"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43F19F7A"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30" w:type="dxa"/>
            <w:vAlign w:val="center"/>
          </w:tcPr>
          <w:p w14:paraId="277FDDBE"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c>
          <w:tcPr>
            <w:tcW w:w="683" w:type="dxa"/>
            <w:vAlign w:val="center"/>
          </w:tcPr>
          <w:p w14:paraId="6F6A945E" w14:textId="77777777" w:rsidR="00797EBE" w:rsidRPr="00064D7C" w:rsidRDefault="00797EBE" w:rsidP="00615C13">
            <w:pPr>
              <w:jc w:val="center"/>
              <w:rPr>
                <w:rFonts w:ascii="Cambria" w:hAnsi="Cambria" w:cs="Calibri"/>
                <w:sz w:val="20"/>
                <w:szCs w:val="20"/>
              </w:rPr>
            </w:pPr>
            <w:r w:rsidRPr="00064D7C">
              <w:rPr>
                <w:rFonts w:ascii="Cambria" w:hAnsi="Cambria" w:cs="Calibri"/>
                <w:sz w:val="20"/>
                <w:szCs w:val="20"/>
              </w:rPr>
              <w:t>-</w:t>
            </w:r>
          </w:p>
        </w:tc>
      </w:tr>
    </w:tbl>
    <w:p w14:paraId="2AD32040" w14:textId="58907C14" w:rsidR="007A6449" w:rsidRDefault="00365133" w:rsidP="007A6449">
      <w:pPr>
        <w:pStyle w:val="Heading2"/>
      </w:pPr>
      <w:bookmarkStart w:id="197" w:name="_Toc195777931"/>
      <w:r>
        <w:t>Southern beef cattle systems</w:t>
      </w:r>
      <w:bookmarkEnd w:id="197"/>
      <w:r>
        <w:t xml:space="preserve"> </w:t>
      </w:r>
    </w:p>
    <w:p w14:paraId="118A95ED" w14:textId="4FEADBE2" w:rsidR="001C703C" w:rsidRPr="001C703C" w:rsidRDefault="006C10EB" w:rsidP="007A6449">
      <w:pPr>
        <w:rPr>
          <w:shd w:val="clear" w:color="auto" w:fill="FFFFFF"/>
        </w:rPr>
      </w:pPr>
      <w:hyperlink w:anchor="Table_31" w:history="1">
        <w:r w:rsidRPr="006C10EB">
          <w:rPr>
            <w:rStyle w:val="Hyperlink"/>
            <w:color w:val="0D0D0D" w:themeColor="text1" w:themeTint="F2"/>
            <w:u w:val="none"/>
            <w:lang w:eastAsia="en-US"/>
          </w:rPr>
          <w:t>Table 31</w:t>
        </w:r>
      </w:hyperlink>
      <w:r>
        <w:rPr>
          <w:lang w:eastAsia="en-US"/>
        </w:rPr>
        <w:t xml:space="preserve"> </w:t>
      </w:r>
      <w:r w:rsidR="00EE1EA6">
        <w:rPr>
          <w:lang w:eastAsia="en-US"/>
        </w:rPr>
        <w:t xml:space="preserve">details </w:t>
      </w:r>
      <w:r w:rsidR="00C2201A">
        <w:rPr>
          <w:lang w:eastAsia="en-US"/>
        </w:rPr>
        <w:t xml:space="preserve">control </w:t>
      </w:r>
      <w:r w:rsidR="0000036D">
        <w:rPr>
          <w:lang w:eastAsia="en-US"/>
        </w:rPr>
        <w:t>options</w:t>
      </w:r>
      <w:r w:rsidR="00C2201A">
        <w:rPr>
          <w:lang w:eastAsia="en-US"/>
        </w:rPr>
        <w:t xml:space="preserve"> for vectors </w:t>
      </w:r>
      <w:r w:rsidR="0000036D">
        <w:rPr>
          <w:lang w:eastAsia="en-US"/>
        </w:rPr>
        <w:t xml:space="preserve">that may be involved </w:t>
      </w:r>
      <w:r w:rsidR="00C2201A">
        <w:rPr>
          <w:lang w:eastAsia="en-US"/>
        </w:rPr>
        <w:t xml:space="preserve">in LSD transmission on southern beef cattle systems. </w:t>
      </w:r>
      <w:r w:rsidR="007A6449">
        <w:rPr>
          <w:shd w:val="clear" w:color="auto" w:fill="FFFFFF"/>
        </w:rPr>
        <w:t xml:space="preserve">Southern Australian beef production extends from </w:t>
      </w:r>
      <w:r w:rsidR="00040228">
        <w:rPr>
          <w:shd w:val="clear" w:color="auto" w:fill="FFFFFF"/>
        </w:rPr>
        <w:t xml:space="preserve">southern </w:t>
      </w:r>
      <w:r w:rsidR="00C2201A">
        <w:rPr>
          <w:shd w:val="clear" w:color="auto" w:fill="FFFFFF"/>
        </w:rPr>
        <w:t xml:space="preserve">Queensland to Western Australia. It encompasses a diverse range of enterprises, including </w:t>
      </w:r>
      <w:r w:rsidR="007A6449">
        <w:rPr>
          <w:shd w:val="clear" w:color="auto" w:fill="FFFFFF"/>
        </w:rPr>
        <w:t>pasture-based cow-calf systems, backgrounding or grow-out period</w:t>
      </w:r>
      <w:r w:rsidR="00C2201A">
        <w:rPr>
          <w:shd w:val="clear" w:color="auto" w:fill="FFFFFF"/>
        </w:rPr>
        <w:t>s</w:t>
      </w:r>
      <w:r w:rsidR="007A6449">
        <w:rPr>
          <w:shd w:val="clear" w:color="auto" w:fill="FFFFFF"/>
        </w:rPr>
        <w:t xml:space="preserve"> on pasture, and feedlot or pasture finishing</w:t>
      </w:r>
      <w:r w:rsidR="005A3824">
        <w:rPr>
          <w:shd w:val="clear" w:color="auto" w:fill="FFFFFF"/>
        </w:rPr>
        <w:t>.</w:t>
      </w:r>
      <w:r w:rsidR="00C2201A">
        <w:rPr>
          <w:shd w:val="clear" w:color="auto" w:fill="FFFFFF"/>
        </w:rPr>
        <w:t xml:space="preserve"> </w:t>
      </w:r>
      <w:r w:rsidR="005A3824">
        <w:rPr>
          <w:shd w:val="clear" w:color="auto" w:fill="FFFFFF"/>
        </w:rPr>
        <w:t>C</w:t>
      </w:r>
      <w:r w:rsidR="00C2201A">
        <w:rPr>
          <w:shd w:val="clear" w:color="auto" w:fill="FFFFFF"/>
        </w:rPr>
        <w:t xml:space="preserve">attle numbers </w:t>
      </w:r>
      <w:r w:rsidR="005A3824">
        <w:rPr>
          <w:shd w:val="clear" w:color="auto" w:fill="FFFFFF"/>
        </w:rPr>
        <w:t xml:space="preserve">vary widely </w:t>
      </w:r>
      <w:r w:rsidR="00C2201A">
        <w:rPr>
          <w:shd w:val="clear" w:color="auto" w:fill="FFFFFF"/>
        </w:rPr>
        <w:t>from small hobby farms to large scale enterprises (feedlots are dealt with in</w:t>
      </w:r>
      <w:r w:rsidR="00AE376C">
        <w:rPr>
          <w:shd w:val="clear" w:color="auto" w:fill="FFFFFF"/>
        </w:rPr>
        <w:t xml:space="preserve"> </w:t>
      </w:r>
      <w:hyperlink w:anchor="Table_32" w:history="1">
        <w:r w:rsidRPr="0036520F">
          <w:rPr>
            <w:rStyle w:val="Hyperlink"/>
            <w:color w:val="0D0D0D" w:themeColor="text1" w:themeTint="F2"/>
            <w:u w:val="none"/>
            <w:shd w:val="clear" w:color="auto" w:fill="FFFFFF"/>
          </w:rPr>
          <w:t>Table 32</w:t>
        </w:r>
      </w:hyperlink>
      <w:r w:rsidR="00C2201A">
        <w:rPr>
          <w:shd w:val="clear" w:color="auto" w:fill="FFFFFF"/>
        </w:rPr>
        <w:t xml:space="preserve">). </w:t>
      </w:r>
      <w:r w:rsidR="001C703C">
        <w:rPr>
          <w:shd w:val="clear" w:color="auto" w:fill="FFFFFF"/>
        </w:rPr>
        <w:t>Cattle farming in the southern regions is typically more intensive</w:t>
      </w:r>
      <w:r w:rsidR="005A3824">
        <w:rPr>
          <w:shd w:val="clear" w:color="auto" w:fill="FFFFFF"/>
        </w:rPr>
        <w:t>,</w:t>
      </w:r>
      <w:r w:rsidR="001C703C">
        <w:rPr>
          <w:shd w:val="clear" w:color="auto" w:fill="FFFFFF"/>
        </w:rPr>
        <w:t xml:space="preserve"> with </w:t>
      </w:r>
      <w:r w:rsidR="001C703C">
        <w:t>higher stocking rates and improved pastures</w:t>
      </w:r>
      <w:r w:rsidR="00021FE2">
        <w:t>, with</w:t>
      </w:r>
      <w:r w:rsidR="001C703C" w:rsidRPr="001C703C">
        <w:rPr>
          <w:i/>
          <w:iCs/>
        </w:rPr>
        <w:t xml:space="preserve"> </w:t>
      </w:r>
      <w:r w:rsidR="001C703C">
        <w:rPr>
          <w:i/>
          <w:iCs/>
        </w:rPr>
        <w:t xml:space="preserve">Bos taurus </w:t>
      </w:r>
      <w:r w:rsidR="001C703C">
        <w:t xml:space="preserve">breeds </w:t>
      </w:r>
      <w:r w:rsidR="00021FE2">
        <w:t xml:space="preserve">being </w:t>
      </w:r>
      <w:r w:rsidR="001C703C">
        <w:t xml:space="preserve">preferred </w:t>
      </w:r>
      <w:r w:rsidR="001C703C">
        <w:fldChar w:fldCharType="begin"/>
      </w:r>
      <w:r w:rsidR="006B0536">
        <w:instrText xml:space="preserve"> ADDIN ZOTERO_ITEM CSL_CITATION {"citationID":"uK8H70H3","properties":{"formattedCitation":"(Meat and Livestock Australia 2023)","plainCitation":"(Meat and Livestock Australia 2023)","noteIndex":0},"citationItems":[{"id":8009,"uris":["http://zotero.org/groups/4707929/items/4GW7IPBN"],"itemData":{"id":8009,"type":"report","event-place":"North Sydney, NSW","page":"36","publisher":"Meat and Livestock Australia Ltd","publisher-place":"North Sydney, NSW","title":"State of the Industry Report. The Australian red meat and livestock industry","URL":"https://www.mla.com.au/globalassets/mla-corporate/prices--markets/documents/trends--analysis/soti-report/mla-state-of-the-industry-report-2223-web_updated.pdf","author":[{"family":"Meat and Livestock Australia","given":""}],"issued":{"date-parts":[["2023"]]}}}],"schema":"https://github.com/citation-style-language/schema/raw/master/csl-citation.json"} </w:instrText>
      </w:r>
      <w:r w:rsidR="001C703C">
        <w:fldChar w:fldCharType="separate"/>
      </w:r>
      <w:r w:rsidR="001C703C">
        <w:rPr>
          <w:noProof/>
        </w:rPr>
        <w:t>(Meat and Livestock Australia 2023)</w:t>
      </w:r>
      <w:r w:rsidR="001C703C">
        <w:fldChar w:fldCharType="end"/>
      </w:r>
      <w:r w:rsidR="001C703C">
        <w:t xml:space="preserve">. </w:t>
      </w:r>
      <w:r w:rsidR="00C2201A">
        <w:rPr>
          <w:shd w:val="clear" w:color="auto" w:fill="FFFFFF"/>
        </w:rPr>
        <w:t>Southern Australia exhibits significant geographic diversity, with higher rainfalls along the coast and cold winters further south. Vectors vary in abundance and seasonality depending on the geographic region and local temperatures</w:t>
      </w:r>
      <w:r w:rsidR="006A7035">
        <w:rPr>
          <w:shd w:val="clear" w:color="auto" w:fill="FFFFFF"/>
        </w:rPr>
        <w:t xml:space="preserve"> and rainfall</w:t>
      </w:r>
      <w:r w:rsidR="00C2201A">
        <w:rPr>
          <w:shd w:val="clear" w:color="auto" w:fill="FFFFFF"/>
        </w:rPr>
        <w:t>. Before implementing controls, always be aware of regional characteristics</w:t>
      </w:r>
      <w:r w:rsidR="001C703C">
        <w:rPr>
          <w:shd w:val="clear" w:color="auto" w:fill="FFFFFF"/>
        </w:rPr>
        <w:t>.</w:t>
      </w:r>
    </w:p>
    <w:p w14:paraId="538B6A5B" w14:textId="155398C7" w:rsidR="007A6449" w:rsidRDefault="000E6D77" w:rsidP="000E6D77">
      <w:pPr>
        <w:pStyle w:val="Caption"/>
        <w:rPr>
          <w:lang w:eastAsia="en-US"/>
        </w:rPr>
      </w:pPr>
      <w:bookmarkStart w:id="198" w:name="_Ref161064018"/>
      <w:r>
        <w:t>Table</w:t>
      </w:r>
      <w:bookmarkEnd w:id="198"/>
      <w:r w:rsidR="006C10EB">
        <w:t xml:space="preserve"> 31</w:t>
      </w:r>
      <w:r>
        <w:t xml:space="preserve">. </w:t>
      </w:r>
      <w:r w:rsidR="00CE327F">
        <w:rPr>
          <w:lang w:eastAsia="en-US"/>
        </w:rPr>
        <w:t xml:space="preserve">Control options for vectors that may be </w:t>
      </w:r>
      <w:r w:rsidR="001C703C">
        <w:rPr>
          <w:lang w:eastAsia="en-US"/>
        </w:rPr>
        <w:t xml:space="preserve">involved </w:t>
      </w:r>
      <w:r w:rsidR="00CE327F">
        <w:rPr>
          <w:lang w:eastAsia="en-US"/>
        </w:rPr>
        <w:t>in transmission of LSD on southern cattle systems</w:t>
      </w:r>
      <w:r>
        <w:rPr>
          <w:lang w:eastAsia="en-US"/>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2414"/>
        <w:gridCol w:w="6067"/>
        <w:gridCol w:w="703"/>
        <w:gridCol w:w="703"/>
        <w:gridCol w:w="702"/>
        <w:gridCol w:w="630"/>
        <w:gridCol w:w="630"/>
        <w:gridCol w:w="690"/>
      </w:tblGrid>
      <w:tr w:rsidR="000E6D77" w:rsidRPr="009253EC" w14:paraId="56CDCA53" w14:textId="77777777" w:rsidTr="006C10EB">
        <w:trPr>
          <w:cantSplit/>
          <w:trHeight w:val="1623"/>
          <w:tblHeader/>
        </w:trPr>
        <w:tc>
          <w:tcPr>
            <w:tcW w:w="1409" w:type="dxa"/>
            <w:vAlign w:val="center"/>
          </w:tcPr>
          <w:p w14:paraId="01527E4B" w14:textId="77777777" w:rsidR="000E6D77" w:rsidRPr="000E6D77" w:rsidRDefault="000E6D77" w:rsidP="00615C13">
            <w:pPr>
              <w:rPr>
                <w:rFonts w:cs="Calibri"/>
                <w:b/>
                <w:bCs/>
                <w:sz w:val="20"/>
                <w:szCs w:val="20"/>
              </w:rPr>
            </w:pPr>
            <w:bookmarkStart w:id="199" w:name="Table_31"/>
            <w:bookmarkEnd w:id="199"/>
            <w:r w:rsidRPr="000E6D77">
              <w:rPr>
                <w:rFonts w:cs="Calibri"/>
                <w:b/>
                <w:bCs/>
                <w:sz w:val="20"/>
                <w:szCs w:val="20"/>
              </w:rPr>
              <w:t>Category</w:t>
            </w:r>
          </w:p>
        </w:tc>
        <w:tc>
          <w:tcPr>
            <w:tcW w:w="2414" w:type="dxa"/>
            <w:vAlign w:val="center"/>
          </w:tcPr>
          <w:p w14:paraId="54C3AF3A" w14:textId="77777777" w:rsidR="000E6D77" w:rsidRPr="000E6D77" w:rsidRDefault="000E6D77" w:rsidP="00615C13">
            <w:pPr>
              <w:rPr>
                <w:rFonts w:cs="Calibri"/>
                <w:b/>
                <w:bCs/>
                <w:sz w:val="20"/>
                <w:szCs w:val="20"/>
              </w:rPr>
            </w:pPr>
            <w:r w:rsidRPr="000E6D77">
              <w:rPr>
                <w:rFonts w:cs="Calibri"/>
                <w:b/>
                <w:bCs/>
                <w:sz w:val="20"/>
                <w:szCs w:val="20"/>
              </w:rPr>
              <w:t>Control Method</w:t>
            </w:r>
          </w:p>
        </w:tc>
        <w:tc>
          <w:tcPr>
            <w:tcW w:w="6067" w:type="dxa"/>
            <w:vAlign w:val="center"/>
          </w:tcPr>
          <w:p w14:paraId="722635CF" w14:textId="77777777" w:rsidR="000E6D77" w:rsidRPr="000E6D77" w:rsidRDefault="000E6D77" w:rsidP="00615C13">
            <w:pPr>
              <w:rPr>
                <w:rFonts w:cs="Calibri"/>
                <w:b/>
                <w:bCs/>
                <w:sz w:val="20"/>
                <w:szCs w:val="20"/>
              </w:rPr>
            </w:pPr>
            <w:r w:rsidRPr="000E6D77">
              <w:rPr>
                <w:rFonts w:cs="Calibri"/>
                <w:b/>
                <w:bCs/>
                <w:sz w:val="20"/>
                <w:szCs w:val="20"/>
              </w:rPr>
              <w:t>Comments</w:t>
            </w:r>
          </w:p>
        </w:tc>
        <w:tc>
          <w:tcPr>
            <w:tcW w:w="703" w:type="dxa"/>
            <w:textDirection w:val="btLr"/>
            <w:vAlign w:val="center"/>
          </w:tcPr>
          <w:p w14:paraId="3EEB4787" w14:textId="77777777" w:rsidR="000E6D77" w:rsidRPr="00064D7C" w:rsidRDefault="000E6D77" w:rsidP="00615C13">
            <w:pPr>
              <w:ind w:left="113" w:right="113"/>
              <w:rPr>
                <w:rFonts w:cs="Calibri"/>
                <w:b/>
                <w:bCs/>
                <w:sz w:val="20"/>
                <w:szCs w:val="20"/>
              </w:rPr>
            </w:pPr>
            <w:r w:rsidRPr="00064D7C">
              <w:rPr>
                <w:rFonts w:cs="Calibri"/>
                <w:b/>
                <w:bCs/>
                <w:sz w:val="20"/>
                <w:szCs w:val="20"/>
              </w:rPr>
              <w:t>Stable flies</w:t>
            </w:r>
          </w:p>
        </w:tc>
        <w:tc>
          <w:tcPr>
            <w:tcW w:w="703" w:type="dxa"/>
            <w:textDirection w:val="btLr"/>
            <w:vAlign w:val="center"/>
          </w:tcPr>
          <w:p w14:paraId="6323CD4C" w14:textId="77777777" w:rsidR="000E6D77" w:rsidRPr="00064D7C" w:rsidRDefault="000E6D77" w:rsidP="00615C13">
            <w:pPr>
              <w:ind w:left="113" w:right="113"/>
              <w:rPr>
                <w:rFonts w:cs="Calibri"/>
                <w:b/>
                <w:bCs/>
                <w:sz w:val="20"/>
                <w:szCs w:val="20"/>
              </w:rPr>
            </w:pPr>
            <w:r w:rsidRPr="00064D7C">
              <w:rPr>
                <w:rFonts w:cs="Calibri"/>
                <w:b/>
                <w:bCs/>
                <w:sz w:val="20"/>
                <w:szCs w:val="20"/>
              </w:rPr>
              <w:t>Horse flies</w:t>
            </w:r>
          </w:p>
        </w:tc>
        <w:tc>
          <w:tcPr>
            <w:tcW w:w="702" w:type="dxa"/>
            <w:textDirection w:val="btLr"/>
            <w:vAlign w:val="center"/>
          </w:tcPr>
          <w:p w14:paraId="6F87D2D8" w14:textId="2BD6C911" w:rsidR="000E6D77" w:rsidRPr="00064D7C" w:rsidRDefault="000E6D77" w:rsidP="00615C13">
            <w:pPr>
              <w:ind w:left="113" w:right="113"/>
              <w:rPr>
                <w:rFonts w:cs="Calibri"/>
                <w:b/>
                <w:bCs/>
                <w:sz w:val="20"/>
                <w:szCs w:val="20"/>
              </w:rPr>
            </w:pPr>
            <w:r w:rsidRPr="00064D7C">
              <w:rPr>
                <w:rFonts w:cs="Calibri"/>
                <w:b/>
                <w:bCs/>
                <w:sz w:val="20"/>
                <w:szCs w:val="20"/>
              </w:rPr>
              <w:t>Non-biting fli</w:t>
            </w:r>
            <w:r w:rsidR="00AE376C" w:rsidRPr="00064D7C">
              <w:rPr>
                <w:rFonts w:cs="Calibri"/>
                <w:b/>
                <w:bCs/>
                <w:sz w:val="20"/>
                <w:szCs w:val="20"/>
              </w:rPr>
              <w:t>e</w:t>
            </w:r>
            <w:r w:rsidRPr="00064D7C">
              <w:rPr>
                <w:rFonts w:cs="Calibri"/>
                <w:b/>
                <w:bCs/>
                <w:sz w:val="20"/>
                <w:szCs w:val="20"/>
              </w:rPr>
              <w:t>s</w:t>
            </w:r>
          </w:p>
        </w:tc>
        <w:tc>
          <w:tcPr>
            <w:tcW w:w="630" w:type="dxa"/>
            <w:textDirection w:val="btLr"/>
            <w:vAlign w:val="center"/>
          </w:tcPr>
          <w:p w14:paraId="48B09A6F" w14:textId="77777777" w:rsidR="000E6D77" w:rsidRPr="00064D7C" w:rsidRDefault="000E6D77" w:rsidP="00615C13">
            <w:pPr>
              <w:ind w:left="113" w:right="113"/>
              <w:rPr>
                <w:rFonts w:cs="Calibri"/>
                <w:b/>
                <w:bCs/>
                <w:sz w:val="20"/>
                <w:szCs w:val="20"/>
              </w:rPr>
            </w:pPr>
            <w:r w:rsidRPr="00064D7C">
              <w:rPr>
                <w:rFonts w:cs="Calibri"/>
                <w:b/>
                <w:bCs/>
                <w:sz w:val="20"/>
                <w:szCs w:val="20"/>
              </w:rPr>
              <w:t>Biting midges</w:t>
            </w:r>
          </w:p>
        </w:tc>
        <w:tc>
          <w:tcPr>
            <w:tcW w:w="630" w:type="dxa"/>
            <w:textDirection w:val="btLr"/>
            <w:vAlign w:val="center"/>
          </w:tcPr>
          <w:p w14:paraId="3A2178CE" w14:textId="77777777" w:rsidR="000E6D77" w:rsidRPr="00064D7C" w:rsidRDefault="000E6D77" w:rsidP="00615C13">
            <w:pPr>
              <w:ind w:left="113" w:right="113"/>
              <w:rPr>
                <w:rFonts w:cs="Calibri"/>
                <w:b/>
                <w:bCs/>
                <w:sz w:val="20"/>
                <w:szCs w:val="20"/>
              </w:rPr>
            </w:pPr>
            <w:r w:rsidRPr="00064D7C">
              <w:rPr>
                <w:rFonts w:cs="Calibri"/>
                <w:b/>
                <w:bCs/>
                <w:sz w:val="20"/>
                <w:szCs w:val="20"/>
              </w:rPr>
              <w:t>Mosquitoes</w:t>
            </w:r>
          </w:p>
        </w:tc>
        <w:tc>
          <w:tcPr>
            <w:tcW w:w="690" w:type="dxa"/>
            <w:textDirection w:val="btLr"/>
            <w:vAlign w:val="center"/>
          </w:tcPr>
          <w:p w14:paraId="31244091" w14:textId="245D27C0" w:rsidR="000E6D77" w:rsidRPr="00064D7C" w:rsidRDefault="000E6D77" w:rsidP="00615C13">
            <w:pPr>
              <w:ind w:left="113" w:right="113"/>
              <w:rPr>
                <w:rFonts w:cs="Calibri"/>
                <w:b/>
                <w:bCs/>
                <w:sz w:val="20"/>
                <w:szCs w:val="20"/>
              </w:rPr>
            </w:pPr>
            <w:r w:rsidRPr="00064D7C">
              <w:rPr>
                <w:rFonts w:cs="Calibri"/>
                <w:b/>
                <w:bCs/>
                <w:sz w:val="20"/>
                <w:szCs w:val="20"/>
              </w:rPr>
              <w:t>Ixo</w:t>
            </w:r>
            <w:r w:rsidR="006A7035">
              <w:rPr>
                <w:rFonts w:cs="Calibri"/>
                <w:b/>
                <w:bCs/>
                <w:sz w:val="20"/>
                <w:szCs w:val="20"/>
              </w:rPr>
              <w:t>d</w:t>
            </w:r>
            <w:r w:rsidRPr="00064D7C">
              <w:rPr>
                <w:rFonts w:cs="Calibri"/>
                <w:b/>
                <w:bCs/>
                <w:sz w:val="20"/>
                <w:szCs w:val="20"/>
              </w:rPr>
              <w:t>id ticks</w:t>
            </w:r>
          </w:p>
        </w:tc>
      </w:tr>
      <w:tr w:rsidR="00797EBE" w:rsidRPr="009253EC" w14:paraId="2A9AC075" w14:textId="77777777" w:rsidTr="006C10EB">
        <w:tc>
          <w:tcPr>
            <w:tcW w:w="1409" w:type="dxa"/>
            <w:vMerge w:val="restart"/>
            <w:vAlign w:val="center"/>
          </w:tcPr>
          <w:p w14:paraId="2FD7AF37"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2414" w:type="dxa"/>
          </w:tcPr>
          <w:p w14:paraId="00699B63" w14:textId="77777777" w:rsidR="00797EBE" w:rsidRPr="009253EC" w:rsidRDefault="00797EBE" w:rsidP="00615C13">
            <w:pPr>
              <w:rPr>
                <w:rFonts w:cs="Calibri"/>
                <w:sz w:val="20"/>
                <w:szCs w:val="20"/>
              </w:rPr>
            </w:pPr>
            <w:r w:rsidRPr="009253EC">
              <w:rPr>
                <w:rFonts w:cs="Calibri"/>
                <w:sz w:val="20"/>
                <w:szCs w:val="20"/>
              </w:rPr>
              <w:t>Sanitation measures</w:t>
            </w:r>
          </w:p>
        </w:tc>
        <w:tc>
          <w:tcPr>
            <w:tcW w:w="6067" w:type="dxa"/>
          </w:tcPr>
          <w:p w14:paraId="6E7AE699" w14:textId="3B40A795" w:rsidR="00797EBE" w:rsidRPr="009253EC" w:rsidRDefault="00797EBE" w:rsidP="00615C13">
            <w:pPr>
              <w:rPr>
                <w:rFonts w:cs="Calibri"/>
                <w:sz w:val="20"/>
                <w:szCs w:val="20"/>
              </w:rPr>
            </w:pPr>
            <w:r>
              <w:rPr>
                <w:rFonts w:cs="Calibri"/>
                <w:sz w:val="20"/>
                <w:szCs w:val="20"/>
              </w:rPr>
              <w:t xml:space="preserve">It should be feasible to manage manure, decaying vegetation, spilled feed, stagnant water around yards and in small paddocks. It may be difficult to implement these measures in large paddocks. Efforts should </w:t>
            </w:r>
            <w:r>
              <w:rPr>
                <w:rFonts w:cs="Calibri"/>
                <w:sz w:val="20"/>
                <w:szCs w:val="20"/>
              </w:rPr>
              <w:lastRenderedPageBreak/>
              <w:t>focus under water troughs and along fence lines. Requires ongoing effort.</w:t>
            </w:r>
          </w:p>
        </w:tc>
        <w:tc>
          <w:tcPr>
            <w:tcW w:w="703" w:type="dxa"/>
            <w:vAlign w:val="center"/>
          </w:tcPr>
          <w:p w14:paraId="7BED8047"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lastRenderedPageBreak/>
              <w:t>√</w:t>
            </w:r>
          </w:p>
        </w:tc>
        <w:tc>
          <w:tcPr>
            <w:tcW w:w="703" w:type="dxa"/>
            <w:vAlign w:val="center"/>
          </w:tcPr>
          <w:p w14:paraId="615F2664"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1A50BB3F"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262C2F7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082597F7"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0" w:type="dxa"/>
            <w:vAlign w:val="center"/>
          </w:tcPr>
          <w:p w14:paraId="254386E5" w14:textId="77777777" w:rsidR="00797EBE" w:rsidRPr="00064D7C" w:rsidRDefault="00797EBE" w:rsidP="00CF062C">
            <w:pPr>
              <w:jc w:val="center"/>
              <w:rPr>
                <w:rFonts w:cs="Calibri"/>
                <w:sz w:val="20"/>
                <w:szCs w:val="20"/>
              </w:rPr>
            </w:pPr>
          </w:p>
        </w:tc>
      </w:tr>
      <w:tr w:rsidR="00797EBE" w:rsidRPr="009253EC" w14:paraId="2D1EDD1B" w14:textId="77777777" w:rsidTr="006C10EB">
        <w:tc>
          <w:tcPr>
            <w:tcW w:w="1409" w:type="dxa"/>
            <w:vMerge/>
            <w:vAlign w:val="center"/>
          </w:tcPr>
          <w:p w14:paraId="0DD60400" w14:textId="77777777" w:rsidR="00797EBE" w:rsidRPr="009253EC" w:rsidRDefault="00797EBE" w:rsidP="00797EBE">
            <w:pPr>
              <w:jc w:val="center"/>
              <w:rPr>
                <w:rFonts w:cs="Calibri"/>
                <w:sz w:val="20"/>
                <w:szCs w:val="20"/>
              </w:rPr>
            </w:pPr>
          </w:p>
        </w:tc>
        <w:tc>
          <w:tcPr>
            <w:tcW w:w="2414" w:type="dxa"/>
          </w:tcPr>
          <w:p w14:paraId="66643004" w14:textId="77777777" w:rsidR="00797EBE" w:rsidRPr="009253EC" w:rsidRDefault="00797EBE" w:rsidP="00615C13">
            <w:pPr>
              <w:rPr>
                <w:rFonts w:cs="Calibri"/>
                <w:sz w:val="20"/>
                <w:szCs w:val="20"/>
              </w:rPr>
            </w:pPr>
            <w:r w:rsidRPr="009253EC">
              <w:rPr>
                <w:rFonts w:cs="Calibri"/>
                <w:sz w:val="20"/>
                <w:szCs w:val="20"/>
              </w:rPr>
              <w:t>Housing modification</w:t>
            </w:r>
          </w:p>
        </w:tc>
        <w:tc>
          <w:tcPr>
            <w:tcW w:w="6067" w:type="dxa"/>
          </w:tcPr>
          <w:p w14:paraId="2C92F640" w14:textId="77777777" w:rsidR="00797EBE" w:rsidRPr="009253EC" w:rsidRDefault="00797EBE" w:rsidP="00615C13">
            <w:pPr>
              <w:rPr>
                <w:rFonts w:cs="Calibri"/>
                <w:sz w:val="20"/>
                <w:szCs w:val="20"/>
              </w:rPr>
            </w:pPr>
            <w:r>
              <w:rPr>
                <w:rFonts w:cs="Calibri"/>
                <w:sz w:val="20"/>
                <w:szCs w:val="20"/>
              </w:rPr>
              <w:t>Applicable if cattle have regular access to structures or yards where screens or netting can be erected. Can be costly.</w:t>
            </w:r>
          </w:p>
        </w:tc>
        <w:tc>
          <w:tcPr>
            <w:tcW w:w="703" w:type="dxa"/>
            <w:vAlign w:val="center"/>
          </w:tcPr>
          <w:p w14:paraId="1CFDC53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4E830819" w14:textId="5071C7C6"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13DA875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4187E449" w14:textId="77777777" w:rsidR="00797EBE" w:rsidRPr="00064D7C" w:rsidRDefault="00797EBE" w:rsidP="00CF062C">
            <w:pPr>
              <w:jc w:val="center"/>
              <w:rPr>
                <w:rFonts w:cs="Calibri"/>
                <w:sz w:val="20"/>
                <w:szCs w:val="20"/>
              </w:rPr>
            </w:pPr>
          </w:p>
        </w:tc>
        <w:tc>
          <w:tcPr>
            <w:tcW w:w="630" w:type="dxa"/>
            <w:vAlign w:val="center"/>
          </w:tcPr>
          <w:p w14:paraId="154D94C5" w14:textId="3809DA6F"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0" w:type="dxa"/>
            <w:vAlign w:val="center"/>
          </w:tcPr>
          <w:p w14:paraId="5C5111A5" w14:textId="77777777" w:rsidR="00797EBE" w:rsidRPr="00064D7C" w:rsidRDefault="00797EBE" w:rsidP="00CF062C">
            <w:pPr>
              <w:jc w:val="center"/>
              <w:rPr>
                <w:rFonts w:cs="Calibri"/>
                <w:sz w:val="20"/>
                <w:szCs w:val="20"/>
              </w:rPr>
            </w:pPr>
          </w:p>
        </w:tc>
      </w:tr>
      <w:tr w:rsidR="00797EBE" w:rsidRPr="009253EC" w14:paraId="631BF177" w14:textId="77777777" w:rsidTr="006C10EB">
        <w:tc>
          <w:tcPr>
            <w:tcW w:w="1409" w:type="dxa"/>
            <w:vMerge/>
            <w:vAlign w:val="center"/>
          </w:tcPr>
          <w:p w14:paraId="14151972" w14:textId="77777777" w:rsidR="00797EBE" w:rsidRPr="009253EC" w:rsidRDefault="00797EBE" w:rsidP="00797EBE">
            <w:pPr>
              <w:jc w:val="center"/>
              <w:rPr>
                <w:rFonts w:cs="Calibri"/>
                <w:sz w:val="20"/>
                <w:szCs w:val="20"/>
              </w:rPr>
            </w:pPr>
          </w:p>
        </w:tc>
        <w:tc>
          <w:tcPr>
            <w:tcW w:w="2414" w:type="dxa"/>
          </w:tcPr>
          <w:p w14:paraId="087DEC94" w14:textId="77777777" w:rsidR="00797EBE" w:rsidRPr="009253EC" w:rsidRDefault="00797EBE" w:rsidP="00615C13">
            <w:pPr>
              <w:rPr>
                <w:rFonts w:cs="Calibri"/>
                <w:sz w:val="20"/>
                <w:szCs w:val="20"/>
              </w:rPr>
            </w:pPr>
            <w:r w:rsidRPr="009253EC">
              <w:rPr>
                <w:rFonts w:cs="Calibri"/>
                <w:sz w:val="20"/>
                <w:szCs w:val="20"/>
              </w:rPr>
              <w:t>Pasture management</w:t>
            </w:r>
          </w:p>
        </w:tc>
        <w:tc>
          <w:tcPr>
            <w:tcW w:w="6067" w:type="dxa"/>
          </w:tcPr>
          <w:p w14:paraId="61E9AC26" w14:textId="0C8A432A" w:rsidR="00797EBE" w:rsidRPr="009253EC" w:rsidRDefault="00797EBE" w:rsidP="00615C13">
            <w:pPr>
              <w:rPr>
                <w:rFonts w:cs="Calibri"/>
                <w:sz w:val="20"/>
                <w:szCs w:val="20"/>
              </w:rPr>
            </w:pPr>
            <w:r>
              <w:rPr>
                <w:rFonts w:cs="Calibri"/>
                <w:sz w:val="20"/>
                <w:szCs w:val="20"/>
              </w:rPr>
              <w:t>Feasible. Rotational grazing and other pasture management methods (e.g. spelling paddocks) to reduce manure loads can be initiated on many southern farms. Activities are limited by property size. The ‘paddock sweeper’ program for ticks could be implemented in some locations.</w:t>
            </w:r>
          </w:p>
        </w:tc>
        <w:tc>
          <w:tcPr>
            <w:tcW w:w="703" w:type="dxa"/>
            <w:vAlign w:val="center"/>
          </w:tcPr>
          <w:p w14:paraId="5C7E2B75"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6F5618CB"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55021629"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4C190AD2" w14:textId="77777777" w:rsidR="00797EBE" w:rsidRPr="00064D7C" w:rsidRDefault="00797EBE" w:rsidP="00CF062C">
            <w:pPr>
              <w:jc w:val="center"/>
              <w:rPr>
                <w:rFonts w:cs="Calibri"/>
                <w:sz w:val="20"/>
                <w:szCs w:val="20"/>
              </w:rPr>
            </w:pPr>
          </w:p>
        </w:tc>
        <w:tc>
          <w:tcPr>
            <w:tcW w:w="630" w:type="dxa"/>
            <w:vAlign w:val="center"/>
          </w:tcPr>
          <w:p w14:paraId="77C0F1A7" w14:textId="77777777" w:rsidR="00797EBE" w:rsidRPr="00064D7C" w:rsidRDefault="00797EBE" w:rsidP="00CF062C">
            <w:pPr>
              <w:jc w:val="center"/>
              <w:rPr>
                <w:rFonts w:cs="Calibri"/>
                <w:sz w:val="20"/>
                <w:szCs w:val="20"/>
              </w:rPr>
            </w:pPr>
          </w:p>
        </w:tc>
        <w:tc>
          <w:tcPr>
            <w:tcW w:w="690" w:type="dxa"/>
            <w:vAlign w:val="center"/>
          </w:tcPr>
          <w:p w14:paraId="40038BE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7845173B" w14:textId="77777777" w:rsidTr="006C10EB">
        <w:tc>
          <w:tcPr>
            <w:tcW w:w="1409" w:type="dxa"/>
            <w:vMerge/>
            <w:vAlign w:val="center"/>
          </w:tcPr>
          <w:p w14:paraId="420B516D" w14:textId="77777777" w:rsidR="00797EBE" w:rsidRPr="009253EC" w:rsidRDefault="00797EBE" w:rsidP="00797EBE">
            <w:pPr>
              <w:jc w:val="center"/>
              <w:rPr>
                <w:rFonts w:cs="Calibri"/>
                <w:sz w:val="20"/>
                <w:szCs w:val="20"/>
              </w:rPr>
            </w:pPr>
          </w:p>
        </w:tc>
        <w:tc>
          <w:tcPr>
            <w:tcW w:w="2414" w:type="dxa"/>
          </w:tcPr>
          <w:p w14:paraId="473F8B5A" w14:textId="77777777" w:rsidR="00797EBE" w:rsidRPr="009253EC" w:rsidRDefault="00797EBE" w:rsidP="00615C13">
            <w:pPr>
              <w:rPr>
                <w:rFonts w:cs="Calibri"/>
                <w:sz w:val="20"/>
                <w:szCs w:val="20"/>
              </w:rPr>
            </w:pPr>
            <w:r w:rsidRPr="009253EC">
              <w:rPr>
                <w:rFonts w:cs="Calibri"/>
                <w:sz w:val="20"/>
                <w:szCs w:val="20"/>
              </w:rPr>
              <w:t>Animal management</w:t>
            </w:r>
          </w:p>
        </w:tc>
        <w:tc>
          <w:tcPr>
            <w:tcW w:w="6067" w:type="dxa"/>
          </w:tcPr>
          <w:p w14:paraId="6BD1E3D8" w14:textId="20C7556F" w:rsidR="00797EBE" w:rsidRPr="009253EC" w:rsidRDefault="00797EBE" w:rsidP="00615C13">
            <w:pPr>
              <w:rPr>
                <w:rFonts w:cs="Calibri"/>
                <w:sz w:val="20"/>
                <w:szCs w:val="20"/>
              </w:rPr>
            </w:pPr>
            <w:r>
              <w:rPr>
                <w:rFonts w:cs="Calibri"/>
                <w:sz w:val="20"/>
                <w:szCs w:val="20"/>
              </w:rPr>
              <w:t>Feasible depending on property size and location. Move cattle away from the bush-pasture ecotone to avoid horse flies. Consider changing calving season or use more ‘tick-resistant’ breeds.</w:t>
            </w:r>
          </w:p>
        </w:tc>
        <w:tc>
          <w:tcPr>
            <w:tcW w:w="703" w:type="dxa"/>
            <w:vAlign w:val="center"/>
          </w:tcPr>
          <w:p w14:paraId="6E1EC1BD" w14:textId="226962D1" w:rsidR="00797EBE" w:rsidRPr="00064D7C" w:rsidRDefault="00797EBE" w:rsidP="00CF062C">
            <w:pPr>
              <w:jc w:val="center"/>
              <w:rPr>
                <w:rFonts w:cs="Calibri"/>
                <w:sz w:val="20"/>
                <w:szCs w:val="20"/>
              </w:rPr>
            </w:pPr>
            <w:r w:rsidRPr="00064D7C">
              <w:rPr>
                <w:rFonts w:ascii="Cambria" w:hAnsi="Cambria" w:cs="Calibri"/>
                <w:sz w:val="20"/>
                <w:szCs w:val="20"/>
              </w:rPr>
              <w:t>√</w:t>
            </w:r>
          </w:p>
        </w:tc>
        <w:tc>
          <w:tcPr>
            <w:tcW w:w="703" w:type="dxa"/>
            <w:vAlign w:val="center"/>
          </w:tcPr>
          <w:p w14:paraId="2CFB5BA2"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41F725F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4177BBC9" w14:textId="1311842B" w:rsidR="00797EBE" w:rsidRPr="00064D7C" w:rsidRDefault="00797EBE" w:rsidP="00CF062C">
            <w:pPr>
              <w:jc w:val="center"/>
              <w:rPr>
                <w:rFonts w:cs="Calibri"/>
                <w:sz w:val="20"/>
                <w:szCs w:val="20"/>
              </w:rPr>
            </w:pPr>
          </w:p>
        </w:tc>
        <w:tc>
          <w:tcPr>
            <w:tcW w:w="630" w:type="dxa"/>
            <w:vAlign w:val="center"/>
          </w:tcPr>
          <w:p w14:paraId="296BE610"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0" w:type="dxa"/>
            <w:vAlign w:val="center"/>
          </w:tcPr>
          <w:p w14:paraId="2B65B7B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11B0E32F" w14:textId="77777777" w:rsidTr="006C10EB">
        <w:tc>
          <w:tcPr>
            <w:tcW w:w="1409" w:type="dxa"/>
            <w:vMerge/>
            <w:vAlign w:val="center"/>
          </w:tcPr>
          <w:p w14:paraId="0D991E09" w14:textId="77777777" w:rsidR="00797EBE" w:rsidRPr="009253EC" w:rsidRDefault="00797EBE" w:rsidP="00797EBE">
            <w:pPr>
              <w:jc w:val="center"/>
              <w:rPr>
                <w:rFonts w:cs="Calibri"/>
                <w:sz w:val="20"/>
                <w:szCs w:val="20"/>
              </w:rPr>
            </w:pPr>
          </w:p>
        </w:tc>
        <w:tc>
          <w:tcPr>
            <w:tcW w:w="2414" w:type="dxa"/>
          </w:tcPr>
          <w:p w14:paraId="4621EC74" w14:textId="74DB2C1C" w:rsidR="00797EBE" w:rsidRPr="009253EC" w:rsidRDefault="00797EBE"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6067" w:type="dxa"/>
          </w:tcPr>
          <w:p w14:paraId="1E78E5ED" w14:textId="75392760" w:rsidR="00797EBE" w:rsidRPr="009253EC" w:rsidRDefault="00797EBE" w:rsidP="00615C13">
            <w:pPr>
              <w:rPr>
                <w:rFonts w:cs="Calibri"/>
                <w:sz w:val="20"/>
                <w:szCs w:val="20"/>
              </w:rPr>
            </w:pPr>
            <w:r>
              <w:rPr>
                <w:rFonts w:cs="Calibri"/>
                <w:sz w:val="20"/>
                <w:szCs w:val="20"/>
              </w:rPr>
              <w:t>Traps are species specific. The number of traps, location of traps and maintenance are determinants of effectiveness. May be costly to install and likely to be of limited effectiveness as re infestation risk is high. The Williams fly trap has been reported to have positive effects on stable fly populations. The curtain fly trap can also be effective. The buffalo fly trap is reported to be effective at reducing populations. Baits are mostly only effective for non-biting flies.</w:t>
            </w:r>
          </w:p>
        </w:tc>
        <w:tc>
          <w:tcPr>
            <w:tcW w:w="703" w:type="dxa"/>
            <w:vAlign w:val="center"/>
          </w:tcPr>
          <w:p w14:paraId="1F19690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2CDEE04D" w14:textId="16EEDEA8"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7D4FAAA2"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7451FFAF" w14:textId="0A63F40E"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08CAE014"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0" w:type="dxa"/>
            <w:vAlign w:val="center"/>
          </w:tcPr>
          <w:p w14:paraId="6A030A59" w14:textId="77777777" w:rsidR="00797EBE" w:rsidRPr="00064D7C" w:rsidRDefault="00797EBE" w:rsidP="00CF062C">
            <w:pPr>
              <w:jc w:val="center"/>
              <w:rPr>
                <w:rFonts w:cs="Calibri"/>
                <w:sz w:val="20"/>
                <w:szCs w:val="20"/>
              </w:rPr>
            </w:pPr>
          </w:p>
        </w:tc>
      </w:tr>
      <w:tr w:rsidR="00797EBE" w:rsidRPr="009253EC" w14:paraId="6497992B" w14:textId="77777777" w:rsidTr="006C10EB">
        <w:tc>
          <w:tcPr>
            <w:tcW w:w="1409" w:type="dxa"/>
            <w:vMerge w:val="restart"/>
            <w:vAlign w:val="center"/>
          </w:tcPr>
          <w:p w14:paraId="4A08364D" w14:textId="77777777" w:rsidR="00797EBE" w:rsidRPr="009253EC" w:rsidRDefault="00797EBE" w:rsidP="00797EBE">
            <w:pPr>
              <w:jc w:val="center"/>
              <w:rPr>
                <w:rFonts w:cs="Calibri"/>
                <w:sz w:val="20"/>
                <w:szCs w:val="20"/>
              </w:rPr>
            </w:pPr>
            <w:r w:rsidRPr="009253EC">
              <w:rPr>
                <w:rFonts w:cs="Calibri"/>
                <w:sz w:val="20"/>
                <w:szCs w:val="20"/>
              </w:rPr>
              <w:t>Biological</w:t>
            </w:r>
          </w:p>
        </w:tc>
        <w:tc>
          <w:tcPr>
            <w:tcW w:w="2414" w:type="dxa"/>
          </w:tcPr>
          <w:p w14:paraId="3817F29A" w14:textId="77777777" w:rsidR="00797EBE" w:rsidRPr="009253EC" w:rsidRDefault="00797EBE" w:rsidP="00615C13">
            <w:pPr>
              <w:rPr>
                <w:rFonts w:cs="Calibri"/>
                <w:sz w:val="20"/>
                <w:szCs w:val="20"/>
              </w:rPr>
            </w:pPr>
            <w:r w:rsidRPr="009253EC">
              <w:rPr>
                <w:rFonts w:cs="Calibri"/>
                <w:sz w:val="20"/>
                <w:szCs w:val="20"/>
              </w:rPr>
              <w:t>Parasitoids</w:t>
            </w:r>
          </w:p>
        </w:tc>
        <w:tc>
          <w:tcPr>
            <w:tcW w:w="6067" w:type="dxa"/>
          </w:tcPr>
          <w:p w14:paraId="09C2D47E" w14:textId="19C537AC" w:rsidR="00797EBE" w:rsidRPr="009253EC" w:rsidRDefault="00797EBE" w:rsidP="00615C13">
            <w:pPr>
              <w:rPr>
                <w:rFonts w:cs="Calibri"/>
                <w:sz w:val="20"/>
                <w:szCs w:val="20"/>
              </w:rPr>
            </w:pPr>
            <w:r>
              <w:rPr>
                <w:rFonts w:cs="Calibri"/>
                <w:sz w:val="20"/>
                <w:szCs w:val="20"/>
              </w:rPr>
              <w:t>May be feasible, depending on farm size and type. Dependent on number of wasps released, release stations, etc. Can be costly. Impacted by chemicals.</w:t>
            </w:r>
          </w:p>
        </w:tc>
        <w:tc>
          <w:tcPr>
            <w:tcW w:w="703" w:type="dxa"/>
            <w:vAlign w:val="center"/>
          </w:tcPr>
          <w:p w14:paraId="125E916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50FC2B80" w14:textId="77777777" w:rsidR="00797EBE" w:rsidRPr="00064D7C" w:rsidRDefault="00797EBE" w:rsidP="00CF062C">
            <w:pPr>
              <w:jc w:val="center"/>
              <w:rPr>
                <w:rFonts w:cs="Calibri"/>
                <w:sz w:val="20"/>
                <w:szCs w:val="20"/>
              </w:rPr>
            </w:pPr>
          </w:p>
        </w:tc>
        <w:tc>
          <w:tcPr>
            <w:tcW w:w="702" w:type="dxa"/>
            <w:vAlign w:val="center"/>
          </w:tcPr>
          <w:p w14:paraId="751DB19A"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0F335490" w14:textId="77777777" w:rsidR="00797EBE" w:rsidRPr="00064D7C" w:rsidRDefault="00797EBE" w:rsidP="00CF062C">
            <w:pPr>
              <w:jc w:val="center"/>
              <w:rPr>
                <w:rFonts w:cs="Calibri"/>
                <w:sz w:val="20"/>
                <w:szCs w:val="20"/>
              </w:rPr>
            </w:pPr>
          </w:p>
        </w:tc>
        <w:tc>
          <w:tcPr>
            <w:tcW w:w="630" w:type="dxa"/>
            <w:vAlign w:val="center"/>
          </w:tcPr>
          <w:p w14:paraId="3F3FD647" w14:textId="77777777" w:rsidR="00797EBE" w:rsidRPr="00064D7C" w:rsidRDefault="00797EBE" w:rsidP="00CF062C">
            <w:pPr>
              <w:jc w:val="center"/>
              <w:rPr>
                <w:rFonts w:cs="Calibri"/>
                <w:sz w:val="20"/>
                <w:szCs w:val="20"/>
              </w:rPr>
            </w:pPr>
          </w:p>
        </w:tc>
        <w:tc>
          <w:tcPr>
            <w:tcW w:w="690" w:type="dxa"/>
            <w:vAlign w:val="center"/>
          </w:tcPr>
          <w:p w14:paraId="0F0C43F4" w14:textId="77777777" w:rsidR="00797EBE" w:rsidRPr="00064D7C" w:rsidRDefault="00797EBE" w:rsidP="00CF062C">
            <w:pPr>
              <w:jc w:val="center"/>
              <w:rPr>
                <w:rFonts w:cs="Calibri"/>
                <w:sz w:val="20"/>
                <w:szCs w:val="20"/>
              </w:rPr>
            </w:pPr>
          </w:p>
        </w:tc>
      </w:tr>
      <w:tr w:rsidR="00797EBE" w:rsidRPr="009253EC" w14:paraId="17A859FC" w14:textId="77777777" w:rsidTr="006C10EB">
        <w:tc>
          <w:tcPr>
            <w:tcW w:w="1409" w:type="dxa"/>
            <w:vMerge/>
            <w:vAlign w:val="center"/>
          </w:tcPr>
          <w:p w14:paraId="26DBE2EF" w14:textId="77777777" w:rsidR="00797EBE" w:rsidRPr="009253EC" w:rsidRDefault="00797EBE" w:rsidP="00797EBE">
            <w:pPr>
              <w:jc w:val="center"/>
              <w:rPr>
                <w:rFonts w:cs="Calibri"/>
                <w:sz w:val="20"/>
                <w:szCs w:val="20"/>
              </w:rPr>
            </w:pPr>
          </w:p>
        </w:tc>
        <w:tc>
          <w:tcPr>
            <w:tcW w:w="2414" w:type="dxa"/>
          </w:tcPr>
          <w:p w14:paraId="5C9DBC45" w14:textId="77777777" w:rsidR="00797EBE" w:rsidRPr="009253EC" w:rsidRDefault="00797EBE" w:rsidP="00615C13">
            <w:pPr>
              <w:rPr>
                <w:rFonts w:cs="Calibri"/>
                <w:sz w:val="20"/>
                <w:szCs w:val="20"/>
              </w:rPr>
            </w:pPr>
            <w:r w:rsidRPr="009253EC">
              <w:rPr>
                <w:rFonts w:cs="Calibri"/>
                <w:sz w:val="20"/>
                <w:szCs w:val="20"/>
              </w:rPr>
              <w:t>Entomopathogenic organisms</w:t>
            </w:r>
          </w:p>
        </w:tc>
        <w:tc>
          <w:tcPr>
            <w:tcW w:w="6067" w:type="dxa"/>
          </w:tcPr>
          <w:p w14:paraId="2A4C8DEA" w14:textId="118E7E6C" w:rsidR="00797EBE" w:rsidRPr="009253EC" w:rsidRDefault="00797EBE" w:rsidP="00615C13">
            <w:pPr>
              <w:rPr>
                <w:rFonts w:cs="Calibri"/>
                <w:sz w:val="20"/>
                <w:szCs w:val="20"/>
              </w:rPr>
            </w:pPr>
            <w:r>
              <w:rPr>
                <w:rFonts w:cs="Calibri"/>
                <w:sz w:val="20"/>
                <w:szCs w:val="20"/>
              </w:rPr>
              <w:t>May be feasible, depending on farm size and type. Can be costly.</w:t>
            </w:r>
          </w:p>
        </w:tc>
        <w:tc>
          <w:tcPr>
            <w:tcW w:w="703" w:type="dxa"/>
            <w:vAlign w:val="center"/>
          </w:tcPr>
          <w:p w14:paraId="55ED2498" w14:textId="77777777" w:rsidR="00797EBE" w:rsidRPr="00064D7C" w:rsidRDefault="00797EBE" w:rsidP="00CF062C">
            <w:pPr>
              <w:jc w:val="center"/>
              <w:rPr>
                <w:rFonts w:cs="Calibri"/>
                <w:sz w:val="20"/>
                <w:szCs w:val="20"/>
              </w:rPr>
            </w:pPr>
          </w:p>
        </w:tc>
        <w:tc>
          <w:tcPr>
            <w:tcW w:w="703" w:type="dxa"/>
            <w:vAlign w:val="center"/>
          </w:tcPr>
          <w:p w14:paraId="05A1CC37" w14:textId="77777777" w:rsidR="00797EBE" w:rsidRPr="00064D7C" w:rsidRDefault="00797EBE" w:rsidP="00CF062C">
            <w:pPr>
              <w:jc w:val="center"/>
              <w:rPr>
                <w:rFonts w:cs="Calibri"/>
                <w:sz w:val="20"/>
                <w:szCs w:val="20"/>
              </w:rPr>
            </w:pPr>
          </w:p>
        </w:tc>
        <w:tc>
          <w:tcPr>
            <w:tcW w:w="702" w:type="dxa"/>
            <w:vAlign w:val="center"/>
          </w:tcPr>
          <w:p w14:paraId="2B240A29"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20A698DE" w14:textId="77777777" w:rsidR="00797EBE" w:rsidRPr="00064D7C" w:rsidRDefault="00797EBE" w:rsidP="00CF062C">
            <w:pPr>
              <w:jc w:val="center"/>
              <w:rPr>
                <w:rFonts w:cs="Calibri"/>
                <w:sz w:val="20"/>
                <w:szCs w:val="20"/>
              </w:rPr>
            </w:pPr>
          </w:p>
        </w:tc>
        <w:tc>
          <w:tcPr>
            <w:tcW w:w="630" w:type="dxa"/>
            <w:vAlign w:val="center"/>
          </w:tcPr>
          <w:p w14:paraId="32434B8D" w14:textId="77777777" w:rsidR="00797EBE" w:rsidRPr="00064D7C" w:rsidRDefault="00797EBE" w:rsidP="00CF062C">
            <w:pPr>
              <w:jc w:val="center"/>
              <w:rPr>
                <w:rFonts w:cs="Calibri"/>
                <w:sz w:val="20"/>
                <w:szCs w:val="20"/>
              </w:rPr>
            </w:pPr>
          </w:p>
        </w:tc>
        <w:tc>
          <w:tcPr>
            <w:tcW w:w="690" w:type="dxa"/>
            <w:vAlign w:val="center"/>
          </w:tcPr>
          <w:p w14:paraId="5AB61DF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750F89AF" w14:textId="77777777" w:rsidTr="006C10EB">
        <w:tc>
          <w:tcPr>
            <w:tcW w:w="1409" w:type="dxa"/>
            <w:vMerge/>
            <w:vAlign w:val="center"/>
          </w:tcPr>
          <w:p w14:paraId="3090D670" w14:textId="77777777" w:rsidR="00797EBE" w:rsidRPr="009253EC" w:rsidRDefault="00797EBE" w:rsidP="00797EBE">
            <w:pPr>
              <w:jc w:val="center"/>
              <w:rPr>
                <w:rFonts w:cs="Calibri"/>
                <w:sz w:val="20"/>
                <w:szCs w:val="20"/>
              </w:rPr>
            </w:pPr>
          </w:p>
        </w:tc>
        <w:tc>
          <w:tcPr>
            <w:tcW w:w="2414" w:type="dxa"/>
          </w:tcPr>
          <w:p w14:paraId="3F7F61E0" w14:textId="77777777" w:rsidR="00797EBE" w:rsidRPr="009253EC" w:rsidRDefault="00797EBE" w:rsidP="00615C13">
            <w:pPr>
              <w:rPr>
                <w:rFonts w:cs="Calibri"/>
                <w:sz w:val="20"/>
                <w:szCs w:val="20"/>
              </w:rPr>
            </w:pPr>
            <w:r w:rsidRPr="009253EC">
              <w:rPr>
                <w:rFonts w:cs="Calibri"/>
                <w:sz w:val="20"/>
                <w:szCs w:val="20"/>
              </w:rPr>
              <w:t>Natural predators</w:t>
            </w:r>
          </w:p>
        </w:tc>
        <w:tc>
          <w:tcPr>
            <w:tcW w:w="6067" w:type="dxa"/>
          </w:tcPr>
          <w:p w14:paraId="14DAAA64" w14:textId="5FA1C51B" w:rsidR="00797EBE" w:rsidRPr="009253EC" w:rsidRDefault="00797EBE" w:rsidP="00615C13">
            <w:pPr>
              <w:rPr>
                <w:rFonts w:cs="Calibri"/>
                <w:sz w:val="20"/>
                <w:szCs w:val="20"/>
              </w:rPr>
            </w:pPr>
            <w:r>
              <w:rPr>
                <w:rFonts w:cs="Calibri"/>
                <w:sz w:val="20"/>
                <w:szCs w:val="20"/>
              </w:rPr>
              <w:t>Rely on natural populations only – limited commercial applications. Impacted by chemical controls.</w:t>
            </w:r>
          </w:p>
        </w:tc>
        <w:tc>
          <w:tcPr>
            <w:tcW w:w="703" w:type="dxa"/>
            <w:vAlign w:val="center"/>
          </w:tcPr>
          <w:p w14:paraId="23C773E7"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35B639E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2AD7928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2B1E2A4D" w14:textId="7777777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3F49A83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0" w:type="dxa"/>
            <w:vAlign w:val="center"/>
          </w:tcPr>
          <w:p w14:paraId="07C6EA1A" w14:textId="77777777" w:rsidR="00797EBE" w:rsidRPr="00064D7C" w:rsidRDefault="00797EBE" w:rsidP="00CF062C">
            <w:pPr>
              <w:jc w:val="center"/>
              <w:rPr>
                <w:rFonts w:cs="Calibri"/>
                <w:sz w:val="20"/>
                <w:szCs w:val="20"/>
              </w:rPr>
            </w:pPr>
          </w:p>
        </w:tc>
      </w:tr>
      <w:tr w:rsidR="00797EBE" w:rsidRPr="009253EC" w14:paraId="2F02E68B" w14:textId="77777777" w:rsidTr="006C10EB">
        <w:tc>
          <w:tcPr>
            <w:tcW w:w="1409" w:type="dxa"/>
            <w:vMerge/>
            <w:vAlign w:val="center"/>
          </w:tcPr>
          <w:p w14:paraId="4B5D54EF" w14:textId="77777777" w:rsidR="00797EBE" w:rsidRPr="009253EC" w:rsidRDefault="00797EBE" w:rsidP="00797EBE">
            <w:pPr>
              <w:jc w:val="center"/>
              <w:rPr>
                <w:rFonts w:cs="Calibri"/>
                <w:sz w:val="20"/>
                <w:szCs w:val="20"/>
              </w:rPr>
            </w:pPr>
          </w:p>
        </w:tc>
        <w:tc>
          <w:tcPr>
            <w:tcW w:w="2414" w:type="dxa"/>
          </w:tcPr>
          <w:p w14:paraId="56903242" w14:textId="77777777" w:rsidR="00797EBE" w:rsidRPr="009253EC" w:rsidRDefault="00797EBE" w:rsidP="00615C13">
            <w:pPr>
              <w:rPr>
                <w:rFonts w:cs="Calibri"/>
                <w:sz w:val="20"/>
                <w:szCs w:val="20"/>
              </w:rPr>
            </w:pPr>
            <w:r w:rsidRPr="009253EC">
              <w:rPr>
                <w:rFonts w:cs="Calibri"/>
                <w:sz w:val="20"/>
                <w:szCs w:val="20"/>
              </w:rPr>
              <w:t>Dung beet</w:t>
            </w:r>
            <w:r>
              <w:rPr>
                <w:rFonts w:cs="Calibri"/>
                <w:sz w:val="20"/>
                <w:szCs w:val="20"/>
              </w:rPr>
              <w:t>les</w:t>
            </w:r>
          </w:p>
        </w:tc>
        <w:tc>
          <w:tcPr>
            <w:tcW w:w="6067" w:type="dxa"/>
          </w:tcPr>
          <w:p w14:paraId="74E4FB38" w14:textId="12CC7673" w:rsidR="00797EBE" w:rsidRPr="009253EC" w:rsidRDefault="00797EBE" w:rsidP="00615C13">
            <w:pPr>
              <w:rPr>
                <w:rFonts w:cs="Calibri"/>
                <w:sz w:val="20"/>
                <w:szCs w:val="20"/>
              </w:rPr>
            </w:pPr>
            <w:r>
              <w:rPr>
                <w:rFonts w:cs="Calibri"/>
                <w:sz w:val="20"/>
                <w:szCs w:val="20"/>
              </w:rPr>
              <w:t>Useful for control of dung pats. Can buy commercial dung beetles (costly) or rely on natural populations. Impacted by chemical controls, especially SPs and MLs.</w:t>
            </w:r>
          </w:p>
        </w:tc>
        <w:tc>
          <w:tcPr>
            <w:tcW w:w="703" w:type="dxa"/>
            <w:vAlign w:val="center"/>
          </w:tcPr>
          <w:p w14:paraId="0F868D1B"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37DFFEBB" w14:textId="77777777" w:rsidR="00797EBE" w:rsidRPr="00064D7C" w:rsidRDefault="00797EBE" w:rsidP="00CF062C">
            <w:pPr>
              <w:jc w:val="center"/>
              <w:rPr>
                <w:rFonts w:cs="Calibri"/>
                <w:sz w:val="20"/>
                <w:szCs w:val="20"/>
              </w:rPr>
            </w:pPr>
          </w:p>
        </w:tc>
        <w:tc>
          <w:tcPr>
            <w:tcW w:w="702" w:type="dxa"/>
            <w:vAlign w:val="center"/>
          </w:tcPr>
          <w:p w14:paraId="273C0F12"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461AF5CA" w14:textId="77777777" w:rsidR="00797EBE" w:rsidRPr="00064D7C" w:rsidRDefault="00797EBE" w:rsidP="00CF062C">
            <w:pPr>
              <w:jc w:val="center"/>
              <w:rPr>
                <w:rFonts w:cs="Calibri"/>
                <w:sz w:val="20"/>
                <w:szCs w:val="20"/>
              </w:rPr>
            </w:pPr>
          </w:p>
        </w:tc>
        <w:tc>
          <w:tcPr>
            <w:tcW w:w="630" w:type="dxa"/>
            <w:vAlign w:val="center"/>
          </w:tcPr>
          <w:p w14:paraId="13540E78" w14:textId="77777777" w:rsidR="00797EBE" w:rsidRPr="00064D7C" w:rsidRDefault="00797EBE" w:rsidP="00CF062C">
            <w:pPr>
              <w:jc w:val="center"/>
              <w:rPr>
                <w:rFonts w:cs="Calibri"/>
                <w:sz w:val="20"/>
                <w:szCs w:val="20"/>
              </w:rPr>
            </w:pPr>
          </w:p>
        </w:tc>
        <w:tc>
          <w:tcPr>
            <w:tcW w:w="690" w:type="dxa"/>
            <w:vAlign w:val="center"/>
          </w:tcPr>
          <w:p w14:paraId="1ABBBB08" w14:textId="77777777" w:rsidR="00797EBE" w:rsidRPr="00064D7C" w:rsidRDefault="00797EBE" w:rsidP="00CF062C">
            <w:pPr>
              <w:jc w:val="center"/>
              <w:rPr>
                <w:rFonts w:cs="Calibri"/>
                <w:sz w:val="20"/>
                <w:szCs w:val="20"/>
              </w:rPr>
            </w:pPr>
          </w:p>
        </w:tc>
      </w:tr>
      <w:tr w:rsidR="00797EBE" w:rsidRPr="009253EC" w14:paraId="26777471" w14:textId="77777777" w:rsidTr="006C10EB">
        <w:tc>
          <w:tcPr>
            <w:tcW w:w="1409" w:type="dxa"/>
            <w:vMerge w:val="restart"/>
            <w:vAlign w:val="center"/>
          </w:tcPr>
          <w:p w14:paraId="1D5324A9" w14:textId="77777777" w:rsidR="00797EBE" w:rsidRPr="009253EC" w:rsidRDefault="00797EBE" w:rsidP="00797EBE">
            <w:pPr>
              <w:jc w:val="center"/>
              <w:rPr>
                <w:rFonts w:cs="Calibri"/>
                <w:sz w:val="20"/>
                <w:szCs w:val="20"/>
              </w:rPr>
            </w:pPr>
            <w:r w:rsidRPr="009253EC">
              <w:rPr>
                <w:rFonts w:cs="Calibri"/>
                <w:sz w:val="20"/>
                <w:szCs w:val="20"/>
              </w:rPr>
              <w:t>Chemical</w:t>
            </w:r>
            <w:r>
              <w:rPr>
                <w:rFonts w:cs="Calibri"/>
                <w:sz w:val="20"/>
                <w:szCs w:val="20"/>
              </w:rPr>
              <w:t xml:space="preserve"> – on-host</w:t>
            </w:r>
          </w:p>
        </w:tc>
        <w:tc>
          <w:tcPr>
            <w:tcW w:w="2414" w:type="dxa"/>
          </w:tcPr>
          <w:p w14:paraId="19B229C9" w14:textId="0D371F60" w:rsidR="00797EBE" w:rsidRPr="009253EC" w:rsidRDefault="00797EBE" w:rsidP="00615C13">
            <w:pPr>
              <w:rPr>
                <w:rFonts w:cs="Calibri"/>
                <w:sz w:val="20"/>
                <w:szCs w:val="20"/>
              </w:rPr>
            </w:pPr>
            <w:r>
              <w:rPr>
                <w:rFonts w:cs="Calibri"/>
                <w:sz w:val="20"/>
                <w:szCs w:val="20"/>
              </w:rPr>
              <w:t>Topical repellents – pour-ons, dips, sprays</w:t>
            </w:r>
          </w:p>
        </w:tc>
        <w:tc>
          <w:tcPr>
            <w:tcW w:w="6067" w:type="dxa"/>
          </w:tcPr>
          <w:p w14:paraId="62F9B4F2" w14:textId="4B6C2F5C" w:rsidR="00797EBE" w:rsidRPr="009253EC" w:rsidRDefault="00797EBE" w:rsidP="00615C13">
            <w:pPr>
              <w:rPr>
                <w:rFonts w:cs="Calibri"/>
                <w:sz w:val="20"/>
                <w:szCs w:val="20"/>
              </w:rPr>
            </w:pPr>
            <w:r>
              <w:rPr>
                <w:rFonts w:cs="Calibri"/>
                <w:sz w:val="20"/>
                <w:szCs w:val="20"/>
              </w:rPr>
              <w:t>Can be effective but high rates of resistance are reported. Often a short-term effect. Cost of ongoing treatments can be high.</w:t>
            </w:r>
          </w:p>
        </w:tc>
        <w:tc>
          <w:tcPr>
            <w:tcW w:w="703" w:type="dxa"/>
            <w:vAlign w:val="center"/>
          </w:tcPr>
          <w:p w14:paraId="209F9935"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25C5524F"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2" w:type="dxa"/>
            <w:vAlign w:val="center"/>
          </w:tcPr>
          <w:p w14:paraId="1DF36230"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1D0A9BD7"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3B0936C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0" w:type="dxa"/>
            <w:vAlign w:val="center"/>
          </w:tcPr>
          <w:p w14:paraId="6B869E65"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7DD2C7CB" w14:textId="77777777" w:rsidTr="006C10EB">
        <w:tc>
          <w:tcPr>
            <w:tcW w:w="1409" w:type="dxa"/>
            <w:vMerge/>
            <w:vAlign w:val="center"/>
          </w:tcPr>
          <w:p w14:paraId="4FBACE52" w14:textId="77777777" w:rsidR="00797EBE" w:rsidRPr="009253EC" w:rsidRDefault="00797EBE" w:rsidP="00797EBE">
            <w:pPr>
              <w:jc w:val="center"/>
              <w:rPr>
                <w:rFonts w:cs="Calibri"/>
                <w:sz w:val="20"/>
                <w:szCs w:val="20"/>
              </w:rPr>
            </w:pPr>
          </w:p>
        </w:tc>
        <w:tc>
          <w:tcPr>
            <w:tcW w:w="2414" w:type="dxa"/>
          </w:tcPr>
          <w:p w14:paraId="4C89ED44" w14:textId="77777777" w:rsidR="00797EBE" w:rsidRPr="009253EC" w:rsidRDefault="00797EBE" w:rsidP="00615C13">
            <w:pPr>
              <w:rPr>
                <w:rFonts w:cs="Calibri"/>
                <w:sz w:val="20"/>
                <w:szCs w:val="20"/>
              </w:rPr>
            </w:pPr>
            <w:r w:rsidRPr="009253EC">
              <w:rPr>
                <w:rFonts w:cs="Calibri"/>
                <w:sz w:val="20"/>
                <w:szCs w:val="20"/>
              </w:rPr>
              <w:t>Ear tags</w:t>
            </w:r>
          </w:p>
        </w:tc>
        <w:tc>
          <w:tcPr>
            <w:tcW w:w="6067" w:type="dxa"/>
          </w:tcPr>
          <w:p w14:paraId="62601C7F" w14:textId="77777777" w:rsidR="00797EBE" w:rsidRPr="009253EC" w:rsidRDefault="00797EBE" w:rsidP="00615C13">
            <w:pPr>
              <w:rPr>
                <w:rFonts w:cs="Calibri"/>
                <w:sz w:val="20"/>
                <w:szCs w:val="20"/>
              </w:rPr>
            </w:pPr>
            <w:r>
              <w:rPr>
                <w:rFonts w:cs="Calibri"/>
                <w:sz w:val="20"/>
                <w:szCs w:val="20"/>
              </w:rPr>
              <w:t>As above.</w:t>
            </w:r>
          </w:p>
        </w:tc>
        <w:tc>
          <w:tcPr>
            <w:tcW w:w="703" w:type="dxa"/>
            <w:vAlign w:val="center"/>
          </w:tcPr>
          <w:p w14:paraId="1C322954" w14:textId="77777777" w:rsidR="00797EBE" w:rsidRPr="00064D7C" w:rsidRDefault="00797EBE" w:rsidP="00CF062C">
            <w:pPr>
              <w:jc w:val="center"/>
              <w:rPr>
                <w:rFonts w:cs="Calibri"/>
                <w:sz w:val="20"/>
                <w:szCs w:val="20"/>
              </w:rPr>
            </w:pPr>
          </w:p>
        </w:tc>
        <w:tc>
          <w:tcPr>
            <w:tcW w:w="703" w:type="dxa"/>
            <w:vAlign w:val="center"/>
          </w:tcPr>
          <w:p w14:paraId="4B68324A" w14:textId="77777777" w:rsidR="00797EBE" w:rsidRPr="00064D7C" w:rsidRDefault="00797EBE" w:rsidP="00CF062C">
            <w:pPr>
              <w:jc w:val="center"/>
              <w:rPr>
                <w:rFonts w:cs="Calibri"/>
                <w:sz w:val="20"/>
                <w:szCs w:val="20"/>
              </w:rPr>
            </w:pPr>
          </w:p>
        </w:tc>
        <w:tc>
          <w:tcPr>
            <w:tcW w:w="702" w:type="dxa"/>
            <w:vAlign w:val="center"/>
          </w:tcPr>
          <w:p w14:paraId="775E1240" w14:textId="34AE0E04" w:rsidR="00797EBE" w:rsidRPr="00064D7C" w:rsidRDefault="00797EBE" w:rsidP="00CF062C">
            <w:pPr>
              <w:jc w:val="center"/>
              <w:rPr>
                <w:rFonts w:cs="Calibri"/>
                <w:sz w:val="20"/>
                <w:szCs w:val="20"/>
              </w:rPr>
            </w:pPr>
          </w:p>
        </w:tc>
        <w:tc>
          <w:tcPr>
            <w:tcW w:w="630" w:type="dxa"/>
            <w:vAlign w:val="center"/>
          </w:tcPr>
          <w:p w14:paraId="6EEF2B7D" w14:textId="145C7A76" w:rsidR="00797EBE" w:rsidRPr="00064D7C" w:rsidRDefault="00797EBE" w:rsidP="00CF062C">
            <w:pPr>
              <w:jc w:val="center"/>
              <w:rPr>
                <w:rFonts w:cs="Calibri"/>
                <w:sz w:val="20"/>
                <w:szCs w:val="20"/>
              </w:rPr>
            </w:pPr>
          </w:p>
        </w:tc>
        <w:tc>
          <w:tcPr>
            <w:tcW w:w="630" w:type="dxa"/>
            <w:vAlign w:val="center"/>
          </w:tcPr>
          <w:p w14:paraId="68645F8E" w14:textId="77777777" w:rsidR="00797EBE" w:rsidRPr="00064D7C" w:rsidRDefault="00797EBE" w:rsidP="00CF062C">
            <w:pPr>
              <w:jc w:val="center"/>
              <w:rPr>
                <w:rFonts w:cs="Calibri"/>
                <w:sz w:val="20"/>
                <w:szCs w:val="20"/>
              </w:rPr>
            </w:pPr>
          </w:p>
        </w:tc>
        <w:tc>
          <w:tcPr>
            <w:tcW w:w="690" w:type="dxa"/>
            <w:vAlign w:val="center"/>
          </w:tcPr>
          <w:p w14:paraId="6DB2C23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415F10DF" w14:textId="77777777" w:rsidTr="006C10EB">
        <w:tc>
          <w:tcPr>
            <w:tcW w:w="1409" w:type="dxa"/>
            <w:vMerge w:val="restart"/>
            <w:vAlign w:val="center"/>
          </w:tcPr>
          <w:p w14:paraId="0FEB82B8" w14:textId="67018F80" w:rsidR="00797EBE" w:rsidRPr="009253EC" w:rsidRDefault="00797EBE" w:rsidP="00797EBE">
            <w:pPr>
              <w:jc w:val="center"/>
              <w:rPr>
                <w:rFonts w:cs="Calibri"/>
                <w:sz w:val="20"/>
                <w:szCs w:val="20"/>
              </w:rPr>
            </w:pPr>
            <w:r>
              <w:rPr>
                <w:rFonts w:cs="Calibri"/>
                <w:sz w:val="20"/>
                <w:szCs w:val="20"/>
              </w:rPr>
              <w:t>Off-host</w:t>
            </w:r>
          </w:p>
        </w:tc>
        <w:tc>
          <w:tcPr>
            <w:tcW w:w="2414" w:type="dxa"/>
          </w:tcPr>
          <w:p w14:paraId="5902948D" w14:textId="77777777" w:rsidR="00797EBE" w:rsidRPr="009253EC" w:rsidRDefault="00797EBE" w:rsidP="00615C13">
            <w:pPr>
              <w:rPr>
                <w:rFonts w:cs="Calibri"/>
                <w:sz w:val="20"/>
                <w:szCs w:val="20"/>
              </w:rPr>
            </w:pPr>
            <w:r w:rsidRPr="009253EC">
              <w:rPr>
                <w:rFonts w:cs="Calibri"/>
                <w:sz w:val="20"/>
                <w:szCs w:val="20"/>
              </w:rPr>
              <w:t>Environmental spraying</w:t>
            </w:r>
            <w:r>
              <w:rPr>
                <w:rFonts w:cs="Calibri"/>
                <w:sz w:val="20"/>
                <w:szCs w:val="20"/>
              </w:rPr>
              <w:t xml:space="preserve"> </w:t>
            </w:r>
          </w:p>
        </w:tc>
        <w:tc>
          <w:tcPr>
            <w:tcW w:w="6067" w:type="dxa"/>
          </w:tcPr>
          <w:p w14:paraId="5309B88B" w14:textId="77777777" w:rsidR="00797EBE" w:rsidRPr="009253EC" w:rsidRDefault="00797EBE" w:rsidP="00615C13">
            <w:pPr>
              <w:rPr>
                <w:rFonts w:cs="Calibri"/>
                <w:sz w:val="20"/>
                <w:szCs w:val="20"/>
              </w:rPr>
            </w:pPr>
            <w:r w:rsidRPr="009253EC">
              <w:rPr>
                <w:rFonts w:cs="Calibri"/>
                <w:sz w:val="20"/>
                <w:szCs w:val="20"/>
              </w:rPr>
              <w:t>Not recommended</w:t>
            </w:r>
            <w:r>
              <w:rPr>
                <w:rFonts w:cs="Calibri"/>
                <w:sz w:val="20"/>
                <w:szCs w:val="20"/>
              </w:rPr>
              <w:t xml:space="preserve">. </w:t>
            </w:r>
          </w:p>
        </w:tc>
        <w:tc>
          <w:tcPr>
            <w:tcW w:w="703" w:type="dxa"/>
            <w:vAlign w:val="center"/>
          </w:tcPr>
          <w:p w14:paraId="36F985BD" w14:textId="77777777" w:rsidR="00797EBE" w:rsidRPr="00064D7C" w:rsidRDefault="00797EBE" w:rsidP="00CF062C">
            <w:pPr>
              <w:jc w:val="center"/>
              <w:rPr>
                <w:rFonts w:cs="Calibri"/>
                <w:sz w:val="20"/>
                <w:szCs w:val="20"/>
              </w:rPr>
            </w:pPr>
            <w:r w:rsidRPr="00064D7C">
              <w:rPr>
                <w:rFonts w:cs="Calibri"/>
                <w:sz w:val="20"/>
                <w:szCs w:val="20"/>
              </w:rPr>
              <w:t>-</w:t>
            </w:r>
          </w:p>
        </w:tc>
        <w:tc>
          <w:tcPr>
            <w:tcW w:w="703" w:type="dxa"/>
            <w:vAlign w:val="center"/>
          </w:tcPr>
          <w:p w14:paraId="1D8C63F3" w14:textId="77777777" w:rsidR="00797EBE" w:rsidRPr="00064D7C" w:rsidRDefault="00797EBE" w:rsidP="00CF062C">
            <w:pPr>
              <w:jc w:val="center"/>
              <w:rPr>
                <w:rFonts w:cs="Calibri"/>
                <w:sz w:val="20"/>
                <w:szCs w:val="20"/>
              </w:rPr>
            </w:pPr>
            <w:r w:rsidRPr="00064D7C">
              <w:rPr>
                <w:rFonts w:cs="Calibri"/>
                <w:sz w:val="20"/>
                <w:szCs w:val="20"/>
              </w:rPr>
              <w:t>-</w:t>
            </w:r>
          </w:p>
        </w:tc>
        <w:tc>
          <w:tcPr>
            <w:tcW w:w="702" w:type="dxa"/>
            <w:vAlign w:val="center"/>
          </w:tcPr>
          <w:p w14:paraId="2DE33546" w14:textId="7777777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007F89A9" w14:textId="7777777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37D0D9F5" w14:textId="77777777" w:rsidR="00797EBE" w:rsidRPr="00064D7C" w:rsidRDefault="00797EBE" w:rsidP="00CF062C">
            <w:pPr>
              <w:jc w:val="center"/>
              <w:rPr>
                <w:rFonts w:cs="Calibri"/>
                <w:sz w:val="20"/>
                <w:szCs w:val="20"/>
              </w:rPr>
            </w:pPr>
            <w:r w:rsidRPr="00064D7C">
              <w:rPr>
                <w:rFonts w:cs="Calibri"/>
                <w:sz w:val="20"/>
                <w:szCs w:val="20"/>
              </w:rPr>
              <w:t>-</w:t>
            </w:r>
          </w:p>
        </w:tc>
        <w:tc>
          <w:tcPr>
            <w:tcW w:w="690" w:type="dxa"/>
            <w:vAlign w:val="center"/>
          </w:tcPr>
          <w:p w14:paraId="6246635F" w14:textId="77777777" w:rsidR="00797EBE" w:rsidRPr="00064D7C" w:rsidRDefault="00797EBE" w:rsidP="00CF062C">
            <w:pPr>
              <w:jc w:val="center"/>
              <w:rPr>
                <w:rFonts w:cs="Calibri"/>
                <w:sz w:val="20"/>
                <w:szCs w:val="20"/>
              </w:rPr>
            </w:pPr>
            <w:r w:rsidRPr="00064D7C">
              <w:rPr>
                <w:rFonts w:cs="Calibri"/>
                <w:sz w:val="20"/>
                <w:szCs w:val="20"/>
              </w:rPr>
              <w:t>-</w:t>
            </w:r>
          </w:p>
        </w:tc>
      </w:tr>
      <w:tr w:rsidR="00797EBE" w:rsidRPr="009253EC" w14:paraId="5C298A0A" w14:textId="77777777" w:rsidTr="006C10EB">
        <w:tc>
          <w:tcPr>
            <w:tcW w:w="1409" w:type="dxa"/>
            <w:vMerge/>
          </w:tcPr>
          <w:p w14:paraId="77172149" w14:textId="77777777" w:rsidR="00797EBE" w:rsidRPr="009253EC" w:rsidRDefault="00797EBE" w:rsidP="00615C13">
            <w:pPr>
              <w:rPr>
                <w:rFonts w:cs="Calibri"/>
                <w:sz w:val="20"/>
                <w:szCs w:val="20"/>
              </w:rPr>
            </w:pPr>
          </w:p>
        </w:tc>
        <w:tc>
          <w:tcPr>
            <w:tcW w:w="2414" w:type="dxa"/>
          </w:tcPr>
          <w:p w14:paraId="4D64EB66" w14:textId="77777777" w:rsidR="00797EBE" w:rsidRPr="009253EC" w:rsidRDefault="00797EBE" w:rsidP="00615C13">
            <w:pPr>
              <w:rPr>
                <w:rFonts w:cs="Calibri"/>
                <w:sz w:val="20"/>
                <w:szCs w:val="20"/>
              </w:rPr>
            </w:pPr>
            <w:r w:rsidRPr="009253EC">
              <w:rPr>
                <w:rFonts w:cs="Calibri"/>
                <w:sz w:val="20"/>
                <w:szCs w:val="20"/>
              </w:rPr>
              <w:t>Residual surface sprays</w:t>
            </w:r>
          </w:p>
        </w:tc>
        <w:tc>
          <w:tcPr>
            <w:tcW w:w="6067" w:type="dxa"/>
          </w:tcPr>
          <w:p w14:paraId="33A787E4" w14:textId="2FE63AC3" w:rsidR="00797EBE" w:rsidRPr="009253EC" w:rsidRDefault="00797EBE" w:rsidP="00615C13">
            <w:pPr>
              <w:rPr>
                <w:rFonts w:cs="Calibri"/>
                <w:sz w:val="20"/>
                <w:szCs w:val="20"/>
              </w:rPr>
            </w:pPr>
            <w:r>
              <w:rPr>
                <w:rFonts w:cs="Calibri"/>
                <w:sz w:val="20"/>
                <w:szCs w:val="20"/>
              </w:rPr>
              <w:t>Feasible in yards or other structures cattle access regularly. May increase resistance.</w:t>
            </w:r>
          </w:p>
        </w:tc>
        <w:tc>
          <w:tcPr>
            <w:tcW w:w="703" w:type="dxa"/>
            <w:vAlign w:val="center"/>
          </w:tcPr>
          <w:p w14:paraId="3D14F585"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703" w:type="dxa"/>
            <w:vAlign w:val="center"/>
          </w:tcPr>
          <w:p w14:paraId="681BB1ED" w14:textId="77777777" w:rsidR="00797EBE" w:rsidRPr="00064D7C" w:rsidRDefault="00797EBE" w:rsidP="00CF062C">
            <w:pPr>
              <w:jc w:val="center"/>
              <w:rPr>
                <w:rFonts w:cs="Calibri"/>
                <w:sz w:val="20"/>
                <w:szCs w:val="20"/>
              </w:rPr>
            </w:pPr>
          </w:p>
        </w:tc>
        <w:tc>
          <w:tcPr>
            <w:tcW w:w="702" w:type="dxa"/>
            <w:vAlign w:val="center"/>
          </w:tcPr>
          <w:p w14:paraId="0985BD4C"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6ABBCB2C" w14:textId="77777777" w:rsidR="00797EBE" w:rsidRPr="00064D7C" w:rsidRDefault="00797EBE" w:rsidP="00CF062C">
            <w:pPr>
              <w:jc w:val="center"/>
              <w:rPr>
                <w:rFonts w:cs="Calibri"/>
                <w:sz w:val="20"/>
                <w:szCs w:val="20"/>
              </w:rPr>
            </w:pPr>
          </w:p>
        </w:tc>
        <w:tc>
          <w:tcPr>
            <w:tcW w:w="630" w:type="dxa"/>
            <w:vAlign w:val="center"/>
          </w:tcPr>
          <w:p w14:paraId="416E4A86" w14:textId="77777777" w:rsidR="00797EBE" w:rsidRPr="00064D7C" w:rsidRDefault="00797EBE" w:rsidP="00CF062C">
            <w:pPr>
              <w:jc w:val="center"/>
              <w:rPr>
                <w:rFonts w:cs="Calibri"/>
                <w:sz w:val="20"/>
                <w:szCs w:val="20"/>
              </w:rPr>
            </w:pPr>
          </w:p>
        </w:tc>
        <w:tc>
          <w:tcPr>
            <w:tcW w:w="690" w:type="dxa"/>
            <w:vAlign w:val="center"/>
          </w:tcPr>
          <w:p w14:paraId="3F2DD3F7" w14:textId="77777777" w:rsidR="00797EBE" w:rsidRPr="00064D7C" w:rsidRDefault="00797EBE" w:rsidP="00CF062C">
            <w:pPr>
              <w:jc w:val="center"/>
              <w:rPr>
                <w:rFonts w:cs="Calibri"/>
                <w:sz w:val="20"/>
                <w:szCs w:val="20"/>
              </w:rPr>
            </w:pPr>
          </w:p>
        </w:tc>
      </w:tr>
    </w:tbl>
    <w:p w14:paraId="05B658B0" w14:textId="2A2BA38A" w:rsidR="000E6D77" w:rsidRDefault="00365133" w:rsidP="000E6D77">
      <w:pPr>
        <w:pStyle w:val="Heading2"/>
      </w:pPr>
      <w:bookmarkStart w:id="200" w:name="_Toc195777932"/>
      <w:r>
        <w:t>Feedlots</w:t>
      </w:r>
      <w:bookmarkEnd w:id="200"/>
    </w:p>
    <w:p w14:paraId="1A49FA5F" w14:textId="28F1DE05" w:rsidR="00E91B5D" w:rsidRDefault="006C10EB" w:rsidP="00AE376C">
      <w:pPr>
        <w:rPr>
          <w:lang w:eastAsia="en-US"/>
        </w:rPr>
      </w:pPr>
      <w:hyperlink w:anchor="Table_32" w:history="1">
        <w:r w:rsidRPr="0036520F">
          <w:rPr>
            <w:rStyle w:val="Hyperlink"/>
            <w:color w:val="0D0D0D" w:themeColor="text1" w:themeTint="F2"/>
            <w:u w:val="none"/>
            <w:lang w:eastAsia="en-US"/>
          </w:rPr>
          <w:t>Table 32</w:t>
        </w:r>
      </w:hyperlink>
      <w:r w:rsidR="00EE1EA6">
        <w:rPr>
          <w:lang w:eastAsia="en-US"/>
        </w:rPr>
        <w:t xml:space="preserve"> details</w:t>
      </w:r>
      <w:r w:rsidR="00AE376C">
        <w:rPr>
          <w:lang w:eastAsia="en-US"/>
        </w:rPr>
        <w:t xml:space="preserve"> control </w:t>
      </w:r>
      <w:r w:rsidR="00E91B5D">
        <w:rPr>
          <w:lang w:eastAsia="en-US"/>
        </w:rPr>
        <w:t>options</w:t>
      </w:r>
      <w:r w:rsidR="00AE376C">
        <w:rPr>
          <w:lang w:eastAsia="en-US"/>
        </w:rPr>
        <w:t xml:space="preserve"> for </w:t>
      </w:r>
      <w:r w:rsidR="00E91B5D">
        <w:rPr>
          <w:lang w:eastAsia="en-US"/>
        </w:rPr>
        <w:t xml:space="preserve">vectors that may be involved </w:t>
      </w:r>
      <w:r w:rsidR="00AE376C">
        <w:rPr>
          <w:lang w:eastAsia="en-US"/>
        </w:rPr>
        <w:t>in LSD transmission on beef feedlots</w:t>
      </w:r>
      <w:r w:rsidR="00EE1EA6">
        <w:rPr>
          <w:lang w:eastAsia="en-US"/>
        </w:rPr>
        <w:t xml:space="preserve">. </w:t>
      </w:r>
      <w:r w:rsidR="00AE376C">
        <w:rPr>
          <w:lang w:eastAsia="en-US"/>
        </w:rPr>
        <w:t xml:space="preserve">There are </w:t>
      </w:r>
      <w:r w:rsidR="00362FDA">
        <w:rPr>
          <w:lang w:eastAsia="en-US"/>
        </w:rPr>
        <w:t xml:space="preserve">around </w:t>
      </w:r>
      <w:r w:rsidR="00AE376C">
        <w:rPr>
          <w:lang w:eastAsia="en-US"/>
        </w:rPr>
        <w:t>400 accredited beef feedlots in Australia</w:t>
      </w:r>
      <w:r w:rsidR="008B5EDD" w:rsidRPr="008B5EDD">
        <w:t xml:space="preserve"> </w:t>
      </w:r>
      <w:r w:rsidR="008B5EDD">
        <w:t>with capacities ranging from 500 to over 50,000 head</w:t>
      </w:r>
      <w:r w:rsidR="00362FDA">
        <w:t xml:space="preserve"> </w:t>
      </w:r>
      <w:r w:rsidR="00FC53DC">
        <w:fldChar w:fldCharType="begin"/>
      </w:r>
      <w:r w:rsidR="006B0536">
        <w:instrText xml:space="preserve"> ADDIN ZOTERO_ITEM CSL_CITATION {"citationID":"ZfeTzTN9","properties":{"formattedCitation":"({\\i{}A record number of cattle on feed to start 2022} 2022)","plainCitation":"(A record number of cattle on feed to start 2022 2022)","dontUpdate":true,"noteIndex":0},"citationItems":[{"id":5178,"uris":["http://zotero.org/groups/5068434/items/WPQYWJ7V"],"itemData":{"id":5178,"type":"webpage","abstract":"The early supply chain disruptions of 2022, including COVID-19 and floods, have not impacted the continued growth and strength of Australia’s feedlot sector, according to the recent results of the ALFA and Meat &amp; Livestock Australia (MLA) survey. In the first quarter of 2022, the lot feeding sector broke two new records. The first record broken was the number of cattle on feed – there are now more cattle on feed in Australia than any other time in history. At the end of March 2022, there were 1,","container-title":"ALFA","language":"en","title":"A record number of cattle on feed to start 2022","URL":"https://www.feedlots.com.au/post/a-record-number-of-cattle-on-feed-to-start-2022","accessed":{"date-parts":[["2023",7,31]]},"issued":{"date-parts":[["2022",5,23]]}}}],"schema":"https://github.com/citation-style-language/schema/raw/master/csl-citation.json"} </w:instrText>
      </w:r>
      <w:r w:rsidR="00FC53DC">
        <w:fldChar w:fldCharType="separate"/>
      </w:r>
      <w:r w:rsidR="003D5899" w:rsidRPr="003D5899">
        <w:rPr>
          <w:rFonts w:cs="Calibri"/>
          <w:lang w:val="en-GB"/>
        </w:rPr>
        <w:t>(ALFA 202</w:t>
      </w:r>
      <w:r w:rsidR="003D5899">
        <w:rPr>
          <w:rFonts w:cs="Calibri"/>
          <w:lang w:val="en-GB"/>
        </w:rPr>
        <w:t>4</w:t>
      </w:r>
      <w:r w:rsidR="003D5899" w:rsidRPr="003D5899">
        <w:rPr>
          <w:rFonts w:cs="Calibri"/>
          <w:lang w:val="en-GB"/>
        </w:rPr>
        <w:t>)</w:t>
      </w:r>
      <w:r w:rsidR="00FC53DC">
        <w:fldChar w:fldCharType="end"/>
      </w:r>
      <w:r w:rsidR="00AE376C">
        <w:rPr>
          <w:lang w:eastAsia="en-US"/>
        </w:rPr>
        <w:t>. Of accredited feedlots, the majority are in regions that are close to cattle and grain supplies. 60% of feedlots are in Queensland</w:t>
      </w:r>
      <w:r w:rsidR="00CA4735">
        <w:rPr>
          <w:lang w:eastAsia="en-US"/>
        </w:rPr>
        <w:t xml:space="preserve">, 30% in NSW, and 7% in Victoria. The remaining 3% are shared between SA and WA </w:t>
      </w:r>
      <w:r w:rsidR="00B40AAF">
        <w:rPr>
          <w:lang w:eastAsia="en-US"/>
        </w:rPr>
        <w:fldChar w:fldCharType="begin"/>
      </w:r>
      <w:r w:rsidR="006B0536">
        <w:rPr>
          <w:lang w:eastAsia="en-US"/>
        </w:rPr>
        <w:instrText xml:space="preserve"> ADDIN ZOTERO_ITEM CSL_CITATION {"citationID":"3NVirCjr","properties":{"formattedCitation":"(FutureBeef 2024)","plainCitation":"(FutureBeef 2024)","noteIndex":0},"citationItems":[{"id":7981,"uris":["http://zotero.org/groups/4707929/items/BKQDAQGX"],"itemData":{"id":7981,"type":"webpage","abstract":"Welcome to FutureBeef! We provide key information &amp; tools to assist beef producers &amp; land managers make on-farm changes that improve business performance.","container-title":"FutureBeef","language":"en-AU","title":"FutureBeef - your one-stop shop for north Australian beef information","URL":"https://futurebeef.com.au/","author":[{"family":"FutureBeef","given":""}],"accessed":{"date-parts":[["2024",3,11]]},"issued":{"date-parts":[["2024"]]}}}],"schema":"https://github.com/citation-style-language/schema/raw/master/csl-citation.json"} </w:instrText>
      </w:r>
      <w:r w:rsidR="00B40AAF">
        <w:rPr>
          <w:lang w:eastAsia="en-US"/>
        </w:rPr>
        <w:fldChar w:fldCharType="separate"/>
      </w:r>
      <w:r w:rsidR="00B40AAF">
        <w:rPr>
          <w:noProof/>
          <w:lang w:eastAsia="en-US"/>
        </w:rPr>
        <w:t>(FutureBeef 2024)</w:t>
      </w:r>
      <w:r w:rsidR="00B40AAF">
        <w:rPr>
          <w:lang w:eastAsia="en-US"/>
        </w:rPr>
        <w:fldChar w:fldCharType="end"/>
      </w:r>
      <w:r w:rsidR="00CA4735">
        <w:rPr>
          <w:lang w:eastAsia="en-US"/>
        </w:rPr>
        <w:t xml:space="preserve">. </w:t>
      </w:r>
      <w:r w:rsidR="00E91B5D">
        <w:rPr>
          <w:lang w:eastAsia="en-US"/>
        </w:rPr>
        <w:t xml:space="preserve">Most feedlots are in southern Australia with only a few in northern Australia </w:t>
      </w:r>
      <w:r w:rsidR="00E91B5D">
        <w:fldChar w:fldCharType="begin"/>
      </w:r>
      <w:r w:rsidR="006B0536">
        <w:instrText xml:space="preserve"> ADDIN ZOTERO_ITEM CSL_CITATION {"citationID":"pbtT40iU","properties":{"formattedCitation":"(Meat and Livestock Australia 2023)","plainCitation":"(Meat and Livestock Australia 2023)","noteIndex":0},"citationItems":[{"id":8009,"uris":["http://zotero.org/groups/4707929/items/4GW7IPBN"],"itemData":{"id":8009,"type":"report","event-place":"North Sydney, NSW","page":"36","publisher":"Meat and Livestock Australia Ltd","publisher-place":"North Sydney, NSW","title":"State of the Industry Report. The Australian red meat and livestock industry","URL":"https://www.mla.com.au/globalassets/mla-corporate/prices--markets/documents/trends--analysis/soti-report/mla-state-of-the-industry-report-2223-web_updated.pdf","author":[{"family":"Meat and Livestock Australia","given":""}],"issued":{"date-parts":[["2023"]]}}}],"schema":"https://github.com/citation-style-language/schema/raw/master/csl-citation.json"} </w:instrText>
      </w:r>
      <w:r w:rsidR="00E91B5D">
        <w:fldChar w:fldCharType="separate"/>
      </w:r>
      <w:r w:rsidR="00E91B5D">
        <w:rPr>
          <w:noProof/>
        </w:rPr>
        <w:t>(Meat and Livestock Australia 2023)</w:t>
      </w:r>
      <w:r w:rsidR="00E91B5D">
        <w:fldChar w:fldCharType="end"/>
      </w:r>
      <w:r w:rsidR="00E91B5D">
        <w:rPr>
          <w:lang w:eastAsia="en-US"/>
        </w:rPr>
        <w:t>. Many</w:t>
      </w:r>
      <w:r w:rsidR="00B40AAF">
        <w:rPr>
          <w:lang w:eastAsia="en-US"/>
        </w:rPr>
        <w:t xml:space="preserve"> vector</w:t>
      </w:r>
      <w:r w:rsidR="001E1776">
        <w:rPr>
          <w:lang w:eastAsia="en-US"/>
        </w:rPr>
        <w:t xml:space="preserve"> species </w:t>
      </w:r>
      <w:r w:rsidR="00B40AAF">
        <w:rPr>
          <w:lang w:eastAsia="en-US"/>
        </w:rPr>
        <w:t>are present in beef feedlots, attracted by large number</w:t>
      </w:r>
      <w:r w:rsidR="001C703C">
        <w:rPr>
          <w:lang w:eastAsia="en-US"/>
        </w:rPr>
        <w:t>s</w:t>
      </w:r>
      <w:r w:rsidR="00B40AAF">
        <w:rPr>
          <w:lang w:eastAsia="en-US"/>
        </w:rPr>
        <w:t xml:space="preserve"> of cattle, manure piles, spilled feed and stagnant water sources. Most feedlot operators report flies to be a major problem on site, with non-biting flies to be the most problematic followed by stable flies. November to February is the peak time for flies. In </w:t>
      </w:r>
      <w:r w:rsidR="00E91B5D">
        <w:rPr>
          <w:lang w:eastAsia="en-US"/>
        </w:rPr>
        <w:t>one</w:t>
      </w:r>
      <w:r w:rsidR="00B40AAF">
        <w:rPr>
          <w:lang w:eastAsia="en-US"/>
        </w:rPr>
        <w:t xml:space="preserve"> study, 78% </w:t>
      </w:r>
      <w:r w:rsidR="00B40AAF">
        <w:rPr>
          <w:lang w:eastAsia="en-US"/>
        </w:rPr>
        <w:lastRenderedPageBreak/>
        <w:t>of feedlot operators used some form of chemical treatment on cattle at induction, w</w:t>
      </w:r>
      <w:r w:rsidR="00E91B5D">
        <w:rPr>
          <w:lang w:eastAsia="en-US"/>
        </w:rPr>
        <w:t>ith</w:t>
      </w:r>
      <w:r w:rsidR="00B40AAF">
        <w:rPr>
          <w:lang w:eastAsia="en-US"/>
        </w:rPr>
        <w:t xml:space="preserve"> 58% </w:t>
      </w:r>
      <w:r w:rsidR="00E91B5D">
        <w:rPr>
          <w:lang w:eastAsia="en-US"/>
        </w:rPr>
        <w:t xml:space="preserve">reporting </w:t>
      </w:r>
      <w:r w:rsidR="00B40AAF">
        <w:rPr>
          <w:lang w:eastAsia="en-US"/>
        </w:rPr>
        <w:t xml:space="preserve">chemical fly control, 43% used </w:t>
      </w:r>
      <w:r w:rsidR="00E91B5D">
        <w:rPr>
          <w:lang w:eastAsia="en-US"/>
        </w:rPr>
        <w:t>traps</w:t>
      </w:r>
      <w:r w:rsidR="00B40AAF">
        <w:rPr>
          <w:lang w:eastAsia="en-US"/>
        </w:rPr>
        <w:t xml:space="preserve">, 24% used sprays and 15% used baits </w:t>
      </w:r>
      <w:r w:rsidR="00B40AAF">
        <w:rPr>
          <w:lang w:eastAsia="en-US"/>
        </w:rPr>
        <w:fldChar w:fldCharType="begin"/>
      </w:r>
      <w:r w:rsidR="006B0536">
        <w:rPr>
          <w:lang w:eastAsia="en-US"/>
        </w:rPr>
        <w:instrText xml:space="preserve"> ADDIN ZOTERO_ITEM CSL_CITATION {"citationID":"DuX7q7l1","properties":{"formattedCitation":"(Urech et al. 2004)","plainCitation":"(Urech et al. 2004)","noteIndex":0},"citationItems":[{"id":7889,"uris":["http://zotero.org/groups/4707929/items/7XUNYC9M"],"itemData":{"id":7889,"type":"report","event-place":"North Sydney, NSW","publisher":"Meat and Livestock Australia Ltd","publisher-place":"North Sydney, NSW","source":"ISBN 9781741914610","title":"Management of nuisance fly populations on cattle feedlots. FLOAT.306","URL":"https://images.impartmedia.com/richmond.qld.gov.au/FLOT.306_Final_Report1.pdf","author":[{"family":"Urech","given":"R"},{"family":"Green","given":"P.E"},{"family":"Skerman","given":"A.G"},{"family":"Elson-Harris","given":"M.M"},{"family":"Hogsette","given":"J.A"},{"family":"Bright","given":"R.L"},{"family":"brown","given":"G.W"}],"issued":{"date-parts":[["2004"]]}}}],"schema":"https://github.com/citation-style-language/schema/raw/master/csl-citation.json"} </w:instrText>
      </w:r>
      <w:r w:rsidR="00B40AAF">
        <w:rPr>
          <w:lang w:eastAsia="en-US"/>
        </w:rPr>
        <w:fldChar w:fldCharType="separate"/>
      </w:r>
      <w:r w:rsidR="00B40AAF">
        <w:rPr>
          <w:noProof/>
          <w:lang w:eastAsia="en-US"/>
        </w:rPr>
        <w:t>(Urech et al. 2004)</w:t>
      </w:r>
      <w:r w:rsidR="00B40AAF">
        <w:rPr>
          <w:lang w:eastAsia="en-US"/>
        </w:rPr>
        <w:fldChar w:fldCharType="end"/>
      </w:r>
      <w:r w:rsidR="00B40AAF">
        <w:rPr>
          <w:lang w:eastAsia="en-US"/>
        </w:rPr>
        <w:t xml:space="preserve">. </w:t>
      </w:r>
      <w:r w:rsidR="001E1776">
        <w:rPr>
          <w:lang w:eastAsia="en-US"/>
        </w:rPr>
        <w:t xml:space="preserve">Ticks </w:t>
      </w:r>
      <w:r w:rsidR="008B5EDD">
        <w:rPr>
          <w:lang w:eastAsia="en-US"/>
        </w:rPr>
        <w:t xml:space="preserve">are not a problem in feedlots. Cattle are normally treated with an acaracide on induction </w:t>
      </w:r>
      <w:r w:rsidR="008B5EDD">
        <w:rPr>
          <w:lang w:eastAsia="en-US"/>
        </w:rPr>
        <w:fldChar w:fldCharType="begin"/>
      </w:r>
      <w:r w:rsidR="006B0536">
        <w:rPr>
          <w:lang w:eastAsia="en-US"/>
        </w:rPr>
        <w:instrText xml:space="preserve"> ADDIN ZOTERO_ITEM CSL_CITATION {"citationID":"tNXBRwHc","properties":{"formattedCitation":"(TickBoss 2022)","plainCitation":"(TickBoss 2022)","noteIndex":0},"citationItems":[{"id":7852,"uris":["http://zotero.org/groups/4707929/items/4JIKRGRH"],"itemData":{"id":7852,"type":"webpage","abstract":"How to count cattle ticks Sampling and or counting the ticks present on cattle provides a basis to estimate damage, monitor control methods and assess management success Tick Counts Count […]","container-title":"TickBoss","language":"en-AU","title":"Manage Ticks in Cattle","URL":"https://tickboss.com.au/manage-ticks-where-present/","author":[{"family":"TickBoss","given":""}],"accessed":{"date-parts":[["2024",2,23]]},"issued":{"date-parts":[["2022"]]}}}],"schema":"https://github.com/citation-style-language/schema/raw/master/csl-citation.json"} </w:instrText>
      </w:r>
      <w:r w:rsidR="008B5EDD">
        <w:rPr>
          <w:lang w:eastAsia="en-US"/>
        </w:rPr>
        <w:fldChar w:fldCharType="separate"/>
      </w:r>
      <w:r w:rsidR="008B5EDD">
        <w:rPr>
          <w:noProof/>
          <w:lang w:eastAsia="en-US"/>
        </w:rPr>
        <w:t>(TickBoss 2022)</w:t>
      </w:r>
      <w:r w:rsidR="008B5EDD">
        <w:rPr>
          <w:lang w:eastAsia="en-US"/>
        </w:rPr>
        <w:fldChar w:fldCharType="end"/>
      </w:r>
      <w:r w:rsidR="008B5EDD">
        <w:rPr>
          <w:lang w:eastAsia="en-US"/>
        </w:rPr>
        <w:t>.</w:t>
      </w:r>
    </w:p>
    <w:p w14:paraId="1A33123E" w14:textId="3761BFD6" w:rsidR="000E6D77" w:rsidRDefault="00AE376C" w:rsidP="00AE376C">
      <w:pPr>
        <w:pStyle w:val="Caption"/>
      </w:pPr>
      <w:bookmarkStart w:id="201" w:name="_Ref161065804"/>
      <w:r>
        <w:t xml:space="preserve">Table </w:t>
      </w:r>
      <w:bookmarkEnd w:id="201"/>
      <w:r w:rsidR="006C10EB">
        <w:t>32</w:t>
      </w:r>
      <w:r>
        <w:t xml:space="preserve">. </w:t>
      </w:r>
      <w:r>
        <w:rPr>
          <w:lang w:eastAsia="en-US"/>
        </w:rPr>
        <w:t xml:space="preserve">Control options for vectors that may </w:t>
      </w:r>
      <w:r w:rsidR="00E91B5D">
        <w:rPr>
          <w:lang w:eastAsia="en-US"/>
        </w:rPr>
        <w:t>be involved</w:t>
      </w:r>
      <w:r>
        <w:rPr>
          <w:lang w:eastAsia="en-US"/>
        </w:rPr>
        <w:t xml:space="preserve"> in transmission of LSD in cattle feedlo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0"/>
        <w:gridCol w:w="2068"/>
        <w:gridCol w:w="6312"/>
        <w:gridCol w:w="693"/>
        <w:gridCol w:w="693"/>
        <w:gridCol w:w="693"/>
        <w:gridCol w:w="693"/>
        <w:gridCol w:w="693"/>
        <w:gridCol w:w="693"/>
      </w:tblGrid>
      <w:tr w:rsidR="00E91B5D" w:rsidRPr="009253EC" w14:paraId="3B4F8160" w14:textId="77777777" w:rsidTr="0036520F">
        <w:trPr>
          <w:cantSplit/>
          <w:trHeight w:val="1580"/>
          <w:tblHeader/>
        </w:trPr>
        <w:tc>
          <w:tcPr>
            <w:tcW w:w="1410" w:type="dxa"/>
            <w:vAlign w:val="center"/>
          </w:tcPr>
          <w:p w14:paraId="4D51F474" w14:textId="77777777" w:rsidR="00E91B5D" w:rsidRPr="008B5EDD" w:rsidRDefault="00E91B5D" w:rsidP="00615C13">
            <w:pPr>
              <w:rPr>
                <w:rFonts w:cs="Calibri"/>
                <w:b/>
                <w:bCs/>
                <w:sz w:val="20"/>
                <w:szCs w:val="20"/>
              </w:rPr>
            </w:pPr>
            <w:bookmarkStart w:id="202" w:name="Table_32"/>
            <w:bookmarkEnd w:id="202"/>
            <w:r w:rsidRPr="008B5EDD">
              <w:rPr>
                <w:rFonts w:cs="Calibri"/>
                <w:b/>
                <w:bCs/>
                <w:sz w:val="20"/>
                <w:szCs w:val="20"/>
              </w:rPr>
              <w:t>Category</w:t>
            </w:r>
          </w:p>
        </w:tc>
        <w:tc>
          <w:tcPr>
            <w:tcW w:w="2068" w:type="dxa"/>
            <w:vAlign w:val="center"/>
          </w:tcPr>
          <w:p w14:paraId="5C1BE3BA" w14:textId="77777777" w:rsidR="00E91B5D" w:rsidRPr="008B5EDD" w:rsidRDefault="00E91B5D" w:rsidP="00615C13">
            <w:pPr>
              <w:rPr>
                <w:rFonts w:cs="Calibri"/>
                <w:b/>
                <w:bCs/>
                <w:sz w:val="20"/>
                <w:szCs w:val="20"/>
              </w:rPr>
            </w:pPr>
            <w:r w:rsidRPr="008B5EDD">
              <w:rPr>
                <w:rFonts w:cs="Calibri"/>
                <w:b/>
                <w:bCs/>
                <w:sz w:val="20"/>
                <w:szCs w:val="20"/>
              </w:rPr>
              <w:t>Control Method</w:t>
            </w:r>
          </w:p>
        </w:tc>
        <w:tc>
          <w:tcPr>
            <w:tcW w:w="6312" w:type="dxa"/>
            <w:vAlign w:val="center"/>
          </w:tcPr>
          <w:p w14:paraId="34FC2B64" w14:textId="77777777" w:rsidR="00E91B5D" w:rsidRPr="008B5EDD" w:rsidRDefault="00E91B5D" w:rsidP="00615C13">
            <w:pPr>
              <w:rPr>
                <w:rStyle w:val="Hyperlink"/>
              </w:rPr>
            </w:pPr>
            <w:r w:rsidRPr="008B5EDD">
              <w:rPr>
                <w:rFonts w:cs="Calibri"/>
                <w:b/>
                <w:bCs/>
                <w:sz w:val="20"/>
                <w:szCs w:val="20"/>
              </w:rPr>
              <w:t>Comments</w:t>
            </w:r>
          </w:p>
        </w:tc>
        <w:tc>
          <w:tcPr>
            <w:tcW w:w="693" w:type="dxa"/>
            <w:textDirection w:val="btLr"/>
          </w:tcPr>
          <w:p w14:paraId="007EE448" w14:textId="3E070F0A" w:rsidR="00E91B5D" w:rsidRPr="00064D7C" w:rsidRDefault="00E91B5D" w:rsidP="00615C13">
            <w:pPr>
              <w:ind w:left="113" w:right="113"/>
              <w:rPr>
                <w:rFonts w:cs="Calibri"/>
                <w:b/>
                <w:bCs/>
                <w:sz w:val="20"/>
                <w:szCs w:val="20"/>
              </w:rPr>
            </w:pPr>
            <w:r>
              <w:rPr>
                <w:rFonts w:cs="Calibri"/>
                <w:b/>
                <w:bCs/>
                <w:sz w:val="20"/>
                <w:szCs w:val="20"/>
              </w:rPr>
              <w:t>Buffalo flies</w:t>
            </w:r>
          </w:p>
        </w:tc>
        <w:tc>
          <w:tcPr>
            <w:tcW w:w="693" w:type="dxa"/>
            <w:textDirection w:val="btLr"/>
            <w:vAlign w:val="center"/>
          </w:tcPr>
          <w:p w14:paraId="4919667B" w14:textId="09A7AC05" w:rsidR="00E91B5D" w:rsidRPr="00064D7C" w:rsidRDefault="00E91B5D" w:rsidP="00615C13">
            <w:pPr>
              <w:ind w:left="113" w:right="113"/>
              <w:rPr>
                <w:rFonts w:cs="Calibri"/>
                <w:b/>
                <w:bCs/>
                <w:sz w:val="20"/>
                <w:szCs w:val="20"/>
              </w:rPr>
            </w:pPr>
            <w:r w:rsidRPr="00064D7C">
              <w:rPr>
                <w:rFonts w:cs="Calibri"/>
                <w:b/>
                <w:bCs/>
                <w:sz w:val="20"/>
                <w:szCs w:val="20"/>
              </w:rPr>
              <w:t>Stable flies</w:t>
            </w:r>
          </w:p>
        </w:tc>
        <w:tc>
          <w:tcPr>
            <w:tcW w:w="693" w:type="dxa"/>
            <w:textDirection w:val="btLr"/>
            <w:vAlign w:val="center"/>
          </w:tcPr>
          <w:p w14:paraId="6E7D5DA3" w14:textId="77777777" w:rsidR="00E91B5D" w:rsidRPr="00064D7C" w:rsidRDefault="00E91B5D" w:rsidP="00615C13">
            <w:pPr>
              <w:ind w:left="113" w:right="113"/>
              <w:rPr>
                <w:rFonts w:cs="Calibri"/>
                <w:b/>
                <w:bCs/>
                <w:sz w:val="20"/>
                <w:szCs w:val="20"/>
              </w:rPr>
            </w:pPr>
            <w:r w:rsidRPr="00064D7C">
              <w:rPr>
                <w:rFonts w:cs="Calibri"/>
                <w:b/>
                <w:bCs/>
                <w:sz w:val="20"/>
                <w:szCs w:val="20"/>
              </w:rPr>
              <w:t>Horse flies</w:t>
            </w:r>
          </w:p>
        </w:tc>
        <w:tc>
          <w:tcPr>
            <w:tcW w:w="693" w:type="dxa"/>
            <w:textDirection w:val="btLr"/>
            <w:vAlign w:val="center"/>
          </w:tcPr>
          <w:p w14:paraId="3739B5C6" w14:textId="77777777" w:rsidR="00E91B5D" w:rsidRPr="00064D7C" w:rsidRDefault="00E91B5D" w:rsidP="00615C13">
            <w:pPr>
              <w:ind w:left="113" w:right="113"/>
              <w:rPr>
                <w:rFonts w:cs="Calibri"/>
                <w:b/>
                <w:bCs/>
                <w:sz w:val="20"/>
                <w:szCs w:val="20"/>
              </w:rPr>
            </w:pPr>
            <w:r w:rsidRPr="00064D7C">
              <w:rPr>
                <w:rFonts w:cs="Calibri"/>
                <w:b/>
                <w:bCs/>
                <w:sz w:val="20"/>
                <w:szCs w:val="20"/>
              </w:rPr>
              <w:t>Non-biting flies</w:t>
            </w:r>
          </w:p>
        </w:tc>
        <w:tc>
          <w:tcPr>
            <w:tcW w:w="693" w:type="dxa"/>
            <w:textDirection w:val="btLr"/>
            <w:vAlign w:val="center"/>
          </w:tcPr>
          <w:p w14:paraId="3BFF3F5A" w14:textId="77777777" w:rsidR="00E91B5D" w:rsidRPr="00064D7C" w:rsidRDefault="00E91B5D" w:rsidP="00615C13">
            <w:pPr>
              <w:ind w:left="113" w:right="113"/>
              <w:rPr>
                <w:rFonts w:cs="Calibri"/>
                <w:b/>
                <w:bCs/>
                <w:sz w:val="20"/>
                <w:szCs w:val="20"/>
              </w:rPr>
            </w:pPr>
            <w:r w:rsidRPr="00064D7C">
              <w:rPr>
                <w:rFonts w:cs="Calibri"/>
                <w:b/>
                <w:bCs/>
                <w:sz w:val="20"/>
                <w:szCs w:val="20"/>
              </w:rPr>
              <w:t>Biting midges</w:t>
            </w:r>
          </w:p>
        </w:tc>
        <w:tc>
          <w:tcPr>
            <w:tcW w:w="693" w:type="dxa"/>
            <w:textDirection w:val="btLr"/>
            <w:vAlign w:val="center"/>
          </w:tcPr>
          <w:p w14:paraId="4A2E320B" w14:textId="77777777" w:rsidR="00E91B5D" w:rsidRPr="00064D7C" w:rsidRDefault="00E91B5D" w:rsidP="00615C13">
            <w:pPr>
              <w:ind w:left="113" w:right="113"/>
              <w:rPr>
                <w:rFonts w:cs="Calibri"/>
                <w:b/>
                <w:bCs/>
                <w:sz w:val="20"/>
                <w:szCs w:val="20"/>
              </w:rPr>
            </w:pPr>
            <w:r w:rsidRPr="00064D7C">
              <w:rPr>
                <w:rFonts w:cs="Calibri"/>
                <w:b/>
                <w:bCs/>
                <w:sz w:val="20"/>
                <w:szCs w:val="20"/>
              </w:rPr>
              <w:t>Mosquitoes</w:t>
            </w:r>
          </w:p>
        </w:tc>
      </w:tr>
      <w:tr w:rsidR="00797EBE" w:rsidRPr="009253EC" w14:paraId="5FB5C1A8" w14:textId="77777777" w:rsidTr="0036520F">
        <w:tc>
          <w:tcPr>
            <w:tcW w:w="1410" w:type="dxa"/>
            <w:vMerge w:val="restart"/>
            <w:vAlign w:val="center"/>
          </w:tcPr>
          <w:p w14:paraId="74230EFF"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2068" w:type="dxa"/>
          </w:tcPr>
          <w:p w14:paraId="000345A6" w14:textId="77777777" w:rsidR="00797EBE" w:rsidRPr="009253EC" w:rsidRDefault="00797EBE" w:rsidP="00615C13">
            <w:pPr>
              <w:rPr>
                <w:rFonts w:cs="Calibri"/>
                <w:sz w:val="20"/>
                <w:szCs w:val="20"/>
              </w:rPr>
            </w:pPr>
            <w:r w:rsidRPr="009253EC">
              <w:rPr>
                <w:rFonts w:cs="Calibri"/>
                <w:sz w:val="20"/>
                <w:szCs w:val="20"/>
              </w:rPr>
              <w:t>Sanitation measures</w:t>
            </w:r>
          </w:p>
        </w:tc>
        <w:tc>
          <w:tcPr>
            <w:tcW w:w="6312" w:type="dxa"/>
          </w:tcPr>
          <w:p w14:paraId="1893B245" w14:textId="175B07B1" w:rsidR="00797EBE" w:rsidRPr="009253EC" w:rsidRDefault="00797EBE" w:rsidP="00615C13">
            <w:pPr>
              <w:rPr>
                <w:rFonts w:cs="Calibri"/>
                <w:sz w:val="20"/>
                <w:szCs w:val="20"/>
              </w:rPr>
            </w:pPr>
            <w:r>
              <w:rPr>
                <w:rFonts w:cs="Calibri"/>
                <w:sz w:val="20"/>
                <w:szCs w:val="20"/>
              </w:rPr>
              <w:t>It should be feasible to manage manure, decaying vegetation, spilled feed, stagnant water around yards and in small paddocks. It may be difficult to implement these measures in large paddocks. Efforts should focus under water troughs and along fence lines. Requires ongoing effort.</w:t>
            </w:r>
          </w:p>
        </w:tc>
        <w:tc>
          <w:tcPr>
            <w:tcW w:w="693" w:type="dxa"/>
            <w:vAlign w:val="center"/>
          </w:tcPr>
          <w:p w14:paraId="1DAEFFD6" w14:textId="283AD162" w:rsidR="00797EBE" w:rsidRPr="00064D7C" w:rsidRDefault="00797EBE" w:rsidP="00E91B5D">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752AC70C" w14:textId="1F0854EE"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0523180D"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78027D28"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12886FAE"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17311B57"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r>
      <w:tr w:rsidR="00797EBE" w:rsidRPr="009253EC" w14:paraId="4FCEA05A" w14:textId="77777777" w:rsidTr="0036520F">
        <w:tc>
          <w:tcPr>
            <w:tcW w:w="1410" w:type="dxa"/>
            <w:vMerge/>
            <w:vAlign w:val="center"/>
          </w:tcPr>
          <w:p w14:paraId="5AD3207F" w14:textId="77777777" w:rsidR="00797EBE" w:rsidRPr="009253EC" w:rsidRDefault="00797EBE" w:rsidP="00797EBE">
            <w:pPr>
              <w:jc w:val="center"/>
              <w:rPr>
                <w:rFonts w:cs="Calibri"/>
                <w:sz w:val="20"/>
                <w:szCs w:val="20"/>
              </w:rPr>
            </w:pPr>
          </w:p>
        </w:tc>
        <w:tc>
          <w:tcPr>
            <w:tcW w:w="2068" w:type="dxa"/>
          </w:tcPr>
          <w:p w14:paraId="70929980" w14:textId="77777777" w:rsidR="00797EBE" w:rsidRPr="009253EC" w:rsidRDefault="00797EBE" w:rsidP="00615C13">
            <w:pPr>
              <w:rPr>
                <w:rFonts w:cs="Calibri"/>
                <w:sz w:val="20"/>
                <w:szCs w:val="20"/>
              </w:rPr>
            </w:pPr>
            <w:r w:rsidRPr="009253EC">
              <w:rPr>
                <w:rFonts w:cs="Calibri"/>
                <w:sz w:val="20"/>
                <w:szCs w:val="20"/>
              </w:rPr>
              <w:t>Housing modification</w:t>
            </w:r>
          </w:p>
        </w:tc>
        <w:tc>
          <w:tcPr>
            <w:tcW w:w="6312" w:type="dxa"/>
          </w:tcPr>
          <w:p w14:paraId="4317BCE2" w14:textId="43D31C0E" w:rsidR="00797EBE" w:rsidRPr="009253EC" w:rsidRDefault="00797EBE" w:rsidP="00615C13">
            <w:pPr>
              <w:rPr>
                <w:rFonts w:cs="Calibri"/>
                <w:sz w:val="20"/>
                <w:szCs w:val="20"/>
              </w:rPr>
            </w:pPr>
            <w:r>
              <w:rPr>
                <w:rFonts w:cs="Calibri"/>
                <w:sz w:val="20"/>
                <w:szCs w:val="20"/>
              </w:rPr>
              <w:t>Applicable if cattle have regular access to structures or yards where screens or netting can be erected. Can be costly.</w:t>
            </w:r>
          </w:p>
        </w:tc>
        <w:tc>
          <w:tcPr>
            <w:tcW w:w="693" w:type="dxa"/>
            <w:vAlign w:val="center"/>
          </w:tcPr>
          <w:p w14:paraId="647A68D5" w14:textId="737F7769" w:rsidR="00797EBE" w:rsidRPr="00064D7C" w:rsidRDefault="00797EBE" w:rsidP="00E91B5D">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00B60DD6" w14:textId="5D997DC2"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633D7526" w14:textId="529A6E02"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4BCBFD89"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6BCA565F" w14:textId="77777777" w:rsidR="00797EBE" w:rsidRPr="00064D7C" w:rsidRDefault="00797EBE" w:rsidP="00E91B5D">
            <w:pPr>
              <w:jc w:val="center"/>
              <w:rPr>
                <w:rFonts w:cs="Calibri"/>
                <w:sz w:val="20"/>
                <w:szCs w:val="20"/>
              </w:rPr>
            </w:pPr>
          </w:p>
        </w:tc>
        <w:tc>
          <w:tcPr>
            <w:tcW w:w="693" w:type="dxa"/>
            <w:vAlign w:val="center"/>
          </w:tcPr>
          <w:p w14:paraId="4C60600A" w14:textId="64F0537F"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r>
      <w:tr w:rsidR="00797EBE" w:rsidRPr="009253EC" w14:paraId="2C5BCB4F" w14:textId="77777777" w:rsidTr="0036520F">
        <w:tc>
          <w:tcPr>
            <w:tcW w:w="1410" w:type="dxa"/>
            <w:vMerge/>
            <w:vAlign w:val="center"/>
          </w:tcPr>
          <w:p w14:paraId="44EA7AE1" w14:textId="77777777" w:rsidR="00797EBE" w:rsidRPr="009253EC" w:rsidRDefault="00797EBE" w:rsidP="00797EBE">
            <w:pPr>
              <w:jc w:val="center"/>
              <w:rPr>
                <w:rFonts w:cs="Calibri"/>
                <w:sz w:val="20"/>
                <w:szCs w:val="20"/>
              </w:rPr>
            </w:pPr>
          </w:p>
        </w:tc>
        <w:tc>
          <w:tcPr>
            <w:tcW w:w="2068" w:type="dxa"/>
          </w:tcPr>
          <w:p w14:paraId="7278EFF0" w14:textId="2F361980" w:rsidR="00797EBE" w:rsidRPr="009253EC" w:rsidRDefault="00797EBE"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6312" w:type="dxa"/>
          </w:tcPr>
          <w:p w14:paraId="2499C11A" w14:textId="1AF3758C" w:rsidR="00797EBE" w:rsidRPr="009253EC" w:rsidRDefault="00797EBE" w:rsidP="00615C13">
            <w:pPr>
              <w:rPr>
                <w:rFonts w:cs="Calibri"/>
                <w:sz w:val="20"/>
                <w:szCs w:val="20"/>
              </w:rPr>
            </w:pPr>
            <w:r>
              <w:rPr>
                <w:rFonts w:cs="Calibri"/>
                <w:sz w:val="20"/>
                <w:szCs w:val="20"/>
              </w:rPr>
              <w:t>Traps are species specific. The number of traps, location of traps and maintenance are determinants of effectiveness. May be costly to install and likely to be of limited effectiveness as re infestation risk is high. The Williams fly trap has been reported to have positive effects on stable fly populations. The curtain fly trap can also be effective. If feedlots experience buffalo flies, the buffalo fly trap is reported to be effective at reducing populations. Baits are mostly only effective for non-biting flies.</w:t>
            </w:r>
          </w:p>
        </w:tc>
        <w:tc>
          <w:tcPr>
            <w:tcW w:w="693" w:type="dxa"/>
            <w:vAlign w:val="center"/>
          </w:tcPr>
          <w:p w14:paraId="7DF2A70D" w14:textId="7C14FD0A" w:rsidR="00797EBE" w:rsidRPr="00064D7C" w:rsidRDefault="00797EBE" w:rsidP="00E91B5D">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3991C01D" w14:textId="4714A45F"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2783DED2" w14:textId="6A353A44"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0E34C4CA"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196E328E" w14:textId="52BEBB73"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33963BC4"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r>
      <w:tr w:rsidR="00797EBE" w:rsidRPr="009253EC" w14:paraId="109ED75C" w14:textId="77777777" w:rsidTr="0036520F">
        <w:tc>
          <w:tcPr>
            <w:tcW w:w="1410" w:type="dxa"/>
            <w:vMerge w:val="restart"/>
            <w:vAlign w:val="center"/>
          </w:tcPr>
          <w:p w14:paraId="5893625A" w14:textId="77777777" w:rsidR="00797EBE" w:rsidRPr="009253EC" w:rsidRDefault="00797EBE" w:rsidP="00797EBE">
            <w:pPr>
              <w:jc w:val="center"/>
              <w:rPr>
                <w:rFonts w:cs="Calibri"/>
                <w:sz w:val="20"/>
                <w:szCs w:val="20"/>
              </w:rPr>
            </w:pPr>
            <w:r w:rsidRPr="009253EC">
              <w:rPr>
                <w:rFonts w:cs="Calibri"/>
                <w:sz w:val="20"/>
                <w:szCs w:val="20"/>
              </w:rPr>
              <w:t>Biological</w:t>
            </w:r>
          </w:p>
        </w:tc>
        <w:tc>
          <w:tcPr>
            <w:tcW w:w="2068" w:type="dxa"/>
          </w:tcPr>
          <w:p w14:paraId="2930E991" w14:textId="77777777" w:rsidR="00797EBE" w:rsidRPr="009253EC" w:rsidRDefault="00797EBE" w:rsidP="00615C13">
            <w:pPr>
              <w:rPr>
                <w:rFonts w:cs="Calibri"/>
                <w:sz w:val="20"/>
                <w:szCs w:val="20"/>
              </w:rPr>
            </w:pPr>
            <w:r w:rsidRPr="009253EC">
              <w:rPr>
                <w:rFonts w:cs="Calibri"/>
                <w:sz w:val="20"/>
                <w:szCs w:val="20"/>
              </w:rPr>
              <w:t>Parasitoids</w:t>
            </w:r>
          </w:p>
        </w:tc>
        <w:tc>
          <w:tcPr>
            <w:tcW w:w="6312" w:type="dxa"/>
          </w:tcPr>
          <w:p w14:paraId="547D3578" w14:textId="77777777" w:rsidR="00797EBE" w:rsidRPr="009253EC" w:rsidRDefault="00797EBE" w:rsidP="00615C13">
            <w:pPr>
              <w:rPr>
                <w:rFonts w:cs="Calibri"/>
                <w:sz w:val="20"/>
                <w:szCs w:val="20"/>
              </w:rPr>
            </w:pPr>
            <w:r>
              <w:rPr>
                <w:rFonts w:cs="Calibri"/>
                <w:sz w:val="20"/>
                <w:szCs w:val="20"/>
              </w:rPr>
              <w:t>Routinely used. Effectiveness is dependent on number of wasps released, number of release stations, etc. Can be costly.</w:t>
            </w:r>
          </w:p>
        </w:tc>
        <w:tc>
          <w:tcPr>
            <w:tcW w:w="693" w:type="dxa"/>
            <w:vAlign w:val="center"/>
          </w:tcPr>
          <w:p w14:paraId="482C8C80" w14:textId="4C3C5940" w:rsidR="00797EBE" w:rsidRPr="00064D7C" w:rsidRDefault="00797EBE" w:rsidP="00E91B5D">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6279159B" w14:textId="60FF960E"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5A3ED36B" w14:textId="77777777" w:rsidR="00797EBE" w:rsidRPr="00064D7C" w:rsidRDefault="00797EBE" w:rsidP="00E91B5D">
            <w:pPr>
              <w:jc w:val="center"/>
              <w:rPr>
                <w:rFonts w:cs="Calibri"/>
                <w:sz w:val="20"/>
                <w:szCs w:val="20"/>
              </w:rPr>
            </w:pPr>
          </w:p>
        </w:tc>
        <w:tc>
          <w:tcPr>
            <w:tcW w:w="693" w:type="dxa"/>
            <w:vAlign w:val="center"/>
          </w:tcPr>
          <w:p w14:paraId="6946F189"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61AD0742" w14:textId="77777777" w:rsidR="00797EBE" w:rsidRPr="00064D7C" w:rsidRDefault="00797EBE" w:rsidP="00E91B5D">
            <w:pPr>
              <w:jc w:val="center"/>
              <w:rPr>
                <w:rFonts w:cs="Calibri"/>
                <w:sz w:val="20"/>
                <w:szCs w:val="20"/>
              </w:rPr>
            </w:pPr>
          </w:p>
        </w:tc>
        <w:tc>
          <w:tcPr>
            <w:tcW w:w="693" w:type="dxa"/>
            <w:vAlign w:val="center"/>
          </w:tcPr>
          <w:p w14:paraId="45FC5DCC" w14:textId="77777777" w:rsidR="00797EBE" w:rsidRPr="00064D7C" w:rsidRDefault="00797EBE" w:rsidP="00E91B5D">
            <w:pPr>
              <w:jc w:val="center"/>
              <w:rPr>
                <w:rFonts w:cs="Calibri"/>
                <w:sz w:val="20"/>
                <w:szCs w:val="20"/>
              </w:rPr>
            </w:pPr>
          </w:p>
        </w:tc>
      </w:tr>
      <w:tr w:rsidR="00797EBE" w:rsidRPr="009253EC" w14:paraId="40A733D0" w14:textId="77777777" w:rsidTr="0036520F">
        <w:tc>
          <w:tcPr>
            <w:tcW w:w="1410" w:type="dxa"/>
            <w:vMerge/>
            <w:vAlign w:val="center"/>
          </w:tcPr>
          <w:p w14:paraId="38B8A888" w14:textId="77777777" w:rsidR="00797EBE" w:rsidRPr="009253EC" w:rsidRDefault="00797EBE" w:rsidP="00797EBE">
            <w:pPr>
              <w:jc w:val="center"/>
              <w:rPr>
                <w:rFonts w:cs="Calibri"/>
                <w:sz w:val="20"/>
                <w:szCs w:val="20"/>
              </w:rPr>
            </w:pPr>
          </w:p>
        </w:tc>
        <w:tc>
          <w:tcPr>
            <w:tcW w:w="2068" w:type="dxa"/>
          </w:tcPr>
          <w:p w14:paraId="1F264785" w14:textId="77777777" w:rsidR="00797EBE" w:rsidRPr="009253EC" w:rsidRDefault="00797EBE" w:rsidP="00615C13">
            <w:pPr>
              <w:rPr>
                <w:rFonts w:cs="Calibri"/>
                <w:sz w:val="20"/>
                <w:szCs w:val="20"/>
              </w:rPr>
            </w:pPr>
            <w:r w:rsidRPr="009253EC">
              <w:rPr>
                <w:rFonts w:cs="Calibri"/>
                <w:sz w:val="20"/>
                <w:szCs w:val="20"/>
              </w:rPr>
              <w:t>Entomopathogenic organisms</w:t>
            </w:r>
          </w:p>
        </w:tc>
        <w:tc>
          <w:tcPr>
            <w:tcW w:w="6312" w:type="dxa"/>
          </w:tcPr>
          <w:p w14:paraId="1A927231" w14:textId="77777777" w:rsidR="00797EBE" w:rsidRPr="009253EC" w:rsidRDefault="00797EBE" w:rsidP="00615C13">
            <w:pPr>
              <w:rPr>
                <w:rFonts w:cs="Calibri"/>
                <w:sz w:val="20"/>
                <w:szCs w:val="20"/>
              </w:rPr>
            </w:pPr>
            <w:r>
              <w:rPr>
                <w:rFonts w:cs="Calibri"/>
                <w:sz w:val="20"/>
                <w:szCs w:val="20"/>
              </w:rPr>
              <w:t>Potentially feasible, depending on farm size and type. Can be costly.</w:t>
            </w:r>
          </w:p>
        </w:tc>
        <w:tc>
          <w:tcPr>
            <w:tcW w:w="693" w:type="dxa"/>
            <w:vAlign w:val="center"/>
          </w:tcPr>
          <w:p w14:paraId="372367B9" w14:textId="4238C664"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7F33701A" w14:textId="7016D62D" w:rsidR="00797EBE" w:rsidRPr="00064D7C" w:rsidRDefault="00797EBE" w:rsidP="00E91B5D">
            <w:pPr>
              <w:jc w:val="center"/>
              <w:rPr>
                <w:rFonts w:cs="Calibri"/>
                <w:sz w:val="20"/>
                <w:szCs w:val="20"/>
              </w:rPr>
            </w:pPr>
          </w:p>
        </w:tc>
        <w:tc>
          <w:tcPr>
            <w:tcW w:w="693" w:type="dxa"/>
            <w:vAlign w:val="center"/>
          </w:tcPr>
          <w:p w14:paraId="73609F63" w14:textId="77777777" w:rsidR="00797EBE" w:rsidRPr="00064D7C" w:rsidRDefault="00797EBE" w:rsidP="00E91B5D">
            <w:pPr>
              <w:jc w:val="center"/>
              <w:rPr>
                <w:rFonts w:cs="Calibri"/>
                <w:sz w:val="20"/>
                <w:szCs w:val="20"/>
              </w:rPr>
            </w:pPr>
          </w:p>
        </w:tc>
        <w:tc>
          <w:tcPr>
            <w:tcW w:w="693" w:type="dxa"/>
            <w:vAlign w:val="center"/>
          </w:tcPr>
          <w:p w14:paraId="1FC43FF2"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46D5DBF7" w14:textId="77777777" w:rsidR="00797EBE" w:rsidRPr="00064D7C" w:rsidRDefault="00797EBE" w:rsidP="00E91B5D">
            <w:pPr>
              <w:jc w:val="center"/>
              <w:rPr>
                <w:rFonts w:cs="Calibri"/>
                <w:sz w:val="20"/>
                <w:szCs w:val="20"/>
              </w:rPr>
            </w:pPr>
          </w:p>
        </w:tc>
        <w:tc>
          <w:tcPr>
            <w:tcW w:w="693" w:type="dxa"/>
            <w:vAlign w:val="center"/>
          </w:tcPr>
          <w:p w14:paraId="15645D49" w14:textId="77777777" w:rsidR="00797EBE" w:rsidRPr="00064D7C" w:rsidRDefault="00797EBE" w:rsidP="00E91B5D">
            <w:pPr>
              <w:jc w:val="center"/>
              <w:rPr>
                <w:rFonts w:cs="Calibri"/>
                <w:sz w:val="20"/>
                <w:szCs w:val="20"/>
              </w:rPr>
            </w:pPr>
          </w:p>
        </w:tc>
      </w:tr>
      <w:tr w:rsidR="00797EBE" w:rsidRPr="009253EC" w14:paraId="4C14FD86" w14:textId="77777777" w:rsidTr="0036520F">
        <w:tc>
          <w:tcPr>
            <w:tcW w:w="1410" w:type="dxa"/>
            <w:vMerge/>
            <w:vAlign w:val="center"/>
          </w:tcPr>
          <w:p w14:paraId="697B8116" w14:textId="77777777" w:rsidR="00797EBE" w:rsidRPr="009253EC" w:rsidRDefault="00797EBE" w:rsidP="00797EBE">
            <w:pPr>
              <w:jc w:val="center"/>
              <w:rPr>
                <w:rFonts w:cs="Calibri"/>
                <w:sz w:val="20"/>
                <w:szCs w:val="20"/>
              </w:rPr>
            </w:pPr>
          </w:p>
        </w:tc>
        <w:tc>
          <w:tcPr>
            <w:tcW w:w="2068" w:type="dxa"/>
          </w:tcPr>
          <w:p w14:paraId="4214109E" w14:textId="77777777" w:rsidR="00797EBE" w:rsidRPr="009253EC" w:rsidRDefault="00797EBE" w:rsidP="00615C13">
            <w:pPr>
              <w:rPr>
                <w:rFonts w:cs="Calibri"/>
                <w:sz w:val="20"/>
                <w:szCs w:val="20"/>
              </w:rPr>
            </w:pPr>
            <w:r w:rsidRPr="009253EC">
              <w:rPr>
                <w:rFonts w:cs="Calibri"/>
                <w:sz w:val="20"/>
                <w:szCs w:val="20"/>
              </w:rPr>
              <w:t>Natural predators</w:t>
            </w:r>
          </w:p>
        </w:tc>
        <w:tc>
          <w:tcPr>
            <w:tcW w:w="6312" w:type="dxa"/>
          </w:tcPr>
          <w:p w14:paraId="16CE5F42" w14:textId="77777777" w:rsidR="00797EBE" w:rsidRPr="009253EC" w:rsidRDefault="00797EBE" w:rsidP="00615C13">
            <w:pPr>
              <w:rPr>
                <w:rFonts w:cs="Calibri"/>
                <w:sz w:val="20"/>
                <w:szCs w:val="20"/>
              </w:rPr>
            </w:pPr>
            <w:r>
              <w:rPr>
                <w:rFonts w:cs="Calibri"/>
                <w:sz w:val="20"/>
                <w:szCs w:val="20"/>
              </w:rPr>
              <w:t>Rely on natural populations only – limited commercial applications.</w:t>
            </w:r>
          </w:p>
        </w:tc>
        <w:tc>
          <w:tcPr>
            <w:tcW w:w="693" w:type="dxa"/>
            <w:vAlign w:val="center"/>
          </w:tcPr>
          <w:p w14:paraId="416452D9" w14:textId="77777777" w:rsidR="00797EBE" w:rsidRPr="00064D7C" w:rsidRDefault="00797EBE" w:rsidP="00E91B5D">
            <w:pPr>
              <w:jc w:val="center"/>
              <w:rPr>
                <w:rFonts w:ascii="Cambria Math" w:hAnsi="Cambria Math" w:cs="Cambria Math"/>
                <w:sz w:val="20"/>
                <w:szCs w:val="20"/>
              </w:rPr>
            </w:pPr>
          </w:p>
        </w:tc>
        <w:tc>
          <w:tcPr>
            <w:tcW w:w="693" w:type="dxa"/>
            <w:vAlign w:val="center"/>
          </w:tcPr>
          <w:p w14:paraId="062922FF" w14:textId="644EE2EC"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73305711"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473D170E"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0DAA5B57" w14:textId="77777777" w:rsidR="00797EBE" w:rsidRPr="00064D7C" w:rsidRDefault="00797EBE" w:rsidP="00E91B5D">
            <w:pPr>
              <w:jc w:val="center"/>
              <w:rPr>
                <w:rFonts w:cs="Calibri"/>
                <w:sz w:val="20"/>
                <w:szCs w:val="20"/>
              </w:rPr>
            </w:pPr>
            <w:r w:rsidRPr="00064D7C">
              <w:rPr>
                <w:rFonts w:cs="Calibri"/>
                <w:sz w:val="20"/>
                <w:szCs w:val="20"/>
              </w:rPr>
              <w:t>?</w:t>
            </w:r>
          </w:p>
        </w:tc>
        <w:tc>
          <w:tcPr>
            <w:tcW w:w="693" w:type="dxa"/>
            <w:vAlign w:val="center"/>
          </w:tcPr>
          <w:p w14:paraId="5B7ED79E"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r>
      <w:tr w:rsidR="00797EBE" w:rsidRPr="009253EC" w14:paraId="6FFA44D5" w14:textId="77777777" w:rsidTr="0036520F">
        <w:tc>
          <w:tcPr>
            <w:tcW w:w="1410" w:type="dxa"/>
            <w:vMerge/>
            <w:vAlign w:val="center"/>
          </w:tcPr>
          <w:p w14:paraId="5C4EDF3C" w14:textId="77777777" w:rsidR="00797EBE" w:rsidRPr="009253EC" w:rsidRDefault="00797EBE" w:rsidP="00797EBE">
            <w:pPr>
              <w:jc w:val="center"/>
              <w:rPr>
                <w:rFonts w:cs="Calibri"/>
                <w:sz w:val="20"/>
                <w:szCs w:val="20"/>
              </w:rPr>
            </w:pPr>
          </w:p>
        </w:tc>
        <w:tc>
          <w:tcPr>
            <w:tcW w:w="2068" w:type="dxa"/>
          </w:tcPr>
          <w:p w14:paraId="58D6EDAB" w14:textId="77777777" w:rsidR="00797EBE" w:rsidRPr="009253EC" w:rsidRDefault="00797EBE" w:rsidP="00615C13">
            <w:pPr>
              <w:rPr>
                <w:rFonts w:cs="Calibri"/>
                <w:sz w:val="20"/>
                <w:szCs w:val="20"/>
              </w:rPr>
            </w:pPr>
            <w:r w:rsidRPr="009253EC">
              <w:rPr>
                <w:rFonts w:cs="Calibri"/>
                <w:sz w:val="20"/>
                <w:szCs w:val="20"/>
              </w:rPr>
              <w:t>Dung beet</w:t>
            </w:r>
            <w:r>
              <w:rPr>
                <w:rFonts w:cs="Calibri"/>
                <w:sz w:val="20"/>
                <w:szCs w:val="20"/>
              </w:rPr>
              <w:t>les</w:t>
            </w:r>
          </w:p>
        </w:tc>
        <w:tc>
          <w:tcPr>
            <w:tcW w:w="6312" w:type="dxa"/>
          </w:tcPr>
          <w:p w14:paraId="4868900A" w14:textId="3522B8D3" w:rsidR="00797EBE" w:rsidRPr="009253EC" w:rsidRDefault="00797EBE" w:rsidP="00615C13">
            <w:pPr>
              <w:rPr>
                <w:rFonts w:cs="Calibri"/>
                <w:sz w:val="20"/>
                <w:szCs w:val="20"/>
              </w:rPr>
            </w:pPr>
            <w:r>
              <w:rPr>
                <w:rFonts w:cs="Calibri"/>
                <w:sz w:val="20"/>
                <w:szCs w:val="20"/>
              </w:rPr>
              <w:t xml:space="preserve">Limited use in feedlots. Dung beetles prefer pasture environments and undisturbed dung. </w:t>
            </w:r>
          </w:p>
        </w:tc>
        <w:tc>
          <w:tcPr>
            <w:tcW w:w="693" w:type="dxa"/>
            <w:vAlign w:val="center"/>
          </w:tcPr>
          <w:p w14:paraId="4C2C286F" w14:textId="171FB183" w:rsidR="00797EBE" w:rsidRPr="00064D7C" w:rsidRDefault="00797EBE" w:rsidP="00E91B5D">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6E6A9E15" w14:textId="40CB23E0"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0B3F6C4A" w14:textId="77777777" w:rsidR="00797EBE" w:rsidRPr="00064D7C" w:rsidRDefault="00797EBE" w:rsidP="00E91B5D">
            <w:pPr>
              <w:jc w:val="center"/>
              <w:rPr>
                <w:rFonts w:cs="Calibri"/>
                <w:sz w:val="20"/>
                <w:szCs w:val="20"/>
              </w:rPr>
            </w:pPr>
          </w:p>
        </w:tc>
        <w:tc>
          <w:tcPr>
            <w:tcW w:w="693" w:type="dxa"/>
            <w:vAlign w:val="center"/>
          </w:tcPr>
          <w:p w14:paraId="381A33E3"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60454D2D" w14:textId="77777777" w:rsidR="00797EBE" w:rsidRPr="00064D7C" w:rsidRDefault="00797EBE" w:rsidP="00E91B5D">
            <w:pPr>
              <w:jc w:val="center"/>
              <w:rPr>
                <w:rFonts w:cs="Calibri"/>
                <w:sz w:val="20"/>
                <w:szCs w:val="20"/>
              </w:rPr>
            </w:pPr>
          </w:p>
        </w:tc>
        <w:tc>
          <w:tcPr>
            <w:tcW w:w="693" w:type="dxa"/>
            <w:vAlign w:val="center"/>
          </w:tcPr>
          <w:p w14:paraId="5DAE9CA6" w14:textId="77777777" w:rsidR="00797EBE" w:rsidRPr="00064D7C" w:rsidRDefault="00797EBE" w:rsidP="00E91B5D">
            <w:pPr>
              <w:jc w:val="center"/>
              <w:rPr>
                <w:rFonts w:cs="Calibri"/>
                <w:sz w:val="20"/>
                <w:szCs w:val="20"/>
              </w:rPr>
            </w:pPr>
          </w:p>
        </w:tc>
      </w:tr>
      <w:tr w:rsidR="00797EBE" w:rsidRPr="009253EC" w14:paraId="538E9E6B" w14:textId="77777777" w:rsidTr="0036520F">
        <w:tc>
          <w:tcPr>
            <w:tcW w:w="1410" w:type="dxa"/>
            <w:vMerge w:val="restart"/>
            <w:vAlign w:val="center"/>
          </w:tcPr>
          <w:p w14:paraId="6F2F808F" w14:textId="77777777" w:rsidR="00797EBE" w:rsidRPr="009253EC" w:rsidRDefault="00797EBE" w:rsidP="00797EBE">
            <w:pPr>
              <w:jc w:val="center"/>
              <w:rPr>
                <w:rFonts w:cs="Calibri"/>
                <w:sz w:val="20"/>
                <w:szCs w:val="20"/>
              </w:rPr>
            </w:pPr>
            <w:r w:rsidRPr="009253EC">
              <w:rPr>
                <w:rFonts w:cs="Calibri"/>
                <w:sz w:val="20"/>
                <w:szCs w:val="20"/>
              </w:rPr>
              <w:t>Chemical</w:t>
            </w:r>
            <w:r>
              <w:rPr>
                <w:rFonts w:cs="Calibri"/>
                <w:sz w:val="20"/>
                <w:szCs w:val="20"/>
              </w:rPr>
              <w:t xml:space="preserve"> – on-host</w:t>
            </w:r>
          </w:p>
        </w:tc>
        <w:tc>
          <w:tcPr>
            <w:tcW w:w="2068" w:type="dxa"/>
          </w:tcPr>
          <w:p w14:paraId="0C63DE6C" w14:textId="649D32E6" w:rsidR="00797EBE" w:rsidRPr="009253EC" w:rsidRDefault="00797EBE" w:rsidP="00615C13">
            <w:pPr>
              <w:rPr>
                <w:rFonts w:cs="Calibri"/>
                <w:sz w:val="20"/>
                <w:szCs w:val="20"/>
              </w:rPr>
            </w:pPr>
            <w:r>
              <w:rPr>
                <w:rFonts w:cs="Calibri"/>
                <w:sz w:val="20"/>
                <w:szCs w:val="20"/>
              </w:rPr>
              <w:t>Topical repellents – pour-ons, dips, sprays</w:t>
            </w:r>
          </w:p>
        </w:tc>
        <w:tc>
          <w:tcPr>
            <w:tcW w:w="6312" w:type="dxa"/>
          </w:tcPr>
          <w:p w14:paraId="6E587B12" w14:textId="77777777" w:rsidR="00797EBE" w:rsidRPr="009253EC" w:rsidRDefault="00797EBE" w:rsidP="00615C13">
            <w:pPr>
              <w:rPr>
                <w:rFonts w:cs="Calibri"/>
                <w:sz w:val="20"/>
                <w:szCs w:val="20"/>
              </w:rPr>
            </w:pPr>
            <w:r>
              <w:rPr>
                <w:rFonts w:cs="Calibri"/>
                <w:sz w:val="20"/>
                <w:szCs w:val="20"/>
              </w:rPr>
              <w:t xml:space="preserve">Effective for vector control but high rates of resistance to some chemicals reported. Often a short-term effect. Cost of ongoing treatments can be high. </w:t>
            </w:r>
          </w:p>
        </w:tc>
        <w:tc>
          <w:tcPr>
            <w:tcW w:w="693" w:type="dxa"/>
            <w:vAlign w:val="center"/>
          </w:tcPr>
          <w:p w14:paraId="149B59FC" w14:textId="35E9B77F" w:rsidR="00797EBE" w:rsidRPr="00064D7C" w:rsidRDefault="00797EBE" w:rsidP="00E91B5D">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53765753" w14:textId="5517FEEB"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7E00F9AB"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21040847"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32BE5C44"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4BE679B0"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r>
      <w:tr w:rsidR="00797EBE" w:rsidRPr="009253EC" w14:paraId="2443BE91" w14:textId="77777777" w:rsidTr="0036520F">
        <w:tc>
          <w:tcPr>
            <w:tcW w:w="1410" w:type="dxa"/>
            <w:vMerge/>
            <w:vAlign w:val="center"/>
          </w:tcPr>
          <w:p w14:paraId="21604CD5" w14:textId="77777777" w:rsidR="00797EBE" w:rsidRPr="009253EC" w:rsidRDefault="00797EBE" w:rsidP="00797EBE">
            <w:pPr>
              <w:jc w:val="center"/>
              <w:rPr>
                <w:rFonts w:cs="Calibri"/>
                <w:sz w:val="20"/>
                <w:szCs w:val="20"/>
              </w:rPr>
            </w:pPr>
          </w:p>
        </w:tc>
        <w:tc>
          <w:tcPr>
            <w:tcW w:w="2068" w:type="dxa"/>
          </w:tcPr>
          <w:p w14:paraId="067058AE" w14:textId="77777777" w:rsidR="00797EBE" w:rsidRPr="009253EC" w:rsidRDefault="00797EBE" w:rsidP="00615C13">
            <w:pPr>
              <w:rPr>
                <w:rFonts w:cs="Calibri"/>
                <w:sz w:val="20"/>
                <w:szCs w:val="20"/>
              </w:rPr>
            </w:pPr>
            <w:r w:rsidRPr="009253EC">
              <w:rPr>
                <w:rFonts w:cs="Calibri"/>
                <w:sz w:val="20"/>
                <w:szCs w:val="20"/>
              </w:rPr>
              <w:t>Ear tags</w:t>
            </w:r>
          </w:p>
        </w:tc>
        <w:tc>
          <w:tcPr>
            <w:tcW w:w="6312" w:type="dxa"/>
          </w:tcPr>
          <w:p w14:paraId="1F06C1C3" w14:textId="77777777" w:rsidR="00797EBE" w:rsidRPr="009253EC" w:rsidRDefault="00797EBE" w:rsidP="00615C13">
            <w:pPr>
              <w:rPr>
                <w:rFonts w:cs="Calibri"/>
                <w:sz w:val="20"/>
                <w:szCs w:val="20"/>
              </w:rPr>
            </w:pPr>
            <w:r>
              <w:rPr>
                <w:rFonts w:cs="Calibri"/>
                <w:sz w:val="20"/>
                <w:szCs w:val="20"/>
              </w:rPr>
              <w:t>As above.</w:t>
            </w:r>
          </w:p>
        </w:tc>
        <w:tc>
          <w:tcPr>
            <w:tcW w:w="693" w:type="dxa"/>
            <w:vAlign w:val="center"/>
          </w:tcPr>
          <w:p w14:paraId="42A6323A" w14:textId="623152DC"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6144124E" w14:textId="26D7DF81" w:rsidR="00797EBE" w:rsidRPr="00064D7C" w:rsidRDefault="00797EBE" w:rsidP="00E91B5D">
            <w:pPr>
              <w:jc w:val="center"/>
              <w:rPr>
                <w:rFonts w:cs="Calibri"/>
                <w:sz w:val="20"/>
                <w:szCs w:val="20"/>
              </w:rPr>
            </w:pPr>
          </w:p>
        </w:tc>
        <w:tc>
          <w:tcPr>
            <w:tcW w:w="693" w:type="dxa"/>
            <w:vAlign w:val="center"/>
          </w:tcPr>
          <w:p w14:paraId="0B7F2A95" w14:textId="77777777" w:rsidR="00797EBE" w:rsidRPr="00064D7C" w:rsidRDefault="00797EBE" w:rsidP="00E91B5D">
            <w:pPr>
              <w:jc w:val="center"/>
              <w:rPr>
                <w:rFonts w:cs="Calibri"/>
                <w:sz w:val="20"/>
                <w:szCs w:val="20"/>
              </w:rPr>
            </w:pPr>
          </w:p>
        </w:tc>
        <w:tc>
          <w:tcPr>
            <w:tcW w:w="693" w:type="dxa"/>
            <w:vAlign w:val="center"/>
          </w:tcPr>
          <w:p w14:paraId="69514A83" w14:textId="58CA7727" w:rsidR="00797EBE" w:rsidRPr="00064D7C" w:rsidRDefault="00797EBE" w:rsidP="00E91B5D">
            <w:pPr>
              <w:jc w:val="center"/>
              <w:rPr>
                <w:rFonts w:cs="Calibri"/>
                <w:sz w:val="20"/>
                <w:szCs w:val="20"/>
              </w:rPr>
            </w:pPr>
          </w:p>
        </w:tc>
        <w:tc>
          <w:tcPr>
            <w:tcW w:w="693" w:type="dxa"/>
            <w:vAlign w:val="center"/>
          </w:tcPr>
          <w:p w14:paraId="6EA4751B" w14:textId="6A4A04FB" w:rsidR="00797EBE" w:rsidRPr="00064D7C" w:rsidRDefault="00797EBE" w:rsidP="00E91B5D">
            <w:pPr>
              <w:jc w:val="center"/>
              <w:rPr>
                <w:rFonts w:cs="Calibri"/>
                <w:sz w:val="20"/>
                <w:szCs w:val="20"/>
              </w:rPr>
            </w:pPr>
          </w:p>
        </w:tc>
        <w:tc>
          <w:tcPr>
            <w:tcW w:w="693" w:type="dxa"/>
            <w:vAlign w:val="center"/>
          </w:tcPr>
          <w:p w14:paraId="362D6DC4" w14:textId="77777777" w:rsidR="00797EBE" w:rsidRPr="00064D7C" w:rsidRDefault="00797EBE" w:rsidP="00E91B5D">
            <w:pPr>
              <w:jc w:val="center"/>
              <w:rPr>
                <w:rFonts w:cs="Calibri"/>
                <w:sz w:val="20"/>
                <w:szCs w:val="20"/>
              </w:rPr>
            </w:pPr>
          </w:p>
        </w:tc>
      </w:tr>
      <w:tr w:rsidR="00797EBE" w:rsidRPr="009253EC" w14:paraId="1E29CAE8" w14:textId="77777777" w:rsidTr="0036520F">
        <w:tc>
          <w:tcPr>
            <w:tcW w:w="1410" w:type="dxa"/>
            <w:vMerge w:val="restart"/>
            <w:vAlign w:val="center"/>
          </w:tcPr>
          <w:p w14:paraId="55F283E3" w14:textId="4F2EBD9C" w:rsidR="00797EBE" w:rsidRPr="009253EC" w:rsidRDefault="00797EBE" w:rsidP="00797EBE">
            <w:pPr>
              <w:jc w:val="center"/>
              <w:rPr>
                <w:rFonts w:cs="Calibri"/>
                <w:sz w:val="20"/>
                <w:szCs w:val="20"/>
              </w:rPr>
            </w:pPr>
            <w:r>
              <w:rPr>
                <w:rFonts w:cs="Calibri"/>
                <w:sz w:val="20"/>
                <w:szCs w:val="20"/>
              </w:rPr>
              <w:t>Off-host</w:t>
            </w:r>
          </w:p>
        </w:tc>
        <w:tc>
          <w:tcPr>
            <w:tcW w:w="2068" w:type="dxa"/>
          </w:tcPr>
          <w:p w14:paraId="53BA72AE" w14:textId="77777777" w:rsidR="00797EBE" w:rsidRPr="009253EC" w:rsidRDefault="00797EBE" w:rsidP="00615C13">
            <w:pPr>
              <w:rPr>
                <w:rFonts w:cs="Calibri"/>
                <w:sz w:val="20"/>
                <w:szCs w:val="20"/>
              </w:rPr>
            </w:pPr>
            <w:r w:rsidRPr="009253EC">
              <w:rPr>
                <w:rFonts w:cs="Calibri"/>
                <w:sz w:val="20"/>
                <w:szCs w:val="20"/>
              </w:rPr>
              <w:t>Baits</w:t>
            </w:r>
          </w:p>
        </w:tc>
        <w:tc>
          <w:tcPr>
            <w:tcW w:w="6312" w:type="dxa"/>
          </w:tcPr>
          <w:p w14:paraId="32CE6789" w14:textId="77777777" w:rsidR="00797EBE" w:rsidRPr="009253EC" w:rsidRDefault="00797EBE" w:rsidP="00615C13">
            <w:pPr>
              <w:rPr>
                <w:rFonts w:cs="Calibri"/>
                <w:sz w:val="20"/>
                <w:szCs w:val="20"/>
              </w:rPr>
            </w:pPr>
            <w:r>
              <w:rPr>
                <w:rFonts w:cs="Calibri"/>
                <w:sz w:val="20"/>
                <w:szCs w:val="20"/>
              </w:rPr>
              <w:t>Similar considerations to traps. Mostly only effective for non-biting flies.</w:t>
            </w:r>
          </w:p>
        </w:tc>
        <w:tc>
          <w:tcPr>
            <w:tcW w:w="693" w:type="dxa"/>
            <w:vAlign w:val="center"/>
          </w:tcPr>
          <w:p w14:paraId="7A3C5C6F" w14:textId="77777777" w:rsidR="00797EBE" w:rsidRPr="00064D7C" w:rsidRDefault="00797EBE" w:rsidP="00E91B5D">
            <w:pPr>
              <w:jc w:val="center"/>
              <w:rPr>
                <w:rFonts w:cs="Calibri"/>
                <w:sz w:val="20"/>
                <w:szCs w:val="20"/>
              </w:rPr>
            </w:pPr>
          </w:p>
        </w:tc>
        <w:tc>
          <w:tcPr>
            <w:tcW w:w="693" w:type="dxa"/>
            <w:vAlign w:val="center"/>
          </w:tcPr>
          <w:p w14:paraId="3366C2F2" w14:textId="7CE1B727" w:rsidR="00797EBE" w:rsidRPr="00064D7C" w:rsidRDefault="00797EBE" w:rsidP="00E91B5D">
            <w:pPr>
              <w:jc w:val="center"/>
              <w:rPr>
                <w:rFonts w:cs="Calibri"/>
                <w:sz w:val="20"/>
                <w:szCs w:val="20"/>
              </w:rPr>
            </w:pPr>
          </w:p>
        </w:tc>
        <w:tc>
          <w:tcPr>
            <w:tcW w:w="693" w:type="dxa"/>
            <w:vAlign w:val="center"/>
          </w:tcPr>
          <w:p w14:paraId="08517F08" w14:textId="77777777" w:rsidR="00797EBE" w:rsidRPr="00064D7C" w:rsidRDefault="00797EBE" w:rsidP="00E91B5D">
            <w:pPr>
              <w:jc w:val="center"/>
              <w:rPr>
                <w:rFonts w:cs="Calibri"/>
                <w:sz w:val="20"/>
                <w:szCs w:val="20"/>
              </w:rPr>
            </w:pPr>
          </w:p>
        </w:tc>
        <w:tc>
          <w:tcPr>
            <w:tcW w:w="693" w:type="dxa"/>
            <w:vAlign w:val="center"/>
          </w:tcPr>
          <w:p w14:paraId="7228B07D" w14:textId="77777777" w:rsidR="00797EBE" w:rsidRPr="00064D7C" w:rsidRDefault="00797EBE" w:rsidP="00E91B5D">
            <w:pPr>
              <w:jc w:val="center"/>
              <w:rPr>
                <w:rFonts w:cs="Calibri"/>
                <w:sz w:val="20"/>
                <w:szCs w:val="20"/>
              </w:rPr>
            </w:pPr>
            <w:r w:rsidRPr="00064D7C">
              <w:rPr>
                <w:rFonts w:ascii="Cambria Math" w:hAnsi="Cambria Math" w:cs="Cambria Math"/>
                <w:sz w:val="20"/>
                <w:szCs w:val="20"/>
              </w:rPr>
              <w:t>√</w:t>
            </w:r>
          </w:p>
        </w:tc>
        <w:tc>
          <w:tcPr>
            <w:tcW w:w="693" w:type="dxa"/>
            <w:vAlign w:val="center"/>
          </w:tcPr>
          <w:p w14:paraId="1E079776" w14:textId="77777777" w:rsidR="00797EBE" w:rsidRPr="00064D7C" w:rsidRDefault="00797EBE" w:rsidP="00E91B5D">
            <w:pPr>
              <w:jc w:val="center"/>
              <w:rPr>
                <w:rFonts w:cs="Calibri"/>
                <w:sz w:val="20"/>
                <w:szCs w:val="20"/>
              </w:rPr>
            </w:pPr>
          </w:p>
        </w:tc>
        <w:tc>
          <w:tcPr>
            <w:tcW w:w="693" w:type="dxa"/>
            <w:vAlign w:val="center"/>
          </w:tcPr>
          <w:p w14:paraId="244A3AA6" w14:textId="77777777" w:rsidR="00797EBE" w:rsidRPr="00064D7C" w:rsidRDefault="00797EBE" w:rsidP="00E91B5D">
            <w:pPr>
              <w:jc w:val="center"/>
              <w:rPr>
                <w:rFonts w:cs="Calibri"/>
                <w:sz w:val="20"/>
                <w:szCs w:val="20"/>
              </w:rPr>
            </w:pPr>
          </w:p>
        </w:tc>
      </w:tr>
      <w:tr w:rsidR="00797EBE" w:rsidRPr="009253EC" w14:paraId="4CCE7311" w14:textId="77777777" w:rsidTr="0036520F">
        <w:tc>
          <w:tcPr>
            <w:tcW w:w="1410" w:type="dxa"/>
            <w:vMerge/>
          </w:tcPr>
          <w:p w14:paraId="4459E705" w14:textId="77777777" w:rsidR="00797EBE" w:rsidRPr="009253EC" w:rsidRDefault="00797EBE" w:rsidP="00615C13">
            <w:pPr>
              <w:rPr>
                <w:rFonts w:cs="Calibri"/>
                <w:sz w:val="20"/>
                <w:szCs w:val="20"/>
              </w:rPr>
            </w:pPr>
          </w:p>
        </w:tc>
        <w:tc>
          <w:tcPr>
            <w:tcW w:w="2068" w:type="dxa"/>
          </w:tcPr>
          <w:p w14:paraId="48008242" w14:textId="77777777" w:rsidR="00797EBE" w:rsidRPr="009253EC" w:rsidRDefault="00797EBE" w:rsidP="00615C13">
            <w:pPr>
              <w:rPr>
                <w:rFonts w:cs="Calibri"/>
                <w:sz w:val="20"/>
                <w:szCs w:val="20"/>
              </w:rPr>
            </w:pPr>
            <w:r w:rsidRPr="009253EC">
              <w:rPr>
                <w:rFonts w:cs="Calibri"/>
                <w:sz w:val="20"/>
                <w:szCs w:val="20"/>
              </w:rPr>
              <w:t>Environmental spraying</w:t>
            </w:r>
            <w:r>
              <w:rPr>
                <w:rFonts w:cs="Calibri"/>
                <w:sz w:val="20"/>
                <w:szCs w:val="20"/>
              </w:rPr>
              <w:t xml:space="preserve"> </w:t>
            </w:r>
          </w:p>
        </w:tc>
        <w:tc>
          <w:tcPr>
            <w:tcW w:w="6312" w:type="dxa"/>
          </w:tcPr>
          <w:p w14:paraId="5691F6D7" w14:textId="77777777" w:rsidR="00797EBE" w:rsidRPr="009253EC" w:rsidRDefault="00797EBE" w:rsidP="00615C13">
            <w:pPr>
              <w:rPr>
                <w:rFonts w:cs="Calibri"/>
                <w:sz w:val="20"/>
                <w:szCs w:val="20"/>
              </w:rPr>
            </w:pPr>
            <w:r w:rsidRPr="009253EC">
              <w:rPr>
                <w:rFonts w:cs="Calibri"/>
                <w:sz w:val="20"/>
                <w:szCs w:val="20"/>
              </w:rPr>
              <w:t>Not recommended</w:t>
            </w:r>
            <w:r>
              <w:rPr>
                <w:rFonts w:cs="Calibri"/>
                <w:sz w:val="20"/>
                <w:szCs w:val="20"/>
              </w:rPr>
              <w:t xml:space="preserve">. </w:t>
            </w:r>
          </w:p>
        </w:tc>
        <w:tc>
          <w:tcPr>
            <w:tcW w:w="693" w:type="dxa"/>
            <w:vAlign w:val="center"/>
          </w:tcPr>
          <w:p w14:paraId="06E83250" w14:textId="1944A5F4" w:rsidR="00797EBE" w:rsidRPr="00064D7C" w:rsidRDefault="00797EBE" w:rsidP="00E91B5D">
            <w:pPr>
              <w:jc w:val="center"/>
              <w:rPr>
                <w:rFonts w:cs="Calibri"/>
                <w:sz w:val="20"/>
                <w:szCs w:val="20"/>
              </w:rPr>
            </w:pPr>
            <w:r>
              <w:rPr>
                <w:rFonts w:cs="Calibri"/>
                <w:sz w:val="20"/>
                <w:szCs w:val="20"/>
              </w:rPr>
              <w:t>-</w:t>
            </w:r>
          </w:p>
        </w:tc>
        <w:tc>
          <w:tcPr>
            <w:tcW w:w="693" w:type="dxa"/>
            <w:vAlign w:val="center"/>
          </w:tcPr>
          <w:p w14:paraId="38B78048" w14:textId="78B30588" w:rsidR="00797EBE" w:rsidRPr="00064D7C" w:rsidRDefault="00797EBE" w:rsidP="00E91B5D">
            <w:pPr>
              <w:jc w:val="center"/>
              <w:rPr>
                <w:rFonts w:cs="Calibri"/>
                <w:sz w:val="20"/>
                <w:szCs w:val="20"/>
              </w:rPr>
            </w:pPr>
            <w:r w:rsidRPr="00064D7C">
              <w:rPr>
                <w:rFonts w:cs="Calibri"/>
                <w:sz w:val="20"/>
                <w:szCs w:val="20"/>
              </w:rPr>
              <w:t>-</w:t>
            </w:r>
          </w:p>
        </w:tc>
        <w:tc>
          <w:tcPr>
            <w:tcW w:w="693" w:type="dxa"/>
            <w:vAlign w:val="center"/>
          </w:tcPr>
          <w:p w14:paraId="72C10C64" w14:textId="77777777" w:rsidR="00797EBE" w:rsidRPr="00064D7C" w:rsidRDefault="00797EBE" w:rsidP="00E91B5D">
            <w:pPr>
              <w:jc w:val="center"/>
              <w:rPr>
                <w:rFonts w:cs="Calibri"/>
                <w:sz w:val="20"/>
                <w:szCs w:val="20"/>
              </w:rPr>
            </w:pPr>
            <w:r w:rsidRPr="00064D7C">
              <w:rPr>
                <w:rFonts w:cs="Calibri"/>
                <w:sz w:val="20"/>
                <w:szCs w:val="20"/>
              </w:rPr>
              <w:t>-</w:t>
            </w:r>
          </w:p>
        </w:tc>
        <w:tc>
          <w:tcPr>
            <w:tcW w:w="693" w:type="dxa"/>
            <w:vAlign w:val="center"/>
          </w:tcPr>
          <w:p w14:paraId="2CA9C79B" w14:textId="77777777" w:rsidR="00797EBE" w:rsidRPr="00064D7C" w:rsidRDefault="00797EBE" w:rsidP="00E91B5D">
            <w:pPr>
              <w:jc w:val="center"/>
              <w:rPr>
                <w:rFonts w:cs="Calibri"/>
                <w:sz w:val="20"/>
                <w:szCs w:val="20"/>
              </w:rPr>
            </w:pPr>
            <w:r w:rsidRPr="00064D7C">
              <w:rPr>
                <w:rFonts w:cs="Calibri"/>
                <w:sz w:val="20"/>
                <w:szCs w:val="20"/>
              </w:rPr>
              <w:t>-</w:t>
            </w:r>
          </w:p>
        </w:tc>
        <w:tc>
          <w:tcPr>
            <w:tcW w:w="693" w:type="dxa"/>
            <w:vAlign w:val="center"/>
          </w:tcPr>
          <w:p w14:paraId="085B57A9" w14:textId="77777777" w:rsidR="00797EBE" w:rsidRPr="00064D7C" w:rsidRDefault="00797EBE" w:rsidP="00E91B5D">
            <w:pPr>
              <w:jc w:val="center"/>
              <w:rPr>
                <w:rFonts w:cs="Calibri"/>
                <w:sz w:val="20"/>
                <w:szCs w:val="20"/>
              </w:rPr>
            </w:pPr>
            <w:r w:rsidRPr="00064D7C">
              <w:rPr>
                <w:rFonts w:cs="Calibri"/>
                <w:sz w:val="20"/>
                <w:szCs w:val="20"/>
              </w:rPr>
              <w:t>-</w:t>
            </w:r>
          </w:p>
        </w:tc>
        <w:tc>
          <w:tcPr>
            <w:tcW w:w="693" w:type="dxa"/>
            <w:vAlign w:val="center"/>
          </w:tcPr>
          <w:p w14:paraId="333E9369" w14:textId="77777777" w:rsidR="00797EBE" w:rsidRPr="00064D7C" w:rsidRDefault="00797EBE" w:rsidP="00E91B5D">
            <w:pPr>
              <w:jc w:val="center"/>
              <w:rPr>
                <w:rFonts w:cs="Calibri"/>
                <w:sz w:val="20"/>
                <w:szCs w:val="20"/>
              </w:rPr>
            </w:pPr>
            <w:r w:rsidRPr="00064D7C">
              <w:rPr>
                <w:rFonts w:cs="Calibri"/>
                <w:sz w:val="20"/>
                <w:szCs w:val="20"/>
              </w:rPr>
              <w:t>-</w:t>
            </w:r>
          </w:p>
        </w:tc>
      </w:tr>
      <w:tr w:rsidR="00797EBE" w:rsidRPr="009253EC" w14:paraId="4AAE62D7" w14:textId="77777777" w:rsidTr="0036520F">
        <w:tc>
          <w:tcPr>
            <w:tcW w:w="1410" w:type="dxa"/>
            <w:vMerge/>
          </w:tcPr>
          <w:p w14:paraId="272125D3" w14:textId="77777777" w:rsidR="00797EBE" w:rsidRPr="009253EC" w:rsidRDefault="00797EBE" w:rsidP="00615C13">
            <w:pPr>
              <w:rPr>
                <w:rFonts w:cs="Calibri"/>
                <w:sz w:val="20"/>
                <w:szCs w:val="20"/>
              </w:rPr>
            </w:pPr>
          </w:p>
        </w:tc>
        <w:tc>
          <w:tcPr>
            <w:tcW w:w="2068" w:type="dxa"/>
          </w:tcPr>
          <w:p w14:paraId="3DB4E78B" w14:textId="77777777" w:rsidR="00797EBE" w:rsidRPr="009253EC" w:rsidRDefault="00797EBE" w:rsidP="00615C13">
            <w:pPr>
              <w:rPr>
                <w:rFonts w:cs="Calibri"/>
                <w:sz w:val="20"/>
                <w:szCs w:val="20"/>
              </w:rPr>
            </w:pPr>
            <w:r w:rsidRPr="009253EC">
              <w:rPr>
                <w:rFonts w:cs="Calibri"/>
                <w:sz w:val="20"/>
                <w:szCs w:val="20"/>
              </w:rPr>
              <w:t>Residual surface sprays</w:t>
            </w:r>
          </w:p>
        </w:tc>
        <w:tc>
          <w:tcPr>
            <w:tcW w:w="6312" w:type="dxa"/>
          </w:tcPr>
          <w:p w14:paraId="60239BCE" w14:textId="5FFF870D" w:rsidR="00797EBE" w:rsidRPr="009253EC" w:rsidRDefault="00797EBE" w:rsidP="00615C13">
            <w:pPr>
              <w:rPr>
                <w:rFonts w:cs="Calibri"/>
                <w:sz w:val="20"/>
                <w:szCs w:val="20"/>
              </w:rPr>
            </w:pPr>
            <w:r>
              <w:rPr>
                <w:rFonts w:cs="Calibri"/>
                <w:sz w:val="20"/>
                <w:szCs w:val="20"/>
              </w:rPr>
              <w:t>Feasible in yards or other structures cattle may access regularly. May increase resistance.</w:t>
            </w:r>
          </w:p>
        </w:tc>
        <w:tc>
          <w:tcPr>
            <w:tcW w:w="693" w:type="dxa"/>
          </w:tcPr>
          <w:p w14:paraId="44CEADAB" w14:textId="77777777" w:rsidR="00797EBE" w:rsidRPr="00064D7C" w:rsidRDefault="00797EBE" w:rsidP="00CF062C">
            <w:pPr>
              <w:jc w:val="center"/>
              <w:rPr>
                <w:rFonts w:ascii="Cambria Math" w:hAnsi="Cambria Math" w:cs="Cambria Math"/>
                <w:sz w:val="20"/>
                <w:szCs w:val="20"/>
              </w:rPr>
            </w:pPr>
          </w:p>
        </w:tc>
        <w:tc>
          <w:tcPr>
            <w:tcW w:w="693" w:type="dxa"/>
            <w:vAlign w:val="center"/>
          </w:tcPr>
          <w:p w14:paraId="511D25A5" w14:textId="14DEDCF0"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663A15CA" w14:textId="77777777" w:rsidR="00797EBE" w:rsidRPr="00064D7C" w:rsidRDefault="00797EBE" w:rsidP="00CF062C">
            <w:pPr>
              <w:jc w:val="center"/>
              <w:rPr>
                <w:rFonts w:cs="Calibri"/>
                <w:sz w:val="20"/>
                <w:szCs w:val="20"/>
              </w:rPr>
            </w:pPr>
          </w:p>
        </w:tc>
        <w:tc>
          <w:tcPr>
            <w:tcW w:w="693" w:type="dxa"/>
            <w:vAlign w:val="center"/>
          </w:tcPr>
          <w:p w14:paraId="3091DB1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668EB188" w14:textId="77777777" w:rsidR="00797EBE" w:rsidRPr="00064D7C" w:rsidRDefault="00797EBE" w:rsidP="00CF062C">
            <w:pPr>
              <w:jc w:val="center"/>
              <w:rPr>
                <w:rFonts w:cs="Calibri"/>
                <w:sz w:val="20"/>
                <w:szCs w:val="20"/>
              </w:rPr>
            </w:pPr>
          </w:p>
        </w:tc>
        <w:tc>
          <w:tcPr>
            <w:tcW w:w="693" w:type="dxa"/>
            <w:vAlign w:val="center"/>
          </w:tcPr>
          <w:p w14:paraId="0B3DA6BF" w14:textId="77777777" w:rsidR="00797EBE" w:rsidRPr="00064D7C" w:rsidRDefault="00797EBE" w:rsidP="00CF062C">
            <w:pPr>
              <w:jc w:val="center"/>
              <w:rPr>
                <w:rFonts w:cs="Calibri"/>
                <w:sz w:val="20"/>
                <w:szCs w:val="20"/>
              </w:rPr>
            </w:pPr>
          </w:p>
        </w:tc>
      </w:tr>
    </w:tbl>
    <w:p w14:paraId="317BD283" w14:textId="77777777" w:rsidR="001001FA" w:rsidRDefault="001001FA">
      <w:pPr>
        <w:spacing w:after="0" w:line="240" w:lineRule="auto"/>
        <w:rPr>
          <w:rFonts w:ascii="Open Sans SemiBold" w:hAnsi="Open Sans SemiBold" w:cs="Arial"/>
          <w:b/>
          <w:iCs/>
          <w:color w:val="004F83"/>
          <w:kern w:val="32"/>
          <w:sz w:val="28"/>
          <w:szCs w:val="28"/>
          <w:lang w:eastAsia="en-US"/>
          <w14:numForm w14:val="lining"/>
        </w:rPr>
      </w:pPr>
      <w:r>
        <w:br w:type="page"/>
      </w:r>
    </w:p>
    <w:p w14:paraId="2B9E7A7F" w14:textId="4B34BF55" w:rsidR="008B5EDD" w:rsidRDefault="00365133" w:rsidP="008B5EDD">
      <w:pPr>
        <w:pStyle w:val="Heading2"/>
      </w:pPr>
      <w:bookmarkStart w:id="203" w:name="_Toc195777933"/>
      <w:r>
        <w:lastRenderedPageBreak/>
        <w:t>Dairies</w:t>
      </w:r>
      <w:bookmarkEnd w:id="203"/>
    </w:p>
    <w:p w14:paraId="5E30C9D5" w14:textId="3CAAEBF2" w:rsidR="008B5EDD" w:rsidRDefault="000E7831" w:rsidP="008B5EDD">
      <w:pPr>
        <w:rPr>
          <w:lang w:eastAsia="en-US"/>
        </w:rPr>
      </w:pPr>
      <w:hyperlink w:anchor="Table_33" w:history="1">
        <w:r w:rsidRPr="000E7831">
          <w:rPr>
            <w:rStyle w:val="Hyperlink"/>
            <w:color w:val="0D0D0D" w:themeColor="text1" w:themeTint="F2"/>
            <w:u w:val="none"/>
            <w:lang w:eastAsia="en-US"/>
          </w:rPr>
          <w:t>Table 33</w:t>
        </w:r>
      </w:hyperlink>
      <w:r w:rsidR="00037CA5">
        <w:rPr>
          <w:lang w:eastAsia="en-US"/>
        </w:rPr>
        <w:t xml:space="preserve"> details </w:t>
      </w:r>
      <w:r w:rsidR="008B5EDD">
        <w:rPr>
          <w:lang w:eastAsia="en-US"/>
        </w:rPr>
        <w:t xml:space="preserve">control </w:t>
      </w:r>
      <w:r w:rsidR="00E91B5D">
        <w:rPr>
          <w:lang w:eastAsia="en-US"/>
        </w:rPr>
        <w:t>options</w:t>
      </w:r>
      <w:r w:rsidR="008B5EDD">
        <w:rPr>
          <w:lang w:eastAsia="en-US"/>
        </w:rPr>
        <w:t xml:space="preserve"> for vectors </w:t>
      </w:r>
      <w:r w:rsidR="00E91B5D">
        <w:rPr>
          <w:lang w:eastAsia="en-US"/>
        </w:rPr>
        <w:t xml:space="preserve">that may be involved </w:t>
      </w:r>
      <w:r w:rsidR="008B5EDD">
        <w:rPr>
          <w:lang w:eastAsia="en-US"/>
        </w:rPr>
        <w:t xml:space="preserve">in LSD transmission on </w:t>
      </w:r>
      <w:r w:rsidR="00036840">
        <w:rPr>
          <w:lang w:eastAsia="en-US"/>
        </w:rPr>
        <w:t>dairy farms</w:t>
      </w:r>
      <w:r w:rsidR="008B5EDD">
        <w:rPr>
          <w:lang w:eastAsia="en-US"/>
        </w:rPr>
        <w:t xml:space="preserve">. </w:t>
      </w:r>
      <w:r w:rsidR="00036840">
        <w:rPr>
          <w:lang w:eastAsia="en-US"/>
        </w:rPr>
        <w:t>There are 5,700 dairies in Australia,</w:t>
      </w:r>
      <w:r w:rsidR="00064D7C">
        <w:rPr>
          <w:lang w:eastAsia="en-US"/>
        </w:rPr>
        <w:t xml:space="preserve"> and the national average herd size is 261 cows</w:t>
      </w:r>
      <w:r w:rsidR="00E91B5D">
        <w:rPr>
          <w:lang w:eastAsia="en-US"/>
        </w:rPr>
        <w:t xml:space="preserve"> </w:t>
      </w:r>
      <w:r w:rsidR="00BD1D87">
        <w:rPr>
          <w:lang w:eastAsia="en-US"/>
        </w:rPr>
        <w:fldChar w:fldCharType="begin"/>
      </w:r>
      <w:r w:rsidR="006B0536">
        <w:rPr>
          <w:lang w:eastAsia="en-US"/>
        </w:rPr>
        <w:instrText xml:space="preserve"> ADDIN ZOTERO_ITEM CSL_CITATION {"citationID":"KUnq2Fvm","properties":{"formattedCitation":"(Dairy Australia 2024)","plainCitation":"(Dairy Australia 2024)","noteIndex":0},"citationItems":[{"id":8013,"uris":["http://zotero.org/groups/4707929/items/7KRSQHPG"],"itemData":{"id":8013,"type":"webpage","abstract":"Australia has 5,700 dairy farms around the country. The dairying regions throughout Victoria, South Australia, New South Wales, Queensland, Tasmania and Western Australia are each unique but all provide jobs, support local communities and produce some of the best dairy products in the world.","language":"en","title":"Our Regions | Dairy Australia","URL":"https://www.dairy.com.au/our-industry-and-people/our-regions","author":[{"family":"Dairy Australia","given":""}],"accessed":{"date-parts":[["2024",3,18]]},"issued":{"date-parts":[["2024"]]}}}],"schema":"https://github.com/citation-style-language/schema/raw/master/csl-citation.json"} </w:instrText>
      </w:r>
      <w:r w:rsidR="00BD1D87">
        <w:rPr>
          <w:lang w:eastAsia="en-US"/>
        </w:rPr>
        <w:fldChar w:fldCharType="separate"/>
      </w:r>
      <w:r w:rsidR="00BD1D87">
        <w:rPr>
          <w:noProof/>
          <w:lang w:eastAsia="en-US"/>
        </w:rPr>
        <w:t>(Dairy Australia 2024)</w:t>
      </w:r>
      <w:r w:rsidR="00BD1D87">
        <w:rPr>
          <w:lang w:eastAsia="en-US"/>
        </w:rPr>
        <w:fldChar w:fldCharType="end"/>
      </w:r>
      <w:r w:rsidR="00064D7C">
        <w:rPr>
          <w:lang w:eastAsia="en-US"/>
        </w:rPr>
        <w:t>. Dairies are located</w:t>
      </w:r>
      <w:r w:rsidR="00036840">
        <w:rPr>
          <w:lang w:eastAsia="en-US"/>
        </w:rPr>
        <w:t xml:space="preserve"> from sub-tropical Queensland </w:t>
      </w:r>
      <w:r w:rsidR="00064D7C">
        <w:rPr>
          <w:lang w:eastAsia="en-US"/>
        </w:rPr>
        <w:t>across to the south-west of</w:t>
      </w:r>
      <w:r w:rsidR="00036840">
        <w:rPr>
          <w:lang w:eastAsia="en-US"/>
        </w:rPr>
        <w:t xml:space="preserve"> W</w:t>
      </w:r>
      <w:r w:rsidR="00064D7C">
        <w:rPr>
          <w:lang w:eastAsia="en-US"/>
        </w:rPr>
        <w:t xml:space="preserve">estern </w:t>
      </w:r>
      <w:r w:rsidR="00036840">
        <w:rPr>
          <w:lang w:eastAsia="en-US"/>
        </w:rPr>
        <w:t>A</w:t>
      </w:r>
      <w:r w:rsidR="00064D7C">
        <w:rPr>
          <w:lang w:eastAsia="en-US"/>
        </w:rPr>
        <w:t>ustralia</w:t>
      </w:r>
      <w:r w:rsidR="00036840">
        <w:rPr>
          <w:lang w:eastAsia="en-US"/>
        </w:rPr>
        <w:t xml:space="preserve">. Victoria has the most dairy farms and accounts for approximately 65% of milk production, followed by </w:t>
      </w:r>
      <w:r w:rsidR="008A3B94">
        <w:rPr>
          <w:lang w:eastAsia="en-US"/>
        </w:rPr>
        <w:t>NSW</w:t>
      </w:r>
      <w:r w:rsidR="00036840">
        <w:rPr>
          <w:lang w:eastAsia="en-US"/>
        </w:rPr>
        <w:t>, Queensland, and Tasmania. South Australia and W</w:t>
      </w:r>
      <w:r w:rsidR="00064D7C">
        <w:rPr>
          <w:lang w:eastAsia="en-US"/>
        </w:rPr>
        <w:t xml:space="preserve">estern </w:t>
      </w:r>
      <w:r w:rsidR="00036840">
        <w:rPr>
          <w:lang w:eastAsia="en-US"/>
        </w:rPr>
        <w:t>A</w:t>
      </w:r>
      <w:r w:rsidR="00064D7C">
        <w:rPr>
          <w:lang w:eastAsia="en-US"/>
        </w:rPr>
        <w:t>ustralia</w:t>
      </w:r>
      <w:r w:rsidR="00036840">
        <w:rPr>
          <w:lang w:eastAsia="en-US"/>
        </w:rPr>
        <w:t xml:space="preserve"> have significantly smaller numbers of farms and herd sizes</w:t>
      </w:r>
      <w:r w:rsidR="00BD1D87">
        <w:rPr>
          <w:lang w:eastAsia="en-US"/>
        </w:rPr>
        <w:t xml:space="preserve"> </w:t>
      </w:r>
      <w:r w:rsidR="00BD1D87">
        <w:rPr>
          <w:lang w:eastAsia="en-US"/>
        </w:rPr>
        <w:fldChar w:fldCharType="begin"/>
      </w:r>
      <w:r w:rsidR="006B0536">
        <w:rPr>
          <w:lang w:eastAsia="en-US"/>
        </w:rPr>
        <w:instrText xml:space="preserve"> ADDIN ZOTERO_ITEM CSL_CITATION {"citationID":"65mjfCxB","properties":{"formattedCitation":"(Dairy Australia 2024)","plainCitation":"(Dairy Australia 2024)","noteIndex":0},"citationItems":[{"id":8013,"uris":["http://zotero.org/groups/4707929/items/7KRSQHPG"],"itemData":{"id":8013,"type":"webpage","abstract":"Australia has 5,700 dairy farms around the country. The dairying regions throughout Victoria, South Australia, New South Wales, Queensland, Tasmania and Western Australia are each unique but all provide jobs, support local communities and produce some of the best dairy products in the world.","language":"en","title":"Our Regions | Dairy Australia","URL":"https://www.dairy.com.au/our-industry-and-people/our-regions","author":[{"family":"Dairy Australia","given":""}],"accessed":{"date-parts":[["2024",3,18]]},"issued":{"date-parts":[["2024"]]}}}],"schema":"https://github.com/citation-style-language/schema/raw/master/csl-citation.json"} </w:instrText>
      </w:r>
      <w:r w:rsidR="00BD1D87">
        <w:rPr>
          <w:lang w:eastAsia="en-US"/>
        </w:rPr>
        <w:fldChar w:fldCharType="separate"/>
      </w:r>
      <w:r w:rsidR="00BD1D87">
        <w:rPr>
          <w:noProof/>
          <w:lang w:eastAsia="en-US"/>
        </w:rPr>
        <w:t>(Dairy Australia 2024)</w:t>
      </w:r>
      <w:r w:rsidR="00BD1D87">
        <w:rPr>
          <w:lang w:eastAsia="en-US"/>
        </w:rPr>
        <w:fldChar w:fldCharType="end"/>
      </w:r>
      <w:r w:rsidR="00036840">
        <w:rPr>
          <w:lang w:eastAsia="en-US"/>
        </w:rPr>
        <w:t>.</w:t>
      </w:r>
      <w:r w:rsidR="00064D7C">
        <w:rPr>
          <w:lang w:eastAsia="en-US"/>
        </w:rPr>
        <w:t xml:space="preserve"> </w:t>
      </w:r>
      <w:proofErr w:type="gramStart"/>
      <w:r w:rsidR="008B5EDD">
        <w:rPr>
          <w:lang w:eastAsia="en-US"/>
        </w:rPr>
        <w:t>A large number of</w:t>
      </w:r>
      <w:proofErr w:type="gramEnd"/>
      <w:r w:rsidR="008B5EDD">
        <w:rPr>
          <w:lang w:eastAsia="en-US"/>
        </w:rPr>
        <w:t xml:space="preserve"> vectors are present in </w:t>
      </w:r>
      <w:r w:rsidR="0089693E">
        <w:rPr>
          <w:lang w:eastAsia="en-US"/>
        </w:rPr>
        <w:t>dairies</w:t>
      </w:r>
      <w:r w:rsidR="008B5EDD">
        <w:rPr>
          <w:lang w:eastAsia="en-US"/>
        </w:rPr>
        <w:t xml:space="preserve">, attracted by the large number of cattle, manure </w:t>
      </w:r>
      <w:r w:rsidR="001E1776">
        <w:rPr>
          <w:lang w:eastAsia="en-US"/>
        </w:rPr>
        <w:t>supply</w:t>
      </w:r>
      <w:r w:rsidR="008B5EDD">
        <w:rPr>
          <w:lang w:eastAsia="en-US"/>
        </w:rPr>
        <w:t xml:space="preserve">, spilled feed, and stagnant water sources. </w:t>
      </w:r>
      <w:r w:rsidR="0089693E">
        <w:rPr>
          <w:lang w:eastAsia="en-US"/>
        </w:rPr>
        <w:t>Nuisance</w:t>
      </w:r>
      <w:r w:rsidR="008B5EDD">
        <w:rPr>
          <w:lang w:eastAsia="en-US"/>
        </w:rPr>
        <w:t xml:space="preserve"> flies </w:t>
      </w:r>
      <w:r w:rsidR="0089693E">
        <w:rPr>
          <w:lang w:eastAsia="en-US"/>
        </w:rPr>
        <w:t xml:space="preserve">can be a </w:t>
      </w:r>
      <w:r w:rsidR="008B5EDD">
        <w:rPr>
          <w:lang w:eastAsia="en-US"/>
        </w:rPr>
        <w:t>major problem, with non-biting flies the most problematic, followed by stable flies</w:t>
      </w:r>
      <w:r w:rsidR="00064D7C">
        <w:rPr>
          <w:lang w:eastAsia="en-US"/>
        </w:rPr>
        <w:t>. Buffalo flies can be a problem in parts of Queensland and northern NSW</w:t>
      </w:r>
      <w:r w:rsidR="008B5EDD">
        <w:rPr>
          <w:lang w:eastAsia="en-US"/>
        </w:rPr>
        <w:t xml:space="preserve">. November to February is the peak time for flies. </w:t>
      </w:r>
      <w:r w:rsidR="00064D7C">
        <w:rPr>
          <w:lang w:eastAsia="en-US"/>
        </w:rPr>
        <w:t>Ixo</w:t>
      </w:r>
      <w:r w:rsidR="006A7035">
        <w:rPr>
          <w:lang w:eastAsia="en-US"/>
        </w:rPr>
        <w:t>d</w:t>
      </w:r>
      <w:r w:rsidR="00064D7C">
        <w:rPr>
          <w:lang w:eastAsia="en-US"/>
        </w:rPr>
        <w:t>id ticks can also be</w:t>
      </w:r>
      <w:r w:rsidR="0089693E">
        <w:rPr>
          <w:lang w:eastAsia="en-US"/>
        </w:rPr>
        <w:t xml:space="preserve"> a problem</w:t>
      </w:r>
      <w:r w:rsidR="00064D7C">
        <w:rPr>
          <w:lang w:eastAsia="en-US"/>
        </w:rPr>
        <w:t xml:space="preserve"> </w:t>
      </w:r>
      <w:r w:rsidR="006A7035">
        <w:rPr>
          <w:lang w:eastAsia="en-US"/>
        </w:rPr>
        <w:t xml:space="preserve">in </w:t>
      </w:r>
      <w:r w:rsidR="00064D7C">
        <w:rPr>
          <w:lang w:eastAsia="en-US"/>
        </w:rPr>
        <w:t>some regions.</w:t>
      </w:r>
    </w:p>
    <w:p w14:paraId="2D56CBC5" w14:textId="5273991B" w:rsidR="008B5EDD" w:rsidRDefault="00E01EEE" w:rsidP="00E01EEE">
      <w:pPr>
        <w:pStyle w:val="Caption"/>
      </w:pPr>
      <w:bookmarkStart w:id="204" w:name="_Ref161069122"/>
      <w:r>
        <w:t>Table</w:t>
      </w:r>
      <w:bookmarkEnd w:id="204"/>
      <w:r w:rsidR="000E7831">
        <w:t xml:space="preserve"> 33</w:t>
      </w:r>
      <w:r>
        <w:t xml:space="preserve">. </w:t>
      </w:r>
      <w:r>
        <w:rPr>
          <w:lang w:eastAsia="en-US"/>
        </w:rPr>
        <w:t xml:space="preserve">Control options for vectors that may be </w:t>
      </w:r>
      <w:r w:rsidR="00E91B5D">
        <w:rPr>
          <w:lang w:eastAsia="en-US"/>
        </w:rPr>
        <w:t>involved</w:t>
      </w:r>
      <w:r>
        <w:rPr>
          <w:lang w:eastAsia="en-US"/>
        </w:rPr>
        <w:t xml:space="preserve"> in transmission of LSD on dairy fa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2066"/>
        <w:gridCol w:w="5757"/>
        <w:gridCol w:w="694"/>
        <w:gridCol w:w="694"/>
        <w:gridCol w:w="693"/>
        <w:gridCol w:w="693"/>
        <w:gridCol w:w="630"/>
        <w:gridCol w:w="630"/>
        <w:gridCol w:w="682"/>
      </w:tblGrid>
      <w:tr w:rsidR="00064D7C" w:rsidRPr="00916814" w14:paraId="50997019" w14:textId="77777777" w:rsidTr="000E7831">
        <w:trPr>
          <w:cantSplit/>
          <w:trHeight w:val="1582"/>
          <w:tblHeader/>
        </w:trPr>
        <w:tc>
          <w:tcPr>
            <w:tcW w:w="1409" w:type="dxa"/>
            <w:vAlign w:val="center"/>
          </w:tcPr>
          <w:p w14:paraId="0B879E58" w14:textId="77777777" w:rsidR="00064D7C" w:rsidRPr="00916814" w:rsidRDefault="00064D7C" w:rsidP="00615C13">
            <w:pPr>
              <w:rPr>
                <w:rFonts w:cs="Calibri"/>
                <w:b/>
                <w:bCs/>
                <w:sz w:val="20"/>
                <w:szCs w:val="20"/>
              </w:rPr>
            </w:pPr>
            <w:bookmarkStart w:id="205" w:name="Table_33"/>
            <w:bookmarkEnd w:id="205"/>
            <w:r w:rsidRPr="00916814">
              <w:rPr>
                <w:rFonts w:cs="Calibri"/>
                <w:b/>
                <w:bCs/>
                <w:sz w:val="20"/>
                <w:szCs w:val="20"/>
              </w:rPr>
              <w:t>Category</w:t>
            </w:r>
          </w:p>
        </w:tc>
        <w:tc>
          <w:tcPr>
            <w:tcW w:w="2066" w:type="dxa"/>
            <w:vAlign w:val="center"/>
          </w:tcPr>
          <w:p w14:paraId="6CD241B9" w14:textId="77777777" w:rsidR="00064D7C" w:rsidRPr="00916814" w:rsidRDefault="00064D7C" w:rsidP="00615C13">
            <w:pPr>
              <w:rPr>
                <w:rFonts w:cs="Calibri"/>
                <w:b/>
                <w:bCs/>
                <w:sz w:val="20"/>
                <w:szCs w:val="20"/>
              </w:rPr>
            </w:pPr>
            <w:r w:rsidRPr="00916814">
              <w:rPr>
                <w:rFonts w:cs="Calibri"/>
                <w:b/>
                <w:bCs/>
                <w:sz w:val="20"/>
                <w:szCs w:val="20"/>
              </w:rPr>
              <w:t>Control Method</w:t>
            </w:r>
          </w:p>
        </w:tc>
        <w:tc>
          <w:tcPr>
            <w:tcW w:w="5757" w:type="dxa"/>
            <w:vAlign w:val="center"/>
          </w:tcPr>
          <w:p w14:paraId="59305968" w14:textId="77777777" w:rsidR="00064D7C" w:rsidRPr="00916814" w:rsidRDefault="00064D7C" w:rsidP="00615C13">
            <w:pPr>
              <w:rPr>
                <w:rFonts w:cs="Calibri"/>
                <w:b/>
                <w:bCs/>
                <w:sz w:val="20"/>
                <w:szCs w:val="20"/>
              </w:rPr>
            </w:pPr>
            <w:r w:rsidRPr="00916814">
              <w:rPr>
                <w:rFonts w:cs="Calibri"/>
                <w:b/>
                <w:bCs/>
                <w:sz w:val="20"/>
                <w:szCs w:val="20"/>
              </w:rPr>
              <w:t>Comments</w:t>
            </w:r>
          </w:p>
        </w:tc>
        <w:tc>
          <w:tcPr>
            <w:tcW w:w="694" w:type="dxa"/>
            <w:textDirection w:val="btLr"/>
            <w:vAlign w:val="center"/>
          </w:tcPr>
          <w:p w14:paraId="2EE2C6B8" w14:textId="77777777" w:rsidR="00064D7C" w:rsidRPr="00064D7C" w:rsidRDefault="00064D7C" w:rsidP="00615C13">
            <w:pPr>
              <w:ind w:left="113" w:right="113"/>
              <w:rPr>
                <w:rFonts w:cs="Calibri"/>
                <w:b/>
                <w:bCs/>
                <w:sz w:val="20"/>
                <w:szCs w:val="20"/>
              </w:rPr>
            </w:pPr>
            <w:r w:rsidRPr="00064D7C">
              <w:rPr>
                <w:rFonts w:cs="Calibri"/>
                <w:b/>
                <w:bCs/>
                <w:sz w:val="20"/>
                <w:szCs w:val="20"/>
              </w:rPr>
              <w:t>Stable flies</w:t>
            </w:r>
          </w:p>
        </w:tc>
        <w:tc>
          <w:tcPr>
            <w:tcW w:w="694" w:type="dxa"/>
            <w:textDirection w:val="btLr"/>
            <w:vAlign w:val="center"/>
          </w:tcPr>
          <w:p w14:paraId="4CEE55D0" w14:textId="77777777" w:rsidR="00064D7C" w:rsidRPr="00064D7C" w:rsidRDefault="00064D7C" w:rsidP="00615C13">
            <w:pPr>
              <w:ind w:left="113" w:right="113"/>
              <w:rPr>
                <w:rFonts w:cs="Calibri"/>
                <w:b/>
                <w:bCs/>
                <w:sz w:val="20"/>
                <w:szCs w:val="20"/>
              </w:rPr>
            </w:pPr>
            <w:r w:rsidRPr="00064D7C">
              <w:rPr>
                <w:rFonts w:cs="Calibri"/>
                <w:b/>
                <w:bCs/>
                <w:sz w:val="20"/>
                <w:szCs w:val="20"/>
              </w:rPr>
              <w:t>Horse flies</w:t>
            </w:r>
          </w:p>
        </w:tc>
        <w:tc>
          <w:tcPr>
            <w:tcW w:w="693" w:type="dxa"/>
            <w:textDirection w:val="btLr"/>
          </w:tcPr>
          <w:p w14:paraId="2A154855" w14:textId="2AB32D14" w:rsidR="00064D7C" w:rsidRPr="00064D7C" w:rsidRDefault="00064D7C" w:rsidP="00615C13">
            <w:pPr>
              <w:ind w:left="113" w:right="113"/>
              <w:rPr>
                <w:rFonts w:cs="Calibri"/>
                <w:b/>
                <w:bCs/>
                <w:sz w:val="20"/>
                <w:szCs w:val="20"/>
              </w:rPr>
            </w:pPr>
            <w:r>
              <w:rPr>
                <w:rFonts w:cs="Calibri"/>
                <w:b/>
                <w:bCs/>
                <w:sz w:val="20"/>
                <w:szCs w:val="20"/>
              </w:rPr>
              <w:t>Buffalo flies</w:t>
            </w:r>
          </w:p>
        </w:tc>
        <w:tc>
          <w:tcPr>
            <w:tcW w:w="693" w:type="dxa"/>
            <w:textDirection w:val="btLr"/>
            <w:vAlign w:val="center"/>
          </w:tcPr>
          <w:p w14:paraId="6E5EE5A6" w14:textId="1D38E0D0" w:rsidR="00064D7C" w:rsidRPr="00064D7C" w:rsidRDefault="00064D7C" w:rsidP="00615C13">
            <w:pPr>
              <w:ind w:left="113" w:right="113"/>
              <w:rPr>
                <w:rFonts w:cs="Calibri"/>
                <w:b/>
                <w:bCs/>
                <w:sz w:val="20"/>
                <w:szCs w:val="20"/>
              </w:rPr>
            </w:pPr>
            <w:r w:rsidRPr="00064D7C">
              <w:rPr>
                <w:rFonts w:cs="Calibri"/>
                <w:b/>
                <w:bCs/>
                <w:sz w:val="20"/>
                <w:szCs w:val="20"/>
              </w:rPr>
              <w:t>Non-biting flies</w:t>
            </w:r>
          </w:p>
        </w:tc>
        <w:tc>
          <w:tcPr>
            <w:tcW w:w="630" w:type="dxa"/>
            <w:textDirection w:val="btLr"/>
            <w:vAlign w:val="center"/>
          </w:tcPr>
          <w:p w14:paraId="499D1062" w14:textId="77777777" w:rsidR="00064D7C" w:rsidRPr="00064D7C" w:rsidRDefault="00064D7C" w:rsidP="00615C13">
            <w:pPr>
              <w:ind w:left="113" w:right="113"/>
              <w:rPr>
                <w:rFonts w:cs="Calibri"/>
                <w:b/>
                <w:bCs/>
                <w:sz w:val="20"/>
                <w:szCs w:val="20"/>
              </w:rPr>
            </w:pPr>
            <w:r w:rsidRPr="00064D7C">
              <w:rPr>
                <w:rFonts w:cs="Calibri"/>
                <w:b/>
                <w:bCs/>
                <w:sz w:val="20"/>
                <w:szCs w:val="20"/>
              </w:rPr>
              <w:t>Biting midges</w:t>
            </w:r>
          </w:p>
        </w:tc>
        <w:tc>
          <w:tcPr>
            <w:tcW w:w="630" w:type="dxa"/>
            <w:textDirection w:val="btLr"/>
            <w:vAlign w:val="center"/>
          </w:tcPr>
          <w:p w14:paraId="298A5BD7" w14:textId="77777777" w:rsidR="00064D7C" w:rsidRPr="00064D7C" w:rsidRDefault="00064D7C" w:rsidP="00615C13">
            <w:pPr>
              <w:ind w:left="113" w:right="113"/>
              <w:rPr>
                <w:rFonts w:cs="Calibri"/>
                <w:b/>
                <w:bCs/>
                <w:sz w:val="20"/>
                <w:szCs w:val="20"/>
              </w:rPr>
            </w:pPr>
            <w:r w:rsidRPr="00064D7C">
              <w:rPr>
                <w:rFonts w:cs="Calibri"/>
                <w:b/>
                <w:bCs/>
                <w:sz w:val="20"/>
                <w:szCs w:val="20"/>
              </w:rPr>
              <w:t>Mosquitoes</w:t>
            </w:r>
          </w:p>
        </w:tc>
        <w:tc>
          <w:tcPr>
            <w:tcW w:w="682" w:type="dxa"/>
            <w:textDirection w:val="btLr"/>
            <w:vAlign w:val="center"/>
          </w:tcPr>
          <w:p w14:paraId="3BF21196" w14:textId="30752793" w:rsidR="00064D7C" w:rsidRPr="00064D7C" w:rsidRDefault="00064D7C" w:rsidP="00615C13">
            <w:pPr>
              <w:ind w:left="113" w:right="113"/>
              <w:rPr>
                <w:rFonts w:cs="Calibri"/>
                <w:b/>
                <w:bCs/>
                <w:sz w:val="20"/>
                <w:szCs w:val="20"/>
              </w:rPr>
            </w:pPr>
            <w:r w:rsidRPr="00064D7C">
              <w:rPr>
                <w:rFonts w:cs="Calibri"/>
                <w:b/>
                <w:bCs/>
                <w:sz w:val="20"/>
                <w:szCs w:val="20"/>
              </w:rPr>
              <w:t>Ixo</w:t>
            </w:r>
            <w:r w:rsidR="006A7035">
              <w:rPr>
                <w:rFonts w:cs="Calibri"/>
                <w:b/>
                <w:bCs/>
                <w:sz w:val="20"/>
                <w:szCs w:val="20"/>
              </w:rPr>
              <w:t>d</w:t>
            </w:r>
            <w:r w:rsidRPr="00064D7C">
              <w:rPr>
                <w:rFonts w:cs="Calibri"/>
                <w:b/>
                <w:bCs/>
                <w:sz w:val="20"/>
                <w:szCs w:val="20"/>
              </w:rPr>
              <w:t>id ticks</w:t>
            </w:r>
          </w:p>
        </w:tc>
      </w:tr>
      <w:tr w:rsidR="00797EBE" w:rsidRPr="009253EC" w14:paraId="3F195132" w14:textId="77777777" w:rsidTr="000E7831">
        <w:tc>
          <w:tcPr>
            <w:tcW w:w="1409" w:type="dxa"/>
            <w:vMerge w:val="restart"/>
            <w:vAlign w:val="center"/>
          </w:tcPr>
          <w:p w14:paraId="296E494C"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2066" w:type="dxa"/>
          </w:tcPr>
          <w:p w14:paraId="06FEB6C3" w14:textId="77777777" w:rsidR="00797EBE" w:rsidRPr="009253EC" w:rsidRDefault="00797EBE" w:rsidP="00615C13">
            <w:pPr>
              <w:rPr>
                <w:rFonts w:cs="Calibri"/>
                <w:sz w:val="20"/>
                <w:szCs w:val="20"/>
              </w:rPr>
            </w:pPr>
            <w:r w:rsidRPr="009253EC">
              <w:rPr>
                <w:rFonts w:cs="Calibri"/>
                <w:sz w:val="20"/>
                <w:szCs w:val="20"/>
              </w:rPr>
              <w:t>Sanitation measures</w:t>
            </w:r>
          </w:p>
        </w:tc>
        <w:tc>
          <w:tcPr>
            <w:tcW w:w="5757" w:type="dxa"/>
          </w:tcPr>
          <w:p w14:paraId="74B61B9F" w14:textId="6BAF93B3" w:rsidR="00797EBE" w:rsidRPr="009253EC" w:rsidRDefault="00797EBE" w:rsidP="00615C13">
            <w:pPr>
              <w:rPr>
                <w:rFonts w:cs="Calibri"/>
                <w:sz w:val="20"/>
                <w:szCs w:val="20"/>
              </w:rPr>
            </w:pPr>
            <w:r>
              <w:rPr>
                <w:rFonts w:cs="Calibri"/>
                <w:sz w:val="20"/>
                <w:szCs w:val="20"/>
              </w:rPr>
              <w:t>It should be feasible to manage manure, decaying vegetation, spilled feed, stagnant water around yards and in small paddocks. It may be difficult to implement these measures in large paddocks. Efforts should focus under water troughs and along fence lines. Requires ongoing effort.</w:t>
            </w:r>
          </w:p>
        </w:tc>
        <w:tc>
          <w:tcPr>
            <w:tcW w:w="694" w:type="dxa"/>
            <w:vAlign w:val="center"/>
          </w:tcPr>
          <w:p w14:paraId="094E993A"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2759004B"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349EB82B" w14:textId="29FBDDFC" w:rsidR="00797EBE" w:rsidRPr="00064D7C" w:rsidRDefault="00797EBE" w:rsidP="00064D7C">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1C6CF5E5" w14:textId="0D84A446"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1B2211F5"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0517AD9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82" w:type="dxa"/>
            <w:vAlign w:val="center"/>
          </w:tcPr>
          <w:p w14:paraId="786B1534" w14:textId="77777777" w:rsidR="00797EBE" w:rsidRPr="00064D7C" w:rsidRDefault="00797EBE" w:rsidP="00CF062C">
            <w:pPr>
              <w:jc w:val="center"/>
              <w:rPr>
                <w:rFonts w:cs="Calibri"/>
                <w:sz w:val="20"/>
                <w:szCs w:val="20"/>
              </w:rPr>
            </w:pPr>
          </w:p>
        </w:tc>
      </w:tr>
      <w:tr w:rsidR="00797EBE" w:rsidRPr="009253EC" w14:paraId="43824644" w14:textId="77777777" w:rsidTr="000E7831">
        <w:tc>
          <w:tcPr>
            <w:tcW w:w="1409" w:type="dxa"/>
            <w:vMerge/>
            <w:vAlign w:val="center"/>
          </w:tcPr>
          <w:p w14:paraId="494CB4D1" w14:textId="77777777" w:rsidR="00797EBE" w:rsidRPr="009253EC" w:rsidRDefault="00797EBE" w:rsidP="00797EBE">
            <w:pPr>
              <w:jc w:val="center"/>
              <w:rPr>
                <w:rFonts w:cs="Calibri"/>
                <w:sz w:val="20"/>
                <w:szCs w:val="20"/>
              </w:rPr>
            </w:pPr>
          </w:p>
        </w:tc>
        <w:tc>
          <w:tcPr>
            <w:tcW w:w="2066" w:type="dxa"/>
          </w:tcPr>
          <w:p w14:paraId="1EC1A4F9" w14:textId="77777777" w:rsidR="00797EBE" w:rsidRPr="009253EC" w:rsidRDefault="00797EBE" w:rsidP="00615C13">
            <w:pPr>
              <w:rPr>
                <w:rFonts w:cs="Calibri"/>
                <w:sz w:val="20"/>
                <w:szCs w:val="20"/>
              </w:rPr>
            </w:pPr>
            <w:r w:rsidRPr="009253EC">
              <w:rPr>
                <w:rFonts w:cs="Calibri"/>
                <w:sz w:val="20"/>
                <w:szCs w:val="20"/>
              </w:rPr>
              <w:t>Housing modification</w:t>
            </w:r>
          </w:p>
        </w:tc>
        <w:tc>
          <w:tcPr>
            <w:tcW w:w="5757" w:type="dxa"/>
          </w:tcPr>
          <w:p w14:paraId="05E29F48" w14:textId="77777777" w:rsidR="00797EBE" w:rsidRPr="009253EC" w:rsidRDefault="00797EBE" w:rsidP="00615C13">
            <w:pPr>
              <w:rPr>
                <w:rFonts w:cs="Calibri"/>
                <w:sz w:val="20"/>
                <w:szCs w:val="20"/>
              </w:rPr>
            </w:pPr>
            <w:r>
              <w:rPr>
                <w:rFonts w:cs="Calibri"/>
                <w:sz w:val="20"/>
                <w:szCs w:val="20"/>
              </w:rPr>
              <w:t>Feasible around the milking shed and yards where screens or netting can be erected. Can be costly.</w:t>
            </w:r>
          </w:p>
        </w:tc>
        <w:tc>
          <w:tcPr>
            <w:tcW w:w="694" w:type="dxa"/>
            <w:vAlign w:val="center"/>
          </w:tcPr>
          <w:p w14:paraId="620530D2"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7C2ED3CF" w14:textId="669F7FF9"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14321D9F" w14:textId="3E7FDA19" w:rsidR="00797EBE" w:rsidRPr="00064D7C" w:rsidRDefault="00797EBE" w:rsidP="00064D7C">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2B809F24" w14:textId="480C1FF0"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0065F422" w14:textId="77777777" w:rsidR="00797EBE" w:rsidRPr="00064D7C" w:rsidRDefault="00797EBE" w:rsidP="00CF062C">
            <w:pPr>
              <w:jc w:val="center"/>
              <w:rPr>
                <w:rFonts w:cs="Calibri"/>
                <w:sz w:val="20"/>
                <w:szCs w:val="20"/>
              </w:rPr>
            </w:pPr>
          </w:p>
        </w:tc>
        <w:tc>
          <w:tcPr>
            <w:tcW w:w="630" w:type="dxa"/>
            <w:vAlign w:val="center"/>
          </w:tcPr>
          <w:p w14:paraId="62537DD6" w14:textId="5BB0E5C2"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82" w:type="dxa"/>
            <w:vAlign w:val="center"/>
          </w:tcPr>
          <w:p w14:paraId="380F7181" w14:textId="77777777" w:rsidR="00797EBE" w:rsidRPr="00064D7C" w:rsidRDefault="00797EBE" w:rsidP="00CF062C">
            <w:pPr>
              <w:jc w:val="center"/>
              <w:rPr>
                <w:rFonts w:cs="Calibri"/>
                <w:sz w:val="20"/>
                <w:szCs w:val="20"/>
              </w:rPr>
            </w:pPr>
          </w:p>
        </w:tc>
      </w:tr>
      <w:tr w:rsidR="00797EBE" w:rsidRPr="009253EC" w14:paraId="7EA1DABE" w14:textId="77777777" w:rsidTr="000E7831">
        <w:tc>
          <w:tcPr>
            <w:tcW w:w="1409" w:type="dxa"/>
            <w:vMerge/>
            <w:vAlign w:val="center"/>
          </w:tcPr>
          <w:p w14:paraId="77CE87D3" w14:textId="77777777" w:rsidR="00797EBE" w:rsidRPr="009253EC" w:rsidRDefault="00797EBE" w:rsidP="00797EBE">
            <w:pPr>
              <w:jc w:val="center"/>
              <w:rPr>
                <w:rFonts w:cs="Calibri"/>
                <w:sz w:val="20"/>
                <w:szCs w:val="20"/>
              </w:rPr>
            </w:pPr>
          </w:p>
        </w:tc>
        <w:tc>
          <w:tcPr>
            <w:tcW w:w="2066" w:type="dxa"/>
          </w:tcPr>
          <w:p w14:paraId="493DA3C9" w14:textId="77777777" w:rsidR="00797EBE" w:rsidRPr="009253EC" w:rsidRDefault="00797EBE" w:rsidP="00615C13">
            <w:pPr>
              <w:rPr>
                <w:rFonts w:cs="Calibri"/>
                <w:sz w:val="20"/>
                <w:szCs w:val="20"/>
              </w:rPr>
            </w:pPr>
            <w:r w:rsidRPr="009253EC">
              <w:rPr>
                <w:rFonts w:cs="Calibri"/>
                <w:sz w:val="20"/>
                <w:szCs w:val="20"/>
              </w:rPr>
              <w:t>Pasture management</w:t>
            </w:r>
          </w:p>
        </w:tc>
        <w:tc>
          <w:tcPr>
            <w:tcW w:w="5757" w:type="dxa"/>
          </w:tcPr>
          <w:p w14:paraId="5CC132DB" w14:textId="2C2E0A8D" w:rsidR="00797EBE" w:rsidRPr="009253EC" w:rsidRDefault="00797EBE" w:rsidP="00615C13">
            <w:pPr>
              <w:rPr>
                <w:rFonts w:cs="Calibri"/>
                <w:sz w:val="20"/>
                <w:szCs w:val="20"/>
              </w:rPr>
            </w:pPr>
            <w:r>
              <w:rPr>
                <w:rFonts w:cs="Calibri"/>
                <w:sz w:val="20"/>
                <w:szCs w:val="20"/>
              </w:rPr>
              <w:t>Feasible. Rotational grazing and other pasture management methods (e.g. spelling paddocks) to reduce manure in pasture can be initiated on many southern farms. Activities are limited by property size. The ‘paddock sweeper’ program for ticks could be implemented in some locations.</w:t>
            </w:r>
          </w:p>
        </w:tc>
        <w:tc>
          <w:tcPr>
            <w:tcW w:w="694" w:type="dxa"/>
            <w:vAlign w:val="center"/>
          </w:tcPr>
          <w:p w14:paraId="7AC8D76B"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05FD183D"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615D6360" w14:textId="77777777" w:rsidR="00797EBE" w:rsidRPr="00064D7C" w:rsidRDefault="00797EBE" w:rsidP="00064D7C">
            <w:pPr>
              <w:jc w:val="center"/>
              <w:rPr>
                <w:rFonts w:ascii="Cambria Math" w:hAnsi="Cambria Math" w:cs="Cambria Math"/>
                <w:sz w:val="20"/>
                <w:szCs w:val="20"/>
              </w:rPr>
            </w:pPr>
          </w:p>
        </w:tc>
        <w:tc>
          <w:tcPr>
            <w:tcW w:w="693" w:type="dxa"/>
            <w:vAlign w:val="center"/>
          </w:tcPr>
          <w:p w14:paraId="59979315" w14:textId="61A711A9"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26F26BF1" w14:textId="77777777" w:rsidR="00797EBE" w:rsidRPr="00064D7C" w:rsidRDefault="00797EBE" w:rsidP="00CF062C">
            <w:pPr>
              <w:jc w:val="center"/>
              <w:rPr>
                <w:rFonts w:cs="Calibri"/>
                <w:sz w:val="20"/>
                <w:szCs w:val="20"/>
              </w:rPr>
            </w:pPr>
          </w:p>
        </w:tc>
        <w:tc>
          <w:tcPr>
            <w:tcW w:w="630" w:type="dxa"/>
            <w:vAlign w:val="center"/>
          </w:tcPr>
          <w:p w14:paraId="3D23B1D3" w14:textId="77777777" w:rsidR="00797EBE" w:rsidRPr="00064D7C" w:rsidRDefault="00797EBE" w:rsidP="00CF062C">
            <w:pPr>
              <w:jc w:val="center"/>
              <w:rPr>
                <w:rFonts w:cs="Calibri"/>
                <w:sz w:val="20"/>
                <w:szCs w:val="20"/>
              </w:rPr>
            </w:pPr>
          </w:p>
        </w:tc>
        <w:tc>
          <w:tcPr>
            <w:tcW w:w="682" w:type="dxa"/>
            <w:vAlign w:val="center"/>
          </w:tcPr>
          <w:p w14:paraId="1D69CB1D"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379A6B5C" w14:textId="77777777" w:rsidTr="000E7831">
        <w:tc>
          <w:tcPr>
            <w:tcW w:w="1409" w:type="dxa"/>
            <w:vMerge/>
            <w:vAlign w:val="center"/>
          </w:tcPr>
          <w:p w14:paraId="2251A89B" w14:textId="77777777" w:rsidR="00797EBE" w:rsidRPr="009253EC" w:rsidRDefault="00797EBE" w:rsidP="00797EBE">
            <w:pPr>
              <w:jc w:val="center"/>
              <w:rPr>
                <w:rFonts w:cs="Calibri"/>
                <w:sz w:val="20"/>
                <w:szCs w:val="20"/>
              </w:rPr>
            </w:pPr>
          </w:p>
        </w:tc>
        <w:tc>
          <w:tcPr>
            <w:tcW w:w="2066" w:type="dxa"/>
          </w:tcPr>
          <w:p w14:paraId="31BE0645" w14:textId="77777777" w:rsidR="00797EBE" w:rsidRPr="009253EC" w:rsidRDefault="00797EBE" w:rsidP="00615C13">
            <w:pPr>
              <w:rPr>
                <w:rFonts w:cs="Calibri"/>
                <w:sz w:val="20"/>
                <w:szCs w:val="20"/>
              </w:rPr>
            </w:pPr>
            <w:r w:rsidRPr="009253EC">
              <w:rPr>
                <w:rFonts w:cs="Calibri"/>
                <w:sz w:val="20"/>
                <w:szCs w:val="20"/>
              </w:rPr>
              <w:t>Animal management</w:t>
            </w:r>
          </w:p>
        </w:tc>
        <w:tc>
          <w:tcPr>
            <w:tcW w:w="5757" w:type="dxa"/>
          </w:tcPr>
          <w:p w14:paraId="6203553D" w14:textId="77777777" w:rsidR="00797EBE" w:rsidRPr="009253EC" w:rsidRDefault="00797EBE" w:rsidP="00615C13">
            <w:pPr>
              <w:rPr>
                <w:rFonts w:cs="Calibri"/>
                <w:sz w:val="20"/>
                <w:szCs w:val="20"/>
              </w:rPr>
            </w:pPr>
            <w:r>
              <w:rPr>
                <w:rFonts w:cs="Calibri"/>
                <w:sz w:val="20"/>
                <w:szCs w:val="20"/>
              </w:rPr>
              <w:t>Feasible depending on property size and location.</w:t>
            </w:r>
          </w:p>
        </w:tc>
        <w:tc>
          <w:tcPr>
            <w:tcW w:w="694" w:type="dxa"/>
            <w:vAlign w:val="center"/>
          </w:tcPr>
          <w:p w14:paraId="34E9ECA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0D27FD23"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401128A5" w14:textId="77777777" w:rsidR="00797EBE" w:rsidRPr="00064D7C" w:rsidRDefault="00797EBE" w:rsidP="00064D7C">
            <w:pPr>
              <w:jc w:val="center"/>
              <w:rPr>
                <w:rFonts w:ascii="Cambria Math" w:hAnsi="Cambria Math" w:cs="Cambria Math"/>
                <w:sz w:val="20"/>
                <w:szCs w:val="20"/>
              </w:rPr>
            </w:pPr>
          </w:p>
        </w:tc>
        <w:tc>
          <w:tcPr>
            <w:tcW w:w="693" w:type="dxa"/>
            <w:vAlign w:val="center"/>
          </w:tcPr>
          <w:p w14:paraId="5226EBF9" w14:textId="56BA31B1"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3A379B81" w14:textId="7777777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02557ADC"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82" w:type="dxa"/>
            <w:vAlign w:val="center"/>
          </w:tcPr>
          <w:p w14:paraId="2456F8FB"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4443E337" w14:textId="77777777" w:rsidTr="000E7831">
        <w:tc>
          <w:tcPr>
            <w:tcW w:w="1409" w:type="dxa"/>
            <w:vMerge/>
            <w:vAlign w:val="center"/>
          </w:tcPr>
          <w:p w14:paraId="3A157F6A" w14:textId="77777777" w:rsidR="00797EBE" w:rsidRPr="009253EC" w:rsidRDefault="00797EBE" w:rsidP="00797EBE">
            <w:pPr>
              <w:jc w:val="center"/>
              <w:rPr>
                <w:rFonts w:cs="Calibri"/>
                <w:sz w:val="20"/>
                <w:szCs w:val="20"/>
              </w:rPr>
            </w:pPr>
          </w:p>
        </w:tc>
        <w:tc>
          <w:tcPr>
            <w:tcW w:w="2066" w:type="dxa"/>
          </w:tcPr>
          <w:p w14:paraId="65C5DAED" w14:textId="5702501E" w:rsidR="00797EBE" w:rsidRPr="009253EC" w:rsidRDefault="00797EBE"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5757" w:type="dxa"/>
          </w:tcPr>
          <w:p w14:paraId="726C92A2" w14:textId="0B4F59EB" w:rsidR="00797EBE" w:rsidRPr="009253EC" w:rsidRDefault="00797EBE" w:rsidP="00615C13">
            <w:pPr>
              <w:rPr>
                <w:rFonts w:cs="Calibri"/>
                <w:sz w:val="20"/>
                <w:szCs w:val="20"/>
              </w:rPr>
            </w:pPr>
            <w:r>
              <w:rPr>
                <w:rFonts w:cs="Calibri"/>
                <w:sz w:val="20"/>
                <w:szCs w:val="20"/>
              </w:rPr>
              <w:t>Traps are species specific. The number of traps, location of traps and maintenance are determinants of effectiveness. May be costly to install and likely to be of limited effectiveness as re infestation risk is high. The Williams fly trap has been reported to have positive effects on stable fly populations. The curtain fly trap can also be effective. Baits are mostly only effective for non-biting flies.</w:t>
            </w:r>
          </w:p>
        </w:tc>
        <w:tc>
          <w:tcPr>
            <w:tcW w:w="694" w:type="dxa"/>
            <w:vAlign w:val="center"/>
          </w:tcPr>
          <w:p w14:paraId="4A423734"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694CA486" w14:textId="366D9F6B"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5AFFC0B3" w14:textId="49DECAD9" w:rsidR="00797EBE" w:rsidRPr="00064D7C" w:rsidRDefault="00797EBE" w:rsidP="00064D7C">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3C509254" w14:textId="6D511782"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7A0A7EB3" w14:textId="4BCB37E9"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7FAB7F3A"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82" w:type="dxa"/>
            <w:vAlign w:val="center"/>
          </w:tcPr>
          <w:p w14:paraId="713CCAFB" w14:textId="77777777" w:rsidR="00797EBE" w:rsidRPr="00064D7C" w:rsidRDefault="00797EBE" w:rsidP="00CF062C">
            <w:pPr>
              <w:jc w:val="center"/>
              <w:rPr>
                <w:rFonts w:cs="Calibri"/>
                <w:sz w:val="20"/>
                <w:szCs w:val="20"/>
              </w:rPr>
            </w:pPr>
          </w:p>
        </w:tc>
      </w:tr>
      <w:tr w:rsidR="00797EBE" w:rsidRPr="009253EC" w14:paraId="764A6F74" w14:textId="77777777" w:rsidTr="000E7831">
        <w:tc>
          <w:tcPr>
            <w:tcW w:w="1409" w:type="dxa"/>
            <w:vMerge w:val="restart"/>
            <w:vAlign w:val="center"/>
          </w:tcPr>
          <w:p w14:paraId="7B707B56" w14:textId="77777777" w:rsidR="00797EBE" w:rsidRPr="009253EC" w:rsidRDefault="00797EBE" w:rsidP="00797EBE">
            <w:pPr>
              <w:jc w:val="center"/>
              <w:rPr>
                <w:rFonts w:cs="Calibri"/>
                <w:sz w:val="20"/>
                <w:szCs w:val="20"/>
              </w:rPr>
            </w:pPr>
            <w:r w:rsidRPr="009253EC">
              <w:rPr>
                <w:rFonts w:cs="Calibri"/>
                <w:sz w:val="20"/>
                <w:szCs w:val="20"/>
              </w:rPr>
              <w:t>Biological</w:t>
            </w:r>
          </w:p>
        </w:tc>
        <w:tc>
          <w:tcPr>
            <w:tcW w:w="2066" w:type="dxa"/>
          </w:tcPr>
          <w:p w14:paraId="25388196" w14:textId="77777777" w:rsidR="00797EBE" w:rsidRPr="009253EC" w:rsidRDefault="00797EBE" w:rsidP="00615C13">
            <w:pPr>
              <w:rPr>
                <w:rFonts w:cs="Calibri"/>
                <w:sz w:val="20"/>
                <w:szCs w:val="20"/>
              </w:rPr>
            </w:pPr>
            <w:r w:rsidRPr="009253EC">
              <w:rPr>
                <w:rFonts w:cs="Calibri"/>
                <w:sz w:val="20"/>
                <w:szCs w:val="20"/>
              </w:rPr>
              <w:t>Parasitoids</w:t>
            </w:r>
          </w:p>
        </w:tc>
        <w:tc>
          <w:tcPr>
            <w:tcW w:w="5757" w:type="dxa"/>
          </w:tcPr>
          <w:p w14:paraId="03D02E57" w14:textId="77777777" w:rsidR="00797EBE" w:rsidRPr="009253EC" w:rsidRDefault="00797EBE" w:rsidP="00615C13">
            <w:pPr>
              <w:rPr>
                <w:rFonts w:cs="Calibri"/>
                <w:sz w:val="20"/>
                <w:szCs w:val="20"/>
              </w:rPr>
            </w:pPr>
            <w:r>
              <w:rPr>
                <w:rFonts w:cs="Calibri"/>
                <w:sz w:val="20"/>
                <w:szCs w:val="20"/>
              </w:rPr>
              <w:t>Feasible. Dependent on number of wasps released, number of release stations, etc. Can be costly.</w:t>
            </w:r>
          </w:p>
        </w:tc>
        <w:tc>
          <w:tcPr>
            <w:tcW w:w="694" w:type="dxa"/>
            <w:vAlign w:val="center"/>
          </w:tcPr>
          <w:p w14:paraId="648E60B9"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45217DFC" w14:textId="77777777" w:rsidR="00797EBE" w:rsidRPr="00064D7C" w:rsidRDefault="00797EBE" w:rsidP="00CF062C">
            <w:pPr>
              <w:jc w:val="center"/>
              <w:rPr>
                <w:rFonts w:cs="Calibri"/>
                <w:sz w:val="20"/>
                <w:szCs w:val="20"/>
              </w:rPr>
            </w:pPr>
          </w:p>
        </w:tc>
        <w:tc>
          <w:tcPr>
            <w:tcW w:w="693" w:type="dxa"/>
            <w:vAlign w:val="center"/>
          </w:tcPr>
          <w:p w14:paraId="60540AD1" w14:textId="77777777" w:rsidR="00797EBE" w:rsidRPr="00064D7C" w:rsidRDefault="00797EBE" w:rsidP="00064D7C">
            <w:pPr>
              <w:jc w:val="center"/>
              <w:rPr>
                <w:rFonts w:ascii="Cambria Math" w:hAnsi="Cambria Math" w:cs="Cambria Math"/>
                <w:sz w:val="20"/>
                <w:szCs w:val="20"/>
              </w:rPr>
            </w:pPr>
          </w:p>
        </w:tc>
        <w:tc>
          <w:tcPr>
            <w:tcW w:w="693" w:type="dxa"/>
            <w:vAlign w:val="center"/>
          </w:tcPr>
          <w:p w14:paraId="30EB1227" w14:textId="2090713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45242155" w14:textId="77777777" w:rsidR="00797EBE" w:rsidRPr="00064D7C" w:rsidRDefault="00797EBE" w:rsidP="00CF062C">
            <w:pPr>
              <w:jc w:val="center"/>
              <w:rPr>
                <w:rFonts w:cs="Calibri"/>
                <w:sz w:val="20"/>
                <w:szCs w:val="20"/>
              </w:rPr>
            </w:pPr>
          </w:p>
        </w:tc>
        <w:tc>
          <w:tcPr>
            <w:tcW w:w="630" w:type="dxa"/>
            <w:vAlign w:val="center"/>
          </w:tcPr>
          <w:p w14:paraId="161F9871" w14:textId="77777777" w:rsidR="00797EBE" w:rsidRPr="00064D7C" w:rsidRDefault="00797EBE" w:rsidP="00CF062C">
            <w:pPr>
              <w:jc w:val="center"/>
              <w:rPr>
                <w:rFonts w:cs="Calibri"/>
                <w:sz w:val="20"/>
                <w:szCs w:val="20"/>
              </w:rPr>
            </w:pPr>
          </w:p>
        </w:tc>
        <w:tc>
          <w:tcPr>
            <w:tcW w:w="682" w:type="dxa"/>
            <w:vAlign w:val="center"/>
          </w:tcPr>
          <w:p w14:paraId="5527E35E" w14:textId="77777777" w:rsidR="00797EBE" w:rsidRPr="00064D7C" w:rsidRDefault="00797EBE" w:rsidP="00CF062C">
            <w:pPr>
              <w:jc w:val="center"/>
              <w:rPr>
                <w:rFonts w:cs="Calibri"/>
                <w:sz w:val="20"/>
                <w:szCs w:val="20"/>
              </w:rPr>
            </w:pPr>
          </w:p>
        </w:tc>
      </w:tr>
      <w:tr w:rsidR="00797EBE" w:rsidRPr="009253EC" w14:paraId="308F2201" w14:textId="77777777" w:rsidTr="000E7831">
        <w:tc>
          <w:tcPr>
            <w:tcW w:w="1409" w:type="dxa"/>
            <w:vMerge/>
            <w:vAlign w:val="center"/>
          </w:tcPr>
          <w:p w14:paraId="20A29AF8" w14:textId="77777777" w:rsidR="00797EBE" w:rsidRPr="009253EC" w:rsidRDefault="00797EBE" w:rsidP="00797EBE">
            <w:pPr>
              <w:jc w:val="center"/>
              <w:rPr>
                <w:rFonts w:cs="Calibri"/>
                <w:sz w:val="20"/>
                <w:szCs w:val="20"/>
              </w:rPr>
            </w:pPr>
          </w:p>
        </w:tc>
        <w:tc>
          <w:tcPr>
            <w:tcW w:w="2066" w:type="dxa"/>
          </w:tcPr>
          <w:p w14:paraId="191FF03E" w14:textId="77777777" w:rsidR="00797EBE" w:rsidRPr="009253EC" w:rsidRDefault="00797EBE" w:rsidP="00615C13">
            <w:pPr>
              <w:rPr>
                <w:rFonts w:cs="Calibri"/>
                <w:sz w:val="20"/>
                <w:szCs w:val="20"/>
              </w:rPr>
            </w:pPr>
            <w:r w:rsidRPr="009253EC">
              <w:rPr>
                <w:rFonts w:cs="Calibri"/>
                <w:sz w:val="20"/>
                <w:szCs w:val="20"/>
              </w:rPr>
              <w:t>Entomopathogenic organisms</w:t>
            </w:r>
          </w:p>
        </w:tc>
        <w:tc>
          <w:tcPr>
            <w:tcW w:w="5757" w:type="dxa"/>
          </w:tcPr>
          <w:p w14:paraId="79502D52" w14:textId="30176B07" w:rsidR="00797EBE" w:rsidRPr="009253EC" w:rsidRDefault="00797EBE" w:rsidP="00615C13">
            <w:pPr>
              <w:rPr>
                <w:rFonts w:cs="Calibri"/>
                <w:sz w:val="20"/>
                <w:szCs w:val="20"/>
              </w:rPr>
            </w:pPr>
            <w:r>
              <w:rPr>
                <w:rFonts w:cs="Calibri"/>
                <w:sz w:val="20"/>
                <w:szCs w:val="20"/>
              </w:rPr>
              <w:t>May be feasible, depending on farm size and type. Can be costly.</w:t>
            </w:r>
          </w:p>
        </w:tc>
        <w:tc>
          <w:tcPr>
            <w:tcW w:w="694" w:type="dxa"/>
            <w:vAlign w:val="center"/>
          </w:tcPr>
          <w:p w14:paraId="13E7A8D7" w14:textId="77777777" w:rsidR="00797EBE" w:rsidRPr="00064D7C" w:rsidRDefault="00797EBE" w:rsidP="00CF062C">
            <w:pPr>
              <w:jc w:val="center"/>
              <w:rPr>
                <w:rFonts w:cs="Calibri"/>
                <w:sz w:val="20"/>
                <w:szCs w:val="20"/>
              </w:rPr>
            </w:pPr>
          </w:p>
        </w:tc>
        <w:tc>
          <w:tcPr>
            <w:tcW w:w="694" w:type="dxa"/>
            <w:vAlign w:val="center"/>
          </w:tcPr>
          <w:p w14:paraId="3944F1EF" w14:textId="77777777" w:rsidR="00797EBE" w:rsidRPr="00064D7C" w:rsidRDefault="00797EBE" w:rsidP="00CF062C">
            <w:pPr>
              <w:jc w:val="center"/>
              <w:rPr>
                <w:rFonts w:cs="Calibri"/>
                <w:sz w:val="20"/>
                <w:szCs w:val="20"/>
              </w:rPr>
            </w:pPr>
          </w:p>
        </w:tc>
        <w:tc>
          <w:tcPr>
            <w:tcW w:w="693" w:type="dxa"/>
            <w:vAlign w:val="center"/>
          </w:tcPr>
          <w:p w14:paraId="3050F7B3" w14:textId="0318B18A" w:rsidR="00797EBE" w:rsidRPr="00064D7C" w:rsidRDefault="00797EBE" w:rsidP="00064D7C">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25022FA6" w14:textId="132FEAD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5FEAB444" w14:textId="77777777" w:rsidR="00797EBE" w:rsidRPr="00064D7C" w:rsidRDefault="00797EBE" w:rsidP="00CF062C">
            <w:pPr>
              <w:jc w:val="center"/>
              <w:rPr>
                <w:rFonts w:cs="Calibri"/>
                <w:sz w:val="20"/>
                <w:szCs w:val="20"/>
              </w:rPr>
            </w:pPr>
          </w:p>
        </w:tc>
        <w:tc>
          <w:tcPr>
            <w:tcW w:w="630" w:type="dxa"/>
            <w:vAlign w:val="center"/>
          </w:tcPr>
          <w:p w14:paraId="4A12810D" w14:textId="77777777" w:rsidR="00797EBE" w:rsidRPr="00064D7C" w:rsidRDefault="00797EBE" w:rsidP="00CF062C">
            <w:pPr>
              <w:jc w:val="center"/>
              <w:rPr>
                <w:rFonts w:cs="Calibri"/>
                <w:sz w:val="20"/>
                <w:szCs w:val="20"/>
              </w:rPr>
            </w:pPr>
          </w:p>
        </w:tc>
        <w:tc>
          <w:tcPr>
            <w:tcW w:w="682" w:type="dxa"/>
            <w:vAlign w:val="center"/>
          </w:tcPr>
          <w:p w14:paraId="42ED9C39"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3F015489" w14:textId="77777777" w:rsidTr="000E7831">
        <w:tc>
          <w:tcPr>
            <w:tcW w:w="1409" w:type="dxa"/>
            <w:vMerge/>
            <w:vAlign w:val="center"/>
          </w:tcPr>
          <w:p w14:paraId="7E185E65" w14:textId="77777777" w:rsidR="00797EBE" w:rsidRPr="009253EC" w:rsidRDefault="00797EBE" w:rsidP="00797EBE">
            <w:pPr>
              <w:jc w:val="center"/>
              <w:rPr>
                <w:rFonts w:cs="Calibri"/>
                <w:sz w:val="20"/>
                <w:szCs w:val="20"/>
              </w:rPr>
            </w:pPr>
          </w:p>
        </w:tc>
        <w:tc>
          <w:tcPr>
            <w:tcW w:w="2066" w:type="dxa"/>
          </w:tcPr>
          <w:p w14:paraId="07EA4753" w14:textId="77777777" w:rsidR="00797EBE" w:rsidRPr="009253EC" w:rsidRDefault="00797EBE" w:rsidP="00615C13">
            <w:pPr>
              <w:rPr>
                <w:rFonts w:cs="Calibri"/>
                <w:sz w:val="20"/>
                <w:szCs w:val="20"/>
              </w:rPr>
            </w:pPr>
            <w:r w:rsidRPr="009253EC">
              <w:rPr>
                <w:rFonts w:cs="Calibri"/>
                <w:sz w:val="20"/>
                <w:szCs w:val="20"/>
              </w:rPr>
              <w:t>Natural predators</w:t>
            </w:r>
          </w:p>
        </w:tc>
        <w:tc>
          <w:tcPr>
            <w:tcW w:w="5757" w:type="dxa"/>
          </w:tcPr>
          <w:p w14:paraId="41BEEDBB" w14:textId="31082DB0" w:rsidR="00797EBE" w:rsidRPr="009253EC" w:rsidRDefault="00797EBE" w:rsidP="00615C13">
            <w:pPr>
              <w:rPr>
                <w:rFonts w:cs="Calibri"/>
                <w:sz w:val="20"/>
                <w:szCs w:val="20"/>
              </w:rPr>
            </w:pPr>
            <w:r>
              <w:rPr>
                <w:rFonts w:cs="Calibri"/>
                <w:sz w:val="20"/>
                <w:szCs w:val="20"/>
              </w:rPr>
              <w:t>Relies on natural populations only – limited commercial applications.</w:t>
            </w:r>
          </w:p>
        </w:tc>
        <w:tc>
          <w:tcPr>
            <w:tcW w:w="694" w:type="dxa"/>
            <w:vAlign w:val="center"/>
          </w:tcPr>
          <w:p w14:paraId="54B2E9B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6EBCCF98"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5712EF1A" w14:textId="77777777" w:rsidR="00797EBE" w:rsidRPr="00064D7C" w:rsidRDefault="00797EBE" w:rsidP="00064D7C">
            <w:pPr>
              <w:jc w:val="center"/>
              <w:rPr>
                <w:rFonts w:ascii="Cambria Math" w:hAnsi="Cambria Math" w:cs="Cambria Math"/>
                <w:sz w:val="20"/>
                <w:szCs w:val="20"/>
              </w:rPr>
            </w:pPr>
          </w:p>
        </w:tc>
        <w:tc>
          <w:tcPr>
            <w:tcW w:w="693" w:type="dxa"/>
            <w:vAlign w:val="center"/>
          </w:tcPr>
          <w:p w14:paraId="5C74EA4F" w14:textId="2D3B4D58"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0C4DCEB7" w14:textId="7777777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1FFFF92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82" w:type="dxa"/>
            <w:vAlign w:val="center"/>
          </w:tcPr>
          <w:p w14:paraId="3A07241E" w14:textId="77777777" w:rsidR="00797EBE" w:rsidRPr="00064D7C" w:rsidRDefault="00797EBE" w:rsidP="00CF062C">
            <w:pPr>
              <w:jc w:val="center"/>
              <w:rPr>
                <w:rFonts w:cs="Calibri"/>
                <w:sz w:val="20"/>
                <w:szCs w:val="20"/>
              </w:rPr>
            </w:pPr>
          </w:p>
        </w:tc>
      </w:tr>
      <w:tr w:rsidR="00797EBE" w:rsidRPr="009253EC" w14:paraId="474164B7" w14:textId="77777777" w:rsidTr="000E7831">
        <w:tc>
          <w:tcPr>
            <w:tcW w:w="1409" w:type="dxa"/>
            <w:vMerge/>
            <w:vAlign w:val="center"/>
          </w:tcPr>
          <w:p w14:paraId="3114EA1B" w14:textId="77777777" w:rsidR="00797EBE" w:rsidRPr="009253EC" w:rsidRDefault="00797EBE" w:rsidP="00797EBE">
            <w:pPr>
              <w:jc w:val="center"/>
              <w:rPr>
                <w:rFonts w:cs="Calibri"/>
                <w:sz w:val="20"/>
                <w:szCs w:val="20"/>
              </w:rPr>
            </w:pPr>
          </w:p>
        </w:tc>
        <w:tc>
          <w:tcPr>
            <w:tcW w:w="2066" w:type="dxa"/>
          </w:tcPr>
          <w:p w14:paraId="0A65DB96" w14:textId="77777777" w:rsidR="00797EBE" w:rsidRPr="009253EC" w:rsidRDefault="00797EBE" w:rsidP="00615C13">
            <w:pPr>
              <w:rPr>
                <w:rFonts w:cs="Calibri"/>
                <w:sz w:val="20"/>
                <w:szCs w:val="20"/>
              </w:rPr>
            </w:pPr>
            <w:r w:rsidRPr="009253EC">
              <w:rPr>
                <w:rFonts w:cs="Calibri"/>
                <w:sz w:val="20"/>
                <w:szCs w:val="20"/>
              </w:rPr>
              <w:t>Dung beet</w:t>
            </w:r>
            <w:r>
              <w:rPr>
                <w:rFonts w:cs="Calibri"/>
                <w:sz w:val="20"/>
                <w:szCs w:val="20"/>
              </w:rPr>
              <w:t>les</w:t>
            </w:r>
          </w:p>
        </w:tc>
        <w:tc>
          <w:tcPr>
            <w:tcW w:w="5757" w:type="dxa"/>
          </w:tcPr>
          <w:p w14:paraId="00A5D1CD" w14:textId="618A4622" w:rsidR="00797EBE" w:rsidRPr="009253EC" w:rsidRDefault="00797EBE" w:rsidP="00615C13">
            <w:pPr>
              <w:rPr>
                <w:rFonts w:cs="Calibri"/>
                <w:sz w:val="20"/>
                <w:szCs w:val="20"/>
              </w:rPr>
            </w:pPr>
            <w:r>
              <w:rPr>
                <w:rFonts w:cs="Calibri"/>
                <w:sz w:val="20"/>
                <w:szCs w:val="20"/>
              </w:rPr>
              <w:t>Useful for control of dung pats in paddocks. Can buy commercial dung beetles (costly) or rely on natural populations.</w:t>
            </w:r>
          </w:p>
        </w:tc>
        <w:tc>
          <w:tcPr>
            <w:tcW w:w="694" w:type="dxa"/>
            <w:vAlign w:val="center"/>
          </w:tcPr>
          <w:p w14:paraId="746E63CF"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49F80133" w14:textId="77777777" w:rsidR="00797EBE" w:rsidRPr="00064D7C" w:rsidRDefault="00797EBE" w:rsidP="00CF062C">
            <w:pPr>
              <w:jc w:val="center"/>
              <w:rPr>
                <w:rFonts w:cs="Calibri"/>
                <w:sz w:val="20"/>
                <w:szCs w:val="20"/>
              </w:rPr>
            </w:pPr>
          </w:p>
        </w:tc>
        <w:tc>
          <w:tcPr>
            <w:tcW w:w="693" w:type="dxa"/>
            <w:vAlign w:val="center"/>
          </w:tcPr>
          <w:p w14:paraId="15EECB29" w14:textId="77777777" w:rsidR="00797EBE" w:rsidRPr="00064D7C" w:rsidRDefault="00797EBE" w:rsidP="00064D7C">
            <w:pPr>
              <w:jc w:val="center"/>
              <w:rPr>
                <w:rFonts w:ascii="Cambria Math" w:hAnsi="Cambria Math" w:cs="Cambria Math"/>
                <w:sz w:val="20"/>
                <w:szCs w:val="20"/>
              </w:rPr>
            </w:pPr>
          </w:p>
        </w:tc>
        <w:tc>
          <w:tcPr>
            <w:tcW w:w="693" w:type="dxa"/>
            <w:vAlign w:val="center"/>
          </w:tcPr>
          <w:p w14:paraId="4A52D06D" w14:textId="0C6B92E3"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6612C9B3" w14:textId="77777777" w:rsidR="00797EBE" w:rsidRPr="00064D7C" w:rsidRDefault="00797EBE" w:rsidP="00CF062C">
            <w:pPr>
              <w:jc w:val="center"/>
              <w:rPr>
                <w:rFonts w:cs="Calibri"/>
                <w:sz w:val="20"/>
                <w:szCs w:val="20"/>
              </w:rPr>
            </w:pPr>
          </w:p>
        </w:tc>
        <w:tc>
          <w:tcPr>
            <w:tcW w:w="630" w:type="dxa"/>
            <w:vAlign w:val="center"/>
          </w:tcPr>
          <w:p w14:paraId="79D0CBA3" w14:textId="77777777" w:rsidR="00797EBE" w:rsidRPr="00064D7C" w:rsidRDefault="00797EBE" w:rsidP="00CF062C">
            <w:pPr>
              <w:jc w:val="center"/>
              <w:rPr>
                <w:rFonts w:cs="Calibri"/>
                <w:sz w:val="20"/>
                <w:szCs w:val="20"/>
              </w:rPr>
            </w:pPr>
          </w:p>
        </w:tc>
        <w:tc>
          <w:tcPr>
            <w:tcW w:w="682" w:type="dxa"/>
            <w:vAlign w:val="center"/>
          </w:tcPr>
          <w:p w14:paraId="5A2136D5" w14:textId="77777777" w:rsidR="00797EBE" w:rsidRPr="00064D7C" w:rsidRDefault="00797EBE" w:rsidP="00CF062C">
            <w:pPr>
              <w:jc w:val="center"/>
              <w:rPr>
                <w:rFonts w:cs="Calibri"/>
                <w:sz w:val="20"/>
                <w:szCs w:val="20"/>
              </w:rPr>
            </w:pPr>
          </w:p>
        </w:tc>
      </w:tr>
      <w:tr w:rsidR="00797EBE" w:rsidRPr="009253EC" w14:paraId="714C5BD5" w14:textId="77777777" w:rsidTr="000E7831">
        <w:tc>
          <w:tcPr>
            <w:tcW w:w="1409" w:type="dxa"/>
            <w:vMerge w:val="restart"/>
            <w:vAlign w:val="center"/>
          </w:tcPr>
          <w:p w14:paraId="32C1AA6E" w14:textId="77777777" w:rsidR="00797EBE" w:rsidRPr="009253EC" w:rsidRDefault="00797EBE" w:rsidP="00797EBE">
            <w:pPr>
              <w:jc w:val="center"/>
              <w:rPr>
                <w:rFonts w:cs="Calibri"/>
                <w:sz w:val="20"/>
                <w:szCs w:val="20"/>
              </w:rPr>
            </w:pPr>
            <w:r w:rsidRPr="009253EC">
              <w:rPr>
                <w:rFonts w:cs="Calibri"/>
                <w:sz w:val="20"/>
                <w:szCs w:val="20"/>
              </w:rPr>
              <w:t>Chemical</w:t>
            </w:r>
            <w:r>
              <w:rPr>
                <w:rFonts w:cs="Calibri"/>
                <w:sz w:val="20"/>
                <w:szCs w:val="20"/>
              </w:rPr>
              <w:t xml:space="preserve"> – on-host</w:t>
            </w:r>
          </w:p>
        </w:tc>
        <w:tc>
          <w:tcPr>
            <w:tcW w:w="2066" w:type="dxa"/>
          </w:tcPr>
          <w:p w14:paraId="4AB411A8" w14:textId="77777777" w:rsidR="00797EBE" w:rsidRPr="009253EC" w:rsidRDefault="00797EBE" w:rsidP="00615C13">
            <w:pPr>
              <w:rPr>
                <w:rFonts w:cs="Calibri"/>
                <w:sz w:val="20"/>
                <w:szCs w:val="20"/>
              </w:rPr>
            </w:pPr>
            <w:r>
              <w:rPr>
                <w:rFonts w:cs="Calibri"/>
                <w:sz w:val="20"/>
                <w:szCs w:val="20"/>
              </w:rPr>
              <w:t>Topical repellents – pour ons, dips, sprays</w:t>
            </w:r>
          </w:p>
        </w:tc>
        <w:tc>
          <w:tcPr>
            <w:tcW w:w="5757" w:type="dxa"/>
          </w:tcPr>
          <w:p w14:paraId="79162FBF" w14:textId="77777777" w:rsidR="00797EBE" w:rsidRPr="009253EC" w:rsidRDefault="00797EBE" w:rsidP="00615C13">
            <w:pPr>
              <w:rPr>
                <w:rFonts w:cs="Calibri"/>
                <w:sz w:val="20"/>
                <w:szCs w:val="20"/>
              </w:rPr>
            </w:pPr>
            <w:r>
              <w:rPr>
                <w:rFonts w:cs="Calibri"/>
                <w:sz w:val="20"/>
                <w:szCs w:val="20"/>
              </w:rPr>
              <w:t xml:space="preserve">Many on-host insecticide treatments have long milk withholding periods or are not registered for use in dairy cattle. Always read the label.  </w:t>
            </w:r>
          </w:p>
        </w:tc>
        <w:tc>
          <w:tcPr>
            <w:tcW w:w="694" w:type="dxa"/>
            <w:vAlign w:val="center"/>
          </w:tcPr>
          <w:p w14:paraId="6332AACB"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29CF2A0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3" w:type="dxa"/>
            <w:vAlign w:val="center"/>
          </w:tcPr>
          <w:p w14:paraId="371DA0A6" w14:textId="655FB247" w:rsidR="00797EBE" w:rsidRPr="00064D7C" w:rsidRDefault="00797EBE" w:rsidP="00064D7C">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0B8D1BAD" w14:textId="04F49C52"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3F6B855A"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1AE7AEC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82" w:type="dxa"/>
            <w:vAlign w:val="center"/>
          </w:tcPr>
          <w:p w14:paraId="4529D7E6"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7846F19B" w14:textId="77777777" w:rsidTr="000E7831">
        <w:tc>
          <w:tcPr>
            <w:tcW w:w="1409" w:type="dxa"/>
            <w:vMerge/>
            <w:vAlign w:val="center"/>
          </w:tcPr>
          <w:p w14:paraId="196BECF2" w14:textId="77777777" w:rsidR="00797EBE" w:rsidRPr="009253EC" w:rsidRDefault="00797EBE" w:rsidP="00797EBE">
            <w:pPr>
              <w:jc w:val="center"/>
              <w:rPr>
                <w:rFonts w:cs="Calibri"/>
                <w:sz w:val="20"/>
                <w:szCs w:val="20"/>
              </w:rPr>
            </w:pPr>
          </w:p>
        </w:tc>
        <w:tc>
          <w:tcPr>
            <w:tcW w:w="2066" w:type="dxa"/>
          </w:tcPr>
          <w:p w14:paraId="5C6DCF69" w14:textId="77777777" w:rsidR="00797EBE" w:rsidRPr="009253EC" w:rsidRDefault="00797EBE" w:rsidP="00615C13">
            <w:pPr>
              <w:rPr>
                <w:rFonts w:cs="Calibri"/>
                <w:sz w:val="20"/>
                <w:szCs w:val="20"/>
              </w:rPr>
            </w:pPr>
            <w:r w:rsidRPr="009253EC">
              <w:rPr>
                <w:rFonts w:cs="Calibri"/>
                <w:sz w:val="20"/>
                <w:szCs w:val="20"/>
              </w:rPr>
              <w:t>Ear tags</w:t>
            </w:r>
          </w:p>
        </w:tc>
        <w:tc>
          <w:tcPr>
            <w:tcW w:w="5757" w:type="dxa"/>
          </w:tcPr>
          <w:p w14:paraId="7BBAE4A1" w14:textId="77777777" w:rsidR="00797EBE" w:rsidRPr="009253EC" w:rsidRDefault="00797EBE" w:rsidP="00615C13">
            <w:pPr>
              <w:rPr>
                <w:rFonts w:cs="Calibri"/>
                <w:sz w:val="20"/>
                <w:szCs w:val="20"/>
              </w:rPr>
            </w:pPr>
            <w:r>
              <w:rPr>
                <w:rFonts w:cs="Calibri"/>
                <w:sz w:val="20"/>
                <w:szCs w:val="20"/>
              </w:rPr>
              <w:t>As above.</w:t>
            </w:r>
          </w:p>
        </w:tc>
        <w:tc>
          <w:tcPr>
            <w:tcW w:w="694" w:type="dxa"/>
            <w:vAlign w:val="center"/>
          </w:tcPr>
          <w:p w14:paraId="4BE1ED7F" w14:textId="77777777" w:rsidR="00797EBE" w:rsidRPr="00064D7C" w:rsidRDefault="00797EBE" w:rsidP="00CF062C">
            <w:pPr>
              <w:jc w:val="center"/>
              <w:rPr>
                <w:rFonts w:cs="Calibri"/>
                <w:sz w:val="20"/>
                <w:szCs w:val="20"/>
              </w:rPr>
            </w:pPr>
          </w:p>
        </w:tc>
        <w:tc>
          <w:tcPr>
            <w:tcW w:w="694" w:type="dxa"/>
            <w:vAlign w:val="center"/>
          </w:tcPr>
          <w:p w14:paraId="35610877" w14:textId="77777777" w:rsidR="00797EBE" w:rsidRPr="00064D7C" w:rsidRDefault="00797EBE" w:rsidP="00CF062C">
            <w:pPr>
              <w:jc w:val="center"/>
              <w:rPr>
                <w:rFonts w:cs="Calibri"/>
                <w:sz w:val="20"/>
                <w:szCs w:val="20"/>
              </w:rPr>
            </w:pPr>
          </w:p>
        </w:tc>
        <w:tc>
          <w:tcPr>
            <w:tcW w:w="693" w:type="dxa"/>
            <w:vAlign w:val="center"/>
          </w:tcPr>
          <w:p w14:paraId="163015D7" w14:textId="23474203" w:rsidR="00797EBE" w:rsidRPr="00064D7C" w:rsidRDefault="00797EBE" w:rsidP="00064D7C">
            <w:pPr>
              <w:jc w:val="center"/>
              <w:rPr>
                <w:rFonts w:ascii="Cambria Math" w:hAnsi="Cambria Math" w:cs="Cambria Math"/>
                <w:sz w:val="20"/>
                <w:szCs w:val="20"/>
              </w:rPr>
            </w:pPr>
            <w:r w:rsidRPr="00064D7C">
              <w:rPr>
                <w:rFonts w:ascii="Cambria Math" w:hAnsi="Cambria Math" w:cs="Cambria Math"/>
                <w:sz w:val="20"/>
                <w:szCs w:val="20"/>
              </w:rPr>
              <w:t>√</w:t>
            </w:r>
          </w:p>
        </w:tc>
        <w:tc>
          <w:tcPr>
            <w:tcW w:w="693" w:type="dxa"/>
            <w:vAlign w:val="center"/>
          </w:tcPr>
          <w:p w14:paraId="668E8336" w14:textId="5722A9F1" w:rsidR="00797EBE" w:rsidRPr="00064D7C" w:rsidRDefault="00797EBE" w:rsidP="00CF062C">
            <w:pPr>
              <w:jc w:val="center"/>
              <w:rPr>
                <w:rFonts w:cs="Calibri"/>
                <w:sz w:val="20"/>
                <w:szCs w:val="20"/>
              </w:rPr>
            </w:pPr>
          </w:p>
        </w:tc>
        <w:tc>
          <w:tcPr>
            <w:tcW w:w="630" w:type="dxa"/>
            <w:vAlign w:val="center"/>
          </w:tcPr>
          <w:p w14:paraId="044CA17C" w14:textId="67DE5E09" w:rsidR="00797EBE" w:rsidRPr="00064D7C" w:rsidRDefault="00797EBE" w:rsidP="00CF062C">
            <w:pPr>
              <w:jc w:val="center"/>
              <w:rPr>
                <w:rFonts w:cs="Calibri"/>
                <w:sz w:val="20"/>
                <w:szCs w:val="20"/>
              </w:rPr>
            </w:pPr>
          </w:p>
        </w:tc>
        <w:tc>
          <w:tcPr>
            <w:tcW w:w="630" w:type="dxa"/>
            <w:vAlign w:val="center"/>
          </w:tcPr>
          <w:p w14:paraId="0ADBD6FC" w14:textId="77777777" w:rsidR="00797EBE" w:rsidRPr="00064D7C" w:rsidRDefault="00797EBE" w:rsidP="00CF062C">
            <w:pPr>
              <w:jc w:val="center"/>
              <w:rPr>
                <w:rFonts w:cs="Calibri"/>
                <w:sz w:val="20"/>
                <w:szCs w:val="20"/>
              </w:rPr>
            </w:pPr>
          </w:p>
        </w:tc>
        <w:tc>
          <w:tcPr>
            <w:tcW w:w="682" w:type="dxa"/>
            <w:vAlign w:val="center"/>
          </w:tcPr>
          <w:p w14:paraId="2ED33938"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r>
      <w:tr w:rsidR="00797EBE" w:rsidRPr="009253EC" w14:paraId="3DB772B9" w14:textId="77777777" w:rsidTr="000E7831">
        <w:tc>
          <w:tcPr>
            <w:tcW w:w="1409" w:type="dxa"/>
            <w:vMerge w:val="restart"/>
            <w:vAlign w:val="center"/>
          </w:tcPr>
          <w:p w14:paraId="0807271D" w14:textId="429314A7" w:rsidR="00797EBE" w:rsidRPr="009253EC" w:rsidRDefault="00797EBE" w:rsidP="00797EBE">
            <w:pPr>
              <w:jc w:val="center"/>
              <w:rPr>
                <w:rFonts w:cs="Calibri"/>
                <w:sz w:val="20"/>
                <w:szCs w:val="20"/>
              </w:rPr>
            </w:pPr>
            <w:r>
              <w:rPr>
                <w:rFonts w:cs="Calibri"/>
                <w:sz w:val="20"/>
                <w:szCs w:val="20"/>
              </w:rPr>
              <w:t>Chemical Off-host</w:t>
            </w:r>
          </w:p>
        </w:tc>
        <w:tc>
          <w:tcPr>
            <w:tcW w:w="2066" w:type="dxa"/>
          </w:tcPr>
          <w:p w14:paraId="157445C6" w14:textId="77777777" w:rsidR="00797EBE" w:rsidRPr="009253EC" w:rsidRDefault="00797EBE" w:rsidP="00615C13">
            <w:pPr>
              <w:rPr>
                <w:rFonts w:cs="Calibri"/>
                <w:sz w:val="20"/>
                <w:szCs w:val="20"/>
              </w:rPr>
            </w:pPr>
            <w:r w:rsidRPr="009253EC">
              <w:rPr>
                <w:rFonts w:cs="Calibri"/>
                <w:sz w:val="20"/>
                <w:szCs w:val="20"/>
              </w:rPr>
              <w:t>Environmental spraying</w:t>
            </w:r>
            <w:r>
              <w:rPr>
                <w:rFonts w:cs="Calibri"/>
                <w:sz w:val="20"/>
                <w:szCs w:val="20"/>
              </w:rPr>
              <w:t xml:space="preserve"> </w:t>
            </w:r>
          </w:p>
        </w:tc>
        <w:tc>
          <w:tcPr>
            <w:tcW w:w="5757" w:type="dxa"/>
          </w:tcPr>
          <w:p w14:paraId="28A58649" w14:textId="77777777" w:rsidR="00797EBE" w:rsidRPr="009253EC" w:rsidRDefault="00797EBE" w:rsidP="00615C13">
            <w:pPr>
              <w:rPr>
                <w:rFonts w:cs="Calibri"/>
                <w:sz w:val="20"/>
                <w:szCs w:val="20"/>
              </w:rPr>
            </w:pPr>
            <w:r w:rsidRPr="009253EC">
              <w:rPr>
                <w:rFonts w:cs="Calibri"/>
                <w:sz w:val="20"/>
                <w:szCs w:val="20"/>
              </w:rPr>
              <w:t>Not recommended</w:t>
            </w:r>
            <w:r>
              <w:rPr>
                <w:rFonts w:cs="Calibri"/>
                <w:sz w:val="20"/>
                <w:szCs w:val="20"/>
              </w:rPr>
              <w:t xml:space="preserve">. </w:t>
            </w:r>
          </w:p>
        </w:tc>
        <w:tc>
          <w:tcPr>
            <w:tcW w:w="694" w:type="dxa"/>
            <w:vAlign w:val="center"/>
          </w:tcPr>
          <w:p w14:paraId="711D71B0" w14:textId="77777777" w:rsidR="00797EBE" w:rsidRPr="00064D7C" w:rsidRDefault="00797EBE" w:rsidP="00CF062C">
            <w:pPr>
              <w:jc w:val="center"/>
              <w:rPr>
                <w:rFonts w:cs="Calibri"/>
                <w:sz w:val="20"/>
                <w:szCs w:val="20"/>
              </w:rPr>
            </w:pPr>
            <w:r w:rsidRPr="00064D7C">
              <w:rPr>
                <w:rFonts w:cs="Calibri"/>
                <w:sz w:val="20"/>
                <w:szCs w:val="20"/>
              </w:rPr>
              <w:t>-</w:t>
            </w:r>
          </w:p>
        </w:tc>
        <w:tc>
          <w:tcPr>
            <w:tcW w:w="694" w:type="dxa"/>
            <w:vAlign w:val="center"/>
          </w:tcPr>
          <w:p w14:paraId="119F5E9B" w14:textId="77777777" w:rsidR="00797EBE" w:rsidRPr="00064D7C" w:rsidRDefault="00797EBE" w:rsidP="00CF062C">
            <w:pPr>
              <w:jc w:val="center"/>
              <w:rPr>
                <w:rFonts w:cs="Calibri"/>
                <w:sz w:val="20"/>
                <w:szCs w:val="20"/>
              </w:rPr>
            </w:pPr>
            <w:r w:rsidRPr="00064D7C">
              <w:rPr>
                <w:rFonts w:cs="Calibri"/>
                <w:sz w:val="20"/>
                <w:szCs w:val="20"/>
              </w:rPr>
              <w:t>-</w:t>
            </w:r>
          </w:p>
        </w:tc>
        <w:tc>
          <w:tcPr>
            <w:tcW w:w="693" w:type="dxa"/>
            <w:vAlign w:val="center"/>
          </w:tcPr>
          <w:p w14:paraId="7D417E1F" w14:textId="7FBC2D00" w:rsidR="00797EBE" w:rsidRPr="00064D7C" w:rsidRDefault="00797EBE" w:rsidP="00064D7C">
            <w:pPr>
              <w:jc w:val="center"/>
              <w:rPr>
                <w:rFonts w:cs="Calibri"/>
                <w:sz w:val="20"/>
                <w:szCs w:val="20"/>
              </w:rPr>
            </w:pPr>
            <w:r>
              <w:rPr>
                <w:rFonts w:cs="Calibri"/>
                <w:sz w:val="20"/>
                <w:szCs w:val="20"/>
              </w:rPr>
              <w:t>-</w:t>
            </w:r>
          </w:p>
        </w:tc>
        <w:tc>
          <w:tcPr>
            <w:tcW w:w="693" w:type="dxa"/>
            <w:vAlign w:val="center"/>
          </w:tcPr>
          <w:p w14:paraId="29FD28EA" w14:textId="76678AB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70177338" w14:textId="77777777" w:rsidR="00797EBE" w:rsidRPr="00064D7C" w:rsidRDefault="00797EBE" w:rsidP="00CF062C">
            <w:pPr>
              <w:jc w:val="center"/>
              <w:rPr>
                <w:rFonts w:cs="Calibri"/>
                <w:sz w:val="20"/>
                <w:szCs w:val="20"/>
              </w:rPr>
            </w:pPr>
            <w:r w:rsidRPr="00064D7C">
              <w:rPr>
                <w:rFonts w:cs="Calibri"/>
                <w:sz w:val="20"/>
                <w:szCs w:val="20"/>
              </w:rPr>
              <w:t>-</w:t>
            </w:r>
          </w:p>
        </w:tc>
        <w:tc>
          <w:tcPr>
            <w:tcW w:w="630" w:type="dxa"/>
            <w:vAlign w:val="center"/>
          </w:tcPr>
          <w:p w14:paraId="4EAC1FDB" w14:textId="77777777" w:rsidR="00797EBE" w:rsidRPr="00064D7C" w:rsidRDefault="00797EBE" w:rsidP="00CF062C">
            <w:pPr>
              <w:jc w:val="center"/>
              <w:rPr>
                <w:rFonts w:cs="Calibri"/>
                <w:sz w:val="20"/>
                <w:szCs w:val="20"/>
              </w:rPr>
            </w:pPr>
            <w:r w:rsidRPr="00064D7C">
              <w:rPr>
                <w:rFonts w:cs="Calibri"/>
                <w:sz w:val="20"/>
                <w:szCs w:val="20"/>
              </w:rPr>
              <w:t>-</w:t>
            </w:r>
          </w:p>
        </w:tc>
        <w:tc>
          <w:tcPr>
            <w:tcW w:w="682" w:type="dxa"/>
            <w:vAlign w:val="center"/>
          </w:tcPr>
          <w:p w14:paraId="3C4EFFC8" w14:textId="77777777" w:rsidR="00797EBE" w:rsidRPr="00064D7C" w:rsidRDefault="00797EBE" w:rsidP="00CF062C">
            <w:pPr>
              <w:jc w:val="center"/>
              <w:rPr>
                <w:rFonts w:cs="Calibri"/>
                <w:sz w:val="20"/>
                <w:szCs w:val="20"/>
              </w:rPr>
            </w:pPr>
            <w:r w:rsidRPr="00064D7C">
              <w:rPr>
                <w:rFonts w:cs="Calibri"/>
                <w:sz w:val="20"/>
                <w:szCs w:val="20"/>
              </w:rPr>
              <w:t>-</w:t>
            </w:r>
          </w:p>
        </w:tc>
      </w:tr>
      <w:tr w:rsidR="00797EBE" w:rsidRPr="009253EC" w14:paraId="2E7AEBDB" w14:textId="77777777" w:rsidTr="000E7831">
        <w:tc>
          <w:tcPr>
            <w:tcW w:w="1409" w:type="dxa"/>
            <w:vMerge/>
          </w:tcPr>
          <w:p w14:paraId="41B8FF98" w14:textId="77777777" w:rsidR="00797EBE" w:rsidRPr="009253EC" w:rsidRDefault="00797EBE" w:rsidP="00615C13">
            <w:pPr>
              <w:rPr>
                <w:rFonts w:cs="Calibri"/>
                <w:sz w:val="20"/>
                <w:szCs w:val="20"/>
              </w:rPr>
            </w:pPr>
          </w:p>
        </w:tc>
        <w:tc>
          <w:tcPr>
            <w:tcW w:w="2066" w:type="dxa"/>
          </w:tcPr>
          <w:p w14:paraId="713242A2" w14:textId="77777777" w:rsidR="00797EBE" w:rsidRPr="009253EC" w:rsidRDefault="00797EBE" w:rsidP="00615C13">
            <w:pPr>
              <w:rPr>
                <w:rFonts w:cs="Calibri"/>
                <w:sz w:val="20"/>
                <w:szCs w:val="20"/>
              </w:rPr>
            </w:pPr>
            <w:r w:rsidRPr="009253EC">
              <w:rPr>
                <w:rFonts w:cs="Calibri"/>
                <w:sz w:val="20"/>
                <w:szCs w:val="20"/>
              </w:rPr>
              <w:t>Residual surface sprays</w:t>
            </w:r>
          </w:p>
        </w:tc>
        <w:tc>
          <w:tcPr>
            <w:tcW w:w="5757" w:type="dxa"/>
          </w:tcPr>
          <w:p w14:paraId="30332794" w14:textId="46E66F76" w:rsidR="00797EBE" w:rsidRPr="009253EC" w:rsidRDefault="00797EBE" w:rsidP="00615C13">
            <w:pPr>
              <w:rPr>
                <w:rFonts w:cs="Calibri"/>
                <w:sz w:val="20"/>
                <w:szCs w:val="20"/>
              </w:rPr>
            </w:pPr>
            <w:r>
              <w:rPr>
                <w:rFonts w:cs="Calibri"/>
                <w:sz w:val="20"/>
                <w:szCs w:val="20"/>
              </w:rPr>
              <w:t>Feasible in yards or other structures cattle may access regularly. May increase resistance</w:t>
            </w:r>
          </w:p>
        </w:tc>
        <w:tc>
          <w:tcPr>
            <w:tcW w:w="694" w:type="dxa"/>
            <w:vAlign w:val="center"/>
          </w:tcPr>
          <w:p w14:paraId="358233CE" w14:textId="77777777"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94" w:type="dxa"/>
            <w:vAlign w:val="center"/>
          </w:tcPr>
          <w:p w14:paraId="5F0A33E9" w14:textId="77777777" w:rsidR="00797EBE" w:rsidRPr="00064D7C" w:rsidRDefault="00797EBE" w:rsidP="00CF062C">
            <w:pPr>
              <w:jc w:val="center"/>
              <w:rPr>
                <w:rFonts w:cs="Calibri"/>
                <w:sz w:val="20"/>
                <w:szCs w:val="20"/>
              </w:rPr>
            </w:pPr>
          </w:p>
        </w:tc>
        <w:tc>
          <w:tcPr>
            <w:tcW w:w="693" w:type="dxa"/>
            <w:vAlign w:val="center"/>
          </w:tcPr>
          <w:p w14:paraId="41721D42" w14:textId="77777777" w:rsidR="00797EBE" w:rsidRPr="00064D7C" w:rsidRDefault="00797EBE" w:rsidP="00064D7C">
            <w:pPr>
              <w:jc w:val="center"/>
              <w:rPr>
                <w:rFonts w:ascii="Cambria Math" w:hAnsi="Cambria Math" w:cs="Cambria Math"/>
                <w:sz w:val="20"/>
                <w:szCs w:val="20"/>
              </w:rPr>
            </w:pPr>
          </w:p>
        </w:tc>
        <w:tc>
          <w:tcPr>
            <w:tcW w:w="693" w:type="dxa"/>
            <w:vAlign w:val="center"/>
          </w:tcPr>
          <w:p w14:paraId="257655D3" w14:textId="54905DFA" w:rsidR="00797EBE" w:rsidRPr="00064D7C" w:rsidRDefault="00797EBE" w:rsidP="00CF062C">
            <w:pPr>
              <w:jc w:val="center"/>
              <w:rPr>
                <w:rFonts w:cs="Calibri"/>
                <w:sz w:val="20"/>
                <w:szCs w:val="20"/>
              </w:rPr>
            </w:pPr>
            <w:r w:rsidRPr="00064D7C">
              <w:rPr>
                <w:rFonts w:ascii="Cambria Math" w:hAnsi="Cambria Math" w:cs="Cambria Math"/>
                <w:sz w:val="20"/>
                <w:szCs w:val="20"/>
              </w:rPr>
              <w:t>√</w:t>
            </w:r>
          </w:p>
        </w:tc>
        <w:tc>
          <w:tcPr>
            <w:tcW w:w="630" w:type="dxa"/>
            <w:vAlign w:val="center"/>
          </w:tcPr>
          <w:p w14:paraId="47C753DF" w14:textId="77777777" w:rsidR="00797EBE" w:rsidRPr="00064D7C" w:rsidRDefault="00797EBE" w:rsidP="00CF062C">
            <w:pPr>
              <w:jc w:val="center"/>
              <w:rPr>
                <w:rFonts w:cs="Calibri"/>
                <w:sz w:val="20"/>
                <w:szCs w:val="20"/>
              </w:rPr>
            </w:pPr>
          </w:p>
        </w:tc>
        <w:tc>
          <w:tcPr>
            <w:tcW w:w="630" w:type="dxa"/>
            <w:vAlign w:val="center"/>
          </w:tcPr>
          <w:p w14:paraId="44E97225" w14:textId="77777777" w:rsidR="00797EBE" w:rsidRPr="00064D7C" w:rsidRDefault="00797EBE" w:rsidP="00CF062C">
            <w:pPr>
              <w:jc w:val="center"/>
              <w:rPr>
                <w:rFonts w:cs="Calibri"/>
                <w:sz w:val="20"/>
                <w:szCs w:val="20"/>
              </w:rPr>
            </w:pPr>
          </w:p>
        </w:tc>
        <w:tc>
          <w:tcPr>
            <w:tcW w:w="682" w:type="dxa"/>
            <w:vAlign w:val="center"/>
          </w:tcPr>
          <w:p w14:paraId="4ACCD101" w14:textId="77777777" w:rsidR="00797EBE" w:rsidRPr="00064D7C" w:rsidRDefault="00797EBE" w:rsidP="00CF062C">
            <w:pPr>
              <w:jc w:val="center"/>
              <w:rPr>
                <w:rFonts w:cs="Calibri"/>
                <w:sz w:val="20"/>
                <w:szCs w:val="20"/>
              </w:rPr>
            </w:pPr>
          </w:p>
        </w:tc>
      </w:tr>
    </w:tbl>
    <w:p w14:paraId="59F2C945" w14:textId="77777777" w:rsidR="001001FA" w:rsidRDefault="001001FA">
      <w:pPr>
        <w:spacing w:after="0" w:line="240" w:lineRule="auto"/>
        <w:rPr>
          <w:rFonts w:ascii="Open Sans SemiBold" w:hAnsi="Open Sans SemiBold" w:cs="Arial"/>
          <w:b/>
          <w:iCs/>
          <w:color w:val="004F83"/>
          <w:kern w:val="32"/>
          <w:sz w:val="28"/>
          <w:szCs w:val="28"/>
          <w:lang w:eastAsia="en-US"/>
          <w14:numForm w14:val="lining"/>
        </w:rPr>
      </w:pPr>
      <w:r>
        <w:br w:type="page"/>
      </w:r>
    </w:p>
    <w:p w14:paraId="4F06EEB7" w14:textId="19D90B45" w:rsidR="00365133" w:rsidRDefault="00C16ABC" w:rsidP="00365133">
      <w:pPr>
        <w:pStyle w:val="Heading2"/>
      </w:pPr>
      <w:bookmarkStart w:id="206" w:name="_Toc195777934"/>
      <w:r>
        <w:lastRenderedPageBreak/>
        <w:t>Saleyards</w:t>
      </w:r>
      <w:bookmarkEnd w:id="206"/>
      <w:r>
        <w:t xml:space="preserve"> </w:t>
      </w:r>
    </w:p>
    <w:p w14:paraId="3CDEA1DB" w14:textId="7F97D9A4" w:rsidR="00245816" w:rsidRPr="003F33AF" w:rsidRDefault="000E7831" w:rsidP="003F33AF">
      <w:hyperlink w:anchor="Table_34" w:history="1">
        <w:r w:rsidRPr="000E7831">
          <w:rPr>
            <w:rStyle w:val="Hyperlink"/>
            <w:color w:val="0D0D0D" w:themeColor="text1" w:themeTint="F2"/>
            <w:u w:val="none"/>
            <w:lang w:eastAsia="en-US"/>
          </w:rPr>
          <w:t>Table 34</w:t>
        </w:r>
      </w:hyperlink>
      <w:r>
        <w:rPr>
          <w:lang w:eastAsia="en-US"/>
        </w:rPr>
        <w:t xml:space="preserve"> </w:t>
      </w:r>
      <w:r w:rsidR="00037CA5">
        <w:rPr>
          <w:lang w:eastAsia="en-US"/>
        </w:rPr>
        <w:t xml:space="preserve">details </w:t>
      </w:r>
      <w:r w:rsidR="00A66AD9">
        <w:rPr>
          <w:lang w:eastAsia="en-US"/>
        </w:rPr>
        <w:t xml:space="preserve">control </w:t>
      </w:r>
      <w:r w:rsidR="00BD1D87">
        <w:rPr>
          <w:lang w:eastAsia="en-US"/>
        </w:rPr>
        <w:t>options</w:t>
      </w:r>
      <w:r w:rsidR="00A66AD9">
        <w:rPr>
          <w:lang w:eastAsia="en-US"/>
        </w:rPr>
        <w:t xml:space="preserve"> for vectors </w:t>
      </w:r>
      <w:r w:rsidR="00BD1D87">
        <w:rPr>
          <w:lang w:eastAsia="en-US"/>
        </w:rPr>
        <w:t xml:space="preserve">that may be involved </w:t>
      </w:r>
      <w:r w:rsidR="00A66AD9">
        <w:rPr>
          <w:lang w:eastAsia="en-US"/>
        </w:rPr>
        <w:t xml:space="preserve">in LSD transmission </w:t>
      </w:r>
      <w:r w:rsidR="009F5BC0">
        <w:rPr>
          <w:lang w:eastAsia="en-US"/>
        </w:rPr>
        <w:t>at saleyards</w:t>
      </w:r>
      <w:r w:rsidR="00037CA5">
        <w:rPr>
          <w:lang w:eastAsia="en-US"/>
        </w:rPr>
        <w:t xml:space="preserve">. </w:t>
      </w:r>
      <w:r w:rsidR="009F5BC0">
        <w:rPr>
          <w:lang w:eastAsia="en-US"/>
        </w:rPr>
        <w:t xml:space="preserve">There is an increasing trend for </w:t>
      </w:r>
      <w:r w:rsidR="009F5BC0">
        <w:rPr>
          <w:shd w:val="clear" w:color="auto" w:fill="FFFFFF"/>
        </w:rPr>
        <w:t xml:space="preserve">slaughter cattle to bypass saleyards, with </w:t>
      </w:r>
      <w:r w:rsidR="006A7035">
        <w:rPr>
          <w:shd w:val="clear" w:color="auto" w:fill="FFFFFF"/>
        </w:rPr>
        <w:t xml:space="preserve">a corresponding reduction in the number of </w:t>
      </w:r>
      <w:r w:rsidR="009F5BC0">
        <w:rPr>
          <w:shd w:val="clear" w:color="auto" w:fill="FFFFFF"/>
        </w:rPr>
        <w:t xml:space="preserve">saleyards, but those that </w:t>
      </w:r>
      <w:r w:rsidR="006A7035">
        <w:rPr>
          <w:shd w:val="clear" w:color="auto" w:fill="FFFFFF"/>
        </w:rPr>
        <w:t>remain</w:t>
      </w:r>
      <w:r w:rsidR="009F5BC0">
        <w:rPr>
          <w:shd w:val="clear" w:color="auto" w:fill="FFFFFF"/>
        </w:rPr>
        <w:t xml:space="preserve"> are becoming larger</w:t>
      </w:r>
      <w:r w:rsidR="00BD1D87">
        <w:rPr>
          <w:shd w:val="clear" w:color="auto" w:fill="FFFFFF"/>
        </w:rPr>
        <w:t xml:space="preserve"> </w:t>
      </w:r>
      <w:r w:rsidR="00BD1D87">
        <w:fldChar w:fldCharType="begin"/>
      </w:r>
      <w:r w:rsidR="006B0536">
        <w:instrText xml:space="preserve"> ADDIN ZOTERO_ITEM CSL_CITATION {"citationID":"owobOidy","properties":{"formattedCitation":"(ACCC 2017)","plainCitation":"(ACCC 2017)","noteIndex":0},"citationItems":[{"id":7982,"uris":["http://zotero.org/groups/4707929/items/J4M83RVD"],"itemData":{"id":7982,"type":"report","event-place":"Canberra, Australia","publisher":"Australian Competition and Consumer Commission","publisher-place":"Canberra, Australia","title":"Cattle and beef market study—Final report","URL":"https://www.accc.gov.au/system/files/ACCC%20Cattle%20and%20beef%20market%20studyFinal%20report.pdf","author":[{"family":"ACCC","given":""}],"issued":{"date-parts":[["2017"]]}}}],"schema":"https://github.com/citation-style-language/schema/raw/master/csl-citation.json"} </w:instrText>
      </w:r>
      <w:r w:rsidR="00BD1D87">
        <w:fldChar w:fldCharType="separate"/>
      </w:r>
      <w:r w:rsidR="00BD1D87">
        <w:rPr>
          <w:noProof/>
        </w:rPr>
        <w:t>(ACCC 2017)</w:t>
      </w:r>
      <w:r w:rsidR="00BD1D87">
        <w:fldChar w:fldCharType="end"/>
      </w:r>
      <w:r w:rsidR="009F5BC0">
        <w:rPr>
          <w:shd w:val="clear" w:color="auto" w:fill="FFFFFF"/>
        </w:rPr>
        <w:t>. In general, s</w:t>
      </w:r>
      <w:r w:rsidR="009F5BC0">
        <w:t xml:space="preserve">mall-scale producers rely on saleyards, particularly in southern Australia where saleyard auctions account for almost two-thirds of beef cattle sales </w:t>
      </w:r>
      <w:r w:rsidR="00871296">
        <w:fldChar w:fldCharType="begin"/>
      </w:r>
      <w:r w:rsidR="006B0536">
        <w:instrText xml:space="preserve"> ADDIN ZOTERO_ITEM CSL_CITATION {"citationID":"6p8YQBvs","properties":{"formattedCitation":"(ACCC 2017)","plainCitation":"(ACCC 2017)","noteIndex":0},"citationItems":[{"id":7982,"uris":["http://zotero.org/groups/4707929/items/J4M83RVD"],"itemData":{"id":7982,"type":"report","event-place":"Canberra, Australia","publisher":"Australian Competition and Consumer Commission","publisher-place":"Canberra, Australia","title":"Cattle and beef market study—Final report","URL":"https://www.accc.gov.au/system/files/ACCC%20Cattle%20and%20beef%20market%20studyFinal%20report.pdf","author":[{"family":"ACCC","given":""}],"issued":{"date-parts":[["2017"]]}}}],"schema":"https://github.com/citation-style-language/schema/raw/master/csl-citation.json"} </w:instrText>
      </w:r>
      <w:r w:rsidR="00871296">
        <w:fldChar w:fldCharType="separate"/>
      </w:r>
      <w:r w:rsidR="00871296">
        <w:rPr>
          <w:noProof/>
        </w:rPr>
        <w:t>(ACCC 2017)</w:t>
      </w:r>
      <w:r w:rsidR="00871296">
        <w:fldChar w:fldCharType="end"/>
      </w:r>
      <w:r w:rsidR="009F5BC0">
        <w:t xml:space="preserve">. </w:t>
      </w:r>
      <w:r w:rsidR="001F62CF">
        <w:t xml:space="preserve">Saleyards may be publicly owned entities or owned privately. </w:t>
      </w:r>
      <w:r w:rsidR="003F33AF">
        <w:t xml:space="preserve">Saleyards </w:t>
      </w:r>
      <w:r w:rsidR="00021FE2">
        <w:t>are in</w:t>
      </w:r>
      <w:r w:rsidR="003F33AF">
        <w:t xml:space="preserve"> diverse </w:t>
      </w:r>
      <w:r w:rsidR="00E27E11">
        <w:t>geographic</w:t>
      </w:r>
      <w:r w:rsidR="003F33AF">
        <w:t xml:space="preserve"> locations throughout Australia</w:t>
      </w:r>
      <w:r w:rsidR="006A7035">
        <w:t>;</w:t>
      </w:r>
      <w:r w:rsidR="003F33AF">
        <w:t xml:space="preserve"> therefore</w:t>
      </w:r>
      <w:r w:rsidR="006A7035">
        <w:t>,</w:t>
      </w:r>
      <w:r w:rsidR="003F33AF">
        <w:t xml:space="preserve"> when planning vector control activities attention should be paid to the vectors present in these locations. Additionally, cattle being transported to saleyards may arrive with vectors on them or on the transport vehicles</w:t>
      </w:r>
      <w:r w:rsidR="00A03375">
        <w:t xml:space="preserve"> (e.g. buffalo flies, cattle tick)</w:t>
      </w:r>
      <w:r w:rsidR="003F33AF">
        <w:t xml:space="preserve">. </w:t>
      </w:r>
      <w:r w:rsidR="00EC022D">
        <w:t>Note that l</w:t>
      </w:r>
      <w:r w:rsidR="006A7035">
        <w:t xml:space="preserve">ong-distance movement of cattle (and their vectors) is the primary mode of spread of LSD into new areas. </w:t>
      </w:r>
      <w:r w:rsidR="003F33AF">
        <w:t xml:space="preserve">The saleyards </w:t>
      </w:r>
      <w:r w:rsidR="00E27E11">
        <w:t>are generally located on the outskirts of towns and in areas where livestock or other animals (e.g. horses</w:t>
      </w:r>
      <w:r w:rsidR="00BD1D87">
        <w:t>)</w:t>
      </w:r>
      <w:r w:rsidR="00E27E11">
        <w:t xml:space="preserve"> may be kept. </w:t>
      </w:r>
      <w:r w:rsidR="00BD1D87">
        <w:t>T</w:t>
      </w:r>
      <w:r w:rsidR="00E27E11">
        <w:t>he</w:t>
      </w:r>
      <w:r w:rsidR="00BD1D87">
        <w:t xml:space="preserve"> saleyards will</w:t>
      </w:r>
      <w:r w:rsidR="00E27E11">
        <w:t xml:space="preserve"> have their own populations of</w:t>
      </w:r>
      <w:r w:rsidR="003F33AF">
        <w:t xml:space="preserve"> vectors, </w:t>
      </w:r>
      <w:r w:rsidR="00E27E11">
        <w:t>particularly</w:t>
      </w:r>
      <w:r w:rsidR="003F33AF">
        <w:t xml:space="preserve"> nuisance flies (stable flies, house flies and bush flies).</w:t>
      </w:r>
      <w:r w:rsidR="00E27E11">
        <w:t xml:space="preserve"> Mosquito and midges may also be an issue for </w:t>
      </w:r>
      <w:r w:rsidR="00245816">
        <w:t>cattle kept overnight in locations where these species are present</w:t>
      </w:r>
      <w:r w:rsidR="00E27E11">
        <w:t>.</w:t>
      </w:r>
    </w:p>
    <w:p w14:paraId="325D8284" w14:textId="15560EA7" w:rsidR="00E01EEE" w:rsidRDefault="00D9766C" w:rsidP="00D9766C">
      <w:pPr>
        <w:pStyle w:val="Caption"/>
        <w:rPr>
          <w:lang w:eastAsia="en-US"/>
        </w:rPr>
      </w:pPr>
      <w:bookmarkStart w:id="207" w:name="_Ref161144149"/>
      <w:r>
        <w:t>Table</w:t>
      </w:r>
      <w:bookmarkEnd w:id="207"/>
      <w:r w:rsidR="000E7831">
        <w:t xml:space="preserve"> 34</w:t>
      </w:r>
      <w:r>
        <w:t xml:space="preserve">. </w:t>
      </w:r>
      <w:r>
        <w:rPr>
          <w:lang w:eastAsia="en-US"/>
        </w:rPr>
        <w:t xml:space="preserve">Control options for vectors that may be </w:t>
      </w:r>
      <w:r w:rsidR="00BD1D87">
        <w:rPr>
          <w:lang w:eastAsia="en-US"/>
        </w:rPr>
        <w:t>involved</w:t>
      </w:r>
      <w:r>
        <w:rPr>
          <w:lang w:eastAsia="en-US"/>
        </w:rPr>
        <w:t xml:space="preserve"> in transmission of LSD in saleyard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0"/>
        <w:gridCol w:w="2061"/>
        <w:gridCol w:w="5894"/>
        <w:gridCol w:w="630"/>
        <w:gridCol w:w="691"/>
        <w:gridCol w:w="630"/>
        <w:gridCol w:w="691"/>
        <w:gridCol w:w="630"/>
        <w:gridCol w:w="630"/>
        <w:gridCol w:w="681"/>
      </w:tblGrid>
      <w:tr w:rsidR="00D9766C" w:rsidRPr="00916814" w14:paraId="40C9659B" w14:textId="77777777" w:rsidTr="000E7831">
        <w:trPr>
          <w:cantSplit/>
          <w:trHeight w:val="1523"/>
          <w:tblHeader/>
        </w:trPr>
        <w:tc>
          <w:tcPr>
            <w:tcW w:w="1410" w:type="dxa"/>
            <w:vAlign w:val="center"/>
          </w:tcPr>
          <w:p w14:paraId="64201EAA" w14:textId="77777777" w:rsidR="00D9766C" w:rsidRPr="00916814" w:rsidRDefault="00D9766C" w:rsidP="00615C13">
            <w:pPr>
              <w:rPr>
                <w:rFonts w:cs="Calibri"/>
                <w:b/>
                <w:bCs/>
                <w:sz w:val="20"/>
                <w:szCs w:val="20"/>
              </w:rPr>
            </w:pPr>
            <w:bookmarkStart w:id="208" w:name="Table_34"/>
            <w:bookmarkEnd w:id="208"/>
            <w:r w:rsidRPr="00916814">
              <w:rPr>
                <w:rFonts w:cs="Calibri"/>
                <w:b/>
                <w:bCs/>
                <w:sz w:val="20"/>
                <w:szCs w:val="20"/>
              </w:rPr>
              <w:t>Category</w:t>
            </w:r>
          </w:p>
        </w:tc>
        <w:tc>
          <w:tcPr>
            <w:tcW w:w="2061" w:type="dxa"/>
            <w:vAlign w:val="center"/>
          </w:tcPr>
          <w:p w14:paraId="3F454B6E" w14:textId="77777777" w:rsidR="00D9766C" w:rsidRPr="00916814" w:rsidRDefault="00D9766C" w:rsidP="00615C13">
            <w:pPr>
              <w:rPr>
                <w:rFonts w:cs="Calibri"/>
                <w:b/>
                <w:bCs/>
                <w:sz w:val="20"/>
                <w:szCs w:val="20"/>
              </w:rPr>
            </w:pPr>
            <w:r w:rsidRPr="00916814">
              <w:rPr>
                <w:rFonts w:cs="Calibri"/>
                <w:b/>
                <w:bCs/>
                <w:sz w:val="20"/>
                <w:szCs w:val="20"/>
              </w:rPr>
              <w:t>Control Method</w:t>
            </w:r>
          </w:p>
        </w:tc>
        <w:tc>
          <w:tcPr>
            <w:tcW w:w="5894" w:type="dxa"/>
            <w:vAlign w:val="center"/>
          </w:tcPr>
          <w:p w14:paraId="606B9579" w14:textId="77777777" w:rsidR="00D9766C" w:rsidRPr="00916814" w:rsidRDefault="00D9766C" w:rsidP="00615C13">
            <w:pPr>
              <w:rPr>
                <w:rFonts w:cs="Calibri"/>
                <w:b/>
                <w:bCs/>
                <w:sz w:val="20"/>
                <w:szCs w:val="20"/>
              </w:rPr>
            </w:pPr>
            <w:r w:rsidRPr="00916814">
              <w:rPr>
                <w:rFonts w:cs="Calibri"/>
                <w:b/>
                <w:bCs/>
                <w:sz w:val="20"/>
                <w:szCs w:val="20"/>
              </w:rPr>
              <w:t>Comments</w:t>
            </w:r>
          </w:p>
        </w:tc>
        <w:tc>
          <w:tcPr>
            <w:tcW w:w="630" w:type="dxa"/>
            <w:textDirection w:val="btLr"/>
            <w:vAlign w:val="center"/>
          </w:tcPr>
          <w:p w14:paraId="1A522CFC" w14:textId="77777777" w:rsidR="00D9766C" w:rsidRPr="00916814" w:rsidRDefault="00D9766C" w:rsidP="00615C13">
            <w:pPr>
              <w:ind w:left="113" w:right="113"/>
              <w:rPr>
                <w:rFonts w:cs="Calibri"/>
                <w:b/>
                <w:bCs/>
                <w:sz w:val="20"/>
                <w:szCs w:val="20"/>
              </w:rPr>
            </w:pPr>
            <w:r w:rsidRPr="00916814">
              <w:rPr>
                <w:rFonts w:cs="Calibri"/>
                <w:b/>
                <w:bCs/>
                <w:sz w:val="20"/>
                <w:szCs w:val="20"/>
              </w:rPr>
              <w:t>Stable flies</w:t>
            </w:r>
          </w:p>
        </w:tc>
        <w:tc>
          <w:tcPr>
            <w:tcW w:w="691" w:type="dxa"/>
            <w:textDirection w:val="btLr"/>
            <w:vAlign w:val="center"/>
          </w:tcPr>
          <w:p w14:paraId="5D9473D8" w14:textId="77777777" w:rsidR="00D9766C" w:rsidRPr="00916814" w:rsidRDefault="00D9766C" w:rsidP="00615C13">
            <w:pPr>
              <w:ind w:left="113" w:right="113"/>
              <w:rPr>
                <w:rFonts w:cs="Calibri"/>
                <w:b/>
                <w:bCs/>
                <w:sz w:val="20"/>
                <w:szCs w:val="20"/>
              </w:rPr>
            </w:pPr>
            <w:r w:rsidRPr="00916814">
              <w:rPr>
                <w:rFonts w:cs="Calibri"/>
                <w:b/>
                <w:bCs/>
                <w:sz w:val="20"/>
                <w:szCs w:val="20"/>
              </w:rPr>
              <w:t>Horse flies</w:t>
            </w:r>
          </w:p>
        </w:tc>
        <w:tc>
          <w:tcPr>
            <w:tcW w:w="630" w:type="dxa"/>
            <w:textDirection w:val="btLr"/>
          </w:tcPr>
          <w:p w14:paraId="232D1D6E" w14:textId="77777777" w:rsidR="00D9766C" w:rsidRPr="00916814" w:rsidRDefault="00D9766C" w:rsidP="00615C13">
            <w:pPr>
              <w:ind w:left="113" w:right="113"/>
              <w:rPr>
                <w:rFonts w:cs="Calibri"/>
                <w:b/>
                <w:bCs/>
                <w:sz w:val="20"/>
                <w:szCs w:val="20"/>
              </w:rPr>
            </w:pPr>
            <w:r>
              <w:rPr>
                <w:rFonts w:cs="Calibri"/>
                <w:b/>
                <w:bCs/>
                <w:sz w:val="20"/>
                <w:szCs w:val="20"/>
              </w:rPr>
              <w:t>Buffalo flies</w:t>
            </w:r>
          </w:p>
        </w:tc>
        <w:tc>
          <w:tcPr>
            <w:tcW w:w="691" w:type="dxa"/>
            <w:textDirection w:val="btLr"/>
            <w:vAlign w:val="center"/>
          </w:tcPr>
          <w:p w14:paraId="14CED763" w14:textId="77777777" w:rsidR="00D9766C" w:rsidRPr="00916814" w:rsidRDefault="00D9766C" w:rsidP="00615C13">
            <w:pPr>
              <w:ind w:left="113" w:right="113"/>
              <w:rPr>
                <w:rFonts w:cs="Calibri"/>
                <w:b/>
                <w:bCs/>
                <w:sz w:val="20"/>
                <w:szCs w:val="20"/>
              </w:rPr>
            </w:pPr>
            <w:r w:rsidRPr="00916814">
              <w:rPr>
                <w:rFonts w:cs="Calibri"/>
                <w:b/>
                <w:bCs/>
                <w:sz w:val="20"/>
                <w:szCs w:val="20"/>
              </w:rPr>
              <w:t>Non-biting flies</w:t>
            </w:r>
          </w:p>
        </w:tc>
        <w:tc>
          <w:tcPr>
            <w:tcW w:w="630" w:type="dxa"/>
            <w:textDirection w:val="btLr"/>
            <w:vAlign w:val="center"/>
          </w:tcPr>
          <w:p w14:paraId="5E299CF2" w14:textId="77777777" w:rsidR="00D9766C" w:rsidRPr="00916814" w:rsidRDefault="00D9766C" w:rsidP="00615C13">
            <w:pPr>
              <w:ind w:left="113" w:right="113"/>
              <w:rPr>
                <w:rFonts w:cs="Calibri"/>
                <w:b/>
                <w:bCs/>
                <w:sz w:val="20"/>
                <w:szCs w:val="20"/>
              </w:rPr>
            </w:pPr>
            <w:r w:rsidRPr="00916814">
              <w:rPr>
                <w:rFonts w:cs="Calibri"/>
                <w:b/>
                <w:bCs/>
                <w:sz w:val="20"/>
                <w:szCs w:val="20"/>
              </w:rPr>
              <w:t>Biting midges</w:t>
            </w:r>
          </w:p>
        </w:tc>
        <w:tc>
          <w:tcPr>
            <w:tcW w:w="630" w:type="dxa"/>
            <w:textDirection w:val="btLr"/>
            <w:vAlign w:val="center"/>
          </w:tcPr>
          <w:p w14:paraId="7D76E1A7" w14:textId="77777777" w:rsidR="00D9766C" w:rsidRPr="00916814" w:rsidRDefault="00D9766C" w:rsidP="00615C13">
            <w:pPr>
              <w:ind w:left="113" w:right="113"/>
              <w:rPr>
                <w:rFonts w:cs="Calibri"/>
                <w:b/>
                <w:bCs/>
                <w:sz w:val="20"/>
                <w:szCs w:val="20"/>
              </w:rPr>
            </w:pPr>
            <w:r w:rsidRPr="00916814">
              <w:rPr>
                <w:rFonts w:cs="Calibri"/>
                <w:b/>
                <w:bCs/>
                <w:sz w:val="20"/>
                <w:szCs w:val="20"/>
              </w:rPr>
              <w:t>Mosquitoes</w:t>
            </w:r>
          </w:p>
        </w:tc>
        <w:tc>
          <w:tcPr>
            <w:tcW w:w="681" w:type="dxa"/>
            <w:textDirection w:val="btLr"/>
            <w:vAlign w:val="center"/>
          </w:tcPr>
          <w:p w14:paraId="54BBB987" w14:textId="2867176E" w:rsidR="00D9766C" w:rsidRPr="00916814" w:rsidRDefault="00D9766C" w:rsidP="00615C13">
            <w:pPr>
              <w:ind w:left="113" w:right="113"/>
              <w:rPr>
                <w:rFonts w:cs="Calibri"/>
                <w:b/>
                <w:bCs/>
                <w:sz w:val="20"/>
                <w:szCs w:val="20"/>
              </w:rPr>
            </w:pPr>
            <w:r w:rsidRPr="00916814">
              <w:rPr>
                <w:rFonts w:cs="Calibri"/>
                <w:b/>
                <w:bCs/>
                <w:sz w:val="20"/>
                <w:szCs w:val="20"/>
              </w:rPr>
              <w:t>Ixo</w:t>
            </w:r>
            <w:r w:rsidR="00365BE6">
              <w:rPr>
                <w:rFonts w:cs="Calibri"/>
                <w:b/>
                <w:bCs/>
                <w:sz w:val="20"/>
                <w:szCs w:val="20"/>
              </w:rPr>
              <w:t>d</w:t>
            </w:r>
            <w:r w:rsidRPr="00916814">
              <w:rPr>
                <w:rFonts w:cs="Calibri"/>
                <w:b/>
                <w:bCs/>
                <w:sz w:val="20"/>
                <w:szCs w:val="20"/>
              </w:rPr>
              <w:t>id ticks</w:t>
            </w:r>
          </w:p>
        </w:tc>
      </w:tr>
      <w:tr w:rsidR="00797EBE" w:rsidRPr="009253EC" w14:paraId="5BD02E67" w14:textId="77777777" w:rsidTr="000E7831">
        <w:tc>
          <w:tcPr>
            <w:tcW w:w="1410" w:type="dxa"/>
            <w:vMerge w:val="restart"/>
          </w:tcPr>
          <w:p w14:paraId="094BC4ED" w14:textId="77777777" w:rsidR="00797EBE" w:rsidRPr="009253EC" w:rsidRDefault="00797EBE" w:rsidP="00615C13">
            <w:pPr>
              <w:rPr>
                <w:rFonts w:cs="Calibri"/>
                <w:sz w:val="20"/>
                <w:szCs w:val="20"/>
              </w:rPr>
            </w:pPr>
            <w:r w:rsidRPr="009253EC">
              <w:rPr>
                <w:rFonts w:cs="Calibri"/>
                <w:sz w:val="20"/>
                <w:szCs w:val="20"/>
              </w:rPr>
              <w:t>Environmental</w:t>
            </w:r>
          </w:p>
        </w:tc>
        <w:tc>
          <w:tcPr>
            <w:tcW w:w="2061" w:type="dxa"/>
          </w:tcPr>
          <w:p w14:paraId="3ACE74DD" w14:textId="77777777" w:rsidR="00797EBE" w:rsidRPr="009253EC" w:rsidRDefault="00797EBE" w:rsidP="00615C13">
            <w:pPr>
              <w:rPr>
                <w:rFonts w:cs="Calibri"/>
                <w:sz w:val="20"/>
                <w:szCs w:val="20"/>
              </w:rPr>
            </w:pPr>
            <w:r w:rsidRPr="009253EC">
              <w:rPr>
                <w:rFonts w:cs="Calibri"/>
                <w:sz w:val="20"/>
                <w:szCs w:val="20"/>
              </w:rPr>
              <w:t>Sanitation measures</w:t>
            </w:r>
          </w:p>
        </w:tc>
        <w:tc>
          <w:tcPr>
            <w:tcW w:w="5894" w:type="dxa"/>
          </w:tcPr>
          <w:p w14:paraId="1D66280A" w14:textId="2F5BB667" w:rsidR="00797EBE" w:rsidRPr="009253EC" w:rsidRDefault="00797EBE" w:rsidP="00615C13">
            <w:pPr>
              <w:rPr>
                <w:rFonts w:cs="Calibri"/>
                <w:sz w:val="20"/>
                <w:szCs w:val="20"/>
              </w:rPr>
            </w:pPr>
            <w:r>
              <w:rPr>
                <w:rFonts w:cs="Calibri"/>
                <w:sz w:val="20"/>
                <w:szCs w:val="20"/>
              </w:rPr>
              <w:t>It should be feasible to manage manure, decaying vegetation, spilled feed, stagnant water around yards and in small paddocks. Efforts should focus under water troughs and along fence lines. Requires ongoing effort.</w:t>
            </w:r>
          </w:p>
        </w:tc>
        <w:tc>
          <w:tcPr>
            <w:tcW w:w="630" w:type="dxa"/>
            <w:vAlign w:val="center"/>
          </w:tcPr>
          <w:p w14:paraId="731AD4BB"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91" w:type="dxa"/>
            <w:vAlign w:val="center"/>
          </w:tcPr>
          <w:p w14:paraId="6760069D"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69EA9876" w14:textId="77777777" w:rsidR="00797EBE" w:rsidRPr="00B3694A" w:rsidRDefault="00797EBE" w:rsidP="00CF062C">
            <w:pPr>
              <w:jc w:val="center"/>
              <w:rPr>
                <w:rFonts w:ascii="Cambria Math" w:hAnsi="Cambria Math" w:cs="Cambria Math"/>
                <w:sz w:val="20"/>
                <w:szCs w:val="20"/>
              </w:rPr>
            </w:pPr>
            <w:r w:rsidRPr="00B3694A">
              <w:rPr>
                <w:rFonts w:ascii="Cambria Math" w:hAnsi="Cambria Math" w:cs="Cambria Math"/>
                <w:sz w:val="20"/>
                <w:szCs w:val="20"/>
              </w:rPr>
              <w:t>√</w:t>
            </w:r>
          </w:p>
        </w:tc>
        <w:tc>
          <w:tcPr>
            <w:tcW w:w="691" w:type="dxa"/>
            <w:vAlign w:val="center"/>
          </w:tcPr>
          <w:p w14:paraId="67E7E87E"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46CF0CC1"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10291FEF"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81" w:type="dxa"/>
            <w:vAlign w:val="center"/>
          </w:tcPr>
          <w:p w14:paraId="14BAC2CF" w14:textId="77777777" w:rsidR="00797EBE" w:rsidRPr="009253EC" w:rsidRDefault="00797EBE" w:rsidP="00CF062C">
            <w:pPr>
              <w:jc w:val="center"/>
              <w:rPr>
                <w:rFonts w:cs="Calibri"/>
                <w:sz w:val="20"/>
                <w:szCs w:val="20"/>
              </w:rPr>
            </w:pPr>
          </w:p>
        </w:tc>
      </w:tr>
      <w:tr w:rsidR="00797EBE" w:rsidRPr="009253EC" w14:paraId="1CCC97D5" w14:textId="77777777" w:rsidTr="000E7831">
        <w:tc>
          <w:tcPr>
            <w:tcW w:w="1410" w:type="dxa"/>
            <w:vMerge/>
          </w:tcPr>
          <w:p w14:paraId="5C910FE4" w14:textId="77777777" w:rsidR="00797EBE" w:rsidRPr="009253EC" w:rsidRDefault="00797EBE" w:rsidP="00615C13">
            <w:pPr>
              <w:rPr>
                <w:rFonts w:cs="Calibri"/>
                <w:sz w:val="20"/>
                <w:szCs w:val="20"/>
              </w:rPr>
            </w:pPr>
          </w:p>
        </w:tc>
        <w:tc>
          <w:tcPr>
            <w:tcW w:w="2061" w:type="dxa"/>
          </w:tcPr>
          <w:p w14:paraId="441B7BF0" w14:textId="77777777" w:rsidR="00797EBE" w:rsidRPr="009253EC" w:rsidRDefault="00797EBE" w:rsidP="00615C13">
            <w:pPr>
              <w:rPr>
                <w:rFonts w:cs="Calibri"/>
                <w:sz w:val="20"/>
                <w:szCs w:val="20"/>
              </w:rPr>
            </w:pPr>
            <w:r w:rsidRPr="009253EC">
              <w:rPr>
                <w:rFonts w:cs="Calibri"/>
                <w:sz w:val="20"/>
                <w:szCs w:val="20"/>
              </w:rPr>
              <w:t>Housing modification</w:t>
            </w:r>
          </w:p>
        </w:tc>
        <w:tc>
          <w:tcPr>
            <w:tcW w:w="5894" w:type="dxa"/>
          </w:tcPr>
          <w:p w14:paraId="6D6E856B" w14:textId="77777777" w:rsidR="00797EBE" w:rsidRPr="009253EC" w:rsidRDefault="00797EBE" w:rsidP="00615C13">
            <w:pPr>
              <w:rPr>
                <w:rFonts w:cs="Calibri"/>
                <w:sz w:val="20"/>
                <w:szCs w:val="20"/>
              </w:rPr>
            </w:pPr>
            <w:r>
              <w:rPr>
                <w:rFonts w:cs="Calibri"/>
                <w:sz w:val="20"/>
                <w:szCs w:val="20"/>
              </w:rPr>
              <w:t>Feasible around the yards where screens or netting can be erected. Can be costly.</w:t>
            </w:r>
          </w:p>
        </w:tc>
        <w:tc>
          <w:tcPr>
            <w:tcW w:w="630" w:type="dxa"/>
            <w:vAlign w:val="center"/>
          </w:tcPr>
          <w:p w14:paraId="440154E7"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91" w:type="dxa"/>
            <w:vAlign w:val="center"/>
          </w:tcPr>
          <w:p w14:paraId="022305A7" w14:textId="45DB5AFE"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149C8215" w14:textId="77777777" w:rsidR="00797EBE" w:rsidRPr="00B3694A" w:rsidRDefault="00797EBE" w:rsidP="00CF062C">
            <w:pPr>
              <w:jc w:val="center"/>
              <w:rPr>
                <w:rFonts w:ascii="Cambria Math" w:hAnsi="Cambria Math" w:cs="Cambria Math"/>
                <w:sz w:val="20"/>
                <w:szCs w:val="20"/>
              </w:rPr>
            </w:pPr>
          </w:p>
        </w:tc>
        <w:tc>
          <w:tcPr>
            <w:tcW w:w="691" w:type="dxa"/>
            <w:vAlign w:val="center"/>
          </w:tcPr>
          <w:p w14:paraId="53370BC3"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01CB2829" w14:textId="77777777" w:rsidR="00797EBE" w:rsidRPr="009253EC" w:rsidRDefault="00797EBE" w:rsidP="00CF062C">
            <w:pPr>
              <w:jc w:val="center"/>
              <w:rPr>
                <w:rFonts w:cs="Calibri"/>
                <w:sz w:val="20"/>
                <w:szCs w:val="20"/>
              </w:rPr>
            </w:pPr>
          </w:p>
        </w:tc>
        <w:tc>
          <w:tcPr>
            <w:tcW w:w="630" w:type="dxa"/>
            <w:vAlign w:val="center"/>
          </w:tcPr>
          <w:p w14:paraId="69D06B15" w14:textId="0B3EAD46"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81" w:type="dxa"/>
            <w:vAlign w:val="center"/>
          </w:tcPr>
          <w:p w14:paraId="7BA8FBB0" w14:textId="77777777" w:rsidR="00797EBE" w:rsidRPr="009253EC" w:rsidRDefault="00797EBE" w:rsidP="00CF062C">
            <w:pPr>
              <w:jc w:val="center"/>
              <w:rPr>
                <w:rFonts w:cs="Calibri"/>
                <w:sz w:val="20"/>
                <w:szCs w:val="20"/>
              </w:rPr>
            </w:pPr>
          </w:p>
        </w:tc>
      </w:tr>
      <w:tr w:rsidR="00797EBE" w:rsidRPr="009253EC" w14:paraId="252399E2" w14:textId="77777777" w:rsidTr="000E7831">
        <w:tc>
          <w:tcPr>
            <w:tcW w:w="1410" w:type="dxa"/>
            <w:vMerge/>
          </w:tcPr>
          <w:p w14:paraId="6FE99AD2" w14:textId="77777777" w:rsidR="00797EBE" w:rsidRPr="009253EC" w:rsidRDefault="00797EBE" w:rsidP="00615C13">
            <w:pPr>
              <w:rPr>
                <w:rFonts w:cs="Calibri"/>
                <w:sz w:val="20"/>
                <w:szCs w:val="20"/>
              </w:rPr>
            </w:pPr>
          </w:p>
        </w:tc>
        <w:tc>
          <w:tcPr>
            <w:tcW w:w="2061" w:type="dxa"/>
          </w:tcPr>
          <w:p w14:paraId="6FE55F53" w14:textId="1CCE5C4A" w:rsidR="00797EBE" w:rsidRPr="009253EC" w:rsidRDefault="00797EBE"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5894" w:type="dxa"/>
          </w:tcPr>
          <w:p w14:paraId="4D86E8DD" w14:textId="010878E5" w:rsidR="00797EBE" w:rsidRPr="009253EC" w:rsidRDefault="00797EBE" w:rsidP="00615C13">
            <w:pPr>
              <w:rPr>
                <w:rFonts w:cs="Calibri"/>
                <w:sz w:val="20"/>
                <w:szCs w:val="20"/>
              </w:rPr>
            </w:pPr>
            <w:r>
              <w:rPr>
                <w:rFonts w:cs="Calibri"/>
                <w:sz w:val="20"/>
                <w:szCs w:val="20"/>
              </w:rPr>
              <w:t xml:space="preserve">Traps are species specific. The number of traps, location of traps and maintenance are determinants of effectiveness. May be costly to install and likely to be of limited effectiveness as re infestation risk is high. The Williams fly trap has been reported to have positive effects </w:t>
            </w:r>
            <w:r>
              <w:rPr>
                <w:rFonts w:cs="Calibri"/>
                <w:sz w:val="20"/>
                <w:szCs w:val="20"/>
              </w:rPr>
              <w:lastRenderedPageBreak/>
              <w:t>on stable fly populations. The curtain fly trap can also be effective. Baits are mostly only effective for non-biting flies.</w:t>
            </w:r>
          </w:p>
        </w:tc>
        <w:tc>
          <w:tcPr>
            <w:tcW w:w="630" w:type="dxa"/>
            <w:vAlign w:val="center"/>
          </w:tcPr>
          <w:p w14:paraId="4BA04DE9"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lastRenderedPageBreak/>
              <w:t>√</w:t>
            </w:r>
          </w:p>
        </w:tc>
        <w:tc>
          <w:tcPr>
            <w:tcW w:w="691" w:type="dxa"/>
            <w:vAlign w:val="center"/>
          </w:tcPr>
          <w:p w14:paraId="5FD9C580" w14:textId="31E8544E"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407AA1E2" w14:textId="77777777" w:rsidR="00797EBE" w:rsidRPr="00B3694A" w:rsidRDefault="00797EBE" w:rsidP="00CF062C">
            <w:pPr>
              <w:jc w:val="center"/>
              <w:rPr>
                <w:rFonts w:ascii="Cambria Math" w:hAnsi="Cambria Math" w:cs="Cambria Math"/>
                <w:sz w:val="20"/>
                <w:szCs w:val="20"/>
              </w:rPr>
            </w:pPr>
            <w:r w:rsidRPr="00B3694A">
              <w:rPr>
                <w:rFonts w:ascii="Cambria Math" w:hAnsi="Cambria Math" w:cs="Cambria Math"/>
                <w:sz w:val="20"/>
                <w:szCs w:val="20"/>
              </w:rPr>
              <w:t>√</w:t>
            </w:r>
          </w:p>
        </w:tc>
        <w:tc>
          <w:tcPr>
            <w:tcW w:w="691" w:type="dxa"/>
            <w:vAlign w:val="center"/>
          </w:tcPr>
          <w:p w14:paraId="3BA12189"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2F9054B8" w14:textId="1B3E17A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4F0EE96A"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81" w:type="dxa"/>
            <w:vAlign w:val="center"/>
          </w:tcPr>
          <w:p w14:paraId="0A1D67CB" w14:textId="77777777" w:rsidR="00797EBE" w:rsidRPr="009253EC" w:rsidRDefault="00797EBE" w:rsidP="00CF062C">
            <w:pPr>
              <w:jc w:val="center"/>
              <w:rPr>
                <w:rFonts w:cs="Calibri"/>
                <w:sz w:val="20"/>
                <w:szCs w:val="20"/>
              </w:rPr>
            </w:pPr>
          </w:p>
        </w:tc>
      </w:tr>
      <w:tr w:rsidR="00797EBE" w:rsidRPr="009253EC" w14:paraId="5F58ED5B" w14:textId="77777777" w:rsidTr="000E7831">
        <w:tc>
          <w:tcPr>
            <w:tcW w:w="1410" w:type="dxa"/>
            <w:vMerge w:val="restart"/>
          </w:tcPr>
          <w:p w14:paraId="61D34359" w14:textId="77777777" w:rsidR="00797EBE" w:rsidRPr="009253EC" w:rsidRDefault="00797EBE" w:rsidP="00615C13">
            <w:pPr>
              <w:rPr>
                <w:rFonts w:cs="Calibri"/>
                <w:sz w:val="20"/>
                <w:szCs w:val="20"/>
              </w:rPr>
            </w:pPr>
            <w:r w:rsidRPr="009253EC">
              <w:rPr>
                <w:rFonts w:cs="Calibri"/>
                <w:sz w:val="20"/>
                <w:szCs w:val="20"/>
              </w:rPr>
              <w:t>Biological</w:t>
            </w:r>
          </w:p>
        </w:tc>
        <w:tc>
          <w:tcPr>
            <w:tcW w:w="2061" w:type="dxa"/>
          </w:tcPr>
          <w:p w14:paraId="00CB9BC8" w14:textId="77777777" w:rsidR="00797EBE" w:rsidRPr="009253EC" w:rsidRDefault="00797EBE" w:rsidP="00615C13">
            <w:pPr>
              <w:rPr>
                <w:rFonts w:cs="Calibri"/>
                <w:sz w:val="20"/>
                <w:szCs w:val="20"/>
              </w:rPr>
            </w:pPr>
            <w:r w:rsidRPr="009253EC">
              <w:rPr>
                <w:rFonts w:cs="Calibri"/>
                <w:sz w:val="20"/>
                <w:szCs w:val="20"/>
              </w:rPr>
              <w:t>Parasitoids</w:t>
            </w:r>
          </w:p>
        </w:tc>
        <w:tc>
          <w:tcPr>
            <w:tcW w:w="5894" w:type="dxa"/>
          </w:tcPr>
          <w:p w14:paraId="1E23F118" w14:textId="6D6813C3" w:rsidR="00797EBE" w:rsidRPr="009253EC" w:rsidRDefault="00797EBE" w:rsidP="00615C13">
            <w:pPr>
              <w:rPr>
                <w:rFonts w:cs="Calibri"/>
                <w:sz w:val="20"/>
                <w:szCs w:val="20"/>
              </w:rPr>
            </w:pPr>
            <w:r>
              <w:rPr>
                <w:rFonts w:cs="Calibri"/>
                <w:sz w:val="20"/>
                <w:szCs w:val="20"/>
              </w:rPr>
              <w:t>Feasible. Can be costly.</w:t>
            </w:r>
          </w:p>
        </w:tc>
        <w:tc>
          <w:tcPr>
            <w:tcW w:w="630" w:type="dxa"/>
            <w:vAlign w:val="center"/>
          </w:tcPr>
          <w:p w14:paraId="63E4EA5A"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91" w:type="dxa"/>
            <w:vAlign w:val="center"/>
          </w:tcPr>
          <w:p w14:paraId="5FFF72B8" w14:textId="77777777" w:rsidR="00797EBE" w:rsidRPr="009253EC" w:rsidRDefault="00797EBE" w:rsidP="00CF062C">
            <w:pPr>
              <w:jc w:val="center"/>
              <w:rPr>
                <w:rFonts w:cs="Calibri"/>
                <w:sz w:val="20"/>
                <w:szCs w:val="20"/>
              </w:rPr>
            </w:pPr>
          </w:p>
        </w:tc>
        <w:tc>
          <w:tcPr>
            <w:tcW w:w="630" w:type="dxa"/>
            <w:vAlign w:val="center"/>
          </w:tcPr>
          <w:p w14:paraId="65E0F447" w14:textId="77777777" w:rsidR="00797EBE" w:rsidRPr="00B3694A" w:rsidRDefault="00797EBE" w:rsidP="00CF062C">
            <w:pPr>
              <w:jc w:val="center"/>
              <w:rPr>
                <w:rFonts w:ascii="Cambria Math" w:hAnsi="Cambria Math" w:cs="Cambria Math"/>
                <w:sz w:val="20"/>
                <w:szCs w:val="20"/>
              </w:rPr>
            </w:pPr>
          </w:p>
        </w:tc>
        <w:tc>
          <w:tcPr>
            <w:tcW w:w="691" w:type="dxa"/>
            <w:vAlign w:val="center"/>
          </w:tcPr>
          <w:p w14:paraId="0208362B"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1012B217" w14:textId="77777777" w:rsidR="00797EBE" w:rsidRPr="009253EC" w:rsidRDefault="00797EBE" w:rsidP="00CF062C">
            <w:pPr>
              <w:jc w:val="center"/>
              <w:rPr>
                <w:rFonts w:cs="Calibri"/>
                <w:sz w:val="20"/>
                <w:szCs w:val="20"/>
              </w:rPr>
            </w:pPr>
          </w:p>
        </w:tc>
        <w:tc>
          <w:tcPr>
            <w:tcW w:w="630" w:type="dxa"/>
            <w:vAlign w:val="center"/>
          </w:tcPr>
          <w:p w14:paraId="3846E51D" w14:textId="77777777" w:rsidR="00797EBE" w:rsidRPr="009253EC" w:rsidRDefault="00797EBE" w:rsidP="00CF062C">
            <w:pPr>
              <w:jc w:val="center"/>
              <w:rPr>
                <w:rFonts w:cs="Calibri"/>
                <w:sz w:val="20"/>
                <w:szCs w:val="20"/>
              </w:rPr>
            </w:pPr>
          </w:p>
        </w:tc>
        <w:tc>
          <w:tcPr>
            <w:tcW w:w="681" w:type="dxa"/>
            <w:vAlign w:val="center"/>
          </w:tcPr>
          <w:p w14:paraId="12D06254" w14:textId="77777777" w:rsidR="00797EBE" w:rsidRPr="009253EC" w:rsidRDefault="00797EBE" w:rsidP="00CF062C">
            <w:pPr>
              <w:jc w:val="center"/>
              <w:rPr>
                <w:rFonts w:cs="Calibri"/>
                <w:sz w:val="20"/>
                <w:szCs w:val="20"/>
              </w:rPr>
            </w:pPr>
          </w:p>
        </w:tc>
      </w:tr>
      <w:tr w:rsidR="00797EBE" w:rsidRPr="009253EC" w14:paraId="72125518" w14:textId="77777777" w:rsidTr="000E7831">
        <w:tc>
          <w:tcPr>
            <w:tcW w:w="1410" w:type="dxa"/>
            <w:vMerge/>
          </w:tcPr>
          <w:p w14:paraId="7196A8C7" w14:textId="77777777" w:rsidR="00797EBE" w:rsidRPr="009253EC" w:rsidRDefault="00797EBE" w:rsidP="00615C13">
            <w:pPr>
              <w:rPr>
                <w:rFonts w:cs="Calibri"/>
                <w:sz w:val="20"/>
                <w:szCs w:val="20"/>
              </w:rPr>
            </w:pPr>
          </w:p>
        </w:tc>
        <w:tc>
          <w:tcPr>
            <w:tcW w:w="2061" w:type="dxa"/>
          </w:tcPr>
          <w:p w14:paraId="3BD5C9A3" w14:textId="77777777" w:rsidR="00797EBE" w:rsidRPr="009253EC" w:rsidRDefault="00797EBE" w:rsidP="00615C13">
            <w:pPr>
              <w:rPr>
                <w:rFonts w:cs="Calibri"/>
                <w:sz w:val="20"/>
                <w:szCs w:val="20"/>
              </w:rPr>
            </w:pPr>
            <w:r w:rsidRPr="009253EC">
              <w:rPr>
                <w:rFonts w:cs="Calibri"/>
                <w:sz w:val="20"/>
                <w:szCs w:val="20"/>
              </w:rPr>
              <w:t>Entomopathogenic organisms</w:t>
            </w:r>
          </w:p>
        </w:tc>
        <w:tc>
          <w:tcPr>
            <w:tcW w:w="5894" w:type="dxa"/>
          </w:tcPr>
          <w:p w14:paraId="13A5490F" w14:textId="58ABC8F0" w:rsidR="00797EBE" w:rsidRPr="009253EC" w:rsidRDefault="00797EBE" w:rsidP="00615C13">
            <w:pPr>
              <w:rPr>
                <w:rFonts w:cs="Calibri"/>
                <w:sz w:val="20"/>
                <w:szCs w:val="20"/>
              </w:rPr>
            </w:pPr>
            <w:r>
              <w:rPr>
                <w:rFonts w:cs="Calibri"/>
                <w:sz w:val="20"/>
                <w:szCs w:val="20"/>
              </w:rPr>
              <w:t>May be feasible, but costly.</w:t>
            </w:r>
          </w:p>
        </w:tc>
        <w:tc>
          <w:tcPr>
            <w:tcW w:w="630" w:type="dxa"/>
            <w:vAlign w:val="center"/>
          </w:tcPr>
          <w:p w14:paraId="46F08BEE" w14:textId="77777777" w:rsidR="00797EBE" w:rsidRPr="009253EC" w:rsidRDefault="00797EBE" w:rsidP="00CF062C">
            <w:pPr>
              <w:jc w:val="center"/>
              <w:rPr>
                <w:rFonts w:cs="Calibri"/>
                <w:sz w:val="20"/>
                <w:szCs w:val="20"/>
              </w:rPr>
            </w:pPr>
          </w:p>
        </w:tc>
        <w:tc>
          <w:tcPr>
            <w:tcW w:w="691" w:type="dxa"/>
            <w:vAlign w:val="center"/>
          </w:tcPr>
          <w:p w14:paraId="15350E3E" w14:textId="77777777" w:rsidR="00797EBE" w:rsidRPr="009253EC" w:rsidRDefault="00797EBE" w:rsidP="00CF062C">
            <w:pPr>
              <w:jc w:val="center"/>
              <w:rPr>
                <w:rFonts w:cs="Calibri"/>
                <w:sz w:val="20"/>
                <w:szCs w:val="20"/>
              </w:rPr>
            </w:pPr>
          </w:p>
        </w:tc>
        <w:tc>
          <w:tcPr>
            <w:tcW w:w="630" w:type="dxa"/>
            <w:vAlign w:val="center"/>
          </w:tcPr>
          <w:p w14:paraId="2F701FC4" w14:textId="77777777" w:rsidR="00797EBE" w:rsidRPr="00B3694A" w:rsidRDefault="00797EBE" w:rsidP="00CF062C">
            <w:pPr>
              <w:jc w:val="center"/>
              <w:rPr>
                <w:rFonts w:ascii="Cambria Math" w:hAnsi="Cambria Math" w:cs="Cambria Math"/>
                <w:sz w:val="20"/>
                <w:szCs w:val="20"/>
              </w:rPr>
            </w:pPr>
          </w:p>
        </w:tc>
        <w:tc>
          <w:tcPr>
            <w:tcW w:w="691" w:type="dxa"/>
            <w:vAlign w:val="center"/>
          </w:tcPr>
          <w:p w14:paraId="7B7F615D"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60C731B5" w14:textId="77777777" w:rsidR="00797EBE" w:rsidRPr="009253EC" w:rsidRDefault="00797EBE" w:rsidP="00CF062C">
            <w:pPr>
              <w:jc w:val="center"/>
              <w:rPr>
                <w:rFonts w:cs="Calibri"/>
                <w:sz w:val="20"/>
                <w:szCs w:val="20"/>
              </w:rPr>
            </w:pPr>
          </w:p>
        </w:tc>
        <w:tc>
          <w:tcPr>
            <w:tcW w:w="630" w:type="dxa"/>
            <w:vAlign w:val="center"/>
          </w:tcPr>
          <w:p w14:paraId="54CACF95" w14:textId="77777777" w:rsidR="00797EBE" w:rsidRPr="009253EC" w:rsidRDefault="00797EBE" w:rsidP="00CF062C">
            <w:pPr>
              <w:jc w:val="center"/>
              <w:rPr>
                <w:rFonts w:cs="Calibri"/>
                <w:sz w:val="20"/>
                <w:szCs w:val="20"/>
              </w:rPr>
            </w:pPr>
          </w:p>
        </w:tc>
        <w:tc>
          <w:tcPr>
            <w:tcW w:w="681" w:type="dxa"/>
            <w:vAlign w:val="center"/>
          </w:tcPr>
          <w:p w14:paraId="038A7760"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r>
      <w:tr w:rsidR="00D9766C" w:rsidRPr="009253EC" w14:paraId="1D434A82" w14:textId="77777777" w:rsidTr="000E7831">
        <w:tc>
          <w:tcPr>
            <w:tcW w:w="1410" w:type="dxa"/>
          </w:tcPr>
          <w:p w14:paraId="04B4E28F" w14:textId="637658A5" w:rsidR="00D9766C" w:rsidRDefault="00D9766C" w:rsidP="00D9766C">
            <w:pPr>
              <w:rPr>
                <w:rFonts w:cs="Calibri"/>
                <w:sz w:val="20"/>
                <w:szCs w:val="20"/>
              </w:rPr>
            </w:pPr>
            <w:r w:rsidRPr="009253EC">
              <w:rPr>
                <w:rFonts w:cs="Calibri"/>
                <w:sz w:val="20"/>
                <w:szCs w:val="20"/>
              </w:rPr>
              <w:t>Chemical</w:t>
            </w:r>
            <w:r>
              <w:rPr>
                <w:rFonts w:cs="Calibri"/>
                <w:sz w:val="20"/>
                <w:szCs w:val="20"/>
              </w:rPr>
              <w:t xml:space="preserve"> – on-host</w:t>
            </w:r>
          </w:p>
        </w:tc>
        <w:tc>
          <w:tcPr>
            <w:tcW w:w="2061" w:type="dxa"/>
          </w:tcPr>
          <w:p w14:paraId="2A6445C4" w14:textId="4E33ADF2" w:rsidR="00D9766C" w:rsidRPr="009253EC" w:rsidRDefault="00D9766C" w:rsidP="00D9766C">
            <w:pPr>
              <w:rPr>
                <w:rFonts w:cs="Calibri"/>
                <w:sz w:val="20"/>
                <w:szCs w:val="20"/>
              </w:rPr>
            </w:pPr>
            <w:r>
              <w:rPr>
                <w:rFonts w:cs="Calibri"/>
                <w:sz w:val="20"/>
                <w:szCs w:val="20"/>
              </w:rPr>
              <w:t>Topical repellents – pour ons, dips, sprays</w:t>
            </w:r>
          </w:p>
        </w:tc>
        <w:tc>
          <w:tcPr>
            <w:tcW w:w="5894" w:type="dxa"/>
          </w:tcPr>
          <w:p w14:paraId="63D5446C" w14:textId="7EFA2835" w:rsidR="00D9766C" w:rsidRDefault="00BD1D87" w:rsidP="00D9766C">
            <w:pPr>
              <w:rPr>
                <w:rFonts w:cs="Calibri"/>
                <w:sz w:val="20"/>
                <w:szCs w:val="20"/>
              </w:rPr>
            </w:pPr>
            <w:r>
              <w:rPr>
                <w:rFonts w:cs="Calibri"/>
                <w:sz w:val="20"/>
                <w:szCs w:val="20"/>
              </w:rPr>
              <w:t>Effective for vector control but high rates of resistance to some chemicals reported. Often a short-term effect. Cost of ongoing treatments can be high. May only be</w:t>
            </w:r>
            <w:r w:rsidR="00D9766C">
              <w:rPr>
                <w:rFonts w:cs="Calibri"/>
                <w:sz w:val="20"/>
                <w:szCs w:val="20"/>
              </w:rPr>
              <w:t xml:space="preserve"> relevant in controlling an outbreak.</w:t>
            </w:r>
          </w:p>
        </w:tc>
        <w:tc>
          <w:tcPr>
            <w:tcW w:w="630" w:type="dxa"/>
            <w:vAlign w:val="center"/>
          </w:tcPr>
          <w:p w14:paraId="07AEC35F" w14:textId="6A24930C" w:rsidR="00D9766C" w:rsidRPr="009253EC" w:rsidRDefault="00D9766C" w:rsidP="00CF062C">
            <w:pPr>
              <w:jc w:val="center"/>
              <w:rPr>
                <w:rFonts w:cs="Calibri"/>
                <w:sz w:val="20"/>
                <w:szCs w:val="20"/>
              </w:rPr>
            </w:pPr>
            <w:r w:rsidRPr="00B3694A">
              <w:rPr>
                <w:rFonts w:ascii="Cambria Math" w:hAnsi="Cambria Math" w:cs="Cambria Math"/>
                <w:sz w:val="20"/>
                <w:szCs w:val="20"/>
              </w:rPr>
              <w:t>√</w:t>
            </w:r>
          </w:p>
        </w:tc>
        <w:tc>
          <w:tcPr>
            <w:tcW w:w="691" w:type="dxa"/>
            <w:vAlign w:val="center"/>
          </w:tcPr>
          <w:p w14:paraId="5689C8B6" w14:textId="182A12F8" w:rsidR="00D9766C" w:rsidRPr="009253EC" w:rsidRDefault="00D9766C"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7EE5C69B" w14:textId="2126853E" w:rsidR="00D9766C" w:rsidRPr="00B3694A" w:rsidRDefault="00D9766C" w:rsidP="00CF062C">
            <w:pPr>
              <w:jc w:val="center"/>
              <w:rPr>
                <w:rFonts w:ascii="Cambria Math" w:hAnsi="Cambria Math" w:cs="Cambria Math"/>
                <w:sz w:val="20"/>
                <w:szCs w:val="20"/>
              </w:rPr>
            </w:pPr>
            <w:r w:rsidRPr="00B3694A">
              <w:rPr>
                <w:rFonts w:ascii="Cambria Math" w:hAnsi="Cambria Math" w:cs="Cambria Math"/>
                <w:sz w:val="20"/>
                <w:szCs w:val="20"/>
              </w:rPr>
              <w:t>√</w:t>
            </w:r>
          </w:p>
        </w:tc>
        <w:tc>
          <w:tcPr>
            <w:tcW w:w="691" w:type="dxa"/>
            <w:vAlign w:val="center"/>
          </w:tcPr>
          <w:p w14:paraId="50011601" w14:textId="5DD26A7F" w:rsidR="00D9766C" w:rsidRPr="00B3694A" w:rsidRDefault="00D9766C" w:rsidP="00CF062C">
            <w:pPr>
              <w:jc w:val="center"/>
              <w:rPr>
                <w:rFonts w:ascii="Cambria Math" w:hAnsi="Cambria Math" w:cs="Cambria Math"/>
                <w:sz w:val="20"/>
                <w:szCs w:val="20"/>
              </w:rPr>
            </w:pPr>
            <w:r w:rsidRPr="00B3694A">
              <w:rPr>
                <w:rFonts w:ascii="Cambria Math" w:hAnsi="Cambria Math" w:cs="Cambria Math"/>
                <w:sz w:val="20"/>
                <w:szCs w:val="20"/>
              </w:rPr>
              <w:t>√</w:t>
            </w:r>
          </w:p>
        </w:tc>
        <w:tc>
          <w:tcPr>
            <w:tcW w:w="630" w:type="dxa"/>
            <w:vAlign w:val="center"/>
          </w:tcPr>
          <w:p w14:paraId="54B5FB34" w14:textId="6C4C7535" w:rsidR="00D9766C" w:rsidRPr="009253EC" w:rsidRDefault="00D9766C"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6472E7BC" w14:textId="4C3961BF" w:rsidR="00D9766C" w:rsidRPr="009253EC" w:rsidRDefault="00D9766C" w:rsidP="00CF062C">
            <w:pPr>
              <w:jc w:val="center"/>
              <w:rPr>
                <w:rFonts w:cs="Calibri"/>
                <w:sz w:val="20"/>
                <w:szCs w:val="20"/>
              </w:rPr>
            </w:pPr>
            <w:r w:rsidRPr="00B3694A">
              <w:rPr>
                <w:rFonts w:ascii="Cambria Math" w:hAnsi="Cambria Math" w:cs="Cambria Math"/>
                <w:sz w:val="20"/>
                <w:szCs w:val="20"/>
              </w:rPr>
              <w:t>√</w:t>
            </w:r>
          </w:p>
        </w:tc>
        <w:tc>
          <w:tcPr>
            <w:tcW w:w="681" w:type="dxa"/>
            <w:vAlign w:val="center"/>
          </w:tcPr>
          <w:p w14:paraId="2730FC14" w14:textId="137F4B18" w:rsidR="00D9766C" w:rsidRPr="009253EC" w:rsidRDefault="00D9766C" w:rsidP="00CF062C">
            <w:pPr>
              <w:jc w:val="center"/>
              <w:rPr>
                <w:rFonts w:cs="Calibri"/>
                <w:sz w:val="20"/>
                <w:szCs w:val="20"/>
              </w:rPr>
            </w:pPr>
            <w:r w:rsidRPr="00B3694A">
              <w:rPr>
                <w:rFonts w:ascii="Cambria Math" w:hAnsi="Cambria Math" w:cs="Cambria Math"/>
                <w:sz w:val="20"/>
                <w:szCs w:val="20"/>
              </w:rPr>
              <w:t>√</w:t>
            </w:r>
          </w:p>
        </w:tc>
      </w:tr>
      <w:tr w:rsidR="00797EBE" w:rsidRPr="009253EC" w14:paraId="288445A0" w14:textId="77777777" w:rsidTr="000E7831">
        <w:tc>
          <w:tcPr>
            <w:tcW w:w="1410" w:type="dxa"/>
            <w:vMerge w:val="restart"/>
          </w:tcPr>
          <w:p w14:paraId="44F1937E" w14:textId="09D6E9EB" w:rsidR="00797EBE" w:rsidRPr="009253EC" w:rsidRDefault="00797EBE" w:rsidP="00D9766C">
            <w:pPr>
              <w:rPr>
                <w:rFonts w:cs="Calibri"/>
                <w:sz w:val="20"/>
                <w:szCs w:val="20"/>
              </w:rPr>
            </w:pPr>
            <w:r>
              <w:rPr>
                <w:rFonts w:cs="Calibri"/>
                <w:sz w:val="20"/>
                <w:szCs w:val="20"/>
              </w:rPr>
              <w:t>Chemical Off-host</w:t>
            </w:r>
          </w:p>
        </w:tc>
        <w:tc>
          <w:tcPr>
            <w:tcW w:w="2061" w:type="dxa"/>
          </w:tcPr>
          <w:p w14:paraId="02B42850" w14:textId="77777777" w:rsidR="00797EBE" w:rsidRPr="009253EC" w:rsidRDefault="00797EBE" w:rsidP="00D9766C">
            <w:pPr>
              <w:rPr>
                <w:rFonts w:cs="Calibri"/>
                <w:sz w:val="20"/>
                <w:szCs w:val="20"/>
              </w:rPr>
            </w:pPr>
            <w:r w:rsidRPr="009253EC">
              <w:rPr>
                <w:rFonts w:cs="Calibri"/>
                <w:sz w:val="20"/>
                <w:szCs w:val="20"/>
              </w:rPr>
              <w:t>Environmental spraying</w:t>
            </w:r>
            <w:r>
              <w:rPr>
                <w:rFonts w:cs="Calibri"/>
                <w:sz w:val="20"/>
                <w:szCs w:val="20"/>
              </w:rPr>
              <w:t xml:space="preserve"> </w:t>
            </w:r>
          </w:p>
        </w:tc>
        <w:tc>
          <w:tcPr>
            <w:tcW w:w="5894" w:type="dxa"/>
          </w:tcPr>
          <w:p w14:paraId="547B28E1" w14:textId="77777777" w:rsidR="00797EBE" w:rsidRPr="009253EC" w:rsidRDefault="00797EBE" w:rsidP="00D9766C">
            <w:pPr>
              <w:rPr>
                <w:rFonts w:cs="Calibri"/>
                <w:sz w:val="20"/>
                <w:szCs w:val="20"/>
              </w:rPr>
            </w:pPr>
            <w:r w:rsidRPr="009253EC">
              <w:rPr>
                <w:rFonts w:cs="Calibri"/>
                <w:sz w:val="20"/>
                <w:szCs w:val="20"/>
              </w:rPr>
              <w:t>Not recommended</w:t>
            </w:r>
            <w:r>
              <w:rPr>
                <w:rFonts w:cs="Calibri"/>
                <w:sz w:val="20"/>
                <w:szCs w:val="20"/>
              </w:rPr>
              <w:t xml:space="preserve">. </w:t>
            </w:r>
          </w:p>
        </w:tc>
        <w:tc>
          <w:tcPr>
            <w:tcW w:w="630" w:type="dxa"/>
            <w:vAlign w:val="center"/>
          </w:tcPr>
          <w:p w14:paraId="13DC12D7" w14:textId="77777777" w:rsidR="00797EBE" w:rsidRPr="009253EC" w:rsidRDefault="00797EBE" w:rsidP="00CF062C">
            <w:pPr>
              <w:jc w:val="center"/>
              <w:rPr>
                <w:rFonts w:cs="Calibri"/>
                <w:sz w:val="20"/>
                <w:szCs w:val="20"/>
              </w:rPr>
            </w:pPr>
            <w:r>
              <w:rPr>
                <w:rFonts w:cs="Calibri"/>
                <w:sz w:val="20"/>
                <w:szCs w:val="20"/>
              </w:rPr>
              <w:t>-</w:t>
            </w:r>
          </w:p>
        </w:tc>
        <w:tc>
          <w:tcPr>
            <w:tcW w:w="691" w:type="dxa"/>
            <w:vAlign w:val="center"/>
          </w:tcPr>
          <w:p w14:paraId="7CCB7714" w14:textId="77777777" w:rsidR="00797EBE" w:rsidRPr="009253EC" w:rsidRDefault="00797EBE" w:rsidP="00CF062C">
            <w:pPr>
              <w:jc w:val="center"/>
              <w:rPr>
                <w:rFonts w:cs="Calibri"/>
                <w:sz w:val="20"/>
                <w:szCs w:val="20"/>
              </w:rPr>
            </w:pPr>
            <w:r>
              <w:rPr>
                <w:rFonts w:cs="Calibri"/>
                <w:sz w:val="20"/>
                <w:szCs w:val="20"/>
              </w:rPr>
              <w:t>-</w:t>
            </w:r>
          </w:p>
        </w:tc>
        <w:tc>
          <w:tcPr>
            <w:tcW w:w="630" w:type="dxa"/>
            <w:vAlign w:val="center"/>
          </w:tcPr>
          <w:p w14:paraId="24A42437" w14:textId="77777777" w:rsidR="00797EBE" w:rsidRDefault="00797EBE" w:rsidP="00CF062C">
            <w:pPr>
              <w:jc w:val="center"/>
              <w:rPr>
                <w:rFonts w:cs="Calibri"/>
                <w:sz w:val="20"/>
                <w:szCs w:val="20"/>
              </w:rPr>
            </w:pPr>
          </w:p>
        </w:tc>
        <w:tc>
          <w:tcPr>
            <w:tcW w:w="691" w:type="dxa"/>
            <w:vAlign w:val="center"/>
          </w:tcPr>
          <w:p w14:paraId="480E25D3" w14:textId="77777777" w:rsidR="00797EBE" w:rsidRPr="009253EC" w:rsidRDefault="00797EBE" w:rsidP="00CF062C">
            <w:pPr>
              <w:jc w:val="center"/>
              <w:rPr>
                <w:rFonts w:cs="Calibri"/>
                <w:sz w:val="20"/>
                <w:szCs w:val="20"/>
              </w:rPr>
            </w:pPr>
            <w:r>
              <w:rPr>
                <w:rFonts w:cs="Calibri"/>
                <w:sz w:val="20"/>
                <w:szCs w:val="20"/>
              </w:rPr>
              <w:t>-</w:t>
            </w:r>
          </w:p>
        </w:tc>
        <w:tc>
          <w:tcPr>
            <w:tcW w:w="630" w:type="dxa"/>
            <w:vAlign w:val="center"/>
          </w:tcPr>
          <w:p w14:paraId="61CDF34E" w14:textId="77777777" w:rsidR="00797EBE" w:rsidRPr="009253EC" w:rsidRDefault="00797EBE" w:rsidP="00CF062C">
            <w:pPr>
              <w:jc w:val="center"/>
              <w:rPr>
                <w:rFonts w:cs="Calibri"/>
                <w:sz w:val="20"/>
                <w:szCs w:val="20"/>
              </w:rPr>
            </w:pPr>
            <w:r>
              <w:rPr>
                <w:rFonts w:cs="Calibri"/>
                <w:sz w:val="20"/>
                <w:szCs w:val="20"/>
              </w:rPr>
              <w:t>-</w:t>
            </w:r>
          </w:p>
        </w:tc>
        <w:tc>
          <w:tcPr>
            <w:tcW w:w="630" w:type="dxa"/>
            <w:vAlign w:val="center"/>
          </w:tcPr>
          <w:p w14:paraId="34FBE781" w14:textId="77777777" w:rsidR="00797EBE" w:rsidRPr="009253EC" w:rsidRDefault="00797EBE" w:rsidP="00CF062C">
            <w:pPr>
              <w:jc w:val="center"/>
              <w:rPr>
                <w:rFonts w:cs="Calibri"/>
                <w:sz w:val="20"/>
                <w:szCs w:val="20"/>
              </w:rPr>
            </w:pPr>
            <w:r>
              <w:rPr>
                <w:rFonts w:cs="Calibri"/>
                <w:sz w:val="20"/>
                <w:szCs w:val="20"/>
              </w:rPr>
              <w:t>-</w:t>
            </w:r>
          </w:p>
        </w:tc>
        <w:tc>
          <w:tcPr>
            <w:tcW w:w="681" w:type="dxa"/>
            <w:vAlign w:val="center"/>
          </w:tcPr>
          <w:p w14:paraId="3EED167B" w14:textId="77777777" w:rsidR="00797EBE" w:rsidRPr="009253EC" w:rsidRDefault="00797EBE" w:rsidP="00CF062C">
            <w:pPr>
              <w:jc w:val="center"/>
              <w:rPr>
                <w:rFonts w:cs="Calibri"/>
                <w:sz w:val="20"/>
                <w:szCs w:val="20"/>
              </w:rPr>
            </w:pPr>
            <w:r>
              <w:rPr>
                <w:rFonts w:cs="Calibri"/>
                <w:sz w:val="20"/>
                <w:szCs w:val="20"/>
              </w:rPr>
              <w:t>-</w:t>
            </w:r>
          </w:p>
        </w:tc>
      </w:tr>
      <w:tr w:rsidR="00797EBE" w:rsidRPr="009253EC" w14:paraId="0716DAF6" w14:textId="77777777" w:rsidTr="000E7831">
        <w:tc>
          <w:tcPr>
            <w:tcW w:w="1410" w:type="dxa"/>
            <w:vMerge/>
          </w:tcPr>
          <w:p w14:paraId="756FD5E7" w14:textId="77777777" w:rsidR="00797EBE" w:rsidRPr="009253EC" w:rsidRDefault="00797EBE" w:rsidP="00D9766C">
            <w:pPr>
              <w:rPr>
                <w:rFonts w:cs="Calibri"/>
                <w:sz w:val="20"/>
                <w:szCs w:val="20"/>
              </w:rPr>
            </w:pPr>
          </w:p>
        </w:tc>
        <w:tc>
          <w:tcPr>
            <w:tcW w:w="2061" w:type="dxa"/>
          </w:tcPr>
          <w:p w14:paraId="5E6DE365" w14:textId="77777777" w:rsidR="00797EBE" w:rsidRPr="009253EC" w:rsidRDefault="00797EBE" w:rsidP="00D9766C">
            <w:pPr>
              <w:rPr>
                <w:rFonts w:cs="Calibri"/>
                <w:sz w:val="20"/>
                <w:szCs w:val="20"/>
              </w:rPr>
            </w:pPr>
            <w:r w:rsidRPr="009253EC">
              <w:rPr>
                <w:rFonts w:cs="Calibri"/>
                <w:sz w:val="20"/>
                <w:szCs w:val="20"/>
              </w:rPr>
              <w:t>Residual surface sprays</w:t>
            </w:r>
          </w:p>
        </w:tc>
        <w:tc>
          <w:tcPr>
            <w:tcW w:w="5894" w:type="dxa"/>
          </w:tcPr>
          <w:p w14:paraId="38B989DC" w14:textId="75E39367" w:rsidR="00797EBE" w:rsidRPr="009253EC" w:rsidRDefault="00797EBE" w:rsidP="00D9766C">
            <w:pPr>
              <w:rPr>
                <w:rFonts w:cs="Calibri"/>
                <w:sz w:val="20"/>
                <w:szCs w:val="20"/>
              </w:rPr>
            </w:pPr>
            <w:r>
              <w:rPr>
                <w:rFonts w:cs="Calibri"/>
                <w:sz w:val="20"/>
                <w:szCs w:val="20"/>
              </w:rPr>
              <w:t>Feasible. May increase resistance</w:t>
            </w:r>
          </w:p>
        </w:tc>
        <w:tc>
          <w:tcPr>
            <w:tcW w:w="630" w:type="dxa"/>
            <w:vAlign w:val="center"/>
          </w:tcPr>
          <w:p w14:paraId="40EA938A"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91" w:type="dxa"/>
            <w:vAlign w:val="center"/>
          </w:tcPr>
          <w:p w14:paraId="022AEE14" w14:textId="77777777" w:rsidR="00797EBE" w:rsidRPr="009253EC" w:rsidRDefault="00797EBE" w:rsidP="00CF062C">
            <w:pPr>
              <w:jc w:val="center"/>
              <w:rPr>
                <w:rFonts w:cs="Calibri"/>
                <w:sz w:val="20"/>
                <w:szCs w:val="20"/>
              </w:rPr>
            </w:pPr>
          </w:p>
        </w:tc>
        <w:tc>
          <w:tcPr>
            <w:tcW w:w="630" w:type="dxa"/>
            <w:vAlign w:val="center"/>
          </w:tcPr>
          <w:p w14:paraId="43FC19AE" w14:textId="77777777" w:rsidR="00797EBE" w:rsidRPr="00B3694A" w:rsidRDefault="00797EBE" w:rsidP="00CF062C">
            <w:pPr>
              <w:jc w:val="center"/>
              <w:rPr>
                <w:rFonts w:ascii="Cambria Math" w:hAnsi="Cambria Math" w:cs="Cambria Math"/>
                <w:sz w:val="20"/>
                <w:szCs w:val="20"/>
              </w:rPr>
            </w:pPr>
            <w:r w:rsidRPr="00B3694A">
              <w:rPr>
                <w:rFonts w:ascii="Cambria Math" w:hAnsi="Cambria Math" w:cs="Cambria Math"/>
                <w:sz w:val="20"/>
                <w:szCs w:val="20"/>
              </w:rPr>
              <w:t>√</w:t>
            </w:r>
          </w:p>
        </w:tc>
        <w:tc>
          <w:tcPr>
            <w:tcW w:w="691" w:type="dxa"/>
            <w:vAlign w:val="center"/>
          </w:tcPr>
          <w:p w14:paraId="39720CB1"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675DC308" w14:textId="77777777" w:rsidR="00797EBE" w:rsidRPr="009253EC" w:rsidRDefault="00797EBE" w:rsidP="00CF062C">
            <w:pPr>
              <w:jc w:val="center"/>
              <w:rPr>
                <w:rFonts w:cs="Calibri"/>
                <w:sz w:val="20"/>
                <w:szCs w:val="20"/>
              </w:rPr>
            </w:pPr>
          </w:p>
        </w:tc>
        <w:tc>
          <w:tcPr>
            <w:tcW w:w="630" w:type="dxa"/>
            <w:vAlign w:val="center"/>
          </w:tcPr>
          <w:p w14:paraId="130FF6DB" w14:textId="77777777" w:rsidR="00797EBE" w:rsidRPr="009253EC" w:rsidRDefault="00797EBE" w:rsidP="00CF062C">
            <w:pPr>
              <w:jc w:val="center"/>
              <w:rPr>
                <w:rFonts w:cs="Calibri"/>
                <w:sz w:val="20"/>
                <w:szCs w:val="20"/>
              </w:rPr>
            </w:pPr>
          </w:p>
        </w:tc>
        <w:tc>
          <w:tcPr>
            <w:tcW w:w="681" w:type="dxa"/>
            <w:vAlign w:val="center"/>
          </w:tcPr>
          <w:p w14:paraId="667DE714" w14:textId="77777777" w:rsidR="00797EBE" w:rsidRPr="009253EC" w:rsidRDefault="00797EBE" w:rsidP="00CF062C">
            <w:pPr>
              <w:jc w:val="center"/>
              <w:rPr>
                <w:rFonts w:cs="Calibri"/>
                <w:sz w:val="20"/>
                <w:szCs w:val="20"/>
              </w:rPr>
            </w:pPr>
          </w:p>
        </w:tc>
      </w:tr>
    </w:tbl>
    <w:p w14:paraId="764660C5" w14:textId="7E7858A5" w:rsidR="001F62CF" w:rsidRDefault="001F62CF" w:rsidP="00E01EEE">
      <w:pPr>
        <w:rPr>
          <w:lang w:eastAsia="en-US"/>
        </w:rPr>
      </w:pPr>
    </w:p>
    <w:p w14:paraId="69EDB4D7" w14:textId="77777777" w:rsidR="001F62CF" w:rsidRDefault="001F62CF">
      <w:pPr>
        <w:spacing w:after="0" w:line="240" w:lineRule="auto"/>
        <w:rPr>
          <w:lang w:eastAsia="en-US"/>
        </w:rPr>
      </w:pPr>
      <w:r>
        <w:rPr>
          <w:lang w:eastAsia="en-US"/>
        </w:rPr>
        <w:br w:type="page"/>
      </w:r>
    </w:p>
    <w:p w14:paraId="48786FBF" w14:textId="54C89350" w:rsidR="006C07AE" w:rsidRDefault="00365133" w:rsidP="00245816">
      <w:pPr>
        <w:pStyle w:val="Heading2"/>
      </w:pPr>
      <w:bookmarkStart w:id="209" w:name="_Toc195777935"/>
      <w:r>
        <w:lastRenderedPageBreak/>
        <w:t>Abattoirs (including lairage)</w:t>
      </w:r>
      <w:bookmarkEnd w:id="209"/>
    </w:p>
    <w:p w14:paraId="7F7DA7FD" w14:textId="285569E4" w:rsidR="009C4005" w:rsidRDefault="000E7831" w:rsidP="006C07AE">
      <w:hyperlink w:anchor="Table_35" w:history="1">
        <w:r w:rsidRPr="000E7831">
          <w:rPr>
            <w:rStyle w:val="Hyperlink"/>
            <w:color w:val="0D0D0D" w:themeColor="text1" w:themeTint="F2"/>
            <w:u w:val="none"/>
            <w:lang w:eastAsia="en-US"/>
          </w:rPr>
          <w:t>Table 35</w:t>
        </w:r>
      </w:hyperlink>
      <w:r>
        <w:rPr>
          <w:lang w:eastAsia="en-US"/>
        </w:rPr>
        <w:t xml:space="preserve"> </w:t>
      </w:r>
      <w:r w:rsidR="00C87674">
        <w:rPr>
          <w:lang w:eastAsia="en-US"/>
        </w:rPr>
        <w:t xml:space="preserve">details control </w:t>
      </w:r>
      <w:r w:rsidR="00BD1D87">
        <w:rPr>
          <w:lang w:eastAsia="en-US"/>
        </w:rPr>
        <w:t>options for</w:t>
      </w:r>
      <w:r w:rsidR="00C87674">
        <w:rPr>
          <w:lang w:eastAsia="en-US"/>
        </w:rPr>
        <w:t xml:space="preserve"> vectors </w:t>
      </w:r>
      <w:r w:rsidR="00BD1D87">
        <w:rPr>
          <w:lang w:eastAsia="en-US"/>
        </w:rPr>
        <w:t>that may be involved</w:t>
      </w:r>
      <w:r w:rsidR="00C87674">
        <w:rPr>
          <w:lang w:eastAsia="en-US"/>
        </w:rPr>
        <w:t xml:space="preserve"> in LSD transmission at abattoirs and lairage facilities. </w:t>
      </w:r>
      <w:r w:rsidR="006C07AE">
        <w:t xml:space="preserve">Australia has approximately 300 red meat processing facilities in Australia export and domestic abattoirs </w:t>
      </w:r>
      <w:r w:rsidR="003D5899">
        <w:fldChar w:fldCharType="begin"/>
      </w:r>
      <w:r w:rsidR="006B0536">
        <w:instrText xml:space="preserve"> ADDIN ZOTERO_ITEM CSL_CITATION {"citationID":"M7HiuCnh","properties":{"formattedCitation":"(MLA 2024)","plainCitation":"(MLA 2024)","noteIndex":0},"citationItems":[{"id":8006,"uris":["http://zotero.org/groups/4707929/items/LL28SNKT"],"itemData":{"id":8006,"type":"webpage","abstract":"Australian processing facilities operate under strict Federal Government legislation. The humane treatment of livestock during the slaughter process in the abattoir is paramount, as is the focus on maintaining quality and safety throughout.","container-title":"Australian Butchers Guild","language":"en","title":"Processing overview","URL":"https://www.australianbutchersguild.com.au/supply-chain/processing/","author":[{"family":"MLA","given":""}],"accessed":{"date-parts":[["2024",3,17]]},"issued":{"date-parts":[["2024"]]}}}],"schema":"https://github.com/citation-style-language/schema/raw/master/csl-citation.json"} </w:instrText>
      </w:r>
      <w:r w:rsidR="003D5899">
        <w:fldChar w:fldCharType="separate"/>
      </w:r>
      <w:r w:rsidR="003D5899">
        <w:rPr>
          <w:noProof/>
        </w:rPr>
        <w:t>(MLA 2024)</w:t>
      </w:r>
      <w:r w:rsidR="003D5899">
        <w:fldChar w:fldCharType="end"/>
      </w:r>
      <w:r w:rsidR="003D5899">
        <w:t>.</w:t>
      </w:r>
      <w:r w:rsidR="00BD1D87">
        <w:t xml:space="preserve"> </w:t>
      </w:r>
      <w:r w:rsidR="003D5899">
        <w:t>A</w:t>
      </w:r>
      <w:r w:rsidR="006C07AE">
        <w:t>battoirs h</w:t>
      </w:r>
      <w:r w:rsidR="00BD1D87">
        <w:t>ave</w:t>
      </w:r>
      <w:r w:rsidR="006C07AE">
        <w:t xml:space="preserve"> abundant organic substrates, such as solid waste, effluent ponds, and sludge that </w:t>
      </w:r>
      <w:r w:rsidR="00BD1D87">
        <w:t>are</w:t>
      </w:r>
      <w:r w:rsidR="006C07AE">
        <w:t xml:space="preserve"> attractive breeding habitats for flies and mosquitoes.  </w:t>
      </w:r>
    </w:p>
    <w:p w14:paraId="31E77B9C" w14:textId="1B5E017A" w:rsidR="006C07AE" w:rsidRDefault="009C4005" w:rsidP="006C07AE">
      <w:r>
        <w:t xml:space="preserve">Abattoirs are obliged to undertake certain pest control </w:t>
      </w:r>
      <w:r w:rsidR="001272F9">
        <w:t>measures</w:t>
      </w:r>
      <w:r w:rsidR="006A7035">
        <w:t xml:space="preserve"> </w:t>
      </w:r>
      <w:r>
        <w:t xml:space="preserve">to minimise contamination according to </w:t>
      </w:r>
      <w:r w:rsidR="006A7035">
        <w:t>f</w:t>
      </w:r>
      <w:r>
        <w:t xml:space="preserve">ederal or jurisdictional regulations related to food production </w:t>
      </w:r>
      <w:r w:rsidR="006C07AE">
        <w:fldChar w:fldCharType="begin"/>
      </w:r>
      <w:r w:rsidR="006B0536">
        <w:instrText xml:space="preserve"> ADDIN ZOTERO_ITEM CSL_CITATION {"citationID":"xjH5IzzP","properties":{"formattedCitation":"(DAFF 2023b)","plainCitation":"(DAFF 2023b)","noteIndex":0},"citationItems":[{"id":7983,"uris":["http://zotero.org/groups/4707929/items/LB8WTRXE"],"itemData":{"id":7983,"type":"report","event-place":"Canberra, Australia","publisher":"Department of Agriculture, Fisheries and Forestry","publisher-place":"Canberra, Australia","title":"Export Meat Operational Guideline. 3.7 Pest control","URL":"https://www.agriculture.gov.au/sites/default/files/documents/export-meat-operational-guideline-pest-control.pdf","author":[{"family":"DAFF","given":""}],"accessed":{"date-parts":[["2024",3,12]]},"issued":{"date-parts":[["2023"]]}}}],"schema":"https://github.com/citation-style-language/schema/raw/master/csl-citation.json"} </w:instrText>
      </w:r>
      <w:r w:rsidR="006C07AE">
        <w:fldChar w:fldCharType="separate"/>
      </w:r>
      <w:r w:rsidR="006A1B66">
        <w:rPr>
          <w:noProof/>
        </w:rPr>
        <w:t>(DAFF 2023b)</w:t>
      </w:r>
      <w:r w:rsidR="006C07AE">
        <w:fldChar w:fldCharType="end"/>
      </w:r>
      <w:r w:rsidR="006C07AE">
        <w:t xml:space="preserve">. </w:t>
      </w:r>
      <w:r w:rsidR="00021FE2">
        <w:t xml:space="preserve">The department </w:t>
      </w:r>
      <w:r w:rsidR="006C07AE">
        <w:t xml:space="preserve">has </w:t>
      </w:r>
      <w:r>
        <w:t>issued</w:t>
      </w:r>
      <w:r w:rsidR="006C07AE">
        <w:t xml:space="preserve"> export-establishment guidelines outlining specific measures to manage fly and other insect populations, which are available </w:t>
      </w:r>
      <w:hyperlink r:id="rId76" w:history="1">
        <w:r w:rsidR="006C07AE" w:rsidRPr="00AA1481">
          <w:rPr>
            <w:rStyle w:val="Hyperlink"/>
          </w:rPr>
          <w:t>here</w:t>
        </w:r>
      </w:hyperlink>
      <w:r w:rsidR="006C07AE">
        <w:t xml:space="preserve">. </w:t>
      </w:r>
    </w:p>
    <w:p w14:paraId="324E8E6F" w14:textId="10E9AA07" w:rsidR="006C07AE" w:rsidRDefault="006C07AE" w:rsidP="006C07AE">
      <w:r>
        <w:rPr>
          <w:shd w:val="clear" w:color="auto" w:fill="FFFFFF"/>
        </w:rPr>
        <w:t>Lairage refers to holding pens where cattle rest before slaughter at an abattoir</w:t>
      </w:r>
      <w:r w:rsidR="009C4005">
        <w:rPr>
          <w:shd w:val="clear" w:color="auto" w:fill="FFFFFF"/>
        </w:rPr>
        <w:t xml:space="preserve"> </w:t>
      </w:r>
      <w:r w:rsidR="009C4005">
        <w:fldChar w:fldCharType="begin"/>
      </w:r>
      <w:r w:rsidR="006B0536">
        <w:instrText xml:space="preserve"> ADDIN ZOTERO_ITEM CSL_CITATION {"citationID":"G2zoCx6r","properties":{"formattedCitation":"(George and George 2023)","plainCitation":"(George and George 2023)","noteIndex":0},"citationItems":[{"id":7984,"uris":["http://zotero.org/groups/4707929/items/ZZDAEL7V"],"itemData":{"id":7984,"type":"report","event-place":"North Sydney, NSW","publisher":"Meat and Livestock Australia Ltd","publisher-place":"North Sydney, NSW","title":"The effect of lairage duration on carcase quality, yield and microbiological status of feedlot cattle. B.FLT.4017","URL":"https://www.mla.com.au/contentassets/62eeb72013244406824516de090c8b39/b.flt.4017-final-report-260723.pdf","author":[{"family":"George","given":"M"},{"family":"George","given":"M"}],"accessed":{"date-parts":[["2024",3,12]]},"issued":{"date-parts":[["2023"]]}}}],"schema":"https://github.com/citation-style-language/schema/raw/master/csl-citation.json"} </w:instrText>
      </w:r>
      <w:r w:rsidR="009C4005">
        <w:fldChar w:fldCharType="separate"/>
      </w:r>
      <w:r w:rsidR="009C4005">
        <w:rPr>
          <w:noProof/>
        </w:rPr>
        <w:t>(George and George 2023)</w:t>
      </w:r>
      <w:r w:rsidR="009C4005">
        <w:fldChar w:fldCharType="end"/>
      </w:r>
      <w:r>
        <w:rPr>
          <w:shd w:val="clear" w:color="auto" w:fill="FFFFFF"/>
        </w:rPr>
        <w:t xml:space="preserve">. </w:t>
      </w:r>
      <w:r w:rsidRPr="006C07AE">
        <w:rPr>
          <w:shd w:val="clear" w:color="auto" w:fill="FFFFFF"/>
        </w:rPr>
        <w:t>Most lairage facilities are attached to the abattoir,</w:t>
      </w:r>
      <w:r>
        <w:rPr>
          <w:shd w:val="clear" w:color="auto" w:fill="FFFFFF"/>
        </w:rPr>
        <w:t xml:space="preserve"> although some may be remote, requiring cattle to be trucked in. </w:t>
      </w:r>
      <w:r>
        <w:t xml:space="preserve">The </w:t>
      </w:r>
      <w:r>
        <w:rPr>
          <w:shd w:val="clear" w:color="auto" w:fill="FFFFFF"/>
        </w:rPr>
        <w:t xml:space="preserve">duration of lairage </w:t>
      </w:r>
      <w:r w:rsidR="009C4005">
        <w:rPr>
          <w:shd w:val="clear" w:color="auto" w:fill="FFFFFF"/>
        </w:rPr>
        <w:t>typically ranges between</w:t>
      </w:r>
      <w:r>
        <w:rPr>
          <w:shd w:val="clear" w:color="auto" w:fill="FFFFFF"/>
        </w:rPr>
        <w:t xml:space="preserve"> 12</w:t>
      </w:r>
      <w:r w:rsidR="000911F6">
        <w:rPr>
          <w:shd w:val="clear" w:color="auto" w:fill="FFFFFF"/>
        </w:rPr>
        <w:t>–</w:t>
      </w:r>
      <w:r>
        <w:rPr>
          <w:shd w:val="clear" w:color="auto" w:fill="FFFFFF"/>
        </w:rPr>
        <w:t xml:space="preserve">24 hours. </w:t>
      </w:r>
      <w:r>
        <w:t xml:space="preserve">Feedlot cattle are commonly transported the day prior to slaughter. Efforts to shorten lairage time to less than 12 hours are underway in some abattoirs </w:t>
      </w:r>
      <w:r>
        <w:fldChar w:fldCharType="begin"/>
      </w:r>
      <w:r w:rsidR="006B0536">
        <w:instrText xml:space="preserve"> ADDIN ZOTERO_ITEM CSL_CITATION {"citationID":"zrnFssAT","properties":{"formattedCitation":"(George and George 2023)","plainCitation":"(George and George 2023)","noteIndex":0},"citationItems":[{"id":7984,"uris":["http://zotero.org/groups/4707929/items/ZZDAEL7V"],"itemData":{"id":7984,"type":"report","event-place":"North Sydney, NSW","publisher":"Meat and Livestock Australia Ltd","publisher-place":"North Sydney, NSW","title":"The effect of lairage duration on carcase quality, yield and microbiological status of feedlot cattle. B.FLT.4017","URL":"https://www.mla.com.au/contentassets/62eeb72013244406824516de090c8b39/b.flt.4017-final-report-260723.pdf","author":[{"family":"George","given":"M"},{"family":"George","given":"M"}],"accessed":{"date-parts":[["2024",3,12]]},"issued":{"date-parts":[["2023"]]}}}],"schema":"https://github.com/citation-style-language/schema/raw/master/csl-citation.json"} </w:instrText>
      </w:r>
      <w:r>
        <w:fldChar w:fldCharType="separate"/>
      </w:r>
      <w:r>
        <w:rPr>
          <w:noProof/>
        </w:rPr>
        <w:t>(George and George 2023)</w:t>
      </w:r>
      <w:r>
        <w:fldChar w:fldCharType="end"/>
      </w:r>
      <w:r>
        <w:t xml:space="preserve">. </w:t>
      </w:r>
      <w:r w:rsidR="001F62CF">
        <w:t xml:space="preserve">Limiting lairage reduces the probability on disease spread prior to slaughter. </w:t>
      </w:r>
      <w:r>
        <w:t>Lairage is also a term used for transit yards where cattle are rested during long-distance transportation, or as they transit through saleyards or export yards.</w:t>
      </w:r>
      <w:r w:rsidRPr="00656786">
        <w:t xml:space="preserve"> </w:t>
      </w:r>
      <w:r>
        <w:t xml:space="preserve">For information on vectors at saleyards see </w:t>
      </w:r>
      <w:hyperlink w:anchor="Table_34" w:history="1">
        <w:r w:rsidR="007C5246" w:rsidRPr="007C5246">
          <w:rPr>
            <w:rStyle w:val="Hyperlink"/>
            <w:color w:val="0D0D0D" w:themeColor="text1" w:themeTint="F2"/>
            <w:u w:val="none"/>
          </w:rPr>
          <w:t>Table 34</w:t>
        </w:r>
      </w:hyperlink>
      <w:r>
        <w:t>.</w:t>
      </w:r>
    </w:p>
    <w:p w14:paraId="30AF27A9" w14:textId="70C1A0E4" w:rsidR="00917AD5" w:rsidRDefault="006C07AE" w:rsidP="006C07AE">
      <w:r>
        <w:t xml:space="preserve">Vectors such as </w:t>
      </w:r>
      <w:r w:rsidR="001272F9">
        <w:t xml:space="preserve">buffalo </w:t>
      </w:r>
      <w:r>
        <w:t>flies and ticks can accompany cattle to abattoirs and lairage yards, w</w:t>
      </w:r>
      <w:r w:rsidR="00EE1EA6">
        <w:t>here they mingle with</w:t>
      </w:r>
      <w:r>
        <w:t xml:space="preserve"> local populations of nuisance flies. Other vectors, such as mosquitoes and midges </w:t>
      </w:r>
      <w:r w:rsidR="00EE1EA6">
        <w:t>may also be</w:t>
      </w:r>
      <w:r>
        <w:t xml:space="preserve"> present, depending on the region. Ticks are not considered important vectors </w:t>
      </w:r>
      <w:r w:rsidR="00EE1EA6">
        <w:t>at these sites</w:t>
      </w:r>
      <w:r w:rsidR="00917AD5">
        <w:t xml:space="preserve"> as cattle are not transported further.</w:t>
      </w:r>
    </w:p>
    <w:p w14:paraId="50B6D0EB" w14:textId="756B4166" w:rsidR="006C07AE" w:rsidRDefault="00037CA5" w:rsidP="00245816">
      <w:r>
        <w:t xml:space="preserve">In the context of an </w:t>
      </w:r>
      <w:r w:rsidR="00917AD5">
        <w:t xml:space="preserve">LSD outbreak, additional vector control strategies at abattoirs and lairage facilities may </w:t>
      </w:r>
      <w:r>
        <w:t>seem</w:t>
      </w:r>
      <w:r w:rsidR="00917AD5">
        <w:t xml:space="preserve"> unnecessary</w:t>
      </w:r>
      <w:r>
        <w:t>, as</w:t>
      </w:r>
      <w:r w:rsidR="00917AD5">
        <w:t xml:space="preserve"> these facilities </w:t>
      </w:r>
      <w:r>
        <w:t>are</w:t>
      </w:r>
      <w:r w:rsidR="00917AD5">
        <w:t xml:space="preserve"> </w:t>
      </w:r>
      <w:r>
        <w:t>required</w:t>
      </w:r>
      <w:r w:rsidR="00917AD5">
        <w:t xml:space="preserve"> to</w:t>
      </w:r>
      <w:r w:rsidR="003A7CC6">
        <w:t xml:space="preserve"> already </w:t>
      </w:r>
      <w:r w:rsidR="00917AD5">
        <w:t xml:space="preserve">undertake daily </w:t>
      </w:r>
      <w:r>
        <w:t xml:space="preserve">pest </w:t>
      </w:r>
      <w:r w:rsidR="00917AD5">
        <w:t xml:space="preserve">control measures </w:t>
      </w:r>
      <w:r>
        <w:t>mandated by their licensing agreements</w:t>
      </w:r>
      <w:r w:rsidR="00917AD5">
        <w:t xml:space="preserve">. However, </w:t>
      </w:r>
      <w:r>
        <w:t>when considering</w:t>
      </w:r>
      <w:r w:rsidR="00917AD5">
        <w:t xml:space="preserve"> the transportation of infected or suspected cattle to abattoirs it is important </w:t>
      </w:r>
      <w:r>
        <w:t xml:space="preserve">to maintain and audit </w:t>
      </w:r>
      <w:r w:rsidR="00917AD5">
        <w:t xml:space="preserve">vector control strategies </w:t>
      </w:r>
      <w:r>
        <w:t>throughout the response period. This is especially so for trucks and waste vehicles leaving from the site, as exposed vectors may inadvertently be transported to new locations.</w:t>
      </w:r>
    </w:p>
    <w:p w14:paraId="17F106CA" w14:textId="149E28E2" w:rsidR="001272F9" w:rsidRDefault="001272F9">
      <w:pPr>
        <w:spacing w:after="0" w:line="240" w:lineRule="auto"/>
      </w:pPr>
      <w:r>
        <w:br w:type="page"/>
      </w:r>
    </w:p>
    <w:p w14:paraId="09832F55" w14:textId="12AC8E80" w:rsidR="00245816" w:rsidRDefault="006C07AE" w:rsidP="006C07AE">
      <w:pPr>
        <w:pStyle w:val="Caption"/>
        <w:rPr>
          <w:lang w:eastAsia="en-US"/>
        </w:rPr>
      </w:pPr>
      <w:bookmarkStart w:id="210" w:name="_Ref161157877"/>
      <w:r>
        <w:lastRenderedPageBreak/>
        <w:t xml:space="preserve">Table </w:t>
      </w:r>
      <w:bookmarkEnd w:id="210"/>
      <w:r w:rsidR="000E7831">
        <w:t>35</w:t>
      </w:r>
      <w:r>
        <w:t xml:space="preserve">. </w:t>
      </w:r>
      <w:r>
        <w:rPr>
          <w:lang w:eastAsia="en-US"/>
        </w:rPr>
        <w:t xml:space="preserve">Control options for vectors that may be </w:t>
      </w:r>
      <w:r w:rsidR="009C4005">
        <w:rPr>
          <w:lang w:eastAsia="en-US"/>
        </w:rPr>
        <w:t>involved</w:t>
      </w:r>
      <w:r>
        <w:rPr>
          <w:lang w:eastAsia="en-US"/>
        </w:rPr>
        <w:t xml:space="preserve"> in transmission of LSD in abattoirs and laira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2059"/>
        <w:gridCol w:w="7190"/>
        <w:gridCol w:w="630"/>
        <w:gridCol w:w="630"/>
        <w:gridCol w:w="700"/>
        <w:gridCol w:w="630"/>
        <w:gridCol w:w="700"/>
      </w:tblGrid>
      <w:tr w:rsidR="006C07AE" w:rsidRPr="00916814" w14:paraId="547D07FA" w14:textId="77777777" w:rsidTr="007C5246">
        <w:trPr>
          <w:cantSplit/>
          <w:trHeight w:val="1523"/>
          <w:tblHeader/>
        </w:trPr>
        <w:tc>
          <w:tcPr>
            <w:tcW w:w="1409" w:type="dxa"/>
            <w:vAlign w:val="center"/>
          </w:tcPr>
          <w:p w14:paraId="3EBCE9D0" w14:textId="77777777" w:rsidR="006C07AE" w:rsidRPr="00916814" w:rsidRDefault="006C07AE" w:rsidP="00615C13">
            <w:pPr>
              <w:rPr>
                <w:rFonts w:cs="Calibri"/>
                <w:b/>
                <w:bCs/>
                <w:sz w:val="20"/>
                <w:szCs w:val="20"/>
              </w:rPr>
            </w:pPr>
            <w:bookmarkStart w:id="211" w:name="Table_35"/>
            <w:bookmarkEnd w:id="211"/>
            <w:r w:rsidRPr="00916814">
              <w:rPr>
                <w:rFonts w:cs="Calibri"/>
                <w:b/>
                <w:bCs/>
                <w:sz w:val="20"/>
                <w:szCs w:val="20"/>
              </w:rPr>
              <w:t>Category</w:t>
            </w:r>
          </w:p>
        </w:tc>
        <w:tc>
          <w:tcPr>
            <w:tcW w:w="2059" w:type="dxa"/>
            <w:vAlign w:val="center"/>
          </w:tcPr>
          <w:p w14:paraId="7062B4E4" w14:textId="77777777" w:rsidR="006C07AE" w:rsidRPr="00916814" w:rsidRDefault="006C07AE" w:rsidP="00615C13">
            <w:pPr>
              <w:rPr>
                <w:rFonts w:cs="Calibri"/>
                <w:b/>
                <w:bCs/>
                <w:sz w:val="20"/>
                <w:szCs w:val="20"/>
              </w:rPr>
            </w:pPr>
            <w:r w:rsidRPr="00916814">
              <w:rPr>
                <w:rFonts w:cs="Calibri"/>
                <w:b/>
                <w:bCs/>
                <w:sz w:val="20"/>
                <w:szCs w:val="20"/>
              </w:rPr>
              <w:t>Control Method</w:t>
            </w:r>
          </w:p>
        </w:tc>
        <w:tc>
          <w:tcPr>
            <w:tcW w:w="7190" w:type="dxa"/>
            <w:vAlign w:val="center"/>
          </w:tcPr>
          <w:p w14:paraId="15C270FD" w14:textId="77777777" w:rsidR="006C07AE" w:rsidRPr="00916814" w:rsidRDefault="006C07AE" w:rsidP="00615C13">
            <w:pPr>
              <w:rPr>
                <w:rFonts w:cs="Calibri"/>
                <w:b/>
                <w:bCs/>
                <w:sz w:val="20"/>
                <w:szCs w:val="20"/>
              </w:rPr>
            </w:pPr>
            <w:r w:rsidRPr="00916814">
              <w:rPr>
                <w:rFonts w:cs="Calibri"/>
                <w:b/>
                <w:bCs/>
                <w:sz w:val="20"/>
                <w:szCs w:val="20"/>
              </w:rPr>
              <w:t>Comments</w:t>
            </w:r>
          </w:p>
        </w:tc>
        <w:tc>
          <w:tcPr>
            <w:tcW w:w="630" w:type="dxa"/>
            <w:textDirection w:val="btLr"/>
            <w:vAlign w:val="center"/>
          </w:tcPr>
          <w:p w14:paraId="5F754B96" w14:textId="77777777" w:rsidR="006C07AE" w:rsidRPr="00916814" w:rsidRDefault="006C07AE" w:rsidP="00615C13">
            <w:pPr>
              <w:ind w:left="113" w:right="113"/>
              <w:rPr>
                <w:rFonts w:cs="Calibri"/>
                <w:b/>
                <w:bCs/>
                <w:sz w:val="20"/>
                <w:szCs w:val="20"/>
              </w:rPr>
            </w:pPr>
            <w:r w:rsidRPr="00916814">
              <w:rPr>
                <w:rFonts w:cs="Calibri"/>
                <w:b/>
                <w:bCs/>
                <w:sz w:val="20"/>
                <w:szCs w:val="20"/>
              </w:rPr>
              <w:t>Stable flies</w:t>
            </w:r>
          </w:p>
        </w:tc>
        <w:tc>
          <w:tcPr>
            <w:tcW w:w="630" w:type="dxa"/>
            <w:textDirection w:val="btLr"/>
            <w:vAlign w:val="center"/>
          </w:tcPr>
          <w:p w14:paraId="31E1A3BE" w14:textId="77777777" w:rsidR="006C07AE" w:rsidRPr="00916814" w:rsidRDefault="006C07AE" w:rsidP="00615C13">
            <w:pPr>
              <w:ind w:left="113" w:right="113"/>
              <w:rPr>
                <w:rFonts w:cs="Calibri"/>
                <w:b/>
                <w:bCs/>
                <w:sz w:val="20"/>
                <w:szCs w:val="20"/>
              </w:rPr>
            </w:pPr>
            <w:r w:rsidRPr="00916814">
              <w:rPr>
                <w:rFonts w:cs="Calibri"/>
                <w:b/>
                <w:bCs/>
                <w:sz w:val="20"/>
                <w:szCs w:val="20"/>
              </w:rPr>
              <w:t>Horse flies</w:t>
            </w:r>
          </w:p>
        </w:tc>
        <w:tc>
          <w:tcPr>
            <w:tcW w:w="700" w:type="dxa"/>
            <w:textDirection w:val="btLr"/>
            <w:vAlign w:val="center"/>
          </w:tcPr>
          <w:p w14:paraId="3853793B" w14:textId="77777777" w:rsidR="006C07AE" w:rsidRPr="00916814" w:rsidRDefault="006C07AE" w:rsidP="00615C13">
            <w:pPr>
              <w:ind w:left="113" w:right="113"/>
              <w:rPr>
                <w:rFonts w:cs="Calibri"/>
                <w:b/>
                <w:bCs/>
                <w:sz w:val="20"/>
                <w:szCs w:val="20"/>
              </w:rPr>
            </w:pPr>
            <w:r w:rsidRPr="00916814">
              <w:rPr>
                <w:rFonts w:cs="Calibri"/>
                <w:b/>
                <w:bCs/>
                <w:sz w:val="20"/>
                <w:szCs w:val="20"/>
              </w:rPr>
              <w:t>Non-biting flies</w:t>
            </w:r>
          </w:p>
        </w:tc>
        <w:tc>
          <w:tcPr>
            <w:tcW w:w="630" w:type="dxa"/>
            <w:textDirection w:val="btLr"/>
            <w:vAlign w:val="center"/>
          </w:tcPr>
          <w:p w14:paraId="755E91AA" w14:textId="77777777" w:rsidR="006C07AE" w:rsidRPr="00916814" w:rsidRDefault="006C07AE" w:rsidP="00615C13">
            <w:pPr>
              <w:ind w:left="113" w:right="113"/>
              <w:rPr>
                <w:rFonts w:cs="Calibri"/>
                <w:b/>
                <w:bCs/>
                <w:sz w:val="20"/>
                <w:szCs w:val="20"/>
              </w:rPr>
            </w:pPr>
            <w:r w:rsidRPr="00916814">
              <w:rPr>
                <w:rFonts w:cs="Calibri"/>
                <w:b/>
                <w:bCs/>
                <w:sz w:val="20"/>
                <w:szCs w:val="20"/>
              </w:rPr>
              <w:t>Biting midges</w:t>
            </w:r>
          </w:p>
        </w:tc>
        <w:tc>
          <w:tcPr>
            <w:tcW w:w="700" w:type="dxa"/>
            <w:textDirection w:val="btLr"/>
            <w:vAlign w:val="center"/>
          </w:tcPr>
          <w:p w14:paraId="480720AA" w14:textId="77777777" w:rsidR="006C07AE" w:rsidRPr="00916814" w:rsidRDefault="006C07AE" w:rsidP="00615C13">
            <w:pPr>
              <w:ind w:left="113" w:right="113"/>
              <w:rPr>
                <w:rFonts w:cs="Calibri"/>
                <w:b/>
                <w:bCs/>
                <w:sz w:val="20"/>
                <w:szCs w:val="20"/>
              </w:rPr>
            </w:pPr>
            <w:r w:rsidRPr="00916814">
              <w:rPr>
                <w:rFonts w:cs="Calibri"/>
                <w:b/>
                <w:bCs/>
                <w:sz w:val="20"/>
                <w:szCs w:val="20"/>
              </w:rPr>
              <w:t>Mosquitoes</w:t>
            </w:r>
          </w:p>
        </w:tc>
      </w:tr>
      <w:tr w:rsidR="0096661D" w:rsidRPr="009253EC" w14:paraId="33115C21" w14:textId="77777777" w:rsidTr="007C5246">
        <w:tc>
          <w:tcPr>
            <w:tcW w:w="1409" w:type="dxa"/>
            <w:vMerge w:val="restart"/>
            <w:vAlign w:val="center"/>
          </w:tcPr>
          <w:p w14:paraId="5BA7E313" w14:textId="77777777" w:rsidR="0096661D" w:rsidRPr="009253EC" w:rsidRDefault="0096661D" w:rsidP="0096661D">
            <w:pPr>
              <w:jc w:val="center"/>
              <w:rPr>
                <w:rFonts w:cs="Calibri"/>
                <w:sz w:val="20"/>
                <w:szCs w:val="20"/>
              </w:rPr>
            </w:pPr>
            <w:r w:rsidRPr="009253EC">
              <w:rPr>
                <w:rFonts w:cs="Calibri"/>
                <w:sz w:val="20"/>
                <w:szCs w:val="20"/>
              </w:rPr>
              <w:t>Environmental</w:t>
            </w:r>
          </w:p>
        </w:tc>
        <w:tc>
          <w:tcPr>
            <w:tcW w:w="2059" w:type="dxa"/>
          </w:tcPr>
          <w:p w14:paraId="52BF4743" w14:textId="77777777" w:rsidR="0096661D" w:rsidRPr="009253EC" w:rsidRDefault="0096661D" w:rsidP="00615C13">
            <w:pPr>
              <w:rPr>
                <w:rFonts w:cs="Calibri"/>
                <w:sz w:val="20"/>
                <w:szCs w:val="20"/>
              </w:rPr>
            </w:pPr>
            <w:r w:rsidRPr="009253EC">
              <w:rPr>
                <w:rFonts w:cs="Calibri"/>
                <w:sz w:val="20"/>
                <w:szCs w:val="20"/>
              </w:rPr>
              <w:t>Sanitation measures</w:t>
            </w:r>
          </w:p>
        </w:tc>
        <w:tc>
          <w:tcPr>
            <w:tcW w:w="7190" w:type="dxa"/>
          </w:tcPr>
          <w:p w14:paraId="0F1DBCBF" w14:textId="50C3CAD3" w:rsidR="0096661D" w:rsidRPr="009253EC" w:rsidRDefault="0096661D" w:rsidP="00615C13">
            <w:pPr>
              <w:rPr>
                <w:rFonts w:cs="Calibri"/>
                <w:sz w:val="20"/>
                <w:szCs w:val="20"/>
              </w:rPr>
            </w:pPr>
            <w:r>
              <w:rPr>
                <w:rFonts w:cs="Calibri"/>
                <w:sz w:val="20"/>
                <w:szCs w:val="20"/>
              </w:rPr>
              <w:t xml:space="preserve">See the departments Export Meat Operational Guideline. 3.7 Pest control. Sanitation measures are required to maintain accreditation. Similar requirements exist for domestic abattoirs. </w:t>
            </w:r>
          </w:p>
        </w:tc>
        <w:tc>
          <w:tcPr>
            <w:tcW w:w="630" w:type="dxa"/>
            <w:vAlign w:val="center"/>
          </w:tcPr>
          <w:p w14:paraId="02DE91FB"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2F92EC34"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700" w:type="dxa"/>
            <w:vAlign w:val="center"/>
          </w:tcPr>
          <w:p w14:paraId="327C4C34"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6584320B"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700" w:type="dxa"/>
            <w:vAlign w:val="center"/>
          </w:tcPr>
          <w:p w14:paraId="1B80B0F5"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r>
      <w:tr w:rsidR="0096661D" w:rsidRPr="009253EC" w14:paraId="22BD1D32" w14:textId="77777777" w:rsidTr="007C5246">
        <w:tc>
          <w:tcPr>
            <w:tcW w:w="1409" w:type="dxa"/>
            <w:vMerge/>
            <w:vAlign w:val="center"/>
          </w:tcPr>
          <w:p w14:paraId="3C082F83" w14:textId="77777777" w:rsidR="0096661D" w:rsidRPr="009253EC" w:rsidRDefault="0096661D" w:rsidP="0096661D">
            <w:pPr>
              <w:jc w:val="center"/>
              <w:rPr>
                <w:rFonts w:cs="Calibri"/>
                <w:sz w:val="20"/>
                <w:szCs w:val="20"/>
              </w:rPr>
            </w:pPr>
          </w:p>
        </w:tc>
        <w:tc>
          <w:tcPr>
            <w:tcW w:w="2059" w:type="dxa"/>
          </w:tcPr>
          <w:p w14:paraId="2113800B" w14:textId="77777777" w:rsidR="0096661D" w:rsidRPr="009253EC" w:rsidRDefault="0096661D" w:rsidP="00615C13">
            <w:pPr>
              <w:rPr>
                <w:rFonts w:cs="Calibri"/>
                <w:sz w:val="20"/>
                <w:szCs w:val="20"/>
              </w:rPr>
            </w:pPr>
            <w:r w:rsidRPr="009253EC">
              <w:rPr>
                <w:rFonts w:cs="Calibri"/>
                <w:sz w:val="20"/>
                <w:szCs w:val="20"/>
              </w:rPr>
              <w:t>Housing modification</w:t>
            </w:r>
          </w:p>
        </w:tc>
        <w:tc>
          <w:tcPr>
            <w:tcW w:w="7190" w:type="dxa"/>
          </w:tcPr>
          <w:p w14:paraId="0423FC78" w14:textId="77777777" w:rsidR="0096661D" w:rsidRPr="009253EC" w:rsidRDefault="0096661D" w:rsidP="00615C13">
            <w:pPr>
              <w:rPr>
                <w:rFonts w:cs="Calibri"/>
                <w:sz w:val="20"/>
                <w:szCs w:val="20"/>
              </w:rPr>
            </w:pPr>
            <w:r>
              <w:rPr>
                <w:rFonts w:cs="Calibri"/>
                <w:sz w:val="20"/>
                <w:szCs w:val="20"/>
              </w:rPr>
              <w:t>Required. Screens, curtains or other barriers are required for internal structures.</w:t>
            </w:r>
          </w:p>
        </w:tc>
        <w:tc>
          <w:tcPr>
            <w:tcW w:w="630" w:type="dxa"/>
            <w:vAlign w:val="center"/>
          </w:tcPr>
          <w:p w14:paraId="73992C3B"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5642CCD1" w14:textId="5748FD30"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700" w:type="dxa"/>
            <w:vAlign w:val="center"/>
          </w:tcPr>
          <w:p w14:paraId="5BB851A7"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49216ACE" w14:textId="77777777" w:rsidR="0096661D" w:rsidRPr="009253EC" w:rsidRDefault="0096661D" w:rsidP="00CF062C">
            <w:pPr>
              <w:jc w:val="center"/>
              <w:rPr>
                <w:rFonts w:cs="Calibri"/>
                <w:sz w:val="20"/>
                <w:szCs w:val="20"/>
              </w:rPr>
            </w:pPr>
          </w:p>
        </w:tc>
        <w:tc>
          <w:tcPr>
            <w:tcW w:w="700" w:type="dxa"/>
            <w:vAlign w:val="center"/>
          </w:tcPr>
          <w:p w14:paraId="220B3356" w14:textId="0F4D7214"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r>
      <w:tr w:rsidR="0096661D" w:rsidRPr="009253EC" w14:paraId="4466C319" w14:textId="77777777" w:rsidTr="007C5246">
        <w:tc>
          <w:tcPr>
            <w:tcW w:w="1409" w:type="dxa"/>
            <w:vMerge/>
            <w:vAlign w:val="center"/>
          </w:tcPr>
          <w:p w14:paraId="4C15CE6C" w14:textId="77777777" w:rsidR="0096661D" w:rsidRPr="009253EC" w:rsidRDefault="0096661D" w:rsidP="0096661D">
            <w:pPr>
              <w:jc w:val="center"/>
              <w:rPr>
                <w:rFonts w:cs="Calibri"/>
                <w:sz w:val="20"/>
                <w:szCs w:val="20"/>
              </w:rPr>
            </w:pPr>
          </w:p>
        </w:tc>
        <w:tc>
          <w:tcPr>
            <w:tcW w:w="2059" w:type="dxa"/>
          </w:tcPr>
          <w:p w14:paraId="7B9CD51B" w14:textId="19720655" w:rsidR="0096661D" w:rsidRPr="009253EC" w:rsidRDefault="0096661D"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7190" w:type="dxa"/>
          </w:tcPr>
          <w:p w14:paraId="4AA85EC6" w14:textId="2E66C8ED" w:rsidR="0096661D" w:rsidRPr="009253EC" w:rsidRDefault="0096661D" w:rsidP="00615C13">
            <w:pPr>
              <w:rPr>
                <w:rFonts w:cs="Calibri"/>
                <w:sz w:val="20"/>
                <w:szCs w:val="20"/>
              </w:rPr>
            </w:pPr>
            <w:r>
              <w:rPr>
                <w:rFonts w:cs="Calibri"/>
                <w:sz w:val="20"/>
                <w:szCs w:val="20"/>
              </w:rPr>
              <w:t>Required. Sticky traps and non-chemical traps used around doorways and perimeters of the facility to prevent infestation of flies from neighbouring areas. Baits are mostly only effective for non-biting flies.</w:t>
            </w:r>
          </w:p>
        </w:tc>
        <w:tc>
          <w:tcPr>
            <w:tcW w:w="630" w:type="dxa"/>
            <w:vAlign w:val="center"/>
          </w:tcPr>
          <w:p w14:paraId="3848B669"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588AA3DF" w14:textId="550C4CB8"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700" w:type="dxa"/>
            <w:vAlign w:val="center"/>
          </w:tcPr>
          <w:p w14:paraId="59BD9806"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597DFB3D" w14:textId="56AB0F0D"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700" w:type="dxa"/>
            <w:vAlign w:val="center"/>
          </w:tcPr>
          <w:p w14:paraId="511C43ED"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r>
      <w:tr w:rsidR="0096661D" w:rsidRPr="009253EC" w14:paraId="03921A9B" w14:textId="77777777" w:rsidTr="007C5246">
        <w:tc>
          <w:tcPr>
            <w:tcW w:w="1409" w:type="dxa"/>
            <w:vMerge w:val="restart"/>
            <w:vAlign w:val="center"/>
          </w:tcPr>
          <w:p w14:paraId="5652D788" w14:textId="34203FE7" w:rsidR="0096661D" w:rsidRPr="009253EC" w:rsidRDefault="0096661D" w:rsidP="0096661D">
            <w:pPr>
              <w:jc w:val="center"/>
              <w:rPr>
                <w:rFonts w:cs="Calibri"/>
                <w:sz w:val="20"/>
                <w:szCs w:val="20"/>
              </w:rPr>
            </w:pPr>
            <w:r>
              <w:rPr>
                <w:rFonts w:cs="Calibri"/>
                <w:sz w:val="20"/>
                <w:szCs w:val="20"/>
              </w:rPr>
              <w:t>Chemical Off-host</w:t>
            </w:r>
          </w:p>
        </w:tc>
        <w:tc>
          <w:tcPr>
            <w:tcW w:w="2059" w:type="dxa"/>
          </w:tcPr>
          <w:p w14:paraId="43236B13" w14:textId="77777777" w:rsidR="0096661D" w:rsidRPr="009253EC" w:rsidRDefault="0096661D" w:rsidP="00615C13">
            <w:pPr>
              <w:rPr>
                <w:rFonts w:cs="Calibri"/>
                <w:sz w:val="20"/>
                <w:szCs w:val="20"/>
              </w:rPr>
            </w:pPr>
            <w:r w:rsidRPr="009253EC">
              <w:rPr>
                <w:rFonts w:cs="Calibri"/>
                <w:sz w:val="20"/>
                <w:szCs w:val="20"/>
              </w:rPr>
              <w:t>Environmental spraying</w:t>
            </w:r>
            <w:r>
              <w:rPr>
                <w:rFonts w:cs="Calibri"/>
                <w:sz w:val="20"/>
                <w:szCs w:val="20"/>
              </w:rPr>
              <w:t xml:space="preserve"> </w:t>
            </w:r>
          </w:p>
        </w:tc>
        <w:tc>
          <w:tcPr>
            <w:tcW w:w="7190" w:type="dxa"/>
          </w:tcPr>
          <w:p w14:paraId="40CF9C9B" w14:textId="77777777" w:rsidR="0096661D" w:rsidRPr="009253EC" w:rsidRDefault="0096661D" w:rsidP="00615C13">
            <w:pPr>
              <w:rPr>
                <w:rFonts w:cs="Calibri"/>
                <w:sz w:val="20"/>
                <w:szCs w:val="20"/>
              </w:rPr>
            </w:pPr>
            <w:r>
              <w:rPr>
                <w:rFonts w:cs="Calibri"/>
                <w:sz w:val="20"/>
                <w:szCs w:val="20"/>
              </w:rPr>
              <w:t>May be required if there are heavy fly burdens in outside areas. Only spray in designated areas. Twice daily spraying may be required using a ‘knock down’ chemical. Continued use increase resistance rates in vector populations</w:t>
            </w:r>
          </w:p>
        </w:tc>
        <w:tc>
          <w:tcPr>
            <w:tcW w:w="630" w:type="dxa"/>
            <w:vAlign w:val="center"/>
          </w:tcPr>
          <w:p w14:paraId="77B7C4F1" w14:textId="77777777" w:rsidR="0096661D" w:rsidRPr="009253EC" w:rsidRDefault="0096661D" w:rsidP="00CF062C">
            <w:pPr>
              <w:jc w:val="center"/>
              <w:rPr>
                <w:rFonts w:cs="Calibri"/>
                <w:sz w:val="20"/>
                <w:szCs w:val="20"/>
              </w:rPr>
            </w:pPr>
            <w:r>
              <w:rPr>
                <w:rFonts w:cs="Calibri"/>
                <w:sz w:val="20"/>
                <w:szCs w:val="20"/>
              </w:rPr>
              <w:t>-</w:t>
            </w:r>
          </w:p>
        </w:tc>
        <w:tc>
          <w:tcPr>
            <w:tcW w:w="630" w:type="dxa"/>
            <w:vAlign w:val="center"/>
          </w:tcPr>
          <w:p w14:paraId="600B3B33" w14:textId="77777777" w:rsidR="0096661D" w:rsidRPr="009253EC" w:rsidRDefault="0096661D" w:rsidP="00CF062C">
            <w:pPr>
              <w:jc w:val="center"/>
              <w:rPr>
                <w:rFonts w:cs="Calibri"/>
                <w:sz w:val="20"/>
                <w:szCs w:val="20"/>
              </w:rPr>
            </w:pPr>
            <w:r>
              <w:rPr>
                <w:rFonts w:cs="Calibri"/>
                <w:sz w:val="20"/>
                <w:szCs w:val="20"/>
              </w:rPr>
              <w:t>-</w:t>
            </w:r>
          </w:p>
        </w:tc>
        <w:tc>
          <w:tcPr>
            <w:tcW w:w="700" w:type="dxa"/>
            <w:vAlign w:val="center"/>
          </w:tcPr>
          <w:p w14:paraId="29EAF1DD"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354D7910" w14:textId="77777777" w:rsidR="0096661D" w:rsidRPr="009253EC" w:rsidRDefault="0096661D" w:rsidP="00CF062C">
            <w:pPr>
              <w:jc w:val="center"/>
              <w:rPr>
                <w:rFonts w:cs="Calibri"/>
                <w:sz w:val="20"/>
                <w:szCs w:val="20"/>
              </w:rPr>
            </w:pPr>
            <w:r>
              <w:rPr>
                <w:rFonts w:cs="Calibri"/>
                <w:sz w:val="20"/>
                <w:szCs w:val="20"/>
              </w:rPr>
              <w:t>-</w:t>
            </w:r>
          </w:p>
        </w:tc>
        <w:tc>
          <w:tcPr>
            <w:tcW w:w="700" w:type="dxa"/>
            <w:vAlign w:val="center"/>
          </w:tcPr>
          <w:p w14:paraId="782A231D" w14:textId="77777777" w:rsidR="0096661D" w:rsidRPr="009253EC" w:rsidRDefault="0096661D" w:rsidP="00CF062C">
            <w:pPr>
              <w:jc w:val="center"/>
              <w:rPr>
                <w:rFonts w:cs="Calibri"/>
                <w:sz w:val="20"/>
                <w:szCs w:val="20"/>
              </w:rPr>
            </w:pPr>
            <w:r>
              <w:rPr>
                <w:rFonts w:cs="Calibri"/>
                <w:sz w:val="20"/>
                <w:szCs w:val="20"/>
              </w:rPr>
              <w:t>-</w:t>
            </w:r>
          </w:p>
        </w:tc>
      </w:tr>
      <w:tr w:rsidR="0096661D" w:rsidRPr="009253EC" w14:paraId="05260CE6" w14:textId="77777777" w:rsidTr="007C5246">
        <w:tc>
          <w:tcPr>
            <w:tcW w:w="1409" w:type="dxa"/>
            <w:vMerge/>
          </w:tcPr>
          <w:p w14:paraId="17136495" w14:textId="77777777" w:rsidR="0096661D" w:rsidRPr="009253EC" w:rsidRDefault="0096661D" w:rsidP="00615C13">
            <w:pPr>
              <w:rPr>
                <w:rFonts w:cs="Calibri"/>
                <w:sz w:val="20"/>
                <w:szCs w:val="20"/>
              </w:rPr>
            </w:pPr>
          </w:p>
        </w:tc>
        <w:tc>
          <w:tcPr>
            <w:tcW w:w="2059" w:type="dxa"/>
          </w:tcPr>
          <w:p w14:paraId="5E066B6A" w14:textId="77777777" w:rsidR="0096661D" w:rsidRPr="009253EC" w:rsidRDefault="0096661D" w:rsidP="00615C13">
            <w:pPr>
              <w:rPr>
                <w:rFonts w:cs="Calibri"/>
                <w:sz w:val="20"/>
                <w:szCs w:val="20"/>
              </w:rPr>
            </w:pPr>
            <w:r w:rsidRPr="009253EC">
              <w:rPr>
                <w:rFonts w:cs="Calibri"/>
                <w:sz w:val="20"/>
                <w:szCs w:val="20"/>
              </w:rPr>
              <w:t>Residual surface sprays</w:t>
            </w:r>
          </w:p>
        </w:tc>
        <w:tc>
          <w:tcPr>
            <w:tcW w:w="7190" w:type="dxa"/>
          </w:tcPr>
          <w:p w14:paraId="37539FB2" w14:textId="77777777" w:rsidR="0096661D" w:rsidRPr="009253EC" w:rsidRDefault="0096661D" w:rsidP="00615C13">
            <w:pPr>
              <w:rPr>
                <w:rFonts w:cs="Calibri"/>
                <w:sz w:val="20"/>
                <w:szCs w:val="20"/>
              </w:rPr>
            </w:pPr>
            <w:r>
              <w:rPr>
                <w:rFonts w:cs="Calibri"/>
                <w:sz w:val="20"/>
                <w:szCs w:val="20"/>
              </w:rPr>
              <w:t xml:space="preserve">Required. Will increase resistance rates in vector populations </w:t>
            </w:r>
          </w:p>
        </w:tc>
        <w:tc>
          <w:tcPr>
            <w:tcW w:w="630" w:type="dxa"/>
            <w:vAlign w:val="center"/>
          </w:tcPr>
          <w:p w14:paraId="1E222F81"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2085386A" w14:textId="77777777" w:rsidR="0096661D" w:rsidRPr="009253EC" w:rsidRDefault="0096661D" w:rsidP="00CF062C">
            <w:pPr>
              <w:jc w:val="center"/>
              <w:rPr>
                <w:rFonts w:cs="Calibri"/>
                <w:sz w:val="20"/>
                <w:szCs w:val="20"/>
              </w:rPr>
            </w:pPr>
          </w:p>
        </w:tc>
        <w:tc>
          <w:tcPr>
            <w:tcW w:w="700" w:type="dxa"/>
            <w:vAlign w:val="center"/>
          </w:tcPr>
          <w:p w14:paraId="31D1F81A" w14:textId="77777777" w:rsidR="0096661D" w:rsidRPr="009253EC" w:rsidRDefault="0096661D"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5F27BCC2" w14:textId="77777777" w:rsidR="0096661D" w:rsidRPr="009253EC" w:rsidRDefault="0096661D" w:rsidP="00CF062C">
            <w:pPr>
              <w:jc w:val="center"/>
              <w:rPr>
                <w:rFonts w:cs="Calibri"/>
                <w:sz w:val="20"/>
                <w:szCs w:val="20"/>
              </w:rPr>
            </w:pPr>
          </w:p>
        </w:tc>
        <w:tc>
          <w:tcPr>
            <w:tcW w:w="700" w:type="dxa"/>
            <w:vAlign w:val="center"/>
          </w:tcPr>
          <w:p w14:paraId="12814AFA" w14:textId="77777777" w:rsidR="0096661D" w:rsidRPr="009253EC" w:rsidRDefault="0096661D" w:rsidP="00CF062C">
            <w:pPr>
              <w:jc w:val="center"/>
              <w:rPr>
                <w:rFonts w:cs="Calibri"/>
                <w:sz w:val="20"/>
                <w:szCs w:val="20"/>
              </w:rPr>
            </w:pPr>
          </w:p>
        </w:tc>
      </w:tr>
    </w:tbl>
    <w:p w14:paraId="3F600C15" w14:textId="283FA7A2" w:rsidR="00245816" w:rsidRDefault="00245816" w:rsidP="00245816">
      <w:pPr>
        <w:rPr>
          <w:lang w:eastAsia="en-US"/>
        </w:rPr>
      </w:pPr>
    </w:p>
    <w:p w14:paraId="08AB5369" w14:textId="3B0BAB56" w:rsidR="00C87674" w:rsidRDefault="00C87674">
      <w:pPr>
        <w:spacing w:after="0" w:line="240" w:lineRule="auto"/>
        <w:rPr>
          <w:lang w:eastAsia="en-US"/>
        </w:rPr>
      </w:pPr>
      <w:r>
        <w:rPr>
          <w:lang w:eastAsia="en-US"/>
        </w:rPr>
        <w:br w:type="page"/>
      </w:r>
    </w:p>
    <w:p w14:paraId="3F2F1F43" w14:textId="0B5D4E0B" w:rsidR="00C87674" w:rsidRDefault="00365133" w:rsidP="006067CC">
      <w:pPr>
        <w:pStyle w:val="Heading2"/>
      </w:pPr>
      <w:bookmarkStart w:id="212" w:name="_Toc195777936"/>
      <w:r>
        <w:lastRenderedPageBreak/>
        <w:t>Ports</w:t>
      </w:r>
      <w:bookmarkEnd w:id="212"/>
    </w:p>
    <w:p w14:paraId="5F0DA228" w14:textId="0BC595F5" w:rsidR="00C87674" w:rsidRDefault="007C5246" w:rsidP="00C87674">
      <w:hyperlink w:anchor="Table_36" w:history="1">
        <w:r w:rsidRPr="007C5246">
          <w:rPr>
            <w:rStyle w:val="Hyperlink"/>
            <w:color w:val="0D0D0D" w:themeColor="text1" w:themeTint="F2"/>
            <w:u w:val="none"/>
            <w:lang w:eastAsia="en-US"/>
          </w:rPr>
          <w:t>Table 36</w:t>
        </w:r>
      </w:hyperlink>
      <w:r>
        <w:rPr>
          <w:lang w:eastAsia="en-US"/>
        </w:rPr>
        <w:t xml:space="preserve"> </w:t>
      </w:r>
      <w:r w:rsidR="00C87674">
        <w:rPr>
          <w:lang w:eastAsia="en-US"/>
        </w:rPr>
        <w:t xml:space="preserve">details control </w:t>
      </w:r>
      <w:r w:rsidR="009C4005">
        <w:rPr>
          <w:lang w:eastAsia="en-US"/>
        </w:rPr>
        <w:t>options</w:t>
      </w:r>
      <w:r w:rsidR="00C87674">
        <w:rPr>
          <w:lang w:eastAsia="en-US"/>
        </w:rPr>
        <w:t xml:space="preserve"> for vectors </w:t>
      </w:r>
      <w:r w:rsidR="009C4005">
        <w:rPr>
          <w:lang w:eastAsia="en-US"/>
        </w:rPr>
        <w:t xml:space="preserve">that may be involved </w:t>
      </w:r>
      <w:r w:rsidR="00C87674">
        <w:rPr>
          <w:lang w:eastAsia="en-US"/>
        </w:rPr>
        <w:t xml:space="preserve">in LSD transmission at ports. </w:t>
      </w:r>
      <w:r w:rsidR="00C87674">
        <w:t>H</w:t>
      </w:r>
      <w:r w:rsidR="00C87674">
        <w:rPr>
          <w:rFonts w:eastAsia="Garamond"/>
        </w:rPr>
        <w:t xml:space="preserve">itchhiker arthropods on vessels and aircraft </w:t>
      </w:r>
      <w:r w:rsidR="00C87674">
        <w:t xml:space="preserve">pose a potential </w:t>
      </w:r>
      <w:r w:rsidR="00C87674">
        <w:rPr>
          <w:rFonts w:eastAsia="Garamond"/>
        </w:rPr>
        <w:t xml:space="preserve">pathway for </w:t>
      </w:r>
      <w:r w:rsidR="00C87674">
        <w:t xml:space="preserve">the introduction of LSD </w:t>
      </w:r>
      <w:r w:rsidR="00C87674">
        <w:fldChar w:fldCharType="begin"/>
      </w:r>
      <w:r w:rsidR="006B0536">
        <w:instrText xml:space="preserve"> ADDIN ZOTERO_ITEM CSL_CITATION {"citationID":"VLWqfsZh","properties":{"formattedCitation":"(Oliveira et al. 2018)","plainCitation":"(Oliveira et al. 2018)","noteIndex":0},"citationItems":[{"id":6627,"uris":["http://zotero.org/groups/4707929/items/ZEBGZKKC"],"itemData":{"id":6627,"type":"article-journal","container-title":"Preventive Veterinary Medicine","DOI":"10.1016/j.prevetmed.2018.09.020","ISSN":"01675877","journalAbbreviation":"Prev Vet Med","language":"en","page":"1-9","source":"DOI.org (Crossref)","title":"A quantitative risk assessment (QRA) of the risk of introduction of the Japanese encephalitis virus (JEV) in the United States via infected mosquitoes transported in aircraft and cargo ships","volume":"160","author":[{"family":"Oliveira","given":"Ana R.S."},{"family":"Piaggio","given":"José"},{"family":"Cohnstaedt","given":"Lee W."},{"family":"McVey","given":"D. Scott"},{"family":"Cernicchiaro","given":"Natalia"}],"issued":{"date-parts":[["2018",11]]}}}],"schema":"https://github.com/citation-style-language/schema/raw/master/csl-citation.json"} </w:instrText>
      </w:r>
      <w:r w:rsidR="00C87674">
        <w:fldChar w:fldCharType="separate"/>
      </w:r>
      <w:r w:rsidR="00C87674">
        <w:rPr>
          <w:noProof/>
        </w:rPr>
        <w:t>(Oliveira et al. 2018)</w:t>
      </w:r>
      <w:r w:rsidR="00C87674">
        <w:fldChar w:fldCharType="end"/>
      </w:r>
      <w:r w:rsidR="00C87674">
        <w:rPr>
          <w:rFonts w:eastAsia="Garamond"/>
        </w:rPr>
        <w:t xml:space="preserve">. </w:t>
      </w:r>
      <w:r w:rsidR="00C87674">
        <w:t xml:space="preserve">Recent </w:t>
      </w:r>
      <w:r w:rsidR="009C4005">
        <w:t xml:space="preserve">quantitative risk assessment </w:t>
      </w:r>
      <w:r w:rsidR="00C87674">
        <w:t xml:space="preserve">modelling by Hall et al (2023), considered midges, mosquitoes and heavy fliers (stable flies, tabanids and other brachyceran flies) as potential hitchhiker vectors on vessels. </w:t>
      </w:r>
      <w:r w:rsidR="00C87674">
        <w:rPr>
          <w:rFonts w:eastAsia="Garamond"/>
        </w:rPr>
        <w:t>Hard ticks</w:t>
      </w:r>
      <w:r w:rsidR="00C87674">
        <w:t xml:space="preserve"> were excluded from </w:t>
      </w:r>
      <w:r w:rsidR="00BD243D">
        <w:t xml:space="preserve">the </w:t>
      </w:r>
      <w:r w:rsidR="00C87674">
        <w:t>model as they</w:t>
      </w:r>
      <w:r w:rsidR="00C87674">
        <w:rPr>
          <w:rFonts w:eastAsia="Garamond"/>
        </w:rPr>
        <w:t xml:space="preserve"> are unlikely to be able to travel the distances required to carry LSDV into Australia in the absence of a host</w:t>
      </w:r>
      <w:r w:rsidR="00C87674">
        <w:t xml:space="preserve"> </w:t>
      </w:r>
      <w:r w:rsidR="00C87674">
        <w:fldChar w:fldCharType="begin"/>
      </w:r>
      <w:r w:rsidR="006B0536">
        <w:instrText xml:space="preserve"> ADDIN ZOTERO_ITEM CSL_CITATION {"citationID":"QkzXPD5w","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C87674">
        <w:fldChar w:fldCharType="separate"/>
      </w:r>
      <w:r w:rsidR="00C87674">
        <w:rPr>
          <w:noProof/>
        </w:rPr>
        <w:t>(Hall et al. 2023)</w:t>
      </w:r>
      <w:r w:rsidR="00C87674">
        <w:fldChar w:fldCharType="end"/>
      </w:r>
      <w:r w:rsidR="00C87674">
        <w:rPr>
          <w:rFonts w:eastAsia="Garamond"/>
        </w:rPr>
        <w:t>. These pests</w:t>
      </w:r>
      <w:r w:rsidR="00C87674">
        <w:t xml:space="preserve"> could</w:t>
      </w:r>
      <w:r w:rsidR="00C87674">
        <w:rPr>
          <w:rFonts w:eastAsia="Garamond"/>
        </w:rPr>
        <w:t xml:space="preserve"> travel on ships and aircraft</w:t>
      </w:r>
      <w:r w:rsidR="00C87674">
        <w:t>,</w:t>
      </w:r>
      <w:r w:rsidR="00C87674">
        <w:rPr>
          <w:rFonts w:eastAsia="Garamond"/>
        </w:rPr>
        <w:t xml:space="preserve"> </w:t>
      </w:r>
      <w:r w:rsidR="00C87674">
        <w:t>i</w:t>
      </w:r>
      <w:r w:rsidR="00C87674">
        <w:rPr>
          <w:rFonts w:eastAsia="Garamond"/>
        </w:rPr>
        <w:t>n shipping containers</w:t>
      </w:r>
      <w:r w:rsidR="00C87674">
        <w:t xml:space="preserve"> and </w:t>
      </w:r>
      <w:r w:rsidR="00C87674">
        <w:rPr>
          <w:rFonts w:eastAsia="Garamond"/>
        </w:rPr>
        <w:t xml:space="preserve">cargo such as cars, tyres or machinery </w:t>
      </w:r>
      <w:r w:rsidR="00C87674">
        <w:t>(Inspector-General of Biosecurity, 2018)</w:t>
      </w:r>
      <w:r w:rsidR="00C87674">
        <w:rPr>
          <w:rFonts w:eastAsia="Garamond"/>
        </w:rPr>
        <w:t>.</w:t>
      </w:r>
    </w:p>
    <w:p w14:paraId="50F50E48" w14:textId="20664D6D" w:rsidR="00C87674" w:rsidRDefault="009C4005" w:rsidP="00C87674">
      <w:r>
        <w:t xml:space="preserve">The </w:t>
      </w:r>
      <w:r>
        <w:rPr>
          <w:rFonts w:eastAsia="Garamond"/>
        </w:rPr>
        <w:t>Maritime Arrivals Reporting System (MARS</w:t>
      </w:r>
      <w:r>
        <w:t>) manages biosecurity risks on</w:t>
      </w:r>
      <w:r w:rsidR="00C87674">
        <w:t xml:space="preserve"> commercial vessels. MARS requires a</w:t>
      </w:r>
      <w:r w:rsidR="00C87674">
        <w:rPr>
          <w:rFonts w:eastAsia="Garamond"/>
        </w:rPr>
        <w:t xml:space="preserve">ll commercial vessels </w:t>
      </w:r>
      <w:r w:rsidR="00C87674">
        <w:t>to</w:t>
      </w:r>
      <w:r w:rsidR="00C87674">
        <w:rPr>
          <w:rFonts w:eastAsia="Garamond"/>
        </w:rPr>
        <w:t xml:space="preserve"> </w:t>
      </w:r>
      <w:r w:rsidR="00C87674">
        <w:t>provide</w:t>
      </w:r>
      <w:r w:rsidR="00C87674">
        <w:rPr>
          <w:rFonts w:eastAsia="Garamond"/>
        </w:rPr>
        <w:t xml:space="preserve"> details of their biosecurity status and last port of call</w:t>
      </w:r>
      <w:r w:rsidR="00C87674">
        <w:t xml:space="preserve"> before </w:t>
      </w:r>
      <w:r w:rsidR="00C87674">
        <w:rPr>
          <w:rFonts w:eastAsia="Garamond"/>
        </w:rPr>
        <w:t xml:space="preserve">arrival </w:t>
      </w:r>
      <w:r w:rsidR="00C87674">
        <w:t>in Australia. A</w:t>
      </w:r>
      <w:r w:rsidR="00C87674">
        <w:rPr>
          <w:rFonts w:eastAsia="Garamond"/>
        </w:rPr>
        <w:t xml:space="preserve"> vessel compliance scheme </w:t>
      </w:r>
      <w:r w:rsidR="00C87674">
        <w:t xml:space="preserve">is operated </w:t>
      </w:r>
      <w:r w:rsidR="00C87674">
        <w:rPr>
          <w:rFonts w:eastAsia="Garamond"/>
        </w:rPr>
        <w:t>through MARS to facilitate risk-based, targeted inspections</w:t>
      </w:r>
      <w:r w:rsidR="00C87674">
        <w:t>, with</w:t>
      </w:r>
      <w:r w:rsidR="00C87674">
        <w:rPr>
          <w:rFonts w:eastAsia="Garamond"/>
        </w:rPr>
        <w:t xml:space="preserve"> each ship</w:t>
      </w:r>
      <w:r w:rsidR="00C87674">
        <w:t xml:space="preserve"> being i</w:t>
      </w:r>
      <w:r w:rsidR="00C87674">
        <w:rPr>
          <w:rFonts w:eastAsia="Garamond"/>
        </w:rPr>
        <w:t xml:space="preserve">nspected unless </w:t>
      </w:r>
      <w:r w:rsidR="00C87674">
        <w:t xml:space="preserve">exempt by the </w:t>
      </w:r>
      <w:r w:rsidR="00C87674">
        <w:rPr>
          <w:rFonts w:eastAsia="Garamond"/>
        </w:rPr>
        <w:t>risk-based assessment</w:t>
      </w:r>
      <w:r w:rsidR="00C87674">
        <w:t xml:space="preserve"> </w:t>
      </w:r>
      <w:r w:rsidR="00C87674">
        <w:fldChar w:fldCharType="begin"/>
      </w:r>
      <w:r w:rsidR="006B0536">
        <w:instrText xml:space="preserve"> ADDIN ZOTERO_ITEM CSL_CITATION {"citationID":"9rqwiEku","properties":{"formattedCitation":"(Inspector-General of Biosecurity 2018)","plainCitation":"(Inspector-General of Biosecurity 2018)","noteIndex":0},"citationItems":[{"id":6748,"uris":["http://zotero.org/groups/4707929/items/4ZHAIK43"],"itemData":{"id":6748,"type":"report","event-place":"Canberra, Australia","number":"Review report No. 2017–18/02","publisher":"Department of Agriculture and Water Resources","publisher-place":"Canberra, Australia","title":"Hitchhiker pest and contaminant biosecurity risk management in Australia","URL":"https://www.igb.gov.au/sites/default/files/documents/hitchhikers-contaminants-report_0.pdf","author":[{"family":"Inspector-General of Biosecurity","given":""}],"issued":{"date-parts":[["2018"]]}}}],"schema":"https://github.com/citation-style-language/schema/raw/master/csl-citation.json"} </w:instrText>
      </w:r>
      <w:r w:rsidR="00C87674">
        <w:fldChar w:fldCharType="separate"/>
      </w:r>
      <w:r w:rsidR="00C87674">
        <w:rPr>
          <w:noProof/>
        </w:rPr>
        <w:t>(Inspector-General of Biosecurity 2018)</w:t>
      </w:r>
      <w:r w:rsidR="00C87674">
        <w:fldChar w:fldCharType="end"/>
      </w:r>
      <w:r w:rsidR="00C87674">
        <w:rPr>
          <w:rFonts w:eastAsia="Garamond"/>
        </w:rPr>
        <w:t xml:space="preserve">. </w:t>
      </w:r>
      <w:r w:rsidR="00C87674">
        <w:t xml:space="preserve">Despite these biosecurity measures, commercial vessels are a potential area for overseas vector leakage </w:t>
      </w:r>
      <w:r w:rsidR="00C87674">
        <w:fldChar w:fldCharType="begin"/>
      </w:r>
      <w:r w:rsidR="006B0536">
        <w:instrText xml:space="preserve"> ADDIN ZOTERO_ITEM CSL_CITATION {"citationID":"AA86ZdYA","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C87674">
        <w:fldChar w:fldCharType="separate"/>
      </w:r>
      <w:r w:rsidR="00C87674">
        <w:rPr>
          <w:noProof/>
        </w:rPr>
        <w:t>(Hall et al. 2023)</w:t>
      </w:r>
      <w:r w:rsidR="00C87674">
        <w:fldChar w:fldCharType="end"/>
      </w:r>
      <w:r w:rsidR="00C87674">
        <w:rPr>
          <w:rFonts w:eastAsia="Garamond"/>
        </w:rPr>
        <w:t>.</w:t>
      </w:r>
    </w:p>
    <w:p w14:paraId="63C77126" w14:textId="1E2656E3" w:rsidR="00C87674" w:rsidRDefault="00C87674" w:rsidP="00C87674">
      <w:r>
        <w:t>L</w:t>
      </w:r>
      <w:r>
        <w:rPr>
          <w:rFonts w:eastAsia="Garamond"/>
        </w:rPr>
        <w:t xml:space="preserve">ive export vessels </w:t>
      </w:r>
      <w:r>
        <w:t xml:space="preserve">returning to Australia are considered </w:t>
      </w:r>
      <w:r w:rsidR="00BD243D">
        <w:t xml:space="preserve">a </w:t>
      </w:r>
      <w:r>
        <w:t xml:space="preserve">high biosecurity risk and </w:t>
      </w:r>
      <w:r>
        <w:rPr>
          <w:rFonts w:eastAsia="Garamond"/>
        </w:rPr>
        <w:t>are managed separately</w:t>
      </w:r>
      <w:r>
        <w:t xml:space="preserve"> to other commercial vessels</w:t>
      </w:r>
      <w:r>
        <w:rPr>
          <w:rFonts w:eastAsia="Garamond"/>
        </w:rPr>
        <w:t xml:space="preserve">. </w:t>
      </w:r>
      <w:r>
        <w:t xml:space="preserve">Before arrival, </w:t>
      </w:r>
      <w:r w:rsidR="001272F9">
        <w:t xml:space="preserve">empty </w:t>
      </w:r>
      <w:r>
        <w:rPr>
          <w:rFonts w:eastAsia="Garamond"/>
        </w:rPr>
        <w:t xml:space="preserve">livestock ships </w:t>
      </w:r>
      <w:r>
        <w:t xml:space="preserve">must undergo </w:t>
      </w:r>
      <w:r>
        <w:rPr>
          <w:rFonts w:eastAsia="Garamond"/>
        </w:rPr>
        <w:t>thorough clean</w:t>
      </w:r>
      <w:r>
        <w:t>ing</w:t>
      </w:r>
      <w:r>
        <w:rPr>
          <w:rFonts w:eastAsia="Garamond"/>
        </w:rPr>
        <w:t>, disinfect</w:t>
      </w:r>
      <w:r>
        <w:t>ion</w:t>
      </w:r>
      <w:r>
        <w:rPr>
          <w:rFonts w:eastAsia="Garamond"/>
        </w:rPr>
        <w:t xml:space="preserve"> with soda ash and two </w:t>
      </w:r>
      <w:r>
        <w:t xml:space="preserve">insecticide </w:t>
      </w:r>
      <w:r>
        <w:rPr>
          <w:rFonts w:eastAsia="Garamond"/>
        </w:rPr>
        <w:t xml:space="preserve">treatments, although the </w:t>
      </w:r>
      <w:r>
        <w:t>efficacy of t</w:t>
      </w:r>
      <w:r>
        <w:rPr>
          <w:rFonts w:eastAsia="Garamond"/>
        </w:rPr>
        <w:t xml:space="preserve">hese treatments may </w:t>
      </w:r>
      <w:r>
        <w:t>vary across decks</w:t>
      </w:r>
      <w:r w:rsidR="00EC022D">
        <w:t xml:space="preserve"> </w:t>
      </w:r>
      <w:r w:rsidR="00EC022D">
        <w:fldChar w:fldCharType="begin"/>
      </w:r>
      <w:r w:rsidR="006B0536">
        <w:instrText xml:space="preserve"> ADDIN ZOTERO_ITEM CSL_CITATION {"citationID":"bzK7vdzX","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EC022D">
        <w:fldChar w:fldCharType="separate"/>
      </w:r>
      <w:r w:rsidR="00EC022D">
        <w:rPr>
          <w:noProof/>
        </w:rPr>
        <w:t>(Hall et al. 2023)</w:t>
      </w:r>
      <w:r w:rsidR="00EC022D">
        <w:fldChar w:fldCharType="end"/>
      </w:r>
      <w:r w:rsidR="00EC022D">
        <w:rPr>
          <w:rFonts w:eastAsia="Garamond"/>
        </w:rPr>
        <w:t xml:space="preserve">. </w:t>
      </w:r>
      <w:r>
        <w:rPr>
          <w:rFonts w:eastAsia="Garamond"/>
        </w:rPr>
        <w:t xml:space="preserve">Insectocutors are </w:t>
      </w:r>
      <w:r>
        <w:t xml:space="preserve">used for </w:t>
      </w:r>
      <w:r>
        <w:rPr>
          <w:rFonts w:eastAsia="Garamond"/>
        </w:rPr>
        <w:t>screwworm fly (</w:t>
      </w:r>
      <w:r>
        <w:rPr>
          <w:rFonts w:eastAsia="Garamond"/>
          <w:i/>
        </w:rPr>
        <w:t>Chrysomya bezziana</w:t>
      </w:r>
      <w:r>
        <w:rPr>
          <w:rFonts w:eastAsia="Garamond"/>
        </w:rPr>
        <w:t xml:space="preserve">) surveillance and </w:t>
      </w:r>
      <w:r>
        <w:t xml:space="preserve">to </w:t>
      </w:r>
      <w:r>
        <w:rPr>
          <w:rFonts w:eastAsia="Garamond"/>
        </w:rPr>
        <w:t xml:space="preserve">attract </w:t>
      </w:r>
      <w:r>
        <w:t xml:space="preserve">hitchhiking </w:t>
      </w:r>
      <w:r>
        <w:rPr>
          <w:rFonts w:eastAsia="Garamond"/>
        </w:rPr>
        <w:t>flie</w:t>
      </w:r>
      <w:r>
        <w:t xml:space="preserve">s once vessels are in Australian waters and during their time in port </w:t>
      </w:r>
      <w:r w:rsidR="00EC022D">
        <w:fldChar w:fldCharType="begin"/>
      </w:r>
      <w:r w:rsidR="006B0536">
        <w:instrText xml:space="preserve"> ADDIN ZOTERO_ITEM CSL_CITATION {"citationID":"ADXRpseE","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EC022D">
        <w:fldChar w:fldCharType="separate"/>
      </w:r>
      <w:r w:rsidR="00EC022D">
        <w:rPr>
          <w:noProof/>
        </w:rPr>
        <w:t>(Hall et al. 2023)</w:t>
      </w:r>
      <w:r w:rsidR="00EC022D">
        <w:fldChar w:fldCharType="end"/>
      </w:r>
      <w:r w:rsidR="00EC022D">
        <w:rPr>
          <w:rFonts w:eastAsia="Garamond"/>
        </w:rPr>
        <w:t xml:space="preserve">. </w:t>
      </w:r>
      <w:r>
        <w:t>All livestock vessels must undergo inspection on every visit to Australia. While these measures are considered effective against the entry of vectors, challenges in managing vectors are likely to increase due to rising</w:t>
      </w:r>
      <w:r>
        <w:rPr>
          <w:rFonts w:eastAsia="Garamond"/>
        </w:rPr>
        <w:t xml:space="preserve"> global trade </w:t>
      </w:r>
      <w:r>
        <w:fldChar w:fldCharType="begin"/>
      </w:r>
      <w:r w:rsidR="006B0536">
        <w:instrText xml:space="preserve"> ADDIN ZOTERO_ITEM CSL_CITATION {"citationID":"OJTQDeCh","properties":{"formattedCitation":"(Inspector-General of Biosecurity 2018)","plainCitation":"(Inspector-General of Biosecurity 2018)","noteIndex":0},"citationItems":[{"id":6748,"uris":["http://zotero.org/groups/4707929/items/4ZHAIK43"],"itemData":{"id":6748,"type":"report","event-place":"Canberra, Australia","number":"Review report No. 2017–18/02","publisher":"Department of Agriculture and Water Resources","publisher-place":"Canberra, Australia","title":"Hitchhiker pest and contaminant biosecurity risk management in Australia","URL":"https://www.igb.gov.au/sites/default/files/documents/hitchhikers-contaminants-report_0.pdf","author":[{"family":"Inspector-General of Biosecurity","given":""}],"issued":{"date-parts":[["2018"]]}}}],"schema":"https://github.com/citation-style-language/schema/raw/master/csl-citation.json"} </w:instrText>
      </w:r>
      <w:r>
        <w:fldChar w:fldCharType="separate"/>
      </w:r>
      <w:r>
        <w:rPr>
          <w:noProof/>
        </w:rPr>
        <w:t>(Inspector-General of Biosecurity 2018)</w:t>
      </w:r>
      <w:r>
        <w:fldChar w:fldCharType="end"/>
      </w:r>
      <w:r>
        <w:rPr>
          <w:rFonts w:eastAsia="Garamond"/>
        </w:rPr>
        <w:t>.</w:t>
      </w:r>
    </w:p>
    <w:p w14:paraId="754CBACF" w14:textId="20526A5D" w:rsidR="00C87674" w:rsidRDefault="00C87674" w:rsidP="00C87674">
      <w:pPr>
        <w:rPr>
          <w:rFonts w:eastAsia="Garamond"/>
        </w:rPr>
      </w:pPr>
      <w:r>
        <w:rPr>
          <w:rFonts w:eastAsia="Garamond"/>
        </w:rPr>
        <w:t>Foreign fishing vessels and non-commercial</w:t>
      </w:r>
      <w:r>
        <w:t xml:space="preserve"> yachts</w:t>
      </w:r>
      <w:r>
        <w:rPr>
          <w:rFonts w:eastAsia="Garamond"/>
        </w:rPr>
        <w:t xml:space="preserve"> are assumed to arrive in insufficient volumes to pose a significant threat. Additionally, they spend extended periods of time at sea, which is not conducive to arthropod survival or retention of virus infectivity</w:t>
      </w:r>
      <w:r>
        <w:t xml:space="preserve"> </w:t>
      </w:r>
      <w:r>
        <w:fldChar w:fldCharType="begin"/>
      </w:r>
      <w:r w:rsidR="006B0536">
        <w:instrText xml:space="preserve"> ADDIN ZOTERO_ITEM CSL_CITATION {"citationID":"Q4cXvjRS","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fldChar w:fldCharType="separate"/>
      </w:r>
      <w:r>
        <w:rPr>
          <w:noProof/>
        </w:rPr>
        <w:t>(Hall et al. 2023)</w:t>
      </w:r>
      <w:r>
        <w:fldChar w:fldCharType="end"/>
      </w:r>
      <w:r>
        <w:rPr>
          <w:rFonts w:eastAsia="Garamond"/>
        </w:rPr>
        <w:t>.</w:t>
      </w:r>
    </w:p>
    <w:p w14:paraId="2ED189E4" w14:textId="12A296A8" w:rsidR="00CB64C9" w:rsidRDefault="00CB64C9">
      <w:pPr>
        <w:spacing w:after="0" w:line="240" w:lineRule="auto"/>
        <w:rPr>
          <w:rFonts w:eastAsia="Garamond"/>
        </w:rPr>
      </w:pPr>
      <w:r>
        <w:rPr>
          <w:rFonts w:eastAsia="Garamond"/>
        </w:rPr>
        <w:br w:type="page"/>
      </w:r>
    </w:p>
    <w:p w14:paraId="210D4CC4" w14:textId="6A31C417" w:rsidR="00C87674" w:rsidRDefault="00C87674" w:rsidP="00C87674">
      <w:pPr>
        <w:pStyle w:val="Caption"/>
        <w:rPr>
          <w:lang w:eastAsia="en-US"/>
        </w:rPr>
      </w:pPr>
      <w:bookmarkStart w:id="213" w:name="_Ref161157941"/>
      <w:r>
        <w:lastRenderedPageBreak/>
        <w:t xml:space="preserve">Table </w:t>
      </w:r>
      <w:bookmarkEnd w:id="213"/>
      <w:r w:rsidR="007C5246">
        <w:t>36</w:t>
      </w:r>
      <w:r>
        <w:t xml:space="preserve">. </w:t>
      </w:r>
      <w:r>
        <w:rPr>
          <w:lang w:eastAsia="en-US"/>
        </w:rPr>
        <w:t xml:space="preserve">Control options for vectors that may be </w:t>
      </w:r>
      <w:r w:rsidR="009C4005">
        <w:rPr>
          <w:lang w:eastAsia="en-US"/>
        </w:rPr>
        <w:t>involved</w:t>
      </w:r>
      <w:r>
        <w:rPr>
          <w:lang w:eastAsia="en-US"/>
        </w:rPr>
        <w:t xml:space="preserve"> in transmission of LSD at por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2106"/>
        <w:gridCol w:w="7208"/>
        <w:gridCol w:w="630"/>
        <w:gridCol w:w="630"/>
        <w:gridCol w:w="705"/>
        <w:gridCol w:w="630"/>
        <w:gridCol w:w="630"/>
      </w:tblGrid>
      <w:tr w:rsidR="00C87674" w:rsidRPr="00916814" w14:paraId="7B0865F4" w14:textId="77777777" w:rsidTr="007C5246">
        <w:trPr>
          <w:cantSplit/>
          <w:trHeight w:val="1523"/>
          <w:tblHeader/>
        </w:trPr>
        <w:tc>
          <w:tcPr>
            <w:tcW w:w="1409" w:type="dxa"/>
            <w:vAlign w:val="center"/>
          </w:tcPr>
          <w:p w14:paraId="1FC02D03" w14:textId="77777777" w:rsidR="00C87674" w:rsidRPr="00916814" w:rsidRDefault="00C87674" w:rsidP="00615C13">
            <w:pPr>
              <w:rPr>
                <w:rFonts w:cs="Calibri"/>
                <w:b/>
                <w:bCs/>
                <w:sz w:val="20"/>
                <w:szCs w:val="20"/>
              </w:rPr>
            </w:pPr>
            <w:bookmarkStart w:id="214" w:name="Table_36"/>
            <w:bookmarkEnd w:id="214"/>
            <w:r w:rsidRPr="00916814">
              <w:rPr>
                <w:rFonts w:cs="Calibri"/>
                <w:b/>
                <w:bCs/>
                <w:sz w:val="20"/>
                <w:szCs w:val="20"/>
              </w:rPr>
              <w:t>Category</w:t>
            </w:r>
          </w:p>
        </w:tc>
        <w:tc>
          <w:tcPr>
            <w:tcW w:w="2106" w:type="dxa"/>
            <w:vAlign w:val="center"/>
          </w:tcPr>
          <w:p w14:paraId="2A8B7EF8" w14:textId="77777777" w:rsidR="00C87674" w:rsidRPr="00916814" w:rsidRDefault="00C87674" w:rsidP="00615C13">
            <w:pPr>
              <w:rPr>
                <w:rFonts w:cs="Calibri"/>
                <w:b/>
                <w:bCs/>
                <w:sz w:val="20"/>
                <w:szCs w:val="20"/>
              </w:rPr>
            </w:pPr>
            <w:r w:rsidRPr="00916814">
              <w:rPr>
                <w:rFonts w:cs="Calibri"/>
                <w:b/>
                <w:bCs/>
                <w:sz w:val="20"/>
                <w:szCs w:val="20"/>
              </w:rPr>
              <w:t>Control Method</w:t>
            </w:r>
          </w:p>
        </w:tc>
        <w:tc>
          <w:tcPr>
            <w:tcW w:w="7208" w:type="dxa"/>
            <w:vAlign w:val="center"/>
          </w:tcPr>
          <w:p w14:paraId="4492B062" w14:textId="77777777" w:rsidR="00C87674" w:rsidRPr="00916814" w:rsidRDefault="00C87674" w:rsidP="00615C13">
            <w:pPr>
              <w:rPr>
                <w:rFonts w:cs="Calibri"/>
                <w:b/>
                <w:bCs/>
                <w:sz w:val="20"/>
                <w:szCs w:val="20"/>
              </w:rPr>
            </w:pPr>
            <w:r w:rsidRPr="00916814">
              <w:rPr>
                <w:rFonts w:cs="Calibri"/>
                <w:b/>
                <w:bCs/>
                <w:sz w:val="20"/>
                <w:szCs w:val="20"/>
              </w:rPr>
              <w:t>Comments</w:t>
            </w:r>
          </w:p>
        </w:tc>
        <w:tc>
          <w:tcPr>
            <w:tcW w:w="630" w:type="dxa"/>
            <w:textDirection w:val="btLr"/>
            <w:vAlign w:val="center"/>
          </w:tcPr>
          <w:p w14:paraId="4A857399" w14:textId="77777777" w:rsidR="00C87674" w:rsidRPr="00916814" w:rsidRDefault="00C87674" w:rsidP="00615C13">
            <w:pPr>
              <w:ind w:left="113" w:right="113"/>
              <w:rPr>
                <w:rFonts w:cs="Calibri"/>
                <w:b/>
                <w:bCs/>
                <w:sz w:val="20"/>
                <w:szCs w:val="20"/>
              </w:rPr>
            </w:pPr>
            <w:r w:rsidRPr="00916814">
              <w:rPr>
                <w:rFonts w:cs="Calibri"/>
                <w:b/>
                <w:bCs/>
                <w:sz w:val="20"/>
                <w:szCs w:val="20"/>
              </w:rPr>
              <w:t>Stable flies</w:t>
            </w:r>
          </w:p>
        </w:tc>
        <w:tc>
          <w:tcPr>
            <w:tcW w:w="630" w:type="dxa"/>
            <w:textDirection w:val="btLr"/>
            <w:vAlign w:val="center"/>
          </w:tcPr>
          <w:p w14:paraId="7CB07FCF" w14:textId="77777777" w:rsidR="00C87674" w:rsidRPr="00916814" w:rsidRDefault="00C87674" w:rsidP="00615C13">
            <w:pPr>
              <w:ind w:left="113" w:right="113"/>
              <w:rPr>
                <w:rFonts w:cs="Calibri"/>
                <w:b/>
                <w:bCs/>
                <w:sz w:val="20"/>
                <w:szCs w:val="20"/>
              </w:rPr>
            </w:pPr>
            <w:r w:rsidRPr="00916814">
              <w:rPr>
                <w:rFonts w:cs="Calibri"/>
                <w:b/>
                <w:bCs/>
                <w:sz w:val="20"/>
                <w:szCs w:val="20"/>
              </w:rPr>
              <w:t>Horse flies</w:t>
            </w:r>
          </w:p>
        </w:tc>
        <w:tc>
          <w:tcPr>
            <w:tcW w:w="705" w:type="dxa"/>
            <w:textDirection w:val="btLr"/>
            <w:vAlign w:val="center"/>
          </w:tcPr>
          <w:p w14:paraId="1A241021" w14:textId="77777777" w:rsidR="00C87674" w:rsidRPr="00916814" w:rsidRDefault="00C87674" w:rsidP="00615C13">
            <w:pPr>
              <w:ind w:left="113" w:right="113"/>
              <w:rPr>
                <w:rFonts w:cs="Calibri"/>
                <w:b/>
                <w:bCs/>
                <w:sz w:val="20"/>
                <w:szCs w:val="20"/>
              </w:rPr>
            </w:pPr>
            <w:r w:rsidRPr="00916814">
              <w:rPr>
                <w:rFonts w:cs="Calibri"/>
                <w:b/>
                <w:bCs/>
                <w:sz w:val="20"/>
                <w:szCs w:val="20"/>
              </w:rPr>
              <w:t>Non-biting flies</w:t>
            </w:r>
          </w:p>
        </w:tc>
        <w:tc>
          <w:tcPr>
            <w:tcW w:w="630" w:type="dxa"/>
            <w:textDirection w:val="btLr"/>
            <w:vAlign w:val="center"/>
          </w:tcPr>
          <w:p w14:paraId="748B7310" w14:textId="77777777" w:rsidR="00C87674" w:rsidRPr="00916814" w:rsidRDefault="00C87674" w:rsidP="00615C13">
            <w:pPr>
              <w:ind w:left="113" w:right="113"/>
              <w:rPr>
                <w:rFonts w:cs="Calibri"/>
                <w:b/>
                <w:bCs/>
                <w:sz w:val="20"/>
                <w:szCs w:val="20"/>
              </w:rPr>
            </w:pPr>
            <w:r w:rsidRPr="00916814">
              <w:rPr>
                <w:rFonts w:cs="Calibri"/>
                <w:b/>
                <w:bCs/>
                <w:sz w:val="20"/>
                <w:szCs w:val="20"/>
              </w:rPr>
              <w:t>Biting midges</w:t>
            </w:r>
          </w:p>
        </w:tc>
        <w:tc>
          <w:tcPr>
            <w:tcW w:w="630" w:type="dxa"/>
            <w:textDirection w:val="btLr"/>
            <w:vAlign w:val="center"/>
          </w:tcPr>
          <w:p w14:paraId="24CA2C0B" w14:textId="77777777" w:rsidR="00C87674" w:rsidRPr="00916814" w:rsidRDefault="00C87674" w:rsidP="00615C13">
            <w:pPr>
              <w:ind w:left="113" w:right="113"/>
              <w:rPr>
                <w:rFonts w:cs="Calibri"/>
                <w:b/>
                <w:bCs/>
                <w:sz w:val="20"/>
                <w:szCs w:val="20"/>
              </w:rPr>
            </w:pPr>
            <w:r w:rsidRPr="00916814">
              <w:rPr>
                <w:rFonts w:cs="Calibri"/>
                <w:b/>
                <w:bCs/>
                <w:sz w:val="20"/>
                <w:szCs w:val="20"/>
              </w:rPr>
              <w:t>Mosquitoes</w:t>
            </w:r>
          </w:p>
        </w:tc>
      </w:tr>
      <w:tr w:rsidR="00797EBE" w:rsidRPr="009253EC" w14:paraId="51FBCAC5" w14:textId="77777777" w:rsidTr="007C5246">
        <w:tc>
          <w:tcPr>
            <w:tcW w:w="1409" w:type="dxa"/>
            <w:vMerge w:val="restart"/>
            <w:vAlign w:val="center"/>
          </w:tcPr>
          <w:p w14:paraId="0C3C382E"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2106" w:type="dxa"/>
          </w:tcPr>
          <w:p w14:paraId="7D43FDF8" w14:textId="77777777" w:rsidR="00797EBE" w:rsidRPr="009253EC" w:rsidRDefault="00797EBE" w:rsidP="00615C13">
            <w:pPr>
              <w:rPr>
                <w:rFonts w:cs="Calibri"/>
                <w:sz w:val="20"/>
                <w:szCs w:val="20"/>
              </w:rPr>
            </w:pPr>
            <w:r w:rsidRPr="009253EC">
              <w:rPr>
                <w:rFonts w:cs="Calibri"/>
                <w:sz w:val="20"/>
                <w:szCs w:val="20"/>
              </w:rPr>
              <w:t>Sanitation measures</w:t>
            </w:r>
          </w:p>
        </w:tc>
        <w:tc>
          <w:tcPr>
            <w:tcW w:w="7208" w:type="dxa"/>
          </w:tcPr>
          <w:p w14:paraId="34731B50" w14:textId="77777777" w:rsidR="00797EBE" w:rsidRPr="009253EC" w:rsidRDefault="00797EBE" w:rsidP="00615C13">
            <w:pPr>
              <w:rPr>
                <w:rFonts w:cs="Calibri"/>
                <w:sz w:val="20"/>
                <w:szCs w:val="20"/>
              </w:rPr>
            </w:pPr>
            <w:r>
              <w:rPr>
                <w:rFonts w:cs="Calibri"/>
                <w:sz w:val="20"/>
                <w:szCs w:val="20"/>
              </w:rPr>
              <w:t xml:space="preserve">Required on vessels arriving in Australian ports. </w:t>
            </w:r>
          </w:p>
        </w:tc>
        <w:tc>
          <w:tcPr>
            <w:tcW w:w="630" w:type="dxa"/>
            <w:vAlign w:val="center"/>
          </w:tcPr>
          <w:p w14:paraId="3EEBAE98"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7295D196"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705" w:type="dxa"/>
            <w:vAlign w:val="center"/>
          </w:tcPr>
          <w:p w14:paraId="7896558F"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3A5D48B5"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27BB280A"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r>
      <w:tr w:rsidR="00797EBE" w:rsidRPr="009253EC" w14:paraId="0EC740B6" w14:textId="77777777" w:rsidTr="007C5246">
        <w:tc>
          <w:tcPr>
            <w:tcW w:w="1409" w:type="dxa"/>
            <w:vMerge/>
            <w:vAlign w:val="center"/>
          </w:tcPr>
          <w:p w14:paraId="439EB7D1" w14:textId="77777777" w:rsidR="00797EBE" w:rsidRPr="009253EC" w:rsidRDefault="00797EBE" w:rsidP="00797EBE">
            <w:pPr>
              <w:jc w:val="center"/>
              <w:rPr>
                <w:rFonts w:cs="Calibri"/>
                <w:sz w:val="20"/>
                <w:szCs w:val="20"/>
              </w:rPr>
            </w:pPr>
          </w:p>
        </w:tc>
        <w:tc>
          <w:tcPr>
            <w:tcW w:w="2106" w:type="dxa"/>
          </w:tcPr>
          <w:p w14:paraId="3AFE9502" w14:textId="19AB74F0" w:rsidR="00797EBE" w:rsidRPr="009253EC" w:rsidRDefault="00797EBE"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7208" w:type="dxa"/>
          </w:tcPr>
          <w:p w14:paraId="53A73D86" w14:textId="77777777" w:rsidR="00797EBE" w:rsidRPr="009253EC" w:rsidRDefault="00797EBE" w:rsidP="00615C13">
            <w:pPr>
              <w:rPr>
                <w:rFonts w:cs="Calibri"/>
                <w:sz w:val="20"/>
                <w:szCs w:val="20"/>
              </w:rPr>
            </w:pPr>
            <w:r>
              <w:rPr>
                <w:rFonts w:cs="Calibri"/>
                <w:sz w:val="20"/>
                <w:szCs w:val="20"/>
              </w:rPr>
              <w:t>Required on vessels arriving in Australian ports.</w:t>
            </w:r>
          </w:p>
        </w:tc>
        <w:tc>
          <w:tcPr>
            <w:tcW w:w="630" w:type="dxa"/>
            <w:vAlign w:val="center"/>
          </w:tcPr>
          <w:p w14:paraId="51F028AD"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05555D60" w14:textId="0E27C9EC" w:rsidR="00797EBE" w:rsidRPr="009253EC" w:rsidRDefault="00797EBE" w:rsidP="00CF062C">
            <w:pPr>
              <w:jc w:val="center"/>
              <w:rPr>
                <w:rFonts w:cs="Calibri"/>
                <w:sz w:val="20"/>
                <w:szCs w:val="20"/>
              </w:rPr>
            </w:pPr>
          </w:p>
        </w:tc>
        <w:tc>
          <w:tcPr>
            <w:tcW w:w="705" w:type="dxa"/>
            <w:vAlign w:val="center"/>
          </w:tcPr>
          <w:p w14:paraId="36EBEE43"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142057A2" w14:textId="277A16F6" w:rsidR="00797EBE" w:rsidRPr="009253EC" w:rsidRDefault="00797EBE" w:rsidP="00CF062C">
            <w:pPr>
              <w:jc w:val="center"/>
              <w:rPr>
                <w:rFonts w:cs="Calibri"/>
                <w:sz w:val="20"/>
                <w:szCs w:val="20"/>
              </w:rPr>
            </w:pPr>
          </w:p>
        </w:tc>
        <w:tc>
          <w:tcPr>
            <w:tcW w:w="630" w:type="dxa"/>
            <w:vAlign w:val="center"/>
          </w:tcPr>
          <w:p w14:paraId="37CEACC8"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r>
      <w:tr w:rsidR="00797EBE" w:rsidRPr="009253EC" w14:paraId="0D435DA6" w14:textId="77777777" w:rsidTr="007C5246">
        <w:tc>
          <w:tcPr>
            <w:tcW w:w="1409" w:type="dxa"/>
            <w:vMerge w:val="restart"/>
            <w:vAlign w:val="center"/>
          </w:tcPr>
          <w:p w14:paraId="56B160FF" w14:textId="07509C09" w:rsidR="00797EBE" w:rsidRPr="009253EC" w:rsidRDefault="00797EBE" w:rsidP="00797EBE">
            <w:pPr>
              <w:jc w:val="center"/>
              <w:rPr>
                <w:rFonts w:cs="Calibri"/>
                <w:sz w:val="20"/>
                <w:szCs w:val="20"/>
              </w:rPr>
            </w:pPr>
            <w:r>
              <w:rPr>
                <w:rFonts w:cs="Calibri"/>
                <w:sz w:val="20"/>
                <w:szCs w:val="20"/>
              </w:rPr>
              <w:t>Chemical Off-host</w:t>
            </w:r>
          </w:p>
        </w:tc>
        <w:tc>
          <w:tcPr>
            <w:tcW w:w="2106" w:type="dxa"/>
          </w:tcPr>
          <w:p w14:paraId="6DE30DB2" w14:textId="77777777" w:rsidR="00797EBE" w:rsidRPr="009253EC" w:rsidRDefault="00797EBE" w:rsidP="00615C13">
            <w:pPr>
              <w:rPr>
                <w:rFonts w:cs="Calibri"/>
                <w:sz w:val="20"/>
                <w:szCs w:val="20"/>
              </w:rPr>
            </w:pPr>
            <w:r w:rsidRPr="009253EC">
              <w:rPr>
                <w:rFonts w:cs="Calibri"/>
                <w:sz w:val="20"/>
                <w:szCs w:val="20"/>
              </w:rPr>
              <w:t>Environmental spraying</w:t>
            </w:r>
            <w:r>
              <w:rPr>
                <w:rFonts w:cs="Calibri"/>
                <w:sz w:val="20"/>
                <w:szCs w:val="20"/>
              </w:rPr>
              <w:t xml:space="preserve"> </w:t>
            </w:r>
          </w:p>
        </w:tc>
        <w:tc>
          <w:tcPr>
            <w:tcW w:w="7208" w:type="dxa"/>
          </w:tcPr>
          <w:p w14:paraId="3A91578E" w14:textId="77777777" w:rsidR="00797EBE" w:rsidRPr="009253EC" w:rsidRDefault="00797EBE" w:rsidP="00615C13">
            <w:pPr>
              <w:rPr>
                <w:rFonts w:cs="Calibri"/>
                <w:sz w:val="20"/>
                <w:szCs w:val="20"/>
              </w:rPr>
            </w:pPr>
            <w:r>
              <w:rPr>
                <w:rFonts w:cs="Calibri"/>
                <w:sz w:val="20"/>
                <w:szCs w:val="20"/>
              </w:rPr>
              <w:t>Required on vessels arriving in Australian ports.</w:t>
            </w:r>
          </w:p>
        </w:tc>
        <w:tc>
          <w:tcPr>
            <w:tcW w:w="630" w:type="dxa"/>
            <w:vAlign w:val="center"/>
          </w:tcPr>
          <w:p w14:paraId="74D8C005" w14:textId="77777777" w:rsidR="00797EBE" w:rsidRPr="009253EC" w:rsidRDefault="00797EBE" w:rsidP="00CF062C">
            <w:pPr>
              <w:jc w:val="center"/>
              <w:rPr>
                <w:rFonts w:cs="Calibri"/>
                <w:sz w:val="20"/>
                <w:szCs w:val="20"/>
              </w:rPr>
            </w:pPr>
            <w:r>
              <w:rPr>
                <w:rFonts w:cs="Calibri"/>
                <w:sz w:val="20"/>
                <w:szCs w:val="20"/>
              </w:rPr>
              <w:t>-</w:t>
            </w:r>
          </w:p>
        </w:tc>
        <w:tc>
          <w:tcPr>
            <w:tcW w:w="630" w:type="dxa"/>
            <w:vAlign w:val="center"/>
          </w:tcPr>
          <w:p w14:paraId="3A4B6D10" w14:textId="77777777" w:rsidR="00797EBE" w:rsidRPr="009253EC" w:rsidRDefault="00797EBE" w:rsidP="00CF062C">
            <w:pPr>
              <w:jc w:val="center"/>
              <w:rPr>
                <w:rFonts w:cs="Calibri"/>
                <w:sz w:val="20"/>
                <w:szCs w:val="20"/>
              </w:rPr>
            </w:pPr>
            <w:r>
              <w:rPr>
                <w:rFonts w:cs="Calibri"/>
                <w:sz w:val="20"/>
                <w:szCs w:val="20"/>
              </w:rPr>
              <w:t>-</w:t>
            </w:r>
          </w:p>
        </w:tc>
        <w:tc>
          <w:tcPr>
            <w:tcW w:w="705" w:type="dxa"/>
            <w:vAlign w:val="center"/>
          </w:tcPr>
          <w:p w14:paraId="7AA3D25B"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79C9DB33" w14:textId="77777777" w:rsidR="00797EBE" w:rsidRPr="009253EC" w:rsidRDefault="00797EBE" w:rsidP="00CF062C">
            <w:pPr>
              <w:jc w:val="center"/>
              <w:rPr>
                <w:rFonts w:cs="Calibri"/>
                <w:sz w:val="20"/>
                <w:szCs w:val="20"/>
              </w:rPr>
            </w:pPr>
            <w:r>
              <w:rPr>
                <w:rFonts w:cs="Calibri"/>
                <w:sz w:val="20"/>
                <w:szCs w:val="20"/>
              </w:rPr>
              <w:t>-</w:t>
            </w:r>
          </w:p>
        </w:tc>
        <w:tc>
          <w:tcPr>
            <w:tcW w:w="630" w:type="dxa"/>
            <w:vAlign w:val="center"/>
          </w:tcPr>
          <w:p w14:paraId="4FEB3454" w14:textId="77777777" w:rsidR="00797EBE" w:rsidRPr="009253EC" w:rsidRDefault="00797EBE" w:rsidP="00CF062C">
            <w:pPr>
              <w:jc w:val="center"/>
              <w:rPr>
                <w:rFonts w:cs="Calibri"/>
                <w:sz w:val="20"/>
                <w:szCs w:val="20"/>
              </w:rPr>
            </w:pPr>
            <w:r>
              <w:rPr>
                <w:rFonts w:cs="Calibri"/>
                <w:sz w:val="20"/>
                <w:szCs w:val="20"/>
              </w:rPr>
              <w:t>-</w:t>
            </w:r>
          </w:p>
        </w:tc>
      </w:tr>
      <w:tr w:rsidR="00797EBE" w:rsidRPr="009253EC" w14:paraId="5371E35C" w14:textId="77777777" w:rsidTr="007C5246">
        <w:tc>
          <w:tcPr>
            <w:tcW w:w="1409" w:type="dxa"/>
            <w:vMerge/>
          </w:tcPr>
          <w:p w14:paraId="6C6C68B1" w14:textId="77777777" w:rsidR="00797EBE" w:rsidRPr="009253EC" w:rsidRDefault="00797EBE" w:rsidP="00615C13">
            <w:pPr>
              <w:rPr>
                <w:rFonts w:cs="Calibri"/>
                <w:sz w:val="20"/>
                <w:szCs w:val="20"/>
              </w:rPr>
            </w:pPr>
          </w:p>
        </w:tc>
        <w:tc>
          <w:tcPr>
            <w:tcW w:w="2106" w:type="dxa"/>
          </w:tcPr>
          <w:p w14:paraId="15F941C5" w14:textId="77777777" w:rsidR="00797EBE" w:rsidRPr="009253EC" w:rsidRDefault="00797EBE" w:rsidP="00615C13">
            <w:pPr>
              <w:rPr>
                <w:rFonts w:cs="Calibri"/>
                <w:sz w:val="20"/>
                <w:szCs w:val="20"/>
              </w:rPr>
            </w:pPr>
            <w:r w:rsidRPr="009253EC">
              <w:rPr>
                <w:rFonts w:cs="Calibri"/>
                <w:sz w:val="20"/>
                <w:szCs w:val="20"/>
              </w:rPr>
              <w:t>Residual surface sprays</w:t>
            </w:r>
          </w:p>
        </w:tc>
        <w:tc>
          <w:tcPr>
            <w:tcW w:w="7208" w:type="dxa"/>
          </w:tcPr>
          <w:p w14:paraId="165CD299" w14:textId="77777777" w:rsidR="00797EBE" w:rsidRPr="009253EC" w:rsidRDefault="00797EBE" w:rsidP="00615C13">
            <w:pPr>
              <w:rPr>
                <w:rFonts w:cs="Calibri"/>
                <w:sz w:val="20"/>
                <w:szCs w:val="20"/>
              </w:rPr>
            </w:pPr>
            <w:r>
              <w:rPr>
                <w:rFonts w:cs="Calibri"/>
                <w:sz w:val="20"/>
                <w:szCs w:val="20"/>
              </w:rPr>
              <w:t>Required on vessels arriving in Australian ports.</w:t>
            </w:r>
          </w:p>
        </w:tc>
        <w:tc>
          <w:tcPr>
            <w:tcW w:w="630" w:type="dxa"/>
            <w:vAlign w:val="center"/>
          </w:tcPr>
          <w:p w14:paraId="0207FB9F"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074CB38B" w14:textId="77777777" w:rsidR="00797EBE" w:rsidRPr="009253EC" w:rsidRDefault="00797EBE" w:rsidP="00CF062C">
            <w:pPr>
              <w:jc w:val="center"/>
              <w:rPr>
                <w:rFonts w:cs="Calibri"/>
                <w:sz w:val="20"/>
                <w:szCs w:val="20"/>
              </w:rPr>
            </w:pPr>
          </w:p>
        </w:tc>
        <w:tc>
          <w:tcPr>
            <w:tcW w:w="705" w:type="dxa"/>
            <w:vAlign w:val="center"/>
          </w:tcPr>
          <w:p w14:paraId="2490987E" w14:textId="77777777" w:rsidR="00797EBE" w:rsidRPr="009253EC" w:rsidRDefault="00797EBE" w:rsidP="00CF062C">
            <w:pPr>
              <w:jc w:val="center"/>
              <w:rPr>
                <w:rFonts w:cs="Calibri"/>
                <w:sz w:val="20"/>
                <w:szCs w:val="20"/>
              </w:rPr>
            </w:pPr>
            <w:r w:rsidRPr="00B3694A">
              <w:rPr>
                <w:rFonts w:ascii="Cambria Math" w:hAnsi="Cambria Math" w:cs="Cambria Math"/>
                <w:sz w:val="20"/>
                <w:szCs w:val="20"/>
              </w:rPr>
              <w:t>√</w:t>
            </w:r>
          </w:p>
        </w:tc>
        <w:tc>
          <w:tcPr>
            <w:tcW w:w="630" w:type="dxa"/>
            <w:vAlign w:val="center"/>
          </w:tcPr>
          <w:p w14:paraId="5A36DEB2" w14:textId="77777777" w:rsidR="00797EBE" w:rsidRPr="009253EC" w:rsidRDefault="00797EBE" w:rsidP="00CF062C">
            <w:pPr>
              <w:jc w:val="center"/>
              <w:rPr>
                <w:rFonts w:cs="Calibri"/>
                <w:sz w:val="20"/>
                <w:szCs w:val="20"/>
              </w:rPr>
            </w:pPr>
          </w:p>
        </w:tc>
        <w:tc>
          <w:tcPr>
            <w:tcW w:w="630" w:type="dxa"/>
            <w:vAlign w:val="center"/>
          </w:tcPr>
          <w:p w14:paraId="060A47D1" w14:textId="77777777" w:rsidR="00797EBE" w:rsidRPr="009253EC" w:rsidRDefault="00797EBE" w:rsidP="00CF062C">
            <w:pPr>
              <w:jc w:val="center"/>
              <w:rPr>
                <w:rFonts w:cs="Calibri"/>
                <w:sz w:val="20"/>
                <w:szCs w:val="20"/>
              </w:rPr>
            </w:pPr>
          </w:p>
        </w:tc>
      </w:tr>
    </w:tbl>
    <w:p w14:paraId="29E5C086" w14:textId="77777777" w:rsidR="00C87674" w:rsidRDefault="00C87674" w:rsidP="00365133">
      <w:pPr>
        <w:rPr>
          <w:lang w:eastAsia="en-US"/>
        </w:rPr>
      </w:pPr>
    </w:p>
    <w:p w14:paraId="47A91C6C" w14:textId="23050FB3" w:rsidR="001F62CF" w:rsidRDefault="001F62CF">
      <w:pPr>
        <w:spacing w:after="0" w:line="240" w:lineRule="auto"/>
        <w:rPr>
          <w:lang w:eastAsia="en-US"/>
        </w:rPr>
      </w:pPr>
      <w:r>
        <w:rPr>
          <w:lang w:eastAsia="en-US"/>
        </w:rPr>
        <w:br w:type="page"/>
      </w:r>
    </w:p>
    <w:p w14:paraId="2F949592" w14:textId="47D7FD12" w:rsidR="002E35B0" w:rsidRDefault="002E35B0" w:rsidP="00C137DC">
      <w:pPr>
        <w:pStyle w:val="Heading2"/>
      </w:pPr>
      <w:bookmarkStart w:id="215" w:name="_Toc195777937"/>
      <w:r>
        <w:lastRenderedPageBreak/>
        <w:t>Milk processing facilities</w:t>
      </w:r>
      <w:bookmarkEnd w:id="215"/>
    </w:p>
    <w:p w14:paraId="1FB61756" w14:textId="0223048B" w:rsidR="0072058E" w:rsidRDefault="007C5246" w:rsidP="0072058E">
      <w:hyperlink w:anchor="Table_37" w:history="1">
        <w:r w:rsidRPr="007C5246">
          <w:rPr>
            <w:rStyle w:val="Hyperlink"/>
            <w:color w:val="0D0D0D" w:themeColor="text1" w:themeTint="F2"/>
            <w:u w:val="none"/>
            <w:lang w:eastAsia="en-US"/>
          </w:rPr>
          <w:t>Table 37</w:t>
        </w:r>
      </w:hyperlink>
      <w:r>
        <w:rPr>
          <w:lang w:eastAsia="en-US"/>
        </w:rPr>
        <w:t xml:space="preserve"> </w:t>
      </w:r>
      <w:r w:rsidR="0072058E">
        <w:rPr>
          <w:lang w:eastAsia="en-US"/>
        </w:rPr>
        <w:t xml:space="preserve">details control </w:t>
      </w:r>
      <w:r w:rsidR="009C4005">
        <w:rPr>
          <w:lang w:eastAsia="en-US"/>
        </w:rPr>
        <w:t>options for</w:t>
      </w:r>
      <w:r w:rsidR="0072058E">
        <w:rPr>
          <w:lang w:eastAsia="en-US"/>
        </w:rPr>
        <w:t xml:space="preserve"> vectors </w:t>
      </w:r>
      <w:r w:rsidR="009C4005">
        <w:rPr>
          <w:lang w:eastAsia="en-US"/>
        </w:rPr>
        <w:t xml:space="preserve">that may be involved </w:t>
      </w:r>
      <w:r w:rsidR="0072058E">
        <w:rPr>
          <w:lang w:eastAsia="en-US"/>
        </w:rPr>
        <w:t>in LSD transmission at milk processing facilities.</w:t>
      </w:r>
    </w:p>
    <w:p w14:paraId="24DA21BF" w14:textId="0A8F2678" w:rsidR="00A527C1" w:rsidRDefault="0072058E" w:rsidP="0072058E">
      <w:r>
        <w:t xml:space="preserve">Other than one study reporting transmission of LSD from mother to calf via contaminated milk or skin lesions on the udder (Tuppurainen et al., 2017), subsequent studies investigating risk factors associated with transmission have </w:t>
      </w:r>
      <w:r w:rsidR="00A527C1">
        <w:t xml:space="preserve">not </w:t>
      </w:r>
      <w:r>
        <w:t xml:space="preserve">identified contaminated milk as a route of direct transmission </w:t>
      </w:r>
      <w:r>
        <w:fldChar w:fldCharType="begin"/>
      </w:r>
      <w:r w:rsidR="006B0536">
        <w:instrText xml:space="preserve"> ADDIN ZOTERO_ITEM CSL_CITATION {"citationID":"4oMdXcSP","properties":{"formattedCitation":"(Horigan et al. 2018a; A. Sprygin et al. 2019; Bianchini et al. 2023; Farra et al. 2022)","plainCitation":"(Horigan et al. 2018a; A. Sprygin et al. 2019; Bianchini et al. 2023; Farra et al. 2022)","dontUpdate":true,"noteIndex":0},"citationItems":[{"id":6548,"uris":["http://zotero.org/groups/4707929/items/L9NWUX2Z"],"itemData":{"id":6548,"type":"article-journal","archive_location":"WOS:000503369200001","container-title":"Microbial Risk Analysis","DOI":"10.1016/j.mran.2018.05.001","ISSN":"2352-3522","journalAbbreviation":"Microb Risk Anal","page":"1-10","title":"Assessing the probability of introduction and transmission of lumpy skin disease virus within the United Kingdom","volume":"9","author":[{"family":"Horigan","given":"V"},{"family":"Beard","given":"PM"},{"family":"Roberts","given":"H"},{"family":"Adkin","given":"A"},{"family":"Gale","given":"P"},{"family":"Batten","given":"CA"},{"family":"Kelly","given":"L"}],"issued":{"date-parts":[["2018"]]}}},{"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id":7751,"uris":["http://zotero.org/groups/4707929/items/24U8IFPZ"],"itemData":{"id":7751,"type":"article-journal","container-title":"Viruses","DOI":"https://doi.org/10.3390/v15081622","issue":"8","page":"1622","title":"Viruses | Free Full-Text | Lumpy Skin Disease: A Systematic Review of Mode of Transmission, Risk of Emergence and Risk Entry Pathway","volume":"15","author":[{"family":"Bianchini","given":"J"},{"family":"Simons","given":"X"},{"family":"Humblet","given":"M"},{"family":"Saegerman","given":"C"}],"issued":{"date-parts":[["2023"]]}}},{"id":7986,"uris":["http://zotero.org/groups/4707929/items/H84NUELY"],"itemData":{"id":7986,"type":"article-journal","abstract":"Lumpy skin disease (LSD) is a transboundary disease affecting bovine animals, which may result in severe economic implications. Ukraine is considered particularly vulnerable to LSD due to its proximity to regions where the virus is circulating. In addition, its ecological and environmental parameters can sustain, in summer, the spread of the disease in case it entered the country. This qualitative risk assessment aimed to investigate the probability that LSD virus is introduced to Ukraine and, if introduced, what would be the probability of onward transmission in the country within the next year. The risk assessment followed the OIE import risk analysis for animals and animal products guidelines and was undertaken with the support of local experts via an expert elicitation workshop. A modified Delphi approach was used to gather experts inputs. The illegally traded cattle was the pathway considered to have the highest probability of LSD introduction; however the probability was estimated to be low. When assessing the probability of an animal being exposed to the virus and further onward transmission in Ukraine, the highest probability estimate was related to flying vectors (high probability). During the expert opinion workshop, the Delphi approach helped to increase the agreement between experts and to assess the uncertainty related to some of the probability estimates. Throughout the risk assessment, some data gaps were identified and highlighted. The lack of reliable data on animal movements and biosecurity in Ukraine were emphasized. Based on the elicited probability estimates, the local experts generated recommendations for risk management practices. To our knowledge, this is the first risk assessment performed on LSDV in Eastern Europe and the conceptual framework adopted can help other countries willing to do a risk assessment in a similar data scarce environment.","container-title":"Microbial Risk Analysis","DOI":"10.1016/j.mran.2021.100200","ISSN":"2352-3522","journalAbbreviation":"Microbial Risk Analysis","page":"100200","source":"ScienceDirect","title":"Qualitative assessment of the probability of introduction and onward transmission of lumpy skin disease in Ukraine","volume":"20","author":[{"family":"Farra","given":"Dima"},{"family":"De Nardi","given":"Marco"},{"family":"Lets","given":"Viktoria"},{"family":"Holopura","given":"Sergii"},{"family":"Klymenok","given":"Oleksiy"},{"family":"Stephan","given":"Roger"},{"family":"Boreiko","given":"Oksana"}],"issued":{"date-parts":[["2022",4,1]]}}}],"schema":"https://github.com/citation-style-language/schema/raw/master/csl-citation.json"} </w:instrText>
      </w:r>
      <w:r>
        <w:fldChar w:fldCharType="separate"/>
      </w:r>
      <w:r w:rsidR="00AC3F91">
        <w:rPr>
          <w:noProof/>
        </w:rPr>
        <w:t>(Horigan et al. 2018; A. Sprygin et al. 2019; Bianchini et al. 2023; Farra et al. 2022)</w:t>
      </w:r>
      <w:r>
        <w:fldChar w:fldCharType="end"/>
      </w:r>
      <w:r>
        <w:t xml:space="preserve">. </w:t>
      </w:r>
      <w:r w:rsidR="00FB28AA">
        <w:t xml:space="preserve">Given this knowledge gap, further studies are needed to investigate the possibility of milk as a transmission route (Sprygin et al. 2019). </w:t>
      </w:r>
      <w:r w:rsidR="009C4005">
        <w:t>However, p</w:t>
      </w:r>
      <w:r>
        <w:t xml:space="preserve">otential risks associated with milk </w:t>
      </w:r>
      <w:r w:rsidR="009C4005">
        <w:t xml:space="preserve">are </w:t>
      </w:r>
      <w:r>
        <w:t>mitigated by pasteuri</w:t>
      </w:r>
      <w:r w:rsidR="00CC1A85">
        <w:t>s</w:t>
      </w:r>
      <w:r>
        <w:t xml:space="preserve">ation </w:t>
      </w:r>
      <w:r>
        <w:fldChar w:fldCharType="begin"/>
      </w:r>
      <w:r w:rsidR="006B0536">
        <w:instrText xml:space="preserve"> ADDIN ZOTERO_ITEM CSL_CITATION {"citationID":"7dIMzUdS","properties":{"formattedCitation":"(FAO 2017a)","plainCitation":"(FAO 2017a)","noteIndex":0},"citationItems":[{"id":7965,"uris":["http://zotero.org/groups/4707929/items/TDS3A6LB"],"itemData":{"id":7965,"type":"report","event-place":"Rome","number":"47","publisher":"Food and Agriculture Organization of the United Nations","publisher-place":"Rome","title":"EMPRES-Animal Health 360: Special Edition on Lumpy skin disease","URL":"https://www.fao.org/publications/card/en/c/5d0b5cfa-5999-49e1-8ee8-c2a1943a0390/","author":[{"family":"FAO","given":""}],"issued":{"date-parts":[["2017"]]}}}],"schema":"https://github.com/citation-style-language/schema/raw/master/csl-citation.json"} </w:instrText>
      </w:r>
      <w:r>
        <w:fldChar w:fldCharType="separate"/>
      </w:r>
      <w:r w:rsidR="003A279E">
        <w:rPr>
          <w:noProof/>
        </w:rPr>
        <w:t>(FAO 2017a)</w:t>
      </w:r>
      <w:r>
        <w:fldChar w:fldCharType="end"/>
      </w:r>
      <w:r>
        <w:t>.</w:t>
      </w:r>
    </w:p>
    <w:p w14:paraId="1BC69C6A" w14:textId="108967D4" w:rsidR="0072058E" w:rsidRDefault="0072058E" w:rsidP="00C137DC">
      <w:r>
        <w:t xml:space="preserve">Dairy manufacturers are legally required to control pests, including flying insects. Like abattoirs, guidelines for controlling pests at milk processing facilities focus on sanitation measures to reduce potential breeding habitats and physical barriers, such as screens and non-chemical traps. Nuisance flies are of most concern in these settings. Given it is unlikely that milk is a transmission route, or if it is, it is likely to be low risk </w:t>
      </w:r>
      <w:r>
        <w:fldChar w:fldCharType="begin"/>
      </w:r>
      <w:r w:rsidR="006B0536">
        <w:instrText xml:space="preserve"> ADDIN ZOTERO_ITEM CSL_CITATION {"citationID":"TdgmySmo","properties":{"formattedCitation":"(FAO 2017a)","plainCitation":"(FAO 2017a)","noteIndex":0},"citationItems":[{"id":7965,"uris":["http://zotero.org/groups/4707929/items/TDS3A6LB"],"itemData":{"id":7965,"type":"report","event-place":"Rome","number":"47","publisher":"Food and Agriculture Organization of the United Nations","publisher-place":"Rome","title":"EMPRES-Animal Health 360: Special Edition on Lumpy skin disease","URL":"https://www.fao.org/publications/card/en/c/5d0b5cfa-5999-49e1-8ee8-c2a1943a0390/","author":[{"family":"FAO","given":""}],"issued":{"date-parts":[["2017"]]}}}],"schema":"https://github.com/citation-style-language/schema/raw/master/csl-citation.json"} </w:instrText>
      </w:r>
      <w:r>
        <w:fldChar w:fldCharType="separate"/>
      </w:r>
      <w:r w:rsidR="003A279E">
        <w:rPr>
          <w:noProof/>
        </w:rPr>
        <w:t>(FAO 2017a)</w:t>
      </w:r>
      <w:r>
        <w:fldChar w:fldCharType="end"/>
      </w:r>
      <w:r>
        <w:t>, initiating vector control during an outbreak, beyond existing control measures may be unnecessary. Control of conveyances where vectors may hitchhike to new locations is addressed in</w:t>
      </w:r>
      <w:r w:rsidR="00B41284">
        <w:t xml:space="preserve"> </w:t>
      </w:r>
      <w:hyperlink w:anchor="Table_39" w:history="1">
        <w:r w:rsidR="00B41284" w:rsidRPr="00B41284">
          <w:rPr>
            <w:rStyle w:val="Hyperlink"/>
            <w:u w:val="none"/>
          </w:rPr>
          <w:t>Table 39</w:t>
        </w:r>
      </w:hyperlink>
      <w:r w:rsidR="00B55664" w:rsidRPr="0096661D">
        <w:t>.</w:t>
      </w:r>
    </w:p>
    <w:p w14:paraId="479AD776" w14:textId="220CB0CC" w:rsidR="0072058E" w:rsidRDefault="0072058E" w:rsidP="0072058E">
      <w:pPr>
        <w:pStyle w:val="Caption"/>
        <w:rPr>
          <w:lang w:eastAsia="en-US"/>
        </w:rPr>
      </w:pPr>
      <w:bookmarkStart w:id="216" w:name="_Ref161174845"/>
      <w:r>
        <w:t xml:space="preserve">Table </w:t>
      </w:r>
      <w:bookmarkEnd w:id="216"/>
      <w:r w:rsidR="007C5246">
        <w:t>37</w:t>
      </w:r>
      <w:r>
        <w:t xml:space="preserve">. </w:t>
      </w:r>
      <w:r>
        <w:rPr>
          <w:lang w:eastAsia="en-US"/>
        </w:rPr>
        <w:t xml:space="preserve">Control options for vectors that may be </w:t>
      </w:r>
      <w:r w:rsidR="009C4005">
        <w:rPr>
          <w:lang w:eastAsia="en-US"/>
        </w:rPr>
        <w:t>involved</w:t>
      </w:r>
      <w:r>
        <w:rPr>
          <w:lang w:eastAsia="en-US"/>
        </w:rPr>
        <w:t xml:space="preserve"> in transmission of LSD </w:t>
      </w:r>
      <w:r w:rsidR="00596052">
        <w:rPr>
          <w:lang w:eastAsia="en-US"/>
        </w:rPr>
        <w:t>at milk fac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78"/>
        <w:gridCol w:w="2345"/>
        <w:gridCol w:w="9221"/>
        <w:gridCol w:w="704"/>
      </w:tblGrid>
      <w:tr w:rsidR="0072058E" w:rsidRPr="00916814" w14:paraId="24C5795B" w14:textId="77777777" w:rsidTr="00EC3560">
        <w:trPr>
          <w:cantSplit/>
          <w:trHeight w:val="1523"/>
          <w:tblHeader/>
        </w:trPr>
        <w:tc>
          <w:tcPr>
            <w:tcW w:w="1678" w:type="dxa"/>
            <w:vAlign w:val="center"/>
          </w:tcPr>
          <w:p w14:paraId="36776F6E" w14:textId="77777777" w:rsidR="0072058E" w:rsidRPr="00916814" w:rsidRDefault="0072058E" w:rsidP="00615C13">
            <w:pPr>
              <w:rPr>
                <w:rFonts w:cs="Calibri"/>
                <w:b/>
                <w:bCs/>
                <w:sz w:val="20"/>
                <w:szCs w:val="20"/>
              </w:rPr>
            </w:pPr>
            <w:bookmarkStart w:id="217" w:name="Table_37"/>
            <w:bookmarkEnd w:id="217"/>
            <w:r w:rsidRPr="00916814">
              <w:rPr>
                <w:rFonts w:cs="Calibri"/>
                <w:b/>
                <w:bCs/>
                <w:sz w:val="20"/>
                <w:szCs w:val="20"/>
              </w:rPr>
              <w:t>Category</w:t>
            </w:r>
          </w:p>
        </w:tc>
        <w:tc>
          <w:tcPr>
            <w:tcW w:w="2345" w:type="dxa"/>
            <w:vAlign w:val="center"/>
          </w:tcPr>
          <w:p w14:paraId="1EFAB251" w14:textId="77777777" w:rsidR="0072058E" w:rsidRPr="00916814" w:rsidRDefault="0072058E" w:rsidP="00615C13">
            <w:pPr>
              <w:rPr>
                <w:rFonts w:cs="Calibri"/>
                <w:b/>
                <w:bCs/>
                <w:sz w:val="20"/>
                <w:szCs w:val="20"/>
              </w:rPr>
            </w:pPr>
            <w:r w:rsidRPr="00916814">
              <w:rPr>
                <w:rFonts w:cs="Calibri"/>
                <w:b/>
                <w:bCs/>
                <w:sz w:val="20"/>
                <w:szCs w:val="20"/>
              </w:rPr>
              <w:t>Control Method</w:t>
            </w:r>
          </w:p>
        </w:tc>
        <w:tc>
          <w:tcPr>
            <w:tcW w:w="9221" w:type="dxa"/>
            <w:vAlign w:val="center"/>
          </w:tcPr>
          <w:p w14:paraId="1297A1B9" w14:textId="77777777" w:rsidR="0072058E" w:rsidRPr="00916814" w:rsidRDefault="0072058E" w:rsidP="00615C13">
            <w:pPr>
              <w:rPr>
                <w:rFonts w:cs="Calibri"/>
                <w:b/>
                <w:bCs/>
                <w:sz w:val="20"/>
                <w:szCs w:val="20"/>
              </w:rPr>
            </w:pPr>
            <w:r w:rsidRPr="00916814">
              <w:rPr>
                <w:rFonts w:cs="Calibri"/>
                <w:b/>
                <w:bCs/>
                <w:sz w:val="20"/>
                <w:szCs w:val="20"/>
              </w:rPr>
              <w:t>Comments</w:t>
            </w:r>
          </w:p>
        </w:tc>
        <w:tc>
          <w:tcPr>
            <w:tcW w:w="704" w:type="dxa"/>
            <w:textDirection w:val="btLr"/>
            <w:vAlign w:val="center"/>
          </w:tcPr>
          <w:p w14:paraId="5E23F6F2" w14:textId="77777777" w:rsidR="0072058E" w:rsidRPr="00916814" w:rsidRDefault="0072058E" w:rsidP="00615C13">
            <w:pPr>
              <w:ind w:left="113" w:right="113"/>
              <w:rPr>
                <w:rFonts w:cs="Calibri"/>
                <w:b/>
                <w:bCs/>
                <w:sz w:val="20"/>
                <w:szCs w:val="20"/>
              </w:rPr>
            </w:pPr>
            <w:r w:rsidRPr="00916814">
              <w:rPr>
                <w:rFonts w:cs="Calibri"/>
                <w:b/>
                <w:bCs/>
                <w:sz w:val="20"/>
                <w:szCs w:val="20"/>
              </w:rPr>
              <w:t>Non-biting flies</w:t>
            </w:r>
          </w:p>
        </w:tc>
      </w:tr>
      <w:tr w:rsidR="00797EBE" w:rsidRPr="009253EC" w14:paraId="0076E5C1" w14:textId="77777777" w:rsidTr="00EC3560">
        <w:tc>
          <w:tcPr>
            <w:tcW w:w="1678" w:type="dxa"/>
            <w:vMerge w:val="restart"/>
            <w:vAlign w:val="center"/>
          </w:tcPr>
          <w:p w14:paraId="46CD70EC"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2345" w:type="dxa"/>
          </w:tcPr>
          <w:p w14:paraId="5271F7E8" w14:textId="77777777" w:rsidR="00797EBE" w:rsidRPr="009253EC" w:rsidRDefault="00797EBE" w:rsidP="00615C13">
            <w:pPr>
              <w:rPr>
                <w:rFonts w:cs="Calibri"/>
                <w:sz w:val="20"/>
                <w:szCs w:val="20"/>
              </w:rPr>
            </w:pPr>
            <w:r w:rsidRPr="009253EC">
              <w:rPr>
                <w:rFonts w:cs="Calibri"/>
                <w:sz w:val="20"/>
                <w:szCs w:val="20"/>
              </w:rPr>
              <w:t>Sanitation measures</w:t>
            </w:r>
          </w:p>
        </w:tc>
        <w:tc>
          <w:tcPr>
            <w:tcW w:w="9221" w:type="dxa"/>
          </w:tcPr>
          <w:p w14:paraId="794067E1" w14:textId="77777777" w:rsidR="00797EBE" w:rsidRPr="009253EC" w:rsidRDefault="00797EBE" w:rsidP="00615C13">
            <w:pPr>
              <w:rPr>
                <w:rFonts w:cs="Calibri"/>
                <w:sz w:val="20"/>
                <w:szCs w:val="20"/>
              </w:rPr>
            </w:pPr>
            <w:r>
              <w:rPr>
                <w:rFonts w:cs="Calibri"/>
                <w:sz w:val="20"/>
                <w:szCs w:val="20"/>
              </w:rPr>
              <w:t xml:space="preserve">Required, according to legislation in each state or territory to control vectors on premises where food is prepared. </w:t>
            </w:r>
          </w:p>
        </w:tc>
        <w:tc>
          <w:tcPr>
            <w:tcW w:w="704" w:type="dxa"/>
          </w:tcPr>
          <w:p w14:paraId="36DE1275"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r>
      <w:tr w:rsidR="00797EBE" w:rsidRPr="009253EC" w14:paraId="7E507FC2" w14:textId="77777777" w:rsidTr="00EC3560">
        <w:tc>
          <w:tcPr>
            <w:tcW w:w="1678" w:type="dxa"/>
            <w:vMerge/>
          </w:tcPr>
          <w:p w14:paraId="6C58C905" w14:textId="77777777" w:rsidR="00797EBE" w:rsidRPr="009253EC" w:rsidRDefault="00797EBE" w:rsidP="00615C13">
            <w:pPr>
              <w:rPr>
                <w:rFonts w:cs="Calibri"/>
                <w:sz w:val="20"/>
                <w:szCs w:val="20"/>
              </w:rPr>
            </w:pPr>
          </w:p>
        </w:tc>
        <w:tc>
          <w:tcPr>
            <w:tcW w:w="2345" w:type="dxa"/>
          </w:tcPr>
          <w:p w14:paraId="2524AF98" w14:textId="77777777" w:rsidR="00797EBE" w:rsidRPr="009253EC" w:rsidRDefault="00797EBE" w:rsidP="00615C13">
            <w:pPr>
              <w:rPr>
                <w:rFonts w:cs="Calibri"/>
                <w:sz w:val="20"/>
                <w:szCs w:val="20"/>
              </w:rPr>
            </w:pPr>
            <w:r w:rsidRPr="009253EC">
              <w:rPr>
                <w:rFonts w:cs="Calibri"/>
                <w:sz w:val="20"/>
                <w:szCs w:val="20"/>
              </w:rPr>
              <w:t>Housing modification</w:t>
            </w:r>
          </w:p>
        </w:tc>
        <w:tc>
          <w:tcPr>
            <w:tcW w:w="9221" w:type="dxa"/>
          </w:tcPr>
          <w:p w14:paraId="0B711318" w14:textId="77777777" w:rsidR="00797EBE" w:rsidRPr="009253EC" w:rsidRDefault="00797EBE" w:rsidP="00615C13">
            <w:pPr>
              <w:rPr>
                <w:rFonts w:cs="Calibri"/>
                <w:sz w:val="20"/>
                <w:szCs w:val="20"/>
              </w:rPr>
            </w:pPr>
            <w:r>
              <w:rPr>
                <w:rFonts w:cs="Calibri"/>
                <w:sz w:val="20"/>
                <w:szCs w:val="20"/>
              </w:rPr>
              <w:t>Required. Screens, curtains or other barriers are required for internal structures.</w:t>
            </w:r>
          </w:p>
        </w:tc>
        <w:tc>
          <w:tcPr>
            <w:tcW w:w="704" w:type="dxa"/>
          </w:tcPr>
          <w:p w14:paraId="0BF62E07"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r>
      <w:tr w:rsidR="00797EBE" w:rsidRPr="009253EC" w14:paraId="131F475D" w14:textId="77777777" w:rsidTr="00EC3560">
        <w:tc>
          <w:tcPr>
            <w:tcW w:w="1678" w:type="dxa"/>
            <w:vMerge/>
          </w:tcPr>
          <w:p w14:paraId="71421EAC" w14:textId="77777777" w:rsidR="00797EBE" w:rsidRPr="009253EC" w:rsidRDefault="00797EBE" w:rsidP="00615C13">
            <w:pPr>
              <w:rPr>
                <w:rFonts w:cs="Calibri"/>
                <w:sz w:val="20"/>
                <w:szCs w:val="20"/>
              </w:rPr>
            </w:pPr>
          </w:p>
        </w:tc>
        <w:tc>
          <w:tcPr>
            <w:tcW w:w="2345" w:type="dxa"/>
          </w:tcPr>
          <w:p w14:paraId="109FAD97" w14:textId="0A96FBDD" w:rsidR="00797EBE" w:rsidRPr="009253EC" w:rsidRDefault="00797EBE" w:rsidP="00615C13">
            <w:pPr>
              <w:rPr>
                <w:rFonts w:cs="Calibri"/>
                <w:sz w:val="20"/>
                <w:szCs w:val="20"/>
              </w:rPr>
            </w:pPr>
            <w:r w:rsidRPr="009253EC">
              <w:rPr>
                <w:rFonts w:cs="Calibri"/>
                <w:sz w:val="20"/>
                <w:szCs w:val="20"/>
              </w:rPr>
              <w:t>Traps and</w:t>
            </w:r>
            <w:r>
              <w:rPr>
                <w:rFonts w:cs="Calibri"/>
                <w:sz w:val="20"/>
                <w:szCs w:val="20"/>
              </w:rPr>
              <w:t xml:space="preserve"> baits</w:t>
            </w:r>
          </w:p>
        </w:tc>
        <w:tc>
          <w:tcPr>
            <w:tcW w:w="9221" w:type="dxa"/>
          </w:tcPr>
          <w:p w14:paraId="58D32C22" w14:textId="77777777" w:rsidR="00797EBE" w:rsidRPr="009253EC" w:rsidRDefault="00797EBE" w:rsidP="00615C13">
            <w:pPr>
              <w:rPr>
                <w:rFonts w:cs="Calibri"/>
                <w:sz w:val="20"/>
                <w:szCs w:val="20"/>
              </w:rPr>
            </w:pPr>
            <w:r>
              <w:rPr>
                <w:rFonts w:cs="Calibri"/>
                <w:sz w:val="20"/>
                <w:szCs w:val="20"/>
              </w:rPr>
              <w:t>Required. Sticky traps, electric traps, and other non-chemical traps.</w:t>
            </w:r>
          </w:p>
        </w:tc>
        <w:tc>
          <w:tcPr>
            <w:tcW w:w="704" w:type="dxa"/>
          </w:tcPr>
          <w:p w14:paraId="3850E99F"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r>
      <w:tr w:rsidR="00797EBE" w:rsidRPr="009253EC" w14:paraId="0F67B364" w14:textId="77777777" w:rsidTr="00EC3560">
        <w:tc>
          <w:tcPr>
            <w:tcW w:w="1678" w:type="dxa"/>
            <w:vMerge w:val="restart"/>
            <w:vAlign w:val="center"/>
          </w:tcPr>
          <w:p w14:paraId="5D6575E5" w14:textId="7F1EBCBA" w:rsidR="00797EBE" w:rsidRPr="009253EC" w:rsidRDefault="00797EBE" w:rsidP="00797EBE">
            <w:pPr>
              <w:jc w:val="center"/>
              <w:rPr>
                <w:rFonts w:cs="Calibri"/>
                <w:sz w:val="20"/>
                <w:szCs w:val="20"/>
              </w:rPr>
            </w:pPr>
            <w:r>
              <w:rPr>
                <w:rFonts w:cs="Calibri"/>
                <w:sz w:val="20"/>
                <w:szCs w:val="20"/>
              </w:rPr>
              <w:t>Chemical Off-host</w:t>
            </w:r>
          </w:p>
        </w:tc>
        <w:tc>
          <w:tcPr>
            <w:tcW w:w="2345" w:type="dxa"/>
          </w:tcPr>
          <w:p w14:paraId="1868C7FB" w14:textId="77777777" w:rsidR="00797EBE" w:rsidRPr="009253EC" w:rsidRDefault="00797EBE" w:rsidP="00615C13">
            <w:pPr>
              <w:rPr>
                <w:rFonts w:cs="Calibri"/>
                <w:sz w:val="20"/>
                <w:szCs w:val="20"/>
              </w:rPr>
            </w:pPr>
            <w:r w:rsidRPr="009253EC">
              <w:rPr>
                <w:rFonts w:cs="Calibri"/>
                <w:sz w:val="20"/>
                <w:szCs w:val="20"/>
              </w:rPr>
              <w:t>Environmental spraying</w:t>
            </w:r>
            <w:r>
              <w:rPr>
                <w:rFonts w:cs="Calibri"/>
                <w:sz w:val="20"/>
                <w:szCs w:val="20"/>
              </w:rPr>
              <w:t xml:space="preserve"> </w:t>
            </w:r>
          </w:p>
        </w:tc>
        <w:tc>
          <w:tcPr>
            <w:tcW w:w="9221" w:type="dxa"/>
          </w:tcPr>
          <w:p w14:paraId="06CCB058" w14:textId="77777777" w:rsidR="00797EBE" w:rsidRPr="009253EC" w:rsidRDefault="00797EBE" w:rsidP="00615C13">
            <w:pPr>
              <w:rPr>
                <w:rFonts w:cs="Calibri"/>
                <w:sz w:val="20"/>
                <w:szCs w:val="20"/>
              </w:rPr>
            </w:pPr>
            <w:r>
              <w:rPr>
                <w:rFonts w:cs="Calibri"/>
                <w:sz w:val="20"/>
                <w:szCs w:val="20"/>
              </w:rPr>
              <w:t>May be required if there are heavy fly burdens in outside areas.</w:t>
            </w:r>
          </w:p>
        </w:tc>
        <w:tc>
          <w:tcPr>
            <w:tcW w:w="704" w:type="dxa"/>
          </w:tcPr>
          <w:p w14:paraId="7595D05F"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r>
      <w:tr w:rsidR="00797EBE" w:rsidRPr="009253EC" w14:paraId="65C95F6A" w14:textId="77777777" w:rsidTr="00EC3560">
        <w:tc>
          <w:tcPr>
            <w:tcW w:w="1678" w:type="dxa"/>
            <w:vMerge/>
          </w:tcPr>
          <w:p w14:paraId="1859C5F1" w14:textId="77777777" w:rsidR="00797EBE" w:rsidRPr="009253EC" w:rsidRDefault="00797EBE" w:rsidP="00615C13">
            <w:pPr>
              <w:rPr>
                <w:rFonts w:cs="Calibri"/>
                <w:sz w:val="20"/>
                <w:szCs w:val="20"/>
              </w:rPr>
            </w:pPr>
          </w:p>
        </w:tc>
        <w:tc>
          <w:tcPr>
            <w:tcW w:w="2345" w:type="dxa"/>
          </w:tcPr>
          <w:p w14:paraId="470B7462" w14:textId="77777777" w:rsidR="00797EBE" w:rsidRPr="009253EC" w:rsidRDefault="00797EBE" w:rsidP="00615C13">
            <w:pPr>
              <w:rPr>
                <w:rFonts w:cs="Calibri"/>
                <w:sz w:val="20"/>
                <w:szCs w:val="20"/>
              </w:rPr>
            </w:pPr>
            <w:r w:rsidRPr="009253EC">
              <w:rPr>
                <w:rFonts w:cs="Calibri"/>
                <w:sz w:val="20"/>
                <w:szCs w:val="20"/>
              </w:rPr>
              <w:t>Residual surface sprays</w:t>
            </w:r>
          </w:p>
        </w:tc>
        <w:tc>
          <w:tcPr>
            <w:tcW w:w="9221" w:type="dxa"/>
          </w:tcPr>
          <w:p w14:paraId="1D7CB888" w14:textId="77777777" w:rsidR="00797EBE" w:rsidRPr="009253EC" w:rsidRDefault="00797EBE" w:rsidP="00615C13">
            <w:pPr>
              <w:rPr>
                <w:rFonts w:cs="Calibri"/>
                <w:sz w:val="20"/>
                <w:szCs w:val="20"/>
              </w:rPr>
            </w:pPr>
            <w:r>
              <w:rPr>
                <w:rFonts w:cs="Calibri"/>
                <w:sz w:val="20"/>
                <w:szCs w:val="20"/>
              </w:rPr>
              <w:t xml:space="preserve">Required in designated areas. </w:t>
            </w:r>
          </w:p>
        </w:tc>
        <w:tc>
          <w:tcPr>
            <w:tcW w:w="704" w:type="dxa"/>
          </w:tcPr>
          <w:p w14:paraId="54C00695"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r>
    </w:tbl>
    <w:p w14:paraId="3E856DE1" w14:textId="77777777" w:rsidR="006C69F6" w:rsidRDefault="006C69F6" w:rsidP="00C137DC">
      <w:pPr>
        <w:rPr>
          <w:lang w:eastAsia="en-US"/>
        </w:rPr>
      </w:pPr>
    </w:p>
    <w:p w14:paraId="6D5DDFCF" w14:textId="0CB6659E" w:rsidR="00A54EB1" w:rsidRPr="00A1505E" w:rsidRDefault="00365133" w:rsidP="00797EBE">
      <w:pPr>
        <w:pStyle w:val="Heading1"/>
      </w:pPr>
      <w:bookmarkStart w:id="218" w:name="_Toc195777938"/>
      <w:r w:rsidRPr="00F2671F">
        <w:lastRenderedPageBreak/>
        <w:t>Vector control in specific circumstances</w:t>
      </w:r>
      <w:bookmarkEnd w:id="218"/>
      <w:r>
        <w:t xml:space="preserve"> </w:t>
      </w:r>
    </w:p>
    <w:p w14:paraId="7864738D" w14:textId="72B5405D" w:rsidR="00CF062C" w:rsidRDefault="00365133" w:rsidP="00797EBE">
      <w:pPr>
        <w:pStyle w:val="Heading2"/>
      </w:pPr>
      <w:bookmarkStart w:id="219" w:name="_Toc195777939"/>
      <w:r>
        <w:t>High value stock (e.g</w:t>
      </w:r>
      <w:r w:rsidR="00663A28">
        <w:t>.</w:t>
      </w:r>
      <w:r>
        <w:t xml:space="preserve"> breeding stock)</w:t>
      </w:r>
      <w:bookmarkEnd w:id="219"/>
    </w:p>
    <w:p w14:paraId="775B408D" w14:textId="06315D7A" w:rsidR="008177AC" w:rsidRDefault="00EC3560" w:rsidP="008177AC">
      <w:hyperlink w:anchor="Table_38" w:history="1">
        <w:r w:rsidRPr="00EC3560">
          <w:rPr>
            <w:rStyle w:val="Hyperlink"/>
            <w:color w:val="0D0D0D" w:themeColor="text1" w:themeTint="F2"/>
            <w:u w:val="none"/>
          </w:rPr>
          <w:t>Table 38</w:t>
        </w:r>
      </w:hyperlink>
      <w:r w:rsidR="001F3730">
        <w:t xml:space="preserve"> </w:t>
      </w:r>
      <w:r w:rsidR="00CF062C">
        <w:t xml:space="preserve">outlines vector control options relevant for high value animals. </w:t>
      </w:r>
      <w:r w:rsidR="008177AC">
        <w:t>High value bovine stock in Australia includes breeding stock (bulls, pregnant and lactating cows), animals of high genetic value</w:t>
      </w:r>
      <w:r w:rsidR="00AB3077">
        <w:t xml:space="preserve"> </w:t>
      </w:r>
      <w:r w:rsidR="008177AC">
        <w:t xml:space="preserve">and well-conditioned animals close to finishing </w:t>
      </w:r>
      <w:r w:rsidR="008177AC">
        <w:fldChar w:fldCharType="begin"/>
      </w:r>
      <w:r w:rsidR="006B0536">
        <w:instrText xml:space="preserve"> ADDIN ZOTERO_ITEM CSL_CITATION {"citationID":"twMMSVOG","properties":{"formattedCitation":"(AHA 2023a)","plainCitation":"(AHA 2023a)","noteIndex":0},"citationItems":[{"id":8000,"uris":["http://zotero.org/groups/4707929/items/XXSYUEB9"],"itemData":{"id":8000,"type":"report","event-place":"Canberra, Australia","publisher":"Animal Health Australia","publisher-place":"Canberra, Australia","title":"Operational manual: Valuation and compensation (version 5.1). Australian Veterinary Emergency Plan (AUSVETPLAN)","URL":"https://animalhealthaustralia.com.au/wp-content/uploads/dlm_uploads/2022/12/AUSVETPLAN_OperationalManual_VandC_V5.1.pdf","author":[{"family":"AHA","given":""}],"issued":{"date-parts":[["2023"]]}}}],"schema":"https://github.com/citation-style-language/schema/raw/master/csl-citation.json"} </w:instrText>
      </w:r>
      <w:r w:rsidR="008177AC">
        <w:fldChar w:fldCharType="separate"/>
      </w:r>
      <w:r w:rsidR="006B0536">
        <w:rPr>
          <w:noProof/>
        </w:rPr>
        <w:t>(AHA 2023a)</w:t>
      </w:r>
      <w:r w:rsidR="008177AC">
        <w:fldChar w:fldCharType="end"/>
      </w:r>
      <w:r w:rsidR="008177AC">
        <w:t>.</w:t>
      </w:r>
    </w:p>
    <w:p w14:paraId="0EBCB230" w14:textId="149CAF4D" w:rsidR="00CF062C" w:rsidRDefault="00CF062C" w:rsidP="00D21909">
      <w:r>
        <w:t>Refer to</w:t>
      </w:r>
      <w:r w:rsidR="0088717A">
        <w:t xml:space="preserve"> Tables 30 to 37</w:t>
      </w:r>
      <w:r w:rsidRPr="00560A4B">
        <w:t>,</w:t>
      </w:r>
      <w:r>
        <w:t xml:space="preserve"> for general control measures for any premises where cattle are kept. All vectors are included in</w:t>
      </w:r>
      <w:r w:rsidR="00064D7C">
        <w:t xml:space="preserve"> </w:t>
      </w:r>
      <w:hyperlink w:anchor="Table_38" w:history="1">
        <w:r w:rsidR="00EC3560" w:rsidRPr="00EC3560">
          <w:rPr>
            <w:rStyle w:val="Hyperlink"/>
            <w:color w:val="0D0D0D" w:themeColor="text1" w:themeTint="F2"/>
            <w:u w:val="none"/>
          </w:rPr>
          <w:t>Table 38</w:t>
        </w:r>
      </w:hyperlink>
      <w:r w:rsidR="008177AC" w:rsidRPr="00EC3560">
        <w:rPr>
          <w:color w:val="0D0D0D" w:themeColor="text1" w:themeTint="F2"/>
        </w:rPr>
        <w:t xml:space="preserve"> </w:t>
      </w:r>
      <w:r w:rsidR="00064D7C">
        <w:t>since</w:t>
      </w:r>
      <w:r>
        <w:t xml:space="preserve"> high value animals </w:t>
      </w:r>
      <w:r w:rsidR="001F3730">
        <w:t>can be found in</w:t>
      </w:r>
      <w:r>
        <w:t xml:space="preserve"> diverse regions in Australia.</w:t>
      </w:r>
    </w:p>
    <w:p w14:paraId="47352D4F" w14:textId="0FD8BD65" w:rsidR="00CF062C" w:rsidRPr="00C31039" w:rsidRDefault="008177AC" w:rsidP="00D21909">
      <w:pPr>
        <w:rPr>
          <w:rFonts w:cs="Calibri"/>
          <w:szCs w:val="22"/>
          <w:shd w:val="clear" w:color="auto" w:fill="FFFFFF"/>
        </w:rPr>
      </w:pPr>
      <w:r>
        <w:t>V</w:t>
      </w:r>
      <w:r w:rsidR="00B51C80">
        <w:t xml:space="preserve">ector contact </w:t>
      </w:r>
      <w:r>
        <w:t xml:space="preserve">should be minimised </w:t>
      </w:r>
      <w:r w:rsidR="00B51C80">
        <w:t>for high-value cattle</w:t>
      </w:r>
      <w:r w:rsidR="00151DDF">
        <w:t xml:space="preserve"> using a combination of measures</w:t>
      </w:r>
      <w:r w:rsidR="00697DE0">
        <w:t>.</w:t>
      </w:r>
      <w:r w:rsidR="00CF062C">
        <w:t xml:space="preserve"> </w:t>
      </w:r>
      <w:r w:rsidR="00697DE0">
        <w:t>Control</w:t>
      </w:r>
      <w:r w:rsidR="00151DDF">
        <w:t xml:space="preserve"> measures may only be feasible in limited situations and largely impractical in extensive beef operations.</w:t>
      </w:r>
      <w:r w:rsidR="00F50F4D">
        <w:t xml:space="preserve"> </w:t>
      </w:r>
      <w:r w:rsidR="00151DDF">
        <w:t>O</w:t>
      </w:r>
      <w:r w:rsidR="00CF062C">
        <w:t>n-host chemical repellents and insecticides can reduce host</w:t>
      </w:r>
      <w:r w:rsidR="00B51C80">
        <w:t>-</w:t>
      </w:r>
      <w:r w:rsidR="00CF062C">
        <w:t xml:space="preserve">vector </w:t>
      </w:r>
      <w:r w:rsidR="00F50F4D">
        <w:t>contact;</w:t>
      </w:r>
      <w:r w:rsidR="00CF062C">
        <w:t xml:space="preserve"> </w:t>
      </w:r>
      <w:r w:rsidR="00151DDF">
        <w:t>however</w:t>
      </w:r>
      <w:r w:rsidR="00A5381F">
        <w:t>,</w:t>
      </w:r>
      <w:r w:rsidR="00151DDF">
        <w:t xml:space="preserve"> </w:t>
      </w:r>
      <w:r w:rsidR="00CF062C">
        <w:t xml:space="preserve">their </w:t>
      </w:r>
      <w:r w:rsidR="00ED39BC">
        <w:t>effectiveness</w:t>
      </w:r>
      <w:r w:rsidR="00CF062C">
        <w:t xml:space="preserve"> may be short-lived and resistance levels </w:t>
      </w:r>
      <w:r w:rsidR="00B51C80">
        <w:t>to some active</w:t>
      </w:r>
      <w:r w:rsidR="00590C0D">
        <w:t xml:space="preserve"> ingredient</w:t>
      </w:r>
      <w:r w:rsidR="00B51C80">
        <w:t xml:space="preserve">s </w:t>
      </w:r>
      <w:r w:rsidR="00CF062C">
        <w:t xml:space="preserve">can be high. </w:t>
      </w:r>
      <w:r w:rsidR="00F50F4D">
        <w:t>For example, e</w:t>
      </w:r>
      <w:r w:rsidR="00B51C80">
        <w:t xml:space="preserve">xperience overseas with vector control for BTV indicates that there is no evidence to support the use of insecticides and repellents to prevent disease </w:t>
      </w:r>
      <w:r w:rsidR="00B51C80">
        <w:rPr>
          <w:shd w:val="clear" w:color="auto" w:fill="FFFFFF"/>
        </w:rPr>
        <w:t xml:space="preserve">transmission from </w:t>
      </w:r>
      <w:r w:rsidR="00B51C80" w:rsidRPr="00B51C80">
        <w:rPr>
          <w:i/>
          <w:iCs/>
          <w:shd w:val="clear" w:color="auto" w:fill="FFFFFF"/>
        </w:rPr>
        <w:t>Cul</w:t>
      </w:r>
      <w:r w:rsidR="005B1874">
        <w:rPr>
          <w:i/>
          <w:iCs/>
          <w:shd w:val="clear" w:color="auto" w:fill="FFFFFF"/>
        </w:rPr>
        <w:t>i</w:t>
      </w:r>
      <w:r w:rsidR="00B51C80" w:rsidRPr="00B51C80">
        <w:rPr>
          <w:i/>
          <w:iCs/>
          <w:shd w:val="clear" w:color="auto" w:fill="FFFFFF"/>
        </w:rPr>
        <w:t>coide</w:t>
      </w:r>
      <w:r w:rsidR="00B51C80">
        <w:rPr>
          <w:shd w:val="clear" w:color="auto" w:fill="FFFFFF"/>
        </w:rPr>
        <w:t>s spp., however chemical control methods may reduce host-vector contact</w:t>
      </w:r>
      <w:r w:rsidR="00C31039">
        <w:rPr>
          <w:rFonts w:cs="Calibri"/>
          <w:szCs w:val="22"/>
          <w:shd w:val="clear" w:color="auto" w:fill="FFFFFF"/>
        </w:rPr>
        <w:fldChar w:fldCharType="begin"/>
      </w:r>
      <w:r w:rsidR="006B0536">
        <w:rPr>
          <w:rFonts w:cs="Calibri"/>
          <w:szCs w:val="22"/>
          <w:shd w:val="clear" w:color="auto" w:fill="FFFFFF"/>
        </w:rPr>
        <w:instrText xml:space="preserve"> ADDIN ZOTERO_ITEM CSL_CITATION {"citationID":"t2qJ2Z5n","properties":{"formattedCitation":"(EFSA 2017)","plainCitation":"(EFSA 2017)","noteIndex":0},"citationItems":[{"id":7991,"uris":["http://zotero.org/groups/4707929/items/9FLYW6X3"],"itemData":{"id":7991,"type":"article-journal","abstract":"The performance of different bluetongue control measures related to both vaccination and protection from bluetongue virus (BTV) vectors was assessed. By means of a mathematical model, it was concluded that when vaccination is applied on 95% of animals even for 3 years, bluetongue cannot be eradicated and is able to re-emerge. Only after 5 years of vaccination, the infection may be close to the eradication levels. In the absence of vaccination, the disease can persist for several years, reaching an endemic condition with low level of prevalence of infection. Among the mechanisms for bluetongue persistence, the persistence in the wildlife, the transplacental transmission in the host, the duration of viraemia and the possible vertical transmission in vectors were assessed. The criteria of the current surveillance scheme in place in the EU for demonstration of the virus absence need revision, because it was highlighted that under the current surveillance policy bluetongue circulation might occur undetected. For the safe movement of animals, newborn ruminants from vaccinated mothers with neutralising antibodies can be considered protected against infection, although a protective titre threshold cannot be identified. The presence of colostral antibodies interferes with the vaccine immunisation in the newborn for more than 3 months after birth, whereas the minimum time after vaccination of animal to be considered immune can be up to 48 days. The knowledge about vectors ecology, mechanisms of over-wintering and criteria for the seasonally vector-free period was updated. Some Culicoides species are active throughout the year and an absolute vector-free period may not exist at least in some areas in Europe. To date, there is no evidence that the use of insecticides and repellents reduce the transmission of BTV in the field, although this may reduce host/vector contact. By only using pour-on insecticides, protection of animals is lower than the one provided by vector-proof establishments.","container-title":"EFSA journal. European Food Safety Authority","DOI":"10.2903/j.efsa.2017.4698","ISSN":"1831-4732","issue":"3","journalAbbreviation":"EFSA J","language":"eng","note":"PMID: 32625424\nPMCID: PMC7009973","page":"e04698","source":"PubMed","title":"Bluetongue: control, surveillance and safe movement of animals","title-short":"Bluetongue","volume":"15","author":[{"literal":"EFSA"}],"issued":{"date-parts":[["2017"]]}}}],"schema":"https://github.com/citation-style-language/schema/raw/master/csl-citation.json"} </w:instrText>
      </w:r>
      <w:r w:rsidR="00C31039">
        <w:rPr>
          <w:rFonts w:cs="Calibri"/>
          <w:szCs w:val="22"/>
          <w:shd w:val="clear" w:color="auto" w:fill="FFFFFF"/>
        </w:rPr>
        <w:fldChar w:fldCharType="separate"/>
      </w:r>
      <w:r w:rsidR="00C31039">
        <w:rPr>
          <w:rFonts w:cs="Calibri"/>
          <w:noProof/>
          <w:szCs w:val="22"/>
          <w:shd w:val="clear" w:color="auto" w:fill="FFFFFF"/>
        </w:rPr>
        <w:t>(EFSA 2017)</w:t>
      </w:r>
      <w:r w:rsidR="00C31039">
        <w:rPr>
          <w:rFonts w:cs="Calibri"/>
          <w:szCs w:val="22"/>
          <w:shd w:val="clear" w:color="auto" w:fill="FFFFFF"/>
        </w:rPr>
        <w:fldChar w:fldCharType="end"/>
      </w:r>
      <w:r w:rsidR="00C31039">
        <w:rPr>
          <w:rFonts w:cs="Calibri"/>
          <w:szCs w:val="22"/>
          <w:shd w:val="clear" w:color="auto" w:fill="FFFFFF"/>
        </w:rPr>
        <w:t xml:space="preserve">. </w:t>
      </w:r>
      <w:r w:rsidR="00B51C80">
        <w:rPr>
          <w:shd w:val="clear" w:color="auto" w:fill="FFFFFF"/>
        </w:rPr>
        <w:t xml:space="preserve">The </w:t>
      </w:r>
      <w:r w:rsidR="00B51C80">
        <w:t xml:space="preserve">EFSA </w:t>
      </w:r>
      <w:r w:rsidR="00B51C80" w:rsidRPr="00B670C7">
        <w:t>Panel on Animal Health and Welfare</w:t>
      </w:r>
      <w:r w:rsidR="00B51C80">
        <w:t xml:space="preserve"> report into BTV control in Europe also highlighted that </w:t>
      </w:r>
      <w:r w:rsidR="00CF062C">
        <w:rPr>
          <w:shd w:val="clear" w:color="auto" w:fill="FFFFFF"/>
        </w:rPr>
        <w:t>pour-on insecticides</w:t>
      </w:r>
      <w:r w:rsidR="00B51C80">
        <w:rPr>
          <w:shd w:val="clear" w:color="auto" w:fill="FFFFFF"/>
        </w:rPr>
        <w:t xml:space="preserve"> </w:t>
      </w:r>
      <w:r w:rsidR="00BD243D">
        <w:rPr>
          <w:shd w:val="clear" w:color="auto" w:fill="FFFFFF"/>
        </w:rPr>
        <w:t>used alone</w:t>
      </w:r>
      <w:r w:rsidR="00B51C80">
        <w:rPr>
          <w:shd w:val="clear" w:color="auto" w:fill="FFFFFF"/>
        </w:rPr>
        <w:t xml:space="preserve"> </w:t>
      </w:r>
      <w:r w:rsidR="00BD243D">
        <w:rPr>
          <w:shd w:val="clear" w:color="auto" w:fill="FFFFFF"/>
        </w:rPr>
        <w:t xml:space="preserve">provided </w:t>
      </w:r>
      <w:r w:rsidR="00CF062C">
        <w:rPr>
          <w:shd w:val="clear" w:color="auto" w:fill="FFFFFF"/>
        </w:rPr>
        <w:t>lower protection</w:t>
      </w:r>
      <w:r w:rsidR="00B51C80">
        <w:rPr>
          <w:shd w:val="clear" w:color="auto" w:fill="FFFFFF"/>
        </w:rPr>
        <w:t xml:space="preserve"> </w:t>
      </w:r>
      <w:r w:rsidR="00BD243D">
        <w:rPr>
          <w:shd w:val="clear" w:color="auto" w:fill="FFFFFF"/>
        </w:rPr>
        <w:t xml:space="preserve">against </w:t>
      </w:r>
      <w:r w:rsidR="00B51C80">
        <w:rPr>
          <w:shd w:val="clear" w:color="auto" w:fill="FFFFFF"/>
        </w:rPr>
        <w:t>biting midges than using</w:t>
      </w:r>
      <w:r w:rsidR="00CF062C">
        <w:rPr>
          <w:shd w:val="clear" w:color="auto" w:fill="FFFFFF"/>
        </w:rPr>
        <w:t xml:space="preserve"> vector-proof establishments </w:t>
      </w:r>
      <w:r w:rsidR="00B51C80">
        <w:rPr>
          <w:shd w:val="clear" w:color="auto" w:fill="FFFFFF"/>
        </w:rPr>
        <w:t>(EFSA 2017).</w:t>
      </w:r>
    </w:p>
    <w:p w14:paraId="46D32A8A" w14:textId="6C34910E" w:rsidR="00CF062C" w:rsidRDefault="00B51C80" w:rsidP="00CF062C">
      <w:r>
        <w:t xml:space="preserve">Erecting screens and barriers can lead to significant reductions in the number of vectors indoors, thereby reducing the likelihood that animals are bitten by potentially contaminated vectors. Although housing does not completely eliminate transmission risk, it can </w:t>
      </w:r>
      <w:r w:rsidR="00BD243D">
        <w:t xml:space="preserve">greatly </w:t>
      </w:r>
      <w:r>
        <w:t xml:space="preserve">reduce it </w:t>
      </w:r>
      <w:r>
        <w:fldChar w:fldCharType="begin"/>
      </w:r>
      <w:r w:rsidR="006B0536">
        <w:instrText xml:space="preserve"> ADDIN ZOTERO_ITEM CSL_CITATION {"citationID":"r9uqTxzf","properties":{"formattedCitation":"(EFSA 2017)","plainCitation":"(EFSA 2017)","noteIndex":0},"citationItems":[{"id":7991,"uris":["http://zotero.org/groups/4707929/items/9FLYW6X3"],"itemData":{"id":7991,"type":"article-journal","abstract":"The performance of different bluetongue control measures related to both vaccination and protection from bluetongue virus (BTV) vectors was assessed. By means of a mathematical model, it was concluded that when vaccination is applied on 95% of animals even for 3 years, bluetongue cannot be eradicated and is able to re-emerge. Only after 5 years of vaccination, the infection may be close to the eradication levels. In the absence of vaccination, the disease can persist for several years, reaching an endemic condition with low level of prevalence of infection. Among the mechanisms for bluetongue persistence, the persistence in the wildlife, the transplacental transmission in the host, the duration of viraemia and the possible vertical transmission in vectors were assessed. The criteria of the current surveillance scheme in place in the EU for demonstration of the virus absence need revision, because it was highlighted that under the current surveillance policy bluetongue circulation might occur undetected. For the safe movement of animals, newborn ruminants from vaccinated mothers with neutralising antibodies can be considered protected against infection, although a protective titre threshold cannot be identified. The presence of colostral antibodies interferes with the vaccine immunisation in the newborn for more than 3 months after birth, whereas the minimum time after vaccination of animal to be considered immune can be up to 48 days. The knowledge about vectors ecology, mechanisms of over-wintering and criteria for the seasonally vector-free period was updated. Some Culicoides species are active throughout the year and an absolute vector-free period may not exist at least in some areas in Europe. To date, there is no evidence that the use of insecticides and repellents reduce the transmission of BTV in the field, although this may reduce host/vector contact. By only using pour-on insecticides, protection of animals is lower than the one provided by vector-proof establishments.","container-title":"EFSA journal. European Food Safety Authority","DOI":"10.2903/j.efsa.2017.4698","ISSN":"1831-4732","issue":"3","journalAbbreviation":"EFSA J","language":"eng","note":"PMID: 32625424\nPMCID: PMC7009973","page":"e04698","source":"PubMed","title":"Bluetongue: control, surveillance and safe movement of animals","title-short":"Bluetongue","volume":"15","author":[{"literal":"EFSA"}],"issued":{"date-parts":[["2017"]]}}}],"schema":"https://github.com/citation-style-language/schema/raw/master/csl-citation.json"} </w:instrText>
      </w:r>
      <w:r>
        <w:fldChar w:fldCharType="separate"/>
      </w:r>
      <w:r>
        <w:rPr>
          <w:noProof/>
        </w:rPr>
        <w:t>(EFSA 2017)</w:t>
      </w:r>
      <w:r>
        <w:fldChar w:fldCharType="end"/>
      </w:r>
      <w:r>
        <w:rPr>
          <w:shd w:val="clear" w:color="auto" w:fill="FFFFFF"/>
        </w:rPr>
        <w:t>.</w:t>
      </w:r>
      <w:r>
        <w:t xml:space="preserve">  Several studies support the effectiveness of housing in reducing vector-borne disease transmission from midges. For example, research by </w:t>
      </w:r>
      <w:r>
        <w:fldChar w:fldCharType="begin"/>
      </w:r>
      <w:r w:rsidR="006B0536">
        <w:instrText xml:space="preserve"> ADDIN ZOTERO_ITEM CSL_CITATION {"citationID":"pqmjFsAE","properties":{"formattedCitation":"(Meiswinkel et al. 2000)","plainCitation":"(Meiswinkel et al. 2000)","dontUpdate":true,"noteIndex":0},"citationItems":[{"id":7993,"uris":["http://zotero.org/groups/4707929/items/ZDT95TLN"],"itemData":{"id":7993,"type":"article-journal","abstract":"The stabling of horses at night reportedly offers protection from African horse sickness and the most significant vector of the disease, Culicoides imicola Kieffer, has been shown to be exophilic. In certain high-lying regions of South Africa, however, C. bolitinos Meiswinkel, may be the major vector of the disease but its entry behaviour into stables is unknown. Accordingly, in the eastern Free State province of South Africa, light trap catches of C. bolitinos inside stables and outside, were compared. Two horse-baited stables, one traditional, and one modern, were used and combinations of stable (old/new), ceiling fans (on/off) and accessibility to Culicoides (stable doors open/closed or windows gauzed/ungauzed) were investigated as treatments. A total of 111,452 Culicoides of 26 species was collected on 60 trap nights; C. bolitinos was dominant (89.1% overall) with C. imicola second in abundance (2.9%). Outside catches were greater on warmer, drier, evenings but were suppressed by high wind speeds. Catches of C. imicola inside stables with doors open, or with windows ungauzed, were less than the numbers captured outside. In contrast, more C. bolitinos were caught in open stables than outside, i.e. open structures may protect horses from the exophilic C. imicola, but may increase attack rates from the endophilic C. bolitinos. The closing of doors and the gauzing of windows, however, led to a 14-fold reduction in numbers of C. bolitinos and C. imicola entering stables. A well-gauzed 'traditional' stable was as effective as a closed 'modern' stable. Ceiling fans had no suppressant effect.","container-title":"Bulletin of Entomological Research","DOI":"10.1017/s0007485300000626","ISSN":"0007-4853","issue":"6","journalAbbreviation":"Bull Entomol Res","language":"eng","note":"PMID: 11107252","page":"509-515","source":"PubMed","title":"Stabling and the protection of horses from Culicoides bolitinos (Diptera: Ceratopogonidae), a recently identified vector of African horse sickness","title-short":"Stabling and the protection of horses from Culicoides bolitinos (Diptera","volume":"90","author":[{"family":"Meiswinkel","given":"R."},{"family":"Baylis","given":"M."},{"family":"Labuschagne","given":"K."}],"issued":{"date-parts":[["2000",12]]}}}],"schema":"https://github.com/citation-style-language/schema/raw/master/csl-citation.json"} </w:instrText>
      </w:r>
      <w:r>
        <w:fldChar w:fldCharType="separate"/>
      </w:r>
      <w:r>
        <w:rPr>
          <w:noProof/>
        </w:rPr>
        <w:t>Meiswinkel et al. (2000)</w:t>
      </w:r>
      <w:r>
        <w:fldChar w:fldCharType="end"/>
      </w:r>
      <w:r>
        <w:t xml:space="preserve"> demonstrated a 14-fold reduction in midge species inside stables in South Africa by using gauzed windows and closing doors. A study by </w:t>
      </w:r>
      <w:r>
        <w:fldChar w:fldCharType="begin"/>
      </w:r>
      <w:r w:rsidR="006B0536">
        <w:instrText xml:space="preserve"> ADDIN ZOTERO_ITEM CSL_CITATION {"citationID":"2Zt5F468","properties":{"formattedCitation":"(Baylis et al. 2010)","plainCitation":"(Baylis et al. 2010)","dontUpdate":true,"noteIndex":0},"citationItems":[{"id":7987,"uris":["http://zotero.org/groups/4707929/items/WCYVU6RR"],"itemData":{"id":7987,"type":"article-journal","abstract":"The housing of animals at night was investigated as a possible means of protecting them from attack by Culicoides biting midges (Diptera: Ceratopogonidae), the vectors of bluetongue. Light-trap catches of Culicoides were compared inside and outside animal housing, in the presence and absence of cattle. A three-replicate, 4 × 4 Latin square design was used at four farms in Bala, north Wales, over 12 nights in May and June 2007, and the experiment repeated in October. In the two studies, respectively, &gt;70 000 and &gt;4500 Culicoides were trapped, of which 93% and 86%, respectively, were of the Culicoides obsoletus group. Across the four farms, in May and June, the presence of cattle increased catches of C. obsoletus by 2.3 times, and outside traps caught 6.5 times more insects than inside traps. Similar patterns were apparent in October, but the difference between inside and outside catches was reduced. Catches were strongly correlated with minimum temperature and maximum wind speed and these two variables explained a large amount of night-to-night variation in catch. Outside catches were reduced, to a greater extent than inside catches, by colder minimum temperatures and higher maximum wind speeds. These conditions occur more frequently in October than in May and June, thereby suppressing outside catches more than inside catches, and reducing the apparent degree of exophily of C. obsoletus in autumn. The results suggest that the risk of animals receiving bites from C. obsoletus is reduced by housing at both times of year and the benefit would be greatest on warm, still nights when outside catches are at their greatest.","container-title":"Medical and Veterinary Entomology","DOI":"10.1111/j.1365-2915.2009.00842.x","ISSN":"1365-2915","issue":"1","language":"en","license":"© 2010 The Authors. Journal compilation © 2010 The Royal Entomological Society","note":"_eprint: https://onlinelibrary.wiley.com/doi/pdf/10.1111/j.1365-2915.2009.00842.x","page":"38-45","source":"Wiley Online Library","title":"Evaluation of housing as a means to protect cattle from Culicoides biting midges, the vectors of bluetongue virus","volume":"24","author":[{"family":"Baylis","given":"M."},{"family":"Parkin","given":"H."},{"family":"Kreppel","given":"K."},{"family":"Carpenter","given":"S."},{"family":"Mellor","given":"P. S."},{"family":"Mcintyre","given":"K. M."}],"issued":{"date-parts":[["2010"]]}}}],"schema":"https://github.com/citation-style-language/schema/raw/master/csl-citation.json"} </w:instrText>
      </w:r>
      <w:r>
        <w:fldChar w:fldCharType="separate"/>
      </w:r>
      <w:r>
        <w:rPr>
          <w:noProof/>
        </w:rPr>
        <w:t xml:space="preserve">Baylis et al. </w:t>
      </w:r>
      <w:r w:rsidR="00C31039">
        <w:rPr>
          <w:noProof/>
        </w:rPr>
        <w:t>(</w:t>
      </w:r>
      <w:r>
        <w:rPr>
          <w:noProof/>
        </w:rPr>
        <w:t>2010)</w:t>
      </w:r>
      <w:r>
        <w:fldChar w:fldCharType="end"/>
      </w:r>
      <w:r>
        <w:t xml:space="preserve"> found that housing significantly reduced the risk of animals receiving bites from female</w:t>
      </w:r>
      <w:r w:rsidR="00BD243D" w:rsidRPr="00BD243D">
        <w:t xml:space="preserve"> </w:t>
      </w:r>
      <w:r w:rsidR="00BD243D">
        <w:t>midges</w:t>
      </w:r>
      <w:r>
        <w:t xml:space="preserve">. </w:t>
      </w:r>
      <w:r>
        <w:fldChar w:fldCharType="begin"/>
      </w:r>
      <w:r w:rsidR="006B0536">
        <w:instrText xml:space="preserve"> ADDIN ZOTERO_ITEM CSL_CITATION {"citationID":"LBa1MahO","properties":{"formattedCitation":"(Lincoln et al. 2015)","plainCitation":"(Lincoln et al. 2015)","dontUpdate":true,"noteIndex":0},"citationItems":[{"id":7989,"uris":["http://zotero.org/groups/4707929/items/IDXLFW4S"],"itemData":{"id":7989,"type":"article-journal","abstract":"Species belonging to the Culicoides complexes (Diptera, Ceratopogonidae), obsoletus and pulicaris, in Switzerland, are potential vectors of both bluetongue virus (BTV) and African horse sickness virus (AHSV). The epidemic of BTV in 2006 and 2007 in Europe has highlighted the risk of introduction and spread of vector-borne diseases in previously non-endemic areas. As a measure of prevention, as part of an integrated control programme in the event of an outbreak of African horse sickness (AHS), it is of utmost importance to prevent, or substantially reduce, contact between horses and Culicoides. The aim of the present study was to compare the effect of three protection systems, net, fan, repellent, or combinations thereof, with regard to their potential to reduce contact between horses and Culicoides. Three different equine housing systems, including individual boxes (BX), group housing systems (GR), and individual boxes with permanently accessible paddock (BP) were used. The efficacy of the protection systems were evaluated by comparing the total number counts of collected female Culicoides, of non-blood-fed and blood-fed Culicoides, respectively, with UV black light traps. The study was conducted over 3 summer months during 2012 and 2013 each and focused on the efficacy and practicality of the protection systems. The repellent was tested in 2012 only and not further investigated in 2013, as it showed no significant effect in reducing Culicoides collected in the light traps. Net protection system provided the best overall protection for the total number of female Culicoides, non-blood-fed and blood-fed Culicoides in all tested housing systems. The net, with a pore size of 0.1825 mm(2), reduced the total number of Culicoides collected in the housing systems BP, GR and BX by 98%, 85% and 67%, respectively. However, in the GR housing system, no significant difference between the effectiveness of the fan and the net were determined for any of the three Culicoides categories. The results of the present study demonstrated that horse owners can substantially reduce their horses' exposure to Culicoides, by using net protection in the housing systems BX, BP and GR. In GR housing systems, protection against Culicoides using a fan is also recommended.","container-title":"Veterinary Parasitology","DOI":"10.1016/j.vetpar.2015.04.006","ISSN":"1873-2550","issue":"3-4","journalAbbreviation":"Vet Parasitol","language":"eng","note":"PMID: 25935291","page":"206-214","source":"PubMed","title":"Protection of horses against Culicoides biting midges in different housing systems in Switzerland","volume":"210","author":[{"family":"Lincoln","given":"V. J."},{"family":"Page","given":"P. C."},{"family":"Kopp","given":"C."},{"family":"Mathis","given":"A."},{"family":"Niederhäusern","given":"R.","non-dropping-particle":"von"},{"family":"Burger","given":"D."},{"family":"Herholz","given":"C."}],"issued":{"date-parts":[["2015",6,15]]}}}],"schema":"https://github.com/citation-style-language/schema/raw/master/csl-citation.json"} </w:instrText>
      </w:r>
      <w:r>
        <w:fldChar w:fldCharType="separate"/>
      </w:r>
      <w:r>
        <w:rPr>
          <w:noProof/>
        </w:rPr>
        <w:t>Lincoln et al. (2015)</w:t>
      </w:r>
      <w:r>
        <w:fldChar w:fldCharType="end"/>
      </w:r>
      <w:r w:rsidR="0009079E">
        <w:t xml:space="preserve"> </w:t>
      </w:r>
      <w:r>
        <w:t>observed a significant reduction in blood-engorged female midges in stables with pesticide-impregnated nets (from 98% to 65% reduction). These findings highlight the importance of implementing</w:t>
      </w:r>
      <w:r w:rsidRPr="00A5054A">
        <w:t xml:space="preserve"> </w:t>
      </w:r>
      <w:r>
        <w:t>physical barriers to protect high-value cattle where it is practical and cost-effective to do so</w:t>
      </w:r>
      <w:r w:rsidR="00CF062C">
        <w:t xml:space="preserve">. </w:t>
      </w:r>
      <w:r w:rsidR="008177AC">
        <w:t>T</w:t>
      </w:r>
      <w:r w:rsidR="00CF062C">
        <w:t>h</w:t>
      </w:r>
      <w:r w:rsidR="00A5381F">
        <w:t>ese measures</w:t>
      </w:r>
      <w:r w:rsidR="00CF062C">
        <w:t xml:space="preserve"> </w:t>
      </w:r>
      <w:r w:rsidR="00A5381F">
        <w:t xml:space="preserve">may only be relevant in a small number of circumstances, and will not be </w:t>
      </w:r>
      <w:r w:rsidR="00CF062C">
        <w:t xml:space="preserve">feasible </w:t>
      </w:r>
      <w:r w:rsidR="00A5381F">
        <w:t>in extensive enterprises</w:t>
      </w:r>
      <w:r w:rsidR="00AE21B2">
        <w:t xml:space="preserve">, </w:t>
      </w:r>
      <w:r w:rsidR="00A5381F">
        <w:t>e</w:t>
      </w:r>
      <w:r w:rsidR="00AE21B2">
        <w:t xml:space="preserve">specially those </w:t>
      </w:r>
      <w:r w:rsidR="00A5381F">
        <w:t>i</w:t>
      </w:r>
      <w:r w:rsidR="00AE21B2">
        <w:t>n norther</w:t>
      </w:r>
      <w:r w:rsidR="00A5381F">
        <w:t>n</w:t>
      </w:r>
      <w:r w:rsidR="00AE21B2">
        <w:t xml:space="preserve"> Australia which are at most risk of vector incursion from overseas</w:t>
      </w:r>
      <w:r w:rsidR="00BD243D">
        <w:t xml:space="preserve"> by windborne dispersal</w:t>
      </w:r>
      <w:r w:rsidR="00C31039">
        <w:t xml:space="preserve"> </w:t>
      </w:r>
      <w:r w:rsidR="00A5381F">
        <w:fldChar w:fldCharType="begin"/>
      </w:r>
      <w:r w:rsidR="006B0536">
        <w:instrText xml:space="preserve"> ADDIN ZOTERO_ITEM CSL_CITATION {"citationID":"7IZVUIWf","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A5381F">
        <w:fldChar w:fldCharType="separate"/>
      </w:r>
      <w:r w:rsidR="00A5381F">
        <w:rPr>
          <w:noProof/>
        </w:rPr>
        <w:t>(Hall et al. 2023)</w:t>
      </w:r>
      <w:r w:rsidR="00A5381F">
        <w:fldChar w:fldCharType="end"/>
      </w:r>
      <w:r w:rsidR="00A5381F">
        <w:t>.</w:t>
      </w:r>
      <w:r w:rsidR="00C31039">
        <w:t xml:space="preserve"> </w:t>
      </w:r>
    </w:p>
    <w:p w14:paraId="0A4FE6CC" w14:textId="05441812" w:rsidR="001F3730" w:rsidRDefault="001F3730" w:rsidP="001F3730">
      <w:pPr>
        <w:pStyle w:val="Caption"/>
      </w:pPr>
      <w:bookmarkStart w:id="220" w:name="_Ref161233217"/>
      <w:r>
        <w:lastRenderedPageBreak/>
        <w:t>Table</w:t>
      </w:r>
      <w:bookmarkEnd w:id="220"/>
      <w:r w:rsidR="00EC3560">
        <w:t xml:space="preserve"> 38</w:t>
      </w:r>
      <w:r>
        <w:t xml:space="preserve">. </w:t>
      </w:r>
      <w:r>
        <w:rPr>
          <w:lang w:eastAsia="en-US"/>
        </w:rPr>
        <w:t xml:space="preserve">Specific control options for vectors that may be </w:t>
      </w:r>
      <w:r w:rsidR="00697DE0">
        <w:rPr>
          <w:lang w:eastAsia="en-US"/>
        </w:rPr>
        <w:t>involved i</w:t>
      </w:r>
      <w:r>
        <w:rPr>
          <w:lang w:eastAsia="en-US"/>
        </w:rPr>
        <w:t>n transmission of LSD and high value cattl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1977"/>
        <w:gridCol w:w="5829"/>
        <w:gridCol w:w="695"/>
        <w:gridCol w:w="695"/>
        <w:gridCol w:w="694"/>
        <w:gridCol w:w="694"/>
        <w:gridCol w:w="630"/>
        <w:gridCol w:w="695"/>
        <w:gridCol w:w="630"/>
      </w:tblGrid>
      <w:tr w:rsidR="00CF062C" w:rsidRPr="009253EC" w14:paraId="5688FE18" w14:textId="77777777" w:rsidTr="0088717A">
        <w:trPr>
          <w:cantSplit/>
          <w:trHeight w:val="1580"/>
          <w:tblHeader/>
        </w:trPr>
        <w:tc>
          <w:tcPr>
            <w:tcW w:w="1409" w:type="dxa"/>
            <w:vAlign w:val="center"/>
          </w:tcPr>
          <w:p w14:paraId="49AC1F67" w14:textId="77777777" w:rsidR="00CF062C" w:rsidRPr="00CF062C" w:rsidRDefault="00CF062C" w:rsidP="00615C13">
            <w:pPr>
              <w:rPr>
                <w:rFonts w:cs="Calibri"/>
                <w:b/>
                <w:bCs/>
                <w:sz w:val="20"/>
                <w:szCs w:val="20"/>
              </w:rPr>
            </w:pPr>
            <w:bookmarkStart w:id="221" w:name="Table_38"/>
            <w:bookmarkEnd w:id="221"/>
            <w:r w:rsidRPr="00CF062C">
              <w:rPr>
                <w:rFonts w:cs="Calibri"/>
                <w:b/>
                <w:bCs/>
                <w:sz w:val="20"/>
                <w:szCs w:val="20"/>
              </w:rPr>
              <w:t>Category</w:t>
            </w:r>
          </w:p>
        </w:tc>
        <w:tc>
          <w:tcPr>
            <w:tcW w:w="1977" w:type="dxa"/>
            <w:vAlign w:val="center"/>
          </w:tcPr>
          <w:p w14:paraId="6B3D87FC" w14:textId="77777777" w:rsidR="00CF062C" w:rsidRPr="00CF062C" w:rsidRDefault="00CF062C" w:rsidP="00615C13">
            <w:pPr>
              <w:rPr>
                <w:rFonts w:cs="Calibri"/>
                <w:b/>
                <w:bCs/>
                <w:sz w:val="20"/>
                <w:szCs w:val="20"/>
              </w:rPr>
            </w:pPr>
            <w:r w:rsidRPr="00CF062C">
              <w:rPr>
                <w:rFonts w:cs="Calibri"/>
                <w:b/>
                <w:bCs/>
                <w:sz w:val="20"/>
                <w:szCs w:val="20"/>
              </w:rPr>
              <w:t>Control Method</w:t>
            </w:r>
          </w:p>
        </w:tc>
        <w:tc>
          <w:tcPr>
            <w:tcW w:w="5829" w:type="dxa"/>
            <w:vAlign w:val="center"/>
          </w:tcPr>
          <w:p w14:paraId="3296B905" w14:textId="77777777" w:rsidR="00CF062C" w:rsidRPr="00CF062C" w:rsidRDefault="00CF062C" w:rsidP="00615C13">
            <w:pPr>
              <w:rPr>
                <w:rFonts w:cs="Calibri"/>
                <w:b/>
                <w:bCs/>
                <w:sz w:val="20"/>
                <w:szCs w:val="20"/>
              </w:rPr>
            </w:pPr>
            <w:r w:rsidRPr="00CF062C">
              <w:rPr>
                <w:rFonts w:cs="Calibri"/>
                <w:b/>
                <w:bCs/>
                <w:sz w:val="20"/>
                <w:szCs w:val="20"/>
              </w:rPr>
              <w:t>Comments</w:t>
            </w:r>
          </w:p>
        </w:tc>
        <w:tc>
          <w:tcPr>
            <w:tcW w:w="695" w:type="dxa"/>
            <w:textDirection w:val="btLr"/>
            <w:vAlign w:val="center"/>
          </w:tcPr>
          <w:p w14:paraId="5B44D300" w14:textId="77777777" w:rsidR="00CF062C" w:rsidRPr="00CF062C" w:rsidRDefault="00CF062C" w:rsidP="00615C13">
            <w:pPr>
              <w:ind w:left="113" w:right="113"/>
              <w:rPr>
                <w:rFonts w:cs="Calibri"/>
                <w:b/>
                <w:bCs/>
                <w:sz w:val="20"/>
                <w:szCs w:val="20"/>
              </w:rPr>
            </w:pPr>
            <w:r w:rsidRPr="00CF062C">
              <w:rPr>
                <w:rFonts w:cs="Calibri"/>
                <w:b/>
                <w:bCs/>
                <w:sz w:val="20"/>
                <w:szCs w:val="20"/>
              </w:rPr>
              <w:t>Stable flies</w:t>
            </w:r>
          </w:p>
        </w:tc>
        <w:tc>
          <w:tcPr>
            <w:tcW w:w="695" w:type="dxa"/>
            <w:textDirection w:val="btLr"/>
            <w:vAlign w:val="center"/>
          </w:tcPr>
          <w:p w14:paraId="7A5F8D33" w14:textId="77777777" w:rsidR="00CF062C" w:rsidRPr="00CF062C" w:rsidRDefault="00CF062C" w:rsidP="00615C13">
            <w:pPr>
              <w:ind w:left="113" w:right="113"/>
              <w:rPr>
                <w:rFonts w:cs="Calibri"/>
                <w:b/>
                <w:bCs/>
                <w:sz w:val="20"/>
                <w:szCs w:val="20"/>
              </w:rPr>
            </w:pPr>
            <w:r w:rsidRPr="00CF062C">
              <w:rPr>
                <w:rFonts w:cs="Calibri"/>
                <w:b/>
                <w:bCs/>
                <w:sz w:val="20"/>
                <w:szCs w:val="20"/>
              </w:rPr>
              <w:t>Horse flies</w:t>
            </w:r>
          </w:p>
        </w:tc>
        <w:tc>
          <w:tcPr>
            <w:tcW w:w="694" w:type="dxa"/>
            <w:textDirection w:val="btLr"/>
          </w:tcPr>
          <w:p w14:paraId="3EB8D470" w14:textId="70C1CF4D" w:rsidR="00CF062C" w:rsidRPr="00CF062C" w:rsidRDefault="00CF062C" w:rsidP="00615C13">
            <w:pPr>
              <w:ind w:left="113" w:right="113"/>
              <w:rPr>
                <w:rFonts w:cs="Calibri"/>
                <w:b/>
                <w:bCs/>
                <w:sz w:val="20"/>
                <w:szCs w:val="20"/>
              </w:rPr>
            </w:pPr>
            <w:r w:rsidRPr="00CF062C">
              <w:rPr>
                <w:rFonts w:cs="Calibri"/>
                <w:b/>
                <w:bCs/>
                <w:sz w:val="20"/>
                <w:szCs w:val="20"/>
              </w:rPr>
              <w:t>Buffalo flie</w:t>
            </w:r>
            <w:r w:rsidR="00697DE0">
              <w:rPr>
                <w:rFonts w:cs="Calibri"/>
                <w:b/>
                <w:bCs/>
                <w:sz w:val="20"/>
                <w:szCs w:val="20"/>
              </w:rPr>
              <w:t>s</w:t>
            </w:r>
          </w:p>
        </w:tc>
        <w:tc>
          <w:tcPr>
            <w:tcW w:w="694" w:type="dxa"/>
            <w:textDirection w:val="btLr"/>
            <w:vAlign w:val="center"/>
          </w:tcPr>
          <w:p w14:paraId="53BAB0B7" w14:textId="77777777" w:rsidR="00CF062C" w:rsidRPr="00CF062C" w:rsidRDefault="00CF062C" w:rsidP="00615C13">
            <w:pPr>
              <w:ind w:left="113" w:right="113"/>
              <w:rPr>
                <w:rFonts w:cs="Calibri"/>
                <w:b/>
                <w:bCs/>
                <w:sz w:val="20"/>
                <w:szCs w:val="20"/>
              </w:rPr>
            </w:pPr>
            <w:r w:rsidRPr="00CF062C">
              <w:rPr>
                <w:rFonts w:cs="Calibri"/>
                <w:b/>
                <w:bCs/>
                <w:sz w:val="20"/>
                <w:szCs w:val="20"/>
              </w:rPr>
              <w:t>Non-biting flies</w:t>
            </w:r>
          </w:p>
        </w:tc>
        <w:tc>
          <w:tcPr>
            <w:tcW w:w="630" w:type="dxa"/>
            <w:textDirection w:val="btLr"/>
            <w:vAlign w:val="center"/>
          </w:tcPr>
          <w:p w14:paraId="3C1A4921" w14:textId="77777777" w:rsidR="00CF062C" w:rsidRPr="00CF062C" w:rsidRDefault="00CF062C" w:rsidP="00615C13">
            <w:pPr>
              <w:ind w:left="113" w:right="113"/>
              <w:rPr>
                <w:rFonts w:cs="Calibri"/>
                <w:b/>
                <w:bCs/>
                <w:sz w:val="20"/>
                <w:szCs w:val="20"/>
              </w:rPr>
            </w:pPr>
            <w:r w:rsidRPr="00CF062C">
              <w:rPr>
                <w:rFonts w:cs="Calibri"/>
                <w:b/>
                <w:bCs/>
                <w:sz w:val="20"/>
                <w:szCs w:val="20"/>
              </w:rPr>
              <w:t>Biting midges</w:t>
            </w:r>
          </w:p>
        </w:tc>
        <w:tc>
          <w:tcPr>
            <w:tcW w:w="695" w:type="dxa"/>
            <w:textDirection w:val="btLr"/>
            <w:vAlign w:val="center"/>
          </w:tcPr>
          <w:p w14:paraId="57743900" w14:textId="77777777" w:rsidR="00CF062C" w:rsidRPr="00CF062C" w:rsidRDefault="00CF062C" w:rsidP="00615C13">
            <w:pPr>
              <w:ind w:left="113" w:right="113"/>
              <w:rPr>
                <w:rFonts w:cs="Calibri"/>
                <w:b/>
                <w:bCs/>
                <w:sz w:val="20"/>
                <w:szCs w:val="20"/>
              </w:rPr>
            </w:pPr>
            <w:r w:rsidRPr="00CF062C">
              <w:rPr>
                <w:rFonts w:cs="Calibri"/>
                <w:b/>
                <w:bCs/>
                <w:sz w:val="20"/>
                <w:szCs w:val="20"/>
              </w:rPr>
              <w:t>Mosquitoes</w:t>
            </w:r>
          </w:p>
        </w:tc>
        <w:tc>
          <w:tcPr>
            <w:tcW w:w="630" w:type="dxa"/>
            <w:textDirection w:val="btLr"/>
            <w:vAlign w:val="center"/>
          </w:tcPr>
          <w:p w14:paraId="20BB8FD1" w14:textId="3C172706" w:rsidR="00CF062C" w:rsidRPr="00CF062C" w:rsidRDefault="00CF062C" w:rsidP="00615C13">
            <w:pPr>
              <w:ind w:left="113" w:right="113"/>
              <w:rPr>
                <w:rFonts w:cs="Calibri"/>
                <w:b/>
                <w:bCs/>
                <w:sz w:val="20"/>
                <w:szCs w:val="20"/>
              </w:rPr>
            </w:pPr>
            <w:r w:rsidRPr="00CF062C">
              <w:rPr>
                <w:rFonts w:cs="Calibri"/>
                <w:b/>
                <w:bCs/>
                <w:sz w:val="20"/>
                <w:szCs w:val="20"/>
              </w:rPr>
              <w:t>Ixo</w:t>
            </w:r>
            <w:r w:rsidR="00365BE6">
              <w:rPr>
                <w:rFonts w:cs="Calibri"/>
                <w:b/>
                <w:bCs/>
                <w:sz w:val="20"/>
                <w:szCs w:val="20"/>
              </w:rPr>
              <w:t>d</w:t>
            </w:r>
            <w:r w:rsidRPr="00CF062C">
              <w:rPr>
                <w:rFonts w:cs="Calibri"/>
                <w:b/>
                <w:bCs/>
                <w:sz w:val="20"/>
                <w:szCs w:val="20"/>
              </w:rPr>
              <w:t>id ticks</w:t>
            </w:r>
          </w:p>
        </w:tc>
      </w:tr>
      <w:tr w:rsidR="00797EBE" w:rsidRPr="009253EC" w14:paraId="6F9AD317" w14:textId="77777777" w:rsidTr="0088717A">
        <w:tc>
          <w:tcPr>
            <w:tcW w:w="1409" w:type="dxa"/>
            <w:vMerge w:val="restart"/>
            <w:vAlign w:val="center"/>
          </w:tcPr>
          <w:p w14:paraId="6088CF42" w14:textId="77777777" w:rsidR="00797EBE" w:rsidRPr="009253EC" w:rsidRDefault="00797EBE" w:rsidP="00797EBE">
            <w:pPr>
              <w:jc w:val="center"/>
              <w:rPr>
                <w:rFonts w:cs="Calibri"/>
                <w:sz w:val="20"/>
                <w:szCs w:val="20"/>
              </w:rPr>
            </w:pPr>
            <w:r w:rsidRPr="009253EC">
              <w:rPr>
                <w:rFonts w:cs="Calibri"/>
                <w:sz w:val="20"/>
                <w:szCs w:val="20"/>
              </w:rPr>
              <w:t>Environmental</w:t>
            </w:r>
          </w:p>
        </w:tc>
        <w:tc>
          <w:tcPr>
            <w:tcW w:w="1977" w:type="dxa"/>
          </w:tcPr>
          <w:p w14:paraId="7B84106F" w14:textId="77777777" w:rsidR="00797EBE" w:rsidRPr="009253EC" w:rsidRDefault="00797EBE" w:rsidP="00615C13">
            <w:pPr>
              <w:rPr>
                <w:rFonts w:cs="Calibri"/>
                <w:sz w:val="20"/>
                <w:szCs w:val="20"/>
              </w:rPr>
            </w:pPr>
            <w:r w:rsidRPr="009253EC">
              <w:rPr>
                <w:rFonts w:cs="Calibri"/>
                <w:sz w:val="20"/>
                <w:szCs w:val="20"/>
              </w:rPr>
              <w:t>Sanitation measures</w:t>
            </w:r>
          </w:p>
        </w:tc>
        <w:tc>
          <w:tcPr>
            <w:tcW w:w="5829" w:type="dxa"/>
          </w:tcPr>
          <w:p w14:paraId="14775D06" w14:textId="4A7C11C8" w:rsidR="00797EBE" w:rsidRPr="009253EC" w:rsidRDefault="00797EBE" w:rsidP="00615C13">
            <w:pPr>
              <w:rPr>
                <w:rFonts w:cs="Calibri"/>
                <w:sz w:val="20"/>
                <w:szCs w:val="20"/>
              </w:rPr>
            </w:pPr>
            <w:r>
              <w:rPr>
                <w:rFonts w:cs="Calibri"/>
                <w:sz w:val="20"/>
                <w:szCs w:val="20"/>
              </w:rPr>
              <w:t>In most circumstances it is feasible to manage manure, decaying vegetation, spilled feed, stagnant water, leaking water troughs, around yards and in small paddocks. It may be difficult to implement these measures in large paddocks. Efforts should focus under water troughs and along fence lines. Requires ongoing effort.</w:t>
            </w:r>
          </w:p>
        </w:tc>
        <w:tc>
          <w:tcPr>
            <w:tcW w:w="695" w:type="dxa"/>
            <w:vAlign w:val="center"/>
          </w:tcPr>
          <w:p w14:paraId="42387BD5"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5" w:type="dxa"/>
            <w:vAlign w:val="center"/>
          </w:tcPr>
          <w:p w14:paraId="0BF36D41"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4" w:type="dxa"/>
            <w:vAlign w:val="center"/>
          </w:tcPr>
          <w:p w14:paraId="14B3060C" w14:textId="77777777" w:rsidR="00797EBE" w:rsidRPr="00B3694A" w:rsidRDefault="00797EBE" w:rsidP="00615C13">
            <w:pPr>
              <w:jc w:val="center"/>
              <w:rPr>
                <w:rFonts w:ascii="Cambria Math" w:hAnsi="Cambria Math" w:cs="Cambria Math"/>
                <w:sz w:val="20"/>
                <w:szCs w:val="20"/>
              </w:rPr>
            </w:pPr>
            <w:r w:rsidRPr="00B3694A">
              <w:rPr>
                <w:rFonts w:ascii="Cambria Math" w:hAnsi="Cambria Math" w:cs="Cambria Math"/>
                <w:sz w:val="20"/>
                <w:szCs w:val="20"/>
              </w:rPr>
              <w:t>√</w:t>
            </w:r>
          </w:p>
        </w:tc>
        <w:tc>
          <w:tcPr>
            <w:tcW w:w="694" w:type="dxa"/>
            <w:vAlign w:val="center"/>
          </w:tcPr>
          <w:p w14:paraId="32FBAD03"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7C291DD5"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5" w:type="dxa"/>
            <w:vAlign w:val="center"/>
          </w:tcPr>
          <w:p w14:paraId="506A7B19"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20015EB4" w14:textId="77777777" w:rsidR="00797EBE" w:rsidRPr="009253EC" w:rsidRDefault="00797EBE" w:rsidP="00615C13">
            <w:pPr>
              <w:jc w:val="center"/>
              <w:rPr>
                <w:rFonts w:cs="Calibri"/>
                <w:sz w:val="20"/>
                <w:szCs w:val="20"/>
              </w:rPr>
            </w:pPr>
          </w:p>
        </w:tc>
      </w:tr>
      <w:tr w:rsidR="00797EBE" w:rsidRPr="009253EC" w14:paraId="44C53F3C" w14:textId="77777777" w:rsidTr="0088717A">
        <w:tc>
          <w:tcPr>
            <w:tcW w:w="1409" w:type="dxa"/>
            <w:vMerge/>
          </w:tcPr>
          <w:p w14:paraId="21A0FFEF" w14:textId="77777777" w:rsidR="00797EBE" w:rsidRPr="009253EC" w:rsidRDefault="00797EBE" w:rsidP="00615C13">
            <w:pPr>
              <w:rPr>
                <w:rFonts w:cs="Calibri"/>
                <w:sz w:val="20"/>
                <w:szCs w:val="20"/>
              </w:rPr>
            </w:pPr>
          </w:p>
        </w:tc>
        <w:tc>
          <w:tcPr>
            <w:tcW w:w="1977" w:type="dxa"/>
          </w:tcPr>
          <w:p w14:paraId="388740ED" w14:textId="77777777" w:rsidR="00797EBE" w:rsidRPr="009253EC" w:rsidRDefault="00797EBE" w:rsidP="00615C13">
            <w:pPr>
              <w:rPr>
                <w:rFonts w:cs="Calibri"/>
                <w:sz w:val="20"/>
                <w:szCs w:val="20"/>
              </w:rPr>
            </w:pPr>
            <w:r w:rsidRPr="009253EC">
              <w:rPr>
                <w:rFonts w:cs="Calibri"/>
                <w:sz w:val="20"/>
                <w:szCs w:val="20"/>
              </w:rPr>
              <w:t>Housing modification</w:t>
            </w:r>
          </w:p>
        </w:tc>
        <w:tc>
          <w:tcPr>
            <w:tcW w:w="5829" w:type="dxa"/>
          </w:tcPr>
          <w:p w14:paraId="37D29A6A" w14:textId="4F2A53BF" w:rsidR="00797EBE" w:rsidRPr="009253EC" w:rsidRDefault="00797EBE" w:rsidP="00615C13">
            <w:pPr>
              <w:rPr>
                <w:rFonts w:cs="Calibri"/>
                <w:sz w:val="20"/>
                <w:szCs w:val="20"/>
              </w:rPr>
            </w:pPr>
            <w:r>
              <w:rPr>
                <w:rFonts w:cs="Calibri"/>
                <w:sz w:val="20"/>
                <w:szCs w:val="20"/>
              </w:rPr>
              <w:t xml:space="preserve">Recommended if possible. Screens and impregnated netting can reduce vector-host contact. Stable flies and tabanids do not tend to fly over barriers. Housing overnight can reduce midge and mosquito contact. Can be very costly to erect and maintain these structures. </w:t>
            </w:r>
          </w:p>
        </w:tc>
        <w:tc>
          <w:tcPr>
            <w:tcW w:w="695" w:type="dxa"/>
            <w:vAlign w:val="center"/>
          </w:tcPr>
          <w:p w14:paraId="257AB7F1"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5" w:type="dxa"/>
            <w:vAlign w:val="center"/>
          </w:tcPr>
          <w:p w14:paraId="6FEF4D73"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4" w:type="dxa"/>
            <w:vAlign w:val="center"/>
          </w:tcPr>
          <w:p w14:paraId="4A7B17C2" w14:textId="5D431CEA" w:rsidR="00797EBE" w:rsidRPr="00B3694A" w:rsidRDefault="00797EBE" w:rsidP="00615C13">
            <w:pPr>
              <w:jc w:val="center"/>
              <w:rPr>
                <w:rFonts w:ascii="Cambria Math" w:hAnsi="Cambria Math" w:cs="Cambria Math"/>
                <w:sz w:val="20"/>
                <w:szCs w:val="20"/>
              </w:rPr>
            </w:pPr>
            <w:r w:rsidRPr="00B3694A">
              <w:rPr>
                <w:rFonts w:ascii="Cambria Math" w:hAnsi="Cambria Math" w:cs="Cambria Math"/>
                <w:sz w:val="20"/>
                <w:szCs w:val="20"/>
              </w:rPr>
              <w:t>√</w:t>
            </w:r>
          </w:p>
        </w:tc>
        <w:tc>
          <w:tcPr>
            <w:tcW w:w="694" w:type="dxa"/>
            <w:vAlign w:val="center"/>
          </w:tcPr>
          <w:p w14:paraId="6F4B455D"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35B10376"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5" w:type="dxa"/>
            <w:vAlign w:val="center"/>
          </w:tcPr>
          <w:p w14:paraId="62DE9750"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105FC2EA" w14:textId="77777777" w:rsidR="00797EBE" w:rsidRPr="009253EC" w:rsidRDefault="00797EBE" w:rsidP="00615C13">
            <w:pPr>
              <w:jc w:val="center"/>
              <w:rPr>
                <w:rFonts w:cs="Calibri"/>
                <w:sz w:val="20"/>
                <w:szCs w:val="20"/>
              </w:rPr>
            </w:pPr>
          </w:p>
        </w:tc>
      </w:tr>
      <w:tr w:rsidR="00797EBE" w:rsidRPr="009253EC" w14:paraId="3A97FC85" w14:textId="77777777" w:rsidTr="0088717A">
        <w:tc>
          <w:tcPr>
            <w:tcW w:w="1409" w:type="dxa"/>
            <w:vMerge/>
          </w:tcPr>
          <w:p w14:paraId="5E17AB6D" w14:textId="77777777" w:rsidR="00797EBE" w:rsidRPr="009253EC" w:rsidRDefault="00797EBE" w:rsidP="00615C13">
            <w:pPr>
              <w:rPr>
                <w:rFonts w:cs="Calibri"/>
                <w:sz w:val="20"/>
                <w:szCs w:val="20"/>
              </w:rPr>
            </w:pPr>
          </w:p>
        </w:tc>
        <w:tc>
          <w:tcPr>
            <w:tcW w:w="1977" w:type="dxa"/>
          </w:tcPr>
          <w:p w14:paraId="4D184B24" w14:textId="2306F310" w:rsidR="00797EBE" w:rsidRPr="009253EC" w:rsidRDefault="00797EBE" w:rsidP="00615C13">
            <w:pPr>
              <w:rPr>
                <w:rFonts w:cs="Calibri"/>
                <w:sz w:val="20"/>
                <w:szCs w:val="20"/>
              </w:rPr>
            </w:pPr>
            <w:r w:rsidRPr="009253EC">
              <w:rPr>
                <w:rFonts w:cs="Calibri"/>
                <w:sz w:val="20"/>
                <w:szCs w:val="20"/>
              </w:rPr>
              <w:t xml:space="preserve">Traps and </w:t>
            </w:r>
            <w:r>
              <w:rPr>
                <w:rFonts w:cs="Calibri"/>
                <w:sz w:val="20"/>
                <w:szCs w:val="20"/>
              </w:rPr>
              <w:t>baits</w:t>
            </w:r>
          </w:p>
        </w:tc>
        <w:tc>
          <w:tcPr>
            <w:tcW w:w="5829" w:type="dxa"/>
          </w:tcPr>
          <w:p w14:paraId="3807760D" w14:textId="7E5BFEB8" w:rsidR="00797EBE" w:rsidRPr="009253EC" w:rsidRDefault="00797EBE" w:rsidP="00615C13">
            <w:pPr>
              <w:rPr>
                <w:rFonts w:cs="Calibri"/>
                <w:sz w:val="20"/>
                <w:szCs w:val="20"/>
              </w:rPr>
            </w:pPr>
            <w:r>
              <w:rPr>
                <w:rFonts w:cs="Calibri"/>
                <w:sz w:val="20"/>
                <w:szCs w:val="20"/>
              </w:rPr>
              <w:t>Traps are species dependent. The number of traps, location of traps and maintenance are determinants of effectiveness. May be costly to install and likely to be of limited effectiveness as re infestation risk is high. The Williams fly trap has been reported to have positive effects on stable fly populations. The buffalo fly trap is effective. The curtain fly trap can also be effective. Baits are mostly effective for non-biting flies.</w:t>
            </w:r>
          </w:p>
        </w:tc>
        <w:tc>
          <w:tcPr>
            <w:tcW w:w="695" w:type="dxa"/>
            <w:vAlign w:val="center"/>
          </w:tcPr>
          <w:p w14:paraId="11489FA0"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5" w:type="dxa"/>
            <w:vAlign w:val="center"/>
          </w:tcPr>
          <w:p w14:paraId="2A207ADE" w14:textId="50890D90"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4" w:type="dxa"/>
            <w:vAlign w:val="center"/>
          </w:tcPr>
          <w:p w14:paraId="3B1663E6" w14:textId="77777777" w:rsidR="00797EBE" w:rsidRPr="00B3694A" w:rsidRDefault="00797EBE" w:rsidP="00615C13">
            <w:pPr>
              <w:jc w:val="center"/>
              <w:rPr>
                <w:rFonts w:ascii="Cambria Math" w:hAnsi="Cambria Math" w:cs="Cambria Math"/>
                <w:sz w:val="20"/>
                <w:szCs w:val="20"/>
              </w:rPr>
            </w:pPr>
            <w:r w:rsidRPr="00B3694A">
              <w:rPr>
                <w:rFonts w:ascii="Cambria Math" w:hAnsi="Cambria Math" w:cs="Cambria Math"/>
                <w:sz w:val="20"/>
                <w:szCs w:val="20"/>
              </w:rPr>
              <w:t>√</w:t>
            </w:r>
          </w:p>
        </w:tc>
        <w:tc>
          <w:tcPr>
            <w:tcW w:w="694" w:type="dxa"/>
            <w:vAlign w:val="center"/>
          </w:tcPr>
          <w:p w14:paraId="650352CF"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4B8CAA63"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95" w:type="dxa"/>
            <w:vAlign w:val="center"/>
          </w:tcPr>
          <w:p w14:paraId="6E7173F9" w14:textId="77777777" w:rsidR="00797EBE" w:rsidRPr="009253EC" w:rsidRDefault="00797EBE"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117B19C3" w14:textId="77777777" w:rsidR="00797EBE" w:rsidRPr="009253EC" w:rsidRDefault="00797EBE" w:rsidP="00615C13">
            <w:pPr>
              <w:jc w:val="center"/>
              <w:rPr>
                <w:rFonts w:cs="Calibri"/>
                <w:sz w:val="20"/>
                <w:szCs w:val="20"/>
              </w:rPr>
            </w:pPr>
          </w:p>
        </w:tc>
      </w:tr>
      <w:tr w:rsidR="00797EBE" w:rsidRPr="009253EC" w14:paraId="50C4686C" w14:textId="77777777" w:rsidTr="0088717A">
        <w:tc>
          <w:tcPr>
            <w:tcW w:w="1409" w:type="dxa"/>
            <w:vMerge w:val="restart"/>
            <w:vAlign w:val="center"/>
          </w:tcPr>
          <w:p w14:paraId="73BF5A5F" w14:textId="77777777" w:rsidR="00797EBE" w:rsidRPr="009253EC" w:rsidRDefault="00797EBE" w:rsidP="00797EBE">
            <w:pPr>
              <w:jc w:val="center"/>
              <w:rPr>
                <w:rFonts w:cs="Calibri"/>
                <w:sz w:val="20"/>
                <w:szCs w:val="20"/>
              </w:rPr>
            </w:pPr>
            <w:r w:rsidRPr="009253EC">
              <w:rPr>
                <w:rFonts w:cs="Calibri"/>
                <w:sz w:val="20"/>
                <w:szCs w:val="20"/>
              </w:rPr>
              <w:t>Chemical</w:t>
            </w:r>
            <w:r>
              <w:rPr>
                <w:rFonts w:cs="Calibri"/>
                <w:sz w:val="20"/>
                <w:szCs w:val="20"/>
              </w:rPr>
              <w:t xml:space="preserve"> – on-host</w:t>
            </w:r>
          </w:p>
        </w:tc>
        <w:tc>
          <w:tcPr>
            <w:tcW w:w="1977" w:type="dxa"/>
          </w:tcPr>
          <w:p w14:paraId="0EFAE979" w14:textId="77777777" w:rsidR="00797EBE" w:rsidRPr="009253EC" w:rsidRDefault="00797EBE" w:rsidP="00697DE0">
            <w:pPr>
              <w:rPr>
                <w:rFonts w:cs="Calibri"/>
                <w:sz w:val="20"/>
                <w:szCs w:val="20"/>
              </w:rPr>
            </w:pPr>
            <w:r>
              <w:rPr>
                <w:rFonts w:cs="Calibri"/>
                <w:sz w:val="20"/>
                <w:szCs w:val="20"/>
              </w:rPr>
              <w:t>Topical repellents – pour ons, dips, sprays</w:t>
            </w:r>
          </w:p>
        </w:tc>
        <w:tc>
          <w:tcPr>
            <w:tcW w:w="5829" w:type="dxa"/>
          </w:tcPr>
          <w:p w14:paraId="4ADB7D48" w14:textId="0EC7C760" w:rsidR="00797EBE" w:rsidRPr="009253EC" w:rsidRDefault="00797EBE" w:rsidP="00697DE0">
            <w:pPr>
              <w:rPr>
                <w:rFonts w:cs="Calibri"/>
                <w:sz w:val="20"/>
                <w:szCs w:val="20"/>
              </w:rPr>
            </w:pPr>
            <w:r>
              <w:rPr>
                <w:rFonts w:cs="Calibri"/>
                <w:sz w:val="20"/>
                <w:szCs w:val="20"/>
              </w:rPr>
              <w:t xml:space="preserve">Effective for vector control but high rates of resistance to some chemicals reported. Often a short-term effect. Cost of ongoing treatments can be high. </w:t>
            </w:r>
          </w:p>
        </w:tc>
        <w:tc>
          <w:tcPr>
            <w:tcW w:w="695" w:type="dxa"/>
            <w:vAlign w:val="center"/>
          </w:tcPr>
          <w:p w14:paraId="61620114"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c>
          <w:tcPr>
            <w:tcW w:w="695" w:type="dxa"/>
            <w:vAlign w:val="center"/>
          </w:tcPr>
          <w:p w14:paraId="07D058E0"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c>
          <w:tcPr>
            <w:tcW w:w="694" w:type="dxa"/>
            <w:vAlign w:val="center"/>
          </w:tcPr>
          <w:p w14:paraId="5EEE3F79" w14:textId="77777777" w:rsidR="00797EBE" w:rsidRPr="00B3694A" w:rsidRDefault="00797EBE" w:rsidP="00697DE0">
            <w:pPr>
              <w:jc w:val="center"/>
              <w:rPr>
                <w:rFonts w:ascii="Cambria Math" w:hAnsi="Cambria Math" w:cs="Cambria Math"/>
                <w:sz w:val="20"/>
                <w:szCs w:val="20"/>
              </w:rPr>
            </w:pPr>
            <w:r w:rsidRPr="00B3694A">
              <w:rPr>
                <w:rFonts w:ascii="Cambria Math" w:hAnsi="Cambria Math" w:cs="Cambria Math"/>
                <w:sz w:val="20"/>
                <w:szCs w:val="20"/>
              </w:rPr>
              <w:t>√</w:t>
            </w:r>
          </w:p>
        </w:tc>
        <w:tc>
          <w:tcPr>
            <w:tcW w:w="694" w:type="dxa"/>
            <w:vAlign w:val="center"/>
          </w:tcPr>
          <w:p w14:paraId="7505E456"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c>
          <w:tcPr>
            <w:tcW w:w="630" w:type="dxa"/>
            <w:vAlign w:val="center"/>
          </w:tcPr>
          <w:p w14:paraId="7E15C035"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c>
          <w:tcPr>
            <w:tcW w:w="695" w:type="dxa"/>
            <w:vAlign w:val="center"/>
          </w:tcPr>
          <w:p w14:paraId="237BB2F5"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c>
          <w:tcPr>
            <w:tcW w:w="630" w:type="dxa"/>
            <w:vAlign w:val="center"/>
          </w:tcPr>
          <w:p w14:paraId="5B8D24AA"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r>
      <w:tr w:rsidR="00797EBE" w:rsidRPr="009253EC" w14:paraId="3D67D89A" w14:textId="77777777" w:rsidTr="0088717A">
        <w:tc>
          <w:tcPr>
            <w:tcW w:w="1409" w:type="dxa"/>
            <w:vMerge/>
          </w:tcPr>
          <w:p w14:paraId="19E6C8D5" w14:textId="77777777" w:rsidR="00797EBE" w:rsidRPr="009253EC" w:rsidRDefault="00797EBE" w:rsidP="00697DE0">
            <w:pPr>
              <w:rPr>
                <w:rFonts w:cs="Calibri"/>
                <w:sz w:val="20"/>
                <w:szCs w:val="20"/>
              </w:rPr>
            </w:pPr>
          </w:p>
        </w:tc>
        <w:tc>
          <w:tcPr>
            <w:tcW w:w="1977" w:type="dxa"/>
          </w:tcPr>
          <w:p w14:paraId="45B365CD" w14:textId="77777777" w:rsidR="00797EBE" w:rsidRPr="009253EC" w:rsidRDefault="00797EBE" w:rsidP="00697DE0">
            <w:pPr>
              <w:rPr>
                <w:rFonts w:cs="Calibri"/>
                <w:sz w:val="20"/>
                <w:szCs w:val="20"/>
              </w:rPr>
            </w:pPr>
            <w:r w:rsidRPr="009253EC">
              <w:rPr>
                <w:rFonts w:cs="Calibri"/>
                <w:sz w:val="20"/>
                <w:szCs w:val="20"/>
              </w:rPr>
              <w:t>Ear tags</w:t>
            </w:r>
          </w:p>
        </w:tc>
        <w:tc>
          <w:tcPr>
            <w:tcW w:w="5829" w:type="dxa"/>
          </w:tcPr>
          <w:p w14:paraId="0E553BD2" w14:textId="77777777" w:rsidR="00797EBE" w:rsidRPr="009253EC" w:rsidRDefault="00797EBE" w:rsidP="00697DE0">
            <w:pPr>
              <w:rPr>
                <w:rFonts w:cs="Calibri"/>
                <w:sz w:val="20"/>
                <w:szCs w:val="20"/>
              </w:rPr>
            </w:pPr>
            <w:r>
              <w:rPr>
                <w:rFonts w:cs="Calibri"/>
                <w:sz w:val="20"/>
                <w:szCs w:val="20"/>
              </w:rPr>
              <w:t>As above.</w:t>
            </w:r>
          </w:p>
        </w:tc>
        <w:tc>
          <w:tcPr>
            <w:tcW w:w="695" w:type="dxa"/>
            <w:vAlign w:val="center"/>
          </w:tcPr>
          <w:p w14:paraId="76E4B2AA" w14:textId="77777777" w:rsidR="00797EBE" w:rsidRPr="009253EC" w:rsidRDefault="00797EBE" w:rsidP="00697DE0">
            <w:pPr>
              <w:jc w:val="center"/>
              <w:rPr>
                <w:rFonts w:cs="Calibri"/>
                <w:sz w:val="20"/>
                <w:szCs w:val="20"/>
              </w:rPr>
            </w:pPr>
          </w:p>
        </w:tc>
        <w:tc>
          <w:tcPr>
            <w:tcW w:w="695" w:type="dxa"/>
            <w:vAlign w:val="center"/>
          </w:tcPr>
          <w:p w14:paraId="3EA7199F" w14:textId="77777777" w:rsidR="00797EBE" w:rsidRPr="009253EC" w:rsidRDefault="00797EBE" w:rsidP="00697DE0">
            <w:pPr>
              <w:jc w:val="center"/>
              <w:rPr>
                <w:rFonts w:cs="Calibri"/>
                <w:sz w:val="20"/>
                <w:szCs w:val="20"/>
              </w:rPr>
            </w:pPr>
          </w:p>
        </w:tc>
        <w:tc>
          <w:tcPr>
            <w:tcW w:w="694" w:type="dxa"/>
            <w:vAlign w:val="center"/>
          </w:tcPr>
          <w:p w14:paraId="2B8EB7F6" w14:textId="77777777" w:rsidR="00797EBE" w:rsidRPr="00B3694A" w:rsidRDefault="00797EBE" w:rsidP="00697DE0">
            <w:pPr>
              <w:jc w:val="center"/>
              <w:rPr>
                <w:rFonts w:ascii="Cambria Math" w:hAnsi="Cambria Math" w:cs="Cambria Math"/>
                <w:sz w:val="20"/>
                <w:szCs w:val="20"/>
              </w:rPr>
            </w:pPr>
            <w:r w:rsidRPr="00B3694A">
              <w:rPr>
                <w:rFonts w:ascii="Cambria Math" w:hAnsi="Cambria Math" w:cs="Cambria Math"/>
                <w:sz w:val="20"/>
                <w:szCs w:val="20"/>
              </w:rPr>
              <w:t>√</w:t>
            </w:r>
          </w:p>
        </w:tc>
        <w:tc>
          <w:tcPr>
            <w:tcW w:w="694" w:type="dxa"/>
            <w:vAlign w:val="center"/>
          </w:tcPr>
          <w:p w14:paraId="1D3431FC" w14:textId="77777777" w:rsidR="00797EBE" w:rsidRPr="009253EC" w:rsidRDefault="00797EBE" w:rsidP="00697DE0">
            <w:pPr>
              <w:jc w:val="center"/>
              <w:rPr>
                <w:rFonts w:cs="Calibri"/>
                <w:sz w:val="20"/>
                <w:szCs w:val="20"/>
              </w:rPr>
            </w:pPr>
          </w:p>
        </w:tc>
        <w:tc>
          <w:tcPr>
            <w:tcW w:w="630" w:type="dxa"/>
            <w:vAlign w:val="center"/>
          </w:tcPr>
          <w:p w14:paraId="766E4D50" w14:textId="28D6E52D" w:rsidR="00797EBE" w:rsidRPr="009253EC" w:rsidRDefault="00797EBE" w:rsidP="00697DE0">
            <w:pPr>
              <w:jc w:val="center"/>
              <w:rPr>
                <w:rFonts w:cs="Calibri"/>
                <w:sz w:val="20"/>
                <w:szCs w:val="20"/>
              </w:rPr>
            </w:pPr>
          </w:p>
        </w:tc>
        <w:tc>
          <w:tcPr>
            <w:tcW w:w="695" w:type="dxa"/>
            <w:vAlign w:val="center"/>
          </w:tcPr>
          <w:p w14:paraId="0098DBD2" w14:textId="77777777" w:rsidR="00797EBE" w:rsidRPr="009253EC" w:rsidRDefault="00797EBE" w:rsidP="00697DE0">
            <w:pPr>
              <w:jc w:val="center"/>
              <w:rPr>
                <w:rFonts w:cs="Calibri"/>
                <w:sz w:val="20"/>
                <w:szCs w:val="20"/>
              </w:rPr>
            </w:pPr>
          </w:p>
        </w:tc>
        <w:tc>
          <w:tcPr>
            <w:tcW w:w="630" w:type="dxa"/>
            <w:vAlign w:val="center"/>
          </w:tcPr>
          <w:p w14:paraId="0335AE2E" w14:textId="77777777" w:rsidR="00797EBE" w:rsidRPr="009253EC" w:rsidRDefault="00797EBE" w:rsidP="00697DE0">
            <w:pPr>
              <w:jc w:val="center"/>
              <w:rPr>
                <w:rFonts w:cs="Calibri"/>
                <w:sz w:val="20"/>
                <w:szCs w:val="20"/>
              </w:rPr>
            </w:pPr>
            <w:r w:rsidRPr="00B3694A">
              <w:rPr>
                <w:rFonts w:ascii="Cambria Math" w:hAnsi="Cambria Math" w:cs="Cambria Math"/>
                <w:sz w:val="20"/>
                <w:szCs w:val="20"/>
              </w:rPr>
              <w:t>√</w:t>
            </w:r>
          </w:p>
        </w:tc>
      </w:tr>
      <w:tr w:rsidR="00697DE0" w:rsidRPr="009253EC" w14:paraId="4B4C7127" w14:textId="77777777" w:rsidTr="0088717A">
        <w:tc>
          <w:tcPr>
            <w:tcW w:w="1409" w:type="dxa"/>
          </w:tcPr>
          <w:p w14:paraId="4C358DCD" w14:textId="77C5A40A" w:rsidR="00697DE0" w:rsidRPr="009253EC" w:rsidRDefault="00590C0D" w:rsidP="00697DE0">
            <w:pPr>
              <w:rPr>
                <w:rFonts w:cs="Calibri"/>
                <w:sz w:val="20"/>
                <w:szCs w:val="20"/>
              </w:rPr>
            </w:pPr>
            <w:r>
              <w:rPr>
                <w:rFonts w:cs="Calibri"/>
                <w:sz w:val="20"/>
                <w:szCs w:val="20"/>
              </w:rPr>
              <w:t>Off-host</w:t>
            </w:r>
          </w:p>
        </w:tc>
        <w:tc>
          <w:tcPr>
            <w:tcW w:w="1977" w:type="dxa"/>
          </w:tcPr>
          <w:p w14:paraId="3D8DCFCF" w14:textId="77777777" w:rsidR="00697DE0" w:rsidRPr="009253EC" w:rsidRDefault="00697DE0" w:rsidP="00697DE0">
            <w:pPr>
              <w:rPr>
                <w:rFonts w:cs="Calibri"/>
                <w:sz w:val="20"/>
                <w:szCs w:val="20"/>
              </w:rPr>
            </w:pPr>
            <w:r w:rsidRPr="009253EC">
              <w:rPr>
                <w:rFonts w:cs="Calibri"/>
                <w:sz w:val="20"/>
                <w:szCs w:val="20"/>
              </w:rPr>
              <w:t>Residual surface sprays</w:t>
            </w:r>
          </w:p>
        </w:tc>
        <w:tc>
          <w:tcPr>
            <w:tcW w:w="5829" w:type="dxa"/>
          </w:tcPr>
          <w:p w14:paraId="046A05FB" w14:textId="77777777" w:rsidR="00697DE0" w:rsidRPr="009253EC" w:rsidRDefault="00697DE0" w:rsidP="00697DE0">
            <w:pPr>
              <w:rPr>
                <w:rFonts w:cs="Calibri"/>
                <w:sz w:val="20"/>
                <w:szCs w:val="20"/>
              </w:rPr>
            </w:pPr>
            <w:r>
              <w:rPr>
                <w:rFonts w:cs="Calibri"/>
                <w:sz w:val="20"/>
                <w:szCs w:val="20"/>
              </w:rPr>
              <w:t xml:space="preserve">Feasible but may be costly. May increase resistance in populations </w:t>
            </w:r>
          </w:p>
        </w:tc>
        <w:tc>
          <w:tcPr>
            <w:tcW w:w="695" w:type="dxa"/>
            <w:vAlign w:val="center"/>
          </w:tcPr>
          <w:p w14:paraId="72741020" w14:textId="77777777" w:rsidR="00697DE0" w:rsidRPr="009253EC" w:rsidRDefault="00697DE0" w:rsidP="00697DE0">
            <w:pPr>
              <w:jc w:val="center"/>
              <w:rPr>
                <w:rFonts w:cs="Calibri"/>
                <w:sz w:val="20"/>
                <w:szCs w:val="20"/>
              </w:rPr>
            </w:pPr>
            <w:r w:rsidRPr="00B3694A">
              <w:rPr>
                <w:rFonts w:ascii="Cambria Math" w:hAnsi="Cambria Math" w:cs="Cambria Math"/>
                <w:sz w:val="20"/>
                <w:szCs w:val="20"/>
              </w:rPr>
              <w:t>√</w:t>
            </w:r>
          </w:p>
        </w:tc>
        <w:tc>
          <w:tcPr>
            <w:tcW w:w="695" w:type="dxa"/>
            <w:vAlign w:val="center"/>
          </w:tcPr>
          <w:p w14:paraId="699B8054" w14:textId="77777777" w:rsidR="00697DE0" w:rsidRPr="009253EC" w:rsidRDefault="00697DE0" w:rsidP="00697DE0">
            <w:pPr>
              <w:jc w:val="center"/>
              <w:rPr>
                <w:rFonts w:cs="Calibri"/>
                <w:sz w:val="20"/>
                <w:szCs w:val="20"/>
              </w:rPr>
            </w:pPr>
          </w:p>
        </w:tc>
        <w:tc>
          <w:tcPr>
            <w:tcW w:w="694" w:type="dxa"/>
            <w:vAlign w:val="center"/>
          </w:tcPr>
          <w:p w14:paraId="0D96F527" w14:textId="77777777" w:rsidR="00697DE0" w:rsidRPr="00B3694A" w:rsidRDefault="00697DE0" w:rsidP="00697DE0">
            <w:pPr>
              <w:jc w:val="center"/>
              <w:rPr>
                <w:rFonts w:ascii="Cambria Math" w:hAnsi="Cambria Math" w:cs="Cambria Math"/>
                <w:sz w:val="20"/>
                <w:szCs w:val="20"/>
              </w:rPr>
            </w:pPr>
            <w:r w:rsidRPr="00B3694A">
              <w:rPr>
                <w:rFonts w:ascii="Cambria Math" w:hAnsi="Cambria Math" w:cs="Cambria Math"/>
                <w:sz w:val="20"/>
                <w:szCs w:val="20"/>
              </w:rPr>
              <w:t>√</w:t>
            </w:r>
          </w:p>
        </w:tc>
        <w:tc>
          <w:tcPr>
            <w:tcW w:w="694" w:type="dxa"/>
            <w:vAlign w:val="center"/>
          </w:tcPr>
          <w:p w14:paraId="73479C73" w14:textId="77777777" w:rsidR="00697DE0" w:rsidRPr="009253EC" w:rsidRDefault="00697DE0" w:rsidP="00697DE0">
            <w:pPr>
              <w:jc w:val="center"/>
              <w:rPr>
                <w:rFonts w:cs="Calibri"/>
                <w:sz w:val="20"/>
                <w:szCs w:val="20"/>
              </w:rPr>
            </w:pPr>
            <w:r w:rsidRPr="00B3694A">
              <w:rPr>
                <w:rFonts w:ascii="Cambria Math" w:hAnsi="Cambria Math" w:cs="Cambria Math"/>
                <w:sz w:val="20"/>
                <w:szCs w:val="20"/>
              </w:rPr>
              <w:t>√</w:t>
            </w:r>
          </w:p>
        </w:tc>
        <w:tc>
          <w:tcPr>
            <w:tcW w:w="630" w:type="dxa"/>
            <w:vAlign w:val="center"/>
          </w:tcPr>
          <w:p w14:paraId="1D49EC54" w14:textId="77777777" w:rsidR="00697DE0" w:rsidRPr="009253EC" w:rsidRDefault="00697DE0" w:rsidP="00697DE0">
            <w:pPr>
              <w:jc w:val="center"/>
              <w:rPr>
                <w:rFonts w:cs="Calibri"/>
                <w:sz w:val="20"/>
                <w:szCs w:val="20"/>
              </w:rPr>
            </w:pPr>
          </w:p>
        </w:tc>
        <w:tc>
          <w:tcPr>
            <w:tcW w:w="695" w:type="dxa"/>
            <w:vAlign w:val="center"/>
          </w:tcPr>
          <w:p w14:paraId="37FC126E" w14:textId="77777777" w:rsidR="00697DE0" w:rsidRPr="009253EC" w:rsidRDefault="00697DE0" w:rsidP="00697DE0">
            <w:pPr>
              <w:jc w:val="center"/>
              <w:rPr>
                <w:rFonts w:cs="Calibri"/>
                <w:sz w:val="20"/>
                <w:szCs w:val="20"/>
              </w:rPr>
            </w:pPr>
            <w:r w:rsidRPr="00B3694A">
              <w:rPr>
                <w:rFonts w:ascii="Cambria Math" w:hAnsi="Cambria Math" w:cs="Cambria Math"/>
                <w:sz w:val="20"/>
                <w:szCs w:val="20"/>
              </w:rPr>
              <w:t>√</w:t>
            </w:r>
          </w:p>
        </w:tc>
        <w:tc>
          <w:tcPr>
            <w:tcW w:w="630" w:type="dxa"/>
            <w:vAlign w:val="center"/>
          </w:tcPr>
          <w:p w14:paraId="5C5BDD7A" w14:textId="77777777" w:rsidR="00697DE0" w:rsidRPr="009253EC" w:rsidRDefault="00697DE0" w:rsidP="00697DE0">
            <w:pPr>
              <w:jc w:val="center"/>
              <w:rPr>
                <w:rFonts w:cs="Calibri"/>
                <w:sz w:val="20"/>
                <w:szCs w:val="20"/>
              </w:rPr>
            </w:pPr>
          </w:p>
        </w:tc>
      </w:tr>
    </w:tbl>
    <w:p w14:paraId="71C7280B" w14:textId="6DBD0335" w:rsidR="00CF062C" w:rsidRDefault="4BAF9275" w:rsidP="006F0536">
      <w:pPr>
        <w:pStyle w:val="Heading2"/>
      </w:pPr>
      <w:r>
        <w:lastRenderedPageBreak/>
        <w:t xml:space="preserve"> </w:t>
      </w:r>
      <w:bookmarkStart w:id="222" w:name="_Toc195777940"/>
      <w:r w:rsidR="001F62CF">
        <w:t>M</w:t>
      </w:r>
      <w:r w:rsidR="00596052">
        <w:t>ov</w:t>
      </w:r>
      <w:r w:rsidR="00365133">
        <w:t xml:space="preserve">ement of </w:t>
      </w:r>
      <w:r w:rsidR="006F0536">
        <w:t>cattle</w:t>
      </w:r>
      <w:r w:rsidR="002E626F">
        <w:t xml:space="preserve"> and cattle products</w:t>
      </w:r>
      <w:bookmarkEnd w:id="222"/>
    </w:p>
    <w:p w14:paraId="1F6DA7F2" w14:textId="7A972C5B" w:rsidR="00046049" w:rsidRDefault="00F9761B" w:rsidP="00046049">
      <w:hyperlink w:anchor="Table_39" w:history="1">
        <w:r w:rsidRPr="00AF5B70">
          <w:rPr>
            <w:rStyle w:val="Hyperlink"/>
            <w:color w:val="0D0D0D" w:themeColor="text1" w:themeTint="F2"/>
            <w:u w:val="none"/>
          </w:rPr>
          <w:t>Table 39</w:t>
        </w:r>
      </w:hyperlink>
      <w:r w:rsidR="00046049" w:rsidRPr="00AF5B70">
        <w:rPr>
          <w:color w:val="0D0D0D" w:themeColor="text1" w:themeTint="F2"/>
        </w:rPr>
        <w:t xml:space="preserve"> </w:t>
      </w:r>
      <w:r w:rsidR="00046049">
        <w:t xml:space="preserve">details control methods for vectors </w:t>
      </w:r>
      <w:r w:rsidR="00697DE0">
        <w:t>that may be involved</w:t>
      </w:r>
      <w:r w:rsidR="00046049">
        <w:t xml:space="preserve"> in LSD transmission on conveyances</w:t>
      </w:r>
      <w:r w:rsidR="006515D0">
        <w:t xml:space="preserve"> that transport cattle or cattle products</w:t>
      </w:r>
      <w:r w:rsidR="00046049">
        <w:t>.</w:t>
      </w:r>
    </w:p>
    <w:p w14:paraId="41E684F9" w14:textId="3B91A099" w:rsidR="00A5381F" w:rsidRDefault="00A5381F" w:rsidP="00046049">
      <w:r>
        <w:t xml:space="preserve">According to the AUSVETPLAN Response Strategy for LSD, movement of susceptible animals from restricted and control areas </w:t>
      </w:r>
      <w:r w:rsidR="008177AC">
        <w:t>will be</w:t>
      </w:r>
      <w:r>
        <w:t xml:space="preserve"> prohibited</w:t>
      </w:r>
      <w:r w:rsidR="00620B0C">
        <w:t xml:space="preserve"> except under </w:t>
      </w:r>
      <w:r w:rsidR="0049562E">
        <w:t>S</w:t>
      </w:r>
      <w:r w:rsidR="00620B0C">
        <w:t xml:space="preserve">pecial </w:t>
      </w:r>
      <w:r w:rsidR="0049562E">
        <w:t>P</w:t>
      </w:r>
      <w:r w:rsidR="00620B0C">
        <w:t>ermit</w:t>
      </w:r>
      <w:r w:rsidR="0049562E">
        <w:t xml:space="preserve"> (SpP)</w:t>
      </w:r>
      <w:r w:rsidR="00620B0C">
        <w:t>, including movements to slaughter</w:t>
      </w:r>
      <w:r>
        <w:t xml:space="preserve">. </w:t>
      </w:r>
      <w:r w:rsidR="00305B15" w:rsidRPr="00305B15">
        <w:t>Cattle m</w:t>
      </w:r>
      <w:r w:rsidRPr="00305B15">
        <w:t xml:space="preserve">ovements </w:t>
      </w:r>
      <w:r w:rsidR="00305B15" w:rsidRPr="00305B15">
        <w:t xml:space="preserve">between </w:t>
      </w:r>
      <w:r w:rsidRPr="00305B15">
        <w:t>outside areas</w:t>
      </w:r>
      <w:r w:rsidR="008177AC">
        <w:t xml:space="preserve"> will</w:t>
      </w:r>
      <w:r w:rsidRPr="00305B15">
        <w:t xml:space="preserve"> not </w:t>
      </w:r>
      <w:r w:rsidR="008177AC">
        <w:t xml:space="preserve">be </w:t>
      </w:r>
      <w:r w:rsidRPr="00305B15">
        <w:t>subject to restriction</w:t>
      </w:r>
      <w:r w:rsidR="00620B0C">
        <w:t xml:space="preserve"> </w:t>
      </w:r>
      <w:r w:rsidR="00620B0C">
        <w:fldChar w:fldCharType="begin"/>
      </w:r>
      <w:r w:rsidR="006B0536">
        <w:instrText xml:space="preserve"> ADDIN ZOTERO_ITEM CSL_CITATION {"citationID":"a6cfd1v2ha","properties":{"formattedCitation":"(AHA 2024)","plainCitation":"(AHA 2024)","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sidR="00620B0C">
        <w:fldChar w:fldCharType="separate"/>
      </w:r>
      <w:r w:rsidR="006B0536" w:rsidRPr="006B0536">
        <w:rPr>
          <w:rFonts w:cs="Calibri"/>
          <w:lang w:val="en-GB"/>
        </w:rPr>
        <w:t>(AHA 2024)</w:t>
      </w:r>
      <w:r w:rsidR="00620B0C">
        <w:fldChar w:fldCharType="end"/>
      </w:r>
      <w:r w:rsidR="00620B0C">
        <w:t>.</w:t>
      </w:r>
    </w:p>
    <w:p w14:paraId="7E09BB61" w14:textId="29C3355D" w:rsidR="00046049" w:rsidRDefault="00046049" w:rsidP="00046049">
      <w:r>
        <w:t xml:space="preserve">The spread of LSD over long distances has been linked to the movement of infected cattle via transportation along roads </w:t>
      </w:r>
      <w:r>
        <w:fldChar w:fldCharType="begin"/>
      </w:r>
      <w:r w:rsidR="006B0536">
        <w:instrText xml:space="preserve"> ADDIN ZOTERO_ITEM CSL_CITATION {"citationID":"sThztXSe","properties":{"formattedCitation":"(A. Sprygin et al. 2019; Tuppurainen et al. 2020)","plainCitation":"(A. Sprygin et al. 2019; Tuppurainen et al. 2020)","noteIndex":0},"citationItems":[{"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id":6529,"uris":["http://zotero.org/groups/4707929/items/B3EMDSEH"],"itemData":{"id":6529,"type":"article-journal","container-title":"Preventive Veterinary Medicine","DOI":"10.1016/j.prevetmed.2018.12.006","journalAbbreviation":"Prev Vet Med","note":"publisher: Elsevier","page":"104600","source":"Google Scholar","title":"Field observations and experiences gained from the implementation of control measures against lumpy skin disease in South-East Europe between 2015 and 2017","volume":"181","author":[{"family":"Tuppurainen","given":"E. S. M."},{"family":"Antoniou","given":"S. E."},{"family":"Tsiamadis","given":"E."},{"family":"Topkaridou","given":"M."},{"family":"Labus","given":"T."},{"family":"Debeljak","given":"Z."},{"family":"Plavšić","given":"B."},{"family":"Miteva","given":"A."},{"family":"Alexandrov","given":"T."},{"family":"Pite","given":"L."}],"issued":{"date-parts":[["2020"]]}}}],"schema":"https://github.com/citation-style-language/schema/raw/master/csl-citation.json"} </w:instrText>
      </w:r>
      <w:r>
        <w:fldChar w:fldCharType="separate"/>
      </w:r>
      <w:r w:rsidR="00151DDF">
        <w:rPr>
          <w:noProof/>
        </w:rPr>
        <w:t>(A. Sprygin et al. 2019; Tuppurainen et al. 2020)</w:t>
      </w:r>
      <w:r>
        <w:fldChar w:fldCharType="end"/>
      </w:r>
      <w:r>
        <w:t xml:space="preserve">. </w:t>
      </w:r>
      <w:r>
        <w:rPr>
          <w:shd w:val="clear" w:color="auto" w:fill="FFFFFF"/>
        </w:rPr>
        <w:t xml:space="preserve">Insects can hitchhike on vehicles with cattle and be transported over long distances </w:t>
      </w:r>
      <w:r>
        <w:rPr>
          <w:shd w:val="clear" w:color="auto" w:fill="FFFFFF"/>
        </w:rPr>
        <w:fldChar w:fldCharType="begin"/>
      </w:r>
      <w:r w:rsidR="006B0536">
        <w:rPr>
          <w:shd w:val="clear" w:color="auto" w:fill="FFFFFF"/>
        </w:rPr>
        <w:instrText xml:space="preserve"> ADDIN ZOTERO_ITEM CSL_CITATION {"citationID":"aA8CCUsU","properties":{"formattedCitation":"(WOAH 2022)","plainCitation":"(WOAH 2022)","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schema":"https://github.com/citation-style-language/schema/raw/master/csl-citation.json"} </w:instrText>
      </w:r>
      <w:r>
        <w:rPr>
          <w:shd w:val="clear" w:color="auto" w:fill="FFFFFF"/>
        </w:rPr>
        <w:fldChar w:fldCharType="separate"/>
      </w:r>
      <w:r>
        <w:rPr>
          <w:noProof/>
          <w:shd w:val="clear" w:color="auto" w:fill="FFFFFF"/>
        </w:rPr>
        <w:t>(WOAH 2022)</w:t>
      </w:r>
      <w:r>
        <w:rPr>
          <w:shd w:val="clear" w:color="auto" w:fill="FFFFFF"/>
        </w:rPr>
        <w:fldChar w:fldCharType="end"/>
      </w:r>
      <w:r>
        <w:rPr>
          <w:shd w:val="clear" w:color="auto" w:fill="FFFFFF"/>
        </w:rPr>
        <w:t>.</w:t>
      </w:r>
      <w:r>
        <w:t xml:space="preserve"> </w:t>
      </w:r>
      <w:r>
        <w:rPr>
          <w:shd w:val="clear" w:color="auto" w:fill="FFFFFF"/>
        </w:rPr>
        <w:t>The transport of vectors by trucks could pose a risk of disease transmission over long distances, particularly through stable flies, which have been observed to rest on smooth surfaces near their preferred blood meal sources</w:t>
      </w:r>
      <w:r w:rsidR="00F50F4D">
        <w:rPr>
          <w:shd w:val="clear" w:color="auto" w:fill="FFFFFF"/>
        </w:rPr>
        <w:t xml:space="preserve"> </w:t>
      </w:r>
      <w:r>
        <w:rPr>
          <w:shd w:val="clear" w:color="auto" w:fill="FFFFFF"/>
        </w:rPr>
        <w:fldChar w:fldCharType="begin"/>
      </w:r>
      <w:r w:rsidR="006B0536">
        <w:rPr>
          <w:shd w:val="clear" w:color="auto" w:fill="FFFFFF"/>
        </w:rPr>
        <w:instrText xml:space="preserve"> ADDIN ZOTERO_ITEM CSL_CITATION {"citationID":"nEFEYjpP","properties":{"formattedCitation":"(Saegerman et al. 2018)","plainCitation":"(Saegerman et al. 2018)","noteIndex":0},"citationItems":[{"id":7998,"uris":["http://zotero.org/groups/4707929/items/TPE9E7C2"],"itemData":{"id":7998,"type":"article-journal","abstract":"Background The lumpy skin disease virus (LSDV) is a dsDNA virus belonging to the Poxviridae family and the Capripoxvirus genus. Lumpy skin diseases (LSD) is a highly contagious transboundary disease in cattle producing major economic losses. In 2014, the disease was first reported in the European Union (in Cyprus); it was then reported in 2015 (in Greece) and has spread through different Balkan countries in 2016. Indirect vector transmission is predominant at small distances, but transmission between distant herds and between countries usually occurs through movements of infected cattle or through vectors found mainly in animal trucks. Methods and principal findings In order to estimate the threat for France due to the introduction of vectors found in animal trucks (cattle or horses) from at-risk countries (Balkans and neighbours), a quantitative import risk analysis (QIRA) model was developed according to the international standard. Using stochastic QIRA modelling and combining experimental/field data and expert opinion, the yearly risk of LSDV being introduced by stable flies (Stomoxys calcitrans), that travel in trucks transporting animals was between 6 x 10−5 and 5.93 x 10−3 with a median value of 89.9 x 10−5; it was mainly due to the risk related to insects entering farms in France from vehicles transporting cattle from the at-risk area. The risk related to the transport of cattle going to slaughterhouses or the transport of horses was much lower (between 2 x 10−7 and 3.73 x 10−5 and between 5 x 10−10 and 3.95 x 10−8 for cattle and horses, respectively). The disinsectisation of trucks transporting live animals was important to reduce this risk. Conclusion and significance The development of a stochastic QIRA made it possible to quantify the risk of LSD being introduced in France through the import of vectors that travel in trucks transporting animals. This tool is of prime importance because the LSD situation in the Balkans is continuously changing. Indeed, this model can be updated to process new information on vectors and the changing health situation, in addition to new data from the TRAde Control and Expert System (TRACES, EU database). This model is easy to adapt to different countries and to other vectors and diseases.","container-title":"PLOS ONE","DOI":"10.1371/journal.pone.0198506","ISSN":"1932-6203","issue":"6","journalAbbreviation":"PLOS ONE","language":"en","note":"publisher: Public Library of Science","page":"e0198506","source":"PLoS Journals","title":"Risk of introduction of lumpy skin disease in France by the import of vectors in animal trucks","volume":"13","author":[{"family":"Saegerman","given":"Claude"},{"family":"Bertagnoli","given":"Stéphane"},{"family":"Meyer","given":"Gilles"},{"family":"Ganière","given":"Jean-Pierre"},{"family":"Caufour","given":"Philippe"},{"family":"Clercq","given":"Kris De"},{"family":"Jacquiet","given":"Philippe"},{"family":"Fournié","given":"Guillaume"},{"family":"Hautefeuille","given":"Claire"},{"family":"Etore","given":"Florence"},{"family":"Casal","given":"Jordi"}],"issued":{"date-parts":[["2018",6,11]]}}}],"schema":"https://github.com/citation-style-language/schema/raw/master/csl-citation.json"} </w:instrText>
      </w:r>
      <w:r>
        <w:rPr>
          <w:shd w:val="clear" w:color="auto" w:fill="FFFFFF"/>
        </w:rPr>
        <w:fldChar w:fldCharType="separate"/>
      </w:r>
      <w:r>
        <w:rPr>
          <w:noProof/>
          <w:shd w:val="clear" w:color="auto" w:fill="FFFFFF"/>
        </w:rPr>
        <w:t>(Saegerman et al. 2018)</w:t>
      </w:r>
      <w:r>
        <w:rPr>
          <w:shd w:val="clear" w:color="auto" w:fill="FFFFFF"/>
        </w:rPr>
        <w:fldChar w:fldCharType="end"/>
      </w:r>
      <w:r>
        <w:rPr>
          <w:shd w:val="clear" w:color="auto" w:fill="FFFFFF"/>
        </w:rPr>
        <w:t xml:space="preserve">. </w:t>
      </w:r>
      <w:r>
        <w:t>O</w:t>
      </w:r>
      <w:r>
        <w:rPr>
          <w:shd w:val="clear" w:color="auto" w:fill="FFFFFF"/>
        </w:rPr>
        <w:t xml:space="preserve">ther vector species, like </w:t>
      </w:r>
      <w:r w:rsidR="00F50F4D">
        <w:rPr>
          <w:shd w:val="clear" w:color="auto" w:fill="FFFFFF"/>
        </w:rPr>
        <w:t>tabanids</w:t>
      </w:r>
      <w:r>
        <w:rPr>
          <w:shd w:val="clear" w:color="auto" w:fill="FFFFFF"/>
        </w:rPr>
        <w:t xml:space="preserve">, are unlikely to contribute to long-distance spread as they prefer outdoor environments and are reported to die quickly if transported </w:t>
      </w:r>
      <w:r>
        <w:rPr>
          <w:shd w:val="clear" w:color="auto" w:fill="FFFFFF"/>
        </w:rPr>
        <w:fldChar w:fldCharType="begin"/>
      </w:r>
      <w:r w:rsidR="006B0536">
        <w:rPr>
          <w:shd w:val="clear" w:color="auto" w:fill="FFFFFF"/>
        </w:rPr>
        <w:instrText xml:space="preserve"> ADDIN ZOTERO_ITEM CSL_CITATION {"citationID":"Ji57gRua","properties":{"formattedCitation":"(Saegerman et al. 2018; Chihota et al. 2003a)","plainCitation":"(Saegerman et al. 2018; Chihota et al. 2003a)","noteIndex":0},"citationItems":[{"id":7998,"uris":["http://zotero.org/groups/4707929/items/TPE9E7C2"],"itemData":{"id":7998,"type":"article-journal","abstract":"Background The lumpy skin disease virus (LSDV) is a dsDNA virus belonging to the Poxviridae family and the Capripoxvirus genus. Lumpy skin diseases (LSD) is a highly contagious transboundary disease in cattle producing major economic losses. In 2014, the disease was first reported in the European Union (in Cyprus); it was then reported in 2015 (in Greece) and has spread through different Balkan countries in 2016. Indirect vector transmission is predominant at small distances, but transmission between distant herds and between countries usually occurs through movements of infected cattle or through vectors found mainly in animal trucks. Methods and principal findings In order to estimate the threat for France due to the introduction of vectors found in animal trucks (cattle or horses) from at-risk countries (Balkans and neighbours), a quantitative import risk analysis (QIRA) model was developed according to the international standard. Using stochastic QIRA modelling and combining experimental/field data and expert opinion, the yearly risk of LSDV being introduced by stable flies (Stomoxys calcitrans), that travel in trucks transporting animals was between 6 x 10−5 and 5.93 x 10−3 with a median value of 89.9 x 10−5; it was mainly due to the risk related to insects entering farms in France from vehicles transporting cattle from the at-risk area. The risk related to the transport of cattle going to slaughterhouses or the transport of horses was much lower (between 2 x 10−7 and 3.73 x 10−5 and between 5 x 10−10 and 3.95 x 10−8 for cattle and horses, respectively). The disinsectisation of trucks transporting live animals was important to reduce this risk. Conclusion and significance The development of a stochastic QIRA made it possible to quantify the risk of LSD being introduced in France through the import of vectors that travel in trucks transporting animals. This tool is of prime importance because the LSD situation in the Balkans is continuously changing. Indeed, this model can be updated to process new information on vectors and the changing health situation, in addition to new data from the TRAde Control and Expert System (TRACES, EU database). This model is easy to adapt to different countries and to other vectors and diseases.","container-title":"PLOS ONE","DOI":"10.1371/journal.pone.0198506","ISSN":"1932-6203","issue":"6","journalAbbreviation":"PLOS ONE","language":"en","note":"publisher: Public Library of Science","page":"e0198506","source":"PLoS Journals","title":"Risk of introduction of lumpy skin disease in France by the import of vectors in animal trucks","volume":"13","author":[{"family":"Saegerman","given":"Claude"},{"family":"Bertagnoli","given":"Stéphane"},{"family":"Meyer","given":"Gilles"},{"family":"Ganière","given":"Jean-Pierre"},{"family":"Caufour","given":"Philippe"},{"family":"Clercq","given":"Kris De"},{"family":"Jacquiet","given":"Philippe"},{"family":"Fournié","given":"Guillaume"},{"family":"Hautefeuille","given":"Claire"},{"family":"Etore","given":"Florence"},{"family":"Casal","given":"Jordi"}],"issued":{"date-parts":[["2018",6,11]]}}},{"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schema":"https://github.com/citation-style-language/schema/raw/master/csl-citation.json"} </w:instrText>
      </w:r>
      <w:r>
        <w:rPr>
          <w:shd w:val="clear" w:color="auto" w:fill="FFFFFF"/>
        </w:rPr>
        <w:fldChar w:fldCharType="separate"/>
      </w:r>
      <w:r w:rsidR="00151DDF">
        <w:rPr>
          <w:noProof/>
          <w:shd w:val="clear" w:color="auto" w:fill="FFFFFF"/>
        </w:rPr>
        <w:t>(Saegerman et al. 2018; Chihota et al. 2003a)</w:t>
      </w:r>
      <w:r>
        <w:rPr>
          <w:shd w:val="clear" w:color="auto" w:fill="FFFFFF"/>
        </w:rPr>
        <w:fldChar w:fldCharType="end"/>
      </w:r>
      <w:r>
        <w:rPr>
          <w:shd w:val="clear" w:color="auto" w:fill="FFFFFF"/>
        </w:rPr>
        <w:t xml:space="preserve">. </w:t>
      </w:r>
      <w:r>
        <w:t xml:space="preserve">A quantitative import risk analysis by </w:t>
      </w:r>
      <w:r>
        <w:rPr>
          <w:shd w:val="clear" w:color="auto" w:fill="FFFFFF"/>
        </w:rPr>
        <w:fldChar w:fldCharType="begin"/>
      </w:r>
      <w:r w:rsidR="006B0536">
        <w:rPr>
          <w:shd w:val="clear" w:color="auto" w:fill="FFFFFF"/>
        </w:rPr>
        <w:instrText xml:space="preserve"> ADDIN ZOTERO_ITEM CSL_CITATION {"citationID":"t1DURhog","properties":{"formattedCitation":"(Saegerman et al. 2018)","plainCitation":"(Saegerman et al. 2018)","dontUpdate":true,"noteIndex":0},"citationItems":[{"id":7998,"uris":["http://zotero.org/groups/4707929/items/TPE9E7C2"],"itemData":{"id":7998,"type":"article-journal","abstract":"Background The lumpy skin disease virus (LSDV) is a dsDNA virus belonging to the Poxviridae family and the Capripoxvirus genus. Lumpy skin diseases (LSD) is a highly contagious transboundary disease in cattle producing major economic losses. In 2014, the disease was first reported in the European Union (in Cyprus); it was then reported in 2015 (in Greece) and has spread through different Balkan countries in 2016. Indirect vector transmission is predominant at small distances, but transmission between distant herds and between countries usually occurs through movements of infected cattle or through vectors found mainly in animal trucks. Methods and principal findings In order to estimate the threat for France due to the introduction of vectors found in animal trucks (cattle or horses) from at-risk countries (Balkans and neighbours), a quantitative import risk analysis (QIRA) model was developed according to the international standard. Using stochastic QIRA modelling and combining experimental/field data and expert opinion, the yearly risk of LSDV being introduced by stable flies (Stomoxys calcitrans), that travel in trucks transporting animals was between 6 x 10−5 and 5.93 x 10−3 with a median value of 89.9 x 10−5; it was mainly due to the risk related to insects entering farms in France from vehicles transporting cattle from the at-risk area. The risk related to the transport of cattle going to slaughterhouses or the transport of horses was much lower (between 2 x 10−7 and 3.73 x 10−5 and between 5 x 10−10 and 3.95 x 10−8 for cattle and horses, respectively). The disinsectisation of trucks transporting live animals was important to reduce this risk. Conclusion and significance The development of a stochastic QIRA made it possible to quantify the risk of LSD being introduced in France through the import of vectors that travel in trucks transporting animals. This tool is of prime importance because the LSD situation in the Balkans is continuously changing. Indeed, this model can be updated to process new information on vectors and the changing health situation, in addition to new data from the TRAde Control and Expert System (TRACES, EU database). This model is easy to adapt to different countries and to other vectors and diseases.","container-title":"PLOS ONE","DOI":"10.1371/journal.pone.0198506","ISSN":"1932-6203","issue":"6","journalAbbreviation":"PLOS ONE","language":"en","note":"publisher: Public Library of Science","page":"e0198506","source":"PLoS Journals","title":"Risk of introduction of lumpy skin disease in France by the import of vectors in animal trucks","volume":"13","author":[{"family":"Saegerman","given":"Claude"},{"family":"Bertagnoli","given":"Stéphane"},{"family":"Meyer","given":"Gilles"},{"family":"Ganière","given":"Jean-Pierre"},{"family":"Caufour","given":"Philippe"},{"family":"Clercq","given":"Kris De"},{"family":"Jacquiet","given":"Philippe"},{"family":"Fournié","given":"Guillaume"},{"family":"Hautefeuille","given":"Claire"},{"family":"Etore","given":"Florence"},{"family":"Casal","given":"Jordi"}],"issued":{"date-parts":[["2018",6,11]]}}}],"schema":"https://github.com/citation-style-language/schema/raw/master/csl-citation.json"} </w:instrText>
      </w:r>
      <w:r>
        <w:rPr>
          <w:shd w:val="clear" w:color="auto" w:fill="FFFFFF"/>
        </w:rPr>
        <w:fldChar w:fldCharType="separate"/>
      </w:r>
      <w:r>
        <w:rPr>
          <w:noProof/>
          <w:shd w:val="clear" w:color="auto" w:fill="FFFFFF"/>
        </w:rPr>
        <w:t>Saegerman et al. (2018)</w:t>
      </w:r>
      <w:r>
        <w:rPr>
          <w:shd w:val="clear" w:color="auto" w:fill="FFFFFF"/>
        </w:rPr>
        <w:fldChar w:fldCharType="end"/>
      </w:r>
      <w:r>
        <w:rPr>
          <w:shd w:val="clear" w:color="auto" w:fill="FFFFFF"/>
        </w:rPr>
        <w:t xml:space="preserve"> </w:t>
      </w:r>
      <w:r>
        <w:t xml:space="preserve">found the yearly risk of stable flies travelling in trucks transporting cattle and horses from at risk countries to France was almost negligible, with measures such as </w:t>
      </w:r>
      <w:r w:rsidR="008177AC">
        <w:t>disinfection</w:t>
      </w:r>
      <w:r>
        <w:t xml:space="preserve"> of trucks transporting live animals important in reducing risk. </w:t>
      </w:r>
    </w:p>
    <w:p w14:paraId="32EE06F8" w14:textId="67A3FEBF" w:rsidR="00046049" w:rsidRPr="00046049" w:rsidRDefault="00046049" w:rsidP="00046049">
      <w:pPr>
        <w:rPr>
          <w:shd w:val="clear" w:color="auto" w:fill="FFFFFF"/>
        </w:rPr>
      </w:pPr>
      <w:r>
        <w:t xml:space="preserve">There are many unknowns regarding the transport of vectors, particularly stable flies, including their survival during transport, the persistence of the virus </w:t>
      </w:r>
      <w:r w:rsidR="005918BC">
        <w:t>on/</w:t>
      </w:r>
      <w:r>
        <w:t xml:space="preserve">in their mouthparts and the number of bites required to transmit the virus </w:t>
      </w:r>
      <w:r>
        <w:fldChar w:fldCharType="begin"/>
      </w:r>
      <w:r w:rsidR="006B0536">
        <w:instrText xml:space="preserve"> ADDIN ZOTERO_ITEM CSL_CITATION {"citationID":"jD2mgcXK","properties":{"formattedCitation":"(Saegerman et al. 2018; Kahana-Sutin et al. 2017; A. Sprygin et al. 2019)","plainCitation":"(Saegerman et al. 2018; Kahana-Sutin et al. 2017; A. Sprygin et al. 2019)","noteIndex":0},"citationItems":[{"id":7998,"uris":["http://zotero.org/groups/4707929/items/TPE9E7C2"],"itemData":{"id":7998,"type":"article-journal","abstract":"Background The lumpy skin disease virus (LSDV) is a dsDNA virus belonging to the Poxviridae family and the Capripoxvirus genus. Lumpy skin diseases (LSD) is a highly contagious transboundary disease in cattle producing major economic losses. In 2014, the disease was first reported in the European Union (in Cyprus); it was then reported in 2015 (in Greece) and has spread through different Balkan countries in 2016. Indirect vector transmission is predominant at small distances, but transmission between distant herds and between countries usually occurs through movements of infected cattle or through vectors found mainly in animal trucks. Methods and principal findings In order to estimate the threat for France due to the introduction of vectors found in animal trucks (cattle or horses) from at-risk countries (Balkans and neighbours), a quantitative import risk analysis (QIRA) model was developed according to the international standard. Using stochastic QIRA modelling and combining experimental/field data and expert opinion, the yearly risk of LSDV being introduced by stable flies (Stomoxys calcitrans), that travel in trucks transporting animals was between 6 x 10−5 and 5.93 x 10−3 with a median value of 89.9 x 10−5; it was mainly due to the risk related to insects entering farms in France from vehicles transporting cattle from the at-risk area. The risk related to the transport of cattle going to slaughterhouses or the transport of horses was much lower (between 2 x 10−7 and 3.73 x 10−5 and between 5 x 10−10 and 3.95 x 10−8 for cattle and horses, respectively). The disinsectisation of trucks transporting live animals was important to reduce this risk. Conclusion and significance The development of a stochastic QIRA made it possible to quantify the risk of LSD being introduced in France through the import of vectors that travel in trucks transporting animals. This tool is of prime importance because the LSD situation in the Balkans is continuously changing. Indeed, this model can be updated to process new information on vectors and the changing health situation, in addition to new data from the TRAde Control and Expert System (TRACES, EU database). This model is easy to adapt to different countries and to other vectors and diseases.","container-title":"PLOS ONE","DOI":"10.1371/journal.pone.0198506","ISSN":"1932-6203","issue":"6","journalAbbreviation":"PLOS ONE","language":"en","note":"publisher: Public Library of Science","page":"e0198506","source":"PLoS Journals","title":"Risk of introduction of lumpy skin disease in France by the import of vectors in animal trucks","volume":"13","author":[{"family":"Saegerman","given":"Claude"},{"family":"Bertagnoli","given":"Stéphane"},{"family":"Meyer","given":"Gilles"},{"family":"Ganière","given":"Jean-Pierre"},{"family":"Caufour","given":"Philippe"},{"family":"Clercq","given":"Kris De"},{"family":"Jacquiet","given":"Philippe"},{"family":"Fournié","given":"Guillaume"},{"family":"Hautefeuille","given":"Claire"},{"family":"Etore","given":"Florence"},{"family":"Casal","given":"Jordi"}],"issued":{"date-parts":[["2018",6,11]]}}},{"id":6364,"uris":["http://zotero.org/groups/4707929/items/VGQ4B6WL"],"itemData":{"id":6364,"type":"article-journal","abstract":"The vector of lumpy skin disease (LSD), a viral disease affecting Bovidae, is currently unknown. To evaluate the possible vector of LSD virus (LSDV) under field conditions, a yearlong trapping of dipterans was conducted in dairy farms that had been affected by LSD, 1-2 years previously. This was done in order to calculate monthly relative abundances of each dipteran in each farm throughout the year. The relative abundances of Stomoxys calcitrans (Diptera: Muscidae) in the months parallel to the outbreaks (December and April) were significantly higher than those of other dipterans. A stable fly population model based on weather parameters for the affected area was used to validate these findings. Its results were significantly correlated with S. calcitrans abundance. This model, based on weather parameters during the epidemic years showed that S. calcitrans populations peaked in the months of LSD onset in the studied farms. These observations and model predictions revealed a lower abundance of stable flies during October and November, when LSD affected adjacent grazing beef herds. These findings therefore suggest that S. calcitrans is a potential vector of LSD in dairy farms and that another vector is probably involved in LSDV transmission in grazing herds. These findings should be followed up with vector competence studies.","container-title":"Medical and Veterinary Entomology","DOI":"10.1111/mve.12217","ISSN":"1365-2915","issue":"2","journalAbbreviation":"Med Vet Entomol","language":"eng","note":"PMID: 27976815","page":"150-160","source":"PubMed","title":"High relative abundance of the stable fly &lt;i&gt;Stomoxys calcitrans&lt;/i&gt; is associated with lumpy skin disease outbreaks in Israeli dairy farms","volume":"31","author":[{"family":"Kahana-Sutin","given":"E."},{"family":"Klement","given":"E."},{"family":"Lensky","given":"I."},{"family":"Gottlieb","given":"Y."}],"issued":{"date-parts":[["2017"]]}}},{"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schema":"https://github.com/citation-style-language/schema/raw/master/csl-citation.json"} </w:instrText>
      </w:r>
      <w:r>
        <w:fldChar w:fldCharType="separate"/>
      </w:r>
      <w:r w:rsidR="00151DDF">
        <w:rPr>
          <w:noProof/>
        </w:rPr>
        <w:t>(Saegerman et al. 2018; Kahana-Sutin et al. 2017; A. Sprygin et al. 2019)</w:t>
      </w:r>
      <w:r>
        <w:fldChar w:fldCharType="end"/>
      </w:r>
      <w:r>
        <w:t xml:space="preserve">. </w:t>
      </w:r>
      <w:r w:rsidR="00A900E1">
        <w:t xml:space="preserve">Buffalo flies and ticks </w:t>
      </w:r>
      <w:r w:rsidR="008177AC">
        <w:t xml:space="preserve">could be involved in transmission during or because of transport </w:t>
      </w:r>
      <w:r w:rsidR="00A900E1">
        <w:t xml:space="preserve">as they </w:t>
      </w:r>
      <w:r w:rsidR="008177AC">
        <w:t xml:space="preserve">can </w:t>
      </w:r>
      <w:r w:rsidR="00A900E1">
        <w:t xml:space="preserve">live on the cattle being transported. </w:t>
      </w:r>
      <w:r w:rsidR="008177AC">
        <w:rPr>
          <w:shd w:val="clear" w:color="auto" w:fill="FFFFFF"/>
        </w:rPr>
        <w:t>T</w:t>
      </w:r>
      <w:r>
        <w:rPr>
          <w:shd w:val="clear" w:color="auto" w:fill="FFFFFF"/>
        </w:rPr>
        <w:t xml:space="preserve">o minimise the risk of unintentional insect transportation, vehicles involved in the transport of cattle or associated activities (e.g. feed delivery, waste removal) should undergo thorough cleaning and decontamination, disinfection, vector control, </w:t>
      </w:r>
      <w:r w:rsidR="00F50F4D">
        <w:rPr>
          <w:shd w:val="clear" w:color="auto" w:fill="FFFFFF"/>
        </w:rPr>
        <w:t xml:space="preserve">and </w:t>
      </w:r>
      <w:r>
        <w:rPr>
          <w:shd w:val="clear" w:color="auto" w:fill="FFFFFF"/>
        </w:rPr>
        <w:t xml:space="preserve">inspection before leaving the premises </w:t>
      </w:r>
      <w:r w:rsidR="00F50F4D">
        <w:rPr>
          <w:shd w:val="clear" w:color="auto" w:fill="FFFFFF"/>
        </w:rPr>
        <w:t xml:space="preserve">where </w:t>
      </w:r>
      <w:r>
        <w:rPr>
          <w:shd w:val="clear" w:color="auto" w:fill="FFFFFF"/>
        </w:rPr>
        <w:t xml:space="preserve">cattle </w:t>
      </w:r>
      <w:r w:rsidR="00F50F4D">
        <w:rPr>
          <w:shd w:val="clear" w:color="auto" w:fill="FFFFFF"/>
        </w:rPr>
        <w:t>ar</w:t>
      </w:r>
      <w:r>
        <w:rPr>
          <w:shd w:val="clear" w:color="auto" w:fill="FFFFFF"/>
        </w:rPr>
        <w:t>e unloaded</w:t>
      </w:r>
      <w:r w:rsidR="00F50F4D">
        <w:rPr>
          <w:shd w:val="clear" w:color="auto" w:fill="FFFFFF"/>
        </w:rPr>
        <w:t xml:space="preserve"> </w:t>
      </w:r>
      <w:r>
        <w:rPr>
          <w:shd w:val="clear" w:color="auto" w:fill="FFFFFF"/>
        </w:rPr>
        <w:fldChar w:fldCharType="begin"/>
      </w:r>
      <w:r w:rsidR="006B0536">
        <w:rPr>
          <w:shd w:val="clear" w:color="auto" w:fill="FFFFFF"/>
        </w:rPr>
        <w:instrText xml:space="preserve"> ADDIN ZOTERO_ITEM CSL_CITATION {"citationID":"McDlYIYV","properties":{"formattedCitation":"(AHA 2024)","plainCitation":"(AHA 2024)","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Pr>
          <w:shd w:val="clear" w:color="auto" w:fill="FFFFFF"/>
        </w:rPr>
        <w:fldChar w:fldCharType="separate"/>
      </w:r>
      <w:r w:rsidR="006B0536">
        <w:rPr>
          <w:noProof/>
          <w:shd w:val="clear" w:color="auto" w:fill="FFFFFF"/>
        </w:rPr>
        <w:t>(AHA 2024)</w:t>
      </w:r>
      <w:r>
        <w:rPr>
          <w:shd w:val="clear" w:color="auto" w:fill="FFFFFF"/>
        </w:rPr>
        <w:fldChar w:fldCharType="end"/>
      </w:r>
      <w:r>
        <w:rPr>
          <w:shd w:val="clear" w:color="auto" w:fill="FFFFFF"/>
        </w:rPr>
        <w:t xml:space="preserve">. </w:t>
      </w:r>
    </w:p>
    <w:p w14:paraId="6234836C" w14:textId="227CCCAB" w:rsidR="00046049" w:rsidRDefault="00046049" w:rsidP="00046049">
      <w:r>
        <w:t xml:space="preserve">Appropriate </w:t>
      </w:r>
      <w:r w:rsidR="000F0286">
        <w:t xml:space="preserve">on-host </w:t>
      </w:r>
      <w:r>
        <w:t xml:space="preserve">vector control for cattle being transported is discussed in Sections </w:t>
      </w:r>
      <w:r w:rsidR="008177AC">
        <w:fldChar w:fldCharType="begin"/>
      </w:r>
      <w:r w:rsidR="008177AC">
        <w:instrText xml:space="preserve"> REF _Ref162507731 \r \h </w:instrText>
      </w:r>
      <w:r w:rsidR="008177AC">
        <w:fldChar w:fldCharType="separate"/>
      </w:r>
      <w:r w:rsidR="00DA0DC6">
        <w:t>5</w:t>
      </w:r>
      <w:r w:rsidR="008177AC">
        <w:fldChar w:fldCharType="end"/>
      </w:r>
      <w:r>
        <w:t xml:space="preserve"> and </w:t>
      </w:r>
      <w:r w:rsidR="008177AC">
        <w:fldChar w:fldCharType="begin"/>
      </w:r>
      <w:r w:rsidR="008177AC">
        <w:instrText xml:space="preserve"> REF _Ref162507743 \r \h </w:instrText>
      </w:r>
      <w:r w:rsidR="008177AC">
        <w:fldChar w:fldCharType="separate"/>
      </w:r>
      <w:r w:rsidR="00DA0DC6">
        <w:t>6</w:t>
      </w:r>
      <w:r w:rsidR="008177AC">
        <w:fldChar w:fldCharType="end"/>
      </w:r>
      <w:r>
        <w:t xml:space="preserve">. </w:t>
      </w:r>
      <w:r>
        <w:rPr>
          <w:shd w:val="clear" w:color="auto" w:fill="FFFFFF"/>
        </w:rPr>
        <w:t xml:space="preserve">The EFSA </w:t>
      </w:r>
      <w:r>
        <w:t>Panel on Animal Health and Welfare (AHAW) recommend that in the event of an outbreak, “</w:t>
      </w:r>
      <w:r w:rsidRPr="00D509E1">
        <w:rPr>
          <w:i/>
          <w:iCs/>
        </w:rPr>
        <w:t xml:space="preserve">given the role of vectors in the transmission of LSD, the animals intended to be moved should be treated with insecticide or repellent against the relevant vectors, provided that the withdrawal period is respected”. </w:t>
      </w:r>
      <w:r>
        <w:t xml:space="preserve">They </w:t>
      </w:r>
      <w:r w:rsidRPr="00D509E1">
        <w:t>also recommend that</w:t>
      </w:r>
      <w:r w:rsidRPr="00D509E1">
        <w:rPr>
          <w:i/>
          <w:iCs/>
        </w:rPr>
        <w:t xml:space="preserve"> “transport should try to avoid hours of high activity of the vectors with high abundance in the areas where the transmission is taking place. Biosecurity measures at the establishments of origin and destination and at vehicles during the transport should be in place to reduce any risk of spread of the disease</w:t>
      </w:r>
      <w:r>
        <w:t xml:space="preserve">” </w:t>
      </w:r>
      <w:r>
        <w:fldChar w:fldCharType="begin"/>
      </w:r>
      <w:r w:rsidR="006B0536">
        <w:instrText xml:space="preserve"> ADDIN ZOTERO_ITEM CSL_CITATION {"citationID":"hwn1Oqdp","properties":{"formattedCitation":"(EFSA Panel on Animal Health and Welfare (AHAW) et al. 2022)","plainCitation":"(EFSA Panel on Animal Health and Welfare (AHAW) et al. 2022)","noteIndex":0},"citationItems":[{"id":7762,"uris":["http://zotero.org/groups/4707929/items/K4SN6DQ7"],"itemData":{"id":7762,"type":"article-journal","abstract":"EFSA received a mandate from the EC to assess the effectiveness of some of the control measures against diseases included in the Category A list according to Regulation (EU) 2016/429 on transmissible animal diseases (‘Animal Health Law’). This opinion belongs to a series of opinions where these control measures are assessed, with this opinion covering the assessment of control measures for Lumpy Skin Disease (LSD). In this opinion, EFSA and the AHAW Panel of experts review the effectiveness of: i) clinical and laboratory sampling procedures, ii) monitoring period and iii) the minimum radius of the protection and surveillance zones, and the minimum length of time that measures should be applied in these zones. The general methodology used for this series of opinions has been published elsewhere; nonetheless, the transmission kernels used for the assessment of the minimum radius of the protection and surveillance zones are shown. Several scenarios for which these control measures had to be assessed were designed and agreed prior to the start of the assessment. The monitoring period was assessed as effective, and based on the transmission kernels available, it was concluded that the protection zone of 20 km radius and the surveillance zone of 50 km radius would comprise &gt; 99% of the transmission from an affected establishment if transmission occurred. Recommendations provided for each of the assessed scenarios aim to support the European Commission in the drafting of further pieces of legislation, as well as for plausible ad hoc requests in relation to LSD.","container-title":"EFSA Journal","DOI":"10.2903/j.efsa.2022.7121","ISSN":"1831-4732","issue":"1","language":"en","note":"_eprint: https://onlinelibrary.wiley.com/doi/pdf/10.2903/j.efsa.2022.7121","page":"e07121","source":"Wiley Online Library","title":"Assessment of the control measures for category A diseases of Animal Health Law: Lumpy Skin Disease","title-short":"Assessment of the control measures for category A diseases of Animal Health Law","volume":"20","author":[{"literal":"EFSA Panel on Animal Health and Welfare (AHAW)"},{"family":"Nielsen","given":"Søren Saxmose"},{"family":"Alvarez","given":"Julio"},{"family":"Bicout","given":"Dominique Joseph"},{"family":"Calistri","given":"Paolo"},{"family":"Canali","given":"Elisabetta"},{"family":"Drewe","given":"Julian Ashley"},{"family":"Garin-Bastuji","given":"Bruno"},{"family":"Gonzales Rojas","given":"José Luis"},{"family":"Gortázar Schmidt","given":"Christian"},{"family":"Herskin","given":"Mette"},{"family":"Michel","given":"Virginie"},{"family":"Miranda Chueca","given":"Miguel Ángel"},{"family":"Padalino","given":"Barbara"},{"family":"Pasquali","given":"Paolo"},{"family":"Sihvonen","given":"Liisa Helena"},{"family":"Spoolder","given":"Hans"},{"family":"Ståhl","given":"Karl"},{"family":"Velarde","given":"Antonio"},{"family":"Viltrop","given":"Arvo"},{"family":"Winckler","given":"Christoph"},{"family":"De Clercq","given":"Kris"},{"family":"Gubbins","given":"Simon"},{"family":"Klement","given":"Eyal"},{"family":"Stegeman","given":"Jan Arend"},{"family":"Antoniou","given":"Sotiria-Eleni"},{"family":"Aznar","given":"Inma"},{"family":"Broglia","given":"Alessandro"},{"family":"Van der Stede","given":"Yves"},{"family":"Zancanaro","given":"Gabriele"},{"family":"Roberts","given":"Helen Clare"}],"issued":{"date-parts":[["2022"]]}}}],"schema":"https://github.com/citation-style-language/schema/raw/master/csl-citation.json"} </w:instrText>
      </w:r>
      <w:r>
        <w:fldChar w:fldCharType="separate"/>
      </w:r>
      <w:r>
        <w:rPr>
          <w:noProof/>
        </w:rPr>
        <w:t>(EFSA Panel on Animal Health and Welfare (AHAW) et al. 2022)</w:t>
      </w:r>
      <w:r>
        <w:fldChar w:fldCharType="end"/>
      </w:r>
      <w:r>
        <w:t xml:space="preserve">. </w:t>
      </w:r>
    </w:p>
    <w:p w14:paraId="27F7E2DF" w14:textId="39D64235" w:rsidR="00C31039" w:rsidRDefault="00F50F4D" w:rsidP="00C31039">
      <w:r>
        <w:t>When it comes to</w:t>
      </w:r>
      <w:r w:rsidR="00046049">
        <w:t xml:space="preserve"> </w:t>
      </w:r>
      <w:r w:rsidR="00905EE6">
        <w:t>transportation of</w:t>
      </w:r>
      <w:r w:rsidR="00046049">
        <w:t xml:space="preserve"> cattle products (</w:t>
      </w:r>
      <w:r>
        <w:t xml:space="preserve">e.g. </w:t>
      </w:r>
      <w:r w:rsidR="00046049">
        <w:t>carcases, other meat products, milk and hides</w:t>
      </w:r>
      <w:r w:rsidR="00905EE6">
        <w:t>)</w:t>
      </w:r>
      <w:r w:rsidR="00046049">
        <w:t xml:space="preserve">, similar efforts should be </w:t>
      </w:r>
      <w:r>
        <w:t xml:space="preserve">undertaken </w:t>
      </w:r>
      <w:r w:rsidR="00046049">
        <w:t xml:space="preserve">to </w:t>
      </w:r>
      <w:r w:rsidR="00905EE6">
        <w:t>reduce</w:t>
      </w:r>
      <w:r w:rsidR="00046049">
        <w:t xml:space="preserve"> vectors hitchhiking on these vehicles. However, the risk of vectors such as stable flies being transported on these vehicles is </w:t>
      </w:r>
      <w:r>
        <w:t>relatively low</w:t>
      </w:r>
      <w:r w:rsidR="005918BC">
        <w:t xml:space="preserve">, </w:t>
      </w:r>
      <w:r w:rsidR="005918BC">
        <w:rPr>
          <w:shd w:val="clear" w:color="auto" w:fill="FFFFFF"/>
        </w:rPr>
        <w:t xml:space="preserve">as these insects prefer to remain in close proximity to livestock </w:t>
      </w:r>
      <w:r w:rsidR="005918BC">
        <w:rPr>
          <w:shd w:val="clear" w:color="auto" w:fill="FFFFFF"/>
        </w:rPr>
        <w:fldChar w:fldCharType="begin"/>
      </w:r>
      <w:r w:rsidR="006B0536">
        <w:rPr>
          <w:shd w:val="clear" w:color="auto" w:fill="FFFFFF"/>
        </w:rPr>
        <w:instrText xml:space="preserve"> ADDIN ZOTERO_ITEM CSL_CITATION {"citationID":"V0SsgNNx","properties":{"formattedCitation":"(Saegerman et al. 2018)","plainCitation":"(Saegerman et al. 2018)","noteIndex":0},"citationItems":[{"id":7998,"uris":["http://zotero.org/groups/4707929/items/TPE9E7C2"],"itemData":{"id":7998,"type":"article-journal","abstract":"Background The lumpy skin disease virus (LSDV) is a dsDNA virus belonging to the Poxviridae family and the Capripoxvirus genus. Lumpy skin diseases (LSD) is a highly contagious transboundary disease in cattle producing major economic losses. In 2014, the disease was first reported in the European Union (in Cyprus); it was then reported in 2015 (in Greece) and has spread through different Balkan countries in 2016. Indirect vector transmission is predominant at small distances, but transmission between distant herds and between countries usually occurs through movements of infected cattle or through vectors found mainly in animal trucks. Methods and principal findings In order to estimate the threat for France due to the introduction of vectors found in animal trucks (cattle or horses) from at-risk countries (Balkans and neighbours), a quantitative import risk analysis (QIRA) model was developed according to the international standard. Using stochastic QIRA modelling and combining experimental/field data and expert opinion, the yearly risk of LSDV being introduced by stable flies (Stomoxys calcitrans), that travel in trucks transporting animals was between 6 x 10−5 and 5.93 x 10−3 with a median value of 89.9 x 10−5; it was mainly due to the risk related to insects entering farms in France from vehicles transporting cattle from the at-risk area. The risk related to the transport of cattle going to slaughterhouses or the transport of horses was much lower (between 2 x 10−7 and 3.73 x 10−5 and between 5 x 10−10 and 3.95 x 10−8 for cattle and horses, respectively). The disinsectisation of trucks transporting live animals was important to reduce this risk. Conclusion and significance The development of a stochastic QIRA made it possible to quantify the risk of LSD being introduced in France through the import of vectors that travel in trucks transporting animals. This tool is of prime importance because the LSD situation in the Balkans is continuously changing. Indeed, this model can be updated to process new information on vectors and the changing health situation, in addition to new data from the TRAde Control and Expert System (TRACES, EU database). This model is easy to adapt to different countries and to other vectors and diseases.","container-title":"PLOS ONE","DOI":"10.1371/journal.pone.0198506","ISSN":"1932-6203","issue":"6","journalAbbreviation":"PLOS ONE","language":"en","note":"publisher: Public Library of Science","page":"e0198506","source":"PLoS Journals","title":"Risk of introduction of lumpy skin disease in France by the import of vectors in animal trucks","volume":"13","author":[{"family":"Saegerman","given":"Claude"},{"family":"Bertagnoli","given":"Stéphane"},{"family":"Meyer","given":"Gilles"},{"family":"Ganière","given":"Jean-Pierre"},{"family":"Caufour","given":"Philippe"},{"family":"Clercq","given":"Kris De"},{"family":"Jacquiet","given":"Philippe"},{"family":"Fournié","given":"Guillaume"},{"family":"Hautefeuille","given":"Claire"},{"family":"Etore","given":"Florence"},{"family":"Casal","given":"Jordi"}],"issued":{"date-parts":[["2018",6,11]]}}}],"schema":"https://github.com/citation-style-language/schema/raw/master/csl-citation.json"} </w:instrText>
      </w:r>
      <w:r w:rsidR="005918BC">
        <w:rPr>
          <w:shd w:val="clear" w:color="auto" w:fill="FFFFFF"/>
        </w:rPr>
        <w:fldChar w:fldCharType="separate"/>
      </w:r>
      <w:r w:rsidR="005918BC">
        <w:rPr>
          <w:noProof/>
          <w:shd w:val="clear" w:color="auto" w:fill="FFFFFF"/>
        </w:rPr>
        <w:t>(Saegerman et al. 2018)</w:t>
      </w:r>
      <w:r w:rsidR="005918BC">
        <w:rPr>
          <w:shd w:val="clear" w:color="auto" w:fill="FFFFFF"/>
        </w:rPr>
        <w:fldChar w:fldCharType="end"/>
      </w:r>
      <w:r w:rsidR="00046049">
        <w:t>.  V</w:t>
      </w:r>
      <w:r w:rsidR="00046049">
        <w:rPr>
          <w:shd w:val="clear" w:color="auto" w:fill="FFFFFF"/>
        </w:rPr>
        <w:t>ehicles</w:t>
      </w:r>
      <w:r w:rsidR="00905EE6">
        <w:rPr>
          <w:shd w:val="clear" w:color="auto" w:fill="FFFFFF"/>
        </w:rPr>
        <w:t xml:space="preserve"> involved in </w:t>
      </w:r>
      <w:r w:rsidR="00046049">
        <w:rPr>
          <w:shd w:val="clear" w:color="auto" w:fill="FFFFFF"/>
        </w:rPr>
        <w:t xml:space="preserve">transporting food or passengers are </w:t>
      </w:r>
      <w:r w:rsidR="005918BC">
        <w:rPr>
          <w:shd w:val="clear" w:color="auto" w:fill="FFFFFF"/>
        </w:rPr>
        <w:t xml:space="preserve">likewise </w:t>
      </w:r>
      <w:r w:rsidR="00046049">
        <w:rPr>
          <w:shd w:val="clear" w:color="auto" w:fill="FFFFFF"/>
        </w:rPr>
        <w:t xml:space="preserve">considered to </w:t>
      </w:r>
      <w:r w:rsidR="00046049">
        <w:rPr>
          <w:shd w:val="clear" w:color="auto" w:fill="FFFFFF"/>
        </w:rPr>
        <w:lastRenderedPageBreak/>
        <w:t>pose negligible risk for the movement of stable flies.</w:t>
      </w:r>
      <w:r w:rsidR="00046049" w:rsidRPr="001F52E0">
        <w:t xml:space="preserve"> </w:t>
      </w:r>
      <w:r w:rsidR="00046049">
        <w:t xml:space="preserve">The AUVETPLAN response strategy for LSD </w:t>
      </w:r>
      <w:r>
        <w:t>outlines</w:t>
      </w:r>
      <w:r w:rsidR="00046049">
        <w:t xml:space="preserve"> requirements for vehicle </w:t>
      </w:r>
      <w:r w:rsidR="00905EE6">
        <w:t>movements</w:t>
      </w:r>
      <w:r w:rsidR="00046049">
        <w:t xml:space="preserve"> in the event of a LSD outbreak, including </w:t>
      </w:r>
      <w:r>
        <w:t xml:space="preserve">requirements for </w:t>
      </w:r>
      <w:r w:rsidR="00046049">
        <w:t>disin</w:t>
      </w:r>
      <w:r w:rsidR="00C31039">
        <w:t>s</w:t>
      </w:r>
      <w:r w:rsidR="00046049">
        <w:t>ection</w:t>
      </w:r>
      <w:r w:rsidR="00620B0C">
        <w:t xml:space="preserve"> (AHA 2024)</w:t>
      </w:r>
      <w:r>
        <w:t>.</w:t>
      </w:r>
    </w:p>
    <w:p w14:paraId="398F176A" w14:textId="48C324A2" w:rsidR="00F50F4D" w:rsidRDefault="00905EE6" w:rsidP="00C31039">
      <w:r>
        <w:t xml:space="preserve">Vector control related to cattle on live export vessels is </w:t>
      </w:r>
      <w:r w:rsidR="00A900E1">
        <w:t>beyond the scope of</w:t>
      </w:r>
      <w:r>
        <w:t xml:space="preserve"> this manual.</w:t>
      </w:r>
    </w:p>
    <w:p w14:paraId="5DBA7118" w14:textId="292B886C" w:rsidR="00CF062C" w:rsidRDefault="00596052" w:rsidP="00596052">
      <w:pPr>
        <w:pStyle w:val="Caption"/>
        <w:rPr>
          <w:lang w:eastAsia="en-US"/>
        </w:rPr>
      </w:pPr>
      <w:bookmarkStart w:id="223" w:name="_Ref161233464"/>
      <w:r>
        <w:t>Table</w:t>
      </w:r>
      <w:bookmarkEnd w:id="223"/>
      <w:r w:rsidR="00F9761B">
        <w:t xml:space="preserve"> 39</w:t>
      </w:r>
      <w:r>
        <w:t xml:space="preserve">. </w:t>
      </w:r>
      <w:r w:rsidR="00CF062C">
        <w:rPr>
          <w:lang w:eastAsia="en-US"/>
        </w:rPr>
        <w:t>Control options for vectors that may be i</w:t>
      </w:r>
      <w:r w:rsidR="00697DE0">
        <w:rPr>
          <w:lang w:eastAsia="en-US"/>
        </w:rPr>
        <w:t>nvolved</w:t>
      </w:r>
      <w:r w:rsidR="00CF062C">
        <w:rPr>
          <w:lang w:eastAsia="en-US"/>
        </w:rPr>
        <w:t xml:space="preserve"> in transmission of LSD on conveyances</w:t>
      </w:r>
      <w:r w:rsidR="006515D0">
        <w:rPr>
          <w:lang w:eastAsia="en-US"/>
        </w:rPr>
        <w:t xml:space="preserve"> transporting cattle or cattle products</w:t>
      </w:r>
      <w:r w:rsidR="00CF062C">
        <w:rPr>
          <w:lang w:eastAsia="en-US"/>
        </w:rPr>
        <w:t>.</w:t>
      </w:r>
    </w:p>
    <w:tbl>
      <w:tblPr>
        <w:tblStyle w:val="TableGrid"/>
        <w:tblW w:w="13948" w:type="dxa"/>
        <w:tblBorders>
          <w:left w:val="none" w:sz="0" w:space="0" w:color="auto"/>
          <w:right w:val="none" w:sz="0" w:space="0" w:color="auto"/>
          <w:insideV w:val="none" w:sz="0" w:space="0" w:color="auto"/>
        </w:tblBorders>
        <w:tblLook w:val="04A0" w:firstRow="1" w:lastRow="0" w:firstColumn="1" w:lastColumn="0" w:noHBand="0" w:noVBand="1"/>
      </w:tblPr>
      <w:tblGrid>
        <w:gridCol w:w="1414"/>
        <w:gridCol w:w="1877"/>
        <w:gridCol w:w="7875"/>
        <w:gridCol w:w="630"/>
        <w:gridCol w:w="630"/>
        <w:gridCol w:w="778"/>
        <w:gridCol w:w="744"/>
      </w:tblGrid>
      <w:tr w:rsidR="00A900E1" w:rsidRPr="00916814" w14:paraId="6F5AF670" w14:textId="73724F67" w:rsidTr="00AF5B70">
        <w:trPr>
          <w:cantSplit/>
          <w:trHeight w:val="1523"/>
          <w:tblHeader/>
        </w:trPr>
        <w:tc>
          <w:tcPr>
            <w:tcW w:w="1414" w:type="dxa"/>
            <w:vAlign w:val="center"/>
          </w:tcPr>
          <w:p w14:paraId="5491967C" w14:textId="77777777" w:rsidR="00A900E1" w:rsidRPr="00916814" w:rsidRDefault="00A900E1" w:rsidP="00615C13">
            <w:pPr>
              <w:rPr>
                <w:rFonts w:cs="Calibri"/>
                <w:b/>
                <w:bCs/>
                <w:sz w:val="20"/>
                <w:szCs w:val="20"/>
              </w:rPr>
            </w:pPr>
            <w:bookmarkStart w:id="224" w:name="Table_39"/>
            <w:bookmarkEnd w:id="224"/>
            <w:r w:rsidRPr="00916814">
              <w:rPr>
                <w:rFonts w:cs="Calibri"/>
                <w:b/>
                <w:bCs/>
                <w:sz w:val="20"/>
                <w:szCs w:val="20"/>
              </w:rPr>
              <w:t>Category</w:t>
            </w:r>
          </w:p>
        </w:tc>
        <w:tc>
          <w:tcPr>
            <w:tcW w:w="1877" w:type="dxa"/>
            <w:vAlign w:val="center"/>
          </w:tcPr>
          <w:p w14:paraId="7046FB0B" w14:textId="77777777" w:rsidR="00A900E1" w:rsidRPr="00916814" w:rsidRDefault="00A900E1" w:rsidP="00615C13">
            <w:pPr>
              <w:rPr>
                <w:rFonts w:cs="Calibri"/>
                <w:b/>
                <w:bCs/>
                <w:sz w:val="20"/>
                <w:szCs w:val="20"/>
              </w:rPr>
            </w:pPr>
            <w:r w:rsidRPr="00916814">
              <w:rPr>
                <w:rFonts w:cs="Calibri"/>
                <w:b/>
                <w:bCs/>
                <w:sz w:val="20"/>
                <w:szCs w:val="20"/>
              </w:rPr>
              <w:t>Control Method</w:t>
            </w:r>
          </w:p>
        </w:tc>
        <w:tc>
          <w:tcPr>
            <w:tcW w:w="7875" w:type="dxa"/>
            <w:vAlign w:val="center"/>
          </w:tcPr>
          <w:p w14:paraId="6E19D9B1" w14:textId="77777777" w:rsidR="00A900E1" w:rsidRPr="00916814" w:rsidRDefault="00A900E1" w:rsidP="00615C13">
            <w:pPr>
              <w:rPr>
                <w:rFonts w:cs="Calibri"/>
                <w:b/>
                <w:bCs/>
                <w:sz w:val="20"/>
                <w:szCs w:val="20"/>
              </w:rPr>
            </w:pPr>
            <w:r w:rsidRPr="00916814">
              <w:rPr>
                <w:rFonts w:cs="Calibri"/>
                <w:b/>
                <w:bCs/>
                <w:sz w:val="20"/>
                <w:szCs w:val="20"/>
              </w:rPr>
              <w:t>Comments</w:t>
            </w:r>
          </w:p>
        </w:tc>
        <w:tc>
          <w:tcPr>
            <w:tcW w:w="630" w:type="dxa"/>
            <w:textDirection w:val="btLr"/>
            <w:vAlign w:val="center"/>
          </w:tcPr>
          <w:p w14:paraId="70C14F83" w14:textId="77777777" w:rsidR="00A900E1" w:rsidRPr="00916814" w:rsidRDefault="00A900E1" w:rsidP="00615C13">
            <w:pPr>
              <w:ind w:left="113" w:right="113"/>
              <w:rPr>
                <w:rFonts w:cs="Calibri"/>
                <w:b/>
                <w:bCs/>
                <w:sz w:val="20"/>
                <w:szCs w:val="20"/>
              </w:rPr>
            </w:pPr>
            <w:r w:rsidRPr="00916814">
              <w:rPr>
                <w:rFonts w:cs="Calibri"/>
                <w:b/>
                <w:bCs/>
                <w:sz w:val="20"/>
                <w:szCs w:val="20"/>
              </w:rPr>
              <w:t>Stable flies</w:t>
            </w:r>
          </w:p>
        </w:tc>
        <w:tc>
          <w:tcPr>
            <w:tcW w:w="630" w:type="dxa"/>
            <w:textDirection w:val="btLr"/>
          </w:tcPr>
          <w:p w14:paraId="43144A4D" w14:textId="77777777" w:rsidR="00A900E1" w:rsidRPr="00916814" w:rsidRDefault="00A900E1" w:rsidP="00615C13">
            <w:pPr>
              <w:ind w:left="113" w:right="113"/>
              <w:rPr>
                <w:rFonts w:cs="Calibri"/>
                <w:b/>
                <w:bCs/>
                <w:sz w:val="20"/>
                <w:szCs w:val="20"/>
              </w:rPr>
            </w:pPr>
            <w:r>
              <w:rPr>
                <w:rFonts w:cs="Calibri"/>
                <w:b/>
                <w:bCs/>
                <w:sz w:val="20"/>
                <w:szCs w:val="20"/>
              </w:rPr>
              <w:t>Buffalo flies</w:t>
            </w:r>
          </w:p>
        </w:tc>
        <w:tc>
          <w:tcPr>
            <w:tcW w:w="778" w:type="dxa"/>
            <w:textDirection w:val="btLr"/>
            <w:vAlign w:val="center"/>
          </w:tcPr>
          <w:p w14:paraId="7C735398" w14:textId="77777777" w:rsidR="00A900E1" w:rsidRPr="00916814" w:rsidRDefault="00A900E1" w:rsidP="00615C13">
            <w:pPr>
              <w:ind w:left="113" w:right="113"/>
              <w:rPr>
                <w:rFonts w:cs="Calibri"/>
                <w:b/>
                <w:bCs/>
                <w:sz w:val="20"/>
                <w:szCs w:val="20"/>
              </w:rPr>
            </w:pPr>
            <w:r w:rsidRPr="00916814">
              <w:rPr>
                <w:rFonts w:cs="Calibri"/>
                <w:b/>
                <w:bCs/>
                <w:sz w:val="20"/>
                <w:szCs w:val="20"/>
              </w:rPr>
              <w:t>Non-biting flies</w:t>
            </w:r>
          </w:p>
        </w:tc>
        <w:tc>
          <w:tcPr>
            <w:tcW w:w="744" w:type="dxa"/>
            <w:textDirection w:val="btLr"/>
          </w:tcPr>
          <w:p w14:paraId="035D2758" w14:textId="14063162" w:rsidR="00A900E1" w:rsidRPr="00916814" w:rsidRDefault="00A900E1" w:rsidP="00615C13">
            <w:pPr>
              <w:ind w:left="113" w:right="113"/>
              <w:rPr>
                <w:rFonts w:cs="Calibri"/>
                <w:b/>
                <w:bCs/>
                <w:sz w:val="20"/>
                <w:szCs w:val="20"/>
              </w:rPr>
            </w:pPr>
            <w:r>
              <w:rPr>
                <w:rFonts w:cs="Calibri"/>
                <w:b/>
                <w:bCs/>
                <w:sz w:val="20"/>
                <w:szCs w:val="20"/>
              </w:rPr>
              <w:t>Ixodid ricks</w:t>
            </w:r>
          </w:p>
        </w:tc>
      </w:tr>
      <w:tr w:rsidR="00A900E1" w:rsidRPr="009253EC" w14:paraId="32B47A67" w14:textId="27BB1770" w:rsidTr="00AF5B70">
        <w:tc>
          <w:tcPr>
            <w:tcW w:w="1414" w:type="dxa"/>
          </w:tcPr>
          <w:p w14:paraId="0FAD0939" w14:textId="77777777" w:rsidR="00A900E1" w:rsidRPr="009253EC" w:rsidRDefault="00A900E1" w:rsidP="00615C13">
            <w:pPr>
              <w:rPr>
                <w:rFonts w:cs="Calibri"/>
                <w:sz w:val="20"/>
                <w:szCs w:val="20"/>
              </w:rPr>
            </w:pPr>
            <w:r w:rsidRPr="009253EC">
              <w:rPr>
                <w:rFonts w:cs="Calibri"/>
                <w:sz w:val="20"/>
                <w:szCs w:val="20"/>
              </w:rPr>
              <w:t>Environmental</w:t>
            </w:r>
          </w:p>
        </w:tc>
        <w:tc>
          <w:tcPr>
            <w:tcW w:w="1877" w:type="dxa"/>
          </w:tcPr>
          <w:p w14:paraId="7C477DC9" w14:textId="77777777" w:rsidR="00A900E1" w:rsidRPr="009253EC" w:rsidRDefault="00A900E1" w:rsidP="00615C13">
            <w:pPr>
              <w:rPr>
                <w:rFonts w:cs="Calibri"/>
                <w:sz w:val="20"/>
                <w:szCs w:val="20"/>
              </w:rPr>
            </w:pPr>
            <w:r w:rsidRPr="009253EC">
              <w:rPr>
                <w:rFonts w:cs="Calibri"/>
                <w:sz w:val="20"/>
                <w:szCs w:val="20"/>
              </w:rPr>
              <w:t>Sanitation measures</w:t>
            </w:r>
          </w:p>
        </w:tc>
        <w:tc>
          <w:tcPr>
            <w:tcW w:w="7875" w:type="dxa"/>
          </w:tcPr>
          <w:p w14:paraId="5DB17D0E" w14:textId="79C5FC85" w:rsidR="00A900E1" w:rsidRPr="009253EC" w:rsidRDefault="00A900E1" w:rsidP="00615C13">
            <w:pPr>
              <w:rPr>
                <w:rFonts w:cs="Calibri"/>
                <w:sz w:val="20"/>
                <w:szCs w:val="20"/>
              </w:rPr>
            </w:pPr>
            <w:r>
              <w:rPr>
                <w:rFonts w:cs="Calibri"/>
                <w:sz w:val="20"/>
                <w:szCs w:val="20"/>
              </w:rPr>
              <w:t>Feasible. This includes regular cleaning of trucks to remove manure and organic matter that may attract insects. Cracks and crevices in the truck’s body should be sealed to prevent insects from seeking shelter. Regular inspection of trucks for signs of infestation should be undertaken. Remove standing water sources.</w:t>
            </w:r>
          </w:p>
        </w:tc>
        <w:tc>
          <w:tcPr>
            <w:tcW w:w="630" w:type="dxa"/>
            <w:vAlign w:val="center"/>
          </w:tcPr>
          <w:p w14:paraId="7D1777CB" w14:textId="77777777" w:rsidR="00A900E1" w:rsidRPr="009253EC" w:rsidRDefault="00A900E1" w:rsidP="00615C13">
            <w:pPr>
              <w:jc w:val="center"/>
              <w:rPr>
                <w:rFonts w:cs="Calibri"/>
                <w:sz w:val="20"/>
                <w:szCs w:val="20"/>
              </w:rPr>
            </w:pPr>
            <w:r w:rsidRPr="00B3694A">
              <w:rPr>
                <w:rFonts w:ascii="Cambria Math" w:hAnsi="Cambria Math" w:cs="Cambria Math"/>
                <w:sz w:val="20"/>
                <w:szCs w:val="20"/>
              </w:rPr>
              <w:t>√</w:t>
            </w:r>
          </w:p>
        </w:tc>
        <w:tc>
          <w:tcPr>
            <w:tcW w:w="630" w:type="dxa"/>
            <w:vAlign w:val="center"/>
          </w:tcPr>
          <w:p w14:paraId="085BB4AA" w14:textId="77777777" w:rsidR="00A900E1" w:rsidRPr="00B3694A" w:rsidRDefault="00A900E1" w:rsidP="00615C13">
            <w:pPr>
              <w:jc w:val="center"/>
              <w:rPr>
                <w:rFonts w:ascii="Cambria Math" w:hAnsi="Cambria Math" w:cs="Cambria Math"/>
                <w:sz w:val="20"/>
                <w:szCs w:val="20"/>
              </w:rPr>
            </w:pPr>
          </w:p>
        </w:tc>
        <w:tc>
          <w:tcPr>
            <w:tcW w:w="778" w:type="dxa"/>
            <w:vAlign w:val="center"/>
          </w:tcPr>
          <w:p w14:paraId="412E926F" w14:textId="77777777" w:rsidR="00A900E1" w:rsidRPr="009253EC" w:rsidRDefault="00A900E1" w:rsidP="00615C13">
            <w:pPr>
              <w:jc w:val="center"/>
              <w:rPr>
                <w:rFonts w:cs="Calibri"/>
                <w:sz w:val="20"/>
                <w:szCs w:val="20"/>
              </w:rPr>
            </w:pPr>
            <w:r w:rsidRPr="00B3694A">
              <w:rPr>
                <w:rFonts w:ascii="Cambria Math" w:hAnsi="Cambria Math" w:cs="Cambria Math"/>
                <w:sz w:val="20"/>
                <w:szCs w:val="20"/>
              </w:rPr>
              <w:t>√</w:t>
            </w:r>
          </w:p>
        </w:tc>
        <w:tc>
          <w:tcPr>
            <w:tcW w:w="744" w:type="dxa"/>
          </w:tcPr>
          <w:p w14:paraId="4F7EED91" w14:textId="77777777" w:rsidR="00A900E1" w:rsidRPr="00B3694A" w:rsidRDefault="00A900E1" w:rsidP="00615C13">
            <w:pPr>
              <w:jc w:val="center"/>
              <w:rPr>
                <w:rFonts w:ascii="Cambria Math" w:hAnsi="Cambria Math" w:cs="Cambria Math"/>
                <w:sz w:val="20"/>
                <w:szCs w:val="20"/>
              </w:rPr>
            </w:pPr>
          </w:p>
        </w:tc>
      </w:tr>
      <w:tr w:rsidR="00A900E1" w:rsidRPr="009253EC" w14:paraId="09ABE3A7" w14:textId="536CB143" w:rsidTr="00AF5B70">
        <w:tc>
          <w:tcPr>
            <w:tcW w:w="1414" w:type="dxa"/>
          </w:tcPr>
          <w:p w14:paraId="3758BF96" w14:textId="2A4367CE" w:rsidR="00A900E1" w:rsidRDefault="00A900E1" w:rsidP="00A900E1">
            <w:pPr>
              <w:rPr>
                <w:rFonts w:cs="Calibri"/>
                <w:sz w:val="20"/>
                <w:szCs w:val="20"/>
              </w:rPr>
            </w:pPr>
            <w:r w:rsidRPr="009253EC">
              <w:rPr>
                <w:rFonts w:cs="Calibri"/>
                <w:sz w:val="20"/>
                <w:szCs w:val="20"/>
              </w:rPr>
              <w:t>Chemical</w:t>
            </w:r>
            <w:r>
              <w:rPr>
                <w:rFonts w:cs="Calibri"/>
                <w:sz w:val="20"/>
                <w:szCs w:val="20"/>
              </w:rPr>
              <w:t xml:space="preserve"> – on-host</w:t>
            </w:r>
          </w:p>
        </w:tc>
        <w:tc>
          <w:tcPr>
            <w:tcW w:w="1877" w:type="dxa"/>
          </w:tcPr>
          <w:p w14:paraId="62BAB0F6" w14:textId="76F215E3" w:rsidR="00A900E1" w:rsidRPr="009253EC" w:rsidRDefault="00A900E1" w:rsidP="00A900E1">
            <w:pPr>
              <w:rPr>
                <w:rFonts w:cs="Calibri"/>
                <w:sz w:val="20"/>
                <w:szCs w:val="20"/>
              </w:rPr>
            </w:pPr>
            <w:r>
              <w:rPr>
                <w:rFonts w:cs="Calibri"/>
                <w:sz w:val="20"/>
                <w:szCs w:val="20"/>
              </w:rPr>
              <w:t>Topical repellents – pour ons, dips, sprays</w:t>
            </w:r>
          </w:p>
        </w:tc>
        <w:tc>
          <w:tcPr>
            <w:tcW w:w="7875" w:type="dxa"/>
          </w:tcPr>
          <w:p w14:paraId="2F23B48B" w14:textId="403E8D51" w:rsidR="00A900E1" w:rsidRDefault="00A900E1" w:rsidP="00A900E1">
            <w:pPr>
              <w:rPr>
                <w:rFonts w:cs="Calibri"/>
                <w:sz w:val="20"/>
                <w:szCs w:val="20"/>
              </w:rPr>
            </w:pPr>
            <w:r>
              <w:rPr>
                <w:rFonts w:cs="Calibri"/>
                <w:sz w:val="20"/>
                <w:szCs w:val="20"/>
              </w:rPr>
              <w:t xml:space="preserve">Effective for vector control but high rates of resistance to some chemicals reported. Often a short-term effect. Cost of ongoing treatments can be high. </w:t>
            </w:r>
          </w:p>
        </w:tc>
        <w:tc>
          <w:tcPr>
            <w:tcW w:w="630" w:type="dxa"/>
            <w:vAlign w:val="center"/>
          </w:tcPr>
          <w:p w14:paraId="07D216E9" w14:textId="798A3068" w:rsidR="00A900E1" w:rsidRPr="00B3694A" w:rsidRDefault="00A900E1" w:rsidP="00A900E1">
            <w:pPr>
              <w:jc w:val="center"/>
              <w:rPr>
                <w:rFonts w:ascii="Cambria Math" w:hAnsi="Cambria Math" w:cs="Cambria Math"/>
                <w:sz w:val="20"/>
                <w:szCs w:val="20"/>
              </w:rPr>
            </w:pPr>
            <w:r w:rsidRPr="00B3694A">
              <w:rPr>
                <w:rFonts w:ascii="Cambria Math" w:hAnsi="Cambria Math" w:cs="Cambria Math"/>
                <w:sz w:val="20"/>
                <w:szCs w:val="20"/>
              </w:rPr>
              <w:t>√</w:t>
            </w:r>
          </w:p>
        </w:tc>
        <w:tc>
          <w:tcPr>
            <w:tcW w:w="630" w:type="dxa"/>
            <w:vAlign w:val="center"/>
          </w:tcPr>
          <w:p w14:paraId="21C59707" w14:textId="457011D2" w:rsidR="00A900E1" w:rsidRPr="00B3694A" w:rsidRDefault="00A900E1" w:rsidP="00A900E1">
            <w:pPr>
              <w:jc w:val="center"/>
              <w:rPr>
                <w:rFonts w:ascii="Cambria Math" w:hAnsi="Cambria Math" w:cs="Cambria Math"/>
                <w:sz w:val="20"/>
                <w:szCs w:val="20"/>
              </w:rPr>
            </w:pPr>
            <w:r w:rsidRPr="00B3694A">
              <w:rPr>
                <w:rFonts w:ascii="Cambria Math" w:hAnsi="Cambria Math" w:cs="Cambria Math"/>
                <w:sz w:val="20"/>
                <w:szCs w:val="20"/>
              </w:rPr>
              <w:t>√</w:t>
            </w:r>
          </w:p>
        </w:tc>
        <w:tc>
          <w:tcPr>
            <w:tcW w:w="778" w:type="dxa"/>
            <w:vAlign w:val="center"/>
          </w:tcPr>
          <w:p w14:paraId="343FABBB" w14:textId="776891DB" w:rsidR="00A900E1" w:rsidRPr="00B3694A" w:rsidRDefault="00A900E1" w:rsidP="00A900E1">
            <w:pPr>
              <w:jc w:val="center"/>
              <w:rPr>
                <w:rFonts w:ascii="Cambria Math" w:hAnsi="Cambria Math" w:cs="Cambria Math"/>
                <w:sz w:val="20"/>
                <w:szCs w:val="20"/>
              </w:rPr>
            </w:pPr>
            <w:r w:rsidRPr="00B3694A">
              <w:rPr>
                <w:rFonts w:ascii="Cambria Math" w:hAnsi="Cambria Math" w:cs="Cambria Math"/>
                <w:sz w:val="20"/>
                <w:szCs w:val="20"/>
              </w:rPr>
              <w:t>√</w:t>
            </w:r>
          </w:p>
        </w:tc>
        <w:tc>
          <w:tcPr>
            <w:tcW w:w="744" w:type="dxa"/>
            <w:vAlign w:val="center"/>
          </w:tcPr>
          <w:p w14:paraId="0BD92C2A" w14:textId="7EEDB94F" w:rsidR="00A900E1" w:rsidRPr="00B3694A" w:rsidRDefault="00A900E1" w:rsidP="00A900E1">
            <w:pPr>
              <w:jc w:val="center"/>
              <w:rPr>
                <w:rFonts w:ascii="Cambria Math" w:hAnsi="Cambria Math" w:cs="Cambria Math"/>
                <w:sz w:val="20"/>
                <w:szCs w:val="20"/>
              </w:rPr>
            </w:pPr>
            <w:r w:rsidRPr="00B3694A">
              <w:rPr>
                <w:rFonts w:ascii="Cambria Math" w:hAnsi="Cambria Math" w:cs="Cambria Math"/>
                <w:sz w:val="20"/>
                <w:szCs w:val="20"/>
              </w:rPr>
              <w:t>√</w:t>
            </w:r>
          </w:p>
        </w:tc>
      </w:tr>
      <w:tr w:rsidR="00A900E1" w:rsidRPr="009253EC" w14:paraId="7E8917EC" w14:textId="257FEC0D" w:rsidTr="00AF5B70">
        <w:tc>
          <w:tcPr>
            <w:tcW w:w="1414" w:type="dxa"/>
          </w:tcPr>
          <w:p w14:paraId="50C87F3C" w14:textId="77777777" w:rsidR="00A900E1" w:rsidRPr="009253EC" w:rsidRDefault="00A900E1" w:rsidP="00A900E1">
            <w:pPr>
              <w:rPr>
                <w:rFonts w:cs="Calibri"/>
                <w:sz w:val="20"/>
                <w:szCs w:val="20"/>
              </w:rPr>
            </w:pPr>
            <w:r>
              <w:rPr>
                <w:rFonts w:cs="Calibri"/>
                <w:sz w:val="20"/>
                <w:szCs w:val="20"/>
              </w:rPr>
              <w:t>Chemical Off-host</w:t>
            </w:r>
          </w:p>
        </w:tc>
        <w:tc>
          <w:tcPr>
            <w:tcW w:w="1877" w:type="dxa"/>
          </w:tcPr>
          <w:p w14:paraId="36C5F504" w14:textId="77777777" w:rsidR="00A900E1" w:rsidRPr="009253EC" w:rsidRDefault="00A900E1" w:rsidP="00A900E1">
            <w:pPr>
              <w:rPr>
                <w:rFonts w:cs="Calibri"/>
                <w:sz w:val="20"/>
                <w:szCs w:val="20"/>
              </w:rPr>
            </w:pPr>
            <w:r w:rsidRPr="009253EC">
              <w:rPr>
                <w:rFonts w:cs="Calibri"/>
                <w:sz w:val="20"/>
                <w:szCs w:val="20"/>
              </w:rPr>
              <w:t>Residual surface sprays</w:t>
            </w:r>
          </w:p>
        </w:tc>
        <w:tc>
          <w:tcPr>
            <w:tcW w:w="7875" w:type="dxa"/>
          </w:tcPr>
          <w:p w14:paraId="63557A96" w14:textId="70EEEDC2" w:rsidR="00A900E1" w:rsidRPr="009253EC" w:rsidRDefault="00A900E1" w:rsidP="00A900E1">
            <w:pPr>
              <w:rPr>
                <w:rFonts w:cs="Calibri"/>
                <w:sz w:val="20"/>
                <w:szCs w:val="20"/>
              </w:rPr>
            </w:pPr>
            <w:r>
              <w:rPr>
                <w:rFonts w:cs="Calibri"/>
                <w:sz w:val="20"/>
                <w:szCs w:val="20"/>
              </w:rPr>
              <w:t xml:space="preserve">Feasible. Apply to areas prone to insect infestation e.g. body of truck, wheel hubs, tires, undercarriage. </w:t>
            </w:r>
          </w:p>
        </w:tc>
        <w:tc>
          <w:tcPr>
            <w:tcW w:w="630" w:type="dxa"/>
            <w:vAlign w:val="center"/>
          </w:tcPr>
          <w:p w14:paraId="614CA80E" w14:textId="77777777" w:rsidR="00A900E1" w:rsidRPr="009253EC" w:rsidRDefault="00A900E1" w:rsidP="00A900E1">
            <w:pPr>
              <w:jc w:val="center"/>
              <w:rPr>
                <w:rFonts w:cs="Calibri"/>
                <w:sz w:val="20"/>
                <w:szCs w:val="20"/>
              </w:rPr>
            </w:pPr>
            <w:r w:rsidRPr="00B3694A">
              <w:rPr>
                <w:rFonts w:ascii="Cambria Math" w:hAnsi="Cambria Math" w:cs="Cambria Math"/>
                <w:sz w:val="20"/>
                <w:szCs w:val="20"/>
              </w:rPr>
              <w:t>√</w:t>
            </w:r>
          </w:p>
        </w:tc>
        <w:tc>
          <w:tcPr>
            <w:tcW w:w="630" w:type="dxa"/>
            <w:vAlign w:val="center"/>
          </w:tcPr>
          <w:p w14:paraId="54D7F993" w14:textId="77777777" w:rsidR="00A900E1" w:rsidRPr="00B3694A" w:rsidRDefault="00A900E1" w:rsidP="00A900E1">
            <w:pPr>
              <w:jc w:val="center"/>
              <w:rPr>
                <w:rFonts w:ascii="Cambria Math" w:hAnsi="Cambria Math" w:cs="Cambria Math"/>
                <w:sz w:val="20"/>
                <w:szCs w:val="20"/>
              </w:rPr>
            </w:pPr>
            <w:r w:rsidRPr="00B3694A">
              <w:rPr>
                <w:rFonts w:ascii="Cambria Math" w:hAnsi="Cambria Math" w:cs="Cambria Math"/>
                <w:sz w:val="20"/>
                <w:szCs w:val="20"/>
              </w:rPr>
              <w:t>√</w:t>
            </w:r>
          </w:p>
        </w:tc>
        <w:tc>
          <w:tcPr>
            <w:tcW w:w="778" w:type="dxa"/>
            <w:vAlign w:val="center"/>
          </w:tcPr>
          <w:p w14:paraId="7C8E6A18" w14:textId="77777777" w:rsidR="00A900E1" w:rsidRPr="009253EC" w:rsidRDefault="00A900E1" w:rsidP="00A900E1">
            <w:pPr>
              <w:jc w:val="center"/>
              <w:rPr>
                <w:rFonts w:cs="Calibri"/>
                <w:sz w:val="20"/>
                <w:szCs w:val="20"/>
              </w:rPr>
            </w:pPr>
            <w:r w:rsidRPr="00B3694A">
              <w:rPr>
                <w:rFonts w:ascii="Cambria Math" w:hAnsi="Cambria Math" w:cs="Cambria Math"/>
                <w:sz w:val="20"/>
                <w:szCs w:val="20"/>
              </w:rPr>
              <w:t>√</w:t>
            </w:r>
          </w:p>
        </w:tc>
        <w:tc>
          <w:tcPr>
            <w:tcW w:w="744" w:type="dxa"/>
          </w:tcPr>
          <w:p w14:paraId="378F6951" w14:textId="77777777" w:rsidR="00A900E1" w:rsidRPr="00B3694A" w:rsidRDefault="00A900E1" w:rsidP="00A900E1">
            <w:pPr>
              <w:jc w:val="center"/>
              <w:rPr>
                <w:rFonts w:ascii="Cambria Math" w:hAnsi="Cambria Math" w:cs="Cambria Math"/>
                <w:sz w:val="20"/>
                <w:szCs w:val="20"/>
              </w:rPr>
            </w:pPr>
          </w:p>
        </w:tc>
      </w:tr>
    </w:tbl>
    <w:p w14:paraId="6C67A6A7" w14:textId="77777777" w:rsidR="00CF062C" w:rsidRDefault="00CF062C" w:rsidP="00CF062C">
      <w:pPr>
        <w:rPr>
          <w:lang w:eastAsia="en-US"/>
        </w:rPr>
      </w:pPr>
    </w:p>
    <w:p w14:paraId="4832344D" w14:textId="072BAA71" w:rsidR="00905EE6" w:rsidRDefault="00905EE6">
      <w:pPr>
        <w:spacing w:after="0" w:line="240" w:lineRule="auto"/>
        <w:rPr>
          <w:lang w:eastAsia="en-US"/>
        </w:rPr>
      </w:pPr>
      <w:r>
        <w:rPr>
          <w:lang w:eastAsia="en-US"/>
        </w:rPr>
        <w:br w:type="page"/>
      </w:r>
    </w:p>
    <w:p w14:paraId="0A8A314D" w14:textId="4A539FC2" w:rsidR="006F0536" w:rsidRDefault="006F0536" w:rsidP="006F0536">
      <w:pPr>
        <w:pStyle w:val="Heading2"/>
      </w:pPr>
      <w:bookmarkStart w:id="225" w:name="_Toc195777941"/>
      <w:r>
        <w:lastRenderedPageBreak/>
        <w:t>Movement of non-susceptible animals</w:t>
      </w:r>
      <w:bookmarkEnd w:id="225"/>
    </w:p>
    <w:p w14:paraId="1F535353" w14:textId="4EB169A2" w:rsidR="005E27CB" w:rsidRDefault="00AF5B70" w:rsidP="005E27CB">
      <w:hyperlink w:anchor="Table_40" w:history="1">
        <w:r w:rsidRPr="00AF5B70">
          <w:rPr>
            <w:rStyle w:val="Hyperlink"/>
            <w:color w:val="0D0D0D" w:themeColor="text1" w:themeTint="F2"/>
            <w:u w:val="none"/>
            <w:shd w:val="clear" w:color="auto" w:fill="FFFFFF"/>
          </w:rPr>
          <w:t>Table 40</w:t>
        </w:r>
      </w:hyperlink>
      <w:r w:rsidR="005E27CB" w:rsidRPr="006515D0">
        <w:t xml:space="preserve"> </w:t>
      </w:r>
      <w:r w:rsidR="005E27CB">
        <w:t>details control methods for the most likely vectors implicated in LSD transmission on conveyances that transport non-susceptible animals.</w:t>
      </w:r>
    </w:p>
    <w:p w14:paraId="3822E8CD" w14:textId="198693BD" w:rsidR="005E27CB" w:rsidRDefault="005E27CB" w:rsidP="005E27CB">
      <w:r>
        <w:t xml:space="preserve">According to the AUSVETPLAN Response Strategy for LSD, movements of non-susceptible animals from restricted and control areas are subject to risk assessment and conditions to mitigate the potential risk of vector movement, either on-host or </w:t>
      </w:r>
      <w:r w:rsidR="000A530D">
        <w:t xml:space="preserve">in </w:t>
      </w:r>
      <w:r>
        <w:t xml:space="preserve">vehicles. Movements from outside areas are not subject to restrictions </w:t>
      </w:r>
      <w:r>
        <w:rPr>
          <w:shd w:val="clear" w:color="auto" w:fill="FFFFFF"/>
        </w:rPr>
        <w:fldChar w:fldCharType="begin"/>
      </w:r>
      <w:r w:rsidR="006B0536">
        <w:rPr>
          <w:shd w:val="clear" w:color="auto" w:fill="FFFFFF"/>
        </w:rPr>
        <w:instrText xml:space="preserve"> ADDIN ZOTERO_ITEM CSL_CITATION {"citationID":"Busmhe22","properties":{"formattedCitation":"(AHA 2024)","plainCitation":"(AHA 2024)","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Pr>
          <w:shd w:val="clear" w:color="auto" w:fill="FFFFFF"/>
        </w:rPr>
        <w:fldChar w:fldCharType="separate"/>
      </w:r>
      <w:r w:rsidR="006B0536">
        <w:rPr>
          <w:noProof/>
          <w:shd w:val="clear" w:color="auto" w:fill="FFFFFF"/>
        </w:rPr>
        <w:t>(AHA 2024)</w:t>
      </w:r>
      <w:r>
        <w:rPr>
          <w:shd w:val="clear" w:color="auto" w:fill="FFFFFF"/>
        </w:rPr>
        <w:fldChar w:fldCharType="end"/>
      </w:r>
      <w:r>
        <w:rPr>
          <w:shd w:val="clear" w:color="auto" w:fill="FFFFFF"/>
        </w:rPr>
        <w:t>.</w:t>
      </w:r>
    </w:p>
    <w:p w14:paraId="19B39D30" w14:textId="14BA8052" w:rsidR="005E27CB" w:rsidRDefault="006515D0" w:rsidP="006515D0">
      <w:r>
        <w:rPr>
          <w:shd w:val="clear" w:color="auto" w:fill="FFFFFF"/>
        </w:rPr>
        <w:t>While trucks carrying cattle are the primary concern for LSD vector spread</w:t>
      </w:r>
      <w:r w:rsidR="000F0286">
        <w:rPr>
          <w:shd w:val="clear" w:color="auto" w:fill="FFFFFF"/>
        </w:rPr>
        <w:t xml:space="preserve"> through hitchhiking</w:t>
      </w:r>
      <w:r>
        <w:rPr>
          <w:shd w:val="clear" w:color="auto" w:fill="FFFFFF"/>
        </w:rPr>
        <w:t xml:space="preserve">, transportation of horses should also be </w:t>
      </w:r>
      <w:r>
        <w:t xml:space="preserve">considered as they are preferred hosts for stable flies. Consideration should also be given to other livestock, such as sheep and goats, as stable flies are known to feed on these animals. </w:t>
      </w:r>
      <w:r w:rsidR="000F0286">
        <w:t xml:space="preserve">Appropriate vector control for cattle being transported is discussed in </w:t>
      </w:r>
      <w:r w:rsidR="008177AC">
        <w:t xml:space="preserve">Sections </w:t>
      </w:r>
      <w:r w:rsidR="008177AC">
        <w:fldChar w:fldCharType="begin"/>
      </w:r>
      <w:r w:rsidR="008177AC">
        <w:instrText xml:space="preserve"> REF _Ref162507731 \r \h </w:instrText>
      </w:r>
      <w:r w:rsidR="008177AC">
        <w:fldChar w:fldCharType="separate"/>
      </w:r>
      <w:r w:rsidR="00DA0DC6">
        <w:t>5</w:t>
      </w:r>
      <w:r w:rsidR="008177AC">
        <w:fldChar w:fldCharType="end"/>
      </w:r>
      <w:r w:rsidR="008177AC">
        <w:t xml:space="preserve"> and </w:t>
      </w:r>
      <w:r w:rsidR="008177AC">
        <w:fldChar w:fldCharType="begin"/>
      </w:r>
      <w:r w:rsidR="008177AC">
        <w:instrText xml:space="preserve"> REF _Ref162507743 \r \h </w:instrText>
      </w:r>
      <w:r w:rsidR="008177AC">
        <w:fldChar w:fldCharType="separate"/>
      </w:r>
      <w:r w:rsidR="00DA0DC6">
        <w:t>6</w:t>
      </w:r>
      <w:r w:rsidR="008177AC">
        <w:fldChar w:fldCharType="end"/>
      </w:r>
      <w:r w:rsidR="000F0286">
        <w:t>.</w:t>
      </w:r>
      <w:r w:rsidR="005E27CB">
        <w:t xml:space="preserve"> </w:t>
      </w:r>
      <w:r w:rsidR="001F62CF">
        <w:t>R</w:t>
      </w:r>
      <w:r w:rsidR="005E27CB">
        <w:t xml:space="preserve">ecent modelling conducted by </w:t>
      </w:r>
      <w:r w:rsidR="005E27CB">
        <w:rPr>
          <w:shd w:val="clear" w:color="auto" w:fill="FFFFFF"/>
        </w:rPr>
        <w:fldChar w:fldCharType="begin"/>
      </w:r>
      <w:r w:rsidR="006B0536">
        <w:rPr>
          <w:shd w:val="clear" w:color="auto" w:fill="FFFFFF"/>
        </w:rPr>
        <w:instrText xml:space="preserve"> ADDIN ZOTERO_ITEM CSL_CITATION {"citationID":"RXymMyfb","properties":{"formattedCitation":"(Saegerman et al. 2018)","plainCitation":"(Saegerman et al. 2018)","dontUpdate":true,"noteIndex":0},"citationItems":[{"id":7998,"uris":["http://zotero.org/groups/4707929/items/TPE9E7C2"],"itemData":{"id":7998,"type":"article-journal","abstract":"Background The lumpy skin disease virus (LSDV) is a dsDNA virus belonging to the Poxviridae family and the Capripoxvirus genus. Lumpy skin diseases (LSD) is a highly contagious transboundary disease in cattle producing major economic losses. In 2014, the disease was first reported in the European Union (in Cyprus); it was then reported in 2015 (in Greece) and has spread through different Balkan countries in 2016. Indirect vector transmission is predominant at small distances, but transmission between distant herds and between countries usually occurs through movements of infected cattle or through vectors found mainly in animal trucks. Methods and principal findings In order to estimate the threat for France due to the introduction of vectors found in animal trucks (cattle or horses) from at-risk countries (Balkans and neighbours), a quantitative import risk analysis (QIRA) model was developed according to the international standard. Using stochastic QIRA modelling and combining experimental/field data and expert opinion, the yearly risk of LSDV being introduced by stable flies (Stomoxys calcitrans), that travel in trucks transporting animals was between 6 x 10−5 and 5.93 x 10−3 with a median value of 89.9 x 10−5; it was mainly due to the risk related to insects entering farms in France from vehicles transporting cattle from the at-risk area. The risk related to the transport of cattle going to slaughterhouses or the transport of horses was much lower (between 2 x 10−7 and 3.73 x 10−5 and between 5 x 10−10 and 3.95 x 10−8 for cattle and horses, respectively). The disinsectisation of trucks transporting live animals was important to reduce this risk. Conclusion and significance The development of a stochastic QIRA made it possible to quantify the risk of LSD being introduced in France through the import of vectors that travel in trucks transporting animals. This tool is of prime importance because the LSD situation in the Balkans is continuously changing. Indeed, this model can be updated to process new information on vectors and the changing health situation, in addition to new data from the TRAde Control and Expert System (TRACES, EU database). This model is easy to adapt to different countries and to other vectors and diseases.","container-title":"PLOS ONE","DOI":"10.1371/journal.pone.0198506","ISSN":"1932-6203","issue":"6","journalAbbreviation":"PLOS ONE","language":"en","note":"publisher: Public Library of Science","page":"e0198506","source":"PLoS Journals","title":"Risk of introduction of lumpy skin disease in France by the import of vectors in animal trucks","volume":"13","author":[{"family":"Saegerman","given":"Claude"},{"family":"Bertagnoli","given":"Stéphane"},{"family":"Meyer","given":"Gilles"},{"family":"Ganière","given":"Jean-Pierre"},{"family":"Caufour","given":"Philippe"},{"family":"Clercq","given":"Kris De"},{"family":"Jacquiet","given":"Philippe"},{"family":"Fournié","given":"Guillaume"},{"family":"Hautefeuille","given":"Claire"},{"family":"Etore","given":"Florence"},{"family":"Casal","given":"Jordi"}],"issued":{"date-parts":[["2018",6,11]]}}}],"schema":"https://github.com/citation-style-language/schema/raw/master/csl-citation.json"} </w:instrText>
      </w:r>
      <w:r w:rsidR="005E27CB">
        <w:rPr>
          <w:shd w:val="clear" w:color="auto" w:fill="FFFFFF"/>
        </w:rPr>
        <w:fldChar w:fldCharType="separate"/>
      </w:r>
      <w:r w:rsidR="005E27CB">
        <w:rPr>
          <w:noProof/>
          <w:shd w:val="clear" w:color="auto" w:fill="FFFFFF"/>
        </w:rPr>
        <w:t>Saegerman et al. (2018)</w:t>
      </w:r>
      <w:r w:rsidR="005E27CB">
        <w:rPr>
          <w:shd w:val="clear" w:color="auto" w:fill="FFFFFF"/>
        </w:rPr>
        <w:fldChar w:fldCharType="end"/>
      </w:r>
      <w:r w:rsidR="005E27CB">
        <w:rPr>
          <w:shd w:val="clear" w:color="auto" w:fill="FFFFFF"/>
        </w:rPr>
        <w:t xml:space="preserve">, </w:t>
      </w:r>
      <w:r w:rsidR="005E27CB">
        <w:t>found the yearly risk of stable flies travelling in trucks transporting horses over long-distances from at risk countries to France was almost negligible (</w:t>
      </w:r>
      <w:r w:rsidR="005E27CB" w:rsidRPr="003E1496">
        <w:t>between 5 x 10</w:t>
      </w:r>
      <w:r w:rsidR="005E27CB" w:rsidRPr="00C31039">
        <w:rPr>
          <w:vertAlign w:val="superscript"/>
        </w:rPr>
        <w:t>−10</w:t>
      </w:r>
      <w:r w:rsidR="005E27CB" w:rsidRPr="003E1496">
        <w:t xml:space="preserve"> and 3.95 x 10</w:t>
      </w:r>
      <w:r w:rsidR="005E27CB" w:rsidRPr="00C31039">
        <w:rPr>
          <w:vertAlign w:val="superscript"/>
        </w:rPr>
        <w:t>−8</w:t>
      </w:r>
      <w:r w:rsidR="000A530D">
        <w:t xml:space="preserve"> transport events per year</w:t>
      </w:r>
      <w:r w:rsidR="005E27CB">
        <w:t>), and that this risk reduced further when truck disin</w:t>
      </w:r>
      <w:r w:rsidR="00C31039">
        <w:t>s</w:t>
      </w:r>
      <w:r w:rsidR="005E27CB">
        <w:t xml:space="preserve">ection measures were implemented. </w:t>
      </w:r>
    </w:p>
    <w:p w14:paraId="65DA8557" w14:textId="02DE5A97" w:rsidR="005E27CB" w:rsidRDefault="00E650CF" w:rsidP="006515D0">
      <w:pPr>
        <w:rPr>
          <w:shd w:val="clear" w:color="auto" w:fill="FFFFFF"/>
        </w:rPr>
      </w:pPr>
      <w:r>
        <w:t>T</w:t>
      </w:r>
      <w:r w:rsidR="006515D0">
        <w:rPr>
          <w:shd w:val="clear" w:color="auto" w:fill="FFFFFF"/>
        </w:rPr>
        <w:t>horough cleaning and decontamination, disin</w:t>
      </w:r>
      <w:r>
        <w:rPr>
          <w:shd w:val="clear" w:color="auto" w:fill="FFFFFF"/>
        </w:rPr>
        <w:t>s</w:t>
      </w:r>
      <w:r w:rsidR="006515D0">
        <w:rPr>
          <w:shd w:val="clear" w:color="auto" w:fill="FFFFFF"/>
        </w:rPr>
        <w:t xml:space="preserve">ection, and vector control should be </w:t>
      </w:r>
      <w:r w:rsidR="005E27CB">
        <w:rPr>
          <w:shd w:val="clear" w:color="auto" w:fill="FFFFFF"/>
        </w:rPr>
        <w:t>undertaken on</w:t>
      </w:r>
      <w:r w:rsidR="006515D0">
        <w:rPr>
          <w:shd w:val="clear" w:color="auto" w:fill="FFFFFF"/>
        </w:rPr>
        <w:t xml:space="preserve"> trucks carrying non-susceptible livestock. This is particularly important for trucks entering properties where </w:t>
      </w:r>
      <w:r w:rsidR="00DF35D7">
        <w:rPr>
          <w:shd w:val="clear" w:color="auto" w:fill="FFFFFF"/>
        </w:rPr>
        <w:t xml:space="preserve">both </w:t>
      </w:r>
      <w:r w:rsidR="006515D0">
        <w:rPr>
          <w:shd w:val="clear" w:color="auto" w:fill="FFFFFF"/>
        </w:rPr>
        <w:t>horses and cattle are present</w:t>
      </w:r>
      <w:r w:rsidR="00DF35D7">
        <w:rPr>
          <w:shd w:val="clear" w:color="auto" w:fill="FFFFFF"/>
        </w:rPr>
        <w:t>, along with the vectors of interest</w:t>
      </w:r>
      <w:r w:rsidR="006515D0">
        <w:rPr>
          <w:shd w:val="clear" w:color="auto" w:fill="FFFFFF"/>
        </w:rPr>
        <w:t>.</w:t>
      </w:r>
    </w:p>
    <w:p w14:paraId="7FC7741F" w14:textId="74EEDAB1" w:rsidR="006515D0" w:rsidRDefault="006515D0" w:rsidP="006515D0">
      <w:pPr>
        <w:pStyle w:val="Caption"/>
        <w:rPr>
          <w:lang w:eastAsia="en-US"/>
        </w:rPr>
      </w:pPr>
      <w:bookmarkStart w:id="226" w:name="_Ref161301757"/>
      <w:r>
        <w:t>Table</w:t>
      </w:r>
      <w:bookmarkEnd w:id="226"/>
      <w:r w:rsidR="00AF5B70">
        <w:t xml:space="preserve"> 40</w:t>
      </w:r>
      <w:r>
        <w:t xml:space="preserve">. </w:t>
      </w:r>
      <w:r>
        <w:rPr>
          <w:lang w:eastAsia="en-US"/>
        </w:rPr>
        <w:t>Control options for vectors that may be implicated in transmission of LSD on conveyances transporting non-susceptible animals.</w:t>
      </w:r>
    </w:p>
    <w:tbl>
      <w:tblPr>
        <w:tblStyle w:val="TableGrid"/>
        <w:tblW w:w="14170" w:type="dxa"/>
        <w:tblBorders>
          <w:left w:val="none" w:sz="0" w:space="0" w:color="auto"/>
          <w:right w:val="none" w:sz="0" w:space="0" w:color="auto"/>
          <w:insideV w:val="none" w:sz="0" w:space="0" w:color="auto"/>
        </w:tblBorders>
        <w:tblLook w:val="04A0" w:firstRow="1" w:lastRow="0" w:firstColumn="1" w:lastColumn="0" w:noHBand="0" w:noVBand="1"/>
      </w:tblPr>
      <w:tblGrid>
        <w:gridCol w:w="1410"/>
        <w:gridCol w:w="2060"/>
        <w:gridCol w:w="9283"/>
        <w:gridCol w:w="709"/>
        <w:gridCol w:w="708"/>
      </w:tblGrid>
      <w:tr w:rsidR="006515D0" w:rsidRPr="00916814" w14:paraId="3A80BE16" w14:textId="77777777" w:rsidTr="00AF5B70">
        <w:trPr>
          <w:cantSplit/>
          <w:trHeight w:val="1523"/>
          <w:tblHeader/>
        </w:trPr>
        <w:tc>
          <w:tcPr>
            <w:tcW w:w="1410" w:type="dxa"/>
            <w:vAlign w:val="center"/>
          </w:tcPr>
          <w:p w14:paraId="0801484E" w14:textId="77777777" w:rsidR="006515D0" w:rsidRPr="00916814" w:rsidRDefault="006515D0" w:rsidP="00615C13">
            <w:pPr>
              <w:rPr>
                <w:rFonts w:cs="Calibri"/>
                <w:b/>
                <w:bCs/>
                <w:sz w:val="20"/>
                <w:szCs w:val="20"/>
              </w:rPr>
            </w:pPr>
            <w:bookmarkStart w:id="227" w:name="Table_40"/>
            <w:bookmarkEnd w:id="227"/>
            <w:r w:rsidRPr="00916814">
              <w:rPr>
                <w:rFonts w:cs="Calibri"/>
                <w:b/>
                <w:bCs/>
                <w:sz w:val="20"/>
                <w:szCs w:val="20"/>
              </w:rPr>
              <w:t>Category</w:t>
            </w:r>
          </w:p>
        </w:tc>
        <w:tc>
          <w:tcPr>
            <w:tcW w:w="2060" w:type="dxa"/>
            <w:vAlign w:val="center"/>
          </w:tcPr>
          <w:p w14:paraId="343F9E9F" w14:textId="77777777" w:rsidR="006515D0" w:rsidRPr="00916814" w:rsidRDefault="006515D0" w:rsidP="00615C13">
            <w:pPr>
              <w:rPr>
                <w:rFonts w:cs="Calibri"/>
                <w:b/>
                <w:bCs/>
                <w:sz w:val="20"/>
                <w:szCs w:val="20"/>
              </w:rPr>
            </w:pPr>
            <w:r w:rsidRPr="00916814">
              <w:rPr>
                <w:rFonts w:cs="Calibri"/>
                <w:b/>
                <w:bCs/>
                <w:sz w:val="20"/>
                <w:szCs w:val="20"/>
              </w:rPr>
              <w:t>Control Method</w:t>
            </w:r>
          </w:p>
        </w:tc>
        <w:tc>
          <w:tcPr>
            <w:tcW w:w="9283" w:type="dxa"/>
            <w:vAlign w:val="center"/>
          </w:tcPr>
          <w:p w14:paraId="07B4FBC7" w14:textId="77777777" w:rsidR="006515D0" w:rsidRPr="00916814" w:rsidRDefault="006515D0" w:rsidP="00615C13">
            <w:pPr>
              <w:rPr>
                <w:rFonts w:cs="Calibri"/>
                <w:b/>
                <w:bCs/>
                <w:sz w:val="20"/>
                <w:szCs w:val="20"/>
              </w:rPr>
            </w:pPr>
            <w:r w:rsidRPr="00916814">
              <w:rPr>
                <w:rFonts w:cs="Calibri"/>
                <w:b/>
                <w:bCs/>
                <w:sz w:val="20"/>
                <w:szCs w:val="20"/>
              </w:rPr>
              <w:t>Comments</w:t>
            </w:r>
          </w:p>
        </w:tc>
        <w:tc>
          <w:tcPr>
            <w:tcW w:w="709" w:type="dxa"/>
            <w:textDirection w:val="btLr"/>
            <w:vAlign w:val="center"/>
          </w:tcPr>
          <w:p w14:paraId="452BB5BE" w14:textId="77777777" w:rsidR="006515D0" w:rsidRPr="00916814" w:rsidRDefault="006515D0" w:rsidP="00615C13">
            <w:pPr>
              <w:ind w:left="113" w:right="113"/>
              <w:rPr>
                <w:rFonts w:cs="Calibri"/>
                <w:b/>
                <w:bCs/>
                <w:sz w:val="20"/>
                <w:szCs w:val="20"/>
              </w:rPr>
            </w:pPr>
            <w:r w:rsidRPr="00916814">
              <w:rPr>
                <w:rFonts w:cs="Calibri"/>
                <w:b/>
                <w:bCs/>
                <w:sz w:val="20"/>
                <w:szCs w:val="20"/>
              </w:rPr>
              <w:t>Stable flies</w:t>
            </w:r>
          </w:p>
        </w:tc>
        <w:tc>
          <w:tcPr>
            <w:tcW w:w="708" w:type="dxa"/>
            <w:textDirection w:val="btLr"/>
            <w:vAlign w:val="center"/>
          </w:tcPr>
          <w:p w14:paraId="3B294D21" w14:textId="77777777" w:rsidR="006515D0" w:rsidRPr="00916814" w:rsidRDefault="006515D0" w:rsidP="00615C13">
            <w:pPr>
              <w:ind w:left="113" w:right="113"/>
              <w:rPr>
                <w:rFonts w:cs="Calibri"/>
                <w:b/>
                <w:bCs/>
                <w:sz w:val="20"/>
                <w:szCs w:val="20"/>
              </w:rPr>
            </w:pPr>
            <w:r w:rsidRPr="00916814">
              <w:rPr>
                <w:rFonts w:cs="Calibri"/>
                <w:b/>
                <w:bCs/>
                <w:sz w:val="20"/>
                <w:szCs w:val="20"/>
              </w:rPr>
              <w:t>Non-biting flies</w:t>
            </w:r>
          </w:p>
        </w:tc>
      </w:tr>
      <w:tr w:rsidR="006515D0" w:rsidRPr="009253EC" w14:paraId="645BCB16" w14:textId="77777777" w:rsidTr="00AF5B70">
        <w:tc>
          <w:tcPr>
            <w:tcW w:w="1410" w:type="dxa"/>
          </w:tcPr>
          <w:p w14:paraId="78091653" w14:textId="77777777" w:rsidR="006515D0" w:rsidRPr="009253EC" w:rsidRDefault="006515D0" w:rsidP="00615C13">
            <w:pPr>
              <w:rPr>
                <w:rFonts w:cs="Calibri"/>
                <w:sz w:val="20"/>
                <w:szCs w:val="20"/>
              </w:rPr>
            </w:pPr>
            <w:r w:rsidRPr="009253EC">
              <w:rPr>
                <w:rFonts w:cs="Calibri"/>
                <w:sz w:val="20"/>
                <w:szCs w:val="20"/>
              </w:rPr>
              <w:t>Environmental</w:t>
            </w:r>
          </w:p>
        </w:tc>
        <w:tc>
          <w:tcPr>
            <w:tcW w:w="2060" w:type="dxa"/>
          </w:tcPr>
          <w:p w14:paraId="0FAA612C" w14:textId="77777777" w:rsidR="006515D0" w:rsidRPr="009253EC" w:rsidRDefault="006515D0" w:rsidP="00615C13">
            <w:pPr>
              <w:rPr>
                <w:rFonts w:cs="Calibri"/>
                <w:sz w:val="20"/>
                <w:szCs w:val="20"/>
              </w:rPr>
            </w:pPr>
            <w:r w:rsidRPr="009253EC">
              <w:rPr>
                <w:rFonts w:cs="Calibri"/>
                <w:sz w:val="20"/>
                <w:szCs w:val="20"/>
              </w:rPr>
              <w:t>Sanitation measures</w:t>
            </w:r>
          </w:p>
        </w:tc>
        <w:tc>
          <w:tcPr>
            <w:tcW w:w="9283" w:type="dxa"/>
          </w:tcPr>
          <w:p w14:paraId="165E8192" w14:textId="48395F85" w:rsidR="006515D0" w:rsidRPr="009253EC" w:rsidRDefault="006515D0" w:rsidP="00615C13">
            <w:pPr>
              <w:rPr>
                <w:rFonts w:cs="Calibri"/>
                <w:sz w:val="20"/>
                <w:szCs w:val="20"/>
              </w:rPr>
            </w:pPr>
            <w:r>
              <w:rPr>
                <w:rFonts w:cs="Calibri"/>
                <w:sz w:val="20"/>
                <w:szCs w:val="20"/>
              </w:rPr>
              <w:t xml:space="preserve">Feasible. This includes regular cleaning of trucks to remove manure and organic matter that may attract insects. Cracks and crevices </w:t>
            </w:r>
            <w:r w:rsidR="00D22A65">
              <w:rPr>
                <w:rFonts w:cs="Calibri"/>
                <w:sz w:val="20"/>
                <w:szCs w:val="20"/>
              </w:rPr>
              <w:t xml:space="preserve">in the truck’s body </w:t>
            </w:r>
            <w:r>
              <w:rPr>
                <w:rFonts w:cs="Calibri"/>
                <w:sz w:val="20"/>
                <w:szCs w:val="20"/>
              </w:rPr>
              <w:t>should be sealed to prevent insects from seeking shelter. Regular inspection of trucks for signs of infestation should be undertaken.</w:t>
            </w:r>
            <w:r w:rsidR="00D22A65">
              <w:rPr>
                <w:rFonts w:cs="Calibri"/>
                <w:sz w:val="20"/>
                <w:szCs w:val="20"/>
              </w:rPr>
              <w:t xml:space="preserve"> Remove standing water sources.</w:t>
            </w:r>
          </w:p>
        </w:tc>
        <w:tc>
          <w:tcPr>
            <w:tcW w:w="709" w:type="dxa"/>
            <w:vAlign w:val="center"/>
          </w:tcPr>
          <w:p w14:paraId="429D7470" w14:textId="77777777" w:rsidR="006515D0" w:rsidRPr="009253EC" w:rsidRDefault="006515D0" w:rsidP="00615C13">
            <w:pPr>
              <w:jc w:val="center"/>
              <w:rPr>
                <w:rFonts w:cs="Calibri"/>
                <w:sz w:val="20"/>
                <w:szCs w:val="20"/>
              </w:rPr>
            </w:pPr>
            <w:r w:rsidRPr="00B3694A">
              <w:rPr>
                <w:rFonts w:ascii="Cambria Math" w:hAnsi="Cambria Math" w:cs="Cambria Math"/>
                <w:sz w:val="20"/>
                <w:szCs w:val="20"/>
              </w:rPr>
              <w:t>√</w:t>
            </w:r>
          </w:p>
        </w:tc>
        <w:tc>
          <w:tcPr>
            <w:tcW w:w="708" w:type="dxa"/>
            <w:vAlign w:val="center"/>
          </w:tcPr>
          <w:p w14:paraId="7277433F" w14:textId="77777777" w:rsidR="006515D0" w:rsidRPr="009253EC" w:rsidRDefault="006515D0" w:rsidP="00615C13">
            <w:pPr>
              <w:jc w:val="center"/>
              <w:rPr>
                <w:rFonts w:cs="Calibri"/>
                <w:sz w:val="20"/>
                <w:szCs w:val="20"/>
              </w:rPr>
            </w:pPr>
            <w:r w:rsidRPr="00B3694A">
              <w:rPr>
                <w:rFonts w:ascii="Cambria Math" w:hAnsi="Cambria Math" w:cs="Cambria Math"/>
                <w:sz w:val="20"/>
                <w:szCs w:val="20"/>
              </w:rPr>
              <w:t>√</w:t>
            </w:r>
          </w:p>
        </w:tc>
      </w:tr>
      <w:tr w:rsidR="006515D0" w:rsidRPr="009253EC" w14:paraId="583E755F" w14:textId="77777777" w:rsidTr="00AF5B70">
        <w:tc>
          <w:tcPr>
            <w:tcW w:w="1410" w:type="dxa"/>
          </w:tcPr>
          <w:p w14:paraId="308AE6EE" w14:textId="77777777" w:rsidR="006515D0" w:rsidRPr="009253EC" w:rsidRDefault="006515D0" w:rsidP="00615C13">
            <w:pPr>
              <w:rPr>
                <w:rFonts w:cs="Calibri"/>
                <w:sz w:val="20"/>
                <w:szCs w:val="20"/>
              </w:rPr>
            </w:pPr>
            <w:r>
              <w:rPr>
                <w:rFonts w:cs="Calibri"/>
                <w:sz w:val="20"/>
                <w:szCs w:val="20"/>
              </w:rPr>
              <w:t>Chemical Off-host</w:t>
            </w:r>
          </w:p>
        </w:tc>
        <w:tc>
          <w:tcPr>
            <w:tcW w:w="2060" w:type="dxa"/>
          </w:tcPr>
          <w:p w14:paraId="5BCA0D6E" w14:textId="77777777" w:rsidR="006515D0" w:rsidRPr="009253EC" w:rsidRDefault="006515D0" w:rsidP="00615C13">
            <w:pPr>
              <w:rPr>
                <w:rFonts w:cs="Calibri"/>
                <w:sz w:val="20"/>
                <w:szCs w:val="20"/>
              </w:rPr>
            </w:pPr>
            <w:r w:rsidRPr="009253EC">
              <w:rPr>
                <w:rFonts w:cs="Calibri"/>
                <w:sz w:val="20"/>
                <w:szCs w:val="20"/>
              </w:rPr>
              <w:t>Residual surface sprays</w:t>
            </w:r>
          </w:p>
        </w:tc>
        <w:tc>
          <w:tcPr>
            <w:tcW w:w="9283" w:type="dxa"/>
          </w:tcPr>
          <w:p w14:paraId="71720E0C" w14:textId="389E92E8" w:rsidR="006515D0" w:rsidRPr="009253EC" w:rsidRDefault="006515D0" w:rsidP="00615C13">
            <w:pPr>
              <w:rPr>
                <w:rFonts w:cs="Calibri"/>
                <w:sz w:val="20"/>
                <w:szCs w:val="20"/>
              </w:rPr>
            </w:pPr>
            <w:r>
              <w:rPr>
                <w:rFonts w:cs="Calibri"/>
                <w:sz w:val="20"/>
                <w:szCs w:val="20"/>
              </w:rPr>
              <w:t xml:space="preserve">Feasible. Apply to areas prone to insect infestation e.g. </w:t>
            </w:r>
            <w:r w:rsidR="00A900E1">
              <w:rPr>
                <w:rFonts w:cs="Calibri"/>
                <w:sz w:val="20"/>
                <w:szCs w:val="20"/>
              </w:rPr>
              <w:t xml:space="preserve">body of truck, </w:t>
            </w:r>
            <w:r>
              <w:rPr>
                <w:rFonts w:cs="Calibri"/>
                <w:sz w:val="20"/>
                <w:szCs w:val="20"/>
              </w:rPr>
              <w:t>wheel hubs, t</w:t>
            </w:r>
            <w:r w:rsidR="00A900E1">
              <w:rPr>
                <w:rFonts w:cs="Calibri"/>
                <w:sz w:val="20"/>
                <w:szCs w:val="20"/>
              </w:rPr>
              <w:t>y</w:t>
            </w:r>
            <w:r>
              <w:rPr>
                <w:rFonts w:cs="Calibri"/>
                <w:sz w:val="20"/>
                <w:szCs w:val="20"/>
              </w:rPr>
              <w:t xml:space="preserve">res, undercarriage. </w:t>
            </w:r>
          </w:p>
        </w:tc>
        <w:tc>
          <w:tcPr>
            <w:tcW w:w="709" w:type="dxa"/>
            <w:vAlign w:val="center"/>
          </w:tcPr>
          <w:p w14:paraId="3F91E170" w14:textId="77777777" w:rsidR="006515D0" w:rsidRPr="009253EC" w:rsidRDefault="006515D0" w:rsidP="00615C13">
            <w:pPr>
              <w:jc w:val="center"/>
              <w:rPr>
                <w:rFonts w:cs="Calibri"/>
                <w:sz w:val="20"/>
                <w:szCs w:val="20"/>
              </w:rPr>
            </w:pPr>
            <w:r w:rsidRPr="00B3694A">
              <w:rPr>
                <w:rFonts w:ascii="Cambria Math" w:hAnsi="Cambria Math" w:cs="Cambria Math"/>
                <w:sz w:val="20"/>
                <w:szCs w:val="20"/>
              </w:rPr>
              <w:t>√</w:t>
            </w:r>
          </w:p>
        </w:tc>
        <w:tc>
          <w:tcPr>
            <w:tcW w:w="708" w:type="dxa"/>
            <w:vAlign w:val="center"/>
          </w:tcPr>
          <w:p w14:paraId="56F38B93" w14:textId="77777777" w:rsidR="006515D0" w:rsidRPr="009253EC" w:rsidRDefault="006515D0" w:rsidP="00615C13">
            <w:pPr>
              <w:jc w:val="center"/>
              <w:rPr>
                <w:rFonts w:cs="Calibri"/>
                <w:sz w:val="20"/>
                <w:szCs w:val="20"/>
              </w:rPr>
            </w:pPr>
            <w:r w:rsidRPr="00B3694A">
              <w:rPr>
                <w:rFonts w:ascii="Cambria Math" w:hAnsi="Cambria Math" w:cs="Cambria Math"/>
                <w:sz w:val="20"/>
                <w:szCs w:val="20"/>
              </w:rPr>
              <w:t>√</w:t>
            </w:r>
          </w:p>
        </w:tc>
      </w:tr>
    </w:tbl>
    <w:p w14:paraId="0DC88D96" w14:textId="3868DB71" w:rsidR="00CF062C" w:rsidRPr="00F2671F" w:rsidRDefault="34F579F1" w:rsidP="00CF062C">
      <w:pPr>
        <w:pStyle w:val="Heading2"/>
      </w:pPr>
      <w:r>
        <w:lastRenderedPageBreak/>
        <w:t xml:space="preserve"> </w:t>
      </w:r>
      <w:bookmarkStart w:id="228" w:name="_Toc195777942"/>
      <w:r w:rsidR="00CF062C">
        <w:t>High-risk premises</w:t>
      </w:r>
      <w:bookmarkEnd w:id="228"/>
      <w:r w:rsidR="00CF062C">
        <w:t xml:space="preserve"> </w:t>
      </w:r>
    </w:p>
    <w:p w14:paraId="63A1A09C" w14:textId="31C8F7E8" w:rsidR="00EA2D31" w:rsidRDefault="00EA2D31" w:rsidP="00445BCC">
      <w:r>
        <w:rPr>
          <w:lang w:eastAsia="en-US"/>
        </w:rPr>
        <w:t xml:space="preserve">Refer to </w:t>
      </w:r>
      <w:hyperlink w:anchor="Table_41" w:history="1">
        <w:r w:rsidR="00383349" w:rsidRPr="00383349">
          <w:rPr>
            <w:rStyle w:val="Hyperlink"/>
            <w:color w:val="0D0D0D" w:themeColor="text1" w:themeTint="F2"/>
            <w:u w:val="none"/>
            <w:lang w:eastAsia="en-US"/>
          </w:rPr>
          <w:t>Table 41</w:t>
        </w:r>
      </w:hyperlink>
      <w:r w:rsidR="00383349" w:rsidRPr="00383349">
        <w:rPr>
          <w:color w:val="0D0D0D" w:themeColor="text1" w:themeTint="F2"/>
          <w:lang w:eastAsia="en-US"/>
        </w:rPr>
        <w:t xml:space="preserve"> </w:t>
      </w:r>
      <w:r>
        <w:rPr>
          <w:lang w:eastAsia="en-US"/>
        </w:rPr>
        <w:t xml:space="preserve">for vector control options for transmission areas. </w:t>
      </w:r>
      <w:r w:rsidR="008177AC">
        <w:t xml:space="preserve">Refer to </w:t>
      </w:r>
      <w:r w:rsidR="00AF5B70">
        <w:t>Table 30 to 37</w:t>
      </w:r>
      <w:r w:rsidRPr="00560A4B">
        <w:t>, for</w:t>
      </w:r>
      <w:r>
        <w:t xml:space="preserve"> general control measures for any premises where cattle are kept.</w:t>
      </w:r>
      <w:r w:rsidR="000D0FCE">
        <w:t xml:space="preserve"> </w:t>
      </w:r>
      <w:r w:rsidR="00445BCC">
        <w:t xml:space="preserve">Refer to the AUSVETPLAN Response Strategy for LSD for specific actions required during an outbreak </w:t>
      </w:r>
      <w:r w:rsidR="00445BCC">
        <w:fldChar w:fldCharType="begin"/>
      </w:r>
      <w:r w:rsidR="006B0536">
        <w:instrText xml:space="preserve"> ADDIN ZOTERO_ITEM CSL_CITATION {"citationID":"7YbL8kY7","properties":{"formattedCitation":"(AHA 2022)","plainCitation":"(AHA 2022)","dontUpdate":true,"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sidR="00445BCC">
        <w:fldChar w:fldCharType="separate"/>
      </w:r>
      <w:r w:rsidR="00445BCC">
        <w:rPr>
          <w:noProof/>
        </w:rPr>
        <w:t>(AHA 202</w:t>
      </w:r>
      <w:r w:rsidR="3BAD5AEB">
        <w:rPr>
          <w:noProof/>
        </w:rPr>
        <w:t>4</w:t>
      </w:r>
      <w:r w:rsidR="00445BCC">
        <w:rPr>
          <w:noProof/>
        </w:rPr>
        <w:t>)</w:t>
      </w:r>
      <w:r w:rsidR="00445BCC">
        <w:fldChar w:fldCharType="end"/>
      </w:r>
      <w:r w:rsidR="00445BCC">
        <w:t>.</w:t>
      </w:r>
    </w:p>
    <w:p w14:paraId="00591F14" w14:textId="608F7D95" w:rsidR="4998C0B7" w:rsidRPr="00B40DC5" w:rsidRDefault="00445BCC" w:rsidP="00B40DC5">
      <w:pPr>
        <w:rPr>
          <w:rFonts w:eastAsia="Calibri" w:cs="Calibri"/>
          <w:szCs w:val="22"/>
        </w:rPr>
      </w:pPr>
      <w:r>
        <w:t xml:space="preserve">A </w:t>
      </w:r>
      <w:r w:rsidRPr="4998C0B7">
        <w:rPr>
          <w:b/>
          <w:bCs/>
        </w:rPr>
        <w:t>transmission area</w:t>
      </w:r>
      <w:r>
        <w:t xml:space="preserve"> is defined as the location where disease transmission may occur over time due to the activity and range of vectors capable of carrying LSDV </w:t>
      </w:r>
      <w:r>
        <w:fldChar w:fldCharType="begin"/>
      </w:r>
      <w:r w:rsidR="006B0536">
        <w:instrText xml:space="preserve"> ADDIN ZOTERO_ITEM CSL_CITATION {"citationID":"BmIljd3d","properties":{"formattedCitation":"(AHA 2024)","plainCitation":"(AHA 2024)","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fldChar w:fldCharType="separate"/>
      </w:r>
      <w:r w:rsidR="006B0536">
        <w:rPr>
          <w:noProof/>
        </w:rPr>
        <w:t>(AHA 2024)</w:t>
      </w:r>
      <w:r>
        <w:fldChar w:fldCharType="end"/>
      </w:r>
      <w:r>
        <w:t>. It is not a legally declared area, but aid</w:t>
      </w:r>
      <w:r w:rsidR="00A5381F">
        <w:t>s</w:t>
      </w:r>
      <w:r>
        <w:t xml:space="preserve"> in epidemiolog</w:t>
      </w:r>
      <w:r w:rsidR="00850EA2">
        <w:t>ical</w:t>
      </w:r>
      <w:r>
        <w:t xml:space="preserve"> modelling. In Australia, </w:t>
      </w:r>
      <w:r w:rsidR="00A5381F">
        <w:t>determination of</w:t>
      </w:r>
      <w:r>
        <w:t xml:space="preserve"> the extent of the transmission area involved </w:t>
      </w:r>
      <w:r w:rsidR="00A5381F">
        <w:t>is based on</w:t>
      </w:r>
      <w:r>
        <w:t xml:space="preserve"> factors such as the potential vector range, prevailing weather, wind dispersal, and host cattle movements </w:t>
      </w:r>
      <w:r w:rsidR="00620B0C">
        <w:fldChar w:fldCharType="begin"/>
      </w:r>
      <w:r w:rsidR="006B0536">
        <w:instrText xml:space="preserve"> ADDIN ZOTERO_ITEM CSL_CITATION {"citationID":"a2anv573el2","properties":{"formattedCitation":"(AHA 2024)","plainCitation":"(AHA 2024)","noteIndex":0},"citationItems":[{"id":7966,"uris":["http://zotero.org/groups/4707929/items/PYDHTE6P"],"itemData":{"id":7966,"type":"book","edition":"5","event-place":"Canberra, Australia","ISBN":"1 876 71438 7","publisher":"Animal Health Australia","publisher-place":"Canberra, Australia","title":"Response Strategy: Lumpy skin disease (version 5.2). Australian Veterinary Emergency Plan (AUSVETPLAN).","URL":"https://animalhealthaustralia.com.au//wp-content/uploads/dlm_uploads/2023/10/AUSVETPLAN_ResponseStrategy_LSD_V5.1.pdf","author":[{"family":"AHA","given":""}],"issued":{"date-parts":[["2024"]]}}}],"schema":"https://github.com/citation-style-language/schema/raw/master/csl-citation.json"} </w:instrText>
      </w:r>
      <w:r w:rsidR="00620B0C">
        <w:fldChar w:fldCharType="separate"/>
      </w:r>
      <w:r w:rsidR="006B0536" w:rsidRPr="006B0536">
        <w:rPr>
          <w:rFonts w:cs="Calibri"/>
          <w:lang w:val="en-GB"/>
        </w:rPr>
        <w:t>(AHA 2024)</w:t>
      </w:r>
      <w:r w:rsidR="00620B0C">
        <w:fldChar w:fldCharType="end"/>
      </w:r>
      <w:r w:rsidR="00B40DC5">
        <w:t xml:space="preserve">. </w:t>
      </w:r>
      <w:r>
        <w:t xml:space="preserve">These </w:t>
      </w:r>
      <w:r w:rsidR="00A5381F">
        <w:t xml:space="preserve">vector factors </w:t>
      </w:r>
      <w:r>
        <w:t xml:space="preserve">influence local patterns of transmission intensity and contribute to heterogeneity in exposure levels </w:t>
      </w:r>
      <w:r w:rsidR="00A5381F">
        <w:t xml:space="preserve">that are </w:t>
      </w:r>
      <w:r>
        <w:t xml:space="preserve">typical of </w:t>
      </w:r>
      <w:r w:rsidR="00A5381F">
        <w:t xml:space="preserve">all </w:t>
      </w:r>
      <w:r>
        <w:t xml:space="preserve">vector-borne transmission events </w:t>
      </w:r>
      <w:r>
        <w:fldChar w:fldCharType="begin"/>
      </w:r>
      <w:r w:rsidR="006B0536">
        <w:instrText xml:space="preserve"> ADDIN ZOTERO_ITEM CSL_CITATION {"citationID":"o5c8zsd1","properties":{"formattedCitation":"(Stone et al. 2019)","plainCitation":"(Stone et al. 2019)","noteIndex":0},"citationItems":[{"id":8001,"uris":["http://zotero.org/groups/4707929/items/LFSY78DE"],"itemData":{"id":8001,"type":"article-journal","abstract":"Vector control is still our primary intervention for both prevention and mitigation of epidemics of many vector-borne diseases. Efficiently targeting control measures is important since control can involve substantial economic costs. Targeting is not always straightforward, as transmission of vector-borne diseases is affected by various types of host movement. Here we assess how taking daily commuting patterns into consideration can help improve vector control efforts. We examine three tropical urban centers (San Juan, Recife, and Jakarta) that have recently been exposed to Zika and/or dengue infections and consider whether the distribution of human populations and resulting commuting flows affects the optimal scale at which control interventions should be implemented. We developed a stochastic, spatial model and investigated four control scenarios. The scenarios differed in the spatial extent of their implementation and were: 1) a response at the level of an individual neighborhood; 2) a response targeted at a neighborhood in which infected humans were detected and the one with which it was most strongly connected by human movement; 3) a limited area-wide response where all neighborhoods within a certain radius of the focal area were included; and 4) a collective response where all participating neighborhoods implemented control. The relative effectiveness of the scenarios varied only slightly between different settings, with the number of infections averted over time increasing with the scale of implementation. This difference depended on the efficacy of control at the neighborhood level. At low levels of efficacy, the scenarios mirrored each other in infections averted. At high levels of efficacy, impact increased with the scale of the intervention. As a result, the choice between scenarios will not only be a function of the amount of effort decision-makers are willing to invest, but largely epend on the overall effectiveness of vector control approaches.","container-title":"PLOS Neglected Tropical Diseases","DOI":"10.1371/journal.pntd.0007479","ISSN":"1935-2735","issue":"7","journalAbbreviation":"PLOS Neglected Tropical Diseases","language":"en","note":"publisher: Public Library of Science","page":"e0007479","source":"PLoS Journals","title":"Contrasting the value of targeted versus area-wide mosquito control scenarios to limit arbovirus transmission with human mobility patterns based on different tropical urban population centers","volume":"13","author":[{"family":"Stone","given":"Chris M."},{"family":"Schwab","given":"Samantha R."},{"family":"Fonseca","given":"Dina M."},{"family":"Fefferman","given":"Nina H."}],"issued":{"date-parts":[["2019"]]}}}],"schema":"https://github.com/citation-style-language/schema/raw/master/csl-citation.json"} </w:instrText>
      </w:r>
      <w:r>
        <w:fldChar w:fldCharType="separate"/>
      </w:r>
      <w:r w:rsidRPr="4998C0B7">
        <w:rPr>
          <w:noProof/>
        </w:rPr>
        <w:t>(Stone et al. 2019)</w:t>
      </w:r>
      <w:r>
        <w:fldChar w:fldCharType="end"/>
      </w:r>
      <w:r>
        <w:t xml:space="preserve">. A </w:t>
      </w:r>
      <w:r w:rsidRPr="4998C0B7">
        <w:rPr>
          <w:b/>
          <w:bCs/>
        </w:rPr>
        <w:t>restricted area</w:t>
      </w:r>
      <w:r>
        <w:t xml:space="preserve"> is defined as a “</w:t>
      </w:r>
      <w:r w:rsidR="00305B15" w:rsidRPr="4998C0B7">
        <w:rPr>
          <w:i/>
          <w:iCs/>
        </w:rPr>
        <w:t xml:space="preserve">relatively </w:t>
      </w:r>
      <w:r w:rsidR="00FE05D5" w:rsidRPr="4998C0B7">
        <w:rPr>
          <w:i/>
          <w:iCs/>
        </w:rPr>
        <w:t xml:space="preserve">small </w:t>
      </w:r>
      <w:r w:rsidRPr="4998C0B7">
        <w:rPr>
          <w:i/>
          <w:iCs/>
        </w:rPr>
        <w:t>legally declared area around infected premises and dangerous contact premises that is subject</w:t>
      </w:r>
      <w:r w:rsidR="00B40DC5">
        <w:rPr>
          <w:i/>
          <w:iCs/>
        </w:rPr>
        <w:t xml:space="preserve"> </w:t>
      </w:r>
      <w:r w:rsidR="62F4C1E8" w:rsidRPr="4998C0B7">
        <w:rPr>
          <w:rFonts w:eastAsia="Calibri" w:cs="Calibri"/>
          <w:i/>
          <w:iCs/>
          <w:szCs w:val="22"/>
        </w:rPr>
        <w:t>to strict disease controls and intense surveillance. The limits of a restricted area and the conditions applying to it can be varied during an incident according to need</w:t>
      </w:r>
      <w:r w:rsidR="62F4C1E8" w:rsidRPr="4998C0B7">
        <w:rPr>
          <w:rFonts w:eastAsia="Calibri" w:cs="Calibri"/>
          <w:szCs w:val="22"/>
        </w:rPr>
        <w:t xml:space="preserve">” (AHA 2024). The </w:t>
      </w:r>
      <w:r w:rsidR="00B40DC5">
        <w:rPr>
          <w:rFonts w:eastAsia="Calibri" w:cs="Calibri"/>
          <w:szCs w:val="22"/>
        </w:rPr>
        <w:t>transmission area</w:t>
      </w:r>
      <w:r w:rsidR="62F4C1E8" w:rsidRPr="4998C0B7">
        <w:rPr>
          <w:rFonts w:eastAsia="Calibri" w:cs="Calibri"/>
          <w:szCs w:val="22"/>
        </w:rPr>
        <w:t xml:space="preserve"> will be drawn around known sources of infection, as evidenced by presence of disease, presence of infected vectors, and any other confirmation of active transmission. This distance will depend on the information gained about vector numbers, distribution and competence, environmental factors (e</w:t>
      </w:r>
      <w:r w:rsidR="00B40DC5">
        <w:rPr>
          <w:rFonts w:eastAsia="Calibri" w:cs="Calibri"/>
          <w:szCs w:val="22"/>
        </w:rPr>
        <w:t>.</w:t>
      </w:r>
      <w:r w:rsidR="62F4C1E8" w:rsidRPr="4998C0B7">
        <w:rPr>
          <w:rFonts w:eastAsia="Calibri" w:cs="Calibri"/>
          <w:szCs w:val="22"/>
        </w:rPr>
        <w:t>g</w:t>
      </w:r>
      <w:r w:rsidR="00B40DC5">
        <w:rPr>
          <w:rFonts w:eastAsia="Calibri" w:cs="Calibri"/>
          <w:szCs w:val="22"/>
        </w:rPr>
        <w:t>.</w:t>
      </w:r>
      <w:r w:rsidR="62F4C1E8" w:rsidRPr="4998C0B7">
        <w:rPr>
          <w:rFonts w:eastAsia="Calibri" w:cs="Calibri"/>
          <w:szCs w:val="22"/>
        </w:rPr>
        <w:t xml:space="preserve"> prevailing winds, rainfall, temperature, humidity), and the number and distribution of infected and susceptible animals</w:t>
      </w:r>
      <w:r w:rsidR="00B40DC5">
        <w:rPr>
          <w:rFonts w:eastAsia="Calibri" w:cs="Calibri"/>
          <w:szCs w:val="22"/>
        </w:rPr>
        <w:t xml:space="preserve"> </w:t>
      </w:r>
      <w:r w:rsidR="00B40DC5">
        <w:rPr>
          <w:rFonts w:eastAsia="Calibri" w:cs="Calibri"/>
          <w:szCs w:val="22"/>
        </w:rPr>
        <w:fldChar w:fldCharType="begin"/>
      </w:r>
      <w:r w:rsidR="006B0536">
        <w:rPr>
          <w:rFonts w:eastAsia="Calibri" w:cs="Calibri"/>
          <w:szCs w:val="22"/>
        </w:rPr>
        <w:instrText xml:space="preserve"> ADDIN ZOTERO_ITEM CSL_CITATION {"citationID":"a2pem1h09a1","properties":{"formattedCitation":"(AHA 2023b)","plainCitation":"(AHA 2023b)","noteIndex":0},"citationItems":[{"id":8523,"uris":["http://zotero.org/groups/4707929/items/E9VYQ4EK"],"itemData":{"id":8523,"type":"report","event-place":"Canberra, Australia","publisher":"Animal Health Australia","publisher-place":"Canberra, Australia","title":"AUSVETPLAN Guidance document: Declared areas and allocation of premises classifications in an emergency animal disease response (version 5.1). Australian Veterinary Emergency Plan (AUSVETPLAN), edition 5","URL":"https://animalhealthaustralia.com.au//wp-content/uploads/2023/10/AUSVETPLAN_GD_DAP_V5.1_231122.pdf","author":[{"family":"AHA","given":""}],"issued":{"date-parts":[["2023"]]}}}],"schema":"https://github.com/citation-style-language/schema/raw/master/csl-citation.json"} </w:instrText>
      </w:r>
      <w:r w:rsidR="00B40DC5">
        <w:rPr>
          <w:rFonts w:eastAsia="Calibri" w:cs="Calibri"/>
          <w:szCs w:val="22"/>
        </w:rPr>
        <w:fldChar w:fldCharType="separate"/>
      </w:r>
      <w:r w:rsidR="006B0536" w:rsidRPr="006B0536">
        <w:rPr>
          <w:rFonts w:cs="Calibri"/>
          <w:lang w:val="en-GB"/>
        </w:rPr>
        <w:t>(AHA 2023b)</w:t>
      </w:r>
      <w:r w:rsidR="00B40DC5">
        <w:rPr>
          <w:rFonts w:eastAsia="Calibri" w:cs="Calibri"/>
          <w:szCs w:val="22"/>
        </w:rPr>
        <w:fldChar w:fldCharType="end"/>
      </w:r>
      <w:r w:rsidR="62F4C1E8" w:rsidRPr="4998C0B7">
        <w:rPr>
          <w:rFonts w:eastAsia="Calibri" w:cs="Calibri"/>
          <w:szCs w:val="22"/>
        </w:rPr>
        <w:t>.</w:t>
      </w:r>
    </w:p>
    <w:p w14:paraId="27F0C704" w14:textId="3D15D17B" w:rsidR="00A04235" w:rsidRDefault="00445BCC" w:rsidP="00445BCC">
      <w:r>
        <w:t xml:space="preserve">Considering vector control in transmission areas, </w:t>
      </w:r>
      <w:r w:rsidR="008C4BA5">
        <w:t>a</w:t>
      </w:r>
      <w:r w:rsidR="00AB3077">
        <w:t>n</w:t>
      </w:r>
      <w:r w:rsidR="008C4BA5">
        <w:t xml:space="preserve"> AW-IPM approach</w:t>
      </w:r>
      <w:r w:rsidR="00A04235" w:rsidRPr="00A04235">
        <w:rPr>
          <w:shd w:val="clear" w:color="auto" w:fill="FFFFFF"/>
        </w:rPr>
        <w:t xml:space="preserve"> </w:t>
      </w:r>
      <w:r w:rsidR="00A04235">
        <w:rPr>
          <w:shd w:val="clear" w:color="auto" w:fill="FFFFFF"/>
        </w:rPr>
        <w:t>tailored to local conditions and considering vector, geography, climate, and host characteristics</w:t>
      </w:r>
      <w:r w:rsidR="0095095C">
        <w:rPr>
          <w:shd w:val="clear" w:color="auto" w:fill="FFFFFF"/>
        </w:rPr>
        <w:t xml:space="preserve"> should be taken</w:t>
      </w:r>
      <w:r w:rsidR="00A04235">
        <w:rPr>
          <w:shd w:val="clear" w:color="auto" w:fill="FFFFFF"/>
        </w:rPr>
        <w:t xml:space="preserve">. </w:t>
      </w:r>
      <w:r w:rsidR="0095095C">
        <w:rPr>
          <w:shd w:val="clear" w:color="auto" w:fill="FFFFFF"/>
        </w:rPr>
        <w:t>A</w:t>
      </w:r>
      <w:r w:rsidR="00A04235">
        <w:rPr>
          <w:shd w:val="clear" w:color="auto" w:fill="FFFFFF"/>
        </w:rPr>
        <w:t>pproaches to vector control may vary significantly across different regions</w:t>
      </w:r>
      <w:r w:rsidR="0095095C">
        <w:rPr>
          <w:shd w:val="clear" w:color="auto" w:fill="FFFFFF"/>
        </w:rPr>
        <w:t>. The</w:t>
      </w:r>
      <w:r w:rsidR="008C4BA5">
        <w:t xml:space="preserve"> focus </w:t>
      </w:r>
      <w:r w:rsidR="0095095C">
        <w:t xml:space="preserve">should be </w:t>
      </w:r>
      <w:r w:rsidR="008C4BA5">
        <w:t>on</w:t>
      </w:r>
      <w:r>
        <w:t xml:space="preserve"> environmental and biological controls to reduce vector populations, </w:t>
      </w:r>
      <w:r w:rsidR="00A04235">
        <w:t xml:space="preserve">complemented </w:t>
      </w:r>
      <w:r>
        <w:t>by targeted chemical controls whe</w:t>
      </w:r>
      <w:r w:rsidR="00A04235">
        <w:t>n</w:t>
      </w:r>
      <w:r>
        <w:t xml:space="preserve"> necessary to minimise vector-host contact. </w:t>
      </w:r>
      <w:r w:rsidR="008C4BA5">
        <w:t xml:space="preserve">However, </w:t>
      </w:r>
      <w:r w:rsidR="00A04235">
        <w:t>while</w:t>
      </w:r>
      <w:r w:rsidR="008C4BA5">
        <w:t xml:space="preserve"> </w:t>
      </w:r>
      <w:r w:rsidR="00FE05D5">
        <w:t xml:space="preserve">environmental </w:t>
      </w:r>
      <w:r>
        <w:t xml:space="preserve">and biological control </w:t>
      </w:r>
      <w:r w:rsidR="00FE05D5">
        <w:t>measures</w:t>
      </w:r>
      <w:r>
        <w:t xml:space="preserve"> </w:t>
      </w:r>
      <w:r w:rsidR="00776BBC">
        <w:t xml:space="preserve">can be </w:t>
      </w:r>
      <w:r w:rsidR="00A04235">
        <w:t xml:space="preserve">effective in the long term, they </w:t>
      </w:r>
      <w:r w:rsidR="00FE05D5">
        <w:t>l</w:t>
      </w:r>
      <w:r>
        <w:t>ack the immedia</w:t>
      </w:r>
      <w:r w:rsidR="00A04235">
        <w:t>te impact</w:t>
      </w:r>
      <w:r>
        <w:t xml:space="preserve"> of chemical agents that</w:t>
      </w:r>
      <w:r w:rsidR="008C4BA5">
        <w:t xml:space="preserve"> can</w:t>
      </w:r>
      <w:r>
        <w:t xml:space="preserve"> </w:t>
      </w:r>
      <w:r w:rsidR="00A04235">
        <w:t xml:space="preserve">swiftly </w:t>
      </w:r>
      <w:r>
        <w:t>“knock</w:t>
      </w:r>
      <w:r w:rsidR="005D440C">
        <w:t xml:space="preserve"> </w:t>
      </w:r>
      <w:r>
        <w:t xml:space="preserve">down” adult </w:t>
      </w:r>
      <w:r w:rsidR="008C4BA5">
        <w:t xml:space="preserve">vector </w:t>
      </w:r>
      <w:r>
        <w:t>populations</w:t>
      </w:r>
      <w:r w:rsidR="00A04235">
        <w:t xml:space="preserve">, making chemical agents an </w:t>
      </w:r>
      <w:r w:rsidR="00776BBC">
        <w:t xml:space="preserve">attractive </w:t>
      </w:r>
      <w:r w:rsidR="00A04235">
        <w:t>option when responding to outbreaks</w:t>
      </w:r>
      <w:r w:rsidR="008C4BA5">
        <w:t xml:space="preserve">. </w:t>
      </w:r>
      <w:r w:rsidR="00305B15">
        <w:t>Before</w:t>
      </w:r>
      <w:r w:rsidR="00A04235">
        <w:t xml:space="preserve"> </w:t>
      </w:r>
      <w:r w:rsidR="00776BBC">
        <w:t>resorting to</w:t>
      </w:r>
      <w:r w:rsidR="00A04235">
        <w:t xml:space="preserve"> chemical</w:t>
      </w:r>
      <w:r w:rsidR="00776BBC">
        <w:t xml:space="preserve"> interventions</w:t>
      </w:r>
      <w:r w:rsidR="00A04235">
        <w:t xml:space="preserve">, </w:t>
      </w:r>
      <w:r w:rsidR="008C4BA5">
        <w:rPr>
          <w:shd w:val="clear" w:color="auto" w:fill="FFFFFF"/>
        </w:rPr>
        <w:t>costs and potential environmental impacts</w:t>
      </w:r>
      <w:r w:rsidR="0095095C">
        <w:rPr>
          <w:shd w:val="clear" w:color="auto" w:fill="FFFFFF"/>
        </w:rPr>
        <w:t xml:space="preserve"> should be considered</w:t>
      </w:r>
      <w:r w:rsidR="008C4BA5">
        <w:rPr>
          <w:shd w:val="clear" w:color="auto" w:fill="FFFFFF"/>
        </w:rPr>
        <w:t xml:space="preserve">. </w:t>
      </w:r>
      <w:r w:rsidR="00E650CF">
        <w:rPr>
          <w:shd w:val="clear" w:color="auto" w:fill="FFFFFF"/>
        </w:rPr>
        <w:t>T</w:t>
      </w:r>
      <w:r w:rsidR="00A04235">
        <w:rPr>
          <w:shd w:val="clear" w:color="auto" w:fill="FFFFFF"/>
        </w:rPr>
        <w:t>here is</w:t>
      </w:r>
      <w:r w:rsidR="008C4BA5">
        <w:rPr>
          <w:shd w:val="clear" w:color="auto" w:fill="FFFFFF"/>
        </w:rPr>
        <w:t xml:space="preserve"> currently</w:t>
      </w:r>
      <w:r w:rsidR="00A04235">
        <w:rPr>
          <w:shd w:val="clear" w:color="auto" w:fill="FFFFFF"/>
        </w:rPr>
        <w:t xml:space="preserve"> </w:t>
      </w:r>
      <w:r w:rsidR="008C4BA5">
        <w:rPr>
          <w:shd w:val="clear" w:color="auto" w:fill="FFFFFF"/>
        </w:rPr>
        <w:t xml:space="preserve">no direct evidence of the effectiveness of chemical agents in controlling </w:t>
      </w:r>
      <w:r w:rsidR="00A04235">
        <w:rPr>
          <w:shd w:val="clear" w:color="auto" w:fill="FFFFFF"/>
        </w:rPr>
        <w:t xml:space="preserve">the </w:t>
      </w:r>
      <w:r w:rsidR="008C4BA5">
        <w:rPr>
          <w:shd w:val="clear" w:color="auto" w:fill="FFFFFF"/>
        </w:rPr>
        <w:t xml:space="preserve">spread of LSD </w:t>
      </w:r>
      <w:r w:rsidR="008C4BA5">
        <w:rPr>
          <w:shd w:val="clear" w:color="auto" w:fill="FFFFFF"/>
        </w:rPr>
        <w:fldChar w:fldCharType="begin"/>
      </w:r>
      <w:r w:rsidR="006B0536">
        <w:rPr>
          <w:shd w:val="clear" w:color="auto" w:fill="FFFFFF"/>
        </w:rPr>
        <w:instrText xml:space="preserve"> ADDIN ZOTERO_ITEM CSL_CITATION {"citationID":"cnq1IqCw","properties":{"formattedCitation":"(WOAH 2022)","plainCitation":"(WOAH 2022)","noteIndex":0},"citationItems":[{"id":7807,"uris":["http://zotero.org/groups/4707929/items/PP36JLAY"],"itemData":{"id":7807,"type":"webpage","container-title":"WOAH - World Organisation for Animal Health","language":"en-GB","title":"Lumpy Skin Disease Technical Disease Card","URL":"https://www.woah.org/en/document/lumpy-skin-disease-technical-disease-card/","author":[{"family":"WOAH","given":""}],"accessed":{"date-parts":[["2024",2,21]]},"issued":{"date-parts":[["2022"]]}}}],"schema":"https://github.com/citation-style-language/schema/raw/master/csl-citation.json"} </w:instrText>
      </w:r>
      <w:r w:rsidR="008C4BA5">
        <w:rPr>
          <w:shd w:val="clear" w:color="auto" w:fill="FFFFFF"/>
        </w:rPr>
        <w:fldChar w:fldCharType="separate"/>
      </w:r>
      <w:r w:rsidR="008C4BA5">
        <w:rPr>
          <w:noProof/>
          <w:shd w:val="clear" w:color="auto" w:fill="FFFFFF"/>
        </w:rPr>
        <w:t>(WOAH 2022)</w:t>
      </w:r>
      <w:r w:rsidR="008C4BA5">
        <w:rPr>
          <w:shd w:val="clear" w:color="auto" w:fill="FFFFFF"/>
        </w:rPr>
        <w:fldChar w:fldCharType="end"/>
      </w:r>
      <w:r w:rsidR="008C4BA5">
        <w:rPr>
          <w:shd w:val="clear" w:color="auto" w:fill="FFFFFF"/>
        </w:rPr>
        <w:t>.</w:t>
      </w:r>
      <w:r w:rsidR="008C4BA5">
        <w:t xml:space="preserve"> Indeed, it </w:t>
      </w:r>
      <w:r w:rsidR="00776BBC">
        <w:t>remains unclear</w:t>
      </w:r>
      <w:r w:rsidR="008C4BA5">
        <w:t xml:space="preserve"> whether the </w:t>
      </w:r>
      <w:r w:rsidR="00A04235">
        <w:t xml:space="preserve">widespread </w:t>
      </w:r>
      <w:r>
        <w:t xml:space="preserve">aerial </w:t>
      </w:r>
      <w:r w:rsidR="00A04235">
        <w:t xml:space="preserve">chemical </w:t>
      </w:r>
      <w:r>
        <w:t xml:space="preserve">spraying </w:t>
      </w:r>
      <w:r w:rsidR="008C4BA5">
        <w:t>program in Bulgaria</w:t>
      </w:r>
      <w:r w:rsidR="00776BBC">
        <w:t>,</w:t>
      </w:r>
      <w:r w:rsidR="008C4BA5">
        <w:t xml:space="preserve"> </w:t>
      </w:r>
      <w:r w:rsidR="00A04235">
        <w:t xml:space="preserve">covering 2.8 million hectares </w:t>
      </w:r>
      <w:r w:rsidR="00776BBC">
        <w:t xml:space="preserve">and costing EUR 2.9 million, significantly </w:t>
      </w:r>
      <w:r w:rsidR="00A04235">
        <w:t>contributed to the control of LSDV vectors</w:t>
      </w:r>
      <w:r w:rsidR="005D440C">
        <w:t>,</w:t>
      </w:r>
      <w:r w:rsidR="00776BBC">
        <w:t xml:space="preserve"> or what environmental impact such </w:t>
      </w:r>
      <w:r w:rsidR="00A04235">
        <w:t xml:space="preserve">widespread </w:t>
      </w:r>
      <w:r w:rsidR="00776BBC">
        <w:t>chemical application had</w:t>
      </w:r>
      <w:r w:rsidR="00A04235">
        <w:t xml:space="preserve"> </w:t>
      </w:r>
      <w:r w:rsidR="00A04235">
        <w:fldChar w:fldCharType="begin"/>
      </w:r>
      <w:r w:rsidR="006B0536">
        <w:instrText xml:space="preserve"> ADDIN ZOTERO_ITEM CSL_CITATION {"citationID":"8mNV5DKk","properties":{"formattedCitation":"(Casal et al. 2018)","plainCitation":"(Casal et al. 2018)","noteIndex":0},"citationItems":[{"id":7964,"uris":["http://zotero.org/groups/4707929/items/XL4GLLY2"],"itemData":{"id":7964,"type":"article-journal","abstract":"Lumpy skin disease (LSD) is an emerging viral disease that was detected for the first time in the Balkan Peninsula in Greece in 2015. In April 2016, there was a reoccurrence in Greece and the spread of the disease for the first time into Bulgaria, the Former Yugoslav Republic of Macedonia, Serbia, Kosovo, Albania and Montenegro. The veterinary services of the countries responded with different strategies to control the disease, mostly based on mass vaccination campaigns and diverse stamping out approaches. During 2017, the epidemic was mostly controlled except for outbreaks reported in Albania, Greece and the Former Yugoslav Republic of Macedonia. The study aims to quantify the cost of disease and control measures in three selected Balkan countries, that is, Albania, Bulgaria and the Former Yugoslav Republic of Macedonia, which were differently affected by the disease, had different animal production structures and implemented different control strategies. The total cost for the three countries was 20.9 million Euro (EUR 20.9 m), mostly incurred in 2016 (EUR 16.6 m), when the disease was spreading throughout the Balkan region. In 2017 (data until October), the cost was EUR 4.0 m, mainly due to vaccination costs. Bulgaria was the country with the highest total cost at EUR 8.6 m, followed by the Former Yugoslav Republic of Macedonia (EUR 6.7 m) and Albania (EUR 5.3 m). According to our data, the average cost per affected herd in 2016 was EUR 869, EUR 6,994 and EUR 3,071 in Albania, Bulgaria and the Former Yugoslav Republic of Macedonia, respectively. The cost per animal in the affected herds was EUR 539, 147 and 258, respectively. The results from this study are useful to understand the cost of LSD outbreaks in the region, which might contribute to improve the surveillance and control of the disease.","container-title":"Transboundary and Emerging Diseases","DOI":"10.1111/tbed.12926","ISSN":"1865-1682","issue":"6","language":"en","license":"© 2018 Blackwell Verlag GmbH","note":"_eprint: https://onlinelibrary.wiley.com/doi/pdf/10.1111/tbed.12926","page":"1680-1688","source":"Wiley Online Library","title":"Economic cost of lumpy skin disease outbreaks in three Balkan countries: Albania, Bulgaria and the Former Yugoslav Republic of Macedonia (2016-2017)","title-short":"Economic cost of lumpy skin disease outbreaks in three Balkan countries","volume":"65","author":[{"family":"Casal","given":"Jordi"},{"family":"Allepuz","given":"Alberto"},{"family":"Miteva","given":"Aleksandra"},{"family":"Pite","given":"Ledi"},{"family":"Tabakovsky","given":"Blagojco"},{"family":"Terzievski","given":"Dimitar"},{"family":"Alexandrov","given":"Tsvyatko"},{"family":"Beltrán-Alcrudo","given":"Daniel"}],"issued":{"date-parts":[["2018"]]}}}],"schema":"https://github.com/citation-style-language/schema/raw/master/csl-citation.json"} </w:instrText>
      </w:r>
      <w:r w:rsidR="00A04235">
        <w:fldChar w:fldCharType="separate"/>
      </w:r>
      <w:r w:rsidR="00A04235">
        <w:rPr>
          <w:noProof/>
        </w:rPr>
        <w:t>(Casal et al. 2018)</w:t>
      </w:r>
      <w:r w:rsidR="00A04235">
        <w:fldChar w:fldCharType="end"/>
      </w:r>
      <w:r w:rsidR="00A04235">
        <w:t>.</w:t>
      </w:r>
    </w:p>
    <w:p w14:paraId="5676E6FF" w14:textId="331B188A" w:rsidR="008A448C" w:rsidRDefault="00425297" w:rsidP="008B1498">
      <w:r>
        <w:t xml:space="preserve">Cattle premises </w:t>
      </w:r>
      <w:r w:rsidR="008A448C">
        <w:t>located within</w:t>
      </w:r>
      <w:r>
        <w:t xml:space="preserve"> </w:t>
      </w:r>
      <w:r w:rsidR="008A448C">
        <w:t xml:space="preserve">a </w:t>
      </w:r>
      <w:r w:rsidR="00EA2D31">
        <w:t>restricted area</w:t>
      </w:r>
      <w:r>
        <w:t xml:space="preserve"> </w:t>
      </w:r>
      <w:r w:rsidR="00472411">
        <w:t xml:space="preserve">will </w:t>
      </w:r>
      <w:r>
        <w:t>fall</w:t>
      </w:r>
      <w:r w:rsidR="008B1498">
        <w:t xml:space="preserve"> within the transmission area</w:t>
      </w:r>
      <w:r w:rsidR="008A448C">
        <w:t xml:space="preserve">. </w:t>
      </w:r>
      <w:r w:rsidR="00472411">
        <w:t xml:space="preserve">A transmission area may also include some or </w:t>
      </w:r>
      <w:proofErr w:type="gramStart"/>
      <w:r w:rsidR="00B40DC5">
        <w:t>all</w:t>
      </w:r>
      <w:r w:rsidR="00472411">
        <w:t xml:space="preserve"> </w:t>
      </w:r>
      <w:r w:rsidR="00383349">
        <w:t>of</w:t>
      </w:r>
      <w:proofErr w:type="gramEnd"/>
      <w:r w:rsidR="00383349">
        <w:t xml:space="preserve"> </w:t>
      </w:r>
      <w:r w:rsidR="00472411">
        <w:t>a control area</w:t>
      </w:r>
      <w:r w:rsidR="00B40DC5">
        <w:t xml:space="preserve">. </w:t>
      </w:r>
      <w:r w:rsidR="008A448C">
        <w:t xml:space="preserve">Hence, the </w:t>
      </w:r>
      <w:r w:rsidR="008B1498">
        <w:t xml:space="preserve">vector control options </w:t>
      </w:r>
      <w:r>
        <w:t xml:space="preserve">are </w:t>
      </w:r>
      <w:r w:rsidR="008A448C">
        <w:t>the same</w:t>
      </w:r>
      <w:r>
        <w:t>,</w:t>
      </w:r>
      <w:r w:rsidR="008B1498">
        <w:t xml:space="preserve"> whether </w:t>
      </w:r>
      <w:r w:rsidR="00E650CF">
        <w:t xml:space="preserve">a property is </w:t>
      </w:r>
      <w:r w:rsidR="005D440C">
        <w:t>within</w:t>
      </w:r>
      <w:r w:rsidR="008B1498">
        <w:t xml:space="preserve"> the restricted area or the broader transmission area. </w:t>
      </w:r>
      <w:r>
        <w:t>Th</w:t>
      </w:r>
      <w:r w:rsidR="008A448C">
        <w:t>erefore</w:t>
      </w:r>
      <w:r>
        <w:t>,</w:t>
      </w:r>
      <w:r w:rsidR="008B1498">
        <w:t xml:space="preserve"> the vector control options </w:t>
      </w:r>
      <w:r w:rsidR="008A448C">
        <w:t>outlined</w:t>
      </w:r>
      <w:r w:rsidR="008B1498">
        <w:t xml:space="preserve"> in </w:t>
      </w:r>
      <w:hyperlink w:anchor="Table_41" w:history="1">
        <w:r w:rsidR="00383349" w:rsidRPr="00383349">
          <w:rPr>
            <w:rStyle w:val="Hyperlink"/>
            <w:color w:val="0D0D0D" w:themeColor="text1" w:themeTint="F2"/>
            <w:u w:val="none"/>
          </w:rPr>
          <w:t>Table 41</w:t>
        </w:r>
      </w:hyperlink>
      <w:r w:rsidR="006B2DA3">
        <w:t xml:space="preserve"> </w:t>
      </w:r>
      <w:r>
        <w:t>are applicable to</w:t>
      </w:r>
      <w:r w:rsidR="008B1498">
        <w:t xml:space="preserve"> restricted area</w:t>
      </w:r>
      <w:r w:rsidR="005D440C">
        <w:t>s</w:t>
      </w:r>
      <w:r w:rsidR="00472411">
        <w:t xml:space="preserve"> and </w:t>
      </w:r>
      <w:r w:rsidR="0035795B">
        <w:t>other premises identified as high risk in the transmission area</w:t>
      </w:r>
      <w:r w:rsidR="008B1498">
        <w:t xml:space="preserve">. </w:t>
      </w:r>
      <w:r>
        <w:t>In the context of v</w:t>
      </w:r>
      <w:r w:rsidR="008B1498">
        <w:t xml:space="preserve">ector control on premises in the restricted area, </w:t>
      </w:r>
      <w:r w:rsidR="008A448C">
        <w:t xml:space="preserve">there is often a </w:t>
      </w:r>
      <w:r>
        <w:t xml:space="preserve">greater </w:t>
      </w:r>
      <w:r w:rsidR="008B1498">
        <w:t xml:space="preserve">emphasis </w:t>
      </w:r>
      <w:r>
        <w:t xml:space="preserve">placed on </w:t>
      </w:r>
      <w:r w:rsidR="008B1498">
        <w:t xml:space="preserve">the </w:t>
      </w:r>
      <w:r w:rsidR="008A448C">
        <w:t>use</w:t>
      </w:r>
      <w:r>
        <w:t xml:space="preserve"> </w:t>
      </w:r>
      <w:r w:rsidR="008B1498">
        <w:t xml:space="preserve">of chemical agents </w:t>
      </w:r>
      <w:r>
        <w:t xml:space="preserve">to </w:t>
      </w:r>
      <w:r w:rsidR="008B1498">
        <w:t xml:space="preserve">reduce vector-host contact in </w:t>
      </w:r>
      <w:r w:rsidR="008B1498">
        <w:lastRenderedPageBreak/>
        <w:t xml:space="preserve">the short-term. </w:t>
      </w:r>
      <w:r w:rsidR="0095095C">
        <w:t>The</w:t>
      </w:r>
      <w:r>
        <w:t xml:space="preserve"> effectiveness of </w:t>
      </w:r>
      <w:r w:rsidR="008B1498">
        <w:t xml:space="preserve">chemical </w:t>
      </w:r>
      <w:r w:rsidR="00503B9E">
        <w:t>agents</w:t>
      </w:r>
      <w:r w:rsidR="008B1498">
        <w:t xml:space="preserve"> </w:t>
      </w:r>
      <w:r w:rsidR="0095095C">
        <w:t>should be assessed</w:t>
      </w:r>
      <w:r w:rsidR="008B1498">
        <w:t xml:space="preserve">. </w:t>
      </w:r>
      <w:r>
        <w:t xml:space="preserve">For guidance on implementing vector control options </w:t>
      </w:r>
      <w:r w:rsidR="008B1498">
        <w:t xml:space="preserve">on individual premises refer to </w:t>
      </w:r>
      <w:hyperlink w:anchor="Table_30" w:history="1">
        <w:r w:rsidR="00383349" w:rsidRPr="00383349">
          <w:rPr>
            <w:rStyle w:val="Hyperlink"/>
            <w:color w:val="0D0D0D" w:themeColor="text1" w:themeTint="F2"/>
            <w:u w:val="none"/>
          </w:rPr>
          <w:t>Table 30</w:t>
        </w:r>
      </w:hyperlink>
      <w:r w:rsidR="00383349">
        <w:t xml:space="preserve"> to </w:t>
      </w:r>
      <w:hyperlink w:anchor="Table_33" w:history="1">
        <w:r w:rsidR="00383349" w:rsidRPr="00383349">
          <w:rPr>
            <w:rStyle w:val="Hyperlink"/>
            <w:color w:val="0D0D0D" w:themeColor="text1" w:themeTint="F2"/>
            <w:u w:val="none"/>
          </w:rPr>
          <w:t>Table 33</w:t>
        </w:r>
      </w:hyperlink>
      <w:r w:rsidR="00383349">
        <w:rPr>
          <w:color w:val="0D0D0D" w:themeColor="text1" w:themeTint="F2"/>
        </w:rPr>
        <w:t>.</w:t>
      </w:r>
    </w:p>
    <w:p w14:paraId="10A1EE80" w14:textId="4BB5AEA0" w:rsidR="008B1498" w:rsidRDefault="006B2DA3" w:rsidP="006B2DA3">
      <w:pPr>
        <w:pStyle w:val="Caption"/>
      </w:pPr>
      <w:bookmarkStart w:id="229" w:name="_Ref161594186"/>
      <w:r>
        <w:t>Table</w:t>
      </w:r>
      <w:bookmarkEnd w:id="229"/>
      <w:r w:rsidR="00383349">
        <w:t xml:space="preserve"> 41</w:t>
      </w:r>
      <w:r>
        <w:t xml:space="preserve">. </w:t>
      </w:r>
      <w:r>
        <w:rPr>
          <w:lang w:eastAsia="en-US"/>
        </w:rPr>
        <w:t>Control options for vectors that may be implicated in transmission of LSD in transmission areas (including restricted area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9"/>
        <w:gridCol w:w="2066"/>
        <w:gridCol w:w="5757"/>
        <w:gridCol w:w="694"/>
        <w:gridCol w:w="694"/>
        <w:gridCol w:w="693"/>
        <w:gridCol w:w="693"/>
        <w:gridCol w:w="630"/>
        <w:gridCol w:w="630"/>
        <w:gridCol w:w="682"/>
      </w:tblGrid>
      <w:tr w:rsidR="006B2DA3" w:rsidRPr="007C5A38" w14:paraId="7B2E3430" w14:textId="77777777" w:rsidTr="00383349">
        <w:trPr>
          <w:cantSplit/>
          <w:trHeight w:val="1580"/>
          <w:tblHeader/>
        </w:trPr>
        <w:tc>
          <w:tcPr>
            <w:tcW w:w="1409" w:type="dxa"/>
            <w:vAlign w:val="center"/>
          </w:tcPr>
          <w:p w14:paraId="1B42AF01" w14:textId="77777777" w:rsidR="006B2DA3" w:rsidRPr="006B2DA3" w:rsidRDefault="006B2DA3" w:rsidP="00615C13">
            <w:pPr>
              <w:rPr>
                <w:rFonts w:cs="Calibri"/>
                <w:b/>
                <w:bCs/>
                <w:sz w:val="20"/>
                <w:szCs w:val="20"/>
              </w:rPr>
            </w:pPr>
            <w:bookmarkStart w:id="230" w:name="Table_41"/>
            <w:bookmarkEnd w:id="230"/>
            <w:r w:rsidRPr="006B2DA3">
              <w:rPr>
                <w:rFonts w:cs="Calibri"/>
                <w:b/>
                <w:bCs/>
                <w:sz w:val="20"/>
                <w:szCs w:val="20"/>
              </w:rPr>
              <w:t>Category</w:t>
            </w:r>
          </w:p>
        </w:tc>
        <w:tc>
          <w:tcPr>
            <w:tcW w:w="2066" w:type="dxa"/>
            <w:vAlign w:val="center"/>
          </w:tcPr>
          <w:p w14:paraId="6840700F" w14:textId="77777777" w:rsidR="006B2DA3" w:rsidRPr="006B2DA3" w:rsidRDefault="006B2DA3" w:rsidP="00615C13">
            <w:pPr>
              <w:rPr>
                <w:rFonts w:cs="Calibri"/>
                <w:b/>
                <w:bCs/>
                <w:sz w:val="20"/>
                <w:szCs w:val="20"/>
              </w:rPr>
            </w:pPr>
            <w:r w:rsidRPr="006B2DA3">
              <w:rPr>
                <w:rFonts w:cs="Calibri"/>
                <w:b/>
                <w:bCs/>
                <w:sz w:val="20"/>
                <w:szCs w:val="20"/>
              </w:rPr>
              <w:t>Control Method</w:t>
            </w:r>
          </w:p>
        </w:tc>
        <w:tc>
          <w:tcPr>
            <w:tcW w:w="5757" w:type="dxa"/>
            <w:vAlign w:val="center"/>
          </w:tcPr>
          <w:p w14:paraId="0B17E038" w14:textId="77777777" w:rsidR="006B2DA3" w:rsidRPr="006B2DA3" w:rsidRDefault="006B2DA3" w:rsidP="00615C13">
            <w:pPr>
              <w:rPr>
                <w:rFonts w:cs="Calibri"/>
                <w:b/>
                <w:bCs/>
                <w:sz w:val="20"/>
                <w:szCs w:val="20"/>
              </w:rPr>
            </w:pPr>
            <w:r w:rsidRPr="006B2DA3">
              <w:rPr>
                <w:rFonts w:cs="Calibri"/>
                <w:b/>
                <w:bCs/>
                <w:sz w:val="20"/>
                <w:szCs w:val="20"/>
              </w:rPr>
              <w:t>Comments</w:t>
            </w:r>
          </w:p>
        </w:tc>
        <w:tc>
          <w:tcPr>
            <w:tcW w:w="694" w:type="dxa"/>
            <w:textDirection w:val="btLr"/>
            <w:vAlign w:val="center"/>
          </w:tcPr>
          <w:p w14:paraId="2E0185FB" w14:textId="77777777" w:rsidR="006B2DA3" w:rsidRPr="006B2DA3" w:rsidRDefault="006B2DA3" w:rsidP="00615C13">
            <w:pPr>
              <w:ind w:left="113" w:right="113"/>
              <w:rPr>
                <w:rFonts w:cs="Calibri"/>
                <w:b/>
                <w:bCs/>
                <w:sz w:val="20"/>
                <w:szCs w:val="20"/>
              </w:rPr>
            </w:pPr>
            <w:r w:rsidRPr="006B2DA3">
              <w:rPr>
                <w:rFonts w:cs="Calibri"/>
                <w:b/>
                <w:bCs/>
                <w:sz w:val="20"/>
                <w:szCs w:val="20"/>
              </w:rPr>
              <w:t>Stable flies</w:t>
            </w:r>
          </w:p>
        </w:tc>
        <w:tc>
          <w:tcPr>
            <w:tcW w:w="694" w:type="dxa"/>
            <w:textDirection w:val="btLr"/>
            <w:vAlign w:val="center"/>
          </w:tcPr>
          <w:p w14:paraId="0B7DCC86" w14:textId="77777777" w:rsidR="006B2DA3" w:rsidRPr="006B2DA3" w:rsidRDefault="006B2DA3" w:rsidP="00615C13">
            <w:pPr>
              <w:ind w:left="113" w:right="113"/>
              <w:rPr>
                <w:rFonts w:cs="Calibri"/>
                <w:b/>
                <w:bCs/>
                <w:sz w:val="20"/>
                <w:szCs w:val="20"/>
              </w:rPr>
            </w:pPr>
            <w:r w:rsidRPr="006B2DA3">
              <w:rPr>
                <w:rFonts w:cs="Calibri"/>
                <w:b/>
                <w:bCs/>
                <w:sz w:val="20"/>
                <w:szCs w:val="20"/>
              </w:rPr>
              <w:t>Horse flies</w:t>
            </w:r>
          </w:p>
        </w:tc>
        <w:tc>
          <w:tcPr>
            <w:tcW w:w="693" w:type="dxa"/>
            <w:textDirection w:val="btLr"/>
          </w:tcPr>
          <w:p w14:paraId="741BD817" w14:textId="77777777" w:rsidR="006B2DA3" w:rsidRPr="006B2DA3" w:rsidRDefault="006B2DA3" w:rsidP="00615C13">
            <w:pPr>
              <w:ind w:left="113" w:right="113"/>
              <w:rPr>
                <w:rFonts w:cs="Calibri"/>
                <w:b/>
                <w:bCs/>
                <w:sz w:val="20"/>
                <w:szCs w:val="20"/>
              </w:rPr>
            </w:pPr>
            <w:r w:rsidRPr="006B2DA3">
              <w:rPr>
                <w:rFonts w:cs="Calibri"/>
                <w:b/>
                <w:bCs/>
                <w:sz w:val="20"/>
                <w:szCs w:val="20"/>
              </w:rPr>
              <w:t>Buffalo flies*</w:t>
            </w:r>
          </w:p>
        </w:tc>
        <w:tc>
          <w:tcPr>
            <w:tcW w:w="693" w:type="dxa"/>
            <w:textDirection w:val="btLr"/>
            <w:vAlign w:val="center"/>
          </w:tcPr>
          <w:p w14:paraId="6B3DD906" w14:textId="77777777" w:rsidR="006B2DA3" w:rsidRPr="006B2DA3" w:rsidRDefault="006B2DA3" w:rsidP="00615C13">
            <w:pPr>
              <w:ind w:left="113" w:right="113"/>
              <w:rPr>
                <w:rFonts w:cs="Calibri"/>
                <w:b/>
                <w:bCs/>
                <w:sz w:val="20"/>
                <w:szCs w:val="20"/>
              </w:rPr>
            </w:pPr>
            <w:r w:rsidRPr="006B2DA3">
              <w:rPr>
                <w:rFonts w:cs="Calibri"/>
                <w:b/>
                <w:bCs/>
                <w:sz w:val="20"/>
                <w:szCs w:val="20"/>
              </w:rPr>
              <w:t>Non-biting flies</w:t>
            </w:r>
          </w:p>
        </w:tc>
        <w:tc>
          <w:tcPr>
            <w:tcW w:w="630" w:type="dxa"/>
            <w:textDirection w:val="btLr"/>
            <w:vAlign w:val="center"/>
          </w:tcPr>
          <w:p w14:paraId="3EBB9FF5" w14:textId="77777777" w:rsidR="006B2DA3" w:rsidRPr="006B2DA3" w:rsidRDefault="006B2DA3" w:rsidP="00615C13">
            <w:pPr>
              <w:ind w:left="113" w:right="113"/>
              <w:rPr>
                <w:rFonts w:cs="Calibri"/>
                <w:b/>
                <w:bCs/>
                <w:sz w:val="20"/>
                <w:szCs w:val="20"/>
              </w:rPr>
            </w:pPr>
            <w:r w:rsidRPr="006B2DA3">
              <w:rPr>
                <w:rFonts w:cs="Calibri"/>
                <w:b/>
                <w:bCs/>
                <w:sz w:val="20"/>
                <w:szCs w:val="20"/>
              </w:rPr>
              <w:t>Biting midges</w:t>
            </w:r>
          </w:p>
        </w:tc>
        <w:tc>
          <w:tcPr>
            <w:tcW w:w="630" w:type="dxa"/>
            <w:textDirection w:val="btLr"/>
            <w:vAlign w:val="center"/>
          </w:tcPr>
          <w:p w14:paraId="3EF45FAF" w14:textId="77777777" w:rsidR="006B2DA3" w:rsidRPr="006B2DA3" w:rsidRDefault="006B2DA3" w:rsidP="00615C13">
            <w:pPr>
              <w:ind w:left="113" w:right="113"/>
              <w:rPr>
                <w:rFonts w:cs="Calibri"/>
                <w:b/>
                <w:bCs/>
                <w:sz w:val="20"/>
                <w:szCs w:val="20"/>
              </w:rPr>
            </w:pPr>
            <w:r w:rsidRPr="006B2DA3">
              <w:rPr>
                <w:rFonts w:cs="Calibri"/>
                <w:b/>
                <w:bCs/>
                <w:sz w:val="20"/>
                <w:szCs w:val="20"/>
              </w:rPr>
              <w:t>Mosquitoes</w:t>
            </w:r>
          </w:p>
        </w:tc>
        <w:tc>
          <w:tcPr>
            <w:tcW w:w="682" w:type="dxa"/>
            <w:textDirection w:val="btLr"/>
            <w:vAlign w:val="center"/>
          </w:tcPr>
          <w:p w14:paraId="400782B5" w14:textId="67D91102" w:rsidR="006B2DA3" w:rsidRPr="006B2DA3" w:rsidRDefault="006B2DA3" w:rsidP="00615C13">
            <w:pPr>
              <w:ind w:left="113" w:right="113"/>
              <w:rPr>
                <w:rFonts w:cs="Calibri"/>
                <w:b/>
                <w:bCs/>
                <w:sz w:val="20"/>
                <w:szCs w:val="20"/>
              </w:rPr>
            </w:pPr>
            <w:r w:rsidRPr="006B2DA3">
              <w:rPr>
                <w:rFonts w:cs="Calibri"/>
                <w:b/>
                <w:bCs/>
                <w:sz w:val="20"/>
                <w:szCs w:val="20"/>
              </w:rPr>
              <w:t>Ixo</w:t>
            </w:r>
            <w:r w:rsidR="00365BE6">
              <w:rPr>
                <w:rFonts w:cs="Calibri"/>
                <w:b/>
                <w:bCs/>
                <w:sz w:val="20"/>
                <w:szCs w:val="20"/>
              </w:rPr>
              <w:t>d</w:t>
            </w:r>
            <w:r w:rsidRPr="006B2DA3">
              <w:rPr>
                <w:rFonts w:cs="Calibri"/>
                <w:b/>
                <w:bCs/>
                <w:sz w:val="20"/>
                <w:szCs w:val="20"/>
              </w:rPr>
              <w:t>id ticks</w:t>
            </w:r>
          </w:p>
        </w:tc>
      </w:tr>
      <w:tr w:rsidR="00797EBE" w:rsidRPr="007C5A38" w14:paraId="761733CE" w14:textId="77777777" w:rsidTr="00383349">
        <w:tc>
          <w:tcPr>
            <w:tcW w:w="1409" w:type="dxa"/>
            <w:vMerge w:val="restart"/>
            <w:vAlign w:val="center"/>
          </w:tcPr>
          <w:p w14:paraId="36951EDB" w14:textId="77777777" w:rsidR="00797EBE" w:rsidRPr="007C5A38" w:rsidRDefault="00797EBE" w:rsidP="00797EBE">
            <w:pPr>
              <w:jc w:val="center"/>
              <w:rPr>
                <w:rFonts w:cs="Calibri"/>
                <w:sz w:val="20"/>
                <w:szCs w:val="20"/>
              </w:rPr>
            </w:pPr>
            <w:r w:rsidRPr="007C5A38">
              <w:rPr>
                <w:rFonts w:cs="Calibri"/>
                <w:sz w:val="20"/>
                <w:szCs w:val="20"/>
              </w:rPr>
              <w:t>Environmental</w:t>
            </w:r>
          </w:p>
        </w:tc>
        <w:tc>
          <w:tcPr>
            <w:tcW w:w="2066" w:type="dxa"/>
          </w:tcPr>
          <w:p w14:paraId="11CD967F" w14:textId="77777777" w:rsidR="00797EBE" w:rsidRPr="007C5A38" w:rsidRDefault="00797EBE" w:rsidP="00615C13">
            <w:pPr>
              <w:rPr>
                <w:rFonts w:cs="Calibri"/>
                <w:sz w:val="20"/>
                <w:szCs w:val="20"/>
              </w:rPr>
            </w:pPr>
            <w:r w:rsidRPr="007C5A38">
              <w:rPr>
                <w:rFonts w:cs="Calibri"/>
                <w:sz w:val="20"/>
                <w:szCs w:val="20"/>
              </w:rPr>
              <w:t>Sanitation measures</w:t>
            </w:r>
          </w:p>
        </w:tc>
        <w:tc>
          <w:tcPr>
            <w:tcW w:w="5757" w:type="dxa"/>
          </w:tcPr>
          <w:p w14:paraId="17133EEF" w14:textId="35FB9350" w:rsidR="00797EBE" w:rsidRPr="007C5A38" w:rsidRDefault="00797EBE" w:rsidP="00615C13">
            <w:pPr>
              <w:rPr>
                <w:rFonts w:cs="Calibri"/>
                <w:sz w:val="20"/>
                <w:szCs w:val="20"/>
              </w:rPr>
            </w:pPr>
            <w:r>
              <w:rPr>
                <w:rFonts w:cs="Calibri"/>
                <w:sz w:val="20"/>
                <w:szCs w:val="20"/>
              </w:rPr>
              <w:t>It should be feasible to manage manure, decaying vegetation, spilled feed, stagnant water, leaking water troughs, around yards and in small paddocks. It may be difficult to implement these measures in large paddocks. Efforts should focus under water troughs and along fence lines. Requires ongoing effort.</w:t>
            </w:r>
          </w:p>
        </w:tc>
        <w:tc>
          <w:tcPr>
            <w:tcW w:w="694" w:type="dxa"/>
            <w:vAlign w:val="center"/>
          </w:tcPr>
          <w:p w14:paraId="58622486"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48201061"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11214211"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43F03E13"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728A25B5"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38D5838B"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82" w:type="dxa"/>
            <w:vAlign w:val="center"/>
          </w:tcPr>
          <w:p w14:paraId="72244FD3" w14:textId="77777777" w:rsidR="00797EBE" w:rsidRPr="007C5A38" w:rsidRDefault="00797EBE" w:rsidP="00615C13">
            <w:pPr>
              <w:jc w:val="center"/>
              <w:rPr>
                <w:rFonts w:ascii="Cambria" w:hAnsi="Cambria" w:cs="Calibri"/>
                <w:sz w:val="21"/>
                <w:szCs w:val="21"/>
              </w:rPr>
            </w:pPr>
          </w:p>
        </w:tc>
      </w:tr>
      <w:tr w:rsidR="00797EBE" w:rsidRPr="007C5A38" w14:paraId="39157223" w14:textId="77777777" w:rsidTr="00383349">
        <w:tc>
          <w:tcPr>
            <w:tcW w:w="1409" w:type="dxa"/>
            <w:vMerge/>
          </w:tcPr>
          <w:p w14:paraId="7BB273F3" w14:textId="77777777" w:rsidR="00797EBE" w:rsidRPr="007C5A38" w:rsidRDefault="00797EBE" w:rsidP="00615C13">
            <w:pPr>
              <w:rPr>
                <w:rFonts w:cs="Calibri"/>
                <w:sz w:val="20"/>
                <w:szCs w:val="20"/>
              </w:rPr>
            </w:pPr>
          </w:p>
        </w:tc>
        <w:tc>
          <w:tcPr>
            <w:tcW w:w="2066" w:type="dxa"/>
          </w:tcPr>
          <w:p w14:paraId="08171E4D" w14:textId="067402E5" w:rsidR="00797EBE" w:rsidRPr="007C5A38" w:rsidRDefault="00797EBE" w:rsidP="00615C13">
            <w:pPr>
              <w:rPr>
                <w:rFonts w:cs="Calibri"/>
                <w:sz w:val="20"/>
                <w:szCs w:val="20"/>
              </w:rPr>
            </w:pPr>
            <w:r>
              <w:rPr>
                <w:rFonts w:cs="Calibri"/>
                <w:sz w:val="20"/>
                <w:szCs w:val="20"/>
              </w:rPr>
              <w:t>Housing modification</w:t>
            </w:r>
          </w:p>
        </w:tc>
        <w:tc>
          <w:tcPr>
            <w:tcW w:w="5757" w:type="dxa"/>
          </w:tcPr>
          <w:p w14:paraId="79F22E89" w14:textId="22A6827B" w:rsidR="00797EBE" w:rsidRPr="007C5A38" w:rsidRDefault="00797EBE" w:rsidP="00615C13">
            <w:pPr>
              <w:rPr>
                <w:rFonts w:cs="Calibri"/>
                <w:sz w:val="20"/>
                <w:szCs w:val="20"/>
              </w:rPr>
            </w:pPr>
            <w:r>
              <w:rPr>
                <w:rFonts w:cs="Calibri"/>
                <w:sz w:val="20"/>
                <w:szCs w:val="20"/>
              </w:rPr>
              <w:t>Recommended if possible. Screens and impregnated netting can reduce vector-host contact. Stable flies and tabanids do not tend to fly over barriers. Housing overnight can reduce midge and mosquito contact. Can be very costly to erect and maintain these structures</w:t>
            </w:r>
          </w:p>
        </w:tc>
        <w:tc>
          <w:tcPr>
            <w:tcW w:w="694" w:type="dxa"/>
            <w:vAlign w:val="center"/>
          </w:tcPr>
          <w:p w14:paraId="5AF0314F" w14:textId="2C53E4BE"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4BA08122" w14:textId="297B0DFD"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6786E298" w14:textId="77777777" w:rsidR="00797EBE" w:rsidRPr="007C5A38" w:rsidRDefault="00797EBE" w:rsidP="00615C13">
            <w:pPr>
              <w:jc w:val="center"/>
              <w:rPr>
                <w:rFonts w:ascii="Cambria" w:hAnsi="Cambria" w:cs="Calibri"/>
                <w:sz w:val="21"/>
                <w:szCs w:val="21"/>
              </w:rPr>
            </w:pPr>
          </w:p>
        </w:tc>
        <w:tc>
          <w:tcPr>
            <w:tcW w:w="693" w:type="dxa"/>
            <w:vAlign w:val="center"/>
          </w:tcPr>
          <w:p w14:paraId="3CAFDAFA" w14:textId="70D468E4"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41708907" w14:textId="77777777" w:rsidR="00797EBE" w:rsidRPr="007C5A38" w:rsidRDefault="00797EBE" w:rsidP="00615C13">
            <w:pPr>
              <w:jc w:val="center"/>
              <w:rPr>
                <w:rFonts w:ascii="Cambria" w:hAnsi="Cambria" w:cs="Calibri"/>
                <w:sz w:val="21"/>
                <w:szCs w:val="21"/>
              </w:rPr>
            </w:pPr>
          </w:p>
        </w:tc>
        <w:tc>
          <w:tcPr>
            <w:tcW w:w="630" w:type="dxa"/>
            <w:vAlign w:val="center"/>
          </w:tcPr>
          <w:p w14:paraId="1545B414" w14:textId="1FC8E5B2"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82" w:type="dxa"/>
            <w:vAlign w:val="center"/>
          </w:tcPr>
          <w:p w14:paraId="2E1A1146" w14:textId="77777777" w:rsidR="00797EBE" w:rsidRPr="007C5A38" w:rsidRDefault="00797EBE" w:rsidP="00615C13">
            <w:pPr>
              <w:jc w:val="center"/>
              <w:rPr>
                <w:rFonts w:ascii="Cambria" w:hAnsi="Cambria" w:cs="Calibri"/>
                <w:sz w:val="21"/>
                <w:szCs w:val="21"/>
              </w:rPr>
            </w:pPr>
          </w:p>
        </w:tc>
      </w:tr>
      <w:tr w:rsidR="00797EBE" w:rsidRPr="007C5A38" w14:paraId="6CFFB039" w14:textId="77777777" w:rsidTr="00383349">
        <w:tc>
          <w:tcPr>
            <w:tcW w:w="1409" w:type="dxa"/>
            <w:vMerge/>
          </w:tcPr>
          <w:p w14:paraId="732B643D" w14:textId="77777777" w:rsidR="00797EBE" w:rsidRPr="007C5A38" w:rsidRDefault="00797EBE" w:rsidP="00615C13">
            <w:pPr>
              <w:rPr>
                <w:rFonts w:cs="Calibri"/>
                <w:sz w:val="20"/>
                <w:szCs w:val="20"/>
              </w:rPr>
            </w:pPr>
          </w:p>
        </w:tc>
        <w:tc>
          <w:tcPr>
            <w:tcW w:w="2066" w:type="dxa"/>
          </w:tcPr>
          <w:p w14:paraId="62B1627B" w14:textId="77777777" w:rsidR="00797EBE" w:rsidRPr="007C5A38" w:rsidRDefault="00797EBE" w:rsidP="00615C13">
            <w:pPr>
              <w:rPr>
                <w:rFonts w:cs="Calibri"/>
                <w:sz w:val="20"/>
                <w:szCs w:val="20"/>
              </w:rPr>
            </w:pPr>
            <w:r w:rsidRPr="007C5A38">
              <w:rPr>
                <w:rFonts w:cs="Calibri"/>
                <w:sz w:val="20"/>
                <w:szCs w:val="20"/>
              </w:rPr>
              <w:t>Pasture management</w:t>
            </w:r>
          </w:p>
        </w:tc>
        <w:tc>
          <w:tcPr>
            <w:tcW w:w="5757" w:type="dxa"/>
          </w:tcPr>
          <w:p w14:paraId="4A1BFF4B" w14:textId="28FEF4B8" w:rsidR="00797EBE" w:rsidRPr="007C5A38" w:rsidRDefault="00797EBE" w:rsidP="00615C13">
            <w:pPr>
              <w:rPr>
                <w:rFonts w:cs="Calibri"/>
                <w:sz w:val="20"/>
                <w:szCs w:val="20"/>
              </w:rPr>
            </w:pPr>
            <w:r w:rsidRPr="007C5A38">
              <w:rPr>
                <w:rFonts w:cs="Calibri"/>
                <w:sz w:val="20"/>
                <w:szCs w:val="20"/>
              </w:rPr>
              <w:t>Feasible. Rotational grazing and other pasture management methods (e.g. spelling paddocks) to reduce manure</w:t>
            </w:r>
            <w:r>
              <w:rPr>
                <w:rFonts w:cs="Calibri"/>
                <w:sz w:val="20"/>
                <w:szCs w:val="20"/>
              </w:rPr>
              <w:t xml:space="preserve"> build-up </w:t>
            </w:r>
            <w:r w:rsidRPr="007C5A38">
              <w:rPr>
                <w:rFonts w:cs="Calibri"/>
                <w:sz w:val="20"/>
                <w:szCs w:val="20"/>
              </w:rPr>
              <w:t xml:space="preserve">in pasture can be initiated on </w:t>
            </w:r>
            <w:r>
              <w:rPr>
                <w:rFonts w:cs="Calibri"/>
                <w:sz w:val="20"/>
                <w:szCs w:val="20"/>
              </w:rPr>
              <w:t>smaller</w:t>
            </w:r>
            <w:r w:rsidRPr="007C5A38">
              <w:rPr>
                <w:rFonts w:cs="Calibri"/>
                <w:sz w:val="20"/>
                <w:szCs w:val="20"/>
              </w:rPr>
              <w:t xml:space="preserve"> farms. Limited by property size. Can implement the ‘paddock sweeper’ program for ticks in some locations.</w:t>
            </w:r>
          </w:p>
        </w:tc>
        <w:tc>
          <w:tcPr>
            <w:tcW w:w="694" w:type="dxa"/>
            <w:vAlign w:val="center"/>
          </w:tcPr>
          <w:p w14:paraId="2F1DCEB1"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258F2C1A"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009BA615" w14:textId="77777777" w:rsidR="00797EBE" w:rsidRPr="007C5A38" w:rsidRDefault="00797EBE" w:rsidP="00615C13">
            <w:pPr>
              <w:jc w:val="center"/>
              <w:rPr>
                <w:rFonts w:ascii="Cambria" w:hAnsi="Cambria" w:cs="Calibri"/>
                <w:sz w:val="21"/>
                <w:szCs w:val="21"/>
              </w:rPr>
            </w:pPr>
          </w:p>
        </w:tc>
        <w:tc>
          <w:tcPr>
            <w:tcW w:w="693" w:type="dxa"/>
            <w:vAlign w:val="center"/>
          </w:tcPr>
          <w:p w14:paraId="6E3F35CA"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09FF6F23" w14:textId="77777777" w:rsidR="00797EBE" w:rsidRPr="007C5A38" w:rsidRDefault="00797EBE" w:rsidP="00615C13">
            <w:pPr>
              <w:jc w:val="center"/>
              <w:rPr>
                <w:rFonts w:ascii="Cambria" w:hAnsi="Cambria" w:cs="Calibri"/>
                <w:sz w:val="21"/>
                <w:szCs w:val="21"/>
              </w:rPr>
            </w:pPr>
          </w:p>
        </w:tc>
        <w:tc>
          <w:tcPr>
            <w:tcW w:w="630" w:type="dxa"/>
            <w:vAlign w:val="center"/>
          </w:tcPr>
          <w:p w14:paraId="27574E2F" w14:textId="77777777" w:rsidR="00797EBE" w:rsidRPr="007C5A38" w:rsidRDefault="00797EBE" w:rsidP="00615C13">
            <w:pPr>
              <w:jc w:val="center"/>
              <w:rPr>
                <w:rFonts w:ascii="Cambria" w:hAnsi="Cambria" w:cs="Calibri"/>
                <w:sz w:val="21"/>
                <w:szCs w:val="21"/>
              </w:rPr>
            </w:pPr>
          </w:p>
        </w:tc>
        <w:tc>
          <w:tcPr>
            <w:tcW w:w="682" w:type="dxa"/>
            <w:vAlign w:val="center"/>
          </w:tcPr>
          <w:p w14:paraId="5B5F2AF4"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r>
      <w:tr w:rsidR="00797EBE" w:rsidRPr="007C5A38" w14:paraId="524093FE" w14:textId="77777777" w:rsidTr="00383349">
        <w:tc>
          <w:tcPr>
            <w:tcW w:w="1409" w:type="dxa"/>
            <w:vMerge/>
          </w:tcPr>
          <w:p w14:paraId="281875E4" w14:textId="77777777" w:rsidR="00797EBE" w:rsidRPr="007C5A38" w:rsidRDefault="00797EBE" w:rsidP="00615C13">
            <w:pPr>
              <w:rPr>
                <w:rFonts w:cs="Calibri"/>
                <w:sz w:val="20"/>
                <w:szCs w:val="20"/>
              </w:rPr>
            </w:pPr>
          </w:p>
        </w:tc>
        <w:tc>
          <w:tcPr>
            <w:tcW w:w="2066" w:type="dxa"/>
          </w:tcPr>
          <w:p w14:paraId="4D6F76FB" w14:textId="77777777" w:rsidR="00797EBE" w:rsidRPr="007C5A38" w:rsidRDefault="00797EBE" w:rsidP="00615C13">
            <w:pPr>
              <w:rPr>
                <w:rFonts w:cs="Calibri"/>
                <w:sz w:val="20"/>
                <w:szCs w:val="20"/>
              </w:rPr>
            </w:pPr>
            <w:r w:rsidRPr="007C5A38">
              <w:rPr>
                <w:rFonts w:cs="Calibri"/>
                <w:sz w:val="20"/>
                <w:szCs w:val="20"/>
              </w:rPr>
              <w:t>Animal management</w:t>
            </w:r>
          </w:p>
        </w:tc>
        <w:tc>
          <w:tcPr>
            <w:tcW w:w="5757" w:type="dxa"/>
          </w:tcPr>
          <w:p w14:paraId="48345C24" w14:textId="77777777" w:rsidR="00797EBE" w:rsidRPr="007C5A38" w:rsidRDefault="00797EBE" w:rsidP="00615C13">
            <w:pPr>
              <w:rPr>
                <w:rFonts w:cs="Calibri"/>
                <w:sz w:val="20"/>
                <w:szCs w:val="20"/>
              </w:rPr>
            </w:pPr>
            <w:r w:rsidRPr="007C5A38">
              <w:rPr>
                <w:rFonts w:cs="Calibri"/>
                <w:sz w:val="20"/>
                <w:szCs w:val="20"/>
              </w:rPr>
              <w:t>Feasible depending on property size and location. Move cattle away from bush-pasture ecotone to avoid horse flies. Consider changing calving season or use more ‘tick-resistant’ breeds.</w:t>
            </w:r>
          </w:p>
        </w:tc>
        <w:tc>
          <w:tcPr>
            <w:tcW w:w="694" w:type="dxa"/>
            <w:vAlign w:val="center"/>
          </w:tcPr>
          <w:p w14:paraId="1BBFAC91"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234C0833"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36E357FB"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4AB30EA7"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5245E7AC" w14:textId="77777777" w:rsidR="00797EBE" w:rsidRPr="007C5A38" w:rsidRDefault="00797EBE" w:rsidP="00615C13">
            <w:pPr>
              <w:jc w:val="center"/>
              <w:rPr>
                <w:rFonts w:ascii="Cambria" w:hAnsi="Cambria" w:cs="Calibri"/>
                <w:sz w:val="21"/>
                <w:szCs w:val="21"/>
              </w:rPr>
            </w:pPr>
          </w:p>
        </w:tc>
        <w:tc>
          <w:tcPr>
            <w:tcW w:w="630" w:type="dxa"/>
            <w:vAlign w:val="center"/>
          </w:tcPr>
          <w:p w14:paraId="5ED58481"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82" w:type="dxa"/>
            <w:vAlign w:val="center"/>
          </w:tcPr>
          <w:p w14:paraId="40492C98"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r>
      <w:tr w:rsidR="00797EBE" w:rsidRPr="007C5A38" w14:paraId="6F3F80DA" w14:textId="77777777" w:rsidTr="00383349">
        <w:tc>
          <w:tcPr>
            <w:tcW w:w="1409" w:type="dxa"/>
            <w:vMerge/>
          </w:tcPr>
          <w:p w14:paraId="127A49C6" w14:textId="77777777" w:rsidR="00797EBE" w:rsidRPr="007C5A38" w:rsidRDefault="00797EBE" w:rsidP="00615C13">
            <w:pPr>
              <w:rPr>
                <w:rFonts w:cs="Calibri"/>
                <w:sz w:val="20"/>
                <w:szCs w:val="20"/>
              </w:rPr>
            </w:pPr>
          </w:p>
        </w:tc>
        <w:tc>
          <w:tcPr>
            <w:tcW w:w="2066" w:type="dxa"/>
          </w:tcPr>
          <w:p w14:paraId="786CE3E1" w14:textId="08A794DD" w:rsidR="00797EBE" w:rsidRPr="007C5A38" w:rsidRDefault="00797EBE" w:rsidP="00615C13">
            <w:pPr>
              <w:rPr>
                <w:rFonts w:cs="Calibri"/>
                <w:sz w:val="20"/>
                <w:szCs w:val="20"/>
              </w:rPr>
            </w:pPr>
            <w:r w:rsidRPr="007C5A38">
              <w:rPr>
                <w:rFonts w:cs="Calibri"/>
                <w:sz w:val="20"/>
                <w:szCs w:val="20"/>
              </w:rPr>
              <w:t xml:space="preserve">Traps and </w:t>
            </w:r>
            <w:r>
              <w:rPr>
                <w:rFonts w:cs="Calibri"/>
                <w:sz w:val="20"/>
                <w:szCs w:val="20"/>
              </w:rPr>
              <w:t>Baits</w:t>
            </w:r>
          </w:p>
        </w:tc>
        <w:tc>
          <w:tcPr>
            <w:tcW w:w="5757" w:type="dxa"/>
          </w:tcPr>
          <w:p w14:paraId="046F1C5D" w14:textId="79460C7B" w:rsidR="00797EBE" w:rsidRPr="007C5A38" w:rsidRDefault="00797EBE" w:rsidP="00615C13">
            <w:pPr>
              <w:rPr>
                <w:rFonts w:cs="Calibri"/>
                <w:sz w:val="20"/>
                <w:szCs w:val="20"/>
              </w:rPr>
            </w:pPr>
            <w:r>
              <w:rPr>
                <w:rFonts w:cs="Calibri"/>
                <w:sz w:val="20"/>
                <w:szCs w:val="20"/>
              </w:rPr>
              <w:t xml:space="preserve">Traps are species dependent. The number of traps, location of traps and maintenance are determinants of effectiveness. May be costly to install and likely to be of limited effectiveness as re infestation </w:t>
            </w:r>
            <w:r>
              <w:rPr>
                <w:rFonts w:cs="Calibri"/>
                <w:sz w:val="20"/>
                <w:szCs w:val="20"/>
              </w:rPr>
              <w:lastRenderedPageBreak/>
              <w:t>risk is high. The Williams fly trap has been reported to have positive effects on stable fly populations. The buffalo fly trap is effective. The curtain fly trap can also be effective. Baits are mostly only effective for non-biting flies.</w:t>
            </w:r>
          </w:p>
        </w:tc>
        <w:tc>
          <w:tcPr>
            <w:tcW w:w="694" w:type="dxa"/>
            <w:vAlign w:val="center"/>
          </w:tcPr>
          <w:p w14:paraId="359FC55F"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lastRenderedPageBreak/>
              <w:t>√</w:t>
            </w:r>
          </w:p>
        </w:tc>
        <w:tc>
          <w:tcPr>
            <w:tcW w:w="694" w:type="dxa"/>
            <w:vAlign w:val="center"/>
          </w:tcPr>
          <w:p w14:paraId="4D63A015" w14:textId="596B5AF2"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020125EA"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01184526"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1B216CB2"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6C53A160"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82" w:type="dxa"/>
            <w:vAlign w:val="center"/>
          </w:tcPr>
          <w:p w14:paraId="5F62E030" w14:textId="77777777" w:rsidR="00797EBE" w:rsidRPr="007C5A38" w:rsidRDefault="00797EBE" w:rsidP="00615C13">
            <w:pPr>
              <w:jc w:val="center"/>
              <w:rPr>
                <w:rFonts w:ascii="Cambria" w:hAnsi="Cambria" w:cs="Calibri"/>
                <w:sz w:val="21"/>
                <w:szCs w:val="21"/>
              </w:rPr>
            </w:pPr>
          </w:p>
        </w:tc>
      </w:tr>
      <w:tr w:rsidR="00797EBE" w:rsidRPr="007C5A38" w14:paraId="68795678" w14:textId="77777777" w:rsidTr="00383349">
        <w:tc>
          <w:tcPr>
            <w:tcW w:w="1409" w:type="dxa"/>
            <w:vMerge w:val="restart"/>
            <w:vAlign w:val="center"/>
          </w:tcPr>
          <w:p w14:paraId="723F2F37" w14:textId="77777777" w:rsidR="00797EBE" w:rsidRPr="007C5A38" w:rsidRDefault="00797EBE" w:rsidP="00797EBE">
            <w:pPr>
              <w:jc w:val="center"/>
              <w:rPr>
                <w:rFonts w:cs="Calibri"/>
                <w:sz w:val="20"/>
                <w:szCs w:val="20"/>
              </w:rPr>
            </w:pPr>
            <w:r w:rsidRPr="007C5A38">
              <w:rPr>
                <w:rFonts w:cs="Calibri"/>
                <w:sz w:val="20"/>
                <w:szCs w:val="20"/>
              </w:rPr>
              <w:t>Biological</w:t>
            </w:r>
          </w:p>
        </w:tc>
        <w:tc>
          <w:tcPr>
            <w:tcW w:w="2066" w:type="dxa"/>
          </w:tcPr>
          <w:p w14:paraId="7D035347" w14:textId="77777777" w:rsidR="00797EBE" w:rsidRPr="007C5A38" w:rsidRDefault="00797EBE" w:rsidP="00615C13">
            <w:pPr>
              <w:rPr>
                <w:rFonts w:cs="Calibri"/>
                <w:sz w:val="20"/>
                <w:szCs w:val="20"/>
              </w:rPr>
            </w:pPr>
            <w:r w:rsidRPr="007C5A38">
              <w:rPr>
                <w:rFonts w:cs="Calibri"/>
                <w:sz w:val="20"/>
                <w:szCs w:val="20"/>
              </w:rPr>
              <w:t>Parasitoids</w:t>
            </w:r>
          </w:p>
        </w:tc>
        <w:tc>
          <w:tcPr>
            <w:tcW w:w="5757" w:type="dxa"/>
          </w:tcPr>
          <w:p w14:paraId="039EC634" w14:textId="5048A65B" w:rsidR="00797EBE" w:rsidRPr="007C5A38" w:rsidRDefault="00797EBE" w:rsidP="00615C13">
            <w:pPr>
              <w:rPr>
                <w:rFonts w:cs="Calibri"/>
                <w:sz w:val="20"/>
                <w:szCs w:val="20"/>
              </w:rPr>
            </w:pPr>
            <w:r>
              <w:rPr>
                <w:rFonts w:cs="Calibri"/>
                <w:sz w:val="20"/>
                <w:szCs w:val="20"/>
              </w:rPr>
              <w:t>May be</w:t>
            </w:r>
            <w:r w:rsidRPr="007C5A38">
              <w:rPr>
                <w:rFonts w:cs="Calibri"/>
                <w:sz w:val="20"/>
                <w:szCs w:val="20"/>
              </w:rPr>
              <w:t xml:space="preserve"> feasible, depending on farm size and type. Dependent on number of wasps released, number of release stations, etc. Can be costly.</w:t>
            </w:r>
          </w:p>
        </w:tc>
        <w:tc>
          <w:tcPr>
            <w:tcW w:w="694" w:type="dxa"/>
            <w:vAlign w:val="center"/>
          </w:tcPr>
          <w:p w14:paraId="7D2672A8"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470998F5" w14:textId="77777777" w:rsidR="00797EBE" w:rsidRPr="007C5A38" w:rsidRDefault="00797EBE" w:rsidP="00615C13">
            <w:pPr>
              <w:jc w:val="center"/>
              <w:rPr>
                <w:rFonts w:ascii="Cambria" w:hAnsi="Cambria" w:cs="Calibri"/>
                <w:sz w:val="21"/>
                <w:szCs w:val="21"/>
              </w:rPr>
            </w:pPr>
          </w:p>
        </w:tc>
        <w:tc>
          <w:tcPr>
            <w:tcW w:w="693" w:type="dxa"/>
            <w:vAlign w:val="center"/>
          </w:tcPr>
          <w:p w14:paraId="563DC7A5" w14:textId="77777777" w:rsidR="00797EBE" w:rsidRPr="007C5A38" w:rsidRDefault="00797EBE" w:rsidP="00615C13">
            <w:pPr>
              <w:jc w:val="center"/>
              <w:rPr>
                <w:rFonts w:ascii="Cambria" w:hAnsi="Cambria" w:cs="Calibri"/>
                <w:sz w:val="21"/>
                <w:szCs w:val="21"/>
              </w:rPr>
            </w:pPr>
          </w:p>
        </w:tc>
        <w:tc>
          <w:tcPr>
            <w:tcW w:w="693" w:type="dxa"/>
            <w:vAlign w:val="center"/>
          </w:tcPr>
          <w:p w14:paraId="1B20DA36"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56601837" w14:textId="77777777" w:rsidR="00797EBE" w:rsidRPr="007C5A38" w:rsidRDefault="00797EBE" w:rsidP="00615C13">
            <w:pPr>
              <w:jc w:val="center"/>
              <w:rPr>
                <w:rFonts w:ascii="Cambria" w:hAnsi="Cambria" w:cs="Calibri"/>
                <w:sz w:val="21"/>
                <w:szCs w:val="21"/>
              </w:rPr>
            </w:pPr>
          </w:p>
        </w:tc>
        <w:tc>
          <w:tcPr>
            <w:tcW w:w="630" w:type="dxa"/>
            <w:vAlign w:val="center"/>
          </w:tcPr>
          <w:p w14:paraId="3F8DE493" w14:textId="77777777" w:rsidR="00797EBE" w:rsidRPr="007C5A38" w:rsidRDefault="00797EBE" w:rsidP="00615C13">
            <w:pPr>
              <w:jc w:val="center"/>
              <w:rPr>
                <w:rFonts w:ascii="Cambria" w:hAnsi="Cambria" w:cs="Calibri"/>
                <w:sz w:val="21"/>
                <w:szCs w:val="21"/>
              </w:rPr>
            </w:pPr>
          </w:p>
        </w:tc>
        <w:tc>
          <w:tcPr>
            <w:tcW w:w="682" w:type="dxa"/>
            <w:vAlign w:val="center"/>
          </w:tcPr>
          <w:p w14:paraId="4186B923" w14:textId="77777777" w:rsidR="00797EBE" w:rsidRPr="007C5A38" w:rsidRDefault="00797EBE" w:rsidP="00615C13">
            <w:pPr>
              <w:jc w:val="center"/>
              <w:rPr>
                <w:rFonts w:ascii="Cambria" w:hAnsi="Cambria" w:cs="Calibri"/>
                <w:sz w:val="21"/>
                <w:szCs w:val="21"/>
              </w:rPr>
            </w:pPr>
          </w:p>
        </w:tc>
      </w:tr>
      <w:tr w:rsidR="00797EBE" w:rsidRPr="007C5A38" w14:paraId="30A91F81" w14:textId="77777777" w:rsidTr="00383349">
        <w:tc>
          <w:tcPr>
            <w:tcW w:w="1409" w:type="dxa"/>
            <w:vMerge/>
          </w:tcPr>
          <w:p w14:paraId="11F722DF" w14:textId="77777777" w:rsidR="00797EBE" w:rsidRPr="007C5A38" w:rsidRDefault="00797EBE" w:rsidP="00615C13">
            <w:pPr>
              <w:rPr>
                <w:rFonts w:cs="Calibri"/>
                <w:sz w:val="20"/>
                <w:szCs w:val="20"/>
              </w:rPr>
            </w:pPr>
          </w:p>
        </w:tc>
        <w:tc>
          <w:tcPr>
            <w:tcW w:w="2066" w:type="dxa"/>
          </w:tcPr>
          <w:p w14:paraId="5101805B" w14:textId="77777777" w:rsidR="00797EBE" w:rsidRPr="007C5A38" w:rsidRDefault="00797EBE" w:rsidP="00615C13">
            <w:pPr>
              <w:rPr>
                <w:rFonts w:cs="Calibri"/>
                <w:sz w:val="20"/>
                <w:szCs w:val="20"/>
              </w:rPr>
            </w:pPr>
            <w:r w:rsidRPr="007C5A38">
              <w:rPr>
                <w:rFonts w:cs="Calibri"/>
                <w:sz w:val="20"/>
                <w:szCs w:val="20"/>
              </w:rPr>
              <w:t>Entomopathogenic organisms</w:t>
            </w:r>
          </w:p>
        </w:tc>
        <w:tc>
          <w:tcPr>
            <w:tcW w:w="5757" w:type="dxa"/>
          </w:tcPr>
          <w:p w14:paraId="41A5F781" w14:textId="1446E185" w:rsidR="00797EBE" w:rsidRPr="007C5A38" w:rsidRDefault="00797EBE" w:rsidP="00615C13">
            <w:pPr>
              <w:rPr>
                <w:rFonts w:cs="Calibri"/>
                <w:sz w:val="20"/>
                <w:szCs w:val="20"/>
              </w:rPr>
            </w:pPr>
            <w:r>
              <w:rPr>
                <w:rFonts w:cs="Calibri"/>
                <w:sz w:val="20"/>
                <w:szCs w:val="20"/>
              </w:rPr>
              <w:t>May be</w:t>
            </w:r>
            <w:r w:rsidRPr="007C5A38">
              <w:rPr>
                <w:rFonts w:cs="Calibri"/>
                <w:sz w:val="20"/>
                <w:szCs w:val="20"/>
              </w:rPr>
              <w:t xml:space="preserve"> feasible, depending on farm size and type. Can be costly.</w:t>
            </w:r>
          </w:p>
        </w:tc>
        <w:tc>
          <w:tcPr>
            <w:tcW w:w="694" w:type="dxa"/>
            <w:vAlign w:val="center"/>
          </w:tcPr>
          <w:p w14:paraId="1714DE8A" w14:textId="77777777" w:rsidR="00797EBE" w:rsidRPr="007C5A38" w:rsidRDefault="00797EBE" w:rsidP="00615C13">
            <w:pPr>
              <w:jc w:val="center"/>
              <w:rPr>
                <w:rFonts w:ascii="Cambria" w:hAnsi="Cambria" w:cs="Calibri"/>
                <w:sz w:val="21"/>
                <w:szCs w:val="21"/>
              </w:rPr>
            </w:pPr>
          </w:p>
        </w:tc>
        <w:tc>
          <w:tcPr>
            <w:tcW w:w="694" w:type="dxa"/>
            <w:vAlign w:val="center"/>
          </w:tcPr>
          <w:p w14:paraId="16AA2356" w14:textId="77777777" w:rsidR="00797EBE" w:rsidRPr="007C5A38" w:rsidRDefault="00797EBE" w:rsidP="00615C13">
            <w:pPr>
              <w:jc w:val="center"/>
              <w:rPr>
                <w:rFonts w:ascii="Cambria" w:hAnsi="Cambria" w:cs="Calibri"/>
                <w:sz w:val="21"/>
                <w:szCs w:val="21"/>
              </w:rPr>
            </w:pPr>
          </w:p>
        </w:tc>
        <w:tc>
          <w:tcPr>
            <w:tcW w:w="693" w:type="dxa"/>
            <w:vAlign w:val="center"/>
          </w:tcPr>
          <w:p w14:paraId="181A4D7F" w14:textId="77777777" w:rsidR="00797EBE" w:rsidRPr="007C5A38" w:rsidRDefault="00797EBE" w:rsidP="00615C13">
            <w:pPr>
              <w:jc w:val="center"/>
              <w:rPr>
                <w:rFonts w:ascii="Cambria" w:hAnsi="Cambria" w:cs="Calibri"/>
                <w:sz w:val="21"/>
                <w:szCs w:val="21"/>
              </w:rPr>
            </w:pPr>
          </w:p>
        </w:tc>
        <w:tc>
          <w:tcPr>
            <w:tcW w:w="693" w:type="dxa"/>
            <w:vAlign w:val="center"/>
          </w:tcPr>
          <w:p w14:paraId="441BBDE7"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77512CAB" w14:textId="77777777" w:rsidR="00797EBE" w:rsidRPr="007C5A38" w:rsidRDefault="00797EBE" w:rsidP="00615C13">
            <w:pPr>
              <w:jc w:val="center"/>
              <w:rPr>
                <w:rFonts w:ascii="Cambria" w:hAnsi="Cambria" w:cs="Calibri"/>
                <w:sz w:val="21"/>
                <w:szCs w:val="21"/>
              </w:rPr>
            </w:pPr>
          </w:p>
        </w:tc>
        <w:tc>
          <w:tcPr>
            <w:tcW w:w="630" w:type="dxa"/>
            <w:vAlign w:val="center"/>
          </w:tcPr>
          <w:p w14:paraId="002B8F97" w14:textId="77777777" w:rsidR="00797EBE" w:rsidRPr="007C5A38" w:rsidRDefault="00797EBE" w:rsidP="00615C13">
            <w:pPr>
              <w:jc w:val="center"/>
              <w:rPr>
                <w:rFonts w:ascii="Cambria" w:hAnsi="Cambria" w:cs="Calibri"/>
                <w:sz w:val="21"/>
                <w:szCs w:val="21"/>
              </w:rPr>
            </w:pPr>
          </w:p>
        </w:tc>
        <w:tc>
          <w:tcPr>
            <w:tcW w:w="682" w:type="dxa"/>
            <w:vAlign w:val="center"/>
          </w:tcPr>
          <w:p w14:paraId="223043E3"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r>
      <w:tr w:rsidR="00797EBE" w:rsidRPr="007C5A38" w14:paraId="0DE27D58" w14:textId="77777777" w:rsidTr="00383349">
        <w:tc>
          <w:tcPr>
            <w:tcW w:w="1409" w:type="dxa"/>
            <w:vMerge/>
          </w:tcPr>
          <w:p w14:paraId="6FAFDA63" w14:textId="77777777" w:rsidR="00797EBE" w:rsidRPr="007C5A38" w:rsidRDefault="00797EBE" w:rsidP="00615C13">
            <w:pPr>
              <w:rPr>
                <w:rFonts w:cs="Calibri"/>
                <w:sz w:val="20"/>
                <w:szCs w:val="20"/>
              </w:rPr>
            </w:pPr>
          </w:p>
        </w:tc>
        <w:tc>
          <w:tcPr>
            <w:tcW w:w="2066" w:type="dxa"/>
          </w:tcPr>
          <w:p w14:paraId="485A0B9D" w14:textId="77777777" w:rsidR="00797EBE" w:rsidRPr="007C5A38" w:rsidRDefault="00797EBE" w:rsidP="00615C13">
            <w:pPr>
              <w:rPr>
                <w:rFonts w:cs="Calibri"/>
                <w:sz w:val="20"/>
                <w:szCs w:val="20"/>
              </w:rPr>
            </w:pPr>
            <w:r w:rsidRPr="007C5A38">
              <w:rPr>
                <w:rFonts w:cs="Calibri"/>
                <w:sz w:val="20"/>
                <w:szCs w:val="20"/>
              </w:rPr>
              <w:t>Dung beetles</w:t>
            </w:r>
          </w:p>
        </w:tc>
        <w:tc>
          <w:tcPr>
            <w:tcW w:w="5757" w:type="dxa"/>
          </w:tcPr>
          <w:p w14:paraId="417C656B" w14:textId="68B0D166" w:rsidR="00797EBE" w:rsidRPr="007C5A38" w:rsidRDefault="00797EBE" w:rsidP="00615C13">
            <w:pPr>
              <w:rPr>
                <w:rFonts w:cs="Calibri"/>
                <w:sz w:val="20"/>
                <w:szCs w:val="20"/>
              </w:rPr>
            </w:pPr>
            <w:r w:rsidRPr="007C5A38">
              <w:rPr>
                <w:rFonts w:cs="Calibri"/>
                <w:sz w:val="20"/>
                <w:szCs w:val="20"/>
              </w:rPr>
              <w:t xml:space="preserve">Useful for control of </w:t>
            </w:r>
            <w:r>
              <w:rPr>
                <w:rFonts w:cs="Calibri"/>
                <w:sz w:val="20"/>
                <w:szCs w:val="20"/>
              </w:rPr>
              <w:t>dung pats</w:t>
            </w:r>
            <w:r w:rsidRPr="007C5A38">
              <w:rPr>
                <w:rFonts w:cs="Calibri"/>
                <w:sz w:val="20"/>
                <w:szCs w:val="20"/>
              </w:rPr>
              <w:t xml:space="preserve"> in paddocks. Can buy commercial dung beetles (costly) or rely on natural populations.</w:t>
            </w:r>
          </w:p>
        </w:tc>
        <w:tc>
          <w:tcPr>
            <w:tcW w:w="694" w:type="dxa"/>
            <w:vAlign w:val="center"/>
          </w:tcPr>
          <w:p w14:paraId="5C4B9C7A"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5BBECFA8" w14:textId="77777777" w:rsidR="00797EBE" w:rsidRPr="007C5A38" w:rsidRDefault="00797EBE" w:rsidP="00615C13">
            <w:pPr>
              <w:jc w:val="center"/>
              <w:rPr>
                <w:rFonts w:ascii="Cambria" w:hAnsi="Cambria" w:cs="Calibri"/>
                <w:sz w:val="21"/>
                <w:szCs w:val="21"/>
              </w:rPr>
            </w:pPr>
          </w:p>
        </w:tc>
        <w:tc>
          <w:tcPr>
            <w:tcW w:w="693" w:type="dxa"/>
            <w:vAlign w:val="center"/>
          </w:tcPr>
          <w:p w14:paraId="423149FB" w14:textId="77777777" w:rsidR="00797EBE" w:rsidRPr="007C5A38" w:rsidRDefault="00797EBE" w:rsidP="00615C13">
            <w:pPr>
              <w:jc w:val="center"/>
              <w:rPr>
                <w:rFonts w:ascii="Cambria" w:hAnsi="Cambria" w:cs="Calibri"/>
                <w:sz w:val="21"/>
                <w:szCs w:val="21"/>
              </w:rPr>
            </w:pPr>
          </w:p>
        </w:tc>
        <w:tc>
          <w:tcPr>
            <w:tcW w:w="693" w:type="dxa"/>
            <w:vAlign w:val="center"/>
          </w:tcPr>
          <w:p w14:paraId="77EFF5E0"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4BB88E75" w14:textId="77777777" w:rsidR="00797EBE" w:rsidRPr="007C5A38" w:rsidRDefault="00797EBE" w:rsidP="00615C13">
            <w:pPr>
              <w:jc w:val="center"/>
              <w:rPr>
                <w:rFonts w:ascii="Cambria" w:hAnsi="Cambria" w:cs="Calibri"/>
                <w:sz w:val="21"/>
                <w:szCs w:val="21"/>
              </w:rPr>
            </w:pPr>
          </w:p>
        </w:tc>
        <w:tc>
          <w:tcPr>
            <w:tcW w:w="630" w:type="dxa"/>
            <w:vAlign w:val="center"/>
          </w:tcPr>
          <w:p w14:paraId="023DF08E" w14:textId="77777777" w:rsidR="00797EBE" w:rsidRPr="007C5A38" w:rsidRDefault="00797EBE" w:rsidP="00615C13">
            <w:pPr>
              <w:jc w:val="center"/>
              <w:rPr>
                <w:rFonts w:ascii="Cambria" w:hAnsi="Cambria" w:cs="Calibri"/>
                <w:sz w:val="21"/>
                <w:szCs w:val="21"/>
              </w:rPr>
            </w:pPr>
          </w:p>
        </w:tc>
        <w:tc>
          <w:tcPr>
            <w:tcW w:w="682" w:type="dxa"/>
            <w:vAlign w:val="center"/>
          </w:tcPr>
          <w:p w14:paraId="1D422718" w14:textId="77777777" w:rsidR="00797EBE" w:rsidRPr="007C5A38" w:rsidRDefault="00797EBE" w:rsidP="00615C13">
            <w:pPr>
              <w:jc w:val="center"/>
              <w:rPr>
                <w:rFonts w:ascii="Cambria" w:hAnsi="Cambria" w:cs="Calibri"/>
                <w:sz w:val="21"/>
                <w:szCs w:val="21"/>
              </w:rPr>
            </w:pPr>
          </w:p>
        </w:tc>
      </w:tr>
      <w:tr w:rsidR="00797EBE" w:rsidRPr="007C5A38" w14:paraId="36EBEC7B" w14:textId="77777777" w:rsidTr="00383349">
        <w:tc>
          <w:tcPr>
            <w:tcW w:w="1409" w:type="dxa"/>
            <w:vMerge w:val="restart"/>
            <w:vAlign w:val="center"/>
          </w:tcPr>
          <w:p w14:paraId="44EF573C" w14:textId="77777777" w:rsidR="00797EBE" w:rsidRPr="007C5A38" w:rsidRDefault="00797EBE" w:rsidP="00797EBE">
            <w:pPr>
              <w:jc w:val="center"/>
              <w:rPr>
                <w:rFonts w:cs="Calibri"/>
                <w:sz w:val="20"/>
                <w:szCs w:val="20"/>
              </w:rPr>
            </w:pPr>
            <w:r w:rsidRPr="007C5A38">
              <w:rPr>
                <w:rFonts w:cs="Calibri"/>
                <w:sz w:val="20"/>
                <w:szCs w:val="20"/>
              </w:rPr>
              <w:t>Chemical – on-host</w:t>
            </w:r>
          </w:p>
        </w:tc>
        <w:tc>
          <w:tcPr>
            <w:tcW w:w="2066" w:type="dxa"/>
          </w:tcPr>
          <w:p w14:paraId="2CF27077" w14:textId="77777777" w:rsidR="00797EBE" w:rsidRPr="007C5A38" w:rsidRDefault="00797EBE" w:rsidP="00615C13">
            <w:pPr>
              <w:rPr>
                <w:rFonts w:cs="Calibri"/>
                <w:sz w:val="20"/>
                <w:szCs w:val="20"/>
              </w:rPr>
            </w:pPr>
            <w:r w:rsidRPr="007C5A38">
              <w:rPr>
                <w:rFonts w:cs="Calibri"/>
                <w:sz w:val="20"/>
                <w:szCs w:val="20"/>
              </w:rPr>
              <w:t>Topical repellents – pour ons, dips, sprays</w:t>
            </w:r>
          </w:p>
        </w:tc>
        <w:tc>
          <w:tcPr>
            <w:tcW w:w="5757" w:type="dxa"/>
          </w:tcPr>
          <w:p w14:paraId="6BD14CA3" w14:textId="401FBF07" w:rsidR="00797EBE" w:rsidRPr="007C5A38" w:rsidRDefault="00797EBE" w:rsidP="00615C13">
            <w:pPr>
              <w:rPr>
                <w:rFonts w:cs="Calibri"/>
                <w:sz w:val="20"/>
                <w:szCs w:val="20"/>
              </w:rPr>
            </w:pPr>
            <w:r>
              <w:rPr>
                <w:rFonts w:cs="Calibri"/>
                <w:sz w:val="20"/>
                <w:szCs w:val="20"/>
              </w:rPr>
              <w:t>Effective for vector control but high rates of resistance to some chemicals reported. Often a short-term effect. Cost of ongoing treatments can be high.</w:t>
            </w:r>
          </w:p>
        </w:tc>
        <w:tc>
          <w:tcPr>
            <w:tcW w:w="694" w:type="dxa"/>
            <w:vAlign w:val="center"/>
          </w:tcPr>
          <w:p w14:paraId="5775E706"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612CBAE7"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0C0B1513" w14:textId="638CEC99"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2034359F"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0DF9E5B0"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46ED4B02"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82" w:type="dxa"/>
            <w:vAlign w:val="center"/>
          </w:tcPr>
          <w:p w14:paraId="18635CCD"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r>
      <w:tr w:rsidR="00797EBE" w:rsidRPr="007C5A38" w14:paraId="2753C540" w14:textId="77777777" w:rsidTr="00383349">
        <w:tc>
          <w:tcPr>
            <w:tcW w:w="1409" w:type="dxa"/>
            <w:vMerge/>
          </w:tcPr>
          <w:p w14:paraId="13DBF384" w14:textId="77777777" w:rsidR="00797EBE" w:rsidRPr="007C5A38" w:rsidRDefault="00797EBE" w:rsidP="00615C13">
            <w:pPr>
              <w:rPr>
                <w:rFonts w:cs="Calibri"/>
                <w:sz w:val="20"/>
                <w:szCs w:val="20"/>
              </w:rPr>
            </w:pPr>
          </w:p>
        </w:tc>
        <w:tc>
          <w:tcPr>
            <w:tcW w:w="2066" w:type="dxa"/>
          </w:tcPr>
          <w:p w14:paraId="7819D7B5" w14:textId="77777777" w:rsidR="00797EBE" w:rsidRPr="007C5A38" w:rsidRDefault="00797EBE" w:rsidP="00615C13">
            <w:pPr>
              <w:rPr>
                <w:rFonts w:cs="Calibri"/>
                <w:sz w:val="20"/>
                <w:szCs w:val="20"/>
              </w:rPr>
            </w:pPr>
            <w:r w:rsidRPr="007C5A38">
              <w:rPr>
                <w:rFonts w:cs="Calibri"/>
                <w:sz w:val="20"/>
                <w:szCs w:val="20"/>
              </w:rPr>
              <w:t>Ear tags</w:t>
            </w:r>
          </w:p>
        </w:tc>
        <w:tc>
          <w:tcPr>
            <w:tcW w:w="5757" w:type="dxa"/>
          </w:tcPr>
          <w:p w14:paraId="127522E8" w14:textId="77777777" w:rsidR="00797EBE" w:rsidRPr="007C5A38" w:rsidRDefault="00797EBE" w:rsidP="00615C13">
            <w:pPr>
              <w:rPr>
                <w:rFonts w:cs="Calibri"/>
                <w:sz w:val="20"/>
                <w:szCs w:val="20"/>
              </w:rPr>
            </w:pPr>
            <w:r w:rsidRPr="007C5A38">
              <w:rPr>
                <w:rFonts w:cs="Calibri"/>
                <w:sz w:val="20"/>
                <w:szCs w:val="20"/>
              </w:rPr>
              <w:t>As above.</w:t>
            </w:r>
          </w:p>
        </w:tc>
        <w:tc>
          <w:tcPr>
            <w:tcW w:w="694" w:type="dxa"/>
            <w:vAlign w:val="center"/>
          </w:tcPr>
          <w:p w14:paraId="32C8E457" w14:textId="77777777" w:rsidR="00797EBE" w:rsidRPr="007C5A38" w:rsidRDefault="00797EBE" w:rsidP="00615C13">
            <w:pPr>
              <w:jc w:val="center"/>
              <w:rPr>
                <w:rFonts w:ascii="Cambria" w:hAnsi="Cambria" w:cs="Calibri"/>
                <w:sz w:val="21"/>
                <w:szCs w:val="21"/>
              </w:rPr>
            </w:pPr>
          </w:p>
        </w:tc>
        <w:tc>
          <w:tcPr>
            <w:tcW w:w="694" w:type="dxa"/>
            <w:vAlign w:val="center"/>
          </w:tcPr>
          <w:p w14:paraId="5FECB113" w14:textId="77777777" w:rsidR="00797EBE" w:rsidRPr="007C5A38" w:rsidRDefault="00797EBE" w:rsidP="00615C13">
            <w:pPr>
              <w:jc w:val="center"/>
              <w:rPr>
                <w:rFonts w:ascii="Cambria" w:hAnsi="Cambria" w:cs="Calibri"/>
                <w:sz w:val="21"/>
                <w:szCs w:val="21"/>
              </w:rPr>
            </w:pPr>
          </w:p>
        </w:tc>
        <w:tc>
          <w:tcPr>
            <w:tcW w:w="693" w:type="dxa"/>
            <w:vAlign w:val="center"/>
          </w:tcPr>
          <w:p w14:paraId="16520D15"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64CC96AC" w14:textId="740D857C" w:rsidR="00797EBE" w:rsidRPr="007C5A38" w:rsidRDefault="00797EBE" w:rsidP="00615C13">
            <w:pPr>
              <w:jc w:val="center"/>
              <w:rPr>
                <w:rFonts w:ascii="Cambria" w:hAnsi="Cambria" w:cs="Calibri"/>
                <w:sz w:val="21"/>
                <w:szCs w:val="21"/>
              </w:rPr>
            </w:pPr>
          </w:p>
        </w:tc>
        <w:tc>
          <w:tcPr>
            <w:tcW w:w="630" w:type="dxa"/>
            <w:vAlign w:val="center"/>
          </w:tcPr>
          <w:p w14:paraId="17BD3F98" w14:textId="45C6E08E" w:rsidR="00797EBE" w:rsidRPr="007C5A38" w:rsidRDefault="00797EBE" w:rsidP="00615C13">
            <w:pPr>
              <w:jc w:val="center"/>
              <w:rPr>
                <w:rFonts w:ascii="Cambria" w:hAnsi="Cambria" w:cs="Calibri"/>
                <w:sz w:val="21"/>
                <w:szCs w:val="21"/>
              </w:rPr>
            </w:pPr>
          </w:p>
        </w:tc>
        <w:tc>
          <w:tcPr>
            <w:tcW w:w="630" w:type="dxa"/>
            <w:vAlign w:val="center"/>
          </w:tcPr>
          <w:p w14:paraId="523D6E67" w14:textId="77777777" w:rsidR="00797EBE" w:rsidRPr="007C5A38" w:rsidRDefault="00797EBE" w:rsidP="00615C13">
            <w:pPr>
              <w:jc w:val="center"/>
              <w:rPr>
                <w:rFonts w:ascii="Cambria" w:hAnsi="Cambria" w:cs="Calibri"/>
                <w:sz w:val="21"/>
                <w:szCs w:val="21"/>
              </w:rPr>
            </w:pPr>
          </w:p>
        </w:tc>
        <w:tc>
          <w:tcPr>
            <w:tcW w:w="682" w:type="dxa"/>
            <w:vAlign w:val="center"/>
          </w:tcPr>
          <w:p w14:paraId="19C14A80"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r>
      <w:tr w:rsidR="00797EBE" w:rsidRPr="007C5A38" w14:paraId="26989B73" w14:textId="77777777" w:rsidTr="00383349">
        <w:tc>
          <w:tcPr>
            <w:tcW w:w="1409" w:type="dxa"/>
            <w:vMerge w:val="restart"/>
            <w:vAlign w:val="center"/>
          </w:tcPr>
          <w:p w14:paraId="7C896695" w14:textId="3C47874A" w:rsidR="00797EBE" w:rsidRPr="007C5A38" w:rsidRDefault="00797EBE" w:rsidP="00797EBE">
            <w:pPr>
              <w:jc w:val="center"/>
              <w:rPr>
                <w:rFonts w:cs="Calibri"/>
                <w:sz w:val="20"/>
                <w:szCs w:val="20"/>
              </w:rPr>
            </w:pPr>
            <w:r w:rsidRPr="007C5A38">
              <w:rPr>
                <w:rFonts w:cs="Calibri"/>
                <w:sz w:val="20"/>
                <w:szCs w:val="20"/>
              </w:rPr>
              <w:t>Chemical Off-host</w:t>
            </w:r>
          </w:p>
        </w:tc>
        <w:tc>
          <w:tcPr>
            <w:tcW w:w="2066" w:type="dxa"/>
          </w:tcPr>
          <w:p w14:paraId="3E3161BB" w14:textId="77777777" w:rsidR="00797EBE" w:rsidRPr="007C5A38" w:rsidRDefault="00797EBE" w:rsidP="00615C13">
            <w:pPr>
              <w:rPr>
                <w:rFonts w:cs="Calibri"/>
                <w:sz w:val="20"/>
                <w:szCs w:val="20"/>
              </w:rPr>
            </w:pPr>
            <w:r w:rsidRPr="007C5A38">
              <w:rPr>
                <w:rFonts w:cs="Calibri"/>
                <w:sz w:val="20"/>
                <w:szCs w:val="20"/>
              </w:rPr>
              <w:t xml:space="preserve">Environmental spraying </w:t>
            </w:r>
          </w:p>
        </w:tc>
        <w:tc>
          <w:tcPr>
            <w:tcW w:w="5757" w:type="dxa"/>
          </w:tcPr>
          <w:p w14:paraId="077F29AA" w14:textId="77777777" w:rsidR="00797EBE" w:rsidRPr="007C5A38" w:rsidRDefault="00797EBE" w:rsidP="00615C13">
            <w:pPr>
              <w:rPr>
                <w:rFonts w:cs="Calibri"/>
                <w:sz w:val="20"/>
                <w:szCs w:val="20"/>
              </w:rPr>
            </w:pPr>
            <w:r w:rsidRPr="007C5A38">
              <w:rPr>
                <w:rFonts w:cs="Calibri"/>
                <w:sz w:val="20"/>
                <w:szCs w:val="20"/>
              </w:rPr>
              <w:t xml:space="preserve">Not recommended. </w:t>
            </w:r>
          </w:p>
        </w:tc>
        <w:tc>
          <w:tcPr>
            <w:tcW w:w="694" w:type="dxa"/>
            <w:vAlign w:val="center"/>
          </w:tcPr>
          <w:p w14:paraId="346E135C"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7DE97786"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009B5E59"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637F29D0"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2073F438"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1B6CDD9D"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82" w:type="dxa"/>
            <w:vAlign w:val="center"/>
          </w:tcPr>
          <w:p w14:paraId="3A7E9EA3"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r>
      <w:tr w:rsidR="00797EBE" w:rsidRPr="007C5A38" w14:paraId="318168BF" w14:textId="77777777" w:rsidTr="00383349">
        <w:tc>
          <w:tcPr>
            <w:tcW w:w="1409" w:type="dxa"/>
            <w:vMerge/>
          </w:tcPr>
          <w:p w14:paraId="47904226" w14:textId="77777777" w:rsidR="00797EBE" w:rsidRPr="007C5A38" w:rsidRDefault="00797EBE" w:rsidP="00615C13">
            <w:pPr>
              <w:rPr>
                <w:rFonts w:cs="Calibri"/>
                <w:sz w:val="20"/>
                <w:szCs w:val="20"/>
              </w:rPr>
            </w:pPr>
          </w:p>
        </w:tc>
        <w:tc>
          <w:tcPr>
            <w:tcW w:w="2066" w:type="dxa"/>
          </w:tcPr>
          <w:p w14:paraId="04468E90" w14:textId="77777777" w:rsidR="00797EBE" w:rsidRPr="007C5A38" w:rsidRDefault="00797EBE" w:rsidP="00615C13">
            <w:pPr>
              <w:rPr>
                <w:rFonts w:cs="Calibri"/>
                <w:sz w:val="20"/>
                <w:szCs w:val="20"/>
              </w:rPr>
            </w:pPr>
            <w:r w:rsidRPr="007C5A38">
              <w:rPr>
                <w:rFonts w:cs="Calibri"/>
                <w:sz w:val="20"/>
                <w:szCs w:val="20"/>
              </w:rPr>
              <w:t>Residual surface sprays</w:t>
            </w:r>
          </w:p>
        </w:tc>
        <w:tc>
          <w:tcPr>
            <w:tcW w:w="5757" w:type="dxa"/>
          </w:tcPr>
          <w:p w14:paraId="21D7ED3A" w14:textId="16E809B8" w:rsidR="00797EBE" w:rsidRPr="007C5A38" w:rsidRDefault="00797EBE" w:rsidP="00615C13">
            <w:pPr>
              <w:rPr>
                <w:rFonts w:cs="Calibri"/>
                <w:sz w:val="20"/>
                <w:szCs w:val="20"/>
              </w:rPr>
            </w:pPr>
            <w:r w:rsidRPr="007C5A38">
              <w:rPr>
                <w:rFonts w:cs="Calibri"/>
                <w:sz w:val="20"/>
                <w:szCs w:val="20"/>
              </w:rPr>
              <w:t>Feasible in yards or other structures cattle regularly</w:t>
            </w:r>
            <w:r>
              <w:rPr>
                <w:rFonts w:cs="Calibri"/>
                <w:sz w:val="20"/>
                <w:szCs w:val="20"/>
              </w:rPr>
              <w:t xml:space="preserve"> a</w:t>
            </w:r>
            <w:r w:rsidRPr="007C5A38">
              <w:rPr>
                <w:rFonts w:cs="Calibri"/>
                <w:sz w:val="20"/>
                <w:szCs w:val="20"/>
              </w:rPr>
              <w:t xml:space="preserve">ccess. </w:t>
            </w:r>
            <w:r>
              <w:rPr>
                <w:rFonts w:cs="Calibri"/>
                <w:sz w:val="20"/>
                <w:szCs w:val="20"/>
              </w:rPr>
              <w:t xml:space="preserve">May </w:t>
            </w:r>
            <w:r w:rsidRPr="007C5A38">
              <w:rPr>
                <w:rFonts w:cs="Calibri"/>
                <w:sz w:val="20"/>
                <w:szCs w:val="20"/>
              </w:rPr>
              <w:t>increase resistance</w:t>
            </w:r>
          </w:p>
        </w:tc>
        <w:tc>
          <w:tcPr>
            <w:tcW w:w="694" w:type="dxa"/>
            <w:vAlign w:val="center"/>
          </w:tcPr>
          <w:p w14:paraId="73B48569"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4" w:type="dxa"/>
            <w:vAlign w:val="center"/>
          </w:tcPr>
          <w:p w14:paraId="6F6F07F3" w14:textId="77777777" w:rsidR="00797EBE" w:rsidRPr="007C5A38" w:rsidRDefault="00797EBE" w:rsidP="00615C13">
            <w:pPr>
              <w:jc w:val="center"/>
              <w:rPr>
                <w:rFonts w:ascii="Cambria" w:hAnsi="Cambria" w:cs="Calibri"/>
                <w:sz w:val="21"/>
                <w:szCs w:val="21"/>
              </w:rPr>
            </w:pPr>
          </w:p>
        </w:tc>
        <w:tc>
          <w:tcPr>
            <w:tcW w:w="693" w:type="dxa"/>
            <w:vAlign w:val="center"/>
          </w:tcPr>
          <w:p w14:paraId="1190EA65"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93" w:type="dxa"/>
            <w:vAlign w:val="center"/>
          </w:tcPr>
          <w:p w14:paraId="7F7CD491" w14:textId="77777777" w:rsidR="00797EBE" w:rsidRPr="007C5A38" w:rsidRDefault="00797EBE" w:rsidP="00615C13">
            <w:pPr>
              <w:jc w:val="center"/>
              <w:rPr>
                <w:rFonts w:ascii="Cambria" w:hAnsi="Cambria" w:cs="Calibri"/>
                <w:sz w:val="21"/>
                <w:szCs w:val="21"/>
              </w:rPr>
            </w:pPr>
            <w:r w:rsidRPr="007C5A38">
              <w:rPr>
                <w:rFonts w:ascii="Cambria" w:hAnsi="Cambria" w:cs="Calibri"/>
                <w:sz w:val="21"/>
                <w:szCs w:val="21"/>
              </w:rPr>
              <w:t>√</w:t>
            </w:r>
          </w:p>
        </w:tc>
        <w:tc>
          <w:tcPr>
            <w:tcW w:w="630" w:type="dxa"/>
            <w:vAlign w:val="center"/>
          </w:tcPr>
          <w:p w14:paraId="72F3C17F" w14:textId="77777777" w:rsidR="00797EBE" w:rsidRPr="007C5A38" w:rsidRDefault="00797EBE" w:rsidP="00615C13">
            <w:pPr>
              <w:jc w:val="center"/>
              <w:rPr>
                <w:rFonts w:ascii="Cambria" w:hAnsi="Cambria" w:cs="Calibri"/>
                <w:sz w:val="21"/>
                <w:szCs w:val="21"/>
              </w:rPr>
            </w:pPr>
          </w:p>
        </w:tc>
        <w:tc>
          <w:tcPr>
            <w:tcW w:w="630" w:type="dxa"/>
            <w:vAlign w:val="center"/>
          </w:tcPr>
          <w:p w14:paraId="0C532B09" w14:textId="77777777" w:rsidR="00797EBE" w:rsidRPr="007C5A38" w:rsidRDefault="00797EBE" w:rsidP="00615C13">
            <w:pPr>
              <w:jc w:val="center"/>
              <w:rPr>
                <w:rFonts w:ascii="Cambria" w:hAnsi="Cambria" w:cs="Calibri"/>
                <w:sz w:val="21"/>
                <w:szCs w:val="21"/>
              </w:rPr>
            </w:pPr>
          </w:p>
        </w:tc>
        <w:tc>
          <w:tcPr>
            <w:tcW w:w="682" w:type="dxa"/>
            <w:vAlign w:val="center"/>
          </w:tcPr>
          <w:p w14:paraId="6DA6C285" w14:textId="77777777" w:rsidR="00797EBE" w:rsidRPr="007C5A38" w:rsidRDefault="00797EBE" w:rsidP="00615C13">
            <w:pPr>
              <w:jc w:val="center"/>
              <w:rPr>
                <w:rFonts w:ascii="Cambria" w:hAnsi="Cambria" w:cs="Calibri"/>
                <w:sz w:val="21"/>
                <w:szCs w:val="21"/>
              </w:rPr>
            </w:pPr>
          </w:p>
        </w:tc>
      </w:tr>
    </w:tbl>
    <w:p w14:paraId="0660D3FA" w14:textId="77777777" w:rsidR="00CF062C" w:rsidRDefault="00CF062C" w:rsidP="00A1505E"/>
    <w:p w14:paraId="15D143DB" w14:textId="77777777" w:rsidR="00CF062C" w:rsidRDefault="00CF062C" w:rsidP="00A1505E">
      <w:pPr>
        <w:sectPr w:rsidR="00CF062C" w:rsidSect="00434E12">
          <w:footnotePr>
            <w:numRestart w:val="eachSect"/>
          </w:footnotePr>
          <w:pgSz w:w="16838" w:h="11906" w:orient="landscape" w:code="9"/>
          <w:pgMar w:top="1440" w:right="1440" w:bottom="1440" w:left="1440" w:header="578" w:footer="578" w:gutter="0"/>
          <w:cols w:space="720"/>
          <w:docGrid w:linePitch="299"/>
        </w:sectPr>
      </w:pPr>
    </w:p>
    <w:p w14:paraId="460CD499" w14:textId="4665E7F8" w:rsidR="00886C39" w:rsidRDefault="004A1D76" w:rsidP="00886C39">
      <w:pPr>
        <w:pStyle w:val="Heading1"/>
      </w:pPr>
      <w:bookmarkStart w:id="231" w:name="_Toc195777943"/>
      <w:r>
        <w:lastRenderedPageBreak/>
        <w:t>Uncertainties and research gaps</w:t>
      </w:r>
      <w:bookmarkEnd w:id="231"/>
      <w:r>
        <w:t xml:space="preserve"> </w:t>
      </w:r>
    </w:p>
    <w:p w14:paraId="42DF7E0F" w14:textId="77ABE92F" w:rsidR="00886C39" w:rsidRDefault="00886C39" w:rsidP="00886C39">
      <w:pPr>
        <w:pStyle w:val="Heading2"/>
      </w:pPr>
      <w:bookmarkStart w:id="232" w:name="_Toc195777944"/>
      <w:r>
        <w:t>Vector species that transmit LSD</w:t>
      </w:r>
      <w:bookmarkEnd w:id="232"/>
    </w:p>
    <w:p w14:paraId="5C18318F" w14:textId="576CB30C" w:rsidR="00AF1191" w:rsidRDefault="0077456A" w:rsidP="00DB7CCF">
      <w:pPr>
        <w:rPr>
          <w:shd w:val="clear" w:color="auto" w:fill="FFFFFF"/>
        </w:rPr>
      </w:pPr>
      <w:r>
        <w:rPr>
          <w:shd w:val="clear" w:color="auto" w:fill="FFFFFF"/>
        </w:rPr>
        <w:t>S</w:t>
      </w:r>
      <w:r w:rsidR="00DB7CCF" w:rsidRPr="00943B9D">
        <w:t>everal</w:t>
      </w:r>
      <w:r w:rsidR="00DB7CCF">
        <w:rPr>
          <w:shd w:val="clear" w:color="auto" w:fill="FFFFFF"/>
        </w:rPr>
        <w:t xml:space="preserve"> h</w:t>
      </w:r>
      <w:r w:rsidR="00112717">
        <w:rPr>
          <w:shd w:val="clear" w:color="auto" w:fill="FFFFFF"/>
        </w:rPr>
        <w:t>a</w:t>
      </w:r>
      <w:r w:rsidR="00DB7CCF">
        <w:rPr>
          <w:shd w:val="clear" w:color="auto" w:fill="FFFFFF"/>
        </w:rPr>
        <w:t xml:space="preserve">ematophagous arthropod species </w:t>
      </w:r>
      <w:r w:rsidR="001D2845">
        <w:rPr>
          <w:shd w:val="clear" w:color="auto" w:fill="FFFFFF"/>
        </w:rPr>
        <w:t xml:space="preserve">appear capable of transmitting </w:t>
      </w:r>
      <w:r w:rsidR="00DB7CCF">
        <w:rPr>
          <w:shd w:val="clear" w:color="auto" w:fill="FFFFFF"/>
        </w:rPr>
        <w:t>LSDV</w:t>
      </w:r>
      <w:r>
        <w:rPr>
          <w:shd w:val="clear" w:color="auto" w:fill="FFFFFF"/>
        </w:rPr>
        <w:t>; however,</w:t>
      </w:r>
      <w:r w:rsidR="00E650CF">
        <w:rPr>
          <w:shd w:val="clear" w:color="auto" w:fill="FFFFFF"/>
        </w:rPr>
        <w:t xml:space="preserve"> </w:t>
      </w:r>
      <w:r w:rsidR="001D2845">
        <w:rPr>
          <w:shd w:val="clear" w:color="auto" w:fill="FFFFFF"/>
        </w:rPr>
        <w:t>Australian studies identifying s</w:t>
      </w:r>
      <w:r w:rsidR="00E650CF">
        <w:rPr>
          <w:shd w:val="clear" w:color="auto" w:fill="FFFFFF"/>
        </w:rPr>
        <w:t xml:space="preserve">pecies capable of transmitting LSDV under field conditions </w:t>
      </w:r>
      <w:r w:rsidR="001D2845">
        <w:rPr>
          <w:shd w:val="clear" w:color="auto" w:fill="FFFFFF"/>
        </w:rPr>
        <w:t>are</w:t>
      </w:r>
      <w:r w:rsidR="00E650CF">
        <w:rPr>
          <w:shd w:val="clear" w:color="auto" w:fill="FFFFFF"/>
        </w:rPr>
        <w:t xml:space="preserve"> largely </w:t>
      </w:r>
      <w:r w:rsidR="001D2845">
        <w:rPr>
          <w:shd w:val="clear" w:color="auto" w:fill="FFFFFF"/>
        </w:rPr>
        <w:t>lacking</w:t>
      </w:r>
      <w:r w:rsidR="00E650CF">
        <w:rPr>
          <w:shd w:val="clear" w:color="auto" w:fill="FFFFFF"/>
        </w:rPr>
        <w:t xml:space="preserve">. </w:t>
      </w:r>
      <w:r w:rsidR="0095095C">
        <w:rPr>
          <w:shd w:val="clear" w:color="auto" w:fill="FFFFFF"/>
        </w:rPr>
        <w:t xml:space="preserve">Given the limited research, it would be prudent to assume that any haematophagous arthropods found in Australia, especially those that favour feeding on cattle, have interrupted feeding patterns and mouthparts that penetrate the skin, could play a role in the transmission of LSD </w:t>
      </w:r>
      <w:r w:rsidR="0095095C">
        <w:rPr>
          <w:shd w:val="clear" w:color="auto" w:fill="FFFFFF"/>
        </w:rPr>
        <w:fldChar w:fldCharType="begin"/>
      </w:r>
      <w:r w:rsidR="006B0536">
        <w:rPr>
          <w:shd w:val="clear" w:color="auto" w:fill="FFFFFF"/>
        </w:rPr>
        <w:instrText xml:space="preserve"> ADDIN ZOTERO_ITEM CSL_CITATION {"citationID":"e9DRZJk4","properties":{"formattedCitation":"(Berg et al. 2015; ESM Tuppurainen et al. 2017)","plainCitation":"(Berg et al. 2015; ESM Tuppurainen et al. 2017)","noteIndex":0},"citationItems":[{"id":6292,"uris":["http://zotero.org/groups/4707929/items/U2KZC4EQ"],"itemData":{"id":6292,"type":"article-journal","archive_location":"WOS:000409021500046","container-title":"EFSA Journal","DOI":"10.2903/j.efsa.2015.3986","ISSN":"1831-4732","issue":"1","journalAbbreviation":"EFSA Journal","title":"Scientific opinion on lumpy skin disease","volume":"13","author":[{"family":"Berg","given":"C"},{"family":"Botner","given":"A"},{"family":"Browman","given":"H"},{"family":"De Koeijer","given":"A"},{"family":"Depner","given":"K"},{"family":"Domingo","given":"M"},{"family":"Ducrot","given":"C"},{"family":"Edwards","given":"S"},{"family":"Fourichon","given":"C"},{"family":"Koenen","given":"F"},{"family":"More","given":"S"},{"family":"Raj","given":"M"},{"family":"Sihvonen","given":"L"},{"family":"Spoolder","given":"H"},{"family":"Stegeman","given":"JA"},{"family":"Thulke","given":"HH"},{"family":"Vagsholm","given":"L"},{"family":"Velarde","given":"A"},{"family":"Willeberg","given":"P"},{"family":"Zientara","given":"S"},{"literal":"EFSA Panel Anim Hlth &amp; Welf AHAW"}],"issued":{"date-parts":[["2015"]]}}},{"id":6491,"uris":["http://zotero.org/groups/4707929/items/9ZIAFM4U"],"itemData":{"id":6491,"type":"article-journal","archive_location":"WOS:000400161300008","container-title":"Transboundary and Emerging Diseases","DOI":"10.1111/tbed.12444","ISSN":"1865-1674","issue":"3","journalAbbreviation":"Transbound Emerg Dis","page":"729-745","title":"Review: Capripoxvirus diseases: Current status and opportunities for control","volume":"64","author":[{"family":"Tuppurainen","given":"ESM"},{"family":"Venter","given":"EH"},{"family":"Shisler","given":"JL"},{"family":"Gari","given":"G"},{"family":"Mekonnen","given":"GA"},{"family":"Juleff","given":"N"},{"family":"Lyons","given":"NA"},{"family":"De Clercq","given":"K"},{"family":"Upton","given":"C"},{"family":"Bowden","given":"TR"},{"family":"Babiuk","given":"S"},{"family":"Babiuk","given":"LA"}],"issued":{"date-parts":[["2017"]]}}}],"schema":"https://github.com/citation-style-language/schema/raw/master/csl-citation.json"} </w:instrText>
      </w:r>
      <w:r w:rsidR="0095095C">
        <w:rPr>
          <w:shd w:val="clear" w:color="auto" w:fill="FFFFFF"/>
        </w:rPr>
        <w:fldChar w:fldCharType="separate"/>
      </w:r>
      <w:r w:rsidR="0095095C">
        <w:rPr>
          <w:noProof/>
          <w:shd w:val="clear" w:color="auto" w:fill="FFFFFF"/>
        </w:rPr>
        <w:t>(Berg et al. 2015; ESM Tuppurainen et al. 2017)</w:t>
      </w:r>
      <w:r w:rsidR="0095095C">
        <w:rPr>
          <w:shd w:val="clear" w:color="auto" w:fill="FFFFFF"/>
        </w:rPr>
        <w:fldChar w:fldCharType="end"/>
      </w:r>
      <w:r w:rsidR="0095095C">
        <w:rPr>
          <w:shd w:val="clear" w:color="auto" w:fill="FFFFFF"/>
        </w:rPr>
        <w:t xml:space="preserve">. The specific species of concern are likely to differ throughout the different cattle regions in Australia, depending on the production system, vegetation, and climatic conditions </w:t>
      </w:r>
      <w:r w:rsidR="0095095C">
        <w:rPr>
          <w:shd w:val="clear" w:color="auto" w:fill="FFFFFF"/>
        </w:rPr>
        <w:fldChar w:fldCharType="begin"/>
      </w:r>
      <w:r w:rsidR="006B0536">
        <w:rPr>
          <w:shd w:val="clear" w:color="auto" w:fill="FFFFFF"/>
        </w:rPr>
        <w:instrText xml:space="preserve"> ADDIN ZOTERO_ITEM CSL_CITATION {"citationID":"ajHrc8Nj","properties":{"formattedCitation":"(Berg et al. 2015)","plainCitation":"(Berg et al. 2015)","noteIndex":0},"citationItems":[{"id":6292,"uris":["http://zotero.org/groups/4707929/items/U2KZC4EQ"],"itemData":{"id":6292,"type":"article-journal","archive_location":"WOS:000409021500046","container-title":"EFSA Journal","DOI":"10.2903/j.efsa.2015.3986","ISSN":"1831-4732","issue":"1","journalAbbreviation":"EFSA Journal","title":"Scientific opinion on lumpy skin disease","volume":"13","author":[{"family":"Berg","given":"C"},{"family":"Botner","given":"A"},{"family":"Browman","given":"H"},{"family":"De Koeijer","given":"A"},{"family":"Depner","given":"K"},{"family":"Domingo","given":"M"},{"family":"Ducrot","given":"C"},{"family":"Edwards","given":"S"},{"family":"Fourichon","given":"C"},{"family":"Koenen","given":"F"},{"family":"More","given":"S"},{"family":"Raj","given":"M"},{"family":"Sihvonen","given":"L"},{"family":"Spoolder","given":"H"},{"family":"Stegeman","given":"JA"},{"family":"Thulke","given":"HH"},{"family":"Vagsholm","given":"L"},{"family":"Velarde","given":"A"},{"family":"Willeberg","given":"P"},{"family":"Zientara","given":"S"},{"literal":"EFSA Panel Anim Hlth &amp; Welf AHAW"}],"issued":{"date-parts":[["2015"]]}}}],"schema":"https://github.com/citation-style-language/schema/raw/master/csl-citation.json"} </w:instrText>
      </w:r>
      <w:r w:rsidR="0095095C">
        <w:rPr>
          <w:shd w:val="clear" w:color="auto" w:fill="FFFFFF"/>
        </w:rPr>
        <w:fldChar w:fldCharType="separate"/>
      </w:r>
      <w:r w:rsidR="0095095C">
        <w:rPr>
          <w:noProof/>
          <w:shd w:val="clear" w:color="auto" w:fill="FFFFFF"/>
        </w:rPr>
        <w:t>(Berg et al. 2015)</w:t>
      </w:r>
      <w:r w:rsidR="0095095C">
        <w:rPr>
          <w:shd w:val="clear" w:color="auto" w:fill="FFFFFF"/>
        </w:rPr>
        <w:fldChar w:fldCharType="end"/>
      </w:r>
      <w:r w:rsidR="0095095C">
        <w:rPr>
          <w:shd w:val="clear" w:color="auto" w:fill="FFFFFF"/>
        </w:rPr>
        <w:t>.</w:t>
      </w:r>
      <w:r w:rsidR="00AF1191">
        <w:rPr>
          <w:shd w:val="clear" w:color="auto" w:fill="FFFFFF"/>
        </w:rPr>
        <w:t xml:space="preserve"> </w:t>
      </w:r>
    </w:p>
    <w:p w14:paraId="36A894D4" w14:textId="0CEC30C8" w:rsidR="0095095C" w:rsidRDefault="00AF1191" w:rsidP="00DB7CCF">
      <w:pPr>
        <w:rPr>
          <w:shd w:val="clear" w:color="auto" w:fill="FFFFFF"/>
        </w:rPr>
      </w:pPr>
      <w:r>
        <w:rPr>
          <w:shd w:val="clear" w:color="auto" w:fill="FFFFFF"/>
        </w:rPr>
        <w:t>Little is known regarding the species of march flies that prey on cattle, and research on mosquito pests of cattle is lacking. Moreover, the prevalence of stable flies in northern regions remains unknown. Two factors should be used to prioritise vectors species for further research, (i) abundance on or around cattle, and (ii) their preference for feeding on cattle. However, an understanding of these factors is limited in Australia, particularly in the north where LSD is most likely to arrive. Studies in remote areas which includes feral bovids are also warranted as these areas pose a heightened risk of LSD entry by wind-borne agents.</w:t>
      </w:r>
    </w:p>
    <w:p w14:paraId="22CDC36B" w14:textId="05335D26" w:rsidR="00183B5A" w:rsidRDefault="0095095C" w:rsidP="00DB7CCF">
      <w:pPr>
        <w:rPr>
          <w:shd w:val="clear" w:color="auto" w:fill="FFFFFF"/>
        </w:rPr>
      </w:pPr>
      <w:r>
        <w:rPr>
          <w:shd w:val="clear" w:color="auto" w:fill="FFFFFF"/>
        </w:rPr>
        <w:t>W</w:t>
      </w:r>
      <w:r w:rsidR="00010FBF">
        <w:rPr>
          <w:shd w:val="clear" w:color="auto" w:fill="FFFFFF"/>
        </w:rPr>
        <w:t>hile</w:t>
      </w:r>
      <w:r w:rsidR="00DB7CCF">
        <w:rPr>
          <w:shd w:val="clear" w:color="auto" w:fill="FFFFFF"/>
        </w:rPr>
        <w:t xml:space="preserve"> the virus may be detected beyond the mouthparts, such as in the midgut of ticks, minimal evidence suggest</w:t>
      </w:r>
      <w:r w:rsidR="00010FBF">
        <w:rPr>
          <w:shd w:val="clear" w:color="auto" w:fill="FFFFFF"/>
        </w:rPr>
        <w:t>s</w:t>
      </w:r>
      <w:r w:rsidR="00DB7CCF">
        <w:rPr>
          <w:shd w:val="clear" w:color="auto" w:fill="FFFFFF"/>
        </w:rPr>
        <w:t xml:space="preserve"> this </w:t>
      </w:r>
      <w:r w:rsidR="00010FBF">
        <w:rPr>
          <w:shd w:val="clear" w:color="auto" w:fill="FFFFFF"/>
        </w:rPr>
        <w:t>as</w:t>
      </w:r>
      <w:r w:rsidR="00DB7CCF">
        <w:rPr>
          <w:shd w:val="clear" w:color="auto" w:fill="FFFFFF"/>
        </w:rPr>
        <w:t xml:space="preserve"> a biological pathway. However, </w:t>
      </w:r>
      <w:r w:rsidR="00010FBF">
        <w:rPr>
          <w:shd w:val="clear" w:color="auto" w:fill="FFFFFF"/>
        </w:rPr>
        <w:t>this</w:t>
      </w:r>
      <w:r w:rsidR="00DB7CCF">
        <w:rPr>
          <w:shd w:val="clear" w:color="auto" w:fill="FFFFFF"/>
        </w:rPr>
        <w:t xml:space="preserve"> </w:t>
      </w:r>
      <w:r w:rsidR="00010FBF">
        <w:rPr>
          <w:shd w:val="clear" w:color="auto" w:fill="FFFFFF"/>
        </w:rPr>
        <w:t xml:space="preserve">possibility </w:t>
      </w:r>
      <w:r w:rsidR="00DB7CCF">
        <w:rPr>
          <w:shd w:val="clear" w:color="auto" w:fill="FFFFFF"/>
        </w:rPr>
        <w:t>cannot be ruled out</w:t>
      </w:r>
      <w:r w:rsidR="001D2845">
        <w:rPr>
          <w:shd w:val="clear" w:color="auto" w:fill="FFFFFF"/>
        </w:rPr>
        <w:t xml:space="preserve"> given evidence has been present of transovarian transmission</w:t>
      </w:r>
      <w:r w:rsidR="00DB7CCF">
        <w:rPr>
          <w:shd w:val="clear" w:color="auto" w:fill="FFFFFF"/>
        </w:rPr>
        <w:t xml:space="preserve"> </w:t>
      </w:r>
      <w:r w:rsidR="00183B5A">
        <w:rPr>
          <w:shd w:val="clear" w:color="auto" w:fill="FFFFFF"/>
        </w:rPr>
        <w:fldChar w:fldCharType="begin"/>
      </w:r>
      <w:r w:rsidR="006B0536">
        <w:rPr>
          <w:shd w:val="clear" w:color="auto" w:fill="FFFFFF"/>
        </w:rPr>
        <w:instrText xml:space="preserve"> ADDIN ZOTERO_ITEM CSL_CITATION {"citationID":"Odir5aIH","properties":{"formattedCitation":"(Foil and Gorham 2000; C. M. Chihota et al. 2001; Chihota et al. 2003a; Tuppurainen et al. 2013; Lubinga, Clift, et al. 2014; Sohier et al. 2019; A. Sprygin et al. 2019; Issimov et al. 2020; Paslaru et al. 2022; Sanz-Bernardo et al. 2021)","plainCitation":"(Foil and Gorham 2000; C. M. Chihota et al. 2001; Chihota et al. 2003a; Tuppurainen et al. 2013; Lubinga, Clift, et al. 2014; Sohier et al. 2019; A. Sprygin et al. 2019; Issimov et al. 2020; Paslaru et al. 2022; Sanz-Bernardo et al. 2021)","dontUpdate":true,"noteIndex":0},"citationItems":[{"id":6604,"uris":["http://zotero.org/groups/4707929/items/HTRY98DV"],"itemData":{"id":6604,"type":"chapter","container-title":"Medical Entomology","event-place":"Dordrecht","ISBN":"978-0-7923-6321-7","language":"en","note":"DOI: 10.1007/978-94-011-6472-6_12","page":"461-514","publisher":"Springer Netherlands","publisher-place":"Dordrecht","source":"DOI.org (Crossref)","title":"Mechanical Transmission of Disease Agents by Arthropods","URL":"http://link.springer.com/10.1007/978-94-011-6472-6_12","editor":[{"family":"Eldridge","given":"Bruce F."},{"family":"Edman","given":"John D."}],"author":[{"family":"Foil","given":"Lane D."},{"family":"Gorham","given":"J. Richard"}],"accessed":{"date-parts":[["2022",10,19]]},"issued":{"date-parts":[["2000"]]}}},{"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id":6515,"uris":["http://zotero.org/groups/4707929/items/HQ6Z7WC8"],"itemData":{"id":6515,"type":"article-journal","archive_location":"WOS:000321794500010","container-title":"Ticks and Tick-Borne Diseases","DOI":"10.1016/j.ttbdis.2013.01.006","ISSN":"1877-959X","issue":"4","journalAbbreviation":"Ticks Tick-Borne Dis","page":"329-333","title":"Evidence of vertical transmission of lumpy skin disease virus in &lt;i&gt;Rhipicephalus decoloratus&lt;/i&gt; ticks","volume":"4","author":[{"family":"Tuppurainen","given":"ESM"},{"family":"Lubinga","given":"JC"},{"family":"Stoltsz","given":"WH"},{"family":"Troskie","given":"M"},{"family":"Carpenter","given":"ST"},{"family":"Coetzer","given":"JAW"},{"family":"Venter","given":"EH"},{"family":"Oura","given":"CAL"}],"issued":{"date-parts":[["2013"]]}}},{"id":6516,"uris":["http://zotero.org/groups/4707929/items/NFV58836"],"itemData":{"id":6516,"type":"article-journal","abstract":"Lumpy skin disease (LSD) is caused by lumpy skin disease virus (LSDV), a member of the genus Capripoxvirus. Transmission of the virus has been associated with haematophagous insects such as Stomoxys calcitrans as well as Aedes and Culex species of mosquitoes. Recent studies have reported the transmission of the virus by Amblyomma hebraeum, Rhipicephalus appendiculatus, and Rhipicephalus decoloratus ticks and the presence of LSDV in saliva of A. hebraeum and R. appendiculatus ticks. The aim of this study was to determine which tick organs become infected by LSDV following intrastadial infection and transstadial persistence of the virus in A. hebraeum and R. appendiculatus ticks. Nymphal and adult ticks were orally infected by feeding them on LSDV-infected cattle. Partially fed adult ticks were processed for testing while nymphs were fed to repletion and allowed to moult to adults before being processed for testing. The infection in tick organs was determined by testing for the presence of the viral antigen using monoclonal antibodies with immunohistochemical staining. The viral antigen was detected in salivary glands, haemocytes, synganglia, ovaries, testes, fat bodies, and midgut. Since the virus was shown to be able to cross the midgut wall and infect various tick organs, this may indicate potential for biological development and transmission of LSDV in ticks. This study strengthens the previously reported evidence of the occurrence of LSDV in tick saliva. (C) 2013 Elsevier GmbH. All rights reserved.","archive_location":"WOS:000332057800007","container-title":"Ticks and Tick-Borne Diseases","DOI":"10.1016/j.ttbdis.2013.09.010","ISSN":"1877-959X","issue":"2","journalAbbreviation":"Ticks Tick-Borne Dis","page":"113-120","title":"Demonstration of lumpy skin disease virus infection in &lt;i&gt;Amblyomma hebraeum&lt;/i&gt; and &lt;i&gt;Rhipicephalus appendiculatus&lt;/i&gt; ticks using immunohistochemistry","volume":"5","author":[{"family":"Lubinga","given":"JC"},{"family":"Clift","given":"SJ"},{"family":"Tuppurainen","given":"ESM"},{"family":"Stoltsz","given":"WH"},{"family":"Babiuk","given":"S"},{"family":"Coetzer","given":"JAW"},{"family":"Venter","given":"EH"}],"issued":{"date-parts":[["2014"]]}}},{"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id":6325,"uris":["http://zotero.org/groups/4707929/items/WLZ6IA45"],"itemData":{"id":6325,"type":"article-journal","container-title":"Medical and Veterinary Entomology","DOI":"10.1111/mve.12576","ISSN":"0269-283X, 1365-2915","journalAbbreviation":"Medical Vet Entomology","language":"en","source":"DOI.org (Crossref)","title":"Putative roles of mosquitoes (&lt;i&gt;Culicidae&lt;/i&gt;) and biting midges (&lt;i&gt;Culicoides&lt;/i&gt; spp.) as mechanical or biological vectors of lumpy skin disease virus","URL":"https://onlinelibrary.wiley.com/doi/10.1111/mve.12576","author":[{"family":"Paslaru","given":"Anca I."},{"family":"Maurer","given":"Lena M."},{"family":"Vögtlin","given":"Andrea"},{"family":"Hoffmann","given":"Bernd"},{"family":"Torgerson","given":"Paul R."},{"family":"Mathis","given":"Alexander"},{"family":"Veronesi","given":"Eva"}],"accessed":{"date-parts":[["2022",5,27]]},"issued":{"date-parts":[["2022"]]}}},{"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00183B5A">
        <w:rPr>
          <w:shd w:val="clear" w:color="auto" w:fill="FFFFFF"/>
        </w:rPr>
        <w:fldChar w:fldCharType="separate"/>
      </w:r>
      <w:r w:rsidR="00183B5A">
        <w:rPr>
          <w:noProof/>
          <w:shd w:val="clear" w:color="auto" w:fill="FFFFFF"/>
        </w:rPr>
        <w:t>(Foil and Gorham 2000; Chihota et al. 2001; Chihota et al. 2003a; Tuppurainen et al. 2013; Lubinga</w:t>
      </w:r>
      <w:r w:rsidR="00210B2A">
        <w:rPr>
          <w:noProof/>
          <w:shd w:val="clear" w:color="auto" w:fill="FFFFFF"/>
        </w:rPr>
        <w:t xml:space="preserve"> </w:t>
      </w:r>
      <w:r w:rsidR="00183B5A">
        <w:rPr>
          <w:noProof/>
          <w:shd w:val="clear" w:color="auto" w:fill="FFFFFF"/>
        </w:rPr>
        <w:t>et al. 2014; Sohier et al. 2019; Sprygin et al. 2019; Issimov et al. 2020; Paslaru et al. 2022; Sanz-Bernardo et al. 2021)</w:t>
      </w:r>
      <w:r w:rsidR="00183B5A">
        <w:rPr>
          <w:shd w:val="clear" w:color="auto" w:fill="FFFFFF"/>
        </w:rPr>
        <w:fldChar w:fldCharType="end"/>
      </w:r>
      <w:r w:rsidR="00183B5A">
        <w:rPr>
          <w:shd w:val="clear" w:color="auto" w:fill="FFFFFF"/>
        </w:rPr>
        <w:t>.</w:t>
      </w:r>
    </w:p>
    <w:p w14:paraId="2D83CAD3" w14:textId="77777777" w:rsidR="00DB7CCF" w:rsidRDefault="00DB7CCF" w:rsidP="00DB7CCF">
      <w:pPr>
        <w:rPr>
          <w:lang w:eastAsia="en-US"/>
        </w:rPr>
      </w:pPr>
    </w:p>
    <w:p w14:paraId="2160BC3C" w14:textId="14B4A274" w:rsidR="00886C39" w:rsidRDefault="00886C39" w:rsidP="00010FBF">
      <w:pPr>
        <w:pStyle w:val="Heading2"/>
      </w:pPr>
      <w:bookmarkStart w:id="233" w:name="_Toc195777945"/>
      <w:r>
        <w:t>Efficacy of integrated pest management</w:t>
      </w:r>
      <w:bookmarkEnd w:id="233"/>
    </w:p>
    <w:p w14:paraId="76C18892" w14:textId="6533AD5C" w:rsidR="00284A02" w:rsidRDefault="00284A02" w:rsidP="00284A02">
      <w:pPr>
        <w:rPr>
          <w:shd w:val="clear" w:color="auto" w:fill="FFFFFF"/>
        </w:rPr>
      </w:pPr>
      <w:r>
        <w:rPr>
          <w:shd w:val="clear" w:color="auto" w:fill="FFFFFF"/>
        </w:rPr>
        <w:t xml:space="preserve">While IPM holds promise in reducing vector populations by employing diverse control </w:t>
      </w:r>
      <w:r w:rsidRPr="00943B9D">
        <w:t>measures</w:t>
      </w:r>
      <w:r>
        <w:t xml:space="preserve">, its efficacy in controlling LSD remains uncertain, especially </w:t>
      </w:r>
      <w:r>
        <w:rPr>
          <w:shd w:val="clear" w:color="auto" w:fill="FFFFFF"/>
        </w:rPr>
        <w:t xml:space="preserve">given reports indicating that as few as 20 stable flies could transmit the virus to an individual animal </w:t>
      </w:r>
      <w:r>
        <w:rPr>
          <w:shd w:val="clear" w:color="auto" w:fill="FFFFFF"/>
        </w:rPr>
        <w:fldChar w:fldCharType="begin"/>
      </w:r>
      <w:r w:rsidR="006B0536">
        <w:rPr>
          <w:shd w:val="clear" w:color="auto" w:fill="FFFFFF"/>
        </w:rPr>
        <w:instrText xml:space="preserve"> ADDIN ZOTERO_ITEM CSL_CITATION {"citationID":"9UhhVpQP","properties":{"formattedCitation":"(Haegeman 2023)","plainCitation":"(Haegeman 2023)","noteIndex":0},"citationItems":[{"id":8048,"uris":["http://zotero.org/groups/4707929/items/L7T5BTUD"],"itemData":{"id":8048,"type":"speech","event-title":"EuFMD LSD symposium","title":"LSDV transmission by stomoxys stable flies. Lessons learned from in vivo animal expiriments","URL":"https://www.slideshare.net/eufmd1/lsd-symposium-a-haegeman-lsdv-transmission-by-stomoxys-stable-flies-lessons-learned-from-in-vivo-animal-expiriments","author":[{"family":"Haegeman","given":"A"}],"accessed":{"date-parts":[["2024",3,22]]},"issued":{"date-parts":[["2023"]]}}}],"schema":"https://github.com/citation-style-language/schema/raw/master/csl-citation.json"} </w:instrText>
      </w:r>
      <w:r>
        <w:rPr>
          <w:shd w:val="clear" w:color="auto" w:fill="FFFFFF"/>
        </w:rPr>
        <w:fldChar w:fldCharType="separate"/>
      </w:r>
      <w:r>
        <w:rPr>
          <w:noProof/>
          <w:shd w:val="clear" w:color="auto" w:fill="FFFFFF"/>
        </w:rPr>
        <w:t>(Haegeman 2023)</w:t>
      </w:r>
      <w:r>
        <w:rPr>
          <w:shd w:val="clear" w:color="auto" w:fill="FFFFFF"/>
        </w:rPr>
        <w:fldChar w:fldCharType="end"/>
      </w:r>
      <w:r>
        <w:rPr>
          <w:shd w:val="clear" w:color="auto" w:fill="FFFFFF"/>
        </w:rPr>
        <w:t xml:space="preserve">. Although IPM strategies may benefit intensive animal settings like dairies or feedlots when implemented before adult populations peak, their success depends on factors such as vector species, environmental conditions and cattle-related infrastructure. In northern Australia, where LSD-contaminated vectors may arrive from overseas, </w:t>
      </w:r>
      <w:r w:rsidR="00EC02BA">
        <w:rPr>
          <w:shd w:val="clear" w:color="auto" w:fill="FFFFFF"/>
        </w:rPr>
        <w:t xml:space="preserve">most </w:t>
      </w:r>
      <w:r>
        <w:rPr>
          <w:shd w:val="clear" w:color="auto" w:fill="FFFFFF"/>
        </w:rPr>
        <w:t xml:space="preserve">IPM </w:t>
      </w:r>
      <w:r w:rsidR="00EC02BA">
        <w:rPr>
          <w:shd w:val="clear" w:color="auto" w:fill="FFFFFF"/>
        </w:rPr>
        <w:t>measures are impractical to implement.</w:t>
      </w:r>
      <w:r w:rsidR="006B15CF" w:rsidRPr="006B15CF">
        <w:rPr>
          <w:shd w:val="clear" w:color="auto" w:fill="FFFFFF"/>
        </w:rPr>
        <w:t xml:space="preserve"> </w:t>
      </w:r>
      <w:r w:rsidR="006B15CF">
        <w:rPr>
          <w:shd w:val="clear" w:color="auto" w:fill="FFFFFF"/>
        </w:rPr>
        <w:t>Southern Australian cattle systems on the other hand, are more amenable to many of these methods.</w:t>
      </w:r>
      <w:r w:rsidR="00AF1191">
        <w:rPr>
          <w:shd w:val="clear" w:color="auto" w:fill="FFFFFF"/>
        </w:rPr>
        <w:t xml:space="preserve"> Given the popularity of IPM as a strategy for controlling LSD, it is prudent to gain a better understanding of its true efficacy in reducing LSD spread. </w:t>
      </w:r>
    </w:p>
    <w:p w14:paraId="510DA5D7" w14:textId="788D9FBF" w:rsidR="00886C39" w:rsidRDefault="00886C39" w:rsidP="00886C39">
      <w:pPr>
        <w:pStyle w:val="Heading2"/>
      </w:pPr>
      <w:bookmarkStart w:id="234" w:name="_Toc195777946"/>
      <w:r>
        <w:lastRenderedPageBreak/>
        <w:t>Number of insects required to transmit LSD</w:t>
      </w:r>
      <w:bookmarkEnd w:id="234"/>
      <w:r>
        <w:t xml:space="preserve"> </w:t>
      </w:r>
    </w:p>
    <w:p w14:paraId="087F37A9" w14:textId="334CBD4F" w:rsidR="00595A98" w:rsidRPr="006B6833" w:rsidRDefault="00595A98" w:rsidP="00595A98">
      <w:r>
        <w:t xml:space="preserve">Based on the available research, </w:t>
      </w:r>
      <w:r w:rsidR="006B15CF">
        <w:rPr>
          <w:shd w:val="clear" w:color="auto" w:fill="FFFFFF"/>
        </w:rPr>
        <w:t xml:space="preserve">most of which has not been corroborated with field studies, </w:t>
      </w:r>
      <w:r>
        <w:rPr>
          <w:shd w:val="clear" w:color="auto" w:fill="FFFFFF"/>
        </w:rPr>
        <w:t xml:space="preserve">it is assumed that a 'swarm' of vectors is necessary to transmit the disease between animals </w:t>
      </w:r>
      <w:r w:rsidR="0050367B">
        <w:rPr>
          <w:shd w:val="clear" w:color="auto" w:fill="FFFFFF"/>
        </w:rPr>
        <w:fldChar w:fldCharType="begin"/>
      </w:r>
      <w:r w:rsidR="006B0536">
        <w:rPr>
          <w:shd w:val="clear" w:color="auto" w:fill="FFFFFF"/>
        </w:rPr>
        <w:instrText xml:space="preserve"> ADDIN ZOTERO_ITEM CSL_CITATION {"citationID":"UX7CxQHB","properties":{"formattedCitation":"(Weiss 1968; Carn and Kitching 1995; C. M. Chihota et al. 2001; Chihota et al. 2003a; Sohier et al. 2019; Sprygin et al. 2020; Issimov et al. 2020; Sanz-Bernardo et al. 2021)","plainCitation":"(Weiss 1968; Carn and Kitching 1995; C. M. Chihota et al. 2001; Chihota et al. 2003a; Sohier et al. 2019; Sprygin et al. 2020; Issimov et al. 2020; Sanz-Bernardo et al. 2021)","dontUpdate":true,"noteIndex":0},"citationItems":[{"id":6331,"uris":["http://zotero.org/groups/4707929/items/LH5PWTNZ"],"itemData":{"id":6331,"type":"chapter","container-title":"Cytomegaloviruses. Rinderpest Virus. Lumpy Skin Disease Virus","event-place":"Berlin, Heidelberg","ISBN":"978-3-662-38850-1","language":"en","note":"collection-title: Virology Monographs\nDOI: 10.1007/978-3-662-39771-8_3","page":"111-131","publisher":"Springer Berlin Heidelberg","publisher-place":"Berlin, Heidelberg","source":"DOI.org (Crossref)","title":"Lumpy skin disease virus","URL":"http://link.springer.com/10.1007/978-3-662-39771-8_3","collection-editor":[{"family":"Gard","given":"S."},{"family":"Hallauer","given":"C."},{"family":"Meyer","given":"K. F."}],"container-author":[{"family":"Hanshaw","given":"J. B."},{"family":"Plowright","given":"W."},{"family":"Weiss","given":"K. E."}],"author":[{"family":"Weiss","given":"K. E."}],"accessed":{"date-parts":[["2022",5,18]]},"issued":{"date-parts":[["1968"]]}}},{"id":6448,"uris":["http://zotero.org/groups/4707929/items/3968E5Z6"],"itemData":{"id":6448,"type":"article-journal","abstract":"British cattle were inoculated with lumpy skin disease (Neethling) virus and their clinical signs observed over a three week period. Elevation of body temperature following infection was not found to be a consistent feature, and even in severe cases was limited to a peak temperature of 41 degrees C. Generalised lesions were seen 9-14 days post infection (p.i.), and the development of generalised infections did not appear to be dose related. Following intradermal inoculation lesions were detected from day 2 p.i. and first appearance and severity of local reaction appeared to be related to dose. Virus isolation was carried out on ocular, nasal and saliva swabs, and on buffy coat preparations. A transient viraemia was detected in two of eleven animals that did not show generalized signs; virus was not isolated from the secretions of seven animals without generalised signs. Virus was isolated from the peripheral secretions of an animal with generalised disease between 9 and 15 days p.i. and viraemia was detected in each of five animals with generalized signs. Delayed-type hypersensitivity reactions following intradermal inoculation of immune cattle with LSDV were found to be maximal at 24 h after challenge.","container-title":"Archives of Virology","DOI":"10.1007/BF01718427","ISSN":"0304-8608","issue":"3","journalAbbreviation":"Arch Virol","language":"eng","note":"PMID: 7733823","page":"503-513","source":"PubMed","title":"The clinical response of cattle experimentally infected with lumpy skin disease (Neethling) virus","volume":"140","author":[{"family":"Carn","given":"V. M."},{"family":"Kitching","given":"R. P."}],"issued":{"date-parts":[["1995"]]}}},{"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6404,"uris":["http://zotero.org/groups/4707929/items/RUBH8KGJ"],"itemData":{"id":6404,"type":"article-journal","archive_location":"WOS:000185088600009","container-title":"Medical and Veterinary Entomology","DOI":"10.1046/j.1365-2915.2003.00445.x","ISSN":"0269-283X","issue":"3","page":"294-300","title":"Attempted mechanical transmission of lumpy skin disease virus by biting insects","volume":"17","author":[{"family":"Chihota","given":"CM"},{"family":"Rennie","given":"LF"},{"family":"Kitching","given":"RP"},{"family":"Mellor","given":"PS"}],"issued":{"date-parts":[["2003"]]}}},{"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6388,"uris":["http://zotero.org/groups/4707929/items/EVM43W7N"],"itemData":{"id":6388,"type":"article-journal","container-title":"PLoS One","DOI":"10.1371/journal.pone.0232584","issue":"5","journalAbbreviation":"PLoS One","page":"e0232584","title":"Evidence of recombination of vaccine strains of lumpy skin disease virus with field strains, causing disease","volume":"15","author":[{"family":"Sprygin","given":""},{"family":"Pestova","given":"Y."},{"family":"Bjadovskaya","given":"O."},{"family":"Prutnikov","given":"P."},{"family":"Zinyakov","given":"N."},{"family":"Kononova","given":"S."}],"issued":{"date-parts":[["2020"]]}}},{"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id":6761,"uris":["http://zotero.org/groups/4707929/items/P3IHX6TJ"],"itemData":{"id":6761,"type":"article-journal","abstract":"Lumpy skin disease virus (LSDV) is a vector-transmitted poxvirus that causes disease in cattle. Vector species involved in LSDV transmission and their ability to acquire and transmit the virus are poorly characterized. Using a highly representative bovine experimental model of lumpy skin disease, we fed four model vector species (Aedes aegypti, Culex quinquefasciatus, Stomoxys calcitrans, and Culicoides nubeculosus) on LSDV-inoculated cattle in order to examine their acquisition and retention of LSDV. Subclinical disease was a more common outcome than clinical disease in the inoculated cattle. Importantly, the probability of vectors acquiring LSDV from a subclinical animal (0.006) was very low compared with that from a clinical animal (0.23), meaning an insect feeding on a subclinical animal was 97% less likely to acquire LSDV than one feeding on a clinical animal. All four potential vector species studied acquired LSDV from the host at a similar rate, but Aedes aegypti and Stomoxys calcitrans retained the virus for a longer time, up to 8 days. There was no evidence of virus replication in the vector, consistent with mechanical rather than biological transmission. The parameters obtained in this study were combined with data from studies of LSDV transmission and vector life history parameters to determine the basic reproduction number of LSDV in cattle mediated by each of the model species. This reproduction number was highest for Stomoxys calcitrans (19.1), followed by C. nubeculosus (7.1) and Ae. aegypti (2.4), indicating that these three species are potentially efficient transmitters of LSDV; this information can be used to inform LSD control programs.IMPORTANCE Lumpy skin disease virus (LSDV) causes a severe systemic disease characterized by cutaneous nodules in cattle. LSDV is a rapidly emerging pathogen, having spread since 2012 into Europe and Russia and across Asia. The vector-borne nature of LSDV transmission is believed to have promoted this rapid geographic spread of the virus; however, a lack of quantitative evidence about LSDV transmission has hampered effective control of the disease during the current epidemic. Our research shows subclinical cattle play little part in virus transmission relative to clinical cattle and reveals a low probability of virus acquisition by insects at the preclinical stage. We have also calculated the reproductive number of different insect species, therefore identifying efficient transmitters of LSDV. This information is of utmost importance, as it will help to define epidemiological control measures during LSDV epidemics and of particular consequence in resource-poor regions where LSD vaccination may be less than adequate.","container-title":"Journal of Virology","DOI":"10.1128/JVI.02239-20","ISSN":"1098-5514","issue":"9","journalAbbreviation":"J Virol","language":"eng","note":"PMID: 33568514\nPMCID: PMC8104101","page":"e02239-20","source":"PubMed","title":"Quantifying and modeling the acquisition and retention of lumpy skin disease virus by hematophagus insects reveals clinically but not subclinically affected cattle are promoters of viral transmission and key targets for control of disease outbreaks","volume":"95","author":[{"family":"Sanz-Bernardo","given":"B"},{"family":"Haga","given":"Ismar R."},{"family":"Wijesiriwardana","given":"Najith"},{"family":"Basu","given":"Sanjay"},{"family":"Larner","given":"Will"},{"family":"Diaz","given":"Adriana V."},{"family":"Langlands","given":"Zoë"},{"family":"Denison","given":"Eric"},{"family":"Stoner","given":"Joanne"},{"family":"White","given":"Mia"},{"family":"Sanders","given":"Christopher"},{"family":"Hawes","given":"Philippa C."},{"family":"Wilson","given":"Anthony J."},{"family":"Atkinson","given":"John"},{"family":"Batten","given":"Carrie"},{"family":"Alphey","given":"Luke"},{"family":"Darpel","given":"Karin E."},{"family":"Gubbins","given":"Simon"},{"family":"Beard","given":"Philippa M."}],"issued":{"date-parts":[["2021"]]}}}],"schema":"https://github.com/citation-style-language/schema/raw/master/csl-citation.json"} </w:instrText>
      </w:r>
      <w:r w:rsidR="0050367B">
        <w:rPr>
          <w:shd w:val="clear" w:color="auto" w:fill="FFFFFF"/>
        </w:rPr>
        <w:fldChar w:fldCharType="separate"/>
      </w:r>
      <w:r w:rsidR="002A46A7">
        <w:rPr>
          <w:noProof/>
          <w:shd w:val="clear" w:color="auto" w:fill="FFFFFF"/>
        </w:rPr>
        <w:t>(Weiss 1968; Carn and Kitching 1995; Chihota et al. 2001; Chihota et al. 2003a; Sohier et al. 2019; Sprygin et al. 2020; Issimov et al. 2020; Sanz-Bernardo et al. 2021)</w:t>
      </w:r>
      <w:r w:rsidR="0050367B">
        <w:rPr>
          <w:shd w:val="clear" w:color="auto" w:fill="FFFFFF"/>
        </w:rPr>
        <w:fldChar w:fldCharType="end"/>
      </w:r>
      <w:r w:rsidR="002A46A7">
        <w:rPr>
          <w:shd w:val="clear" w:color="auto" w:fill="FFFFFF"/>
        </w:rPr>
        <w:t xml:space="preserve">. </w:t>
      </w:r>
      <w:r>
        <w:t xml:space="preserve">This assumption arises due to the mechanical nature of the vectors and the need for an infective dose of live virus to be inoculated into the animals </w:t>
      </w:r>
      <w:r w:rsidR="002A46A7">
        <w:fldChar w:fldCharType="begin"/>
      </w:r>
      <w:r w:rsidR="006B0536">
        <w:instrText xml:space="preserve"> ADDIN ZOTERO_ITEM CSL_CITATION {"citationID":"NFjvMgWy","properties":{"formattedCitation":"(A. Sprygin et al. 2019)","plainCitation":"(A. Sprygin et al. 2019)","noteIndex":0},"citationItems":[{"id":7774,"uris":["http://zotero.org/groups/4707929/items/6TFH6PTY"],"itemData":{"id":7774,"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schema":"https://github.com/citation-style-language/schema/raw/master/csl-citation.json"} </w:instrText>
      </w:r>
      <w:r w:rsidR="002A46A7">
        <w:fldChar w:fldCharType="separate"/>
      </w:r>
      <w:r w:rsidR="002A46A7">
        <w:rPr>
          <w:noProof/>
        </w:rPr>
        <w:t>(A. Sprygin et al. 2019)</w:t>
      </w:r>
      <w:r w:rsidR="002A46A7">
        <w:fldChar w:fldCharType="end"/>
      </w:r>
      <w:r>
        <w:rPr>
          <w:shd w:val="clear" w:color="auto" w:fill="FFFFFF"/>
        </w:rPr>
        <w:t xml:space="preserve">. Currently, it is assumed that a minimum of 36 horse flies, 50 </w:t>
      </w:r>
      <w:r w:rsidRPr="0004470E">
        <w:rPr>
          <w:i/>
          <w:iCs/>
          <w:shd w:val="clear" w:color="auto" w:fill="FFFFFF"/>
        </w:rPr>
        <w:t>Aedes</w:t>
      </w:r>
      <w:r>
        <w:rPr>
          <w:shd w:val="clear" w:color="auto" w:fill="FFFFFF"/>
        </w:rPr>
        <w:t xml:space="preserve"> mosquitoes</w:t>
      </w:r>
      <w:r w:rsidR="006B6833">
        <w:rPr>
          <w:shd w:val="clear" w:color="auto" w:fill="FFFFFF"/>
        </w:rPr>
        <w:t xml:space="preserve">, </w:t>
      </w:r>
      <w:r>
        <w:rPr>
          <w:shd w:val="clear" w:color="auto" w:fill="FFFFFF"/>
        </w:rPr>
        <w:t xml:space="preserve">or &gt;20 </w:t>
      </w:r>
      <w:r w:rsidRPr="0004470E">
        <w:rPr>
          <w:i/>
          <w:iCs/>
          <w:shd w:val="clear" w:color="auto" w:fill="FFFFFF"/>
        </w:rPr>
        <w:t>Stomoxys</w:t>
      </w:r>
      <w:r>
        <w:rPr>
          <w:shd w:val="clear" w:color="auto" w:fill="FFFFFF"/>
        </w:rPr>
        <w:t xml:space="preserve"> stable flies</w:t>
      </w:r>
      <w:r w:rsidR="00595A13">
        <w:rPr>
          <w:shd w:val="clear" w:color="auto" w:fill="FFFFFF"/>
        </w:rPr>
        <w:fldChar w:fldCharType="begin"/>
      </w:r>
      <w:r w:rsidR="006B0536">
        <w:rPr>
          <w:shd w:val="clear" w:color="auto" w:fill="FFFFFF"/>
        </w:rPr>
        <w:instrText xml:space="preserve"> ADDIN ZOTERO_ITEM CSL_CITATION {"citationID":"wfG5Fcr3","properties":{"formattedCitation":"(Sohier et al. 2019; Issimov et al. 2020)","plainCitation":"(Sohier et al. 2019; Issimov et al. 2020)","dontUpdate":true,"noteIndex":0},"citationItems":[{"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6353,"uris":["http://zotero.org/groups/4707929/items/WVUI69C2"],"itemData":{"id":6353,"type":"article-journal","abstract":"Samples collected for PCR from recipient animals tested positive in 5 out of 6 cases, while the virus was isolated from 4 of 6 animals. The clinical signs exhibited by recipient animals were mostly moderate in nature with only one severe case. To our knowledge, this is the first time that transmission of LSDV by three Stomoxys species has been demonstrated, and their role as mechanical vectors of LSDV is indicated.","container-title":"Animals","DOI":"10.3390/ani10030477","ISSN":"2076-2615","issue":"3","journalAbbreviation":"Animals (Basel)","language":"eng","note":"PMID: 32178349\nPMCID: PMC7143779","page":"e477","source":"PubMed","title":"Mechanical transmission of lumpy skin disease virus by &lt;i&gt;Stomoxys&lt;/i&gt; spp (&lt;i&gt;Stomoxys calsitrans&lt;/i&gt;, &lt;i&gt;Stomoxys sitiens&lt;/i&gt;, &lt;i&gt;Stomoxys indica&lt;/i&gt;), &lt;i&gt;Diptera&lt;/i&gt;: &lt;i&gt;Muscidae&lt;/i&gt;","title-short":"Mechanical Transmission of Lumpy Skin Disease Virus by Stomoxys Spp (Stomoxys Calsitrans, Stomoxys Sitiens, Stomoxys Indica), Diptera","volume":"10","author":[{"family":"Issimov","given":"Arman"},{"family":"Kutumbetov","given":"Lespek"},{"family":"Orynbayev","given":"Mukhit B."},{"family":"Khairullin","given":"Berik"},{"family":"Myrzakhmetova","given":"Balzhan"},{"family":"Sultankulova","given":"Kulyaisan"},{"family":"White","given":"Peter J."}],"issued":{"date-parts":[["2020"]]}}}],"schema":"https://github.com/citation-style-language/schema/raw/master/csl-citation.json"} </w:instrText>
      </w:r>
      <w:r w:rsidR="00595A13">
        <w:rPr>
          <w:shd w:val="clear" w:color="auto" w:fill="FFFFFF"/>
        </w:rPr>
        <w:fldChar w:fldCharType="separate"/>
      </w:r>
      <w:r w:rsidR="00595A13">
        <w:rPr>
          <w:shd w:val="clear" w:color="auto" w:fill="FFFFFF"/>
        </w:rPr>
        <w:fldChar w:fldCharType="end"/>
      </w:r>
      <w:r>
        <w:rPr>
          <w:shd w:val="clear" w:color="auto" w:fill="FFFFFF"/>
        </w:rPr>
        <w:t xml:space="preserve"> are necessary for transmission </w:t>
      </w:r>
      <w:r w:rsidR="006B6833">
        <w:fldChar w:fldCharType="begin"/>
      </w:r>
      <w:r w:rsidR="006B0536">
        <w:instrText xml:space="preserve"> ADDIN ZOTERO_ITEM CSL_CITATION {"citationID":"H6JfoSTo","properties":{"formattedCitation":"(Sohier et al. 2019; C. M. Chihota et al. 2001; Haegeman 2023; Hall et al. 2023b)","plainCitation":"(Sohier et al. 2019; C. M. Chihota et al. 2001; Haegeman 2023; Hall et al. 2023b)","noteIndex":0},"citationItems":[{"id":6524,"uris":["http://zotero.org/groups/4707929/items/4JZ88UYZ"],"itemData":{"id":6524,"type":"article-journal","abstract":"Lumpy skin disease (LSD) is a devastating disease of cattle characterized by fever, nodules on the skin, lymphadenopathy and milk drop. Several haematophagous arthropod species like dipterans and ticks are suspected to play a role in the transmission of LSDV. Few conclusive data are however available on the importance of biting flies and horseflies as potential vectors in LSDV transmission. Therefore an in vivo transmission study was carried out to investigate possible LSDV transmission by Stomoxys calcitrans biting flies and Haematopota spp. horseflies from experimentally infected viraemic donor bulls to acceptor bulls. LSDV transmission by Stomoxys calcitrans was evidenced in 3 independent experiments, LSDV transmission by Haematopota spp. was shown in one experiment. Evidence of LSD was supported by induction of nodules and virus detection in the blood of acceptor animals. Our results are supportive for a mechanical transmission of the virus by these vectors.","archive_location":"WOS:000509328100002","container-title":"Scientific Reports","DOI":"10.1038/s41598-019-56605-6","ISSN":"2045-2322","issue":"1","journalAbbreviation":"Scientific Reports","page":"20076","title":"Experimental evidence of mechanical lumpy skin disease virus transmission by &lt;i&gt;Stomoxys calcitrans&lt;/i&gt; biting flies and &lt;i&gt;Haematopota&lt;/i&gt; spp. horseflies","volume":"9","author":[{"family":"Sohier","given":"C"},{"family":"Haegeman","given":"A"},{"family":"Mostin","given":"L"},{"family":"De Leeuw","given":"I"},{"family":"Van Campe","given":"W"},{"family":"De Vleeschauwer","given":"A"},{"family":"Tuppurainen","given":"ESM"},{"family":"Berg","given":"T","non-dropping-particle":"van den"},{"family":"De Regge","given":"N"},{"family":"De Clercq","given":"K"}],"issued":{"date-parts":[["2019"]]}}},{"id":6575,"uris":["http://zotero.org/groups/4707929/items/MCTU336H"],"itemData":{"id":6575,"type":"article-journal","abstract":"Aedes aegypti female mosquitoes are capable of the mechanical transmission of lumpy skin disease virus (LSDV) from infected to susceptible cattle. Mosquitoes that had fed upon lesions of LSDV-infected cattle were able to transmit virus to susceptible cattle over a period of 2-6 days post-infective feeding. Virus was isolated from the recipient animals in 5 out of 7 cases. The clinical disease recorded in the animals exposed to infected mosquitoes was generally of a mild nature, with only one case being moderate. LSDV has long been suspected to be insect transmitted, but these findings are the first to demonstrate this unequivocally, and they suggest that mosquito species are competent vectors.","container-title":"Epidemiology &amp; Infection","DOI":"10.1017/s0950268801005179","ISSN":"0950-2688","issue":"2","journalAbbreviation":"Epidemiol Infect","language":"eng","note":"PMID: 11349983\nPMCID: PMC2869697","page":"317-321","source":"PubMed","title":"Mechanical transmission of lumpy skin disease virus by &lt;i&gt;Aedes aegypti&lt;/i&gt; (&lt;i&gt;Diptera&lt;/i&gt;: &lt;i&gt;Culicidae&lt;/i&gt;)","title-short":"Mechanical transmission of lumpy skin disease virus by Aedes aegypti (Diptera","volume":"126","author":[{"family":"Chihota","given":"C. M."},{"family":"Rennie","given":"L. F."},{"family":"Kitching","given":"R. P."},{"family":"Mellor","given":"P. S."}],"issued":{"date-parts":[["2001"]]}}},{"id":8048,"uris":["http://zotero.org/groups/4707929/items/L7T5BTUD"],"itemData":{"id":8048,"type":"speech","event-title":"EuFMD LSD symposium","title":"LSDV transmission by stomoxys stable flies. Lessons learned from in vivo animal expiriments","URL":"https://www.slideshare.net/eufmd1/lsd-symposium-a-haegeman-lsdv-transmission-by-stomoxys-stable-flies-lessons-learned-from-in-vivo-animal-expiriments","author":[{"family":"Haegeman","given":"A"}],"accessed":{"date-parts":[["2024",3,22]]},"issued":{"date-parts":[["2023"]]}}},{"id":7752,"uris":["http://zotero.org/groups/4707929/items/EU83PQIL"],"itemData":{"id":7752,"type":"article-journal","abstract":"Lumpy skin disease (LSD) is an infectious disease of cattle and water buffalo caused by lumpy skin disease virus (LSDV). It is primarily transmitted mechanically by biting insects. LSDV has spread from Africa to the Middle-East, the Balkans, Caucasus, Russia, Kazakhstan, China, Asia and India, suggesting that a wide variety of arthropod vectors are capable of mechanical transmission. In 2022, LSD was detected in Indonesia, heightening awareness for Australia’s livestock industries. To better understand the risk of LSDV incursion to Australia we undertook a quantitative risk assessment (QRA) looking at windborne dispersal of arthropod vectors, assuming a hypothetical situation where LSD is endemic in south-east Asia and Papua New Guinea. We estimated the risk of LSDV incursion to be low, with a median incursion rate of one incursion every 403 years, based on a model where several infectious insects (i.e. a ‘small batch’ of 3–5) must bite a single bovine to transmit infection. The incursion risk increases substantially to one incursion every 7–8 years if a bite from a single insect is sufficient for transmission. The risk becomes negligible (one incursion every 20,706 years) if bites from many insects (i.e. a ‘large batch’ of 30–50 insects) are necessary. Critically, several of our parameter estimates were highly uncertain during sensitivity analyses. Thus, a key outcome of this QRA was to better prioritise surveillance activities and to understand the key research gaps associated with LSDV in the Australasian context. The current literature shows that multiple vectors are required for successful bovine-to-vector transmission of LSDV, suggesting that our estimate of one outbreak every 403 years more accurately represents the risk to Australia; however, the role of single insects in transmission has not yet been evaluated. Similarly, attempts to transmit LSDV between bovines by Culicoides have not been successful, although midges were the highest risk vector category in our model due to the high vector-to-host ratio for midges compared to other vector categories. Our findings provide further insight into the risk of LSD to Australian cattle industries and identify the Tiwi Islands and areas east of Darwin as priority regions for LSDV surveillance, especially between December and March.","container-title":"Preventive Veterinary Medicine","DOI":"10.1016/j.prevetmed.2023.105990","ISSN":"0167-5877","journalAbbreviation":"Preventive Veterinary Medicine","page":"105990","source":"ScienceDirect","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1]]}}}],"schema":"https://github.com/citation-style-language/schema/raw/master/csl-citation.json"} </w:instrText>
      </w:r>
      <w:r w:rsidR="006B6833">
        <w:fldChar w:fldCharType="separate"/>
      </w:r>
      <w:r w:rsidR="003B0144">
        <w:rPr>
          <w:noProof/>
        </w:rPr>
        <w:t>(Sohier et al. 2019; C. M. Chihota et al. 2001; Haegeman 2023; Hall et al. 2023)</w:t>
      </w:r>
      <w:r w:rsidR="006B6833">
        <w:fldChar w:fldCharType="end"/>
      </w:r>
      <w:r w:rsidR="006B6833">
        <w:t xml:space="preserve">. </w:t>
      </w:r>
      <w:r>
        <w:t xml:space="preserve">However, as discussed previously, </w:t>
      </w:r>
      <w:proofErr w:type="gramStart"/>
      <w:r>
        <w:t>all</w:t>
      </w:r>
      <w:r w:rsidR="006B15CF">
        <w:t xml:space="preserve"> of</w:t>
      </w:r>
      <w:proofErr w:type="gramEnd"/>
      <w:r>
        <w:t xml:space="preserve"> these flies must be contaminated with live virus and transmit a sufficient viral load to the animal for infection to occur. The incursion risk assessment conducted by </w:t>
      </w:r>
      <w:r w:rsidR="00595A13">
        <w:rPr>
          <w:shd w:val="clear" w:color="auto" w:fill="FFFFFF"/>
        </w:rPr>
        <w:fldChar w:fldCharType="begin"/>
      </w:r>
      <w:r w:rsidR="006B0536">
        <w:rPr>
          <w:shd w:val="clear" w:color="auto" w:fill="FFFFFF"/>
        </w:rPr>
        <w:instrText xml:space="preserve"> ADDIN ZOTERO_ITEM CSL_CITATION {"citationID":"XgjP5pbo","properties":{"formattedCitation":"(Hall et al. 2023a)","plainCitation":"(Hall et al. 2023a)","dontUpdate":true,"noteIndex":0},"citationItems":[{"id":5474,"uris":["http://zotero.org/groups/2516531/items/9JPYKVWU"],"itemData":{"id":5474,"type":"article-journal","container-title":"Preventive Veterinary Medicine","DOI":"10.1016/j.prevetmed.2023.105990","ISSN":"01675877","journalAbbreviation":"Preventive Veterinary Medicine","language":"en","page":"105990","source":"DOI.org (Crossref)","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schema":"https://github.com/citation-style-language/schema/raw/master/csl-citation.json"} </w:instrText>
      </w:r>
      <w:r w:rsidR="00595A13">
        <w:rPr>
          <w:shd w:val="clear" w:color="auto" w:fill="FFFFFF"/>
        </w:rPr>
        <w:fldChar w:fldCharType="separate"/>
      </w:r>
      <w:r w:rsidR="00595A13">
        <w:rPr>
          <w:noProof/>
          <w:shd w:val="clear" w:color="auto" w:fill="FFFFFF"/>
        </w:rPr>
        <w:t>Hall et al. (2023)</w:t>
      </w:r>
      <w:r w:rsidR="00595A13">
        <w:rPr>
          <w:shd w:val="clear" w:color="auto" w:fill="FFFFFF"/>
        </w:rPr>
        <w:fldChar w:fldCharType="end"/>
      </w:r>
      <w:r w:rsidR="001A008F">
        <w:rPr>
          <w:shd w:val="clear" w:color="auto" w:fill="FFFFFF"/>
        </w:rPr>
        <w:t xml:space="preserve"> </w:t>
      </w:r>
      <w:r>
        <w:t xml:space="preserve">reviewed the data regarding the number of arthropods required to transmit </w:t>
      </w:r>
      <w:r w:rsidR="001A008F">
        <w:t xml:space="preserve">LSDV </w:t>
      </w:r>
      <w:r>
        <w:t xml:space="preserve">when assessing Australia’s incursion risk. The review found significant research gaps – thus, at this point, the evidence suggests that </w:t>
      </w:r>
      <w:r w:rsidR="00FE6C4D">
        <w:t xml:space="preserve">it </w:t>
      </w:r>
      <w:r>
        <w:t>is unlikely that a single contaminated arthropod can transmit sufficient virus to a single animal to elicit clinical disease. However, more research needs to be conducted to confirm these assumptions.</w:t>
      </w:r>
    </w:p>
    <w:p w14:paraId="6E1246E3" w14:textId="220747C8" w:rsidR="007300D1" w:rsidRPr="007300D1" w:rsidRDefault="00E650CF" w:rsidP="00CC02E9">
      <w:r>
        <w:rPr>
          <w:shd w:val="clear" w:color="auto" w:fill="FFFFFF"/>
        </w:rPr>
        <w:t>In the context of vector control, this means that</w:t>
      </w:r>
      <w:r w:rsidR="00CC02E9">
        <w:rPr>
          <w:shd w:val="clear" w:color="auto" w:fill="FFFFFF"/>
        </w:rPr>
        <w:t xml:space="preserve"> achieving </w:t>
      </w:r>
      <w:r w:rsidR="001A008F">
        <w:rPr>
          <w:shd w:val="clear" w:color="auto" w:fill="FFFFFF"/>
        </w:rPr>
        <w:t>completely</w:t>
      </w:r>
      <w:r w:rsidR="00CC02E9">
        <w:rPr>
          <w:shd w:val="clear" w:color="auto" w:fill="FFFFFF"/>
        </w:rPr>
        <w:t xml:space="preserve"> vector-free environments may not be necessary</w:t>
      </w:r>
      <w:r w:rsidR="00AF1191">
        <w:rPr>
          <w:shd w:val="clear" w:color="auto" w:fill="FFFFFF"/>
        </w:rPr>
        <w:t xml:space="preserve">. </w:t>
      </w:r>
      <w:r w:rsidR="00CC02E9">
        <w:rPr>
          <w:shd w:val="clear" w:color="auto" w:fill="FFFFFF"/>
        </w:rPr>
        <w:t xml:space="preserve">However, until further research </w:t>
      </w:r>
      <w:r w:rsidR="00AF1191">
        <w:rPr>
          <w:shd w:val="clear" w:color="auto" w:fill="FFFFFF"/>
        </w:rPr>
        <w:t xml:space="preserve">is conducted on the number of vectors required, </w:t>
      </w:r>
      <w:r w:rsidR="00CC02E9">
        <w:rPr>
          <w:shd w:val="clear" w:color="auto" w:fill="FFFFFF"/>
        </w:rPr>
        <w:t>it remains crucial to minimise vector populations to mitigate the risk</w:t>
      </w:r>
      <w:r w:rsidR="001A008F">
        <w:rPr>
          <w:shd w:val="clear" w:color="auto" w:fill="FFFFFF"/>
        </w:rPr>
        <w:t xml:space="preserve"> </w:t>
      </w:r>
      <w:r w:rsidR="00754C50">
        <w:rPr>
          <w:rFonts w:cs="Calibri"/>
          <w:szCs w:val="22"/>
          <w:shd w:val="clear" w:color="auto" w:fill="FFFFFF"/>
        </w:rPr>
        <w:fldChar w:fldCharType="begin"/>
      </w:r>
      <w:r w:rsidR="006B0536">
        <w:rPr>
          <w:rFonts w:cs="Calibri"/>
          <w:szCs w:val="22"/>
          <w:shd w:val="clear" w:color="auto" w:fill="FFFFFF"/>
        </w:rPr>
        <w:instrText xml:space="preserve"> ADDIN ZOTERO_ITEM CSL_CITATION {"citationID":"gY1YSLZp","properties":{"formattedCitation":"(Haegeman 2023)","plainCitation":"(Haegeman 2023)","noteIndex":0},"citationItems":[{"id":8048,"uris":["http://zotero.org/groups/4707929/items/L7T5BTUD"],"itemData":{"id":8048,"type":"speech","event-title":"EuFMD LSD symposium","title":"LSDV transmission by stomoxys stable flies. Lessons learned from in vivo animal expiriments","URL":"https://www.slideshare.net/eufmd1/lsd-symposium-a-haegeman-lsdv-transmission-by-stomoxys-stable-flies-lessons-learned-from-in-vivo-animal-expiriments","author":[{"family":"Haegeman","given":"A"}],"accessed":{"date-parts":[["2024",3,22]]},"issued":{"date-parts":[["2023"]]}}}],"schema":"https://github.com/citation-style-language/schema/raw/master/csl-citation.json"} </w:instrText>
      </w:r>
      <w:r w:rsidR="00754C50">
        <w:rPr>
          <w:rFonts w:cs="Calibri"/>
          <w:szCs w:val="22"/>
          <w:shd w:val="clear" w:color="auto" w:fill="FFFFFF"/>
        </w:rPr>
        <w:fldChar w:fldCharType="separate"/>
      </w:r>
      <w:r w:rsidR="00754C50">
        <w:rPr>
          <w:rFonts w:cs="Calibri"/>
          <w:noProof/>
          <w:szCs w:val="22"/>
          <w:shd w:val="clear" w:color="auto" w:fill="FFFFFF"/>
        </w:rPr>
        <w:t>(Haegeman 2023)</w:t>
      </w:r>
      <w:r w:rsidR="00754C50">
        <w:rPr>
          <w:rFonts w:cs="Calibri"/>
          <w:szCs w:val="22"/>
          <w:shd w:val="clear" w:color="auto" w:fill="FFFFFF"/>
        </w:rPr>
        <w:fldChar w:fldCharType="end"/>
      </w:r>
      <w:r w:rsidR="00CC02E9">
        <w:rPr>
          <w:shd w:val="clear" w:color="auto" w:fill="FFFFFF"/>
        </w:rPr>
        <w:t xml:space="preserve">. </w:t>
      </w:r>
      <w:r w:rsidR="00AF1191">
        <w:rPr>
          <w:shd w:val="clear" w:color="auto" w:fill="FFFFFF"/>
        </w:rPr>
        <w:t xml:space="preserve">This is particularly true for </w:t>
      </w:r>
      <w:r w:rsidR="00CC02E9" w:rsidRPr="00CC02E9">
        <w:rPr>
          <w:i/>
          <w:iCs/>
          <w:shd w:val="clear" w:color="auto" w:fill="FFFFFF"/>
        </w:rPr>
        <w:t>Stomoxys</w:t>
      </w:r>
      <w:r w:rsidR="00CC02E9">
        <w:rPr>
          <w:shd w:val="clear" w:color="auto" w:fill="FFFFFF"/>
        </w:rPr>
        <w:t xml:space="preserve"> species </w:t>
      </w:r>
      <w:r w:rsidR="00AF1191">
        <w:rPr>
          <w:shd w:val="clear" w:color="auto" w:fill="FFFFFF"/>
        </w:rPr>
        <w:t xml:space="preserve">that </w:t>
      </w:r>
      <w:r w:rsidR="00CC02E9">
        <w:rPr>
          <w:shd w:val="clear" w:color="auto" w:fill="FFFFFF"/>
        </w:rPr>
        <w:t>are known for their aggressive feeding behaviour and interrupted feeding</w:t>
      </w:r>
      <w:r w:rsidR="00FE6C4D">
        <w:rPr>
          <w:shd w:val="clear" w:color="auto" w:fill="FFFFFF"/>
        </w:rPr>
        <w:t xml:space="preserve"> on </w:t>
      </w:r>
      <w:r w:rsidR="00CC02E9">
        <w:rPr>
          <w:shd w:val="clear" w:color="auto" w:fill="FFFFFF"/>
        </w:rPr>
        <w:t xml:space="preserve">multiple hosts </w:t>
      </w:r>
      <w:r w:rsidR="007300D1">
        <w:fldChar w:fldCharType="begin"/>
      </w:r>
      <w:r w:rsidR="006B0536">
        <w:instrText xml:space="preserve"> ADDIN ZOTERO_ITEM CSL_CITATION {"citationID":"Rdu8XDxZ","properties":{"formattedCitation":"(Scoles et al. 2005; Baldacchino et al. 2013; Hall et al. 2023b)","plainCitation":"(Scoles et al. 2005; Baldacchino et al. 2013; Hall et al. 2023b)","noteIndex":0},"citationItems":[{"id":6347,"uris":["http://zotero.org/groups/4707929/items/V4UDWUPD"],"itemData":{"id":6347,"type":"article-journal","abstract":"Anaplasma marginale Theiler is a tick-borne intraerythrocytic rickettsial pathogen of cattle that also can be mechanically transmitted by biting flies. Rickettsemia during the acute phase of infection may reach as high as 10(9) infected erythrocytes (IEs) per milliliter of blood. Animals that survive acute infection develop a life-long persistent infection that cycles between 10(2.5) and 10(7) IE/ ml of blood. We compared stable fly Stomoxys calcitrans (L.) -borne mechanical transmission during acute infection with Rocky Mountain wood tick, Dermacentor andersoni Stiles-borne biological transmission in the persistent phase of infection to demonstrate quantitatively that biological transmission by ticks is considerably more efficient than mechanical transmission by biting flies. Stable flies that partially fed on an acutely infected calf and were immediately transferred to susceptible calves to complete their bloodmeals failed to transmit A. marginale. Ticks that fed on the original acquisition host after it reached the persistent phase of infection (&gt;300-fold lower rickettsemia) successfully transmitted A. marginale after transfer to the same calves that failed to acquire infection after fly feeding. Failure of fly-borne mechanical transmission at a rickettsemia &gt;300-fold higher than that from which ticks transmit with 100% efficiency demonstrates that tick-borne biological transmission is at least 2 orders of magnitude more efficient than direct stable fly-borne mechanical transmission.","container-title":"Journal of Medical Entomology","DOI":"10.1603/0022-2585(2005)042[0668:REOBTO]2.0.CO;2","ISSN":"0022-2585","issue":"4","journalAbbreviation":"J Med Entomol","language":"eng","note":"PMID: 16119558","page":"668-675","source":"PubMed","title":"Relative efficiency of biological transmission of &lt;i&gt;Anaplasma marginale&lt;/i&gt; (&lt;i&gt;Rickettsiales&lt;/i&gt;: &lt;i&gt;Anaplasmataceae&lt;/i&gt;) by &lt;i&gt;Dermacentor andersoni&lt;/i&gt; (&lt;i&gt;Acari&lt;/i&gt;: &lt;i&gt;Ixodidae&lt;/i&gt;) compared with mechanical transmission by &lt;i&gt;Stomoxys calcitrans&lt;/i&gt; (&lt;i&gt;Diptera&lt;/i&gt;: &lt;i&gt;Muscidae&lt;/i&gt;)","title-short":"Relative efficiency of biological transmission of Anaplasma marginale (Rickettsiales","volume":"42","author":[{"family":"Scoles","given":"Glen A."},{"family":"Broce","given":"Alberto B."},{"family":"Lysyk","given":"Timothy J."},{"family":"Palmer","given":"Guy H."}],"issued":{"date-parts":[["2005"]]}}},{"id":6321,"uris":["http://zotero.org/groups/4707929/items/VSLVHWFR"],"itemData":{"id":6321,"type":"article-journal","abstract":"Stomoxys flies are mechanical vectors of pathogens present in the blood and skin of their animal hosts, especially livestock, but occasionally humans. In livestock, their direct effects are disturbance, skin lesions, reduction of food intake, stress, blood loss, and a global immunosuppressive effect. They also induce the gathering of animals for mutual protection; meanwhile they favor development of pathogens in the hosts and their transmission. Their indirect effect is the mechanical transmission of pathogens. In case of interrupted feeding, Stomoxys can re-start their blood meal on another host. When injecting saliva prior to blood-sucking, they can inoculate some infected blood remaining on their mouthparts. Beside this immediate transmission, it was observed that Stomoxys may keep some blood in their crop, which offers a friendly environment for pathogens that could be regurgitated during the next blood meal; thus a delayed transmission by Stomoxys seems possible. Such a mechanism has a considerable epidemiological impact since it allows inter-herd transmission of pathogens. Equine infectious anemia, African swine fever, West Nile, and Rift Valley viruses are known to be transmitted by Stomoxys, while others are suspected. Rickettsia (Anaplasma, Coxiella), other bacteria and parasites (Trypanosoma spp., Besnoitia spp.) are also transmitted by Stomoxys. Finally, Stomoxys was also found to act as an intermediate host of the helminth Habronema microstoma and may be involved in the transmission of some Onchocerca and Dirofilaria species. Being cosmopolite, Stomoxys calcitrans might have a worldwide and greater impact than previously thought on animal and human pathogen transmission.","container-title":"Parasite","DOI":"10.1051/parasite/2013026","ISSN":"1776-1042","journalAbbreviation":"Parasite","language":"eng","note":"PMID: 23985165\nPMCID: PMC3756335","page":"26","source":"PubMed","title":"Transmission of pathogens by &lt;i&gt;Stomoxys&lt;/i&gt; flies (&lt;i&gt;Diptera&lt;/i&gt;, &lt;i&gt;Muscidae&lt;/i&gt;): A review","title-short":"Transmission of pathogens by Stomoxys flies (Diptera, Muscidae)","volume":"20","author":[{"family":"Baldacchino","given":"Frédéric"},{"family":"Muenworn","given":"Vithee"},{"family":"Desquesnes","given":"Marc"},{"family":"Desoli","given":"Florian"},{"family":"Charoenviriyaphap","given":"Theeraphap"},{"family":"Duvallet","given":"Gérard"}],"issued":{"date-parts":[["2013"]]}}},{"id":7752,"uris":["http://zotero.org/groups/4707929/items/EU83PQIL"],"itemData":{"id":7752,"type":"article-journal","abstract":"Lumpy skin disease (LSD) is an infectious disease of cattle and water buffalo caused by lumpy skin disease virus (LSDV). It is primarily transmitted mechanically by biting insects. LSDV has spread from Africa to the Middle-East, the Balkans, Caucasus, Russia, Kazakhstan, China, Asia and India, suggesting that a wide variety of arthropod vectors are capable of mechanical transmission. In 2022, LSD was detected in Indonesia, heightening awareness for Australia’s livestock industries. To better understand the risk of LSDV incursion to Australia we undertook a quantitative risk assessment (QRA) looking at windborne dispersal of arthropod vectors, assuming a hypothetical situation where LSD is endemic in south-east Asia and Papua New Guinea. We estimated the risk of LSDV incursion to be low, with a median incursion rate of one incursion every 403 years, based on a model where several infectious insects (i.e. a ‘small batch’ of 3–5) must bite a single bovine to transmit infection. The incursion risk increases substantially to one incursion every 7–8 years if a bite from a single insect is sufficient for transmission. The risk becomes negligible (one incursion every 20,706 years) if bites from many insects (i.e. a ‘large batch’ of 30–50 insects) are necessary. Critically, several of our parameter estimates were highly uncertain during sensitivity analyses. Thus, a key outcome of this QRA was to better prioritise surveillance activities and to understand the key research gaps associated with LSDV in the Australasian context. The current literature shows that multiple vectors are required for successful bovine-to-vector transmission of LSDV, suggesting that our estimate of one outbreak every 403 years more accurately represents the risk to Australia; however, the role of single insects in transmission has not yet been evaluated. Similarly, attempts to transmit LSDV between bovines by Culicoides have not been successful, although midges were the highest risk vector category in our model due to the high vector-to-host ratio for midges compared to other vector categories. Our findings provide further insight into the risk of LSD to Australian cattle industries and identify the Tiwi Islands and areas east of Darwin as priority regions for LSDV surveillance, especially between December and March.","container-title":"Preventive Veterinary Medicine","DOI":"10.1016/j.prevetmed.2023.105990","ISSN":"0167-5877","journalAbbreviation":"Preventive Veterinary Medicine","page":"105990","source":"ScienceDirect","title":"A quantitative risk assessment for the incursion of lumpy skin disease virus into Australia via long-distance windborne dispersal of arthropod vectors","volume":"218","author":[{"family":"Hall","given":"Robyn N."},{"family":"Torpy","given":"James R."},{"family":"Nye","given":"Rachel"},{"family":"Zalcman","given":"Emma"},{"family":"Cowled","given":"Brendan D."}],"issued":{"date-parts":[["2023",9,1]]}}}],"schema":"https://github.com/citation-style-language/schema/raw/master/csl-citation.json"} </w:instrText>
      </w:r>
      <w:r w:rsidR="007300D1">
        <w:fldChar w:fldCharType="separate"/>
      </w:r>
      <w:r w:rsidR="003B0144">
        <w:rPr>
          <w:noProof/>
        </w:rPr>
        <w:t>(Scoles et al. 2005; Baldacchino et al. 2013; Hall et al. 2023)</w:t>
      </w:r>
      <w:r w:rsidR="007300D1">
        <w:fldChar w:fldCharType="end"/>
      </w:r>
      <w:r w:rsidR="007300D1">
        <w:t>.</w:t>
      </w:r>
    </w:p>
    <w:p w14:paraId="347369CE" w14:textId="56040DA9" w:rsidR="005F1827" w:rsidRPr="00A1505E" w:rsidRDefault="005F1827" w:rsidP="00991F86">
      <w:pPr>
        <w:pStyle w:val="Heading1"/>
      </w:pPr>
      <w:bookmarkStart w:id="235" w:name="_Toc195777947"/>
      <w:r w:rsidRPr="00991F86">
        <w:lastRenderedPageBreak/>
        <w:t>References</w:t>
      </w:r>
      <w:bookmarkEnd w:id="235"/>
    </w:p>
    <w:p w14:paraId="21B26127" w14:textId="77777777" w:rsidR="006B0536" w:rsidRPr="006B0536" w:rsidRDefault="00364A65" w:rsidP="006B0536">
      <w:pPr>
        <w:pStyle w:val="Bibliography"/>
        <w:rPr>
          <w:lang w:val="en-GB"/>
        </w:rPr>
      </w:pPr>
      <w:r>
        <w:fldChar w:fldCharType="begin"/>
      </w:r>
      <w:r w:rsidR="006B0536">
        <w:instrText xml:space="preserve"> ADDIN ZOTERO_BIBL {"uncited":[],"omitted":[],"custom":[]} CSL_BIBLIOGRAPHY </w:instrText>
      </w:r>
      <w:r>
        <w:fldChar w:fldCharType="separate"/>
      </w:r>
      <w:r w:rsidR="006B0536" w:rsidRPr="006B0536">
        <w:rPr>
          <w:i/>
          <w:iCs/>
          <w:lang w:val="en-GB"/>
        </w:rPr>
        <w:t>A record number of cattle on feed to start 2022</w:t>
      </w:r>
      <w:r w:rsidR="006B0536" w:rsidRPr="006B0536">
        <w:rPr>
          <w:lang w:val="en-GB"/>
        </w:rPr>
        <w:t xml:space="preserve"> (2022) </w:t>
      </w:r>
      <w:r w:rsidR="006B0536" w:rsidRPr="006B0536">
        <w:rPr>
          <w:i/>
          <w:iCs/>
          <w:lang w:val="en-GB"/>
        </w:rPr>
        <w:t>ALFA</w:t>
      </w:r>
      <w:r w:rsidR="006B0536" w:rsidRPr="006B0536">
        <w:rPr>
          <w:lang w:val="en-GB"/>
        </w:rPr>
        <w:t>, https://www.feedlots.com.au/post/a-record-number-of-cattle-on-feed-to-start-2022, accessed 31 July 2023.</w:t>
      </w:r>
    </w:p>
    <w:p w14:paraId="5345DB9A" w14:textId="77777777" w:rsidR="006B0536" w:rsidRPr="006B0536" w:rsidRDefault="006B0536" w:rsidP="006B0536">
      <w:pPr>
        <w:pStyle w:val="Bibliography"/>
        <w:rPr>
          <w:lang w:val="en-GB"/>
        </w:rPr>
      </w:pPr>
      <w:r w:rsidRPr="006B0536">
        <w:rPr>
          <w:lang w:val="en-GB"/>
        </w:rPr>
        <w:t xml:space="preserve">ABS (2022) </w:t>
      </w:r>
      <w:r w:rsidRPr="006B0536">
        <w:rPr>
          <w:i/>
          <w:iCs/>
          <w:lang w:val="en-GB"/>
        </w:rPr>
        <w:t>Agricultural Commodities, Australia, 2021-22 financial year</w:t>
      </w:r>
      <w:r w:rsidRPr="006B0536">
        <w:rPr>
          <w:lang w:val="en-GB"/>
        </w:rPr>
        <w:t xml:space="preserve">, </w:t>
      </w:r>
      <w:r w:rsidRPr="006B0536">
        <w:rPr>
          <w:i/>
          <w:iCs/>
          <w:lang w:val="en-GB"/>
        </w:rPr>
        <w:t>Australian Bureau of Statistics</w:t>
      </w:r>
      <w:r w:rsidRPr="006B0536">
        <w:rPr>
          <w:lang w:val="en-GB"/>
        </w:rPr>
        <w:t>, https://www.abs.gov.au/statistics/industry/agriculture/agricultural-commodities-australia/latest-release, accessed 17 March 2024.</w:t>
      </w:r>
    </w:p>
    <w:p w14:paraId="3A0672E5" w14:textId="77777777" w:rsidR="006B0536" w:rsidRPr="006B0536" w:rsidRDefault="006B0536" w:rsidP="006B0536">
      <w:pPr>
        <w:pStyle w:val="Bibliography"/>
        <w:rPr>
          <w:lang w:val="en-GB"/>
        </w:rPr>
      </w:pPr>
      <w:r w:rsidRPr="006B0536">
        <w:rPr>
          <w:lang w:val="en-GB"/>
        </w:rPr>
        <w:t xml:space="preserve">ACCC (2017) </w:t>
      </w:r>
      <w:r w:rsidRPr="006B0536">
        <w:rPr>
          <w:i/>
          <w:iCs/>
          <w:lang w:val="en-GB"/>
        </w:rPr>
        <w:t>Cattle and beef market study—Final report</w:t>
      </w:r>
      <w:r w:rsidRPr="006B0536">
        <w:rPr>
          <w:lang w:val="en-GB"/>
        </w:rPr>
        <w:t>, Australian Competition and Consumer Commission, Canberra, Australia, https://www.accc.gov.au/system/files/ACCC%20Cattle%20and%20beef%20market%20studyFinal%20report.pdf.</w:t>
      </w:r>
    </w:p>
    <w:p w14:paraId="24728DC4" w14:textId="77777777" w:rsidR="006B0536" w:rsidRPr="006B0536" w:rsidRDefault="006B0536" w:rsidP="006B0536">
      <w:pPr>
        <w:pStyle w:val="Bibliography"/>
        <w:rPr>
          <w:lang w:val="en-GB"/>
        </w:rPr>
      </w:pPr>
      <w:r w:rsidRPr="006B0536">
        <w:rPr>
          <w:lang w:val="en-GB"/>
        </w:rPr>
        <w:t xml:space="preserve">AHA (2021) </w:t>
      </w:r>
      <w:r w:rsidRPr="006B0536">
        <w:rPr>
          <w:i/>
          <w:iCs/>
          <w:lang w:val="en-GB"/>
        </w:rPr>
        <w:t>Response strategy: Surra (version 5.0). Australian VeterinaryEmergency Plan (AUSVETPLAN), Edition 5</w:t>
      </w:r>
      <w:r w:rsidRPr="006B0536">
        <w:rPr>
          <w:lang w:val="en-GB"/>
        </w:rPr>
        <w:t>, Animal Health Australia, Canberra, Australia, https://animalhealthaustralia.com.au//wp-content/uploads/dlm_uploads/2015/11/AUSVETPLANResponseStrategy_Surra_V5.pdf.</w:t>
      </w:r>
    </w:p>
    <w:p w14:paraId="59B5521F" w14:textId="77777777" w:rsidR="006B0536" w:rsidRPr="006B0536" w:rsidRDefault="006B0536" w:rsidP="006B0536">
      <w:pPr>
        <w:pStyle w:val="Bibliography"/>
        <w:rPr>
          <w:lang w:val="en-GB"/>
        </w:rPr>
      </w:pPr>
      <w:r w:rsidRPr="006B0536">
        <w:rPr>
          <w:lang w:val="en-GB"/>
        </w:rPr>
        <w:t xml:space="preserve">—— (2023a) </w:t>
      </w:r>
      <w:r w:rsidRPr="006B0536">
        <w:rPr>
          <w:i/>
          <w:iCs/>
          <w:lang w:val="en-GB"/>
        </w:rPr>
        <w:t>Operational manual: Valuation and compensation (version 5.1). Australian Veterinary Emergency Plan (AUSVETPLAN)</w:t>
      </w:r>
      <w:r w:rsidRPr="006B0536">
        <w:rPr>
          <w:lang w:val="en-GB"/>
        </w:rPr>
        <w:t>, Animal Health Australia, Canberra, Australia, https://animalhealthaustralia.com.au/wp-content/uploads/dlm_uploads/2022/12/AUSVETPLAN_OperationalManual_VandC_V5.1.pdf.</w:t>
      </w:r>
    </w:p>
    <w:p w14:paraId="1C1C58C3" w14:textId="77777777" w:rsidR="006B0536" w:rsidRPr="006B0536" w:rsidRDefault="006B0536" w:rsidP="006B0536">
      <w:pPr>
        <w:pStyle w:val="Bibliography"/>
        <w:rPr>
          <w:lang w:val="en-GB"/>
        </w:rPr>
      </w:pPr>
      <w:r w:rsidRPr="006B0536">
        <w:rPr>
          <w:lang w:val="en-GB"/>
        </w:rPr>
        <w:t xml:space="preserve">—— (2023b) </w:t>
      </w:r>
      <w:r w:rsidRPr="006B0536">
        <w:rPr>
          <w:i/>
          <w:iCs/>
          <w:lang w:val="en-GB"/>
        </w:rPr>
        <w:t>AUSVETPLAN Guidance document: Declared areas and allocation of premises classifications in an emergency animal disease response (version 5.1). Australian Veterinary Emergency Plan (AUSVETPLAN), edition 5</w:t>
      </w:r>
      <w:r w:rsidRPr="006B0536">
        <w:rPr>
          <w:lang w:val="en-GB"/>
        </w:rPr>
        <w:t>, Animal Health Australia, Canberra, Australia, https://animalhealthaustralia.com.au//wp-content/uploads/2023/10/AUSVETPLAN_GD_DAP_V5.1_231122.pdf.</w:t>
      </w:r>
    </w:p>
    <w:p w14:paraId="06860118" w14:textId="77777777" w:rsidR="006B0536" w:rsidRPr="006B0536" w:rsidRDefault="006B0536" w:rsidP="006B0536">
      <w:pPr>
        <w:pStyle w:val="Bibliography"/>
        <w:rPr>
          <w:lang w:val="en-GB"/>
        </w:rPr>
      </w:pPr>
      <w:r w:rsidRPr="006B0536">
        <w:rPr>
          <w:lang w:val="en-GB"/>
        </w:rPr>
        <w:t xml:space="preserve">—— (2024) </w:t>
      </w:r>
      <w:r w:rsidRPr="006B0536">
        <w:rPr>
          <w:i/>
          <w:iCs/>
          <w:lang w:val="en-GB"/>
        </w:rPr>
        <w:t>Response Strategy: Lumpy skin disease (version 5.2). Australian Veterinary Emergency Plan (AUSVETPLAN).</w:t>
      </w:r>
      <w:r w:rsidRPr="006B0536">
        <w:rPr>
          <w:lang w:val="en-GB"/>
        </w:rPr>
        <w:t>, 5th edn, Animal Health Australia, Canberra, Australia, https://animalhealthaustralia.com.au//wp-content/uploads/dlm_uploads/2023/10/AUSVETPLAN_ResponseStrategy_LSD_V5.1.pdf.</w:t>
      </w:r>
    </w:p>
    <w:p w14:paraId="5DE4976F" w14:textId="77777777" w:rsidR="006B0536" w:rsidRPr="006B0536" w:rsidRDefault="006B0536" w:rsidP="006B0536">
      <w:pPr>
        <w:pStyle w:val="Bibliography"/>
        <w:rPr>
          <w:lang w:val="en-GB"/>
        </w:rPr>
      </w:pPr>
      <w:r w:rsidRPr="006B0536">
        <w:rPr>
          <w:lang w:val="en-GB"/>
        </w:rPr>
        <w:t xml:space="preserve">Aleksandr K, Pavel P, Olga B, Svetlana K, Vladimir R and Yana P (2020) ‘Emergence of a new lumpy skin disease virus variant in Kurgan oblast, Russia, in 2018’, </w:t>
      </w:r>
      <w:r w:rsidRPr="006B0536">
        <w:rPr>
          <w:i/>
          <w:iCs/>
          <w:lang w:val="en-GB"/>
        </w:rPr>
        <w:t>Archives of Virology</w:t>
      </w:r>
      <w:r w:rsidRPr="006B0536">
        <w:rPr>
          <w:lang w:val="en-GB"/>
        </w:rPr>
        <w:t>, 165(6):1343–1356, doi:10.1007/s00705-020-04607-5.</w:t>
      </w:r>
    </w:p>
    <w:p w14:paraId="2592737D" w14:textId="77777777" w:rsidR="006B0536" w:rsidRPr="006B0536" w:rsidRDefault="006B0536" w:rsidP="006B0536">
      <w:pPr>
        <w:pStyle w:val="Bibliography"/>
        <w:rPr>
          <w:lang w:val="en-GB"/>
        </w:rPr>
      </w:pPr>
      <w:r w:rsidRPr="006B0536">
        <w:rPr>
          <w:lang w:val="en-GB"/>
        </w:rPr>
        <w:t xml:space="preserve">Allepuz A, Casal J and Beltran-Alcrudo D (2019) ‘Spatial analysis of lumpy skin disease in Eurasia-Predicting areas at risk for further spread within the region’, </w:t>
      </w:r>
      <w:r w:rsidRPr="006B0536">
        <w:rPr>
          <w:i/>
          <w:iCs/>
          <w:lang w:val="en-GB"/>
        </w:rPr>
        <w:t>Transboundary and Emerging Diseases</w:t>
      </w:r>
      <w:r w:rsidRPr="006B0536">
        <w:rPr>
          <w:lang w:val="en-GB"/>
        </w:rPr>
        <w:t>, 66(2):813–822, doi:10.1111/tbed.13090.</w:t>
      </w:r>
    </w:p>
    <w:p w14:paraId="7E65470A" w14:textId="77777777" w:rsidR="006B0536" w:rsidRPr="006B0536" w:rsidRDefault="006B0536" w:rsidP="006B0536">
      <w:pPr>
        <w:pStyle w:val="Bibliography"/>
        <w:rPr>
          <w:lang w:val="en-GB"/>
        </w:rPr>
      </w:pPr>
      <w:r w:rsidRPr="006B0536">
        <w:rPr>
          <w:lang w:val="en-GB"/>
        </w:rPr>
        <w:t xml:space="preserve">Ansari M, Walker M and Dyson P (2019) ‘Fungi as Biocontrol Agents of Culicoides Biting Midges, the Putative Vectors of Bluetongue Disease’, </w:t>
      </w:r>
      <w:r w:rsidRPr="006B0536">
        <w:rPr>
          <w:i/>
          <w:iCs/>
          <w:lang w:val="en-GB"/>
        </w:rPr>
        <w:t>Vector Borne and Zoonotic Diseases (Larchmont, N.Y.)</w:t>
      </w:r>
      <w:r w:rsidRPr="006B0536">
        <w:rPr>
          <w:lang w:val="en-GB"/>
        </w:rPr>
        <w:t>, 19(6):395–399, doi:10.1089/vbz.2018.2300.</w:t>
      </w:r>
    </w:p>
    <w:p w14:paraId="0E635986" w14:textId="77777777" w:rsidR="006B0536" w:rsidRPr="006B0536" w:rsidRDefault="006B0536" w:rsidP="006B0536">
      <w:pPr>
        <w:pStyle w:val="Bibliography"/>
        <w:rPr>
          <w:lang w:val="en-GB"/>
        </w:rPr>
      </w:pPr>
      <w:r w:rsidRPr="006B0536">
        <w:rPr>
          <w:lang w:val="en-GB"/>
        </w:rPr>
        <w:t xml:space="preserve">Arjkumpa O, Wachoom W, Puyati B, Jindajang S, Suwannaboon M, Premashthira S, Prarakamawongsa T, Dejyong T, Sansamur C, Salvador R, Jainonthee C and Punyapornwithaya V (2024) ‘Analysis of factors associated with the first lumpy skin disease outbreaks in naïve cattle herds </w:t>
      </w:r>
      <w:r w:rsidRPr="006B0536">
        <w:rPr>
          <w:lang w:val="en-GB"/>
        </w:rPr>
        <w:lastRenderedPageBreak/>
        <w:t xml:space="preserve">in different regions of Thailand’, </w:t>
      </w:r>
      <w:r w:rsidRPr="006B0536">
        <w:rPr>
          <w:i/>
          <w:iCs/>
          <w:lang w:val="en-GB"/>
        </w:rPr>
        <w:t>Frontiers in Veterinary Science</w:t>
      </w:r>
      <w:r w:rsidRPr="006B0536">
        <w:rPr>
          <w:lang w:val="en-GB"/>
        </w:rPr>
        <w:t>, 11:1338713, doi:10.3389/fvets.2024.1338713.</w:t>
      </w:r>
    </w:p>
    <w:p w14:paraId="146E2C25" w14:textId="77777777" w:rsidR="006B0536" w:rsidRPr="006B0536" w:rsidRDefault="006B0536" w:rsidP="006B0536">
      <w:pPr>
        <w:pStyle w:val="Bibliography"/>
        <w:rPr>
          <w:lang w:val="en-GB"/>
        </w:rPr>
      </w:pPr>
      <w:r w:rsidRPr="006B0536">
        <w:rPr>
          <w:lang w:val="en-GB"/>
        </w:rPr>
        <w:t xml:space="preserve">Arocho Rosario CM, Miller RJ, Klafke GM, Coates C, Grant WE, Samenuk G, Yeater K, Tidwell J, Bach S, Pérez de León AA and Teel PD (2022) ‘Interaction between anti-tick vaccine and a macrocyclic lactone improves acaricidal efficacy against </w:t>
      </w:r>
      <w:r w:rsidRPr="006B0536">
        <w:rPr>
          <w:i/>
          <w:iCs/>
          <w:lang w:val="en-GB"/>
        </w:rPr>
        <w:t>Rhipicephalus (Boophilus) microplus</w:t>
      </w:r>
      <w:r w:rsidRPr="006B0536">
        <w:rPr>
          <w:lang w:val="en-GB"/>
        </w:rPr>
        <w:t xml:space="preserve"> (Canestrini) (Acari: Ixodidae) in experimentally infested cattle’, </w:t>
      </w:r>
      <w:r w:rsidRPr="006B0536">
        <w:rPr>
          <w:i/>
          <w:iCs/>
          <w:lang w:val="en-GB"/>
        </w:rPr>
        <w:t>Vaccine</w:t>
      </w:r>
      <w:r w:rsidRPr="006B0536">
        <w:rPr>
          <w:lang w:val="en-GB"/>
        </w:rPr>
        <w:t>, 40(47):6795–6801, doi:10.1016/j.vaccine.2022.10.001.</w:t>
      </w:r>
    </w:p>
    <w:p w14:paraId="61A03F56" w14:textId="77777777" w:rsidR="006B0536" w:rsidRPr="006B0536" w:rsidRDefault="006B0536" w:rsidP="006B0536">
      <w:pPr>
        <w:pStyle w:val="Bibliography"/>
        <w:rPr>
          <w:lang w:val="en-GB"/>
        </w:rPr>
      </w:pPr>
      <w:r w:rsidRPr="006B0536">
        <w:rPr>
          <w:lang w:val="en-GB"/>
        </w:rPr>
        <w:t xml:space="preserve">Asgarian TS, Vatandoost H, Hanafi-Bojd AA and Nikpoor F (2023) ‘Worldwide Status of Insecticide Resistance of Aedes aegypti and Ae. albopictus, Vectors of Arboviruses of Chikungunya, Dengue, Zika and Yellow Fever’, </w:t>
      </w:r>
      <w:r w:rsidRPr="006B0536">
        <w:rPr>
          <w:i/>
          <w:iCs/>
          <w:lang w:val="en-GB"/>
        </w:rPr>
        <w:t>Journal of Arthropod-Borne Diseases</w:t>
      </w:r>
      <w:r w:rsidRPr="006B0536">
        <w:rPr>
          <w:lang w:val="en-GB"/>
        </w:rPr>
        <w:t>, 17(1):1–27, doi:10.18502/jad.v17i1.13198.</w:t>
      </w:r>
    </w:p>
    <w:p w14:paraId="5BAAB369" w14:textId="77777777" w:rsidR="006B0536" w:rsidRPr="006B0536" w:rsidRDefault="006B0536" w:rsidP="006B0536">
      <w:pPr>
        <w:pStyle w:val="Bibliography"/>
        <w:rPr>
          <w:lang w:val="en-GB"/>
        </w:rPr>
      </w:pPr>
      <w:r w:rsidRPr="006B0536">
        <w:rPr>
          <w:lang w:val="en-GB"/>
        </w:rPr>
        <w:t xml:space="preserve">Atlas of living Australia (2022) </w:t>
      </w:r>
      <w:r w:rsidRPr="006B0536">
        <w:rPr>
          <w:i/>
          <w:iCs/>
          <w:lang w:val="en-GB"/>
        </w:rPr>
        <w:t>Atlas of living Australia</w:t>
      </w:r>
      <w:r w:rsidRPr="006B0536">
        <w:rPr>
          <w:lang w:val="en-GB"/>
        </w:rPr>
        <w:t>, ala.org.au.</w:t>
      </w:r>
    </w:p>
    <w:p w14:paraId="3EB1B5EF" w14:textId="77777777" w:rsidR="006B0536" w:rsidRPr="006B0536" w:rsidRDefault="006B0536" w:rsidP="006B0536">
      <w:pPr>
        <w:pStyle w:val="Bibliography"/>
        <w:rPr>
          <w:lang w:val="en-GB"/>
        </w:rPr>
      </w:pPr>
      <w:r w:rsidRPr="006B0536">
        <w:rPr>
          <w:lang w:val="en-GB"/>
        </w:rPr>
        <w:t xml:space="preserve">Baldacchino F, Desquesnes M, Duvallet G, Lysyk T and Mihok S (2018) ‘3. Veterinary importance and integrated management of Brachycera flies in dairy farms’, in </w:t>
      </w:r>
      <w:r w:rsidRPr="006B0536">
        <w:rPr>
          <w:i/>
          <w:iCs/>
          <w:lang w:val="en-GB"/>
        </w:rPr>
        <w:t>Pests and vector-borne diseases in the livestock industry.</w:t>
      </w:r>
      <w:r w:rsidRPr="006B0536">
        <w:rPr>
          <w:lang w:val="en-GB"/>
        </w:rPr>
        <w:t>, Wageningen Academic, Leiden, The Netherlands.</w:t>
      </w:r>
    </w:p>
    <w:p w14:paraId="429D7627" w14:textId="77777777" w:rsidR="006B0536" w:rsidRPr="006B0536" w:rsidRDefault="006B0536" w:rsidP="006B0536">
      <w:pPr>
        <w:pStyle w:val="Bibliography"/>
        <w:rPr>
          <w:lang w:val="en-GB"/>
        </w:rPr>
      </w:pPr>
      <w:r w:rsidRPr="006B0536">
        <w:rPr>
          <w:lang w:val="en-GB"/>
        </w:rPr>
        <w:t xml:space="preserve">Baldacchino F, Desquesnes M, Mihok S, Foil LD, Duvallet G and Jittapalapong S (2014) ‘Tabanids: neglected subjects of research, but important vectors of disease agents!’, </w:t>
      </w:r>
      <w:r w:rsidRPr="006B0536">
        <w:rPr>
          <w:i/>
          <w:iCs/>
          <w:lang w:val="en-GB"/>
        </w:rPr>
        <w:t>Infection, Genetics and Evolution: Journal of Molecular Epidemiology and Evolutionary Genetics in Infectious Diseases</w:t>
      </w:r>
      <w:r w:rsidRPr="006B0536">
        <w:rPr>
          <w:lang w:val="en-GB"/>
        </w:rPr>
        <w:t>, 28:596–615, doi:10.1016/j.meegid.2014.03.029.</w:t>
      </w:r>
    </w:p>
    <w:p w14:paraId="2DCA9853" w14:textId="77777777" w:rsidR="006B0536" w:rsidRPr="006B0536" w:rsidRDefault="006B0536" w:rsidP="006B0536">
      <w:pPr>
        <w:pStyle w:val="Bibliography"/>
        <w:rPr>
          <w:lang w:val="en-GB"/>
        </w:rPr>
      </w:pPr>
      <w:r w:rsidRPr="006B0536">
        <w:rPr>
          <w:lang w:val="en-GB"/>
        </w:rPr>
        <w:t xml:space="preserve">Baldacchino F, Muenworn V, Desquesnes M, Desoli F, Charoenviriyaphap T and Duvallet G (2013) ‘Transmission of pathogens by </w:t>
      </w:r>
      <w:r w:rsidRPr="006B0536">
        <w:rPr>
          <w:i/>
          <w:iCs/>
          <w:lang w:val="en-GB"/>
        </w:rPr>
        <w:t>Stomoxys</w:t>
      </w:r>
      <w:r w:rsidRPr="006B0536">
        <w:rPr>
          <w:lang w:val="en-GB"/>
        </w:rPr>
        <w:t xml:space="preserve"> flies (</w:t>
      </w:r>
      <w:r w:rsidRPr="006B0536">
        <w:rPr>
          <w:i/>
          <w:iCs/>
          <w:lang w:val="en-GB"/>
        </w:rPr>
        <w:t>Diptera</w:t>
      </w:r>
      <w:r w:rsidRPr="006B0536">
        <w:rPr>
          <w:lang w:val="en-GB"/>
        </w:rPr>
        <w:t xml:space="preserve">, </w:t>
      </w:r>
      <w:r w:rsidRPr="006B0536">
        <w:rPr>
          <w:i/>
          <w:iCs/>
          <w:lang w:val="en-GB"/>
        </w:rPr>
        <w:t>Muscidae</w:t>
      </w:r>
      <w:r w:rsidRPr="006B0536">
        <w:rPr>
          <w:lang w:val="en-GB"/>
        </w:rPr>
        <w:t xml:space="preserve">): A review’, </w:t>
      </w:r>
      <w:r w:rsidRPr="006B0536">
        <w:rPr>
          <w:i/>
          <w:iCs/>
          <w:lang w:val="en-GB"/>
        </w:rPr>
        <w:t>Parasite</w:t>
      </w:r>
      <w:r w:rsidRPr="006B0536">
        <w:rPr>
          <w:lang w:val="en-GB"/>
        </w:rPr>
        <w:t>, 20:26, doi:10.1051/parasite/2013026.</w:t>
      </w:r>
    </w:p>
    <w:p w14:paraId="5042800B" w14:textId="77777777" w:rsidR="006B0536" w:rsidRPr="006B0536" w:rsidRDefault="006B0536" w:rsidP="006B0536">
      <w:pPr>
        <w:pStyle w:val="Bibliography"/>
        <w:rPr>
          <w:lang w:val="en-GB"/>
        </w:rPr>
      </w:pPr>
      <w:r w:rsidRPr="006B0536">
        <w:rPr>
          <w:lang w:val="en-GB"/>
        </w:rPr>
        <w:t>Ball M and Watt B (2018) ‘Cattle tick management in SE Queensland’, Flock and Herd Case Notes, accessed 7 March 2024, https://www.flockandherd.net.au/cattle/ireader/cattle-tick-management.html, accessed 7 March 2024.</w:t>
      </w:r>
    </w:p>
    <w:p w14:paraId="2237024F" w14:textId="77777777" w:rsidR="006B0536" w:rsidRPr="006B0536" w:rsidRDefault="006B0536" w:rsidP="006B0536">
      <w:pPr>
        <w:pStyle w:val="Bibliography"/>
        <w:rPr>
          <w:lang w:val="en-GB"/>
        </w:rPr>
      </w:pPr>
      <w:r w:rsidRPr="006B0536">
        <w:rPr>
          <w:lang w:val="en-GB"/>
        </w:rPr>
        <w:t xml:space="preserve">Barnard BJH (1997) ‘Antibodies against some viruses of domestic animals in southern African wild animals’, </w:t>
      </w:r>
      <w:r w:rsidRPr="006B0536">
        <w:rPr>
          <w:i/>
          <w:iCs/>
          <w:lang w:val="en-GB"/>
        </w:rPr>
        <w:t>Onderstepoort J Vet Res .</w:t>
      </w:r>
      <w:r w:rsidRPr="006B0536">
        <w:rPr>
          <w:lang w:val="en-GB"/>
        </w:rPr>
        <w:t>, 64(2):95–110.</w:t>
      </w:r>
    </w:p>
    <w:p w14:paraId="33606226" w14:textId="77777777" w:rsidR="006B0536" w:rsidRPr="006B0536" w:rsidRDefault="006B0536" w:rsidP="006B0536">
      <w:pPr>
        <w:pStyle w:val="Bibliography"/>
        <w:rPr>
          <w:lang w:val="en-GB"/>
        </w:rPr>
      </w:pPr>
      <w:r w:rsidRPr="006B0536">
        <w:rPr>
          <w:lang w:val="en-GB"/>
        </w:rPr>
        <w:t xml:space="preserve">Bauer B, Holzgrefe B, Mahama CI, Baumann MPO, Mehlitz D and Clausen P-H (2011) ‘Managing Tsetse Transmitted Trypanosomosis by Insecticide Treated Nets - an Affordable and Sustainable Method for Resource Poor Pig Farmers in Ghana’, </w:t>
      </w:r>
      <w:r w:rsidRPr="006B0536">
        <w:rPr>
          <w:i/>
          <w:iCs/>
          <w:lang w:val="en-GB"/>
        </w:rPr>
        <w:t>PLOS Neglected Tropical Diseases</w:t>
      </w:r>
      <w:r w:rsidRPr="006B0536">
        <w:rPr>
          <w:lang w:val="en-GB"/>
        </w:rPr>
        <w:t>, 5(10):e1343, doi:10.1371/journal.pntd.0001343.</w:t>
      </w:r>
    </w:p>
    <w:p w14:paraId="13A2104B" w14:textId="77777777" w:rsidR="006B0536" w:rsidRPr="006B0536" w:rsidRDefault="006B0536" w:rsidP="006B0536">
      <w:pPr>
        <w:pStyle w:val="Bibliography"/>
        <w:rPr>
          <w:lang w:val="en-GB"/>
        </w:rPr>
      </w:pPr>
      <w:r w:rsidRPr="006B0536">
        <w:rPr>
          <w:lang w:val="en-GB"/>
        </w:rPr>
        <w:t xml:space="preserve">Baylis M, Parkin H, Kreppel K, Carpenter S, Mellor PS and Mcintyre KM (2010) ‘Evaluation of housing as a means to protect cattle from Culicoides biting midges, the vectors of bluetongue virus’, </w:t>
      </w:r>
      <w:r w:rsidRPr="006B0536">
        <w:rPr>
          <w:i/>
          <w:iCs/>
          <w:lang w:val="en-GB"/>
        </w:rPr>
        <w:t>Medical and Veterinary Entomology</w:t>
      </w:r>
      <w:r w:rsidRPr="006B0536">
        <w:rPr>
          <w:lang w:val="en-GB"/>
        </w:rPr>
        <w:t>, 24(1):38–45, doi:10.1111/j.1365-2915.2009.00842.x.</w:t>
      </w:r>
    </w:p>
    <w:p w14:paraId="4B57C179" w14:textId="77777777" w:rsidR="006B0536" w:rsidRPr="006B0536" w:rsidRDefault="006B0536" w:rsidP="006B0536">
      <w:pPr>
        <w:pStyle w:val="Bibliography"/>
        <w:rPr>
          <w:lang w:val="en-GB"/>
        </w:rPr>
      </w:pPr>
      <w:r w:rsidRPr="006B0536">
        <w:rPr>
          <w:lang w:val="en-GB"/>
        </w:rPr>
        <w:t xml:space="preserve">Beresford DV and Sutcliffe JF (2010) ‘Assessing pest control using changes in instantaneous rate of population increase: treated targets and stable fly populations case study’, </w:t>
      </w:r>
      <w:r w:rsidRPr="006B0536">
        <w:rPr>
          <w:i/>
          <w:iCs/>
          <w:lang w:val="en-GB"/>
        </w:rPr>
        <w:t>J Dairy Sci.</w:t>
      </w:r>
      <w:r w:rsidRPr="006B0536">
        <w:rPr>
          <w:lang w:val="en-GB"/>
        </w:rPr>
        <w:t>, 93(6):2517–24, doi:10.3168/jds.2009-2887.</w:t>
      </w:r>
    </w:p>
    <w:p w14:paraId="00A60997" w14:textId="77777777" w:rsidR="006B0536" w:rsidRPr="006B0536" w:rsidRDefault="006B0536" w:rsidP="006B0536">
      <w:pPr>
        <w:pStyle w:val="Bibliography"/>
        <w:rPr>
          <w:lang w:val="en-GB"/>
        </w:rPr>
      </w:pPr>
      <w:r w:rsidRPr="006B0536">
        <w:rPr>
          <w:lang w:val="en-GB"/>
        </w:rPr>
        <w:t xml:space="preserve">Berg C, Botner A, Browman H, De Koeijer A, Depner K, Domingo M, Ducrot C, Edwards S, Fourichon C, Koenen F, More S, Raj M, Sihvonen L, Spoolder H, Stegeman J, Thulke H, Vagsholm L, Velarde A, Willeberg P, Zientara S, and EFSA Panel Anim Hlth &amp; Welf AHAW (2015) ‘Scientific opinion on lumpy skin disease’, </w:t>
      </w:r>
      <w:r w:rsidRPr="006B0536">
        <w:rPr>
          <w:i/>
          <w:iCs/>
          <w:lang w:val="en-GB"/>
        </w:rPr>
        <w:t>EFSA Journal</w:t>
      </w:r>
      <w:r w:rsidRPr="006B0536">
        <w:rPr>
          <w:lang w:val="en-GB"/>
        </w:rPr>
        <w:t>, 13(1), doi:10.2903/j.efsa.2015.3986.</w:t>
      </w:r>
    </w:p>
    <w:p w14:paraId="7CCA9608" w14:textId="77777777" w:rsidR="006B0536" w:rsidRPr="006B0536" w:rsidRDefault="006B0536" w:rsidP="006B0536">
      <w:pPr>
        <w:pStyle w:val="Bibliography"/>
        <w:rPr>
          <w:lang w:val="en-GB"/>
        </w:rPr>
      </w:pPr>
      <w:r w:rsidRPr="006B0536">
        <w:rPr>
          <w:lang w:val="en-GB"/>
        </w:rPr>
        <w:lastRenderedPageBreak/>
        <w:t xml:space="preserve">Bharadwaj A and Stafford KC III (2012) ‘Susceptibility of Ixodes scapularis (Acari: Ixodidae) to Metarhizium brunneum F52 (Hypocreales: Clavicipitaceae) Using Three Exposure Assays in the Laboratory’, </w:t>
      </w:r>
      <w:r w:rsidRPr="006B0536">
        <w:rPr>
          <w:i/>
          <w:iCs/>
          <w:lang w:val="en-GB"/>
        </w:rPr>
        <w:t>Journal of Economic Entomology</w:t>
      </w:r>
      <w:r w:rsidRPr="006B0536">
        <w:rPr>
          <w:lang w:val="en-GB"/>
        </w:rPr>
        <w:t>, 105(1):222–231, doi:10.1603/EC11169.</w:t>
      </w:r>
    </w:p>
    <w:p w14:paraId="02EAA93F" w14:textId="77777777" w:rsidR="006B0536" w:rsidRPr="006B0536" w:rsidRDefault="006B0536" w:rsidP="006B0536">
      <w:pPr>
        <w:pStyle w:val="Bibliography"/>
        <w:rPr>
          <w:lang w:val="en-GB"/>
        </w:rPr>
      </w:pPr>
      <w:r w:rsidRPr="006B0536">
        <w:rPr>
          <w:lang w:val="en-GB"/>
        </w:rPr>
        <w:t xml:space="preserve">Bianchini J, Simons X, Humblet M and Saegerman C (2023) ‘Viruses | Free Full-Text | Lumpy Skin Disease: A Systematic Review of Mode of Transmission, Risk of Emergence and Risk Entry Pathway’, </w:t>
      </w:r>
      <w:r w:rsidRPr="006B0536">
        <w:rPr>
          <w:i/>
          <w:iCs/>
          <w:lang w:val="en-GB"/>
        </w:rPr>
        <w:t>Viruses</w:t>
      </w:r>
      <w:r w:rsidRPr="006B0536">
        <w:rPr>
          <w:lang w:val="en-GB"/>
        </w:rPr>
        <w:t>, 15(8):1622, doi:https://doi.org/10.3390/v15081622.</w:t>
      </w:r>
    </w:p>
    <w:p w14:paraId="7F6B89F5" w14:textId="77777777" w:rsidR="006B0536" w:rsidRPr="006B0536" w:rsidRDefault="006B0536" w:rsidP="006B0536">
      <w:pPr>
        <w:pStyle w:val="Bibliography"/>
        <w:rPr>
          <w:lang w:val="en-GB"/>
        </w:rPr>
      </w:pPr>
      <w:r w:rsidRPr="006B0536">
        <w:rPr>
          <w:lang w:val="en-GB"/>
        </w:rPr>
        <w:t xml:space="preserve">Bishop AL, McKenzie HJ, Spohr LJ and Barchia IM (2005) ‘Interactions between dung beetles (Coleoptera: Scarabaeidae) and the arbovirus vector Culicoides brevitarsis Kieffer (Diptera: Ceratopogonidae)’, </w:t>
      </w:r>
      <w:r w:rsidRPr="006B0536">
        <w:rPr>
          <w:i/>
          <w:iCs/>
          <w:lang w:val="en-GB"/>
        </w:rPr>
        <w:t>Australian Journal of Entomology</w:t>
      </w:r>
      <w:r w:rsidRPr="006B0536">
        <w:rPr>
          <w:lang w:val="en-GB"/>
        </w:rPr>
        <w:t>, 44(2):89–96, doi:10.1111/j.1440-6055.2005.00455.x.</w:t>
      </w:r>
    </w:p>
    <w:p w14:paraId="5B98856C" w14:textId="77777777" w:rsidR="006B0536" w:rsidRPr="006B0536" w:rsidRDefault="006B0536" w:rsidP="006B0536">
      <w:pPr>
        <w:pStyle w:val="Bibliography"/>
        <w:rPr>
          <w:lang w:val="en-GB"/>
        </w:rPr>
      </w:pPr>
      <w:r w:rsidRPr="006B0536">
        <w:rPr>
          <w:lang w:val="en-GB"/>
        </w:rPr>
        <w:t xml:space="preserve">Bouyer J and Marois E (2018) ‘14. Genetic control of vectors in: Pests and vector-borne diseases in the livestock industry’, in </w:t>
      </w:r>
      <w:r w:rsidRPr="006B0536">
        <w:rPr>
          <w:i/>
          <w:iCs/>
          <w:lang w:val="en-GB"/>
        </w:rPr>
        <w:t>Pests and vector-borne diseases in the livestock industry</w:t>
      </w:r>
      <w:r w:rsidRPr="006B0536">
        <w:rPr>
          <w:lang w:val="en-GB"/>
        </w:rPr>
        <w:t>, Wageningen Academic, Leiden, The Netherlands, https://brill.com/edcollchap-oa/book/9789086868636/BP000018.xml?body=pdf-60830, accessed 27 February 2024.</w:t>
      </w:r>
    </w:p>
    <w:p w14:paraId="054375F3" w14:textId="77777777" w:rsidR="006B0536" w:rsidRPr="006B0536" w:rsidRDefault="006B0536" w:rsidP="006B0536">
      <w:pPr>
        <w:pStyle w:val="Bibliography"/>
        <w:rPr>
          <w:lang w:val="en-GB"/>
        </w:rPr>
      </w:pPr>
      <w:r w:rsidRPr="006B0536">
        <w:rPr>
          <w:lang w:val="en-GB"/>
        </w:rPr>
        <w:t xml:space="preserve">Boyce R, Lenhart A, Kroeger A, Velayudhan R, Roberts B and Horstick O (2013) ‘Bacillus thuringiensis israelensis (Bti) for the control of dengue vectors: systematic literature review’, </w:t>
      </w:r>
      <w:r w:rsidRPr="006B0536">
        <w:rPr>
          <w:i/>
          <w:iCs/>
          <w:lang w:val="en-GB"/>
        </w:rPr>
        <w:t>Tropical Medicine &amp; International Health</w:t>
      </w:r>
      <w:r w:rsidRPr="006B0536">
        <w:rPr>
          <w:lang w:val="en-GB"/>
        </w:rPr>
        <w:t>, 18(5):564–577, doi:10.1111/tmi.12087.</w:t>
      </w:r>
    </w:p>
    <w:p w14:paraId="0810AC78" w14:textId="77777777" w:rsidR="006B0536" w:rsidRPr="006B0536" w:rsidRDefault="006B0536" w:rsidP="006B0536">
      <w:pPr>
        <w:pStyle w:val="Bibliography"/>
        <w:rPr>
          <w:lang w:val="en-GB"/>
        </w:rPr>
      </w:pPr>
      <w:r w:rsidRPr="006B0536">
        <w:rPr>
          <w:lang w:val="en-GB"/>
        </w:rPr>
        <w:t xml:space="preserve">Brewer GJ, Boxler DJ, Domingues LN, Trout Fryxell RT, Holderman C, Loftin KM, Machtinger E, Smythe B, Talley JL and Watson W (2021) ‘Horn Fly (Diptera: Muscidae)—Biology, Management, and Future Research Directions’, </w:t>
      </w:r>
      <w:r w:rsidRPr="006B0536">
        <w:rPr>
          <w:i/>
          <w:iCs/>
          <w:lang w:val="en-GB"/>
        </w:rPr>
        <w:t>Journal of Integrated Pest Management</w:t>
      </w:r>
      <w:r w:rsidRPr="006B0536">
        <w:rPr>
          <w:lang w:val="en-GB"/>
        </w:rPr>
        <w:t>, 12(1):42, doi:10.1093/jipm/pmab019.</w:t>
      </w:r>
    </w:p>
    <w:p w14:paraId="02B52C1F" w14:textId="77777777" w:rsidR="006B0536" w:rsidRPr="006B0536" w:rsidRDefault="006B0536" w:rsidP="006B0536">
      <w:pPr>
        <w:pStyle w:val="Bibliography"/>
        <w:rPr>
          <w:lang w:val="en-GB"/>
        </w:rPr>
      </w:pPr>
      <w:r w:rsidRPr="006B0536">
        <w:rPr>
          <w:lang w:val="en-GB"/>
        </w:rPr>
        <w:t xml:space="preserve">Brugman VA, Smallegange RC and Logan JG (2018) ‘13. Semiochemical tools for a new generation of livestock pest control’, in </w:t>
      </w:r>
      <w:r w:rsidRPr="006B0536">
        <w:rPr>
          <w:i/>
          <w:iCs/>
          <w:lang w:val="en-GB"/>
        </w:rPr>
        <w:t>Pests and vector-borne diseases in the livestock industry</w:t>
      </w:r>
      <w:r w:rsidRPr="006B0536">
        <w:rPr>
          <w:lang w:val="en-GB"/>
        </w:rPr>
        <w:t>, Wageningen Academic, Leiden, The Netherlands, https://brill.com/edcollchap-oa/book/9789086868636/BP000017.xml?body=pdf-60830, accessed 29 February 2024.</w:t>
      </w:r>
    </w:p>
    <w:p w14:paraId="7B6A6166" w14:textId="77777777" w:rsidR="006B0536" w:rsidRPr="006B0536" w:rsidRDefault="006B0536" w:rsidP="006B0536">
      <w:pPr>
        <w:pStyle w:val="Bibliography"/>
        <w:rPr>
          <w:lang w:val="en-GB"/>
        </w:rPr>
      </w:pPr>
      <w:r w:rsidRPr="006B0536">
        <w:rPr>
          <w:lang w:val="en-GB"/>
        </w:rPr>
        <w:t xml:space="preserve">Butler SM, Gerry AC and Mullens BA (2007) ‘House fly (Diptera: Muscidae) activity near baits containing (Z)-9-tricosene and efficacy of commercial toxic fly baits on a southern California dairy’, </w:t>
      </w:r>
      <w:r w:rsidRPr="006B0536">
        <w:rPr>
          <w:i/>
          <w:iCs/>
          <w:lang w:val="en-GB"/>
        </w:rPr>
        <w:t>Journal of Economic Entomology</w:t>
      </w:r>
      <w:r w:rsidRPr="006B0536">
        <w:rPr>
          <w:lang w:val="en-GB"/>
        </w:rPr>
        <w:t>, 100(4):1489–1495, doi:10.1603/0022-0493(2007)100[1489:hfdman]2.0.co;2.</w:t>
      </w:r>
    </w:p>
    <w:p w14:paraId="3B27727B" w14:textId="77777777" w:rsidR="006B0536" w:rsidRPr="006B0536" w:rsidRDefault="006B0536" w:rsidP="006B0536">
      <w:pPr>
        <w:pStyle w:val="Bibliography"/>
        <w:rPr>
          <w:lang w:val="en-GB"/>
        </w:rPr>
      </w:pPr>
      <w:r w:rsidRPr="006B0536">
        <w:rPr>
          <w:lang w:val="en-GB"/>
        </w:rPr>
        <w:t xml:space="preserve">Calistri P, DeClercq K, De Vleeschauwer A, Gubbins S, Klement E, Stegeman A, Cortiñas Abrahantes J, Antoniou S-E and Broglia A (2018) ‘Lumpy skin disease: scientific and technical assistance on control and surveillance activities’, </w:t>
      </w:r>
      <w:r w:rsidRPr="006B0536">
        <w:rPr>
          <w:i/>
          <w:iCs/>
          <w:lang w:val="en-GB"/>
        </w:rPr>
        <w:t>EFSA Journal</w:t>
      </w:r>
      <w:r w:rsidRPr="006B0536">
        <w:rPr>
          <w:lang w:val="en-GB"/>
        </w:rPr>
        <w:t>, 16(10):e05452.</w:t>
      </w:r>
    </w:p>
    <w:p w14:paraId="735F9CCA" w14:textId="77777777" w:rsidR="006B0536" w:rsidRPr="006B0536" w:rsidRDefault="006B0536" w:rsidP="006B0536">
      <w:pPr>
        <w:pStyle w:val="Bibliography"/>
        <w:rPr>
          <w:lang w:val="en-GB"/>
        </w:rPr>
      </w:pPr>
      <w:r w:rsidRPr="006B0536">
        <w:rPr>
          <w:lang w:val="en-GB"/>
        </w:rPr>
        <w:t xml:space="preserve">Caragata EP, Dutra HLC and Moreira LA (2016) ‘Exploiting Intimate Relationships: Controlling Mosquito-Transmitted Disease with Wolbachia’, </w:t>
      </w:r>
      <w:r w:rsidRPr="006B0536">
        <w:rPr>
          <w:i/>
          <w:iCs/>
          <w:lang w:val="en-GB"/>
        </w:rPr>
        <w:t>Trends in Parasitology</w:t>
      </w:r>
      <w:r w:rsidRPr="006B0536">
        <w:rPr>
          <w:lang w:val="en-GB"/>
        </w:rPr>
        <w:t>, 32(3):207–218, doi:10.1016/j.pt.2015.10.011.</w:t>
      </w:r>
    </w:p>
    <w:p w14:paraId="360EF5DB" w14:textId="77777777" w:rsidR="006B0536" w:rsidRPr="006B0536" w:rsidRDefault="006B0536" w:rsidP="006B0536">
      <w:pPr>
        <w:pStyle w:val="Bibliography"/>
        <w:rPr>
          <w:lang w:val="en-GB"/>
        </w:rPr>
      </w:pPr>
      <w:r w:rsidRPr="006B0536">
        <w:rPr>
          <w:lang w:val="en-GB"/>
        </w:rPr>
        <w:t xml:space="preserve">Carn VM and Kitching RP (1995) ‘The clinical response of cattle experimentally infected with lumpy skin disease (Neethling) virus’, </w:t>
      </w:r>
      <w:r w:rsidRPr="006B0536">
        <w:rPr>
          <w:i/>
          <w:iCs/>
          <w:lang w:val="en-GB"/>
        </w:rPr>
        <w:t>Archives of Virology</w:t>
      </w:r>
      <w:r w:rsidRPr="006B0536">
        <w:rPr>
          <w:lang w:val="en-GB"/>
        </w:rPr>
        <w:t>, 140(3):503–513, doi:10.1007/BF01718427.</w:t>
      </w:r>
    </w:p>
    <w:p w14:paraId="76FAB1CA" w14:textId="77777777" w:rsidR="006B0536" w:rsidRPr="006B0536" w:rsidRDefault="006B0536" w:rsidP="006B0536">
      <w:pPr>
        <w:pStyle w:val="Bibliography"/>
        <w:rPr>
          <w:lang w:val="en-GB"/>
        </w:rPr>
      </w:pPr>
      <w:r w:rsidRPr="006B0536">
        <w:rPr>
          <w:lang w:val="en-GB"/>
        </w:rPr>
        <w:t>Caron V, Pérez Vila S and Gueidan C (2023) ‘</w:t>
      </w:r>
      <w:r w:rsidRPr="006B0536">
        <w:rPr>
          <w:i/>
          <w:iCs/>
          <w:lang w:val="en-GB"/>
        </w:rPr>
        <w:t>Beauveria australis</w:t>
      </w:r>
      <w:r w:rsidRPr="006B0536">
        <w:rPr>
          <w:lang w:val="en-GB"/>
        </w:rPr>
        <w:t xml:space="preserve"> finds a new host in French dung beetles introduced to Australia’, </w:t>
      </w:r>
      <w:r w:rsidRPr="006B0536">
        <w:rPr>
          <w:i/>
          <w:iCs/>
          <w:lang w:val="en-GB"/>
        </w:rPr>
        <w:t>Journal of Invertebrate Pathology</w:t>
      </w:r>
      <w:r w:rsidRPr="006B0536">
        <w:rPr>
          <w:lang w:val="en-GB"/>
        </w:rPr>
        <w:t>, 197:107889, doi:10.1016/j.jip.2023.107889.</w:t>
      </w:r>
    </w:p>
    <w:p w14:paraId="0A838D6B" w14:textId="77777777" w:rsidR="006B0536" w:rsidRPr="006B0536" w:rsidRDefault="006B0536" w:rsidP="006B0536">
      <w:pPr>
        <w:pStyle w:val="Bibliography"/>
        <w:rPr>
          <w:lang w:val="en-GB"/>
        </w:rPr>
      </w:pPr>
      <w:r w:rsidRPr="006B0536">
        <w:rPr>
          <w:lang w:val="en-GB"/>
        </w:rPr>
        <w:lastRenderedPageBreak/>
        <w:t xml:space="preserve">Carpenter S, Mellor PS and Torr SJ (2008) ‘Control techniques for Culicoides biting midges and their application in the U.K. and northwestern Palaearctic’, </w:t>
      </w:r>
      <w:r w:rsidRPr="006B0536">
        <w:rPr>
          <w:i/>
          <w:iCs/>
          <w:lang w:val="en-GB"/>
        </w:rPr>
        <w:t>Medical and Veterinary Entomology</w:t>
      </w:r>
      <w:r w:rsidRPr="006B0536">
        <w:rPr>
          <w:lang w:val="en-GB"/>
        </w:rPr>
        <w:t>, 22(3):175–187, doi:10.1111/j.1365-2915.2008.00743.x.</w:t>
      </w:r>
    </w:p>
    <w:p w14:paraId="73D4FF16" w14:textId="77777777" w:rsidR="006B0536" w:rsidRPr="006B0536" w:rsidRDefault="006B0536" w:rsidP="006B0536">
      <w:pPr>
        <w:pStyle w:val="Bibliography"/>
        <w:rPr>
          <w:lang w:val="en-GB"/>
        </w:rPr>
      </w:pPr>
      <w:r w:rsidRPr="006B0536">
        <w:rPr>
          <w:lang w:val="en-GB"/>
        </w:rPr>
        <w:t xml:space="preserve">Casal J, Allepuz A, Miteva A, Pite L, Tabakovsky B, Terzievski D, Alexandrov T and Beltrán-Alcrudo D (2018) ‘Economic cost of lumpy skin disease outbreaks in three Balkan countries: Albania, Bulgaria and the Former Yugoslav Republic of Macedonia (2016-2017)’, </w:t>
      </w:r>
      <w:r w:rsidRPr="006B0536">
        <w:rPr>
          <w:i/>
          <w:iCs/>
          <w:lang w:val="en-GB"/>
        </w:rPr>
        <w:t>Transboundary and Emerging Diseases</w:t>
      </w:r>
      <w:r w:rsidRPr="006B0536">
        <w:rPr>
          <w:lang w:val="en-GB"/>
        </w:rPr>
        <w:t>, 65(6):1680–1688, doi:10.1111/tbed.12926.</w:t>
      </w:r>
    </w:p>
    <w:p w14:paraId="4D4AD831" w14:textId="77777777" w:rsidR="006B0536" w:rsidRPr="006B0536" w:rsidRDefault="006B0536" w:rsidP="006B0536">
      <w:pPr>
        <w:pStyle w:val="Bibliography"/>
        <w:rPr>
          <w:lang w:val="en-GB"/>
        </w:rPr>
      </w:pPr>
      <w:r w:rsidRPr="006B0536">
        <w:rPr>
          <w:lang w:val="en-GB"/>
        </w:rPr>
        <w:t xml:space="preserve">CFPSH (2021) </w:t>
      </w:r>
      <w:r w:rsidRPr="006B0536">
        <w:rPr>
          <w:i/>
          <w:iCs/>
          <w:lang w:val="en-GB"/>
        </w:rPr>
        <w:t>Preventing disease transmission in livestock and poultry. Vectors: Mosquitoes</w:t>
      </w:r>
      <w:r w:rsidRPr="006B0536">
        <w:rPr>
          <w:lang w:val="en-GB"/>
        </w:rPr>
        <w:t>, The Centre for Food Security and Public Health, Iowa.</w:t>
      </w:r>
    </w:p>
    <w:p w14:paraId="4B54AA8A" w14:textId="77777777" w:rsidR="006B0536" w:rsidRPr="006B0536" w:rsidRDefault="006B0536" w:rsidP="006B0536">
      <w:pPr>
        <w:pStyle w:val="Bibliography"/>
        <w:rPr>
          <w:lang w:val="en-GB"/>
        </w:rPr>
      </w:pPr>
      <w:r w:rsidRPr="006B0536">
        <w:rPr>
          <w:lang w:val="en-GB"/>
        </w:rPr>
        <w:t xml:space="preserve">CFSPH (2017) </w:t>
      </w:r>
      <w:r w:rsidRPr="006B0536">
        <w:rPr>
          <w:i/>
          <w:iCs/>
          <w:lang w:val="en-GB"/>
        </w:rPr>
        <w:t>Lumpy Skin Disease</w:t>
      </w:r>
      <w:r w:rsidRPr="006B0536">
        <w:rPr>
          <w:lang w:val="en-GB"/>
        </w:rPr>
        <w:t>, Center for Food Security and Public Health, Iowa, http://www.cfsph.iastate.edu/DiseaseInfo/factsheets.php.</w:t>
      </w:r>
    </w:p>
    <w:p w14:paraId="0A1F48B4" w14:textId="77777777" w:rsidR="006B0536" w:rsidRPr="006B0536" w:rsidRDefault="006B0536" w:rsidP="006B0536">
      <w:pPr>
        <w:pStyle w:val="Bibliography"/>
        <w:rPr>
          <w:lang w:val="en-GB"/>
        </w:rPr>
      </w:pPr>
      <w:r w:rsidRPr="006B0536">
        <w:rPr>
          <w:lang w:val="en-GB"/>
        </w:rPr>
        <w:t xml:space="preserve">—— (2021a) </w:t>
      </w:r>
      <w:r w:rsidRPr="006B0536">
        <w:rPr>
          <w:i/>
          <w:iCs/>
          <w:lang w:val="en-GB"/>
        </w:rPr>
        <w:t>Preventing Disease Transmission in Livestock and Poultry. Vectors: Flies</w:t>
      </w:r>
      <w:r w:rsidRPr="006B0536">
        <w:rPr>
          <w:lang w:val="en-GB"/>
        </w:rPr>
        <w:t>, Centre for Food Security and Public Health, Iowa, https://www.cfsph.iastate.edu/Infection_Control/Routes/English/fly_control.pdf.</w:t>
      </w:r>
    </w:p>
    <w:p w14:paraId="6D34C953" w14:textId="77777777" w:rsidR="006B0536" w:rsidRPr="006B0536" w:rsidRDefault="006B0536" w:rsidP="006B0536">
      <w:pPr>
        <w:pStyle w:val="Bibliography"/>
        <w:rPr>
          <w:lang w:val="en-GB"/>
        </w:rPr>
      </w:pPr>
      <w:r w:rsidRPr="006B0536">
        <w:rPr>
          <w:lang w:val="en-GB"/>
        </w:rPr>
        <w:t xml:space="preserve">—— (2021b) </w:t>
      </w:r>
      <w:r w:rsidRPr="006B0536">
        <w:rPr>
          <w:i/>
          <w:iCs/>
          <w:lang w:val="en-GB"/>
        </w:rPr>
        <w:t>Preventing Disease Transmission in Livestock and Poultry. Vectors: Ticks</w:t>
      </w:r>
      <w:r w:rsidRPr="006B0536">
        <w:rPr>
          <w:lang w:val="en-GB"/>
        </w:rPr>
        <w:t>, Center for Food Security and Public Health, Iowa, https://www.cfsph.iastate.edu/Infection_Control/Routes/English/general_tick_control.pdf.</w:t>
      </w:r>
    </w:p>
    <w:p w14:paraId="1D1C6E3D" w14:textId="77777777" w:rsidR="006B0536" w:rsidRPr="006B0536" w:rsidRDefault="006B0536" w:rsidP="006B0536">
      <w:pPr>
        <w:pStyle w:val="Bibliography"/>
        <w:rPr>
          <w:lang w:val="en-GB"/>
        </w:rPr>
      </w:pPr>
      <w:r w:rsidRPr="006B0536">
        <w:rPr>
          <w:lang w:val="en-GB"/>
        </w:rPr>
        <w:t xml:space="preserve">Chihota CM, Rennie L, Kitching R and Mellor P (2001) ‘Mechanical transmission of lumpy skin disease virus by Aedes aegypti (Diptera : Culicidae)’, </w:t>
      </w:r>
      <w:r w:rsidRPr="006B0536">
        <w:rPr>
          <w:i/>
          <w:iCs/>
          <w:lang w:val="en-GB"/>
        </w:rPr>
        <w:t>EPIDEMIOLOGY AND INFECTION</w:t>
      </w:r>
      <w:r w:rsidRPr="006B0536">
        <w:rPr>
          <w:lang w:val="en-GB"/>
        </w:rPr>
        <w:t>, 126(2):317–321, doi:10.1017/S0950268801005179.</w:t>
      </w:r>
    </w:p>
    <w:p w14:paraId="66BDE204" w14:textId="77777777" w:rsidR="006B0536" w:rsidRPr="006B0536" w:rsidRDefault="006B0536" w:rsidP="006B0536">
      <w:pPr>
        <w:pStyle w:val="Bibliography"/>
        <w:rPr>
          <w:lang w:val="en-GB"/>
        </w:rPr>
      </w:pPr>
      <w:r w:rsidRPr="006B0536">
        <w:rPr>
          <w:lang w:val="en-GB"/>
        </w:rPr>
        <w:t xml:space="preserve">—— (2003a) ‘Attempted mechanical transmission of lumpy skin disease virus by biting insects’, </w:t>
      </w:r>
      <w:r w:rsidRPr="006B0536">
        <w:rPr>
          <w:i/>
          <w:iCs/>
          <w:lang w:val="en-GB"/>
        </w:rPr>
        <w:t>Medical and Veterinary Entomology</w:t>
      </w:r>
      <w:r w:rsidRPr="006B0536">
        <w:rPr>
          <w:lang w:val="en-GB"/>
        </w:rPr>
        <w:t>, 17(3):294–300, doi:10.1046/j.1365-2915.2003.00445.x.</w:t>
      </w:r>
    </w:p>
    <w:p w14:paraId="6819DB1D" w14:textId="77777777" w:rsidR="006B0536" w:rsidRPr="006B0536" w:rsidRDefault="006B0536" w:rsidP="006B0536">
      <w:pPr>
        <w:pStyle w:val="Bibliography"/>
        <w:rPr>
          <w:lang w:val="en-GB"/>
        </w:rPr>
      </w:pPr>
      <w:r w:rsidRPr="006B0536">
        <w:rPr>
          <w:lang w:val="en-GB"/>
        </w:rPr>
        <w:t xml:space="preserve">Chihota C. M., Rennie LF, Kitching RP and Mellor PS (2001) ‘Mechanical transmission of lumpy skin disease virus by </w:t>
      </w:r>
      <w:r w:rsidRPr="006B0536">
        <w:rPr>
          <w:i/>
          <w:iCs/>
          <w:lang w:val="en-GB"/>
        </w:rPr>
        <w:t>Aedes aegypti</w:t>
      </w:r>
      <w:r w:rsidRPr="006B0536">
        <w:rPr>
          <w:lang w:val="en-GB"/>
        </w:rPr>
        <w:t xml:space="preserve"> (</w:t>
      </w:r>
      <w:r w:rsidRPr="006B0536">
        <w:rPr>
          <w:i/>
          <w:iCs/>
          <w:lang w:val="en-GB"/>
        </w:rPr>
        <w:t>Diptera</w:t>
      </w:r>
      <w:r w:rsidRPr="006B0536">
        <w:rPr>
          <w:lang w:val="en-GB"/>
        </w:rPr>
        <w:t xml:space="preserve">: </w:t>
      </w:r>
      <w:r w:rsidRPr="006B0536">
        <w:rPr>
          <w:i/>
          <w:iCs/>
          <w:lang w:val="en-GB"/>
        </w:rPr>
        <w:t>Culicidae</w:t>
      </w:r>
      <w:r w:rsidRPr="006B0536">
        <w:rPr>
          <w:lang w:val="en-GB"/>
        </w:rPr>
        <w:t xml:space="preserve">)’, </w:t>
      </w:r>
      <w:r w:rsidRPr="006B0536">
        <w:rPr>
          <w:i/>
          <w:iCs/>
          <w:lang w:val="en-GB"/>
        </w:rPr>
        <w:t>Epidemiology &amp; Infection</w:t>
      </w:r>
      <w:r w:rsidRPr="006B0536">
        <w:rPr>
          <w:lang w:val="en-GB"/>
        </w:rPr>
        <w:t>, 126(2):317–321, doi:10.1017/s0950268801005179.</w:t>
      </w:r>
    </w:p>
    <w:p w14:paraId="42F7CEF0" w14:textId="77777777" w:rsidR="006B0536" w:rsidRPr="006B0536" w:rsidRDefault="006B0536" w:rsidP="006B0536">
      <w:pPr>
        <w:pStyle w:val="Bibliography"/>
        <w:rPr>
          <w:lang w:val="en-GB"/>
        </w:rPr>
      </w:pPr>
      <w:r w:rsidRPr="006B0536">
        <w:rPr>
          <w:lang w:val="en-GB"/>
        </w:rPr>
        <w:t xml:space="preserve">Concha C, Palavesam A, Guerrero FD, Sagel A, Li F, Osborne JA, Hernandez Y, Pardo T, Quintero G, Vasquez M, Keller GP, Phillips PL, Welch JB, McMillan WO, Skoda SR and Scott MJ (2016) ‘A transgenic male-only strain of the New World screwworm for an improved control program using the sterile insect technique’, </w:t>
      </w:r>
      <w:r w:rsidRPr="006B0536">
        <w:rPr>
          <w:i/>
          <w:iCs/>
          <w:lang w:val="en-GB"/>
        </w:rPr>
        <w:t>BMC Biology</w:t>
      </w:r>
      <w:r w:rsidRPr="006B0536">
        <w:rPr>
          <w:lang w:val="en-GB"/>
        </w:rPr>
        <w:t>, 14(1):72, doi:10.1186/s12915-016-0296-8.</w:t>
      </w:r>
    </w:p>
    <w:p w14:paraId="37CA9A24" w14:textId="77777777" w:rsidR="006B0536" w:rsidRPr="006B0536" w:rsidRDefault="006B0536" w:rsidP="006B0536">
      <w:pPr>
        <w:pStyle w:val="Bibliography"/>
        <w:rPr>
          <w:lang w:val="en-GB"/>
        </w:rPr>
      </w:pPr>
      <w:r w:rsidRPr="006B0536">
        <w:rPr>
          <w:lang w:val="en-GB"/>
        </w:rPr>
        <w:t xml:space="preserve">Condon J (2022) ‘Feedlot sector’s 15-year projections about growth: How close did it get?’, </w:t>
      </w:r>
      <w:r w:rsidRPr="006B0536">
        <w:rPr>
          <w:i/>
          <w:iCs/>
          <w:lang w:val="en-GB"/>
        </w:rPr>
        <w:t>Beef Central</w:t>
      </w:r>
      <w:r w:rsidRPr="006B0536">
        <w:rPr>
          <w:lang w:val="en-GB"/>
        </w:rPr>
        <w:t>, https://www.beefcentral.com/news/feedlot-sectors-15-year-projections-about-growth-how-close-did-it-get/, accessed 17 March 2024.</w:t>
      </w:r>
    </w:p>
    <w:p w14:paraId="72881F75" w14:textId="77777777" w:rsidR="006B0536" w:rsidRPr="006B0536" w:rsidRDefault="006B0536" w:rsidP="006B0536">
      <w:pPr>
        <w:pStyle w:val="Bibliography"/>
        <w:rPr>
          <w:lang w:val="en-GB"/>
        </w:rPr>
      </w:pPr>
      <w:r w:rsidRPr="006B0536">
        <w:rPr>
          <w:lang w:val="en-GB"/>
        </w:rPr>
        <w:t xml:space="preserve">Cook D (2017) </w:t>
      </w:r>
      <w:r w:rsidRPr="006B0536">
        <w:rPr>
          <w:i/>
          <w:iCs/>
          <w:lang w:val="en-GB"/>
        </w:rPr>
        <w:t>Livestock Producer Manual: Managing stable flies. Version 4</w:t>
      </w:r>
      <w:r w:rsidRPr="006B0536">
        <w:rPr>
          <w:lang w:val="en-GB"/>
        </w:rPr>
        <w:t>, Department of Primary Industries and Regional Development, Perth, Western Australia.</w:t>
      </w:r>
    </w:p>
    <w:p w14:paraId="6B2BB72C" w14:textId="77777777" w:rsidR="006B0536" w:rsidRPr="006B0536" w:rsidRDefault="006B0536" w:rsidP="006B0536">
      <w:pPr>
        <w:pStyle w:val="Bibliography"/>
        <w:rPr>
          <w:lang w:val="en-GB"/>
        </w:rPr>
      </w:pPr>
      <w:r w:rsidRPr="006B0536">
        <w:rPr>
          <w:lang w:val="en-GB"/>
        </w:rPr>
        <w:t xml:space="preserve">Costa DFA, Poppi DP and McLennan SR (2012) ‘Beef cattle production in northern Australia’, </w:t>
      </w:r>
      <w:r w:rsidRPr="006B0536">
        <w:rPr>
          <w:i/>
          <w:iCs/>
          <w:lang w:val="en-GB"/>
        </w:rPr>
        <w:t>7th International Congress on Beef Cattle</w:t>
      </w:r>
      <w:r w:rsidRPr="006B0536">
        <w:rPr>
          <w:lang w:val="en-GB"/>
        </w:rPr>
        <w:t>, Sao Pedro, SP, Brazil.</w:t>
      </w:r>
    </w:p>
    <w:p w14:paraId="071F13F1" w14:textId="77777777" w:rsidR="006B0536" w:rsidRPr="006B0536" w:rsidRDefault="006B0536" w:rsidP="006B0536">
      <w:pPr>
        <w:pStyle w:val="Bibliography"/>
        <w:rPr>
          <w:lang w:val="en-GB"/>
        </w:rPr>
      </w:pPr>
      <w:r w:rsidRPr="006B0536">
        <w:rPr>
          <w:lang w:val="en-GB"/>
        </w:rPr>
        <w:t xml:space="preserve">Cruz-Vazquez C, Carvajal Márquez J, Lezama-Gutiérrez R, Vitela-Mendoza I and Ramos-Parra M (2015) ‘Efficacy of the entomopathogenic fungi Metarhizium anisopliae in the control of infestation by stable flies Stomoxys calcitrans (L.), under natural infestation conditions’, </w:t>
      </w:r>
      <w:r w:rsidRPr="006B0536">
        <w:rPr>
          <w:i/>
          <w:iCs/>
          <w:lang w:val="en-GB"/>
        </w:rPr>
        <w:t>Veterinary Parasitology</w:t>
      </w:r>
      <w:r w:rsidRPr="006B0536">
        <w:rPr>
          <w:lang w:val="en-GB"/>
        </w:rPr>
        <w:t>, 212(3–4):350–355, doi:10.1016/j.vetpar.2015.07.003.</w:t>
      </w:r>
    </w:p>
    <w:p w14:paraId="4E4CA8E4" w14:textId="77777777" w:rsidR="006B0536" w:rsidRPr="006B0536" w:rsidRDefault="006B0536" w:rsidP="006B0536">
      <w:pPr>
        <w:pStyle w:val="Bibliography"/>
        <w:rPr>
          <w:lang w:val="en-GB"/>
        </w:rPr>
      </w:pPr>
      <w:r w:rsidRPr="006B0536">
        <w:rPr>
          <w:lang w:val="en-GB"/>
        </w:rPr>
        <w:lastRenderedPageBreak/>
        <w:t xml:space="preserve">Culbert NJ, Balestrino F, Dor A, Herranz GS, Yamada H, Wallner T and Bouyer J (2018) ‘A rapid quality control test to foster the development of genetic control in mosquitoes’, </w:t>
      </w:r>
      <w:r w:rsidRPr="006B0536">
        <w:rPr>
          <w:i/>
          <w:iCs/>
          <w:lang w:val="en-GB"/>
        </w:rPr>
        <w:t>Scientific Reports</w:t>
      </w:r>
      <w:r w:rsidRPr="006B0536">
        <w:rPr>
          <w:lang w:val="en-GB"/>
        </w:rPr>
        <w:t>, 8(1):16179, doi:10.1038/s41598-018-34469-6.</w:t>
      </w:r>
    </w:p>
    <w:p w14:paraId="6DF81056" w14:textId="77777777" w:rsidR="006B0536" w:rsidRPr="006B0536" w:rsidRDefault="006B0536" w:rsidP="006B0536">
      <w:pPr>
        <w:pStyle w:val="Bibliography"/>
        <w:rPr>
          <w:lang w:val="en-GB"/>
        </w:rPr>
      </w:pPr>
      <w:r w:rsidRPr="006B0536">
        <w:rPr>
          <w:lang w:val="en-GB"/>
        </w:rPr>
        <w:t xml:space="preserve">DAFF (2023a) </w:t>
      </w:r>
      <w:r w:rsidRPr="006B0536">
        <w:rPr>
          <w:i/>
          <w:iCs/>
          <w:lang w:val="en-GB"/>
        </w:rPr>
        <w:t>Australia’s freedom from lumpy skin disease. Biosecurity Animal Division</w:t>
      </w:r>
      <w:r w:rsidRPr="006B0536">
        <w:rPr>
          <w:lang w:val="en-GB"/>
        </w:rPr>
        <w:t>, Department of Agriculture, Fisheries and Forestry, Canberra, Australia, https://www.agriculture.gov.au/sites/default/files/documents/Australia%27s%20Freedom%20from%20LSD.pdf.</w:t>
      </w:r>
    </w:p>
    <w:p w14:paraId="6097A774" w14:textId="77777777" w:rsidR="006B0536" w:rsidRPr="006B0536" w:rsidRDefault="006B0536" w:rsidP="006B0536">
      <w:pPr>
        <w:pStyle w:val="Bibliography"/>
        <w:rPr>
          <w:lang w:val="en-GB"/>
        </w:rPr>
      </w:pPr>
      <w:r w:rsidRPr="006B0536">
        <w:rPr>
          <w:lang w:val="en-GB"/>
        </w:rPr>
        <w:t xml:space="preserve">—— (2023b) </w:t>
      </w:r>
      <w:r w:rsidRPr="006B0536">
        <w:rPr>
          <w:i/>
          <w:iCs/>
          <w:lang w:val="en-GB"/>
        </w:rPr>
        <w:t>Export Meat Operational Guideline. 3.7 Pest control</w:t>
      </w:r>
      <w:r w:rsidRPr="006B0536">
        <w:rPr>
          <w:lang w:val="en-GB"/>
        </w:rPr>
        <w:t>, Department of Agriculture, Fisheries and Forestry, Canberra, Australia, https://www.agriculture.gov.au/sites/default/files/documents/export-meat-operational-guideline-pest-control.pdf, accessed 12 March 2024.</w:t>
      </w:r>
    </w:p>
    <w:p w14:paraId="350002DB" w14:textId="77777777" w:rsidR="006B0536" w:rsidRPr="006B0536" w:rsidRDefault="006B0536" w:rsidP="006B0536">
      <w:pPr>
        <w:pStyle w:val="Bibliography"/>
        <w:rPr>
          <w:lang w:val="en-GB"/>
        </w:rPr>
      </w:pPr>
      <w:r w:rsidRPr="006B0536">
        <w:rPr>
          <w:lang w:val="en-GB"/>
        </w:rPr>
        <w:t xml:space="preserve">Dairy Australia (2024) </w:t>
      </w:r>
      <w:r w:rsidRPr="006B0536">
        <w:rPr>
          <w:i/>
          <w:iCs/>
          <w:lang w:val="en-GB"/>
        </w:rPr>
        <w:t>Our Regions | Dairy Australia</w:t>
      </w:r>
      <w:r w:rsidRPr="006B0536">
        <w:rPr>
          <w:lang w:val="en-GB"/>
        </w:rPr>
        <w:t>, https://www.dairy.com.au/our-industry-and-people/our-regions, accessed 18 March 2024.</w:t>
      </w:r>
    </w:p>
    <w:p w14:paraId="5C7A4CBF" w14:textId="77777777" w:rsidR="006B0536" w:rsidRPr="006B0536" w:rsidRDefault="006B0536" w:rsidP="006B0536">
      <w:pPr>
        <w:pStyle w:val="Bibliography"/>
        <w:rPr>
          <w:lang w:val="en-GB"/>
        </w:rPr>
      </w:pPr>
      <w:r w:rsidRPr="006B0536">
        <w:rPr>
          <w:lang w:val="en-GB"/>
        </w:rPr>
        <w:t xml:space="preserve">Daniels G (2016) ‘Family Tabanidae’, in </w:t>
      </w:r>
      <w:r w:rsidRPr="006B0536">
        <w:rPr>
          <w:i/>
          <w:iCs/>
          <w:lang w:val="en-GB"/>
        </w:rPr>
        <w:t>Evenhuis, N.L. (ed.), Catalog of the Diptera of the Australasian and Oceanian Regions. (online version).</w:t>
      </w:r>
      <w:r w:rsidRPr="006B0536">
        <w:rPr>
          <w:lang w:val="en-GB"/>
        </w:rPr>
        <w:t>, Available at: http://hbs.bishopmuseum.org/aocat/hybotidae.html.</w:t>
      </w:r>
    </w:p>
    <w:p w14:paraId="5ADF1646" w14:textId="77777777" w:rsidR="006B0536" w:rsidRPr="006B0536" w:rsidRDefault="006B0536" w:rsidP="006B0536">
      <w:pPr>
        <w:pStyle w:val="Bibliography"/>
        <w:rPr>
          <w:lang w:val="en-GB"/>
        </w:rPr>
      </w:pPr>
      <w:r w:rsidRPr="006B0536">
        <w:rPr>
          <w:lang w:val="en-GB"/>
        </w:rPr>
        <w:t xml:space="preserve">Darbro JM, Johnson PH, Thomas MB, Ritchie SA, Kay BH and Ryan PA (2012) ‘Effects of Beauveria bassiana on survival, blood-feeding success, and fecundity of Aedes aegypti in laboratory and semi-field conditions’, </w:t>
      </w:r>
      <w:r w:rsidRPr="006B0536">
        <w:rPr>
          <w:i/>
          <w:iCs/>
          <w:lang w:val="en-GB"/>
        </w:rPr>
        <w:t>The American Journal of Tropical Medicine and Hygiene</w:t>
      </w:r>
      <w:r w:rsidRPr="006B0536">
        <w:rPr>
          <w:lang w:val="en-GB"/>
        </w:rPr>
        <w:t>, 86(4):656–664, doi:10.4269/ajtmh.2012.11-0455.</w:t>
      </w:r>
    </w:p>
    <w:p w14:paraId="3B6661EF" w14:textId="77777777" w:rsidR="006B0536" w:rsidRPr="006B0536" w:rsidRDefault="006B0536" w:rsidP="006B0536">
      <w:pPr>
        <w:pStyle w:val="Bibliography"/>
        <w:rPr>
          <w:lang w:val="en-GB"/>
        </w:rPr>
      </w:pPr>
      <w:r w:rsidRPr="006B0536">
        <w:rPr>
          <w:lang w:val="en-GB"/>
        </w:rPr>
        <w:t xml:space="preserve">Denning S, Washburn SP and Watson DV (2014) ‘Development of a novel walk-through fly trap for the control of horn flies and other pests on pastured dairy cows - PubMed’, </w:t>
      </w:r>
      <w:r w:rsidRPr="006B0536">
        <w:rPr>
          <w:i/>
          <w:iCs/>
          <w:lang w:val="en-GB"/>
        </w:rPr>
        <w:t>Journal of Dairy Science</w:t>
      </w:r>
      <w:r w:rsidRPr="006B0536">
        <w:rPr>
          <w:lang w:val="en-GB"/>
        </w:rPr>
        <w:t>, 97(7):4624–31., doi:10.3168/jds.2013-7872.</w:t>
      </w:r>
    </w:p>
    <w:p w14:paraId="61C7D3E1" w14:textId="77777777" w:rsidR="006B0536" w:rsidRPr="006B0536" w:rsidRDefault="006B0536" w:rsidP="006B0536">
      <w:pPr>
        <w:pStyle w:val="Bibliography"/>
        <w:rPr>
          <w:lang w:val="en-GB"/>
        </w:rPr>
      </w:pPr>
      <w:r w:rsidRPr="006B0536">
        <w:rPr>
          <w:lang w:val="en-GB"/>
        </w:rPr>
        <w:t xml:space="preserve">Desquesnes M, Bouhsira E, Chalermwong P, Drosne L, Duvallet G, Franc M, Gimonneau G, Grimaud YRP, Guillet P, Himeidan YE, Jacquiet P, Jittapalapong S, Karanja W, Liénard E, Onju S, Ouma J, Rayaisse J-B, Masmeatathip R, Salou E, Shah V, Shukri S and Thaisungnoen K (2019) ‘5. Insecticide-impregnated screens used under “multi-target method” for haematophagous fly control in cattle: A proof of concept’, in </w:t>
      </w:r>
      <w:r w:rsidRPr="006B0536">
        <w:rPr>
          <w:i/>
          <w:iCs/>
          <w:lang w:val="en-GB"/>
        </w:rPr>
        <w:t>Innovative strategies for vector control</w:t>
      </w:r>
      <w:r w:rsidRPr="006B0536">
        <w:rPr>
          <w:lang w:val="en-GB"/>
        </w:rPr>
        <w:t>, Ecology and Control of Vector-borne Diseases, Wageningen Academic Publishers, doi:10.3920/978-90-8686-895-7_5.</w:t>
      </w:r>
    </w:p>
    <w:p w14:paraId="4A185892" w14:textId="77777777" w:rsidR="006B0536" w:rsidRPr="006B0536" w:rsidRDefault="006B0536" w:rsidP="006B0536">
      <w:pPr>
        <w:pStyle w:val="Bibliography"/>
        <w:rPr>
          <w:lang w:val="en-GB"/>
        </w:rPr>
      </w:pPr>
      <w:r w:rsidRPr="006B0536">
        <w:rPr>
          <w:lang w:val="en-GB"/>
        </w:rPr>
        <w:t xml:space="preserve">Doherty WM, Bishop AL, Melville LF, Johnson SJ, Bellis GA and Hunt NT (2004) ‘Protection of cattle from Culicoides spp. in Australia by shelter and chemical treatments’, </w:t>
      </w:r>
      <w:r w:rsidRPr="006B0536">
        <w:rPr>
          <w:i/>
          <w:iCs/>
          <w:lang w:val="en-GB"/>
        </w:rPr>
        <w:t>Veterinaria Italiana</w:t>
      </w:r>
      <w:r w:rsidRPr="006B0536">
        <w:rPr>
          <w:lang w:val="en-GB"/>
        </w:rPr>
        <w:t>, 40(3):320–323.</w:t>
      </w:r>
    </w:p>
    <w:p w14:paraId="230AC038" w14:textId="77777777" w:rsidR="006B0536" w:rsidRPr="006B0536" w:rsidRDefault="006B0536" w:rsidP="006B0536">
      <w:pPr>
        <w:pStyle w:val="Bibliography"/>
        <w:rPr>
          <w:lang w:val="en-GB"/>
        </w:rPr>
      </w:pPr>
      <w:r w:rsidRPr="006B0536">
        <w:rPr>
          <w:lang w:val="en-GB"/>
        </w:rPr>
        <w:t xml:space="preserve">DPIRD (2015) </w:t>
      </w:r>
      <w:r w:rsidRPr="006B0536">
        <w:rPr>
          <w:i/>
          <w:iCs/>
          <w:lang w:val="en-GB"/>
        </w:rPr>
        <w:t>Factsheet: Traps to control stable fly</w:t>
      </w:r>
      <w:r w:rsidRPr="006B0536">
        <w:rPr>
          <w:lang w:val="en-GB"/>
        </w:rPr>
        <w:t>, https://www.agric.wa.gov.au/sites/gateway/files/Stablefly%20Traps%20%20Nov%2015%20-%20factsheet%20(2).pdf, accessed 26 February 2024.</w:t>
      </w:r>
    </w:p>
    <w:p w14:paraId="6E7CDC63" w14:textId="77777777" w:rsidR="006B0536" w:rsidRPr="006B0536" w:rsidRDefault="006B0536" w:rsidP="006B0536">
      <w:pPr>
        <w:pStyle w:val="Bibliography"/>
        <w:rPr>
          <w:lang w:val="en-GB"/>
        </w:rPr>
      </w:pPr>
      <w:r w:rsidRPr="006B0536">
        <w:rPr>
          <w:lang w:val="en-GB"/>
        </w:rPr>
        <w:t xml:space="preserve">—— (2019) </w:t>
      </w:r>
      <w:r w:rsidRPr="006B0536">
        <w:rPr>
          <w:i/>
          <w:iCs/>
          <w:lang w:val="en-GB"/>
        </w:rPr>
        <w:t>Control of bush flies by dung beetles</w:t>
      </w:r>
      <w:r w:rsidRPr="006B0536">
        <w:rPr>
          <w:lang w:val="en-GB"/>
        </w:rPr>
        <w:t>, https://www.agric.wa.gov.au/land-use/control-bush-flies-dung-beetles?page=0%2C0, accessed 22 February 2024.</w:t>
      </w:r>
    </w:p>
    <w:p w14:paraId="471FBD12" w14:textId="77777777" w:rsidR="006B0536" w:rsidRPr="006B0536" w:rsidRDefault="006B0536" w:rsidP="006B0536">
      <w:pPr>
        <w:pStyle w:val="Bibliography"/>
        <w:rPr>
          <w:lang w:val="en-GB"/>
        </w:rPr>
      </w:pPr>
      <w:r w:rsidRPr="006B0536">
        <w:rPr>
          <w:lang w:val="en-GB"/>
        </w:rPr>
        <w:t xml:space="preserve">—— (2022) </w:t>
      </w:r>
      <w:r w:rsidRPr="006B0536">
        <w:rPr>
          <w:i/>
          <w:iCs/>
          <w:lang w:val="en-GB"/>
        </w:rPr>
        <w:t>Stable fly in Western Australia</w:t>
      </w:r>
      <w:r w:rsidRPr="006B0536">
        <w:rPr>
          <w:lang w:val="en-GB"/>
        </w:rPr>
        <w:t>, https://www.agric.wa.gov.au/vegetables/stable-fly-western-australia, accessed 26 February 2024.</w:t>
      </w:r>
    </w:p>
    <w:p w14:paraId="27A5462A" w14:textId="77777777" w:rsidR="006B0536" w:rsidRPr="006B0536" w:rsidRDefault="006B0536" w:rsidP="006B0536">
      <w:pPr>
        <w:pStyle w:val="Bibliography"/>
        <w:rPr>
          <w:lang w:val="en-GB"/>
        </w:rPr>
      </w:pPr>
      <w:r w:rsidRPr="006B0536">
        <w:rPr>
          <w:lang w:val="en-GB"/>
        </w:rPr>
        <w:t xml:space="preserve">Duvallet G and Hogsette JA (2023) ‘Global Diversity, Distribution, and Genetic Studies of Stable Flies (Stomoxys sp.)’, </w:t>
      </w:r>
      <w:r w:rsidRPr="006B0536">
        <w:rPr>
          <w:i/>
          <w:iCs/>
          <w:lang w:val="en-GB"/>
        </w:rPr>
        <w:t>Diversity</w:t>
      </w:r>
      <w:r w:rsidRPr="006B0536">
        <w:rPr>
          <w:lang w:val="en-GB"/>
        </w:rPr>
        <w:t>, 15(5):600, doi:10.3390/d15050600.</w:t>
      </w:r>
    </w:p>
    <w:p w14:paraId="0A817EF2" w14:textId="77777777" w:rsidR="006B0536" w:rsidRPr="006B0536" w:rsidRDefault="006B0536" w:rsidP="006B0536">
      <w:pPr>
        <w:pStyle w:val="Bibliography"/>
        <w:rPr>
          <w:lang w:val="en-GB"/>
        </w:rPr>
      </w:pPr>
      <w:r w:rsidRPr="006B0536">
        <w:rPr>
          <w:lang w:val="en-GB"/>
        </w:rPr>
        <w:lastRenderedPageBreak/>
        <w:t xml:space="preserve">Dyce AL, Bellis GA and Muller MJ (2007) </w:t>
      </w:r>
      <w:r w:rsidRPr="006B0536">
        <w:rPr>
          <w:i/>
          <w:iCs/>
          <w:lang w:val="en-GB"/>
        </w:rPr>
        <w:t>Pictorial atlas of Australasian Culicoides wings (Diptera: Ceratopogonidae)</w:t>
      </w:r>
      <w:r w:rsidRPr="006B0536">
        <w:rPr>
          <w:lang w:val="en-GB"/>
        </w:rPr>
        <w:t>, Australian Biological Resources Study, Canberra, Australia, https://www.dcceew.gov.au/science-research/abrs/publications/other/culicoides.</w:t>
      </w:r>
    </w:p>
    <w:p w14:paraId="24EFBA8B" w14:textId="77777777" w:rsidR="006B0536" w:rsidRPr="006B0536" w:rsidRDefault="006B0536" w:rsidP="006B0536">
      <w:pPr>
        <w:pStyle w:val="Bibliography"/>
        <w:rPr>
          <w:lang w:val="en-GB"/>
        </w:rPr>
      </w:pPr>
      <w:r w:rsidRPr="006B0536">
        <w:rPr>
          <w:lang w:val="en-GB"/>
        </w:rPr>
        <w:t xml:space="preserve">Eagles D, Melville L, Weir R, Davis S, Bellis G, Zalucki MP, Walker PJ and Durr PA (2014) ‘Long-distance aerial dispersal modelling of </w:t>
      </w:r>
      <w:r w:rsidRPr="006B0536">
        <w:rPr>
          <w:i/>
          <w:iCs/>
          <w:lang w:val="en-GB"/>
        </w:rPr>
        <w:t>Culicoides</w:t>
      </w:r>
      <w:r w:rsidRPr="006B0536">
        <w:rPr>
          <w:lang w:val="en-GB"/>
        </w:rPr>
        <w:t xml:space="preserve"> biting midges: case studies of incursions into Australia’, </w:t>
      </w:r>
      <w:r w:rsidRPr="006B0536">
        <w:rPr>
          <w:i/>
          <w:iCs/>
          <w:lang w:val="en-GB"/>
        </w:rPr>
        <w:t>BMC Veterinary Research</w:t>
      </w:r>
      <w:r w:rsidRPr="006B0536">
        <w:rPr>
          <w:lang w:val="en-GB"/>
        </w:rPr>
        <w:t>, 10:135, doi:10.1186/1746-6148-10-135.</w:t>
      </w:r>
    </w:p>
    <w:p w14:paraId="1BD43BEB" w14:textId="77777777" w:rsidR="006B0536" w:rsidRPr="006B0536" w:rsidRDefault="006B0536" w:rsidP="006B0536">
      <w:pPr>
        <w:pStyle w:val="Bibliography"/>
        <w:rPr>
          <w:lang w:val="en-GB"/>
        </w:rPr>
      </w:pPr>
      <w:r w:rsidRPr="006B0536">
        <w:rPr>
          <w:lang w:val="en-GB"/>
        </w:rPr>
        <w:t xml:space="preserve">ECDC and EFSA (2018) </w:t>
      </w:r>
      <w:r w:rsidRPr="006B0536">
        <w:rPr>
          <w:i/>
          <w:iCs/>
          <w:lang w:val="en-GB"/>
        </w:rPr>
        <w:t>Theimportance of vector abundance and seasonality – Results from an expert consultation</w:t>
      </w:r>
      <w:r w:rsidRPr="006B0536">
        <w:rPr>
          <w:lang w:val="en-GB"/>
        </w:rPr>
        <w:t>, European Centre for Disease Prevention and Control and European Food Safety Authority, Stockholm and Parma, https://www.ecdc.europa.eu/sites/default/files/documents/vector-abundance-and-seasonality.pdf.</w:t>
      </w:r>
    </w:p>
    <w:p w14:paraId="380B5C8C" w14:textId="77777777" w:rsidR="006B0536" w:rsidRPr="006B0536" w:rsidRDefault="006B0536" w:rsidP="006B0536">
      <w:pPr>
        <w:pStyle w:val="Bibliography"/>
        <w:rPr>
          <w:lang w:val="en-GB"/>
        </w:rPr>
      </w:pPr>
      <w:r w:rsidRPr="006B0536">
        <w:rPr>
          <w:lang w:val="en-GB"/>
        </w:rPr>
        <w:t xml:space="preserve">EFSA (2017) ‘Bluetongue: control, surveillance and safe movement of animals’, </w:t>
      </w:r>
      <w:r w:rsidRPr="006B0536">
        <w:rPr>
          <w:i/>
          <w:iCs/>
          <w:lang w:val="en-GB"/>
        </w:rPr>
        <w:t>EFSA journal. European Food Safety Authority</w:t>
      </w:r>
      <w:r w:rsidRPr="006B0536">
        <w:rPr>
          <w:lang w:val="en-GB"/>
        </w:rPr>
        <w:t>, 15(3):e04698, doi:10.2903/j.efsa.2017.4698.</w:t>
      </w:r>
    </w:p>
    <w:p w14:paraId="26EA26DA" w14:textId="77777777" w:rsidR="006B0536" w:rsidRPr="006B0536" w:rsidRDefault="006B0536" w:rsidP="006B0536">
      <w:pPr>
        <w:pStyle w:val="Bibliography"/>
        <w:rPr>
          <w:lang w:val="en-GB"/>
        </w:rPr>
      </w:pPr>
      <w:r w:rsidRPr="006B0536">
        <w:rPr>
          <w:lang w:val="en-GB"/>
        </w:rPr>
        <w:t xml:space="preserve">—— (2018) ‘Lumpy skin disease II. Data collection and analysis’, </w:t>
      </w:r>
      <w:r w:rsidRPr="006B0536">
        <w:rPr>
          <w:i/>
          <w:iCs/>
          <w:lang w:val="en-GB"/>
        </w:rPr>
        <w:t>EFSA JOURNAL</w:t>
      </w:r>
      <w:r w:rsidRPr="006B0536">
        <w:rPr>
          <w:lang w:val="en-GB"/>
        </w:rPr>
        <w:t>, 16(2), doi:10.2903/j.efsa.2018.5176.</w:t>
      </w:r>
    </w:p>
    <w:p w14:paraId="7FE13150" w14:textId="77777777" w:rsidR="006B0536" w:rsidRPr="006B0536" w:rsidRDefault="006B0536" w:rsidP="006B0536">
      <w:pPr>
        <w:pStyle w:val="Bibliography"/>
        <w:rPr>
          <w:lang w:val="en-GB"/>
        </w:rPr>
      </w:pPr>
      <w:r w:rsidRPr="006B0536">
        <w:rPr>
          <w:lang w:val="en-GB"/>
        </w:rPr>
        <w:t xml:space="preserve">EFSA Panel on Animal Health and Welfare (AHAW), Nielsen SS, Alvarez J, Bicout DJ, Calistri P, Canali E, Drewe JA, Garin-Bastuji B, Gonzales Rojas JL, Gortázar Schmidt C, Herskin M, Michel V, Miranda Chueca MÁ, Padalino B, Pasquali P, Sihvonen LH, Spoolder H, Ståhl K, Velarde A, Viltrop A, Winckler C, De Clercq K, Gubbins S, Klement E, Stegeman JA, Antoniou S-E, Aznar I, Broglia A, Van der Stede Y, Zancanaro G and Roberts HC (2022) ‘Assessment of the control measures for category A diseases of Animal Health Law: Lumpy Skin Disease’, </w:t>
      </w:r>
      <w:r w:rsidRPr="006B0536">
        <w:rPr>
          <w:i/>
          <w:iCs/>
          <w:lang w:val="en-GB"/>
        </w:rPr>
        <w:t>EFSA Journal</w:t>
      </w:r>
      <w:r w:rsidRPr="006B0536">
        <w:rPr>
          <w:lang w:val="en-GB"/>
        </w:rPr>
        <w:t>, 20(1):e07121, doi:10.2903/j.efsa.2022.7121.</w:t>
      </w:r>
    </w:p>
    <w:p w14:paraId="7D2DCC22" w14:textId="77777777" w:rsidR="006B0536" w:rsidRPr="006B0536" w:rsidRDefault="006B0536" w:rsidP="006B0536">
      <w:pPr>
        <w:pStyle w:val="Bibliography"/>
        <w:rPr>
          <w:lang w:val="en-GB"/>
        </w:rPr>
      </w:pPr>
      <w:r w:rsidRPr="006B0536">
        <w:rPr>
          <w:lang w:val="en-GB"/>
        </w:rPr>
        <w:t xml:space="preserve">Egri A, Blaho M, Szaz D, Kriska G, Majer J, Herczeg T, Gyurkovszky M, Farkas R and Horvath G (2013) ‘A horizontally polarizing liquid trap enhances the tabanid-capturing efficiency of the classic canopy trap’, </w:t>
      </w:r>
      <w:r w:rsidRPr="006B0536">
        <w:rPr>
          <w:i/>
          <w:iCs/>
          <w:lang w:val="en-GB"/>
        </w:rPr>
        <w:t>B Entomol Res</w:t>
      </w:r>
      <w:r w:rsidRPr="006B0536">
        <w:rPr>
          <w:lang w:val="en-GB"/>
        </w:rPr>
        <w:t>, 103:665–674, doi:10.1017/S0007485313000357.</w:t>
      </w:r>
    </w:p>
    <w:p w14:paraId="60FD4124" w14:textId="77777777" w:rsidR="006B0536" w:rsidRPr="006B0536" w:rsidRDefault="006B0536" w:rsidP="006B0536">
      <w:pPr>
        <w:pStyle w:val="Bibliography"/>
        <w:rPr>
          <w:lang w:val="en-GB"/>
        </w:rPr>
      </w:pPr>
      <w:r w:rsidRPr="006B0536">
        <w:rPr>
          <w:lang w:val="en-GB"/>
        </w:rPr>
        <w:t xml:space="preserve">Emery DL (2021) ‘Approaches to Integrated Parasite Management (IPM) for Theileria orientalis with an Emphasis on Immunity’, </w:t>
      </w:r>
      <w:r w:rsidRPr="006B0536">
        <w:rPr>
          <w:i/>
          <w:iCs/>
          <w:lang w:val="en-GB"/>
        </w:rPr>
        <w:t>Pathogens</w:t>
      </w:r>
      <w:r w:rsidRPr="006B0536">
        <w:rPr>
          <w:lang w:val="en-GB"/>
        </w:rPr>
        <w:t>, 10(9):1153, doi:10.3390/pathogens10091153.</w:t>
      </w:r>
    </w:p>
    <w:p w14:paraId="6EB8E79A" w14:textId="77777777" w:rsidR="006B0536" w:rsidRPr="006B0536" w:rsidRDefault="006B0536" w:rsidP="006B0536">
      <w:pPr>
        <w:pStyle w:val="Bibliography"/>
        <w:rPr>
          <w:lang w:val="en-GB"/>
        </w:rPr>
      </w:pPr>
      <w:r w:rsidRPr="006B0536">
        <w:rPr>
          <w:lang w:val="en-GB"/>
        </w:rPr>
        <w:t xml:space="preserve">European Food Safety (2017) ‘Lumpy skin disease: I. Data collection and analysis’, </w:t>
      </w:r>
      <w:r w:rsidRPr="006B0536">
        <w:rPr>
          <w:i/>
          <w:iCs/>
          <w:lang w:val="en-GB"/>
        </w:rPr>
        <w:t>EFSA Journal</w:t>
      </w:r>
      <w:r w:rsidRPr="006B0536">
        <w:rPr>
          <w:lang w:val="en-GB"/>
        </w:rPr>
        <w:t>, 15(4):e04773, doi:10.2903/j.efsa.2017.4773.</w:t>
      </w:r>
    </w:p>
    <w:p w14:paraId="469A03DE" w14:textId="77777777" w:rsidR="006B0536" w:rsidRPr="006B0536" w:rsidRDefault="006B0536" w:rsidP="006B0536">
      <w:pPr>
        <w:pStyle w:val="Bibliography"/>
        <w:rPr>
          <w:lang w:val="en-GB"/>
        </w:rPr>
      </w:pPr>
      <w:r w:rsidRPr="006B0536">
        <w:rPr>
          <w:lang w:val="en-GB"/>
        </w:rPr>
        <w:t xml:space="preserve">Fagbo S, Coetzer JA and Venter EH (2014) ‘Seroprevalence of Rift Valley fever and lumpy skin disease in African buffalo (Syncerus caffer) in the Kruger National Park and Hluhluwe-iMfolozi Park, South Africa’, </w:t>
      </w:r>
      <w:r w:rsidRPr="006B0536">
        <w:rPr>
          <w:i/>
          <w:iCs/>
          <w:lang w:val="en-GB"/>
        </w:rPr>
        <w:t>Journal of the South African Veterinary Association</w:t>
      </w:r>
      <w:r w:rsidRPr="006B0536">
        <w:rPr>
          <w:lang w:val="en-GB"/>
        </w:rPr>
        <w:t>, 85(1):1–7, doi:10.4102/jsava.v85i1.1075.</w:t>
      </w:r>
    </w:p>
    <w:p w14:paraId="1D933E55" w14:textId="77777777" w:rsidR="006B0536" w:rsidRPr="006B0536" w:rsidRDefault="006B0536" w:rsidP="006B0536">
      <w:pPr>
        <w:pStyle w:val="Bibliography"/>
        <w:rPr>
          <w:lang w:val="en-GB"/>
        </w:rPr>
      </w:pPr>
      <w:r w:rsidRPr="006B0536">
        <w:rPr>
          <w:lang w:val="en-GB"/>
        </w:rPr>
        <w:t xml:space="preserve">FAO (2016) </w:t>
      </w:r>
      <w:r w:rsidRPr="006B0536">
        <w:rPr>
          <w:i/>
          <w:iCs/>
          <w:lang w:val="en-GB"/>
        </w:rPr>
        <w:t>Repot of the FAO Ad Hoc Group Meeting on Lumpy Skin Disease</w:t>
      </w:r>
      <w:r w:rsidRPr="006B0536">
        <w:rPr>
          <w:lang w:val="en-GB"/>
        </w:rPr>
        <w:t>, https://www.fao.org/fileadmin/user_upload/reu/europe/documents/Events2016/LSD/report_en.pdf.</w:t>
      </w:r>
    </w:p>
    <w:p w14:paraId="34CAFED3" w14:textId="77777777" w:rsidR="006B0536" w:rsidRPr="006B0536" w:rsidRDefault="006B0536" w:rsidP="006B0536">
      <w:pPr>
        <w:pStyle w:val="Bibliography"/>
        <w:rPr>
          <w:lang w:val="en-GB"/>
        </w:rPr>
      </w:pPr>
      <w:r w:rsidRPr="006B0536">
        <w:rPr>
          <w:lang w:val="en-GB"/>
        </w:rPr>
        <w:t xml:space="preserve">—— (2017a) </w:t>
      </w:r>
      <w:r w:rsidRPr="006B0536">
        <w:rPr>
          <w:i/>
          <w:iCs/>
          <w:lang w:val="en-GB"/>
        </w:rPr>
        <w:t>EMPRES-Animal Health 360: Special Edition on Lumpy skin disease</w:t>
      </w:r>
      <w:r w:rsidRPr="006B0536">
        <w:rPr>
          <w:lang w:val="en-GB"/>
        </w:rPr>
        <w:t>, Food and Agriculture Organization of the United Nations, Rome, https://www.fao.org/publications/card/en/c/5d0b5cfa-5999-49e1-8ee8-c2a1943a0390/.</w:t>
      </w:r>
    </w:p>
    <w:p w14:paraId="6A9EA41D" w14:textId="77777777" w:rsidR="006B0536" w:rsidRPr="006B0536" w:rsidRDefault="006B0536" w:rsidP="006B0536">
      <w:pPr>
        <w:pStyle w:val="Bibliography"/>
        <w:rPr>
          <w:lang w:val="en-GB"/>
        </w:rPr>
      </w:pPr>
      <w:r w:rsidRPr="006B0536">
        <w:rPr>
          <w:lang w:val="en-GB"/>
        </w:rPr>
        <w:t xml:space="preserve">—— (2017b) </w:t>
      </w:r>
      <w:r w:rsidRPr="006B0536">
        <w:rPr>
          <w:i/>
          <w:iCs/>
          <w:lang w:val="en-GB"/>
        </w:rPr>
        <w:t>Sustainable prevention, control and elimination of Lumpy Skin Disease – Eastern Europe and the Balkans.  FAO Animal Production and Health Position Paper. No 2</w:t>
      </w:r>
      <w:r w:rsidRPr="006B0536">
        <w:rPr>
          <w:lang w:val="en-GB"/>
        </w:rPr>
        <w:t>, Food and Agriculture Organization, Rome, Italy, https://www.fao.org/3/i7827e/i7827e.pdf.</w:t>
      </w:r>
    </w:p>
    <w:p w14:paraId="630AE6F7" w14:textId="77777777" w:rsidR="006B0536" w:rsidRPr="006B0536" w:rsidRDefault="006B0536" w:rsidP="006B0536">
      <w:pPr>
        <w:pStyle w:val="Bibliography"/>
        <w:rPr>
          <w:lang w:val="en-GB"/>
        </w:rPr>
      </w:pPr>
      <w:r w:rsidRPr="006B0536">
        <w:rPr>
          <w:lang w:val="en-GB"/>
        </w:rPr>
        <w:lastRenderedPageBreak/>
        <w:t xml:space="preserve">—— (2023) </w:t>
      </w:r>
      <w:r w:rsidRPr="006B0536">
        <w:rPr>
          <w:i/>
          <w:iCs/>
          <w:lang w:val="en-GB"/>
        </w:rPr>
        <w:t>Lumpy skin disease symposium. How science can support evidence-based disease management and control</w:t>
      </w:r>
      <w:r w:rsidRPr="006B0536">
        <w:rPr>
          <w:lang w:val="en-GB"/>
        </w:rPr>
        <w:t>, Food and Agriculture Organization of the United Nations, Rome, Italy, https://www.fao.org/3/cc6808en/cc6808en.pdf, accessed 23 March 2024.</w:t>
      </w:r>
    </w:p>
    <w:p w14:paraId="344B8A4B" w14:textId="77777777" w:rsidR="006B0536" w:rsidRPr="006B0536" w:rsidRDefault="006B0536" w:rsidP="006B0536">
      <w:pPr>
        <w:pStyle w:val="Bibliography"/>
        <w:rPr>
          <w:lang w:val="en-GB"/>
        </w:rPr>
      </w:pPr>
      <w:r w:rsidRPr="006B0536">
        <w:rPr>
          <w:lang w:val="en-GB"/>
        </w:rPr>
        <w:t xml:space="preserve">FAO and IAEA (2024) </w:t>
      </w:r>
      <w:r w:rsidRPr="006B0536">
        <w:rPr>
          <w:i/>
          <w:iCs/>
          <w:lang w:val="en-GB"/>
        </w:rPr>
        <w:t>Thematic Plan for the Development and Application of the Sterile Insect Technique for Tsetse Area-Wide Integrated Pest Management Programmes</w:t>
      </w:r>
      <w:r w:rsidRPr="006B0536">
        <w:rPr>
          <w:lang w:val="en-GB"/>
        </w:rPr>
        <w:t>, Food and Agriculture Organization and International Atomic Energy Agency, Viena, Austra, https://www.iaea.org/sites/default/files/thematicplantsetse.pdf.</w:t>
      </w:r>
    </w:p>
    <w:p w14:paraId="51051CB0" w14:textId="77777777" w:rsidR="006B0536" w:rsidRPr="006B0536" w:rsidRDefault="006B0536" w:rsidP="006B0536">
      <w:pPr>
        <w:pStyle w:val="Bibliography"/>
        <w:rPr>
          <w:lang w:val="en-GB"/>
        </w:rPr>
      </w:pPr>
      <w:r w:rsidRPr="006B0536">
        <w:rPr>
          <w:lang w:val="en-GB"/>
        </w:rPr>
        <w:t xml:space="preserve">FAO and WHO (2022) </w:t>
      </w:r>
      <w:r w:rsidRPr="006B0536">
        <w:rPr>
          <w:i/>
          <w:iCs/>
          <w:lang w:val="en-GB"/>
        </w:rPr>
        <w:t>Vector control and the elimination of gambiense human African trypanosomiasis (HAT) - Joint FAO/WHO Virtual Expert Meeting - 5-6 October 2021. PAAT Meeting Report Series. No. 1.</w:t>
      </w:r>
      <w:r w:rsidRPr="006B0536">
        <w:rPr>
          <w:lang w:val="en-GB"/>
        </w:rPr>
        <w:t>, Food and Agriculture Organization, Rome, https://www.fao.org/3/cc0178en/cc0178en.pdf.</w:t>
      </w:r>
    </w:p>
    <w:p w14:paraId="4C2A63AE" w14:textId="77777777" w:rsidR="006B0536" w:rsidRPr="006B0536" w:rsidRDefault="006B0536" w:rsidP="006B0536">
      <w:pPr>
        <w:pStyle w:val="Bibliography"/>
        <w:rPr>
          <w:lang w:val="en-GB"/>
        </w:rPr>
      </w:pPr>
      <w:r w:rsidRPr="006B0536">
        <w:rPr>
          <w:lang w:val="en-GB"/>
        </w:rPr>
        <w:t xml:space="preserve">Farm Biosecurity (2022) </w:t>
      </w:r>
      <w:r w:rsidRPr="006B0536">
        <w:rPr>
          <w:i/>
          <w:iCs/>
          <w:lang w:val="en-GB"/>
        </w:rPr>
        <w:t>Integrated mosquito management principles for piggeries</w:t>
      </w:r>
      <w:r w:rsidRPr="006B0536">
        <w:rPr>
          <w:lang w:val="en-GB"/>
        </w:rPr>
        <w:t>, 3rd edn, Animal Health Australia, Canberra, Australia, https://www.farmbiosecurity.com.au/wp-content/uploads/2022/10/IntegratedMosquitoManagementPrinciplesforPiggeries_v2.pdf.</w:t>
      </w:r>
    </w:p>
    <w:p w14:paraId="113ED897" w14:textId="77777777" w:rsidR="006B0536" w:rsidRPr="006B0536" w:rsidRDefault="006B0536" w:rsidP="006B0536">
      <w:pPr>
        <w:pStyle w:val="Bibliography"/>
        <w:rPr>
          <w:lang w:val="en-GB"/>
        </w:rPr>
      </w:pPr>
      <w:r w:rsidRPr="006B0536">
        <w:rPr>
          <w:lang w:val="en-GB"/>
        </w:rPr>
        <w:t xml:space="preserve">—— (2024) </w:t>
      </w:r>
      <w:r w:rsidRPr="006B0536">
        <w:rPr>
          <w:i/>
          <w:iCs/>
          <w:lang w:val="en-GB"/>
        </w:rPr>
        <w:t>What is integrated pest management? - Farm Biosecurity</w:t>
      </w:r>
      <w:r w:rsidRPr="006B0536">
        <w:rPr>
          <w:lang w:val="en-GB"/>
        </w:rPr>
        <w:t>, https://www.farmbiosecurity.com.au/what-is-integrated-pest-management/, accessed 21 February 2024.</w:t>
      </w:r>
    </w:p>
    <w:p w14:paraId="3307CC2F" w14:textId="77777777" w:rsidR="006B0536" w:rsidRPr="006B0536" w:rsidRDefault="006B0536" w:rsidP="006B0536">
      <w:pPr>
        <w:pStyle w:val="Bibliography"/>
        <w:rPr>
          <w:lang w:val="en-GB"/>
        </w:rPr>
      </w:pPr>
      <w:r w:rsidRPr="006B0536">
        <w:rPr>
          <w:lang w:val="en-GB"/>
        </w:rPr>
        <w:t xml:space="preserve">Farra D, De Nardi M, Lets V, Holopura S, Klymenok O, Stephan R and Boreiko O (2022) ‘Qualitative assessment of the probability of introduction and onward transmission of lumpy skin disease in Ukraine’, </w:t>
      </w:r>
      <w:r w:rsidRPr="006B0536">
        <w:rPr>
          <w:i/>
          <w:iCs/>
          <w:lang w:val="en-GB"/>
        </w:rPr>
        <w:t>Microbial Risk Analysis</w:t>
      </w:r>
      <w:r w:rsidRPr="006B0536">
        <w:rPr>
          <w:lang w:val="en-GB"/>
        </w:rPr>
        <w:t>, 20:100200, doi:10.1016/j.mran.2021.100200.</w:t>
      </w:r>
    </w:p>
    <w:p w14:paraId="4D30EACF" w14:textId="77777777" w:rsidR="006B0536" w:rsidRPr="006B0536" w:rsidRDefault="006B0536" w:rsidP="006B0536">
      <w:pPr>
        <w:pStyle w:val="Bibliography"/>
        <w:rPr>
          <w:lang w:val="en-GB"/>
        </w:rPr>
      </w:pPr>
      <w:r w:rsidRPr="006B0536">
        <w:rPr>
          <w:lang w:val="en-GB"/>
        </w:rPr>
        <w:t xml:space="preserve">Fernandez-Ruvalcaba M, Preciado-De-La Torre F, Cruz-Vazquez C and Garcia-Vazquez Z (2004) ‘Anti-tick effects of Melinis minutiflora and Andropogon gayanus grasses on plots experimentally infested with Boophilus microplus larvae’, </w:t>
      </w:r>
      <w:r w:rsidRPr="006B0536">
        <w:rPr>
          <w:i/>
          <w:iCs/>
          <w:lang w:val="en-GB"/>
        </w:rPr>
        <w:t>Experimental &amp; Applied Acarology</w:t>
      </w:r>
      <w:r w:rsidRPr="006B0536">
        <w:rPr>
          <w:lang w:val="en-GB"/>
        </w:rPr>
        <w:t>, 32(4):293–299, doi:10.1023/b:appa.0000023233.63268.cc.</w:t>
      </w:r>
    </w:p>
    <w:p w14:paraId="68ACE8D4" w14:textId="77777777" w:rsidR="006B0536" w:rsidRPr="006B0536" w:rsidRDefault="006B0536" w:rsidP="006B0536">
      <w:pPr>
        <w:pStyle w:val="Bibliography"/>
        <w:rPr>
          <w:lang w:val="en-GB"/>
        </w:rPr>
      </w:pPr>
      <w:r w:rsidRPr="006B0536">
        <w:rPr>
          <w:lang w:val="en-GB"/>
        </w:rPr>
        <w:t xml:space="preserve">Floate K, Lysyk TJ and Gibson GAP (2013) ‘Haematobia irritans L., horn fly, Musca domestica L., house fly, and Stomoxys calcitrans (L.), stable fly (Diptera:Muscidae).’, in </w:t>
      </w:r>
      <w:r w:rsidRPr="006B0536">
        <w:rPr>
          <w:i/>
          <w:iCs/>
          <w:lang w:val="en-GB"/>
        </w:rPr>
        <w:t>Biological control programmes in Canada 2001-2012</w:t>
      </w:r>
      <w:r w:rsidRPr="006B0536">
        <w:rPr>
          <w:lang w:val="en-GB"/>
        </w:rPr>
        <w:t>, CABI, Wallingford, UK, https://www.cabidigitallibrary.org/doi/abs/10.1079/9781780642574.0182.</w:t>
      </w:r>
    </w:p>
    <w:p w14:paraId="4C6D00DB" w14:textId="77777777" w:rsidR="006B0536" w:rsidRPr="006B0536" w:rsidRDefault="006B0536" w:rsidP="006B0536">
      <w:pPr>
        <w:pStyle w:val="Bibliography"/>
        <w:rPr>
          <w:lang w:val="en-GB"/>
        </w:rPr>
      </w:pPr>
      <w:r w:rsidRPr="006B0536">
        <w:rPr>
          <w:lang w:val="en-GB"/>
        </w:rPr>
        <w:t xml:space="preserve">FlyBoss (2024) </w:t>
      </w:r>
      <w:r w:rsidRPr="006B0536">
        <w:rPr>
          <w:i/>
          <w:iCs/>
          <w:lang w:val="en-GB"/>
        </w:rPr>
        <w:t>FlyBoss</w:t>
      </w:r>
      <w:r w:rsidRPr="006B0536">
        <w:rPr>
          <w:lang w:val="en-GB"/>
        </w:rPr>
        <w:t xml:space="preserve">, </w:t>
      </w:r>
      <w:r w:rsidRPr="006B0536">
        <w:rPr>
          <w:i/>
          <w:iCs/>
          <w:lang w:val="en-GB"/>
        </w:rPr>
        <w:t>FlyBoss</w:t>
      </w:r>
      <w:r w:rsidRPr="006B0536">
        <w:rPr>
          <w:lang w:val="en-GB"/>
        </w:rPr>
        <w:t>, https://flyboss.com.au/flyboss-resources/, accessed 23 February 2024.</w:t>
      </w:r>
    </w:p>
    <w:p w14:paraId="0CC6A45C" w14:textId="77777777" w:rsidR="006B0536" w:rsidRPr="006B0536" w:rsidRDefault="006B0536" w:rsidP="006B0536">
      <w:pPr>
        <w:pStyle w:val="Bibliography"/>
        <w:rPr>
          <w:lang w:val="en-GB"/>
        </w:rPr>
      </w:pPr>
      <w:r w:rsidRPr="006B0536">
        <w:rPr>
          <w:lang w:val="en-GB"/>
        </w:rPr>
        <w:t xml:space="preserve">Foil LD and Gorham JR (2000) ‘Mechanical Transmission of Disease Agents by Arthropods’, in BF Eldridge and JD Edman (eds) </w:t>
      </w:r>
      <w:r w:rsidRPr="006B0536">
        <w:rPr>
          <w:i/>
          <w:iCs/>
          <w:lang w:val="en-GB"/>
        </w:rPr>
        <w:t>Medical Entomology</w:t>
      </w:r>
      <w:r w:rsidRPr="006B0536">
        <w:rPr>
          <w:lang w:val="en-GB"/>
        </w:rPr>
        <w:t>, Springer Netherlands, Dordrecht, doi:10.1007/978-94-011-6472-6_12.</w:t>
      </w:r>
    </w:p>
    <w:p w14:paraId="3B9C05E2" w14:textId="77777777" w:rsidR="006B0536" w:rsidRPr="006B0536" w:rsidRDefault="006B0536" w:rsidP="006B0536">
      <w:pPr>
        <w:pStyle w:val="Bibliography"/>
        <w:rPr>
          <w:lang w:val="en-GB"/>
        </w:rPr>
      </w:pPr>
      <w:r w:rsidRPr="006B0536">
        <w:rPr>
          <w:lang w:val="en-GB"/>
        </w:rPr>
        <w:t xml:space="preserve">FutureBeef (2022) ‘Use of fire in grazing country - Queensland’, </w:t>
      </w:r>
      <w:r w:rsidRPr="006B0536">
        <w:rPr>
          <w:i/>
          <w:iCs/>
          <w:lang w:val="en-GB"/>
        </w:rPr>
        <w:t>Use of fire in grazing country – Queensland</w:t>
      </w:r>
      <w:r w:rsidRPr="006B0536">
        <w:rPr>
          <w:lang w:val="en-GB"/>
        </w:rPr>
        <w:t>, https://futurebeef.com.au/resources/use-of-fire-in-grazing-country/, accessed 22 February 2024.</w:t>
      </w:r>
    </w:p>
    <w:p w14:paraId="6B9A8C3C" w14:textId="77777777" w:rsidR="006B0536" w:rsidRPr="006B0536" w:rsidRDefault="006B0536" w:rsidP="006B0536">
      <w:pPr>
        <w:pStyle w:val="Bibliography"/>
        <w:rPr>
          <w:lang w:val="en-GB"/>
        </w:rPr>
      </w:pPr>
      <w:r w:rsidRPr="006B0536">
        <w:rPr>
          <w:lang w:val="en-GB"/>
        </w:rPr>
        <w:t xml:space="preserve">—— (2024) </w:t>
      </w:r>
      <w:r w:rsidRPr="006B0536">
        <w:rPr>
          <w:i/>
          <w:iCs/>
          <w:lang w:val="en-GB"/>
        </w:rPr>
        <w:t>FutureBeef - your one-stop shop for north Australian beef information</w:t>
      </w:r>
      <w:r w:rsidRPr="006B0536">
        <w:rPr>
          <w:lang w:val="en-GB"/>
        </w:rPr>
        <w:t xml:space="preserve">, </w:t>
      </w:r>
      <w:r w:rsidRPr="006B0536">
        <w:rPr>
          <w:i/>
          <w:iCs/>
          <w:lang w:val="en-GB"/>
        </w:rPr>
        <w:t>FutureBeef</w:t>
      </w:r>
      <w:r w:rsidRPr="006B0536">
        <w:rPr>
          <w:lang w:val="en-GB"/>
        </w:rPr>
        <w:t>, https://futurebeef.com.au/, accessed 11 March 2024.</w:t>
      </w:r>
    </w:p>
    <w:p w14:paraId="2302D189" w14:textId="77777777" w:rsidR="006B0536" w:rsidRPr="006B0536" w:rsidRDefault="006B0536" w:rsidP="006B0536">
      <w:pPr>
        <w:pStyle w:val="Bibliography"/>
        <w:rPr>
          <w:lang w:val="en-GB"/>
        </w:rPr>
      </w:pPr>
      <w:r w:rsidRPr="006B0536">
        <w:rPr>
          <w:lang w:val="en-GB"/>
        </w:rPr>
        <w:t xml:space="preserve">Galindo-Velasco E, Lezama-Gutiérrez R, Cruz-Vázquez C, Pescador-Rubio A, Angel-Sahagún CA, Ojeda-Chi MM, Rodríguez-Vivas RI and Contreras-Lara D (2015) ‘Efficacy of entomopathogenic fungi (Ascomycetes: Hypocreales) against adult Haematobia irritans (Diptera: Muscidae) under stable </w:t>
      </w:r>
      <w:r w:rsidRPr="006B0536">
        <w:rPr>
          <w:lang w:val="en-GB"/>
        </w:rPr>
        <w:lastRenderedPageBreak/>
        <w:t xml:space="preserve">conditions in the Mexican dry tropics’, </w:t>
      </w:r>
      <w:r w:rsidRPr="006B0536">
        <w:rPr>
          <w:i/>
          <w:iCs/>
          <w:lang w:val="en-GB"/>
        </w:rPr>
        <w:t>Veterinary Parasitology</w:t>
      </w:r>
      <w:r w:rsidRPr="006B0536">
        <w:rPr>
          <w:lang w:val="en-GB"/>
        </w:rPr>
        <w:t>, 209(3–4):173–178, doi:10.1016/j.vetpar.2015.02.025.</w:t>
      </w:r>
    </w:p>
    <w:p w14:paraId="3E2D3249" w14:textId="77777777" w:rsidR="006B0536" w:rsidRPr="006B0536" w:rsidRDefault="006B0536" w:rsidP="006B0536">
      <w:pPr>
        <w:pStyle w:val="Bibliography"/>
        <w:rPr>
          <w:lang w:val="en-GB"/>
        </w:rPr>
      </w:pPr>
      <w:r w:rsidRPr="006B0536">
        <w:rPr>
          <w:lang w:val="en-GB"/>
        </w:rPr>
        <w:t xml:space="preserve">Gari G, Bonnet P, Roger F and Waret-Szkuta A (2011) ‘Epidemiological aspects and financial impact of lumpy skin disease in Ethiopia’, </w:t>
      </w:r>
      <w:r w:rsidRPr="006B0536">
        <w:rPr>
          <w:i/>
          <w:iCs/>
          <w:lang w:val="en-GB"/>
        </w:rPr>
        <w:t>Preventive veterinary medicine</w:t>
      </w:r>
      <w:r w:rsidRPr="006B0536">
        <w:rPr>
          <w:lang w:val="en-GB"/>
        </w:rPr>
        <w:t>, 102(4):274–283.</w:t>
      </w:r>
    </w:p>
    <w:p w14:paraId="66EEF93A" w14:textId="77777777" w:rsidR="006B0536" w:rsidRPr="006B0536" w:rsidRDefault="006B0536" w:rsidP="006B0536">
      <w:pPr>
        <w:pStyle w:val="Bibliography"/>
        <w:rPr>
          <w:lang w:val="en-GB"/>
        </w:rPr>
      </w:pPr>
      <w:r w:rsidRPr="006B0536">
        <w:rPr>
          <w:lang w:val="en-GB"/>
        </w:rPr>
        <w:t xml:space="preserve">George M and George M (2023) </w:t>
      </w:r>
      <w:r w:rsidRPr="006B0536">
        <w:rPr>
          <w:i/>
          <w:iCs/>
          <w:lang w:val="en-GB"/>
        </w:rPr>
        <w:t>The effect of lairage duration on carcase quality, yield and microbiological status of feedlot cattle. B.FLT.4017</w:t>
      </w:r>
      <w:r w:rsidRPr="006B0536">
        <w:rPr>
          <w:lang w:val="en-GB"/>
        </w:rPr>
        <w:t>, Meat and Livestock Australia Ltd, North Sydney, NSW, https://www.mla.com.au/contentassets/62eeb72013244406824516de090c8b39/b.flt.4017-final-report-260723.pdf, accessed 12 March 2024.</w:t>
      </w:r>
    </w:p>
    <w:p w14:paraId="78DC16AF" w14:textId="77777777" w:rsidR="006B0536" w:rsidRPr="006B0536" w:rsidRDefault="006B0536" w:rsidP="006B0536">
      <w:pPr>
        <w:pStyle w:val="Bibliography"/>
        <w:rPr>
          <w:lang w:val="en-GB"/>
        </w:rPr>
      </w:pPr>
      <w:r w:rsidRPr="006B0536">
        <w:rPr>
          <w:lang w:val="en-GB"/>
        </w:rPr>
        <w:t xml:space="preserve">Global Vector Hub (2024) </w:t>
      </w:r>
      <w:r w:rsidRPr="006B0536">
        <w:rPr>
          <w:i/>
          <w:iCs/>
          <w:lang w:val="en-GB"/>
        </w:rPr>
        <w:t>Vector Control Decision Making</w:t>
      </w:r>
      <w:r w:rsidRPr="006B0536">
        <w:rPr>
          <w:lang w:val="en-GB"/>
        </w:rPr>
        <w:t>, https://globalvectorhub.tghn.org/vector-control/guidelines/vector-control-decision-making/, accessed 21 February 2024.</w:t>
      </w:r>
    </w:p>
    <w:p w14:paraId="2E5F3801" w14:textId="77777777" w:rsidR="006B0536" w:rsidRPr="006B0536" w:rsidRDefault="006B0536" w:rsidP="006B0536">
      <w:pPr>
        <w:pStyle w:val="Bibliography"/>
        <w:rPr>
          <w:lang w:val="en-GB"/>
        </w:rPr>
      </w:pPr>
      <w:r w:rsidRPr="006B0536">
        <w:rPr>
          <w:lang w:val="en-GB"/>
        </w:rPr>
        <w:t xml:space="preserve">Godwin RM, Mayer DG, Brown GW, Leemon DM and James PJ (2017) ‘Predicting nuisance fly outbreaks on cattle feedlots in subtropical Australia’, </w:t>
      </w:r>
      <w:r w:rsidRPr="006B0536">
        <w:rPr>
          <w:i/>
          <w:iCs/>
          <w:lang w:val="en-GB"/>
        </w:rPr>
        <w:t>Animal Production Science</w:t>
      </w:r>
      <w:r w:rsidRPr="006B0536">
        <w:rPr>
          <w:lang w:val="en-GB"/>
        </w:rPr>
        <w:t>, 58(2):343–349, doi:10.1071/AN16112.</w:t>
      </w:r>
    </w:p>
    <w:p w14:paraId="15F43E94" w14:textId="77777777" w:rsidR="006B0536" w:rsidRPr="006B0536" w:rsidRDefault="006B0536" w:rsidP="006B0536">
      <w:pPr>
        <w:pStyle w:val="Bibliography"/>
        <w:rPr>
          <w:lang w:val="en-GB"/>
        </w:rPr>
      </w:pPr>
      <w:r w:rsidRPr="006B0536">
        <w:rPr>
          <w:lang w:val="en-GB"/>
        </w:rPr>
        <w:t xml:space="preserve">Gomes SA, Paula AR, Ribeiro A, Moraes CAO, Santos JAB, Silva CB and Samuals RI (2015) ‘Neem oil increases the efficiency of the entomopathogenic fungus Metarhizium anisopliae for the control of Aedes aegypti (Diptera: Culicidae) larvae’, </w:t>
      </w:r>
      <w:r w:rsidRPr="006B0536">
        <w:rPr>
          <w:i/>
          <w:iCs/>
          <w:lang w:val="en-GB"/>
        </w:rPr>
        <w:t>Parasites &amp; Vectors</w:t>
      </w:r>
      <w:r w:rsidRPr="006B0536">
        <w:rPr>
          <w:lang w:val="en-GB"/>
        </w:rPr>
        <w:t>, 8:669, doi:10.1186/s13071-015-1280-9.</w:t>
      </w:r>
    </w:p>
    <w:p w14:paraId="561180CA" w14:textId="77777777" w:rsidR="006B0536" w:rsidRPr="006B0536" w:rsidRDefault="006B0536" w:rsidP="006B0536">
      <w:pPr>
        <w:pStyle w:val="Bibliography"/>
        <w:rPr>
          <w:lang w:val="en-GB"/>
        </w:rPr>
      </w:pPr>
      <w:r w:rsidRPr="006B0536">
        <w:rPr>
          <w:lang w:val="en-GB"/>
        </w:rPr>
        <w:t xml:space="preserve">Gómez M, Johnson BJ, Bossin HC and Argilés-Herrero R (2023) ‘Joint FAO/IAEA Coordinated Research Project on “Mosquito Handling, Transport, Release and Male Trapping Methods” in Support of SIT Application to Control Mosquitoes’, </w:t>
      </w:r>
      <w:r w:rsidRPr="006B0536">
        <w:rPr>
          <w:i/>
          <w:iCs/>
          <w:lang w:val="en-GB"/>
        </w:rPr>
        <w:t>Insects</w:t>
      </w:r>
      <w:r w:rsidRPr="006B0536">
        <w:rPr>
          <w:lang w:val="en-GB"/>
        </w:rPr>
        <w:t>, 14(2):108, doi:10.3390/insects14020108.</w:t>
      </w:r>
    </w:p>
    <w:p w14:paraId="7886BB18" w14:textId="77777777" w:rsidR="006B0536" w:rsidRPr="006B0536" w:rsidRDefault="006B0536" w:rsidP="006B0536">
      <w:pPr>
        <w:pStyle w:val="Bibliography"/>
        <w:rPr>
          <w:lang w:val="en-GB"/>
        </w:rPr>
      </w:pPr>
      <w:r w:rsidRPr="006B0536">
        <w:rPr>
          <w:lang w:val="en-GB"/>
        </w:rPr>
        <w:t xml:space="preserve">Gortazar C, Barroso P, Nova R and Caceres G (2021) ‘The role of wildlife in the epidemiology and control of Foot-and-mouth-disease And Similar Transboundary (FAST) animal diseases: A review’, </w:t>
      </w:r>
      <w:r w:rsidRPr="006B0536">
        <w:rPr>
          <w:i/>
          <w:iCs/>
          <w:lang w:val="en-GB"/>
        </w:rPr>
        <w:t>TRANSBOUNDARY AND EMERGING DISEASES</w:t>
      </w:r>
      <w:r w:rsidRPr="006B0536">
        <w:rPr>
          <w:lang w:val="en-GB"/>
        </w:rPr>
        <w:t>, doi:10.1111/tbed.14235.</w:t>
      </w:r>
    </w:p>
    <w:p w14:paraId="63C46F45" w14:textId="77777777" w:rsidR="006B0536" w:rsidRPr="006B0536" w:rsidRDefault="006B0536" w:rsidP="006B0536">
      <w:pPr>
        <w:pStyle w:val="Bibliography"/>
        <w:rPr>
          <w:lang w:val="en-GB"/>
        </w:rPr>
      </w:pPr>
      <w:r w:rsidRPr="006B0536">
        <w:rPr>
          <w:lang w:val="en-GB"/>
        </w:rPr>
        <w:t xml:space="preserve">Gottlieb Y (2018) ‘Vector Surveillance and Control’, in </w:t>
      </w:r>
      <w:r w:rsidRPr="006B0536">
        <w:rPr>
          <w:i/>
          <w:iCs/>
          <w:lang w:val="en-GB"/>
        </w:rPr>
        <w:t>Lumpy Skin Disease</w:t>
      </w:r>
      <w:r w:rsidRPr="006B0536">
        <w:rPr>
          <w:lang w:val="en-GB"/>
        </w:rPr>
        <w:t>, Springer Cham, https://doi.org/10.1007/978-3-319-92411-3_21.</w:t>
      </w:r>
    </w:p>
    <w:p w14:paraId="01ED84F5" w14:textId="77777777" w:rsidR="006B0536" w:rsidRPr="006B0536" w:rsidRDefault="006B0536" w:rsidP="006B0536">
      <w:pPr>
        <w:pStyle w:val="Bibliography"/>
        <w:rPr>
          <w:lang w:val="en-GB"/>
        </w:rPr>
      </w:pPr>
      <w:r w:rsidRPr="006B0536">
        <w:rPr>
          <w:lang w:val="en-GB"/>
        </w:rPr>
        <w:t xml:space="preserve">Gough JM, Akhurst RJ, Ellar DJ, Kemp DH and Wijffels GL (2002) ‘New Isolates of </w:t>
      </w:r>
      <w:r w:rsidRPr="006B0536">
        <w:rPr>
          <w:i/>
          <w:iCs/>
          <w:lang w:val="en-GB"/>
        </w:rPr>
        <w:t>Bacillus thuringiensis</w:t>
      </w:r>
      <w:r w:rsidRPr="006B0536">
        <w:rPr>
          <w:lang w:val="en-GB"/>
        </w:rPr>
        <w:t xml:space="preserve"> for Control of Livestock Ectoparasites’, </w:t>
      </w:r>
      <w:r w:rsidRPr="006B0536">
        <w:rPr>
          <w:i/>
          <w:iCs/>
          <w:lang w:val="en-GB"/>
        </w:rPr>
        <w:t>Biological Control</w:t>
      </w:r>
      <w:r w:rsidRPr="006B0536">
        <w:rPr>
          <w:lang w:val="en-GB"/>
        </w:rPr>
        <w:t>, 23(2):179–189, doi:10.1006/bcon.2001.1006.</w:t>
      </w:r>
    </w:p>
    <w:p w14:paraId="10126B25" w14:textId="77777777" w:rsidR="006B0536" w:rsidRPr="006B0536" w:rsidRDefault="006B0536" w:rsidP="006B0536">
      <w:pPr>
        <w:pStyle w:val="Bibliography"/>
        <w:rPr>
          <w:lang w:val="en-GB"/>
        </w:rPr>
      </w:pPr>
      <w:r w:rsidRPr="006B0536">
        <w:rPr>
          <w:lang w:val="en-GB"/>
        </w:rPr>
        <w:t xml:space="preserve">Greta A, Gourreau JM, Vassart M, Wyers M and Lefevre PC (1992) ‘Capripoxvirus disease in an Arabian oryx (Oryx leucoryx) from Saudi Arabia’, </w:t>
      </w:r>
      <w:r w:rsidRPr="006B0536">
        <w:rPr>
          <w:i/>
          <w:iCs/>
          <w:lang w:val="en-GB"/>
        </w:rPr>
        <w:t>Journal of Wildlife Diseases</w:t>
      </w:r>
      <w:r w:rsidRPr="006B0536">
        <w:rPr>
          <w:lang w:val="en-GB"/>
        </w:rPr>
        <w:t>, 28(2):295–300.</w:t>
      </w:r>
    </w:p>
    <w:p w14:paraId="2DA53081" w14:textId="77777777" w:rsidR="006B0536" w:rsidRPr="006B0536" w:rsidRDefault="006B0536" w:rsidP="006B0536">
      <w:pPr>
        <w:pStyle w:val="Bibliography"/>
        <w:rPr>
          <w:lang w:val="en-GB"/>
        </w:rPr>
      </w:pPr>
      <w:r w:rsidRPr="006B0536">
        <w:rPr>
          <w:lang w:val="en-GB"/>
        </w:rPr>
        <w:t xml:space="preserve">Gubbins S (2019) ‘Using the basic reproduction number to assess the risk of transmission of lumpy skin disease virus by biting insects’, </w:t>
      </w:r>
      <w:r w:rsidRPr="006B0536">
        <w:rPr>
          <w:i/>
          <w:iCs/>
          <w:lang w:val="en-GB"/>
        </w:rPr>
        <w:t>Transboundary and Emerging Diseases</w:t>
      </w:r>
      <w:r w:rsidRPr="006B0536">
        <w:rPr>
          <w:lang w:val="en-GB"/>
        </w:rPr>
        <w:t>, 66(5):1873–1883, doi:10.1111/tbed.13216.</w:t>
      </w:r>
    </w:p>
    <w:p w14:paraId="354288F9" w14:textId="77777777" w:rsidR="006B0536" w:rsidRPr="006B0536" w:rsidRDefault="006B0536" w:rsidP="006B0536">
      <w:pPr>
        <w:pStyle w:val="Bibliography"/>
        <w:rPr>
          <w:lang w:val="en-GB"/>
        </w:rPr>
      </w:pPr>
      <w:r w:rsidRPr="006B0536">
        <w:rPr>
          <w:lang w:val="en-GB"/>
        </w:rPr>
        <w:t xml:space="preserve">Gyawali N, Taylor-Robinson AN, Bradbury RS, Huggins DW, Hugo LE, Lowry K and Aaskov JG (2019) ‘Identification of the source of blood meals in mosquitoes collected from north-eastern Australia’, </w:t>
      </w:r>
      <w:r w:rsidRPr="006B0536">
        <w:rPr>
          <w:i/>
          <w:iCs/>
          <w:lang w:val="en-GB"/>
        </w:rPr>
        <w:t>Parasites &amp; Vectors</w:t>
      </w:r>
      <w:r w:rsidRPr="006B0536">
        <w:rPr>
          <w:lang w:val="en-GB"/>
        </w:rPr>
        <w:t>, 12(198), doi:doi: 10.1186/s13071-019-3455-2.</w:t>
      </w:r>
    </w:p>
    <w:p w14:paraId="548D9691" w14:textId="77777777" w:rsidR="006B0536" w:rsidRPr="006B0536" w:rsidRDefault="006B0536" w:rsidP="006B0536">
      <w:pPr>
        <w:pStyle w:val="Bibliography"/>
        <w:rPr>
          <w:lang w:val="en-GB"/>
        </w:rPr>
      </w:pPr>
      <w:r w:rsidRPr="006B0536">
        <w:rPr>
          <w:lang w:val="en-GB"/>
        </w:rPr>
        <w:t xml:space="preserve">Haegeman A (2023) ‘LSDV transmission by stomoxys stable flies. Lessons learned from in vivo animal expiriments’, </w:t>
      </w:r>
      <w:r w:rsidRPr="006B0536">
        <w:rPr>
          <w:i/>
          <w:iCs/>
          <w:lang w:val="en-GB"/>
        </w:rPr>
        <w:t>EuFMD LSD symposium</w:t>
      </w:r>
      <w:r w:rsidRPr="006B0536">
        <w:rPr>
          <w:lang w:val="en-GB"/>
        </w:rPr>
        <w:t>, https://www.slideshare.net/eufmd1/lsd-symposium-a-haegeman-lsdv-transmission-by-stomoxys-stable-flies-lessons-learned-from-in-vivo-animal-expiriments, accessed 22 March 2024.</w:t>
      </w:r>
    </w:p>
    <w:p w14:paraId="56D617E9" w14:textId="77777777" w:rsidR="006B0536" w:rsidRPr="006B0536" w:rsidRDefault="006B0536" w:rsidP="006B0536">
      <w:pPr>
        <w:pStyle w:val="Bibliography"/>
        <w:rPr>
          <w:lang w:val="en-GB"/>
        </w:rPr>
      </w:pPr>
      <w:r w:rsidRPr="006B0536">
        <w:rPr>
          <w:lang w:val="en-GB"/>
        </w:rPr>
        <w:lastRenderedPageBreak/>
        <w:t xml:space="preserve">Hall RD and Doisy KE (1989) ‘Walk-through trap for control of horn flies (Diptera: Muscidae) on pastured cattle’, </w:t>
      </w:r>
      <w:r w:rsidRPr="006B0536">
        <w:rPr>
          <w:i/>
          <w:iCs/>
          <w:lang w:val="en-GB"/>
        </w:rPr>
        <w:t>Journal of Economic Entomology</w:t>
      </w:r>
      <w:r w:rsidRPr="006B0536">
        <w:rPr>
          <w:lang w:val="en-GB"/>
        </w:rPr>
        <w:t>, 82(2):530–534, doi:10.1093/jee/82.2.530.</w:t>
      </w:r>
    </w:p>
    <w:p w14:paraId="6E601A50" w14:textId="77777777" w:rsidR="006B0536" w:rsidRPr="006B0536" w:rsidRDefault="006B0536" w:rsidP="006B0536">
      <w:pPr>
        <w:pStyle w:val="Bibliography"/>
        <w:rPr>
          <w:lang w:val="en-GB"/>
        </w:rPr>
      </w:pPr>
      <w:r w:rsidRPr="006B0536">
        <w:rPr>
          <w:lang w:val="en-GB"/>
        </w:rPr>
        <w:t xml:space="preserve">Hall RN, Torpy JR, Nye R, Zalcman E and Cowled BD (2023a) ‘A quantitative risk assessment for the incursion of lumpy skin disease virus into Australia via long-distance windborne dispersal of arthropod vectors’, </w:t>
      </w:r>
      <w:r w:rsidRPr="006B0536">
        <w:rPr>
          <w:i/>
          <w:iCs/>
          <w:lang w:val="en-GB"/>
        </w:rPr>
        <w:t>Preventive Veterinary Medicine</w:t>
      </w:r>
      <w:r w:rsidRPr="006B0536">
        <w:rPr>
          <w:lang w:val="en-GB"/>
        </w:rPr>
        <w:t>, 218:105990, doi:10.1016/j.prevetmed.2023.105990.</w:t>
      </w:r>
    </w:p>
    <w:p w14:paraId="271546DB" w14:textId="77777777" w:rsidR="006B0536" w:rsidRPr="006B0536" w:rsidRDefault="006B0536" w:rsidP="006B0536">
      <w:pPr>
        <w:pStyle w:val="Bibliography"/>
        <w:rPr>
          <w:lang w:val="en-GB"/>
        </w:rPr>
      </w:pPr>
      <w:r w:rsidRPr="006B0536">
        <w:rPr>
          <w:lang w:val="en-GB"/>
        </w:rPr>
        <w:t xml:space="preserve">Hendrichs J, Pereira R and Vreysen MJB (2021) </w:t>
      </w:r>
      <w:r w:rsidRPr="006B0536">
        <w:rPr>
          <w:i/>
          <w:iCs/>
          <w:lang w:val="en-GB"/>
        </w:rPr>
        <w:t>Area-Wide Integrated Pest Management Development and Field Application</w:t>
      </w:r>
      <w:r w:rsidRPr="006B0536">
        <w:rPr>
          <w:lang w:val="en-GB"/>
        </w:rPr>
        <w:t>, 1st edn, CRC Press, Boca Raton, Florida.</w:t>
      </w:r>
    </w:p>
    <w:p w14:paraId="764BFAF9" w14:textId="77777777" w:rsidR="006B0536" w:rsidRPr="006B0536" w:rsidRDefault="006B0536" w:rsidP="006B0536">
      <w:pPr>
        <w:pStyle w:val="Bibliography"/>
        <w:rPr>
          <w:lang w:val="en-GB"/>
        </w:rPr>
      </w:pPr>
      <w:r w:rsidRPr="006B0536">
        <w:rPr>
          <w:lang w:val="en-GB"/>
        </w:rPr>
        <w:t xml:space="preserve">Hoffmann AA, Montgomery BL, Popovici J, Iturbe-Ormaetxe I, Johnson PH, Muzzi F, Greenfield M, Durkan M, Leong YS, Dong Y, Cook H, Axford J, Callahan AG, Kenny N, Omodei C, McGraw EA, Ryan PA, Ritchie SA, Turelli M and O’Neill SL (2011) ‘Successful establishment of Wolbachia in Aedes populations to suppress dengue transmission’, </w:t>
      </w:r>
      <w:r w:rsidRPr="006B0536">
        <w:rPr>
          <w:i/>
          <w:iCs/>
          <w:lang w:val="en-GB"/>
        </w:rPr>
        <w:t>Nature</w:t>
      </w:r>
      <w:r w:rsidRPr="006B0536">
        <w:rPr>
          <w:lang w:val="en-GB"/>
        </w:rPr>
        <w:t>, 476(7361):454–457, doi:10.1038/nature10356.</w:t>
      </w:r>
    </w:p>
    <w:p w14:paraId="5BE8243B" w14:textId="77777777" w:rsidR="006B0536" w:rsidRPr="006B0536" w:rsidRDefault="006B0536" w:rsidP="006B0536">
      <w:pPr>
        <w:pStyle w:val="Bibliography"/>
        <w:rPr>
          <w:lang w:val="en-GB"/>
        </w:rPr>
      </w:pPr>
      <w:r w:rsidRPr="006B0536">
        <w:rPr>
          <w:lang w:val="en-GB"/>
        </w:rPr>
        <w:t xml:space="preserve">Hogsette JA, Urech R, Green PE, Skerman A, Elson-Harris M, Bright RL and Brown GW (2012) ‘Nuisance flies on Australian cattle feedlots: immature populations’, </w:t>
      </w:r>
      <w:r w:rsidRPr="006B0536">
        <w:rPr>
          <w:i/>
          <w:iCs/>
          <w:lang w:val="en-GB"/>
        </w:rPr>
        <w:t>Medical and Veterinary Entomology</w:t>
      </w:r>
      <w:r w:rsidRPr="006B0536">
        <w:rPr>
          <w:lang w:val="en-GB"/>
        </w:rPr>
        <w:t>, 26(1):46–55, doi:10.1111/j.1365-2915.2011.00981.x.</w:t>
      </w:r>
    </w:p>
    <w:p w14:paraId="73C2DC59" w14:textId="77777777" w:rsidR="006B0536" w:rsidRPr="006B0536" w:rsidRDefault="006B0536" w:rsidP="006B0536">
      <w:pPr>
        <w:pStyle w:val="Bibliography"/>
        <w:rPr>
          <w:lang w:val="en-GB"/>
        </w:rPr>
      </w:pPr>
      <w:r w:rsidRPr="006B0536">
        <w:rPr>
          <w:lang w:val="en-GB"/>
        </w:rPr>
        <w:t xml:space="preserve">Holderman CJ, Swale DR, Bloomquist JR and Kaufman PE (2018) ‘Resistance to Permethrin, β-cyfluthrin, and Diazinon in Florida Horn Fly Populations’, </w:t>
      </w:r>
      <w:r w:rsidRPr="006B0536">
        <w:rPr>
          <w:i/>
          <w:iCs/>
          <w:lang w:val="en-GB"/>
        </w:rPr>
        <w:t>Insects</w:t>
      </w:r>
      <w:r w:rsidRPr="006B0536">
        <w:rPr>
          <w:lang w:val="en-GB"/>
        </w:rPr>
        <w:t>, 9(2):63, doi:10.3390/insects9020063.</w:t>
      </w:r>
    </w:p>
    <w:p w14:paraId="158C3846" w14:textId="77777777" w:rsidR="006B0536" w:rsidRPr="006B0536" w:rsidRDefault="006B0536" w:rsidP="006B0536">
      <w:pPr>
        <w:pStyle w:val="Bibliography"/>
        <w:rPr>
          <w:lang w:val="en-GB"/>
        </w:rPr>
      </w:pPr>
      <w:r w:rsidRPr="006B0536">
        <w:rPr>
          <w:lang w:val="en-GB"/>
        </w:rPr>
        <w:t xml:space="preserve">Horigan V, Beard P, Roberts H, Adkin A, Gale P, Batten C and Kelly L (2018a) ‘Assessing the probability of introduction and transmission of lumpy skin disease virus within the United Kingdom’, </w:t>
      </w:r>
      <w:r w:rsidRPr="006B0536">
        <w:rPr>
          <w:i/>
          <w:iCs/>
          <w:lang w:val="en-GB"/>
        </w:rPr>
        <w:t>Microbial Risk Analysis</w:t>
      </w:r>
      <w:r w:rsidRPr="006B0536">
        <w:rPr>
          <w:lang w:val="en-GB"/>
        </w:rPr>
        <w:t>, 9:1–10, doi:10.1016/j.mran.2018.05.001.</w:t>
      </w:r>
    </w:p>
    <w:p w14:paraId="1B9C446C" w14:textId="77777777" w:rsidR="006B0536" w:rsidRPr="006B0536" w:rsidRDefault="006B0536" w:rsidP="006B0536">
      <w:pPr>
        <w:pStyle w:val="Bibliography"/>
        <w:rPr>
          <w:lang w:val="en-GB"/>
        </w:rPr>
      </w:pPr>
      <w:r w:rsidRPr="006B0536">
        <w:rPr>
          <w:lang w:val="en-GB"/>
        </w:rPr>
        <w:t>Horváth G, Blahó M, Egri Á and Lerner A (2014) ‘Applying Polarization-Based Traps to Insect Control’, in G Horváth (ed), Springer Berlin Heidelberg, Berlin, Heidelberg, doi:10.1007/978-3-642-54718-8_23.</w:t>
      </w:r>
    </w:p>
    <w:p w14:paraId="54F9A47F" w14:textId="77777777" w:rsidR="006B0536" w:rsidRPr="006B0536" w:rsidRDefault="006B0536" w:rsidP="006B0536">
      <w:pPr>
        <w:pStyle w:val="Bibliography"/>
        <w:rPr>
          <w:lang w:val="en-GB"/>
        </w:rPr>
      </w:pPr>
      <w:r w:rsidRPr="006B0536">
        <w:rPr>
          <w:lang w:val="en-GB"/>
        </w:rPr>
        <w:t xml:space="preserve">Inspector-General of Biosecurity (2018) </w:t>
      </w:r>
      <w:r w:rsidRPr="006B0536">
        <w:rPr>
          <w:i/>
          <w:iCs/>
          <w:lang w:val="en-GB"/>
        </w:rPr>
        <w:t>Hitchhiker pest and contaminant biosecurity risk management in Australia</w:t>
      </w:r>
      <w:r w:rsidRPr="006B0536">
        <w:rPr>
          <w:lang w:val="en-GB"/>
        </w:rPr>
        <w:t>, Department of Agriculture and Water Resources, Canberra, Australia, https://www.igb.gov.au/sites/default/files/documents/hitchhikers-contaminants-report_0.pdf.</w:t>
      </w:r>
    </w:p>
    <w:p w14:paraId="08287DFF" w14:textId="77777777" w:rsidR="006B0536" w:rsidRPr="006B0536" w:rsidRDefault="006B0536" w:rsidP="006B0536">
      <w:pPr>
        <w:pStyle w:val="Bibliography"/>
        <w:rPr>
          <w:lang w:val="en-GB"/>
        </w:rPr>
      </w:pPr>
      <w:r w:rsidRPr="006B0536">
        <w:rPr>
          <w:lang w:val="en-GB"/>
        </w:rPr>
        <w:t xml:space="preserve">Issimov A, Kutumbetov L, Orynbayev MB, Khairullin B, Myrzakhmetova B, Sultankulova K and White PJ (2020) ‘Mechanical transmission of lumpy skin disease virus by </w:t>
      </w:r>
      <w:r w:rsidRPr="006B0536">
        <w:rPr>
          <w:i/>
          <w:iCs/>
          <w:lang w:val="en-GB"/>
        </w:rPr>
        <w:t>Stomoxys</w:t>
      </w:r>
      <w:r w:rsidRPr="006B0536">
        <w:rPr>
          <w:lang w:val="en-GB"/>
        </w:rPr>
        <w:t xml:space="preserve"> spp (</w:t>
      </w:r>
      <w:r w:rsidRPr="006B0536">
        <w:rPr>
          <w:i/>
          <w:iCs/>
          <w:lang w:val="en-GB"/>
        </w:rPr>
        <w:t>Stomoxys calsitrans</w:t>
      </w:r>
      <w:r w:rsidRPr="006B0536">
        <w:rPr>
          <w:lang w:val="en-GB"/>
        </w:rPr>
        <w:t xml:space="preserve">, </w:t>
      </w:r>
      <w:r w:rsidRPr="006B0536">
        <w:rPr>
          <w:i/>
          <w:iCs/>
          <w:lang w:val="en-GB"/>
        </w:rPr>
        <w:t>Stomoxys sitiens</w:t>
      </w:r>
      <w:r w:rsidRPr="006B0536">
        <w:rPr>
          <w:lang w:val="en-GB"/>
        </w:rPr>
        <w:t xml:space="preserve">, </w:t>
      </w:r>
      <w:r w:rsidRPr="006B0536">
        <w:rPr>
          <w:i/>
          <w:iCs/>
          <w:lang w:val="en-GB"/>
        </w:rPr>
        <w:t>Stomoxys indica</w:t>
      </w:r>
      <w:r w:rsidRPr="006B0536">
        <w:rPr>
          <w:lang w:val="en-GB"/>
        </w:rPr>
        <w:t xml:space="preserve">), </w:t>
      </w:r>
      <w:r w:rsidRPr="006B0536">
        <w:rPr>
          <w:i/>
          <w:iCs/>
          <w:lang w:val="en-GB"/>
        </w:rPr>
        <w:t>Diptera</w:t>
      </w:r>
      <w:r w:rsidRPr="006B0536">
        <w:rPr>
          <w:lang w:val="en-GB"/>
        </w:rPr>
        <w:t xml:space="preserve">: </w:t>
      </w:r>
      <w:r w:rsidRPr="006B0536">
        <w:rPr>
          <w:i/>
          <w:iCs/>
          <w:lang w:val="en-GB"/>
        </w:rPr>
        <w:t>Muscidae</w:t>
      </w:r>
      <w:r w:rsidRPr="006B0536">
        <w:rPr>
          <w:lang w:val="en-GB"/>
        </w:rPr>
        <w:t xml:space="preserve">’, </w:t>
      </w:r>
      <w:r w:rsidRPr="006B0536">
        <w:rPr>
          <w:i/>
          <w:iCs/>
          <w:lang w:val="en-GB"/>
        </w:rPr>
        <w:t>Animals</w:t>
      </w:r>
      <w:r w:rsidRPr="006B0536">
        <w:rPr>
          <w:lang w:val="en-GB"/>
        </w:rPr>
        <w:t>, 10(3):e477, doi:10.3390/ani10030477.</w:t>
      </w:r>
    </w:p>
    <w:p w14:paraId="14765BA8" w14:textId="77777777" w:rsidR="006B0536" w:rsidRPr="006B0536" w:rsidRDefault="006B0536" w:rsidP="006B0536">
      <w:pPr>
        <w:pStyle w:val="Bibliography"/>
        <w:rPr>
          <w:lang w:val="en-GB"/>
        </w:rPr>
      </w:pPr>
      <w:r w:rsidRPr="006B0536">
        <w:rPr>
          <w:lang w:val="en-GB"/>
        </w:rPr>
        <w:t xml:space="preserve">James P (2020) </w:t>
      </w:r>
      <w:r w:rsidRPr="006B0536">
        <w:rPr>
          <w:i/>
          <w:iCs/>
          <w:lang w:val="en-GB"/>
        </w:rPr>
        <w:t>Area-wide control of buffalo fly and prevention of southward spread using Wolbachia. B.AHE.0242.</w:t>
      </w:r>
      <w:r w:rsidRPr="006B0536">
        <w:rPr>
          <w:lang w:val="en-GB"/>
        </w:rPr>
        <w:t>, Meat and Livestock Australia, North Sydney, NSW, https://www.mla.com.au/globalassets/mla-corporate/research-and-development/final-reports/2021/b.ahe.0242-final-report-1.pdf.</w:t>
      </w:r>
    </w:p>
    <w:p w14:paraId="1BA70277" w14:textId="77777777" w:rsidR="006B0536" w:rsidRPr="006B0536" w:rsidRDefault="006B0536" w:rsidP="006B0536">
      <w:pPr>
        <w:pStyle w:val="Bibliography"/>
        <w:rPr>
          <w:lang w:val="en-GB"/>
        </w:rPr>
      </w:pPr>
      <w:r w:rsidRPr="006B0536">
        <w:rPr>
          <w:lang w:val="en-GB"/>
        </w:rPr>
        <w:t xml:space="preserve">James PJ, Madhav M and Brown G (2021) ‘Buffalo flies (Haematobia exigua) expanding their range in Australia facilitated by climate change: the opportunity for area-wide controls’, in </w:t>
      </w:r>
      <w:r w:rsidRPr="006B0536">
        <w:rPr>
          <w:i/>
          <w:iCs/>
          <w:lang w:val="en-GB"/>
        </w:rPr>
        <w:t>Area-Wide Integrated Pest Management: Development and Field Application</w:t>
      </w:r>
      <w:r w:rsidRPr="006B0536">
        <w:rPr>
          <w:lang w:val="en-GB"/>
        </w:rPr>
        <w:t>, CRC Press, Boca Raton, Florida.</w:t>
      </w:r>
    </w:p>
    <w:p w14:paraId="71165F2D" w14:textId="77777777" w:rsidR="006B0536" w:rsidRPr="006B0536" w:rsidRDefault="006B0536" w:rsidP="006B0536">
      <w:pPr>
        <w:pStyle w:val="Bibliography"/>
        <w:rPr>
          <w:lang w:val="en-GB"/>
        </w:rPr>
      </w:pPr>
      <w:r w:rsidRPr="006B0536">
        <w:rPr>
          <w:lang w:val="en-GB"/>
        </w:rPr>
        <w:lastRenderedPageBreak/>
        <w:t xml:space="preserve">Junquera P, Hosking B, Gameiro M and Macdonald A (2019) ‘Benzoylphenyl ureas as veterinary antiparasitics. An overview and outlook with emphasis on efficacy, usage and resistance’, </w:t>
      </w:r>
      <w:r w:rsidRPr="006B0536">
        <w:rPr>
          <w:i/>
          <w:iCs/>
          <w:lang w:val="en-GB"/>
        </w:rPr>
        <w:t>Parasite</w:t>
      </w:r>
      <w:r w:rsidRPr="006B0536">
        <w:rPr>
          <w:lang w:val="en-GB"/>
        </w:rPr>
        <w:t>, 26, doi:10.1051/parasite/2019026.</w:t>
      </w:r>
    </w:p>
    <w:p w14:paraId="024E3A49" w14:textId="77777777" w:rsidR="006B0536" w:rsidRPr="006B0536" w:rsidRDefault="006B0536" w:rsidP="006B0536">
      <w:pPr>
        <w:pStyle w:val="Bibliography"/>
        <w:rPr>
          <w:lang w:val="en-GB"/>
        </w:rPr>
      </w:pPr>
      <w:r w:rsidRPr="006B0536">
        <w:rPr>
          <w:lang w:val="en-GB"/>
        </w:rPr>
        <w:t xml:space="preserve">Kahana-Sutin E, Klement E, Lensky I and Gottlieb Y (2017) ‘High relative abundance of the stable fly </w:t>
      </w:r>
      <w:r w:rsidRPr="006B0536">
        <w:rPr>
          <w:i/>
          <w:iCs/>
          <w:lang w:val="en-GB"/>
        </w:rPr>
        <w:t>Stomoxys calcitrans</w:t>
      </w:r>
      <w:r w:rsidRPr="006B0536">
        <w:rPr>
          <w:lang w:val="en-GB"/>
        </w:rPr>
        <w:t xml:space="preserve"> is associated with lumpy skin disease outbreaks in Israeli dairy farms’, </w:t>
      </w:r>
      <w:r w:rsidRPr="006B0536">
        <w:rPr>
          <w:i/>
          <w:iCs/>
          <w:lang w:val="en-GB"/>
        </w:rPr>
        <w:t>Medical and Veterinary Entomology</w:t>
      </w:r>
      <w:r w:rsidRPr="006B0536">
        <w:rPr>
          <w:lang w:val="en-GB"/>
        </w:rPr>
        <w:t>, 31(2):150–160, doi:10.1111/mve.12217.</w:t>
      </w:r>
    </w:p>
    <w:p w14:paraId="0E1EBC71" w14:textId="77777777" w:rsidR="006B0536" w:rsidRPr="006B0536" w:rsidRDefault="006B0536" w:rsidP="006B0536">
      <w:pPr>
        <w:pStyle w:val="Bibliography"/>
        <w:rPr>
          <w:lang w:val="en-GB"/>
        </w:rPr>
      </w:pPr>
      <w:r w:rsidRPr="006B0536">
        <w:rPr>
          <w:lang w:val="en-GB"/>
        </w:rPr>
        <w:t xml:space="preserve">Kaufman PE, Nunez SC, Mann RS, Geden CJ and Scharf ME (2010) ‘Nicotinoid and pyrethroid insecticide resistance in houseflies (Diptera: Muscidae) collected from Florida dairies’, </w:t>
      </w:r>
      <w:r w:rsidRPr="006B0536">
        <w:rPr>
          <w:i/>
          <w:iCs/>
          <w:lang w:val="en-GB"/>
        </w:rPr>
        <w:t>Pest Manag Sci</w:t>
      </w:r>
      <w:r w:rsidRPr="006B0536">
        <w:rPr>
          <w:lang w:val="en-GB"/>
        </w:rPr>
        <w:t>, 66(3):290–4, doi:10.1002/ps.1872.</w:t>
      </w:r>
    </w:p>
    <w:p w14:paraId="4C2FFE30" w14:textId="77777777" w:rsidR="006B0536" w:rsidRPr="006B0536" w:rsidRDefault="006B0536" w:rsidP="006B0536">
      <w:pPr>
        <w:pStyle w:val="Bibliography"/>
        <w:rPr>
          <w:lang w:val="en-GB"/>
        </w:rPr>
      </w:pPr>
      <w:r w:rsidRPr="006B0536">
        <w:rPr>
          <w:lang w:val="en-GB"/>
        </w:rPr>
        <w:t xml:space="preserve">Klausner Z, Fattal E and Klement E (2017) ‘Using synoptic systems’ typical wind trajectories for the analysis of potential atmospheric long-distance dispersal of lumpy skin disease virus’, </w:t>
      </w:r>
      <w:r w:rsidRPr="006B0536">
        <w:rPr>
          <w:i/>
          <w:iCs/>
          <w:lang w:val="en-GB"/>
        </w:rPr>
        <w:t>Transboundary and Emerging Diseases</w:t>
      </w:r>
      <w:r w:rsidRPr="006B0536">
        <w:rPr>
          <w:lang w:val="en-GB"/>
        </w:rPr>
        <w:t>, 64(2):398–410, doi:10.1111/tbed.12378.</w:t>
      </w:r>
    </w:p>
    <w:p w14:paraId="68375EB0" w14:textId="77777777" w:rsidR="006B0536" w:rsidRPr="006B0536" w:rsidRDefault="006B0536" w:rsidP="006B0536">
      <w:pPr>
        <w:pStyle w:val="Bibliography"/>
        <w:rPr>
          <w:lang w:val="en-GB"/>
        </w:rPr>
      </w:pPr>
      <w:r w:rsidRPr="006B0536">
        <w:rPr>
          <w:lang w:val="en-GB"/>
        </w:rPr>
        <w:t xml:space="preserve">Klement E (2018) ‘13. Epidemiology and Transmission’, in </w:t>
      </w:r>
      <w:r w:rsidRPr="006B0536">
        <w:rPr>
          <w:i/>
          <w:iCs/>
          <w:lang w:val="en-GB"/>
        </w:rPr>
        <w:t>Lumpy Skin Disease</w:t>
      </w:r>
      <w:r w:rsidRPr="006B0536">
        <w:rPr>
          <w:lang w:val="en-GB"/>
        </w:rPr>
        <w:t>, Springer, Cham, Switzerland.</w:t>
      </w:r>
    </w:p>
    <w:p w14:paraId="2F386B51" w14:textId="77777777" w:rsidR="006B0536" w:rsidRPr="006B0536" w:rsidRDefault="006B0536" w:rsidP="006B0536">
      <w:pPr>
        <w:pStyle w:val="Bibliography"/>
        <w:rPr>
          <w:lang w:val="en-GB"/>
        </w:rPr>
      </w:pPr>
      <w:r w:rsidRPr="006B0536">
        <w:rPr>
          <w:lang w:val="en-GB"/>
        </w:rPr>
        <w:t xml:space="preserve">Kotze AC and Hunt PW (2023) ‘The current status and outlook for insecticide, acaricide and anthelmintic resistances across the Australian ruminant livestock industries: assessing the threat these resistances pose to the livestock sector - Kotze - 2023 - Australian Veterinary Journal - Wiley Online Library’, </w:t>
      </w:r>
      <w:r w:rsidRPr="006B0536">
        <w:rPr>
          <w:i/>
          <w:iCs/>
          <w:lang w:val="en-GB"/>
        </w:rPr>
        <w:t>Australian Veterinary Journal</w:t>
      </w:r>
      <w:r w:rsidRPr="006B0536">
        <w:rPr>
          <w:lang w:val="en-GB"/>
        </w:rPr>
        <w:t>, 101(9):321–333, doi:10.1111/avj.13267.</w:t>
      </w:r>
    </w:p>
    <w:p w14:paraId="2279D30D" w14:textId="77777777" w:rsidR="006B0536" w:rsidRPr="006B0536" w:rsidRDefault="006B0536" w:rsidP="006B0536">
      <w:pPr>
        <w:pStyle w:val="Bibliography"/>
        <w:rPr>
          <w:lang w:val="en-GB"/>
        </w:rPr>
      </w:pPr>
      <w:r w:rsidRPr="006B0536">
        <w:rPr>
          <w:lang w:val="en-GB"/>
        </w:rPr>
        <w:t xml:space="preserve">Kumar R, Muhid P, Dahms H-U, Tseng L-C and Hwang J-S (2008) ‘Potential of three aquatic predators to control mosquitoes in the presence of alternative prey: a comparative experimental assessment’, </w:t>
      </w:r>
      <w:r w:rsidRPr="006B0536">
        <w:rPr>
          <w:i/>
          <w:iCs/>
          <w:lang w:val="en-GB"/>
        </w:rPr>
        <w:t>Marine and Freshwater Research</w:t>
      </w:r>
      <w:r w:rsidRPr="006B0536">
        <w:rPr>
          <w:lang w:val="en-GB"/>
        </w:rPr>
        <w:t>, 59(9):817–835, doi:10.1071/MF07143.</w:t>
      </w:r>
    </w:p>
    <w:p w14:paraId="36A25E48" w14:textId="77777777" w:rsidR="006B0536" w:rsidRPr="006B0536" w:rsidRDefault="006B0536" w:rsidP="006B0536">
      <w:pPr>
        <w:pStyle w:val="Bibliography"/>
        <w:rPr>
          <w:lang w:val="en-GB"/>
        </w:rPr>
      </w:pPr>
      <w:r w:rsidRPr="006B0536">
        <w:rPr>
          <w:lang w:val="en-GB"/>
        </w:rPr>
        <w:t xml:space="preserve">Lacey LA, Grzywacz D, Shapiro-Ilan D, Frutos R, Brownbridge M and Goettel M (2015) ‘Insect pathogens as biological control agents: Back to the future’, </w:t>
      </w:r>
      <w:r w:rsidRPr="006B0536">
        <w:rPr>
          <w:i/>
          <w:iCs/>
          <w:lang w:val="en-GB"/>
        </w:rPr>
        <w:t>Journal of Invertebrate Pathology</w:t>
      </w:r>
      <w:r w:rsidRPr="006B0536">
        <w:rPr>
          <w:lang w:val="en-GB"/>
        </w:rPr>
        <w:t>, 132:1–41, doi:10.1016/j.jip.2015.07.009.</w:t>
      </w:r>
    </w:p>
    <w:p w14:paraId="0E07D1B7" w14:textId="77777777" w:rsidR="006B0536" w:rsidRPr="006B0536" w:rsidRDefault="006B0536" w:rsidP="006B0536">
      <w:pPr>
        <w:pStyle w:val="Bibliography"/>
        <w:rPr>
          <w:lang w:val="en-GB"/>
        </w:rPr>
      </w:pPr>
      <w:r w:rsidRPr="006B0536">
        <w:rPr>
          <w:lang w:val="en-GB"/>
        </w:rPr>
        <w:t xml:space="preserve">Land M, Bundschuh M, Hopkins RJ, Poulin B and McKie BG (2023) ‘Effects of mosquito control using the microbial agent Bacillus thuringiensis israelensis (Bti) on aquatic and terrestrial ecosystems: a systematic review’, </w:t>
      </w:r>
      <w:r w:rsidRPr="006B0536">
        <w:rPr>
          <w:i/>
          <w:iCs/>
          <w:lang w:val="en-GB"/>
        </w:rPr>
        <w:t>Environmental Evidence</w:t>
      </w:r>
      <w:r w:rsidRPr="006B0536">
        <w:rPr>
          <w:lang w:val="en-GB"/>
        </w:rPr>
        <w:t>, 12(1):26, doi:10.1186/s13750-023-00319-w.</w:t>
      </w:r>
    </w:p>
    <w:p w14:paraId="5D051FFD" w14:textId="77777777" w:rsidR="006B0536" w:rsidRPr="006B0536" w:rsidRDefault="006B0536" w:rsidP="006B0536">
      <w:pPr>
        <w:pStyle w:val="Bibliography"/>
        <w:rPr>
          <w:lang w:val="en-GB"/>
        </w:rPr>
      </w:pPr>
      <w:r w:rsidRPr="006B0536">
        <w:rPr>
          <w:lang w:val="en-GB"/>
        </w:rPr>
        <w:t xml:space="preserve">Lawson BE and McDermott EG (2023) ‘Topical, contact, and oral susceptibility of adult Culicoides biting midges (Diptera: Ceratopogonidae) to fluralaner’, </w:t>
      </w:r>
      <w:r w:rsidRPr="006B0536">
        <w:rPr>
          <w:i/>
          <w:iCs/>
          <w:lang w:val="en-GB"/>
        </w:rPr>
        <w:t>Parasites &amp; Vectors</w:t>
      </w:r>
      <w:r w:rsidRPr="006B0536">
        <w:rPr>
          <w:lang w:val="en-GB"/>
        </w:rPr>
        <w:t>, 16(1):281, doi:10.1186/s13071-023-05899-7.</w:t>
      </w:r>
    </w:p>
    <w:p w14:paraId="28A903D4" w14:textId="77777777" w:rsidR="006B0536" w:rsidRPr="006B0536" w:rsidRDefault="006B0536" w:rsidP="006B0536">
      <w:pPr>
        <w:pStyle w:val="Bibliography"/>
        <w:rPr>
          <w:lang w:val="en-GB"/>
        </w:rPr>
      </w:pPr>
      <w:r w:rsidRPr="006B0536">
        <w:rPr>
          <w:lang w:val="en-GB"/>
        </w:rPr>
        <w:t xml:space="preserve">Lee NSM, Clements GR, Ting ASY, Wong ZH and Yek SH (2020) ‘Persistent mosquito fogging can be detrimental to non-target invertebrates in an urban tropical forest’, </w:t>
      </w:r>
      <w:r w:rsidRPr="006B0536">
        <w:rPr>
          <w:i/>
          <w:iCs/>
          <w:lang w:val="en-GB"/>
        </w:rPr>
        <w:t>PeerJ</w:t>
      </w:r>
      <w:r w:rsidRPr="006B0536">
        <w:rPr>
          <w:lang w:val="en-GB"/>
        </w:rPr>
        <w:t>, 8:e10033, doi:10.7717/peerj.10033.</w:t>
      </w:r>
    </w:p>
    <w:p w14:paraId="7704AA76" w14:textId="77777777" w:rsidR="006B0536" w:rsidRPr="006B0536" w:rsidRDefault="006B0536" w:rsidP="006B0536">
      <w:pPr>
        <w:pStyle w:val="Bibliography"/>
        <w:rPr>
          <w:lang w:val="en-GB"/>
        </w:rPr>
      </w:pPr>
      <w:r w:rsidRPr="006B0536">
        <w:rPr>
          <w:lang w:val="en-GB"/>
        </w:rPr>
        <w:t xml:space="preserve">Leemon DM and Jonsson NN (2008) ‘Laboratory studies on Australian isolates of Metarhizium anisopliae as a biopesticide for the cattle tick Boophilus microplus’, </w:t>
      </w:r>
      <w:r w:rsidRPr="006B0536">
        <w:rPr>
          <w:i/>
          <w:iCs/>
          <w:lang w:val="en-GB"/>
        </w:rPr>
        <w:t>Journal of Invertebrate Pathology</w:t>
      </w:r>
      <w:r w:rsidRPr="006B0536">
        <w:rPr>
          <w:lang w:val="en-GB"/>
        </w:rPr>
        <w:t>, 97(1):40–49, doi:10.1016/j.jip.2007.07.006.</w:t>
      </w:r>
    </w:p>
    <w:p w14:paraId="090C77E4" w14:textId="77777777" w:rsidR="006B0536" w:rsidRPr="006B0536" w:rsidRDefault="006B0536" w:rsidP="006B0536">
      <w:pPr>
        <w:pStyle w:val="Bibliography"/>
        <w:rPr>
          <w:lang w:val="en-GB"/>
        </w:rPr>
      </w:pPr>
      <w:r w:rsidRPr="006B0536">
        <w:rPr>
          <w:lang w:val="en-GB"/>
        </w:rPr>
        <w:t xml:space="preserve">Lemcke B (2017) </w:t>
      </w:r>
      <w:r w:rsidRPr="006B0536">
        <w:rPr>
          <w:i/>
          <w:iCs/>
          <w:lang w:val="en-GB"/>
        </w:rPr>
        <w:t>The Australian water buffalo manual</w:t>
      </w:r>
      <w:r w:rsidRPr="006B0536">
        <w:rPr>
          <w:lang w:val="en-GB"/>
        </w:rPr>
        <w:t>, Department of Primary Industry and Resources Northern Territory Government, Darwin, NT, https://agrifutures.com.au/wp-content/uploads/publications/17-003.pdf, accessed 18 March 2024.</w:t>
      </w:r>
    </w:p>
    <w:p w14:paraId="3E602571" w14:textId="77777777" w:rsidR="006B0536" w:rsidRPr="006B0536" w:rsidRDefault="006B0536" w:rsidP="006B0536">
      <w:pPr>
        <w:pStyle w:val="Bibliography"/>
        <w:rPr>
          <w:lang w:val="en-GB"/>
        </w:rPr>
      </w:pPr>
      <w:r w:rsidRPr="006B0536">
        <w:rPr>
          <w:lang w:val="en-GB"/>
        </w:rPr>
        <w:lastRenderedPageBreak/>
        <w:t xml:space="preserve">LGAQ (2014) </w:t>
      </w:r>
      <w:r w:rsidRPr="006B0536">
        <w:rPr>
          <w:i/>
          <w:iCs/>
          <w:lang w:val="en-GB"/>
        </w:rPr>
        <w:t>Mosquito Management Code of Practice</w:t>
      </w:r>
      <w:r w:rsidRPr="006B0536">
        <w:rPr>
          <w:lang w:val="en-GB"/>
        </w:rPr>
        <w:t>, Local Government Association of Queensland, https://www.des.qld.gov.au/policies?a=272936:policy_registry/pr-cp-mosquito-management.pdf.</w:t>
      </w:r>
    </w:p>
    <w:p w14:paraId="09894210" w14:textId="77777777" w:rsidR="006B0536" w:rsidRPr="006B0536" w:rsidRDefault="006B0536" w:rsidP="006B0536">
      <w:pPr>
        <w:pStyle w:val="Bibliography"/>
        <w:rPr>
          <w:lang w:val="en-GB"/>
        </w:rPr>
      </w:pPr>
      <w:r w:rsidRPr="006B0536">
        <w:rPr>
          <w:lang w:val="en-GB"/>
        </w:rPr>
        <w:t xml:space="preserve">Lincoln VJ, Page PC, Kopp C, Mathis A, von Niederhäusern R, Burger D and Herholz C (2015) ‘Protection of horses against Culicoides biting midges in different housing systems in Switzerland’, </w:t>
      </w:r>
      <w:r w:rsidRPr="006B0536">
        <w:rPr>
          <w:i/>
          <w:iCs/>
          <w:lang w:val="en-GB"/>
        </w:rPr>
        <w:t>Veterinary Parasitology</w:t>
      </w:r>
      <w:r w:rsidRPr="006B0536">
        <w:rPr>
          <w:lang w:val="en-GB"/>
        </w:rPr>
        <w:t>, 210(3–4):206–214, doi:10.1016/j.vetpar.2015.04.006.</w:t>
      </w:r>
    </w:p>
    <w:p w14:paraId="71B80367" w14:textId="77777777" w:rsidR="006B0536" w:rsidRPr="006B0536" w:rsidRDefault="006B0536" w:rsidP="006B0536">
      <w:pPr>
        <w:pStyle w:val="Bibliography"/>
        <w:rPr>
          <w:lang w:val="en-GB"/>
        </w:rPr>
      </w:pPr>
      <w:r w:rsidRPr="006B0536">
        <w:rPr>
          <w:lang w:val="en-GB"/>
        </w:rPr>
        <w:t xml:space="preserve">Lubinga J, Clift S, Tuppurainen E, Stoltsz W, Babiuk S, Coetzer J and Venter E (2014) ‘Demonstration of lumpy skin disease virus infection in </w:t>
      </w:r>
      <w:r w:rsidRPr="006B0536">
        <w:rPr>
          <w:i/>
          <w:iCs/>
          <w:lang w:val="en-GB"/>
        </w:rPr>
        <w:t>Amblyomma hebraeum</w:t>
      </w:r>
      <w:r w:rsidRPr="006B0536">
        <w:rPr>
          <w:lang w:val="en-GB"/>
        </w:rPr>
        <w:t xml:space="preserve"> and </w:t>
      </w:r>
      <w:r w:rsidRPr="006B0536">
        <w:rPr>
          <w:i/>
          <w:iCs/>
          <w:lang w:val="en-GB"/>
        </w:rPr>
        <w:t>Rhipicephalus appendiculatus</w:t>
      </w:r>
      <w:r w:rsidRPr="006B0536">
        <w:rPr>
          <w:lang w:val="en-GB"/>
        </w:rPr>
        <w:t xml:space="preserve"> ticks using immunohistochemistry’, </w:t>
      </w:r>
      <w:r w:rsidRPr="006B0536">
        <w:rPr>
          <w:i/>
          <w:iCs/>
          <w:lang w:val="en-GB"/>
        </w:rPr>
        <w:t>Ticks and Tick-Borne Diseases</w:t>
      </w:r>
      <w:r w:rsidRPr="006B0536">
        <w:rPr>
          <w:lang w:val="en-GB"/>
        </w:rPr>
        <w:t>, 5(2):113–120, doi:10.1016/j.ttbdis.2013.09.010.</w:t>
      </w:r>
    </w:p>
    <w:p w14:paraId="3B676AF9" w14:textId="77777777" w:rsidR="006B0536" w:rsidRPr="006B0536" w:rsidRDefault="006B0536" w:rsidP="006B0536">
      <w:pPr>
        <w:pStyle w:val="Bibliography"/>
        <w:rPr>
          <w:lang w:val="en-GB"/>
        </w:rPr>
      </w:pPr>
      <w:r w:rsidRPr="006B0536">
        <w:rPr>
          <w:lang w:val="en-GB"/>
        </w:rPr>
        <w:t xml:space="preserve">Lubinga J, Tuppurainen E, Coetzer J, Stoltsz W and Venter E (2014) ‘Transovarial passage and transmission of LSDV by </w:t>
      </w:r>
      <w:r w:rsidRPr="006B0536">
        <w:rPr>
          <w:i/>
          <w:iCs/>
          <w:lang w:val="en-GB"/>
        </w:rPr>
        <w:t xml:space="preserve">Amblyomma hebraeum, Rhipicephalus appendiculatus </w:t>
      </w:r>
      <w:r w:rsidRPr="006B0536">
        <w:rPr>
          <w:lang w:val="en-GB"/>
        </w:rPr>
        <w:t xml:space="preserve">and </w:t>
      </w:r>
      <w:r w:rsidRPr="006B0536">
        <w:rPr>
          <w:i/>
          <w:iCs/>
          <w:lang w:val="en-GB"/>
        </w:rPr>
        <w:t>Rhipicephalus decoloratus</w:t>
      </w:r>
      <w:r w:rsidRPr="006B0536">
        <w:rPr>
          <w:lang w:val="en-GB"/>
        </w:rPr>
        <w:t xml:space="preserve">’, </w:t>
      </w:r>
      <w:r w:rsidRPr="006B0536">
        <w:rPr>
          <w:i/>
          <w:iCs/>
          <w:lang w:val="en-GB"/>
        </w:rPr>
        <w:t>Experimental and Applied Acarology</w:t>
      </w:r>
      <w:r w:rsidRPr="006B0536">
        <w:rPr>
          <w:lang w:val="en-GB"/>
        </w:rPr>
        <w:t>, 62(1):67–75, doi:10.1007/s10493-013-9722-6.</w:t>
      </w:r>
    </w:p>
    <w:p w14:paraId="097FA329" w14:textId="77777777" w:rsidR="006B0536" w:rsidRPr="006B0536" w:rsidRDefault="006B0536" w:rsidP="006B0536">
      <w:pPr>
        <w:pStyle w:val="Bibliography"/>
        <w:rPr>
          <w:lang w:val="en-GB"/>
        </w:rPr>
      </w:pPr>
      <w:r w:rsidRPr="006B0536">
        <w:rPr>
          <w:lang w:val="en-GB"/>
        </w:rPr>
        <w:t xml:space="preserve">Lubinga J, Tuppurainen E, Mahlare R, Coetzer J, Stoltsz W and Venter E (2015) ‘Evidence of transstadial and mechanical transmission of lumpy skin disease virus by </w:t>
      </w:r>
      <w:r w:rsidRPr="006B0536">
        <w:rPr>
          <w:i/>
          <w:iCs/>
          <w:lang w:val="en-GB"/>
        </w:rPr>
        <w:t>Amblyomma hebraeum</w:t>
      </w:r>
      <w:r w:rsidRPr="006B0536">
        <w:rPr>
          <w:lang w:val="en-GB"/>
        </w:rPr>
        <w:t xml:space="preserve"> ticks’, </w:t>
      </w:r>
      <w:r w:rsidRPr="006B0536">
        <w:rPr>
          <w:i/>
          <w:iCs/>
          <w:lang w:val="en-GB"/>
        </w:rPr>
        <w:t>Transboundary and Emerging Diseases</w:t>
      </w:r>
      <w:r w:rsidRPr="006B0536">
        <w:rPr>
          <w:lang w:val="en-GB"/>
        </w:rPr>
        <w:t>, 62(2):174–182, doi:10.1111/tbed.12102.</w:t>
      </w:r>
    </w:p>
    <w:p w14:paraId="00A30110" w14:textId="77777777" w:rsidR="006B0536" w:rsidRPr="006B0536" w:rsidRDefault="006B0536" w:rsidP="006B0536">
      <w:pPr>
        <w:pStyle w:val="Bibliography"/>
        <w:rPr>
          <w:lang w:val="en-GB"/>
        </w:rPr>
      </w:pPr>
      <w:r w:rsidRPr="006B0536">
        <w:rPr>
          <w:lang w:val="en-GB"/>
        </w:rPr>
        <w:t xml:space="preserve">Lubinga J, Tuppurainen E, Stoltsz W, Ebersohn K, Coetzer J and Venter E (2013) ‘Detection of lumpy skin disease virus in saliva of ticks fed on lumpy skin disease virus-infected cattle’, </w:t>
      </w:r>
      <w:r w:rsidRPr="006B0536">
        <w:rPr>
          <w:i/>
          <w:iCs/>
          <w:lang w:val="en-GB"/>
        </w:rPr>
        <w:t>Experimental and Applied Acarology</w:t>
      </w:r>
      <w:r w:rsidRPr="006B0536">
        <w:rPr>
          <w:lang w:val="en-GB"/>
        </w:rPr>
        <w:t>, 61(1):129–138, doi:10.1007/s10493-013-9679-5.</w:t>
      </w:r>
    </w:p>
    <w:p w14:paraId="086C79E3" w14:textId="77777777" w:rsidR="006B0536" w:rsidRPr="006B0536" w:rsidRDefault="006B0536" w:rsidP="006B0536">
      <w:pPr>
        <w:pStyle w:val="Bibliography"/>
        <w:rPr>
          <w:lang w:val="en-GB"/>
        </w:rPr>
      </w:pPr>
      <w:r w:rsidRPr="006B0536">
        <w:rPr>
          <w:lang w:val="en-GB"/>
        </w:rPr>
        <w:t xml:space="preserve">Lysyk TJ, Kalischuk-Tymensen LD and Selinger LB (2012) ‘Mortality of Adult Stomoxys calcitrans Fed Isolates of Bacillus thuringiensis’, </w:t>
      </w:r>
      <w:r w:rsidRPr="006B0536">
        <w:rPr>
          <w:i/>
          <w:iCs/>
          <w:lang w:val="en-GB"/>
        </w:rPr>
        <w:t>Journal of Economic Entomology</w:t>
      </w:r>
      <w:r w:rsidRPr="006B0536">
        <w:rPr>
          <w:lang w:val="en-GB"/>
        </w:rPr>
        <w:t>, 105(5):1863–1870, doi:10.1603/EC12238.</w:t>
      </w:r>
    </w:p>
    <w:p w14:paraId="448CC059" w14:textId="77777777" w:rsidR="006B0536" w:rsidRPr="006B0536" w:rsidRDefault="006B0536" w:rsidP="006B0536">
      <w:pPr>
        <w:pStyle w:val="Bibliography"/>
        <w:rPr>
          <w:lang w:val="en-GB"/>
        </w:rPr>
      </w:pPr>
      <w:r w:rsidRPr="006B0536">
        <w:rPr>
          <w:lang w:val="en-GB"/>
        </w:rPr>
        <w:t xml:space="preserve">MacDonald N, Lemcke B, Bilato L, Jans B and Bristow M (2021) </w:t>
      </w:r>
      <w:r w:rsidRPr="006B0536">
        <w:rPr>
          <w:i/>
          <w:iCs/>
          <w:lang w:val="en-GB"/>
        </w:rPr>
        <w:t>AgriFutures buffalo program strategic RD&amp;E plan (2021-2025)</w:t>
      </w:r>
      <w:r w:rsidRPr="006B0536">
        <w:rPr>
          <w:lang w:val="en-GB"/>
        </w:rPr>
        <w:t>, AgriFutures Australia, Wagga Wagga, NSW, https://agrifutures.com.au/wp-content/uploads/2021/03/21-004.pdf, accessed 27 September 2022.</w:t>
      </w:r>
    </w:p>
    <w:p w14:paraId="66BBF53A" w14:textId="77777777" w:rsidR="006B0536" w:rsidRPr="006B0536" w:rsidRDefault="006B0536" w:rsidP="006B0536">
      <w:pPr>
        <w:pStyle w:val="Bibliography"/>
        <w:rPr>
          <w:lang w:val="en-GB"/>
        </w:rPr>
      </w:pPr>
      <w:r w:rsidRPr="006B0536">
        <w:rPr>
          <w:lang w:val="en-GB"/>
        </w:rPr>
        <w:t xml:space="preserve">Machtinger ET and Geden CJ (2018) ‘Biological control with parasitoids’, in </w:t>
      </w:r>
      <w:r w:rsidRPr="006B0536">
        <w:rPr>
          <w:i/>
          <w:iCs/>
          <w:lang w:val="en-GB"/>
        </w:rPr>
        <w:t>Garros, C., Bouyer, J., Takken, W. and Smallegange, R.C. editors. Pests and Vector-Borne Diseases in the Livestock Industry</w:t>
      </w:r>
      <w:r w:rsidRPr="006B0536">
        <w:rPr>
          <w:lang w:val="en-GB"/>
        </w:rPr>
        <w:t>, Wageningen Academic Publishers, Wageningen, The Netherlands, https://www.ars.usda.gov/research/publications/publication/?seqNo115=336759.</w:t>
      </w:r>
    </w:p>
    <w:p w14:paraId="53BBA0F7" w14:textId="77777777" w:rsidR="006B0536" w:rsidRPr="006B0536" w:rsidRDefault="006B0536" w:rsidP="006B0536">
      <w:pPr>
        <w:pStyle w:val="Bibliography"/>
        <w:rPr>
          <w:lang w:val="en-GB"/>
        </w:rPr>
      </w:pPr>
      <w:r w:rsidRPr="006B0536">
        <w:rPr>
          <w:lang w:val="en-GB"/>
        </w:rPr>
        <w:t xml:space="preserve">Mackerras IM (1971) ‘The Tabanidae (Diptera) of Australia. V. Subfamily Tabaninae, Tribe Tabanini’, </w:t>
      </w:r>
      <w:r w:rsidRPr="006B0536">
        <w:rPr>
          <w:i/>
          <w:iCs/>
          <w:lang w:val="en-GB"/>
        </w:rPr>
        <w:t>Australian Journal of Zoology</w:t>
      </w:r>
      <w:r w:rsidRPr="006B0536">
        <w:rPr>
          <w:lang w:val="en-GB"/>
        </w:rPr>
        <w:t>, 4:54.</w:t>
      </w:r>
    </w:p>
    <w:p w14:paraId="601AF6F9" w14:textId="77777777" w:rsidR="006B0536" w:rsidRPr="006B0536" w:rsidRDefault="006B0536" w:rsidP="006B0536">
      <w:pPr>
        <w:pStyle w:val="Bibliography"/>
        <w:rPr>
          <w:lang w:val="en-GB"/>
        </w:rPr>
      </w:pPr>
      <w:r w:rsidRPr="006B0536">
        <w:rPr>
          <w:lang w:val="en-GB"/>
        </w:rPr>
        <w:t xml:space="preserve">Madhav M, Brown G, Morgan JAT, Asgari S, McGraw EA and James P (2020) ‘Transinfection of buffalo flies (Haematobia irritans exigua) with Wolbachia and effect on host biology’, </w:t>
      </w:r>
      <w:r w:rsidRPr="006B0536">
        <w:rPr>
          <w:i/>
          <w:iCs/>
          <w:lang w:val="en-GB"/>
        </w:rPr>
        <w:t>Parasites &amp; Vectors</w:t>
      </w:r>
      <w:r w:rsidRPr="006B0536">
        <w:rPr>
          <w:lang w:val="en-GB"/>
        </w:rPr>
        <w:t>, 13(1):296, doi:10.1186/s13071-020-04161-8.</w:t>
      </w:r>
    </w:p>
    <w:p w14:paraId="0581A718" w14:textId="77777777" w:rsidR="006B0536" w:rsidRPr="006B0536" w:rsidRDefault="006B0536" w:rsidP="006B0536">
      <w:pPr>
        <w:pStyle w:val="Bibliography"/>
        <w:rPr>
          <w:lang w:val="en-GB"/>
        </w:rPr>
      </w:pPr>
      <w:r w:rsidRPr="006B0536">
        <w:rPr>
          <w:lang w:val="en-GB"/>
        </w:rPr>
        <w:t xml:space="preserve">Magori-Cohen R, Louzoun Y, Herziger Y, Oron E, Arazi A, Tuppurainen E, Shpigel N and Klement E (2012) ‘Mathematical modelling and evaluation of the different routes of transmission of lumpy skin disease virus’, </w:t>
      </w:r>
      <w:r w:rsidRPr="006B0536">
        <w:rPr>
          <w:i/>
          <w:iCs/>
          <w:lang w:val="en-GB"/>
        </w:rPr>
        <w:t>Veterinary Research</w:t>
      </w:r>
      <w:r w:rsidRPr="006B0536">
        <w:rPr>
          <w:lang w:val="en-GB"/>
        </w:rPr>
        <w:t>, 43(1):1, doi:10.1186/1297-9716-43-1.</w:t>
      </w:r>
    </w:p>
    <w:p w14:paraId="59F40821" w14:textId="77777777" w:rsidR="006B0536" w:rsidRPr="006B0536" w:rsidRDefault="006B0536" w:rsidP="006B0536">
      <w:pPr>
        <w:pStyle w:val="Bibliography"/>
        <w:rPr>
          <w:lang w:val="en-GB"/>
        </w:rPr>
      </w:pPr>
      <w:r w:rsidRPr="006B0536">
        <w:rPr>
          <w:lang w:val="en-GB"/>
        </w:rPr>
        <w:t xml:space="preserve">Mayo CE, Osborne CJ, Mullens BA, Gerry AC, Gardner IA, Reisen WK, Barker CM and MacLachlan NJ (2014) ‘Seasonal Variation and Impact of Waste-Water Lagoons as Larval Habitat on the Population Dynamics of Culicoides sonorensis (Diptera:Ceratpogonidae) at Two Dairy Farms in Northern California’, </w:t>
      </w:r>
      <w:r w:rsidRPr="006B0536">
        <w:rPr>
          <w:i/>
          <w:iCs/>
          <w:lang w:val="en-GB"/>
        </w:rPr>
        <w:t>PLOS ONE</w:t>
      </w:r>
      <w:r w:rsidRPr="006B0536">
        <w:rPr>
          <w:lang w:val="en-GB"/>
        </w:rPr>
        <w:t>, 9(2), doi:10.1371/journal.pone.0089633.</w:t>
      </w:r>
    </w:p>
    <w:p w14:paraId="01E8AD9D" w14:textId="77777777" w:rsidR="006B0536" w:rsidRPr="006B0536" w:rsidRDefault="006B0536" w:rsidP="006B0536">
      <w:pPr>
        <w:pStyle w:val="Bibliography"/>
        <w:rPr>
          <w:lang w:val="en-GB"/>
        </w:rPr>
      </w:pPr>
      <w:r w:rsidRPr="006B0536">
        <w:rPr>
          <w:lang w:val="en-GB"/>
        </w:rPr>
        <w:lastRenderedPageBreak/>
        <w:t>Meat and Livestock Australia (2021) ‘Targetting Tricky Ticks’, MLA Feedback - Summer 2021, accessed 6 March 2024, https://www.mla.com.au/globalassets/mla-corporate/news-and-events/documents/mla-feedback-summer-2021-web.pdf, accessed 6 March 2024.</w:t>
      </w:r>
    </w:p>
    <w:p w14:paraId="5659086C" w14:textId="77777777" w:rsidR="006B0536" w:rsidRPr="006B0536" w:rsidRDefault="006B0536" w:rsidP="006B0536">
      <w:pPr>
        <w:pStyle w:val="Bibliography"/>
        <w:rPr>
          <w:lang w:val="en-GB"/>
        </w:rPr>
      </w:pPr>
      <w:r w:rsidRPr="006B0536">
        <w:rPr>
          <w:lang w:val="en-GB"/>
        </w:rPr>
        <w:t xml:space="preserve">—— (2023) </w:t>
      </w:r>
      <w:r w:rsidRPr="006B0536">
        <w:rPr>
          <w:i/>
          <w:iCs/>
          <w:lang w:val="en-GB"/>
        </w:rPr>
        <w:t>State of the Industry Report. The Australian red meat and livestock industry</w:t>
      </w:r>
      <w:r w:rsidRPr="006B0536">
        <w:rPr>
          <w:lang w:val="en-GB"/>
        </w:rPr>
        <w:t>, Meat and Livestock Australia Ltd, North Sydney, NSW, https://www.mla.com.au/globalassets/mla-corporate/prices--markets/documents/trends--analysis/soti-report/mla-state-of-the-industry-report-2223-web_updated.pdf.</w:t>
      </w:r>
    </w:p>
    <w:p w14:paraId="30A4ED68" w14:textId="77777777" w:rsidR="006B0536" w:rsidRPr="006B0536" w:rsidRDefault="006B0536" w:rsidP="006B0536">
      <w:pPr>
        <w:pStyle w:val="Bibliography"/>
        <w:rPr>
          <w:lang w:val="en-GB"/>
        </w:rPr>
      </w:pPr>
      <w:r w:rsidRPr="006B0536">
        <w:rPr>
          <w:lang w:val="en-GB"/>
        </w:rPr>
        <w:t xml:space="preserve">Mee PT, Weeks AR, Walker PJ, Hoffmann AA and Duchemin J-B (2015) ‘Detection of Low-Level Cardinium and Wolbachia Infections in Culicoides’, </w:t>
      </w:r>
      <w:r w:rsidRPr="006B0536">
        <w:rPr>
          <w:i/>
          <w:iCs/>
          <w:lang w:val="en-GB"/>
        </w:rPr>
        <w:t>Applied and Environmental Microbiology</w:t>
      </w:r>
      <w:r w:rsidRPr="006B0536">
        <w:rPr>
          <w:lang w:val="en-GB"/>
        </w:rPr>
        <w:t>, 81(18):6177–6188, doi:10.1128/AEM.01239-15.</w:t>
      </w:r>
    </w:p>
    <w:p w14:paraId="423474EA" w14:textId="77777777" w:rsidR="006B0536" w:rsidRPr="006B0536" w:rsidRDefault="006B0536" w:rsidP="006B0536">
      <w:pPr>
        <w:pStyle w:val="Bibliography"/>
        <w:rPr>
          <w:lang w:val="en-GB"/>
        </w:rPr>
      </w:pPr>
      <w:r w:rsidRPr="006B0536">
        <w:rPr>
          <w:lang w:val="en-GB"/>
        </w:rPr>
        <w:t xml:space="preserve">Meiswinkel R, Baylis M and Labuschagne K (2000) ‘Stabling and the protection of horses from Culicoides bolitinos (Diptera: Ceratopogonidae), a recently identified vector of African horse sickness’, </w:t>
      </w:r>
      <w:r w:rsidRPr="006B0536">
        <w:rPr>
          <w:i/>
          <w:iCs/>
          <w:lang w:val="en-GB"/>
        </w:rPr>
        <w:t>Bulletin of Entomological Research</w:t>
      </w:r>
      <w:r w:rsidRPr="006B0536">
        <w:rPr>
          <w:lang w:val="en-GB"/>
        </w:rPr>
        <w:t>, 90(6):509–515, doi:10.1017/s0007485300000626.</w:t>
      </w:r>
    </w:p>
    <w:p w14:paraId="71760F72" w14:textId="77777777" w:rsidR="006B0536" w:rsidRPr="006B0536" w:rsidRDefault="006B0536" w:rsidP="006B0536">
      <w:pPr>
        <w:pStyle w:val="Bibliography"/>
        <w:rPr>
          <w:lang w:val="en-GB"/>
        </w:rPr>
      </w:pPr>
      <w:r w:rsidRPr="006B0536">
        <w:rPr>
          <w:lang w:val="en-GB"/>
        </w:rPr>
        <w:t xml:space="preserve">Merino O, Alberdi P, Pérez de la Lastra JM and de la Fuente J (2013) ‘Tick vaccines and the control of tick-borne pathogens’, </w:t>
      </w:r>
      <w:r w:rsidRPr="006B0536">
        <w:rPr>
          <w:i/>
          <w:iCs/>
          <w:lang w:val="en-GB"/>
        </w:rPr>
        <w:t>Frontiers in Cellular and Infection Microbiology</w:t>
      </w:r>
      <w:r w:rsidRPr="006B0536">
        <w:rPr>
          <w:lang w:val="en-GB"/>
        </w:rPr>
        <w:t>, 3:30, doi:10.3389/fcimb.2013.00030.</w:t>
      </w:r>
    </w:p>
    <w:p w14:paraId="593B6B78" w14:textId="77777777" w:rsidR="006B0536" w:rsidRPr="006B0536" w:rsidRDefault="006B0536" w:rsidP="006B0536">
      <w:pPr>
        <w:pStyle w:val="Bibliography"/>
        <w:rPr>
          <w:lang w:val="en-GB"/>
        </w:rPr>
      </w:pPr>
      <w:r w:rsidRPr="006B0536">
        <w:rPr>
          <w:lang w:val="en-GB"/>
        </w:rPr>
        <w:t xml:space="preserve">Miraballes C, Buscio D, Diaz A, Sanchez J, Riet-Correa F, Saravia A and Castro-Janer E (2017) ‘Efficiency of a walk-through fly trap for Haematobia irritans control in milking cows in Uruguay’, </w:t>
      </w:r>
      <w:r w:rsidRPr="006B0536">
        <w:rPr>
          <w:i/>
          <w:iCs/>
          <w:lang w:val="en-GB"/>
        </w:rPr>
        <w:t>Veterinary Parasitology, Regional Studies and Reports</w:t>
      </w:r>
      <w:r w:rsidRPr="006B0536">
        <w:rPr>
          <w:lang w:val="en-GB"/>
        </w:rPr>
        <w:t>, 10:126–131, doi:10.1016/j.vprsr.2017.10.002.</w:t>
      </w:r>
    </w:p>
    <w:p w14:paraId="5796B960" w14:textId="77777777" w:rsidR="006B0536" w:rsidRPr="006B0536" w:rsidRDefault="006B0536" w:rsidP="006B0536">
      <w:pPr>
        <w:pStyle w:val="Bibliography"/>
        <w:rPr>
          <w:lang w:val="en-GB"/>
        </w:rPr>
      </w:pPr>
      <w:r w:rsidRPr="006B0536">
        <w:rPr>
          <w:lang w:val="en-GB"/>
        </w:rPr>
        <w:t xml:space="preserve">Miranda MÁ (2018) ‘9. Case studies of vector-borne diseases in livestock: bluetongue virus in: Pests and vector-borne diseases in the livestock industry’, in </w:t>
      </w:r>
      <w:r w:rsidRPr="006B0536">
        <w:rPr>
          <w:i/>
          <w:iCs/>
          <w:lang w:val="en-GB"/>
        </w:rPr>
        <w:t>Pests and vector-borne diseases in the livestock industry.</w:t>
      </w:r>
      <w:r w:rsidRPr="006B0536">
        <w:rPr>
          <w:lang w:val="en-GB"/>
        </w:rPr>
        <w:t>, Wageningen Academic., Leiden, The Netherlands, https://brill.com/edcollchap-oa/book/9789086868636/BP000012.xml, accessed 23 February 2024.</w:t>
      </w:r>
    </w:p>
    <w:p w14:paraId="4C528F76" w14:textId="77777777" w:rsidR="006B0536" w:rsidRPr="006B0536" w:rsidRDefault="006B0536" w:rsidP="006B0536">
      <w:pPr>
        <w:pStyle w:val="Bibliography"/>
        <w:rPr>
          <w:lang w:val="en-GB"/>
        </w:rPr>
      </w:pPr>
      <w:r w:rsidRPr="006B0536">
        <w:rPr>
          <w:lang w:val="en-GB"/>
        </w:rPr>
        <w:t xml:space="preserve">de Miranda Santos IK, Garcia GR, Oliveira PS, Veríssimo CJ, Katiki LM, Rodrigues L, Szabó and Maritz-Olivier O (2018) ‘4. Acaricides: current status and sustainable alternatives for controlling the cattle tick, Rhipicephalus microplus, based on its ecology’, in </w:t>
      </w:r>
      <w:r w:rsidRPr="006B0536">
        <w:rPr>
          <w:i/>
          <w:iCs/>
          <w:lang w:val="en-GB"/>
        </w:rPr>
        <w:t>Pests and vector-borne diseases in the livestock industry</w:t>
      </w:r>
      <w:r w:rsidRPr="006B0536">
        <w:rPr>
          <w:lang w:val="en-GB"/>
        </w:rPr>
        <w:t>, Wageningen Academic, Leiden, The Netherlands, https://brill.com/edcollchap-oa/book/9789086868636/BP000006.xml.</w:t>
      </w:r>
    </w:p>
    <w:p w14:paraId="165677D0" w14:textId="77777777" w:rsidR="006B0536" w:rsidRPr="006B0536" w:rsidRDefault="006B0536" w:rsidP="006B0536">
      <w:pPr>
        <w:pStyle w:val="Bibliography"/>
        <w:rPr>
          <w:lang w:val="en-GB"/>
        </w:rPr>
      </w:pPr>
      <w:r w:rsidRPr="006B0536">
        <w:rPr>
          <w:lang w:val="en-GB"/>
        </w:rPr>
        <w:t xml:space="preserve">MLA (2017) </w:t>
      </w:r>
      <w:r w:rsidRPr="006B0536">
        <w:rPr>
          <w:i/>
          <w:iCs/>
          <w:lang w:val="en-GB"/>
        </w:rPr>
        <w:t>National Arbovirus Monitoring Program 2014-2017 Report</w:t>
      </w:r>
      <w:r w:rsidRPr="006B0536">
        <w:rPr>
          <w:lang w:val="en-GB"/>
        </w:rPr>
        <w:t>.</w:t>
      </w:r>
    </w:p>
    <w:p w14:paraId="0E3F2727" w14:textId="77777777" w:rsidR="006B0536" w:rsidRPr="006B0536" w:rsidRDefault="006B0536" w:rsidP="006B0536">
      <w:pPr>
        <w:pStyle w:val="Bibliography"/>
        <w:rPr>
          <w:lang w:val="en-GB"/>
        </w:rPr>
      </w:pPr>
      <w:r w:rsidRPr="006B0536">
        <w:rPr>
          <w:lang w:val="en-GB"/>
        </w:rPr>
        <w:t xml:space="preserve">—— (2022) </w:t>
      </w:r>
      <w:r w:rsidRPr="006B0536">
        <w:rPr>
          <w:i/>
          <w:iCs/>
          <w:lang w:val="en-GB"/>
        </w:rPr>
        <w:t>Meat and Livestock Australia - Flies</w:t>
      </w:r>
      <w:r w:rsidRPr="006B0536">
        <w:rPr>
          <w:lang w:val="en-GB"/>
        </w:rPr>
        <w:t>, https://www.mla.com.au/research-and-development/animal-health-welfare-and-biosecurity/parasites/identification/flies/#:~:text=The%20buffalo%20fly%20is%20primarily,Wales%20to%20northern%20Western%20Australia.</w:t>
      </w:r>
    </w:p>
    <w:p w14:paraId="27CDCCAD" w14:textId="77777777" w:rsidR="006B0536" w:rsidRPr="006B0536" w:rsidRDefault="006B0536" w:rsidP="006B0536">
      <w:pPr>
        <w:pStyle w:val="Bibliography"/>
        <w:rPr>
          <w:lang w:val="en-GB"/>
        </w:rPr>
      </w:pPr>
      <w:r w:rsidRPr="006B0536">
        <w:rPr>
          <w:lang w:val="en-GB"/>
        </w:rPr>
        <w:t xml:space="preserve">—— (2024) </w:t>
      </w:r>
      <w:r w:rsidRPr="006B0536">
        <w:rPr>
          <w:i/>
          <w:iCs/>
          <w:lang w:val="en-GB"/>
        </w:rPr>
        <w:t>Processing overview</w:t>
      </w:r>
      <w:r w:rsidRPr="006B0536">
        <w:rPr>
          <w:lang w:val="en-GB"/>
        </w:rPr>
        <w:t xml:space="preserve">, </w:t>
      </w:r>
      <w:r w:rsidRPr="006B0536">
        <w:rPr>
          <w:i/>
          <w:iCs/>
          <w:lang w:val="en-GB"/>
        </w:rPr>
        <w:t>Australian Butchers Guild</w:t>
      </w:r>
      <w:r w:rsidRPr="006B0536">
        <w:rPr>
          <w:lang w:val="en-GB"/>
        </w:rPr>
        <w:t>, https://www.australianbutchersguild.com.au/supply-chain/processing/, accessed 17 March 2024.</w:t>
      </w:r>
    </w:p>
    <w:p w14:paraId="1D31C398" w14:textId="77777777" w:rsidR="006B0536" w:rsidRPr="006B0536" w:rsidRDefault="006B0536" w:rsidP="006B0536">
      <w:pPr>
        <w:pStyle w:val="Bibliography"/>
        <w:rPr>
          <w:lang w:val="en-GB"/>
        </w:rPr>
      </w:pPr>
      <w:r w:rsidRPr="006B0536">
        <w:rPr>
          <w:lang w:val="en-GB"/>
        </w:rPr>
        <w:t xml:space="preserve">Mochi DA, Monteiro AC, Simi LD and Sampaio AAM (2009) ‘Susceptibility of adult and larval stages of the horn fly, Haematobia irritans, to the entomopathogenic fungus Metarhizium anisopliae under field conditions’, </w:t>
      </w:r>
      <w:r w:rsidRPr="006B0536">
        <w:rPr>
          <w:i/>
          <w:iCs/>
          <w:lang w:val="en-GB"/>
        </w:rPr>
        <w:t>Veterinary Parasitology</w:t>
      </w:r>
      <w:r w:rsidRPr="006B0536">
        <w:rPr>
          <w:lang w:val="en-GB"/>
        </w:rPr>
        <w:t>, 166(1–2):136–143, doi:10.1016/j.vetpar.2009.07.037.</w:t>
      </w:r>
    </w:p>
    <w:p w14:paraId="19296148" w14:textId="77777777" w:rsidR="006B0536" w:rsidRPr="006B0536" w:rsidRDefault="006B0536" w:rsidP="006B0536">
      <w:pPr>
        <w:pStyle w:val="Bibliography"/>
        <w:rPr>
          <w:lang w:val="en-GB"/>
        </w:rPr>
      </w:pPr>
      <w:r w:rsidRPr="006B0536">
        <w:rPr>
          <w:lang w:val="en-GB"/>
        </w:rPr>
        <w:t xml:space="preserve">Molla W, Frankena K and De Jong MCM (2017) ‘Transmission dynamics of lumpy skin disease in Ethiopia’, </w:t>
      </w:r>
      <w:r w:rsidRPr="006B0536">
        <w:rPr>
          <w:i/>
          <w:iCs/>
          <w:lang w:val="en-GB"/>
        </w:rPr>
        <w:t>Epidemiology &amp; Infection</w:t>
      </w:r>
      <w:r w:rsidRPr="006B0536">
        <w:rPr>
          <w:lang w:val="en-GB"/>
        </w:rPr>
        <w:t>, 145(13):2856–2863, doi:10.1017/S0950268817001637.</w:t>
      </w:r>
    </w:p>
    <w:p w14:paraId="6385D06F" w14:textId="77777777" w:rsidR="006B0536" w:rsidRPr="006B0536" w:rsidRDefault="006B0536" w:rsidP="006B0536">
      <w:pPr>
        <w:pStyle w:val="Bibliography"/>
        <w:rPr>
          <w:lang w:val="en-GB"/>
        </w:rPr>
      </w:pPr>
      <w:r w:rsidRPr="006B0536">
        <w:rPr>
          <w:lang w:val="en-GB"/>
        </w:rPr>
        <w:lastRenderedPageBreak/>
        <w:t xml:space="preserve">Mullens BA, McDermott EG and Gerry AC (2015) ‘Progress and knowledge gaps in Culicoides ecology and control’, </w:t>
      </w:r>
      <w:r w:rsidRPr="006B0536">
        <w:rPr>
          <w:i/>
          <w:iCs/>
          <w:lang w:val="en-GB"/>
        </w:rPr>
        <w:t>Veterinaria Italiana</w:t>
      </w:r>
      <w:r w:rsidRPr="006B0536">
        <w:rPr>
          <w:lang w:val="en-GB"/>
        </w:rPr>
        <w:t>, 51(4):313–323.</w:t>
      </w:r>
    </w:p>
    <w:p w14:paraId="1F9A24E4" w14:textId="77777777" w:rsidR="006B0536" w:rsidRPr="006B0536" w:rsidRDefault="006B0536" w:rsidP="006B0536">
      <w:pPr>
        <w:pStyle w:val="Bibliography"/>
        <w:rPr>
          <w:lang w:val="en-GB"/>
        </w:rPr>
      </w:pPr>
      <w:r w:rsidRPr="006B0536">
        <w:rPr>
          <w:lang w:val="en-GB"/>
        </w:rPr>
        <w:t xml:space="preserve">Müller GC, Junnila A, Qualls W, Revay EE, Kline DL, Allan S, Schlein Y and Xue RD (2010) ‘Control of Culex quinquefasciatus in a storm drain system in Florida using attractive toxic sugar baits’, </w:t>
      </w:r>
      <w:r w:rsidRPr="006B0536">
        <w:rPr>
          <w:i/>
          <w:iCs/>
          <w:lang w:val="en-GB"/>
        </w:rPr>
        <w:t>Medical and Veterinary Entomology</w:t>
      </w:r>
      <w:r w:rsidRPr="006B0536">
        <w:rPr>
          <w:lang w:val="en-GB"/>
        </w:rPr>
        <w:t>, 24(4):346–351, doi:10.1111/j.1365-2915.2010.00876.x.</w:t>
      </w:r>
    </w:p>
    <w:p w14:paraId="77860E40" w14:textId="77777777" w:rsidR="006B0536" w:rsidRPr="006B0536" w:rsidRDefault="006B0536" w:rsidP="006B0536">
      <w:pPr>
        <w:pStyle w:val="Bibliography"/>
        <w:rPr>
          <w:lang w:val="en-GB"/>
        </w:rPr>
      </w:pPr>
      <w:r w:rsidRPr="006B0536">
        <w:rPr>
          <w:lang w:val="en-GB"/>
        </w:rPr>
        <w:t>Muller MJ and Murray MD (1977) ‘Blood</w:t>
      </w:r>
      <w:r w:rsidRPr="006B0536">
        <w:rPr>
          <w:rFonts w:ascii="Cambria Math" w:hAnsi="Cambria Math" w:cs="Cambria Math"/>
          <w:lang w:val="en-GB"/>
        </w:rPr>
        <w:t>‑</w:t>
      </w:r>
      <w:r w:rsidRPr="006B0536">
        <w:rPr>
          <w:lang w:val="en-GB"/>
        </w:rPr>
        <w:t xml:space="preserve">sucking flies feeding on sheep in Eastern Australia’, </w:t>
      </w:r>
      <w:r w:rsidRPr="006B0536">
        <w:rPr>
          <w:i/>
          <w:iCs/>
          <w:lang w:val="en-GB"/>
        </w:rPr>
        <w:t>Australian Journal of Zoology</w:t>
      </w:r>
      <w:r w:rsidRPr="006B0536">
        <w:rPr>
          <w:lang w:val="en-GB"/>
        </w:rPr>
        <w:t>, 25:75–85, doi:10.1071/ZO9770075.</w:t>
      </w:r>
    </w:p>
    <w:p w14:paraId="6CDD9BC4" w14:textId="77777777" w:rsidR="006B0536" w:rsidRPr="006B0536" w:rsidRDefault="006B0536" w:rsidP="006B0536">
      <w:pPr>
        <w:pStyle w:val="Bibliography"/>
        <w:rPr>
          <w:lang w:val="en-GB"/>
        </w:rPr>
      </w:pPr>
      <w:r w:rsidRPr="006B0536">
        <w:rPr>
          <w:lang w:val="en-GB"/>
        </w:rPr>
        <w:t>Muller MJ, Murray MD and Edwards JA (1981) ‘Blood</w:t>
      </w:r>
      <w:r w:rsidRPr="006B0536">
        <w:rPr>
          <w:rFonts w:ascii="Cambria Math" w:hAnsi="Cambria Math" w:cs="Cambria Math"/>
          <w:lang w:val="en-GB"/>
        </w:rPr>
        <w:t>‑</w:t>
      </w:r>
      <w:r w:rsidRPr="006B0536">
        <w:rPr>
          <w:lang w:val="en-GB"/>
        </w:rPr>
        <w:t xml:space="preserve">sucking midges and mosquitoes feeding on mammals at Beatrice Hill, N.T.’, </w:t>
      </w:r>
      <w:r w:rsidRPr="006B0536">
        <w:rPr>
          <w:i/>
          <w:iCs/>
          <w:lang w:val="en-GB"/>
        </w:rPr>
        <w:t>Australian Journal of Zoology</w:t>
      </w:r>
      <w:r w:rsidRPr="006B0536">
        <w:rPr>
          <w:lang w:val="en-GB"/>
        </w:rPr>
        <w:t>, 29:573–588, doi:10.1071/ZO9810573.</w:t>
      </w:r>
    </w:p>
    <w:p w14:paraId="0CADAB69" w14:textId="77777777" w:rsidR="006B0536" w:rsidRPr="006B0536" w:rsidRDefault="006B0536" w:rsidP="006B0536">
      <w:pPr>
        <w:pStyle w:val="Bibliography"/>
        <w:rPr>
          <w:lang w:val="en-GB"/>
        </w:rPr>
      </w:pPr>
      <w:r w:rsidRPr="006B0536">
        <w:rPr>
          <w:lang w:val="en-GB"/>
        </w:rPr>
        <w:t xml:space="preserve">Muzari MO, Burgess GW, Skerratt LF, Jones RE and Duran TE (2010) ‘Host preferences of tabanid flies based on identification of blood meals by ELISA - PubMed’, </w:t>
      </w:r>
      <w:r w:rsidRPr="006B0536">
        <w:rPr>
          <w:i/>
          <w:iCs/>
          <w:lang w:val="en-GB"/>
        </w:rPr>
        <w:t>Vet Parasitol.</w:t>
      </w:r>
      <w:r w:rsidRPr="006B0536">
        <w:rPr>
          <w:lang w:val="en-GB"/>
        </w:rPr>
        <w:t>, 174(3–4):191–198, doi:10.1016/j.vetpar.2010.08.040.</w:t>
      </w:r>
    </w:p>
    <w:p w14:paraId="7D95A2B3" w14:textId="22BD3C53" w:rsidR="006B0536" w:rsidRPr="006B0536" w:rsidRDefault="006B0536" w:rsidP="006B0536">
      <w:pPr>
        <w:pStyle w:val="Bibliography"/>
        <w:rPr>
          <w:lang w:val="en-GB"/>
        </w:rPr>
      </w:pPr>
      <w:r w:rsidRPr="006B0536">
        <w:rPr>
          <w:lang w:val="en-GB"/>
        </w:rPr>
        <w:t xml:space="preserve">Namazi F and Tafti A (2021) ‘Lumpy skin disease, an emerging transboundary viral disease: A review’, </w:t>
      </w:r>
      <w:r w:rsidRPr="006B0536">
        <w:rPr>
          <w:i/>
          <w:iCs/>
          <w:lang w:val="en-GB"/>
        </w:rPr>
        <w:t>Veterinary Medicine and Science</w:t>
      </w:r>
      <w:r w:rsidRPr="006B0536">
        <w:rPr>
          <w:lang w:val="en-GB"/>
        </w:rPr>
        <w:t>, 7(3):888–896, doi:10.1002/vms3.434.</w:t>
      </w:r>
    </w:p>
    <w:p w14:paraId="4FE4C569" w14:textId="77777777" w:rsidR="006B0536" w:rsidRPr="006B0536" w:rsidRDefault="006B0536" w:rsidP="006B0536">
      <w:pPr>
        <w:pStyle w:val="Bibliography"/>
        <w:rPr>
          <w:lang w:val="en-GB"/>
        </w:rPr>
      </w:pPr>
      <w:r w:rsidRPr="006B0536">
        <w:rPr>
          <w:lang w:val="en-GB"/>
        </w:rPr>
        <w:t xml:space="preserve">Ndung’u JM, Boulangé A, Picado A, Mugenyi A, Mortensen A, Hope A, Mollo BG, Bucheton B, Wamboga C, Waiswa C, Kaba D, Matovu E, Courtin F, Garrod G, Gimonneau G, Bingham GV, Hassane HM, Tirados I, Saldanha I, Kabore J, Rayaisse J-B, Bart J-M, Lingley J, Esterhuizen J, Longbottom J, Pulford J, Kouakou L, Sanogo L, Cunningham L, Camara M, Koffi M, Stanton M, Lehane M, Kagbadouno MS, Camara O, Bessell P, Mallaye P, Solano P, Selby R, Dunkley S, Torr S, Biéler S, Lejon V, Jamonneau V, Yoni W and Katz Z (2020) ‘Trypa-NO! contributes to the elimination of gambiense human African trypanosomiasis by combining tsetse control with “screen, diagnose and treat” using innovative tools and strategies’, </w:t>
      </w:r>
      <w:r w:rsidRPr="006B0536">
        <w:rPr>
          <w:i/>
          <w:iCs/>
          <w:lang w:val="en-GB"/>
        </w:rPr>
        <w:t>PLOS Neglected Tropical Diseases</w:t>
      </w:r>
      <w:r w:rsidRPr="006B0536">
        <w:rPr>
          <w:lang w:val="en-GB"/>
        </w:rPr>
        <w:t>, 14(11):e0008738, doi:10.1371/journal.pntd.0008738.</w:t>
      </w:r>
    </w:p>
    <w:p w14:paraId="16763320" w14:textId="77777777" w:rsidR="006B0536" w:rsidRPr="006B0536" w:rsidRDefault="006B0536" w:rsidP="006B0536">
      <w:pPr>
        <w:pStyle w:val="Bibliography"/>
        <w:rPr>
          <w:lang w:val="en-GB"/>
        </w:rPr>
      </w:pPr>
      <w:r w:rsidRPr="006B0536">
        <w:rPr>
          <w:lang w:val="en-GB"/>
        </w:rPr>
        <w:t xml:space="preserve">Nesterov A, Mazloum A, Byadovskaya O, Shumilova I, Van Schalkwyk A, Krotova A, Kirpichenko V, Donnik I, Chvala I and Sprygin A (2022) ‘Experimentally controlled study indicates that the naturally occurring recombinant vaccine-like lumpy skin disease strain Udmurtiya/2019, detected during freezing winter in northern latitudes, is transmitted via indirect contact’, </w:t>
      </w:r>
      <w:r w:rsidRPr="006B0536">
        <w:rPr>
          <w:i/>
          <w:iCs/>
          <w:lang w:val="en-GB"/>
        </w:rPr>
        <w:t>Frontiers in Veterinary Science</w:t>
      </w:r>
      <w:r w:rsidRPr="006B0536">
        <w:rPr>
          <w:lang w:val="en-GB"/>
        </w:rPr>
        <w:t>, 9:1001426, doi:10.3389/fvets.2022.1001426.</w:t>
      </w:r>
    </w:p>
    <w:p w14:paraId="4F940E44" w14:textId="77777777" w:rsidR="006B0536" w:rsidRPr="006B0536" w:rsidRDefault="006B0536" w:rsidP="006B0536">
      <w:pPr>
        <w:pStyle w:val="Bibliography"/>
        <w:rPr>
          <w:lang w:val="en-GB"/>
        </w:rPr>
      </w:pPr>
      <w:r w:rsidRPr="006B0536">
        <w:rPr>
          <w:lang w:val="en-GB"/>
        </w:rPr>
        <w:t xml:space="preserve">Nicholas A h. and McCorkell B (2014) ‘Evaluation of Metarhizium anisopliae for the control of Culicoides brevitarsis Kieffer (Diptera: Ceratopogonidae), the principal vector of bluetongue virus in Australia’, </w:t>
      </w:r>
      <w:r w:rsidRPr="006B0536">
        <w:rPr>
          <w:i/>
          <w:iCs/>
          <w:lang w:val="en-GB"/>
        </w:rPr>
        <w:t>Journal of Vector Ecology</w:t>
      </w:r>
      <w:r w:rsidRPr="006B0536">
        <w:rPr>
          <w:lang w:val="en-GB"/>
        </w:rPr>
        <w:t>, 39(1):213–218, doi:10.1111/j.1948-7134.2014.12089.x.</w:t>
      </w:r>
    </w:p>
    <w:p w14:paraId="7DF43704" w14:textId="77777777" w:rsidR="006B0536" w:rsidRPr="006B0536" w:rsidRDefault="006B0536" w:rsidP="006B0536">
      <w:pPr>
        <w:pStyle w:val="Bibliography"/>
        <w:rPr>
          <w:lang w:val="en-GB"/>
        </w:rPr>
      </w:pPr>
      <w:r w:rsidRPr="006B0536">
        <w:rPr>
          <w:lang w:val="en-GB"/>
        </w:rPr>
        <w:t>OIE (2022) ‘World Animal Health Information System’.</w:t>
      </w:r>
    </w:p>
    <w:p w14:paraId="1CEF9F5F" w14:textId="77777777" w:rsidR="006B0536" w:rsidRPr="006B0536" w:rsidRDefault="006B0536" w:rsidP="006B0536">
      <w:pPr>
        <w:pStyle w:val="Bibliography"/>
        <w:rPr>
          <w:lang w:val="en-GB"/>
        </w:rPr>
      </w:pPr>
      <w:r w:rsidRPr="006B0536">
        <w:rPr>
          <w:lang w:val="en-GB"/>
        </w:rPr>
        <w:t xml:space="preserve">Oliveira ARS, Piaggio J, Cohnstaedt LW, McVey DS and Cernicchiaro N (2018) ‘A quantitative risk assessment (QRA) of the risk of introduction of the Japanese encephalitis virus (JEV) in the United States via infected mosquitoes transported in aircraft and cargo ships’, </w:t>
      </w:r>
      <w:r w:rsidRPr="006B0536">
        <w:rPr>
          <w:i/>
          <w:iCs/>
          <w:lang w:val="en-GB"/>
        </w:rPr>
        <w:t>Preventive Veterinary Medicine</w:t>
      </w:r>
      <w:r w:rsidRPr="006B0536">
        <w:rPr>
          <w:lang w:val="en-GB"/>
        </w:rPr>
        <w:t>, 160:1–9, doi:10.1016/j.prevetmed.2018.09.020.</w:t>
      </w:r>
    </w:p>
    <w:p w14:paraId="2FC1D036" w14:textId="77777777" w:rsidR="006B0536" w:rsidRPr="006B0536" w:rsidRDefault="006B0536" w:rsidP="006B0536">
      <w:pPr>
        <w:pStyle w:val="Bibliography"/>
        <w:rPr>
          <w:lang w:val="en-GB"/>
        </w:rPr>
      </w:pPr>
      <w:r w:rsidRPr="006B0536">
        <w:rPr>
          <w:lang w:val="en-GB"/>
        </w:rPr>
        <w:t xml:space="preserve">Onen H, Luzala MM, Kigozi S, Sikumbili RM, Muanga, CJ, Zola EN, Wendji SN, Buya AB, Balciunaitiene A and Viškelis J (2023) ‘Mosquito-Borne Diseases and Their Control Strategies: An Overview Focused on Green Synthesized Plant-Based Metallic Nanoparticles’, </w:t>
      </w:r>
      <w:r w:rsidRPr="006B0536">
        <w:rPr>
          <w:i/>
          <w:iCs/>
          <w:lang w:val="en-GB"/>
        </w:rPr>
        <w:t>Insects</w:t>
      </w:r>
      <w:r w:rsidRPr="006B0536">
        <w:rPr>
          <w:lang w:val="en-GB"/>
        </w:rPr>
        <w:t>, 14:221, doi:10.3390/insects14030221.</w:t>
      </w:r>
    </w:p>
    <w:p w14:paraId="395D7325" w14:textId="77777777" w:rsidR="006B0536" w:rsidRPr="006B0536" w:rsidRDefault="006B0536" w:rsidP="006B0536">
      <w:pPr>
        <w:pStyle w:val="Bibliography"/>
        <w:rPr>
          <w:lang w:val="en-GB"/>
        </w:rPr>
      </w:pPr>
      <w:r w:rsidRPr="006B0536">
        <w:rPr>
          <w:lang w:val="en-GB"/>
        </w:rPr>
        <w:lastRenderedPageBreak/>
        <w:t xml:space="preserve">Ong OTW, Skinner EB, Johnson BJ and Old JM (2021) ‘Mosquito-Borne Viruses and Non-Human Vertebrates in Australia: A Review’, </w:t>
      </w:r>
      <w:r w:rsidRPr="006B0536">
        <w:rPr>
          <w:i/>
          <w:iCs/>
          <w:lang w:val="en-GB"/>
        </w:rPr>
        <w:t>Viruses</w:t>
      </w:r>
      <w:r w:rsidRPr="006B0536">
        <w:rPr>
          <w:lang w:val="en-GB"/>
        </w:rPr>
        <w:t>, 13(2):265, doi:10.3390/v13020265.</w:t>
      </w:r>
    </w:p>
    <w:p w14:paraId="51172FE0" w14:textId="77777777" w:rsidR="006B0536" w:rsidRPr="006B0536" w:rsidRDefault="006B0536" w:rsidP="006B0536">
      <w:pPr>
        <w:pStyle w:val="Bibliography"/>
        <w:rPr>
          <w:lang w:val="en-GB"/>
        </w:rPr>
      </w:pPr>
      <w:r w:rsidRPr="006B0536">
        <w:rPr>
          <w:lang w:val="en-GB"/>
        </w:rPr>
        <w:t xml:space="preserve">Orynbayev MB, Nissanova RK, Khairullin VN, Issimov A, Zakarya KD, Sultankulova KT, Kutumbetov LB, Tulendibayev AB, Myrzakhmetova BS, Burashev ED, Nurabayev SS, Chervyakova, OV, Nakhanov AK and Kock RK (2021) ‘Lumpy skin disease in Kazakhstan’, </w:t>
      </w:r>
      <w:r w:rsidRPr="006B0536">
        <w:rPr>
          <w:i/>
          <w:iCs/>
          <w:lang w:val="en-GB"/>
        </w:rPr>
        <w:t>Tropical Animal Health Production</w:t>
      </w:r>
      <w:r w:rsidRPr="006B0536">
        <w:rPr>
          <w:lang w:val="en-GB"/>
        </w:rPr>
        <w:t>, 53(166), doi:10.1007/s11250-021-02613-6.</w:t>
      </w:r>
    </w:p>
    <w:p w14:paraId="019491A0" w14:textId="77777777" w:rsidR="006B0536" w:rsidRPr="006B0536" w:rsidRDefault="006B0536" w:rsidP="006B0536">
      <w:pPr>
        <w:pStyle w:val="Bibliography"/>
        <w:rPr>
          <w:lang w:val="en-GB"/>
        </w:rPr>
      </w:pPr>
      <w:r w:rsidRPr="006B0536">
        <w:rPr>
          <w:lang w:val="en-GB"/>
        </w:rPr>
        <w:t xml:space="preserve">Oyarzún MP, Palma R, Alberti E, Hormazabal E, Pardo F, Birkett MA and Quiroz A (2009) ‘Olfactory response of Haematobia irritans (Diptera: Muscidae) to cattle-derived volatile compounds’, </w:t>
      </w:r>
      <w:r w:rsidRPr="006B0536">
        <w:rPr>
          <w:i/>
          <w:iCs/>
          <w:lang w:val="en-GB"/>
        </w:rPr>
        <w:t>Journal of Medical Entomology</w:t>
      </w:r>
      <w:r w:rsidRPr="006B0536">
        <w:rPr>
          <w:lang w:val="en-GB"/>
        </w:rPr>
        <w:t>, 46(6):1320–1326, doi:10.1603/033.046.0610.</w:t>
      </w:r>
    </w:p>
    <w:p w14:paraId="3BA35428" w14:textId="77777777" w:rsidR="006B0536" w:rsidRPr="006B0536" w:rsidRDefault="006B0536" w:rsidP="006B0536">
      <w:pPr>
        <w:pStyle w:val="Bibliography"/>
        <w:rPr>
          <w:lang w:val="en-GB"/>
        </w:rPr>
      </w:pPr>
      <w:r w:rsidRPr="006B0536">
        <w:rPr>
          <w:lang w:val="en-GB"/>
        </w:rPr>
        <w:t xml:space="preserve">ParaBoss (2022) </w:t>
      </w:r>
      <w:r w:rsidRPr="006B0536">
        <w:rPr>
          <w:i/>
          <w:iCs/>
          <w:lang w:val="en-GB"/>
        </w:rPr>
        <w:t>Dung Beetles</w:t>
      </w:r>
      <w:r w:rsidRPr="006B0536">
        <w:rPr>
          <w:lang w:val="en-GB"/>
        </w:rPr>
        <w:t xml:space="preserve">, </w:t>
      </w:r>
      <w:r w:rsidRPr="006B0536">
        <w:rPr>
          <w:i/>
          <w:iCs/>
          <w:lang w:val="en-GB"/>
        </w:rPr>
        <w:t>FlyBoss</w:t>
      </w:r>
      <w:r w:rsidRPr="006B0536">
        <w:rPr>
          <w:lang w:val="en-GB"/>
        </w:rPr>
        <w:t>, https://flyboss.com.au/dung-beetles/, accessed 22 February 2024.</w:t>
      </w:r>
    </w:p>
    <w:p w14:paraId="03E062BF" w14:textId="77777777" w:rsidR="006B0536" w:rsidRPr="006B0536" w:rsidRDefault="006B0536" w:rsidP="006B0536">
      <w:pPr>
        <w:pStyle w:val="Bibliography"/>
        <w:rPr>
          <w:lang w:val="en-GB"/>
        </w:rPr>
      </w:pPr>
      <w:r w:rsidRPr="006B0536">
        <w:rPr>
          <w:lang w:val="en-GB"/>
        </w:rPr>
        <w:t xml:space="preserve">Parra L, Mutis A, Chacón M, Lizama M, Rojas C, Catrileo A, Rubilar O, Tortella G, Birkett MA and Quiroz A (2016) ‘Horn fly larval survival in cattle dung is reduced by endophyte infection of tall fescue pasture’, </w:t>
      </w:r>
      <w:r w:rsidRPr="006B0536">
        <w:rPr>
          <w:i/>
          <w:iCs/>
          <w:lang w:val="en-GB"/>
        </w:rPr>
        <w:t>Pest Management Science</w:t>
      </w:r>
      <w:r w:rsidRPr="006B0536">
        <w:rPr>
          <w:lang w:val="en-GB"/>
        </w:rPr>
        <w:t>, 72(7):1328–1334, doi:10.1002/ps.4153.</w:t>
      </w:r>
    </w:p>
    <w:p w14:paraId="5238DAA7" w14:textId="77777777" w:rsidR="006B0536" w:rsidRPr="006B0536" w:rsidRDefault="006B0536" w:rsidP="006B0536">
      <w:pPr>
        <w:pStyle w:val="Bibliography"/>
        <w:rPr>
          <w:lang w:val="en-GB"/>
        </w:rPr>
      </w:pPr>
      <w:r w:rsidRPr="006B0536">
        <w:rPr>
          <w:lang w:val="en-GB"/>
        </w:rPr>
        <w:t>Paslaru AI, Maurer LM, Vögtlin A, Hoffmann B, Torgerson PR, Mathis A and Veronesi E (2022) ‘Putative roles of mosquitoes (</w:t>
      </w:r>
      <w:r w:rsidRPr="006B0536">
        <w:rPr>
          <w:i/>
          <w:iCs/>
          <w:lang w:val="en-GB"/>
        </w:rPr>
        <w:t>Culicidae</w:t>
      </w:r>
      <w:r w:rsidRPr="006B0536">
        <w:rPr>
          <w:lang w:val="en-GB"/>
        </w:rPr>
        <w:t>) and biting midges (</w:t>
      </w:r>
      <w:r w:rsidRPr="006B0536">
        <w:rPr>
          <w:i/>
          <w:iCs/>
          <w:lang w:val="en-GB"/>
        </w:rPr>
        <w:t>Culicoides</w:t>
      </w:r>
      <w:r w:rsidRPr="006B0536">
        <w:rPr>
          <w:lang w:val="en-GB"/>
        </w:rPr>
        <w:t xml:space="preserve"> spp.) as mechanical or biological vectors of lumpy skin disease virus’, </w:t>
      </w:r>
      <w:r w:rsidRPr="006B0536">
        <w:rPr>
          <w:i/>
          <w:iCs/>
          <w:lang w:val="en-GB"/>
        </w:rPr>
        <w:t>Medical and Veterinary Entomology</w:t>
      </w:r>
      <w:r w:rsidRPr="006B0536">
        <w:rPr>
          <w:lang w:val="en-GB"/>
        </w:rPr>
        <w:t>, doi:10.1111/mve.12576.</w:t>
      </w:r>
    </w:p>
    <w:p w14:paraId="6A292B62" w14:textId="77777777" w:rsidR="006B0536" w:rsidRPr="006B0536" w:rsidRDefault="006B0536" w:rsidP="006B0536">
      <w:pPr>
        <w:pStyle w:val="Bibliography"/>
        <w:rPr>
          <w:lang w:val="en-GB"/>
        </w:rPr>
      </w:pPr>
      <w:r w:rsidRPr="006B0536">
        <w:rPr>
          <w:lang w:val="en-GB"/>
        </w:rPr>
        <w:t xml:space="preserve">Peck DE, Reeves WK, Pelzel-McCluskey AM, Derner JD, Drolet B, Cohnstaedt LW, Swanson D, McVey DS, Rodriguez LL and Peters DPC (2020) ‘Management Strategies for Reducing the Risk of Equines Contracting Vesicular Stomatitis Virus (VSV) in the Western United States’, </w:t>
      </w:r>
      <w:r w:rsidRPr="006B0536">
        <w:rPr>
          <w:i/>
          <w:iCs/>
          <w:lang w:val="en-GB"/>
        </w:rPr>
        <w:t>Journal of Equine Veterinary Science</w:t>
      </w:r>
      <w:r w:rsidRPr="006B0536">
        <w:rPr>
          <w:lang w:val="en-GB"/>
        </w:rPr>
        <w:t>, 90:103026, doi:10.1016/j.jevs.2020.103026.</w:t>
      </w:r>
    </w:p>
    <w:p w14:paraId="48722BF6" w14:textId="77777777" w:rsidR="006B0536" w:rsidRPr="006B0536" w:rsidRDefault="006B0536" w:rsidP="006B0536">
      <w:pPr>
        <w:pStyle w:val="Bibliography"/>
        <w:rPr>
          <w:lang w:val="en-GB"/>
        </w:rPr>
      </w:pPr>
      <w:r w:rsidRPr="006B0536">
        <w:rPr>
          <w:lang w:val="en-GB"/>
        </w:rPr>
        <w:t xml:space="preserve">Reid AM, Murphy BP, Vigilante T, Corporation WGA and Bowman DM (2020) ‘Distribution and abundance of large herbivores in a northern Australian tropical savanna: A multi-scale approach’, </w:t>
      </w:r>
      <w:r w:rsidRPr="006B0536">
        <w:rPr>
          <w:i/>
          <w:iCs/>
          <w:lang w:val="en-GB"/>
        </w:rPr>
        <w:t>Austral Ecology</w:t>
      </w:r>
      <w:r w:rsidRPr="006B0536">
        <w:rPr>
          <w:lang w:val="en-GB"/>
        </w:rPr>
        <w:t>, 45(5):529–547.</w:t>
      </w:r>
    </w:p>
    <w:p w14:paraId="5F0D62A5" w14:textId="77777777" w:rsidR="006B0536" w:rsidRPr="006B0536" w:rsidRDefault="006B0536" w:rsidP="006B0536">
      <w:pPr>
        <w:pStyle w:val="Bibliography"/>
        <w:rPr>
          <w:lang w:val="en-GB"/>
        </w:rPr>
      </w:pPr>
      <w:r w:rsidRPr="006B0536">
        <w:rPr>
          <w:lang w:val="en-GB"/>
        </w:rPr>
        <w:t xml:space="preserve">Ritchie SA and Rochester W (2001) ‘Wind-blown mosquitoes and introduction of Japanese encephalitis into Australia.’, </w:t>
      </w:r>
      <w:r w:rsidRPr="006B0536">
        <w:rPr>
          <w:i/>
          <w:iCs/>
          <w:lang w:val="en-GB"/>
        </w:rPr>
        <w:t>Emerging Infectious Diseases</w:t>
      </w:r>
      <w:r w:rsidRPr="006B0536">
        <w:rPr>
          <w:lang w:val="en-GB"/>
        </w:rPr>
        <w:t>, 7(5):900–903, doi:10.3201/eid0705.017524.</w:t>
      </w:r>
    </w:p>
    <w:p w14:paraId="1F8E2B76" w14:textId="77777777" w:rsidR="006B0536" w:rsidRPr="006B0536" w:rsidRDefault="006B0536" w:rsidP="006B0536">
      <w:pPr>
        <w:pStyle w:val="Bibliography"/>
        <w:rPr>
          <w:lang w:val="en-GB"/>
        </w:rPr>
      </w:pPr>
      <w:r w:rsidRPr="006B0536">
        <w:rPr>
          <w:lang w:val="en-GB"/>
        </w:rPr>
        <w:t xml:space="preserve">Roche X, Rozstalnyy A, TagoPacheco D, Pittiglio C, Kamata A, Beltran Alcrudo D, Bisht K, Karki S, Kayamori J, Larfaoui F, Raizman, VonDobschuetz S, Dhingra MS and Sumption K (2020) </w:t>
      </w:r>
      <w:r w:rsidRPr="006B0536">
        <w:rPr>
          <w:i/>
          <w:iCs/>
          <w:lang w:val="en-GB"/>
        </w:rPr>
        <w:t>Introduction and spread of lumpy skin disease in South, East and Southeast Asia: Qualitative risk assessment and management</w:t>
      </w:r>
      <w:r w:rsidRPr="006B0536">
        <w:rPr>
          <w:lang w:val="en-GB"/>
        </w:rPr>
        <w:t>, FAO, Rome, Italy, https://doi.org/10.4060/cb1892en.</w:t>
      </w:r>
    </w:p>
    <w:p w14:paraId="2C260757" w14:textId="77777777" w:rsidR="006B0536" w:rsidRPr="006B0536" w:rsidRDefault="006B0536" w:rsidP="006B0536">
      <w:pPr>
        <w:pStyle w:val="Bibliography"/>
        <w:rPr>
          <w:lang w:val="en-GB"/>
        </w:rPr>
      </w:pPr>
      <w:r w:rsidRPr="006B0536">
        <w:rPr>
          <w:lang w:val="en-GB"/>
        </w:rPr>
        <w:t>Rochon K, Hogsette JA, Kaufman PE, Olafson PU, Swiger SL and Taylor DB (2021) ‘Stable fly (</w:t>
      </w:r>
      <w:r w:rsidRPr="006B0536">
        <w:rPr>
          <w:i/>
          <w:iCs/>
          <w:lang w:val="en-GB"/>
        </w:rPr>
        <w:t>Diptera: Muscidae</w:t>
      </w:r>
      <w:r w:rsidRPr="006B0536">
        <w:rPr>
          <w:lang w:val="en-GB"/>
        </w:rPr>
        <w:t xml:space="preserve">)—biology, management, and research needs’, </w:t>
      </w:r>
      <w:r w:rsidRPr="006B0536">
        <w:rPr>
          <w:i/>
          <w:iCs/>
          <w:lang w:val="en-GB"/>
        </w:rPr>
        <w:t>Journal of Integrated Pest Management</w:t>
      </w:r>
      <w:r w:rsidRPr="006B0536">
        <w:rPr>
          <w:lang w:val="en-GB"/>
        </w:rPr>
        <w:t>, 12(1):38, doi:10.1093/jipm/pmab029.</w:t>
      </w:r>
    </w:p>
    <w:p w14:paraId="49F4544B" w14:textId="77777777" w:rsidR="006B0536" w:rsidRPr="006B0536" w:rsidRDefault="006B0536" w:rsidP="006B0536">
      <w:pPr>
        <w:pStyle w:val="Bibliography"/>
        <w:rPr>
          <w:lang w:val="en-GB"/>
        </w:rPr>
      </w:pPr>
      <w:r w:rsidRPr="006B0536">
        <w:rPr>
          <w:lang w:val="en-GB"/>
        </w:rPr>
        <w:t xml:space="preserve">Rodríguez-Mallon A (2023) ‘The Bm86 Discovery: A Revolution in the Development of Anti-Tick Vaccines’, </w:t>
      </w:r>
      <w:r w:rsidRPr="006B0536">
        <w:rPr>
          <w:i/>
          <w:iCs/>
          <w:lang w:val="en-GB"/>
        </w:rPr>
        <w:t>Pathogens</w:t>
      </w:r>
      <w:r w:rsidRPr="006B0536">
        <w:rPr>
          <w:lang w:val="en-GB"/>
        </w:rPr>
        <w:t>, 12(2):231, doi:10.3390/pathogens12020231.</w:t>
      </w:r>
    </w:p>
    <w:p w14:paraId="3D52AA39" w14:textId="77777777" w:rsidR="006B0536" w:rsidRPr="006B0536" w:rsidRDefault="006B0536" w:rsidP="006B0536">
      <w:pPr>
        <w:pStyle w:val="Bibliography"/>
        <w:rPr>
          <w:lang w:val="en-GB"/>
        </w:rPr>
      </w:pPr>
      <w:r w:rsidRPr="006B0536">
        <w:rPr>
          <w:lang w:val="en-GB"/>
        </w:rPr>
        <w:t xml:space="preserve">Rodriguez-Vivas RI, Jonsson NN and Bhushan C (2018) ‘Strategies for the control of Rhipicephalus microplus ticks in a world of conventional acaricide and macrocyclic lactone resistance’, </w:t>
      </w:r>
      <w:r w:rsidRPr="006B0536">
        <w:rPr>
          <w:i/>
          <w:iCs/>
          <w:lang w:val="en-GB"/>
        </w:rPr>
        <w:t>Parasitology Research</w:t>
      </w:r>
      <w:r w:rsidRPr="006B0536">
        <w:rPr>
          <w:lang w:val="en-GB"/>
        </w:rPr>
        <w:t>, 117(1):3–29, doi:10.1007/s00436-017-5677-6.</w:t>
      </w:r>
    </w:p>
    <w:p w14:paraId="2759128B" w14:textId="77777777" w:rsidR="006B0536" w:rsidRPr="006B0536" w:rsidRDefault="006B0536" w:rsidP="006B0536">
      <w:pPr>
        <w:pStyle w:val="Bibliography"/>
        <w:rPr>
          <w:lang w:val="en-GB"/>
        </w:rPr>
      </w:pPr>
      <w:r w:rsidRPr="006B0536">
        <w:rPr>
          <w:lang w:val="en-GB"/>
        </w:rPr>
        <w:lastRenderedPageBreak/>
        <w:t xml:space="preserve">Rothwell JT, Morgan J a. T, James PJ, Brown GW, Guerrero FD and Jorgensen WK (2011) ‘Mechanism of resistance to synthetic pyrethroids in buffalo flies in south-east Queensland’, </w:t>
      </w:r>
      <w:r w:rsidRPr="006B0536">
        <w:rPr>
          <w:i/>
          <w:iCs/>
          <w:lang w:val="en-GB"/>
        </w:rPr>
        <w:t>Australian Veterinary Journal</w:t>
      </w:r>
      <w:r w:rsidRPr="006B0536">
        <w:rPr>
          <w:lang w:val="en-GB"/>
        </w:rPr>
        <w:t>, 89(3):70–72, doi:10.1111/j.1751-0813.2010.00685.x.</w:t>
      </w:r>
    </w:p>
    <w:p w14:paraId="1F291D10" w14:textId="77777777" w:rsidR="006B0536" w:rsidRPr="006B0536" w:rsidRDefault="006B0536" w:rsidP="006B0536">
      <w:pPr>
        <w:pStyle w:val="Bibliography"/>
        <w:rPr>
          <w:lang w:val="en-GB"/>
        </w:rPr>
      </w:pPr>
      <w:r w:rsidRPr="006B0536">
        <w:rPr>
          <w:lang w:val="en-GB"/>
        </w:rPr>
        <w:t xml:space="preserve">Rouby S and Aboulsoud E (2016) ‘Evidence of intrauterine transmission of lumpy skin disease virus’, </w:t>
      </w:r>
      <w:r w:rsidRPr="006B0536">
        <w:rPr>
          <w:i/>
          <w:iCs/>
          <w:lang w:val="en-GB"/>
        </w:rPr>
        <w:t>The Veterinary Journal</w:t>
      </w:r>
      <w:r w:rsidRPr="006B0536">
        <w:rPr>
          <w:lang w:val="en-GB"/>
        </w:rPr>
        <w:t>, 209:193–195, doi:10.1016/j.tvjl.2015.11.010.</w:t>
      </w:r>
    </w:p>
    <w:p w14:paraId="074CBBFE" w14:textId="77777777" w:rsidR="006B0536" w:rsidRPr="006B0536" w:rsidRDefault="006B0536" w:rsidP="006B0536">
      <w:pPr>
        <w:pStyle w:val="Bibliography"/>
        <w:rPr>
          <w:lang w:val="en-GB"/>
        </w:rPr>
      </w:pPr>
      <w:r w:rsidRPr="006B0536">
        <w:rPr>
          <w:lang w:val="en-GB"/>
        </w:rPr>
        <w:t xml:space="preserve">Rouby SR, Hussein KH, Aboelhadid SM and Sherif AM (2017) ‘Role of rhipicephalus annulatus tick in transmission of lumpy skin disease virus in naturally infected cattle in Egypt’, </w:t>
      </w:r>
      <w:r w:rsidRPr="006B0536">
        <w:rPr>
          <w:i/>
          <w:iCs/>
          <w:lang w:val="en-GB"/>
        </w:rPr>
        <w:t>Advanced Animal Veterinary Science</w:t>
      </w:r>
      <w:r w:rsidRPr="006B0536">
        <w:rPr>
          <w:lang w:val="en-GB"/>
        </w:rPr>
        <w:t>, 5(4):185–191.</w:t>
      </w:r>
    </w:p>
    <w:p w14:paraId="25D4B633" w14:textId="77777777" w:rsidR="006B0536" w:rsidRPr="006B0536" w:rsidRDefault="006B0536" w:rsidP="006B0536">
      <w:pPr>
        <w:pStyle w:val="Bibliography"/>
        <w:rPr>
          <w:lang w:val="en-GB"/>
        </w:rPr>
      </w:pPr>
      <w:r w:rsidRPr="006B0536">
        <w:rPr>
          <w:lang w:val="en-GB"/>
        </w:rPr>
        <w:t xml:space="preserve">Russell RC, Webb CE, Williams CR and Ritchie SA (2005) ‘Mark–release–recapture study to measure dispersal of the mosquito Aedes aegypti in Cairns, Queensland, Australia’, </w:t>
      </w:r>
      <w:r w:rsidRPr="006B0536">
        <w:rPr>
          <w:i/>
          <w:iCs/>
          <w:lang w:val="en-GB"/>
        </w:rPr>
        <w:t>Medical and Veterinary Entomology</w:t>
      </w:r>
      <w:r w:rsidRPr="006B0536">
        <w:rPr>
          <w:lang w:val="en-GB"/>
        </w:rPr>
        <w:t>, 19(4):451–457, doi:10.1111/j.1365-2915.2005.00589.x.</w:t>
      </w:r>
    </w:p>
    <w:p w14:paraId="6C5E7B78" w14:textId="77777777" w:rsidR="006B0536" w:rsidRPr="006B0536" w:rsidRDefault="006B0536" w:rsidP="006B0536">
      <w:pPr>
        <w:pStyle w:val="Bibliography"/>
        <w:rPr>
          <w:lang w:val="en-GB"/>
        </w:rPr>
      </w:pPr>
      <w:r w:rsidRPr="006B0536">
        <w:rPr>
          <w:lang w:val="en-GB"/>
        </w:rPr>
        <w:t xml:space="preserve">Saegerman C, Bertagnoli S, Meyer G, Ganière J-P, Caufour P, Clercq KD, Jacquiet P, Fournié G, Hautefeuille C, Etore F and Casal J (2018) ‘Risk of introduction of lumpy skin disease in France by the import of vectors in animal trucks’, </w:t>
      </w:r>
      <w:r w:rsidRPr="006B0536">
        <w:rPr>
          <w:i/>
          <w:iCs/>
          <w:lang w:val="en-GB"/>
        </w:rPr>
        <w:t>PLOS ONE</w:t>
      </w:r>
      <w:r w:rsidRPr="006B0536">
        <w:rPr>
          <w:lang w:val="en-GB"/>
        </w:rPr>
        <w:t>, 13(6):e0198506, doi:10.1371/journal.pone.0198506.</w:t>
      </w:r>
    </w:p>
    <w:p w14:paraId="7FB3AC97" w14:textId="77777777" w:rsidR="006B0536" w:rsidRPr="006B0536" w:rsidRDefault="006B0536" w:rsidP="006B0536">
      <w:pPr>
        <w:pStyle w:val="Bibliography"/>
        <w:rPr>
          <w:lang w:val="en-GB"/>
        </w:rPr>
      </w:pPr>
      <w:r w:rsidRPr="006B0536">
        <w:rPr>
          <w:lang w:val="en-GB"/>
        </w:rPr>
        <w:t xml:space="preserve">Sales N, Suann M and Koeford K (2020) ‘Dicyclanil resistance in the Australian sheep blowfly, Lucilia cuprina, substantially reduces flystrike protection by dicyclanil and cyromazine based products’, </w:t>
      </w:r>
      <w:r w:rsidRPr="006B0536">
        <w:rPr>
          <w:i/>
          <w:iCs/>
          <w:lang w:val="en-GB"/>
        </w:rPr>
        <w:t>International Journal for Parasitology: Drugs and Drug Resistance</w:t>
      </w:r>
      <w:r w:rsidRPr="006B0536">
        <w:rPr>
          <w:lang w:val="en-GB"/>
        </w:rPr>
        <w:t>, 14:118, doi:10.1016/j.ijpddr.2020.04.005.</w:t>
      </w:r>
    </w:p>
    <w:p w14:paraId="2AF122C1" w14:textId="77777777" w:rsidR="006B0536" w:rsidRPr="006B0536" w:rsidRDefault="006B0536" w:rsidP="006B0536">
      <w:pPr>
        <w:pStyle w:val="Bibliography"/>
        <w:rPr>
          <w:lang w:val="en-GB"/>
        </w:rPr>
      </w:pPr>
      <w:r w:rsidRPr="006B0536">
        <w:rPr>
          <w:lang w:val="en-GB"/>
        </w:rPr>
        <w:t xml:space="preserve">Samish M, Ginsberg H and Glazer I (2004) ‘Biological control of ticks’, </w:t>
      </w:r>
      <w:r w:rsidRPr="006B0536">
        <w:rPr>
          <w:i/>
          <w:iCs/>
          <w:lang w:val="en-GB"/>
        </w:rPr>
        <w:t>Parasitology</w:t>
      </w:r>
      <w:r w:rsidRPr="006B0536">
        <w:rPr>
          <w:lang w:val="en-GB"/>
        </w:rPr>
        <w:t>, 129 Suppl:S389-403, doi:10.1017/s0031182004005219.</w:t>
      </w:r>
    </w:p>
    <w:p w14:paraId="7FCF105D" w14:textId="77777777" w:rsidR="006B0536" w:rsidRPr="006B0536" w:rsidRDefault="006B0536" w:rsidP="006B0536">
      <w:pPr>
        <w:pStyle w:val="Bibliography"/>
        <w:rPr>
          <w:lang w:val="en-GB"/>
        </w:rPr>
      </w:pPr>
      <w:r w:rsidRPr="006B0536">
        <w:rPr>
          <w:lang w:val="en-GB"/>
        </w:rPr>
        <w:t xml:space="preserve">Sanz-Bernardo B, Haga IR, Wijesiriwardana N, Basu S, Larner W, Diaz AV, Langlands Z, Denison E, Stoner J, White M, Sanders C, Hawes PC, Wilson AJ, Atkinson J, Batten C, Alphey L, Darpel KE, Gubbins S and Beard PM (2021) ‘Quantifying and modeling the acquisition and retention of lumpy skin disease virus by hematophagus insects reveals clinically but not subclinically affected cattle are promoters of viral transmission and key targets for control of disease outbreaks’, </w:t>
      </w:r>
      <w:r w:rsidRPr="006B0536">
        <w:rPr>
          <w:i/>
          <w:iCs/>
          <w:lang w:val="en-GB"/>
        </w:rPr>
        <w:t>Journal of Virology</w:t>
      </w:r>
      <w:r w:rsidRPr="006B0536">
        <w:rPr>
          <w:lang w:val="en-GB"/>
        </w:rPr>
        <w:t>, 95(9):e02239-20, doi:10.1128/JVI.02239-20.</w:t>
      </w:r>
    </w:p>
    <w:p w14:paraId="45B3C036" w14:textId="77777777" w:rsidR="006B0536" w:rsidRPr="006B0536" w:rsidRDefault="006B0536" w:rsidP="006B0536">
      <w:pPr>
        <w:pStyle w:val="Bibliography"/>
        <w:rPr>
          <w:lang w:val="en-GB"/>
        </w:rPr>
      </w:pPr>
      <w:r w:rsidRPr="006B0536">
        <w:rPr>
          <w:lang w:val="en-GB"/>
        </w:rPr>
        <w:t>Scasta JD, Engle DM, Talley JL, Weir JR, Fuhlendorf SD and Debinski DM (2015) ‘Drought Influences Control of Parasitic Flies of Cattle on Pastures Managed with Patch-Burn Grazing</w:t>
      </w:r>
      <w:r w:rsidRPr="006B0536">
        <w:rPr>
          <w:rFonts w:ascii="Segoe UI Symbol" w:hAnsi="Segoe UI Symbol" w:cs="Segoe UI Symbol"/>
          <w:lang w:val="en-GB"/>
        </w:rPr>
        <w:t>☆</w:t>
      </w:r>
      <w:r w:rsidRPr="006B0536">
        <w:rPr>
          <w:lang w:val="en-GB"/>
        </w:rPr>
        <w:t xml:space="preserve">’, </w:t>
      </w:r>
      <w:r w:rsidRPr="006B0536">
        <w:rPr>
          <w:i/>
          <w:iCs/>
          <w:lang w:val="en-GB"/>
        </w:rPr>
        <w:t>Rangeland Ecology and Management</w:t>
      </w:r>
      <w:r w:rsidRPr="006B0536">
        <w:rPr>
          <w:lang w:val="en-GB"/>
        </w:rPr>
        <w:t>, 68(3):290–297, doi:10.1016/j.rama.2015.03.001.</w:t>
      </w:r>
    </w:p>
    <w:p w14:paraId="1BE1BE32" w14:textId="77777777" w:rsidR="006B0536" w:rsidRPr="006B0536" w:rsidRDefault="006B0536" w:rsidP="006B0536">
      <w:pPr>
        <w:pStyle w:val="Bibliography"/>
        <w:rPr>
          <w:lang w:val="en-GB"/>
        </w:rPr>
      </w:pPr>
      <w:r w:rsidRPr="006B0536">
        <w:rPr>
          <w:lang w:val="en-GB"/>
        </w:rPr>
        <w:t xml:space="preserve">Scasta JD, Engle DM, Talley JL, Weir JR, Stansberry JC, Fuhlendorf SD and Harr RN (2012) ‘Pyric-Herbivory to Manage Horn Flies (Diptera: Muscidae) on Cattle’, </w:t>
      </w:r>
      <w:r w:rsidRPr="006B0536">
        <w:rPr>
          <w:i/>
          <w:iCs/>
          <w:lang w:val="en-GB"/>
        </w:rPr>
        <w:t>Southwestern Entomologist</w:t>
      </w:r>
      <w:r w:rsidRPr="006B0536">
        <w:rPr>
          <w:lang w:val="en-GB"/>
        </w:rPr>
        <w:t>, 37(3):325–334, doi:10.3958/059.037.0308.</w:t>
      </w:r>
    </w:p>
    <w:p w14:paraId="3E4A5131" w14:textId="77777777" w:rsidR="006B0536" w:rsidRPr="006B0536" w:rsidRDefault="006B0536" w:rsidP="006B0536">
      <w:pPr>
        <w:pStyle w:val="Bibliography"/>
        <w:rPr>
          <w:lang w:val="en-GB"/>
        </w:rPr>
      </w:pPr>
      <w:r w:rsidRPr="006B0536">
        <w:rPr>
          <w:lang w:val="en-GB"/>
        </w:rPr>
        <w:t xml:space="preserve">Scoles GA, Broce AB, Lysyk TJ and Palmer GH (2005) ‘Relative efficiency of biological transmission of </w:t>
      </w:r>
      <w:r w:rsidRPr="006B0536">
        <w:rPr>
          <w:i/>
          <w:iCs/>
          <w:lang w:val="en-GB"/>
        </w:rPr>
        <w:t>Anaplasma marginale</w:t>
      </w:r>
      <w:r w:rsidRPr="006B0536">
        <w:rPr>
          <w:lang w:val="en-GB"/>
        </w:rPr>
        <w:t xml:space="preserve"> (</w:t>
      </w:r>
      <w:r w:rsidRPr="006B0536">
        <w:rPr>
          <w:i/>
          <w:iCs/>
          <w:lang w:val="en-GB"/>
        </w:rPr>
        <w:t>Rickettsiales</w:t>
      </w:r>
      <w:r w:rsidRPr="006B0536">
        <w:rPr>
          <w:lang w:val="en-GB"/>
        </w:rPr>
        <w:t xml:space="preserve">: </w:t>
      </w:r>
      <w:r w:rsidRPr="006B0536">
        <w:rPr>
          <w:i/>
          <w:iCs/>
          <w:lang w:val="en-GB"/>
        </w:rPr>
        <w:t>Anaplasmataceae</w:t>
      </w:r>
      <w:r w:rsidRPr="006B0536">
        <w:rPr>
          <w:lang w:val="en-GB"/>
        </w:rPr>
        <w:t xml:space="preserve">) by </w:t>
      </w:r>
      <w:r w:rsidRPr="006B0536">
        <w:rPr>
          <w:i/>
          <w:iCs/>
          <w:lang w:val="en-GB"/>
        </w:rPr>
        <w:t>Dermacentor andersoni</w:t>
      </w:r>
      <w:r w:rsidRPr="006B0536">
        <w:rPr>
          <w:lang w:val="en-GB"/>
        </w:rPr>
        <w:t xml:space="preserve"> (</w:t>
      </w:r>
      <w:r w:rsidRPr="006B0536">
        <w:rPr>
          <w:i/>
          <w:iCs/>
          <w:lang w:val="en-GB"/>
        </w:rPr>
        <w:t>Acari</w:t>
      </w:r>
      <w:r w:rsidRPr="006B0536">
        <w:rPr>
          <w:lang w:val="en-GB"/>
        </w:rPr>
        <w:t xml:space="preserve">: </w:t>
      </w:r>
      <w:r w:rsidRPr="006B0536">
        <w:rPr>
          <w:i/>
          <w:iCs/>
          <w:lang w:val="en-GB"/>
        </w:rPr>
        <w:t>Ixodidae</w:t>
      </w:r>
      <w:r w:rsidRPr="006B0536">
        <w:rPr>
          <w:lang w:val="en-GB"/>
        </w:rPr>
        <w:t xml:space="preserve">) compared with mechanical transmission by </w:t>
      </w:r>
      <w:r w:rsidRPr="006B0536">
        <w:rPr>
          <w:i/>
          <w:iCs/>
          <w:lang w:val="en-GB"/>
        </w:rPr>
        <w:t>Stomoxys calcitrans</w:t>
      </w:r>
      <w:r w:rsidRPr="006B0536">
        <w:rPr>
          <w:lang w:val="en-GB"/>
        </w:rPr>
        <w:t xml:space="preserve"> (</w:t>
      </w:r>
      <w:r w:rsidRPr="006B0536">
        <w:rPr>
          <w:i/>
          <w:iCs/>
          <w:lang w:val="en-GB"/>
        </w:rPr>
        <w:t>Diptera</w:t>
      </w:r>
      <w:r w:rsidRPr="006B0536">
        <w:rPr>
          <w:lang w:val="en-GB"/>
        </w:rPr>
        <w:t xml:space="preserve">: </w:t>
      </w:r>
      <w:r w:rsidRPr="006B0536">
        <w:rPr>
          <w:i/>
          <w:iCs/>
          <w:lang w:val="en-GB"/>
        </w:rPr>
        <w:t>Muscidae</w:t>
      </w:r>
      <w:r w:rsidRPr="006B0536">
        <w:rPr>
          <w:lang w:val="en-GB"/>
        </w:rPr>
        <w:t xml:space="preserve">)’, </w:t>
      </w:r>
      <w:r w:rsidRPr="006B0536">
        <w:rPr>
          <w:i/>
          <w:iCs/>
          <w:lang w:val="en-GB"/>
        </w:rPr>
        <w:t>Journal of Medical Entomology</w:t>
      </w:r>
      <w:r w:rsidRPr="006B0536">
        <w:rPr>
          <w:lang w:val="en-GB"/>
        </w:rPr>
        <w:t>, 42(4):668–675, doi:10.1603/0022-2585(2005)042[0668:REOBTO]2.0.CO;2.</w:t>
      </w:r>
    </w:p>
    <w:p w14:paraId="44199426" w14:textId="77777777" w:rsidR="006B0536" w:rsidRPr="006B0536" w:rsidRDefault="006B0536" w:rsidP="006B0536">
      <w:pPr>
        <w:pStyle w:val="Bibliography"/>
        <w:rPr>
          <w:lang w:val="en-GB"/>
        </w:rPr>
      </w:pPr>
      <w:r w:rsidRPr="006B0536">
        <w:rPr>
          <w:lang w:val="en-GB"/>
        </w:rPr>
        <w:t xml:space="preserve">Scott TW, Amerasinghe PH, Morrison AC, Lorenz LH, Clark GG, Strickman D, Kittayapong P and Edman JD (2000) ‘Longitudinal studies of Aedes aegypti (Diptera: Culicidae) in Thailand and Puerto Rico: blood feeding frequency - PubMed’, </w:t>
      </w:r>
      <w:r w:rsidRPr="006B0536">
        <w:rPr>
          <w:i/>
          <w:iCs/>
          <w:lang w:val="en-GB"/>
        </w:rPr>
        <w:t>J Med Entomol</w:t>
      </w:r>
      <w:r w:rsidRPr="006B0536">
        <w:rPr>
          <w:lang w:val="en-GB"/>
        </w:rPr>
        <w:t>, 37(1):89–101, doi:10.1603/0022-2585-37.1.89.</w:t>
      </w:r>
    </w:p>
    <w:p w14:paraId="24555D5C" w14:textId="77777777" w:rsidR="006B0536" w:rsidRPr="006B0536" w:rsidRDefault="006B0536" w:rsidP="006B0536">
      <w:pPr>
        <w:pStyle w:val="Bibliography"/>
        <w:rPr>
          <w:lang w:val="en-GB"/>
        </w:rPr>
      </w:pPr>
      <w:r w:rsidRPr="006B0536">
        <w:rPr>
          <w:lang w:val="en-GB"/>
        </w:rPr>
        <w:lastRenderedPageBreak/>
        <w:t xml:space="preserve">Selim A, Manaa E and Khater H (2021) ‘Seroprevalence and risk factors for lumpy skin disease in cattle in Northern Egypt’, </w:t>
      </w:r>
      <w:r w:rsidRPr="006B0536">
        <w:rPr>
          <w:i/>
          <w:iCs/>
          <w:lang w:val="en-GB"/>
        </w:rPr>
        <w:t>Tropical Animal Health and Production</w:t>
      </w:r>
      <w:r w:rsidRPr="006B0536">
        <w:rPr>
          <w:lang w:val="en-GB"/>
        </w:rPr>
        <w:t>, 53(3):350, doi:10.1007/s11250-021-02786-0.</w:t>
      </w:r>
    </w:p>
    <w:p w14:paraId="79EB46F2" w14:textId="77777777" w:rsidR="006B0536" w:rsidRPr="006B0536" w:rsidRDefault="006B0536" w:rsidP="006B0536">
      <w:pPr>
        <w:pStyle w:val="Bibliography"/>
        <w:rPr>
          <w:lang w:val="en-GB"/>
        </w:rPr>
      </w:pPr>
      <w:r w:rsidRPr="006B0536">
        <w:rPr>
          <w:lang w:val="en-GB"/>
        </w:rPr>
        <w:t xml:space="preserve">Şevik M and Doğan M (2017) ‘Epidemiological and molecular studies on lumpy skin disease outbreaks in Turkey during 2014-2015’, </w:t>
      </w:r>
      <w:r w:rsidRPr="006B0536">
        <w:rPr>
          <w:i/>
          <w:iCs/>
          <w:lang w:val="en-GB"/>
        </w:rPr>
        <w:t>Transboundary and Emerging Diseases</w:t>
      </w:r>
      <w:r w:rsidRPr="006B0536">
        <w:rPr>
          <w:lang w:val="en-GB"/>
        </w:rPr>
        <w:t>, 64(4):1268–1279, doi:10.1111/tbed.12501.</w:t>
      </w:r>
    </w:p>
    <w:p w14:paraId="520D986A" w14:textId="77777777" w:rsidR="006B0536" w:rsidRPr="006B0536" w:rsidRDefault="006B0536" w:rsidP="006B0536">
      <w:pPr>
        <w:pStyle w:val="Bibliography"/>
        <w:rPr>
          <w:lang w:val="en-GB"/>
        </w:rPr>
      </w:pPr>
      <w:r w:rsidRPr="006B0536">
        <w:rPr>
          <w:lang w:val="en-GB"/>
        </w:rPr>
        <w:t xml:space="preserve">Shults P, Cohnstaedt LW, Adelman ZN and Brelsfoard C (2021) ‘Next-generation tools to control biting midge populations and reduce pathogen transmission’, </w:t>
      </w:r>
      <w:r w:rsidRPr="006B0536">
        <w:rPr>
          <w:i/>
          <w:iCs/>
          <w:lang w:val="en-GB"/>
        </w:rPr>
        <w:t>Parasites &amp; Vectors</w:t>
      </w:r>
      <w:r w:rsidRPr="006B0536">
        <w:rPr>
          <w:lang w:val="en-GB"/>
        </w:rPr>
        <w:t>, 14:31, doi:10.1186/s13071-020-04524-1.</w:t>
      </w:r>
    </w:p>
    <w:p w14:paraId="6E9D06ED" w14:textId="77777777" w:rsidR="006B0536" w:rsidRPr="006B0536" w:rsidRDefault="006B0536" w:rsidP="006B0536">
      <w:pPr>
        <w:pStyle w:val="Bibliography"/>
        <w:rPr>
          <w:lang w:val="en-GB"/>
        </w:rPr>
      </w:pPr>
      <w:r w:rsidRPr="006B0536">
        <w:rPr>
          <w:lang w:val="en-GB"/>
        </w:rPr>
        <w:t xml:space="preserve">Smith KV, DeLong KL, Boyer CN, Thompson JM, Lenhart SM, Strickland WC, Burgess ER IV, Tian Y, Talley J, Machtinger ET and Trout Fryxell RT (2022) ‘A Call for the Development of a Sustainable Pest Management Program for the Economically Important Pest Flies of Livestock: a Beef Cattle Perspective’, </w:t>
      </w:r>
      <w:r w:rsidRPr="006B0536">
        <w:rPr>
          <w:i/>
          <w:iCs/>
          <w:lang w:val="en-GB"/>
        </w:rPr>
        <w:t>Journal of Integrated Pest Management</w:t>
      </w:r>
      <w:r w:rsidRPr="006B0536">
        <w:rPr>
          <w:lang w:val="en-GB"/>
        </w:rPr>
        <w:t>, 13(1):14, doi:10.1093/jipm/pmac010.</w:t>
      </w:r>
    </w:p>
    <w:p w14:paraId="191FABEF" w14:textId="77777777" w:rsidR="006B0536" w:rsidRPr="006B0536" w:rsidRDefault="006B0536" w:rsidP="006B0536">
      <w:pPr>
        <w:pStyle w:val="Bibliography"/>
        <w:rPr>
          <w:lang w:val="en-GB"/>
        </w:rPr>
      </w:pPr>
      <w:r w:rsidRPr="006B0536">
        <w:rPr>
          <w:lang w:val="en-GB"/>
        </w:rPr>
        <w:t xml:space="preserve">Sohier C, Haegeman A, Mostin L, De Leeuw I, Van Campe W, De Vleeschauwer A, Tuppurainen E, van den Berg T, De Regge N and De Clercq K (2019) ‘Experimental evidence of mechanical lumpy skin disease virus transmission by </w:t>
      </w:r>
      <w:r w:rsidRPr="006B0536">
        <w:rPr>
          <w:i/>
          <w:iCs/>
          <w:lang w:val="en-GB"/>
        </w:rPr>
        <w:t>Stomoxys calcitrans</w:t>
      </w:r>
      <w:r w:rsidRPr="006B0536">
        <w:rPr>
          <w:lang w:val="en-GB"/>
        </w:rPr>
        <w:t xml:space="preserve"> biting flies and </w:t>
      </w:r>
      <w:r w:rsidRPr="006B0536">
        <w:rPr>
          <w:i/>
          <w:iCs/>
          <w:lang w:val="en-GB"/>
        </w:rPr>
        <w:t>Haematopota</w:t>
      </w:r>
      <w:r w:rsidRPr="006B0536">
        <w:rPr>
          <w:lang w:val="en-GB"/>
        </w:rPr>
        <w:t xml:space="preserve"> spp. horseflies’, </w:t>
      </w:r>
      <w:r w:rsidRPr="006B0536">
        <w:rPr>
          <w:i/>
          <w:iCs/>
          <w:lang w:val="en-GB"/>
        </w:rPr>
        <w:t>Scientific Reports</w:t>
      </w:r>
      <w:r w:rsidRPr="006B0536">
        <w:rPr>
          <w:lang w:val="en-GB"/>
        </w:rPr>
        <w:t>, 9(1):20076, doi:10.1038/s41598-019-56605-6.</w:t>
      </w:r>
    </w:p>
    <w:p w14:paraId="6F13B0A2" w14:textId="77777777" w:rsidR="006B0536" w:rsidRPr="006B0536" w:rsidRDefault="006B0536" w:rsidP="006B0536">
      <w:pPr>
        <w:pStyle w:val="Bibliography"/>
        <w:rPr>
          <w:lang w:val="en-GB"/>
        </w:rPr>
      </w:pPr>
      <w:r w:rsidRPr="006B0536">
        <w:rPr>
          <w:lang w:val="en-GB"/>
        </w:rPr>
        <w:t xml:space="preserve">Sprygin A., Pestova Y, Wallace DB, Tuppurainen E and Kononov AV (2019) ‘Transmission of lumpy skin disease virus: A short review’, </w:t>
      </w:r>
      <w:r w:rsidRPr="006B0536">
        <w:rPr>
          <w:i/>
          <w:iCs/>
          <w:lang w:val="en-GB"/>
        </w:rPr>
        <w:t>Virus Research</w:t>
      </w:r>
      <w:r w:rsidRPr="006B0536">
        <w:rPr>
          <w:lang w:val="en-GB"/>
        </w:rPr>
        <w:t>, 269:197637, doi:10.1016/j.virusres.2019.05.015.</w:t>
      </w:r>
    </w:p>
    <w:p w14:paraId="616C3B9F" w14:textId="77777777" w:rsidR="006B0536" w:rsidRPr="006B0536" w:rsidRDefault="006B0536" w:rsidP="006B0536">
      <w:pPr>
        <w:pStyle w:val="Bibliography"/>
        <w:rPr>
          <w:lang w:val="en-GB"/>
        </w:rPr>
      </w:pPr>
      <w:r w:rsidRPr="006B0536">
        <w:rPr>
          <w:lang w:val="en-GB"/>
        </w:rPr>
        <w:t xml:space="preserve">Sprygin, Pestova Y, Bjadovskaya O, Prutnikov P, Zinyakov N and Kononova S (2020) ‘Evidence of recombination of vaccine strains of lumpy skin disease virus with field strains, causing disease’, </w:t>
      </w:r>
      <w:r w:rsidRPr="006B0536">
        <w:rPr>
          <w:i/>
          <w:iCs/>
          <w:lang w:val="en-GB"/>
        </w:rPr>
        <w:t>PLoS One</w:t>
      </w:r>
      <w:r w:rsidRPr="006B0536">
        <w:rPr>
          <w:lang w:val="en-GB"/>
        </w:rPr>
        <w:t>, 15(5):e0232584, doi:10.1371/journal.pone.0232584.</w:t>
      </w:r>
    </w:p>
    <w:p w14:paraId="10383DDF" w14:textId="77777777" w:rsidR="006B0536" w:rsidRPr="006B0536" w:rsidRDefault="006B0536" w:rsidP="006B0536">
      <w:pPr>
        <w:pStyle w:val="Bibliography"/>
        <w:rPr>
          <w:lang w:val="en-GB"/>
        </w:rPr>
      </w:pPr>
      <w:r w:rsidRPr="006B0536">
        <w:rPr>
          <w:lang w:val="en-GB"/>
        </w:rPr>
        <w:t xml:space="preserve">Sprygin, Pestova Y, Wallace D, Tuppurainen E and Kononov A (2019) ‘Transmission of lumpy skin disease virus: A short review’, </w:t>
      </w:r>
      <w:r w:rsidRPr="006B0536">
        <w:rPr>
          <w:i/>
          <w:iCs/>
          <w:lang w:val="en-GB"/>
        </w:rPr>
        <w:t>Virus Research</w:t>
      </w:r>
      <w:r w:rsidRPr="006B0536">
        <w:rPr>
          <w:lang w:val="en-GB"/>
        </w:rPr>
        <w:t>, 269:197637, doi:10.1016/j.virusres.2019.05.015.</w:t>
      </w:r>
    </w:p>
    <w:p w14:paraId="58AA5832" w14:textId="77777777" w:rsidR="006B0536" w:rsidRPr="006B0536" w:rsidRDefault="006B0536" w:rsidP="006B0536">
      <w:pPr>
        <w:pStyle w:val="Bibliography"/>
        <w:rPr>
          <w:lang w:val="en-GB"/>
        </w:rPr>
      </w:pPr>
      <w:r w:rsidRPr="006B0536">
        <w:rPr>
          <w:lang w:val="en-GB"/>
        </w:rPr>
        <w:t xml:space="preserve">Stephen K and Kurtböke DI (2011) ‘Screening of oomycete fungi for their potential role in reducing the biting midge (Diptera: Ceratopogonidae) larval populations in Hervey Bay, Queensland, Australia’, </w:t>
      </w:r>
      <w:r w:rsidRPr="006B0536">
        <w:rPr>
          <w:i/>
          <w:iCs/>
          <w:lang w:val="en-GB"/>
        </w:rPr>
        <w:t>International Journal of Environmental Research and Public Health</w:t>
      </w:r>
      <w:r w:rsidRPr="006B0536">
        <w:rPr>
          <w:lang w:val="en-GB"/>
        </w:rPr>
        <w:t>, 8(5):1560–1574, doi:10.3390/ijerph8051560.</w:t>
      </w:r>
    </w:p>
    <w:p w14:paraId="1A065B3F" w14:textId="77777777" w:rsidR="006B0536" w:rsidRPr="006B0536" w:rsidRDefault="006B0536" w:rsidP="006B0536">
      <w:pPr>
        <w:pStyle w:val="Bibliography"/>
        <w:rPr>
          <w:lang w:val="en-GB"/>
        </w:rPr>
      </w:pPr>
      <w:r w:rsidRPr="006B0536">
        <w:rPr>
          <w:lang w:val="en-GB"/>
        </w:rPr>
        <w:t xml:space="preserve">Stephenson EB, Murphy AK, Jansen CC, Peel AJ and McCallum H (2019) ‘Interpreting mosquito feeding patterns in Australia through an ecological lens: an analysis of blood meal studies’, </w:t>
      </w:r>
      <w:r w:rsidRPr="006B0536">
        <w:rPr>
          <w:i/>
          <w:iCs/>
          <w:lang w:val="en-GB"/>
        </w:rPr>
        <w:t>Parasites &amp; Vectors</w:t>
      </w:r>
      <w:r w:rsidRPr="006B0536">
        <w:rPr>
          <w:lang w:val="en-GB"/>
        </w:rPr>
        <w:t>, 12(1):156, doi:10.1186/s13071-019-3405-z.</w:t>
      </w:r>
    </w:p>
    <w:p w14:paraId="00E734A4" w14:textId="77777777" w:rsidR="006B0536" w:rsidRPr="006B0536" w:rsidRDefault="006B0536" w:rsidP="006B0536">
      <w:pPr>
        <w:pStyle w:val="Bibliography"/>
        <w:rPr>
          <w:lang w:val="en-GB"/>
        </w:rPr>
      </w:pPr>
      <w:r w:rsidRPr="006B0536">
        <w:rPr>
          <w:lang w:val="en-GB"/>
        </w:rPr>
        <w:t xml:space="preserve">Stewart K (2021) ‘Ticks-and-what-you-need-to-know’, </w:t>
      </w:r>
      <w:r w:rsidRPr="006B0536">
        <w:rPr>
          <w:i/>
          <w:iCs/>
          <w:lang w:val="en-GB"/>
        </w:rPr>
        <w:t>Mittagong Veterinary Practice</w:t>
      </w:r>
      <w:r w:rsidRPr="006B0536">
        <w:rPr>
          <w:lang w:val="en-GB"/>
        </w:rPr>
        <w:t>, https://www.mittagongvet.com.au/Mittagong/Blog/Ticks-and-what-you-need-to-know, accessed 25 March 2024.</w:t>
      </w:r>
    </w:p>
    <w:p w14:paraId="40DB2642" w14:textId="77777777" w:rsidR="006B0536" w:rsidRPr="006B0536" w:rsidRDefault="006B0536" w:rsidP="006B0536">
      <w:pPr>
        <w:pStyle w:val="Bibliography"/>
        <w:rPr>
          <w:lang w:val="en-GB"/>
        </w:rPr>
      </w:pPr>
      <w:r w:rsidRPr="006B0536">
        <w:rPr>
          <w:lang w:val="en-GB"/>
        </w:rPr>
        <w:t xml:space="preserve">Stone CM, Schwab SR, Fonseca DM and Fefferman NH (2019) ‘Contrasting the value of targeted versus area-wide mosquito control scenarios to limit arbovirus transmission with human mobility patterns based on different tropical urban population centers’, </w:t>
      </w:r>
      <w:r w:rsidRPr="006B0536">
        <w:rPr>
          <w:i/>
          <w:iCs/>
          <w:lang w:val="en-GB"/>
        </w:rPr>
        <w:t>PLOS Neglected Tropical Diseases</w:t>
      </w:r>
      <w:r w:rsidRPr="006B0536">
        <w:rPr>
          <w:lang w:val="en-GB"/>
        </w:rPr>
        <w:t>, 13(7):e0007479, doi:10.1371/journal.pntd.0007479.</w:t>
      </w:r>
    </w:p>
    <w:p w14:paraId="32579209" w14:textId="77777777" w:rsidR="006B0536" w:rsidRPr="006B0536" w:rsidRDefault="006B0536" w:rsidP="006B0536">
      <w:pPr>
        <w:pStyle w:val="Bibliography"/>
        <w:rPr>
          <w:lang w:val="en-GB"/>
        </w:rPr>
      </w:pPr>
      <w:r w:rsidRPr="006B0536">
        <w:rPr>
          <w:lang w:val="en-GB"/>
        </w:rPr>
        <w:t xml:space="preserve">Sullivan CF, Parker BL and Skinner M (2022) ‘A Review of Commercial Metarhizium- and Beauveria-Based Biopesticides for the Biological Control of Ticks in the USA’, </w:t>
      </w:r>
      <w:r w:rsidRPr="006B0536">
        <w:rPr>
          <w:i/>
          <w:iCs/>
          <w:lang w:val="en-GB"/>
        </w:rPr>
        <w:t>Insects</w:t>
      </w:r>
      <w:r w:rsidRPr="006B0536">
        <w:rPr>
          <w:lang w:val="en-GB"/>
        </w:rPr>
        <w:t>, 13(3):260, doi:10.3390/insects13030260.</w:t>
      </w:r>
    </w:p>
    <w:p w14:paraId="648A4353" w14:textId="77777777" w:rsidR="006B0536" w:rsidRPr="006B0536" w:rsidRDefault="006B0536" w:rsidP="006B0536">
      <w:pPr>
        <w:pStyle w:val="Bibliography"/>
        <w:rPr>
          <w:lang w:val="en-GB"/>
        </w:rPr>
      </w:pPr>
      <w:r w:rsidRPr="006B0536">
        <w:rPr>
          <w:lang w:val="en-GB"/>
        </w:rPr>
        <w:lastRenderedPageBreak/>
        <w:t xml:space="preserve">Susanti T, Susetya H, Widayani P, Fitria Y and Pambudi GT (2023) ‘Risk factors, logistic model, and vulnerability mapping of lumpy skin disease in livestock at the farm level in Indragiri Hulu District, Riau Province, Indonesia, in 2022’, </w:t>
      </w:r>
      <w:r w:rsidRPr="006B0536">
        <w:rPr>
          <w:i/>
          <w:iCs/>
          <w:lang w:val="en-GB"/>
        </w:rPr>
        <w:t>Veterinary World</w:t>
      </w:r>
      <w:r w:rsidRPr="006B0536">
        <w:rPr>
          <w:lang w:val="en-GB"/>
        </w:rPr>
        <w:t>, 16(10):2071–2079, doi:10.14202/vetworld.2023.2071-2079.</w:t>
      </w:r>
    </w:p>
    <w:p w14:paraId="2745C21D" w14:textId="77777777" w:rsidR="006B0536" w:rsidRPr="006B0536" w:rsidRDefault="006B0536" w:rsidP="006B0536">
      <w:pPr>
        <w:pStyle w:val="Bibliography"/>
        <w:rPr>
          <w:lang w:val="en-GB"/>
        </w:rPr>
      </w:pPr>
      <w:r w:rsidRPr="006B0536">
        <w:rPr>
          <w:lang w:val="en-GB"/>
        </w:rPr>
        <w:t xml:space="preserve">Tabor AE (2021) ‘A Review of Australian Tick Vaccine Research’, </w:t>
      </w:r>
      <w:r w:rsidRPr="006B0536">
        <w:rPr>
          <w:i/>
          <w:iCs/>
          <w:lang w:val="en-GB"/>
        </w:rPr>
        <w:t>Vaccines</w:t>
      </w:r>
      <w:r w:rsidRPr="006B0536">
        <w:rPr>
          <w:lang w:val="en-GB"/>
        </w:rPr>
        <w:t>, 9(9):1030, doi:10.3390/vaccines9091030.</w:t>
      </w:r>
    </w:p>
    <w:p w14:paraId="3A3488C9" w14:textId="77777777" w:rsidR="006B0536" w:rsidRPr="006B0536" w:rsidRDefault="006B0536" w:rsidP="006B0536">
      <w:pPr>
        <w:pStyle w:val="Bibliography"/>
        <w:rPr>
          <w:lang w:val="en-GB"/>
        </w:rPr>
      </w:pPr>
      <w:r w:rsidRPr="006B0536">
        <w:rPr>
          <w:lang w:val="en-GB"/>
        </w:rPr>
        <w:t xml:space="preserve">Tageldin MH, Wallace DB, Gerdes GH, Putterill JF, Greyling RR and Phosiwa MN (2014) ‘Lumpy skin disease of cattle: an emerging problem in the Sultanate of Oman’, </w:t>
      </w:r>
      <w:r w:rsidRPr="006B0536">
        <w:rPr>
          <w:i/>
          <w:iCs/>
          <w:lang w:val="en-GB"/>
        </w:rPr>
        <w:t>Tropical Animal Health and Production</w:t>
      </w:r>
      <w:r w:rsidRPr="006B0536">
        <w:rPr>
          <w:lang w:val="en-GB"/>
        </w:rPr>
        <w:t>, 46(1):241–246, doi:10.1007/s11250-013-0483-3.</w:t>
      </w:r>
    </w:p>
    <w:p w14:paraId="0C704DFB" w14:textId="77777777" w:rsidR="006B0536" w:rsidRPr="006B0536" w:rsidRDefault="006B0536" w:rsidP="006B0536">
      <w:pPr>
        <w:pStyle w:val="Bibliography"/>
        <w:rPr>
          <w:lang w:val="en-GB"/>
        </w:rPr>
      </w:pPr>
      <w:r w:rsidRPr="006B0536">
        <w:rPr>
          <w:lang w:val="en-GB"/>
        </w:rPr>
        <w:t xml:space="preserve">Tangtrakulwanich K, Albuquerque TA, Brewer GJ, Baxendale FP, Zurek L, Miller DN, Taylor DB, Friesen KA and Zhu JJ (2015) ‘Behavioural responses of stable flies to cattle manure slurry associated odourants’, </w:t>
      </w:r>
      <w:r w:rsidRPr="006B0536">
        <w:rPr>
          <w:i/>
          <w:iCs/>
          <w:lang w:val="en-GB"/>
        </w:rPr>
        <w:t>Medical and Veterinary Entomology</w:t>
      </w:r>
      <w:r w:rsidRPr="006B0536">
        <w:rPr>
          <w:lang w:val="en-GB"/>
        </w:rPr>
        <w:t>, 29(1):82–87, doi:10.1111/mve.12103.</w:t>
      </w:r>
    </w:p>
    <w:p w14:paraId="4B6C4A2F" w14:textId="77777777" w:rsidR="006B0536" w:rsidRPr="006B0536" w:rsidRDefault="006B0536" w:rsidP="006B0536">
      <w:pPr>
        <w:pStyle w:val="Bibliography"/>
        <w:rPr>
          <w:lang w:val="en-GB"/>
        </w:rPr>
      </w:pPr>
      <w:r w:rsidRPr="006B0536">
        <w:rPr>
          <w:lang w:val="en-GB"/>
        </w:rPr>
        <w:t xml:space="preserve">Taylor DB (2021) ‘Area-Wide management of stable flies’, in </w:t>
      </w:r>
      <w:r w:rsidRPr="006B0536">
        <w:rPr>
          <w:i/>
          <w:iCs/>
          <w:lang w:val="en-GB"/>
        </w:rPr>
        <w:t>Area-Wide Integrated Pest Management Development and Field Application</w:t>
      </w:r>
      <w:r w:rsidRPr="006B0536">
        <w:rPr>
          <w:lang w:val="en-GB"/>
        </w:rPr>
        <w:t>, CRC Press, Boca Raton, Florida.</w:t>
      </w:r>
    </w:p>
    <w:p w14:paraId="1466C92A" w14:textId="77777777" w:rsidR="006B0536" w:rsidRPr="006B0536" w:rsidRDefault="006B0536" w:rsidP="006B0536">
      <w:pPr>
        <w:pStyle w:val="Bibliography"/>
        <w:rPr>
          <w:lang w:val="en-GB"/>
        </w:rPr>
      </w:pPr>
      <w:r w:rsidRPr="006B0536">
        <w:rPr>
          <w:lang w:val="en-GB"/>
        </w:rPr>
        <w:t xml:space="preserve">Taylor DB and Berkebile D (2006) ‘Comparative Efficiency of Six Stable Fly (Diptera: Muscidae) Traps’, </w:t>
      </w:r>
      <w:r w:rsidRPr="006B0536">
        <w:rPr>
          <w:i/>
          <w:iCs/>
          <w:lang w:val="en-GB"/>
        </w:rPr>
        <w:t>Journal of Economic Entomology</w:t>
      </w:r>
      <w:r w:rsidRPr="006B0536">
        <w:rPr>
          <w:lang w:val="en-GB"/>
        </w:rPr>
        <w:t>, 99(4):1415–1419, doi:10.1093/jee/99.4.1415.</w:t>
      </w:r>
    </w:p>
    <w:p w14:paraId="46400CCD" w14:textId="77777777" w:rsidR="006B0536" w:rsidRPr="006B0536" w:rsidRDefault="006B0536" w:rsidP="006B0536">
      <w:pPr>
        <w:pStyle w:val="Bibliography"/>
        <w:rPr>
          <w:lang w:val="en-GB"/>
        </w:rPr>
      </w:pPr>
      <w:r w:rsidRPr="006B0536">
        <w:rPr>
          <w:lang w:val="en-GB"/>
        </w:rPr>
        <w:t xml:space="preserve">Telfer D (2018) </w:t>
      </w:r>
      <w:r w:rsidRPr="006B0536">
        <w:rPr>
          <w:i/>
          <w:iCs/>
          <w:lang w:val="en-GB"/>
        </w:rPr>
        <w:t>Advanced stable fly management for vegetable producers</w:t>
      </w:r>
      <w:r w:rsidRPr="006B0536">
        <w:rPr>
          <w:lang w:val="en-GB"/>
        </w:rPr>
        <w:t>, Horticulture Innovation Australia Limited, Sydney, NSW, https://www.horticulture.com.au/globalassets/laserfiche/assets/project-reports/vg15002/vg15002---final-report-complete.pdf.</w:t>
      </w:r>
    </w:p>
    <w:p w14:paraId="2237E553" w14:textId="77777777" w:rsidR="006B0536" w:rsidRPr="006B0536" w:rsidRDefault="006B0536" w:rsidP="006B0536">
      <w:pPr>
        <w:pStyle w:val="Bibliography"/>
        <w:rPr>
          <w:lang w:val="en-GB"/>
        </w:rPr>
      </w:pPr>
      <w:r w:rsidRPr="006B0536">
        <w:rPr>
          <w:lang w:val="en-GB"/>
        </w:rPr>
        <w:t xml:space="preserve">TickBoss (2022) </w:t>
      </w:r>
      <w:r w:rsidRPr="006B0536">
        <w:rPr>
          <w:i/>
          <w:iCs/>
          <w:lang w:val="en-GB"/>
        </w:rPr>
        <w:t>Manage Ticks in Cattle</w:t>
      </w:r>
      <w:r w:rsidRPr="006B0536">
        <w:rPr>
          <w:lang w:val="en-GB"/>
        </w:rPr>
        <w:t xml:space="preserve">, </w:t>
      </w:r>
      <w:r w:rsidRPr="006B0536">
        <w:rPr>
          <w:i/>
          <w:iCs/>
          <w:lang w:val="en-GB"/>
        </w:rPr>
        <w:t>TickBoss</w:t>
      </w:r>
      <w:r w:rsidRPr="006B0536">
        <w:rPr>
          <w:lang w:val="en-GB"/>
        </w:rPr>
        <w:t>, https://tickboss.com.au/manage-ticks-where-present/, accessed 23 February 2024.</w:t>
      </w:r>
    </w:p>
    <w:p w14:paraId="55655441" w14:textId="77777777" w:rsidR="006B0536" w:rsidRPr="006B0536" w:rsidRDefault="006B0536" w:rsidP="006B0536">
      <w:pPr>
        <w:pStyle w:val="Bibliography"/>
        <w:rPr>
          <w:lang w:val="en-GB"/>
        </w:rPr>
      </w:pPr>
      <w:r w:rsidRPr="006B0536">
        <w:rPr>
          <w:lang w:val="en-GB"/>
        </w:rPr>
        <w:t xml:space="preserve">Trewin BJ, Darbro JM, Jansen CC, Schellhorn NA, Zalucki MP, Hurst TP and Devine GJ (2017) ‘The elimination of the dengue vector, </w:t>
      </w:r>
      <w:r w:rsidRPr="006B0536">
        <w:rPr>
          <w:i/>
          <w:iCs/>
          <w:lang w:val="en-GB"/>
        </w:rPr>
        <w:t>Aedes aegypti</w:t>
      </w:r>
      <w:r w:rsidRPr="006B0536">
        <w:rPr>
          <w:lang w:val="en-GB"/>
        </w:rPr>
        <w:t xml:space="preserve">, from Brisbane, Australia: The role of surveillance, larval habitat removal and policy’, </w:t>
      </w:r>
      <w:r w:rsidRPr="006B0536">
        <w:rPr>
          <w:i/>
          <w:iCs/>
          <w:lang w:val="en-GB"/>
        </w:rPr>
        <w:t>PLoS Neglected Tropical Diseases</w:t>
      </w:r>
      <w:r w:rsidRPr="006B0536">
        <w:rPr>
          <w:lang w:val="en-GB"/>
        </w:rPr>
        <w:t>, 11(8):e0005848, doi:10.1371/journal.pntd.0005848.</w:t>
      </w:r>
    </w:p>
    <w:p w14:paraId="2B5E16CF" w14:textId="77777777" w:rsidR="006B0536" w:rsidRPr="006B0536" w:rsidRDefault="006B0536" w:rsidP="006B0536">
      <w:pPr>
        <w:pStyle w:val="Bibliography"/>
        <w:rPr>
          <w:lang w:val="en-GB"/>
        </w:rPr>
      </w:pPr>
      <w:r w:rsidRPr="006B0536">
        <w:rPr>
          <w:lang w:val="en-GB"/>
        </w:rPr>
        <w:t xml:space="preserve">Tuppurainen E., Alexandrov T and Beltran-Alcrudo D (2017) </w:t>
      </w:r>
      <w:r w:rsidRPr="006B0536">
        <w:rPr>
          <w:i/>
          <w:iCs/>
          <w:lang w:val="en-GB"/>
        </w:rPr>
        <w:t>Lumpy skin disease field manual – A manual for veterinarians</w:t>
      </w:r>
      <w:r w:rsidRPr="006B0536">
        <w:rPr>
          <w:lang w:val="en-GB"/>
        </w:rPr>
        <w:t>, Food and Agriculture Organization of the United Nations (FAO), Rome.</w:t>
      </w:r>
    </w:p>
    <w:p w14:paraId="539DCAD4" w14:textId="77777777" w:rsidR="006B0536" w:rsidRPr="006B0536" w:rsidRDefault="006B0536" w:rsidP="006B0536">
      <w:pPr>
        <w:pStyle w:val="Bibliography"/>
        <w:rPr>
          <w:lang w:val="en-GB"/>
        </w:rPr>
      </w:pPr>
      <w:r w:rsidRPr="006B0536">
        <w:rPr>
          <w:lang w:val="en-GB"/>
        </w:rPr>
        <w:t xml:space="preserve">Tuppurainen E, Dietze K, Wolff J, Bergmann H, Beltran-Alcrudo D, Fahrion A, Lamien CE, Busch F, Sauter-Louis C, Conraths FJ, De Clercq K, Hoffmann B and Knauf S (2021) ‘Review: Vaccines and vaccination against lumpy skin disease’, </w:t>
      </w:r>
      <w:r w:rsidRPr="006B0536">
        <w:rPr>
          <w:i/>
          <w:iCs/>
          <w:lang w:val="en-GB"/>
        </w:rPr>
        <w:t>Vaccines</w:t>
      </w:r>
      <w:r w:rsidRPr="006B0536">
        <w:rPr>
          <w:lang w:val="en-GB"/>
        </w:rPr>
        <w:t>, 9(10):1136, doi:10.3390/vaccines9101136.</w:t>
      </w:r>
    </w:p>
    <w:p w14:paraId="677B19BB" w14:textId="77777777" w:rsidR="006B0536" w:rsidRPr="006B0536" w:rsidRDefault="006B0536" w:rsidP="006B0536">
      <w:pPr>
        <w:pStyle w:val="Bibliography"/>
        <w:rPr>
          <w:lang w:val="en-GB"/>
        </w:rPr>
      </w:pPr>
      <w:r w:rsidRPr="006B0536">
        <w:rPr>
          <w:lang w:val="en-GB"/>
        </w:rPr>
        <w:t xml:space="preserve">Tuppurainen E, Lubinga J, Stoltsz W, Troskie M, Carpenter S, Coetzer J, Venter E and Oura C (2013) ‘Evidence of vertical transmission of lumpy skin disease virus in </w:t>
      </w:r>
      <w:r w:rsidRPr="006B0536">
        <w:rPr>
          <w:i/>
          <w:iCs/>
          <w:lang w:val="en-GB"/>
        </w:rPr>
        <w:t>Rhipicephalus decoloratus</w:t>
      </w:r>
      <w:r w:rsidRPr="006B0536">
        <w:rPr>
          <w:lang w:val="en-GB"/>
        </w:rPr>
        <w:t xml:space="preserve"> ticks’, </w:t>
      </w:r>
      <w:r w:rsidRPr="006B0536">
        <w:rPr>
          <w:i/>
          <w:iCs/>
          <w:lang w:val="en-GB"/>
        </w:rPr>
        <w:t>Ticks and Tick-Borne Diseases</w:t>
      </w:r>
      <w:r w:rsidRPr="006B0536">
        <w:rPr>
          <w:lang w:val="en-GB"/>
        </w:rPr>
        <w:t>, 4(4):329–333, doi:10.1016/j.ttbdis.2013.01.006.</w:t>
      </w:r>
    </w:p>
    <w:p w14:paraId="7896F84B" w14:textId="77777777" w:rsidR="006B0536" w:rsidRPr="006B0536" w:rsidRDefault="006B0536" w:rsidP="006B0536">
      <w:pPr>
        <w:pStyle w:val="Bibliography"/>
        <w:rPr>
          <w:lang w:val="en-GB"/>
        </w:rPr>
      </w:pPr>
      <w:r w:rsidRPr="006B0536">
        <w:rPr>
          <w:lang w:val="en-GB"/>
        </w:rPr>
        <w:t xml:space="preserve">Tuppurainen E and Oura C (2012) ‘Review: Lumpy Skin Disease: An Emerging Threat to Europe, the Middle East and Asia’, </w:t>
      </w:r>
      <w:r w:rsidRPr="006B0536">
        <w:rPr>
          <w:i/>
          <w:iCs/>
          <w:lang w:val="en-GB"/>
        </w:rPr>
        <w:t>TRANSBOUNDARY AND EMERGING DISEASES</w:t>
      </w:r>
      <w:r w:rsidRPr="006B0536">
        <w:rPr>
          <w:lang w:val="en-GB"/>
        </w:rPr>
        <w:t>, 59(1):40–48, doi:10.1111/j.1865-1682.2011.01242.x.</w:t>
      </w:r>
    </w:p>
    <w:p w14:paraId="52C03B86" w14:textId="77777777" w:rsidR="006B0536" w:rsidRPr="006B0536" w:rsidRDefault="006B0536" w:rsidP="006B0536">
      <w:pPr>
        <w:pStyle w:val="Bibliography"/>
        <w:rPr>
          <w:lang w:val="en-GB"/>
        </w:rPr>
      </w:pPr>
      <w:r w:rsidRPr="006B0536">
        <w:rPr>
          <w:lang w:val="en-GB"/>
        </w:rPr>
        <w:t xml:space="preserve">Tuppurainen E, Stoltsz W, Troskie M, Wallace D, Oura C, Mellor P, Coetzer J and Venter E (2011) ‘A potential role for ixodid (hard) tick vectors in the transmission of lumpy skin disease virus in cattle’, </w:t>
      </w:r>
      <w:r w:rsidRPr="006B0536">
        <w:rPr>
          <w:i/>
          <w:iCs/>
          <w:lang w:val="en-GB"/>
        </w:rPr>
        <w:t>Transboundary and Emerging Diseases</w:t>
      </w:r>
      <w:r w:rsidRPr="006B0536">
        <w:rPr>
          <w:lang w:val="en-GB"/>
        </w:rPr>
        <w:t>, 58(2):93–104, doi:10.1111/j.1865-1682.2010.01184.x.</w:t>
      </w:r>
    </w:p>
    <w:p w14:paraId="33B85B46" w14:textId="77777777" w:rsidR="006B0536" w:rsidRPr="006B0536" w:rsidRDefault="006B0536" w:rsidP="006B0536">
      <w:pPr>
        <w:pStyle w:val="Bibliography"/>
        <w:rPr>
          <w:lang w:val="en-GB"/>
        </w:rPr>
      </w:pPr>
      <w:r w:rsidRPr="006B0536">
        <w:rPr>
          <w:lang w:val="en-GB"/>
        </w:rPr>
        <w:lastRenderedPageBreak/>
        <w:t xml:space="preserve">Tuppurainen ESM, Venter E, Shisler J, Gari G, Mekonnen G, Juleff N, Lyons N, De Clercq K, Upton C, Bowden T, Babiuk S and Babiuk L (2017) ‘Review: Capripoxvirus diseases: Current status and opportunities for control’, </w:t>
      </w:r>
      <w:r w:rsidRPr="006B0536">
        <w:rPr>
          <w:i/>
          <w:iCs/>
          <w:lang w:val="en-GB"/>
        </w:rPr>
        <w:t>Transboundary and Emerging Diseases</w:t>
      </w:r>
      <w:r w:rsidRPr="006B0536">
        <w:rPr>
          <w:lang w:val="en-GB"/>
        </w:rPr>
        <w:t>, 64(3):729–745, doi:10.1111/tbed.12444.</w:t>
      </w:r>
    </w:p>
    <w:p w14:paraId="42924CDE" w14:textId="77777777" w:rsidR="006B0536" w:rsidRPr="006B0536" w:rsidRDefault="006B0536" w:rsidP="006B0536">
      <w:pPr>
        <w:pStyle w:val="Bibliography"/>
        <w:rPr>
          <w:lang w:val="en-GB"/>
        </w:rPr>
      </w:pPr>
      <w:r w:rsidRPr="006B0536">
        <w:rPr>
          <w:lang w:val="en-GB"/>
        </w:rPr>
        <w:t xml:space="preserve">Tuppurainen ESM, Antoniou SE, Tsiamadis E, Topkaridou M, Labus T, Debeljak Z, Plavšić B, Miteva A, Alexandrov T and Pite L (2020) ‘Field observations and experiences gained from the implementation of control measures against lumpy skin disease in South-East Europe between 2015 and 2017’, </w:t>
      </w:r>
      <w:r w:rsidRPr="006B0536">
        <w:rPr>
          <w:i/>
          <w:iCs/>
          <w:lang w:val="en-GB"/>
        </w:rPr>
        <w:t>Preventive Veterinary Medicine</w:t>
      </w:r>
      <w:r w:rsidRPr="006B0536">
        <w:rPr>
          <w:lang w:val="en-GB"/>
        </w:rPr>
        <w:t>, 181:104600, doi:10.1016/j.prevetmed.2018.12.006.</w:t>
      </w:r>
    </w:p>
    <w:p w14:paraId="019BC295" w14:textId="77777777" w:rsidR="006B0536" w:rsidRPr="006B0536" w:rsidRDefault="006B0536" w:rsidP="006B0536">
      <w:pPr>
        <w:pStyle w:val="Bibliography"/>
        <w:rPr>
          <w:lang w:val="en-GB"/>
        </w:rPr>
      </w:pPr>
      <w:r w:rsidRPr="006B0536">
        <w:rPr>
          <w:lang w:val="en-GB"/>
        </w:rPr>
        <w:t xml:space="preserve">Tuppurainen ESM, Venter EH, Coetzer JAW and Bell-Sakyi L (2015) ‘Lumpy skin disease: Attempted propagation in tick cell lines and presence of viral DNA in field ticks collected from naturally-infected cattle’, </w:t>
      </w:r>
      <w:r w:rsidRPr="006B0536">
        <w:rPr>
          <w:i/>
          <w:iCs/>
          <w:lang w:val="en-GB"/>
        </w:rPr>
        <w:t>Ticks and Tick-Borne Diseases</w:t>
      </w:r>
      <w:r w:rsidRPr="006B0536">
        <w:rPr>
          <w:lang w:val="en-GB"/>
        </w:rPr>
        <w:t>, 6(2):134–140, doi:10.1016/j.ttbdis.2014.11.002.</w:t>
      </w:r>
    </w:p>
    <w:p w14:paraId="4F84911D" w14:textId="77777777" w:rsidR="006B0536" w:rsidRPr="006B0536" w:rsidRDefault="006B0536" w:rsidP="006B0536">
      <w:pPr>
        <w:pStyle w:val="Bibliography"/>
        <w:rPr>
          <w:lang w:val="en-GB"/>
        </w:rPr>
      </w:pPr>
      <w:r w:rsidRPr="006B0536">
        <w:rPr>
          <w:lang w:val="en-GB"/>
        </w:rPr>
        <w:t xml:space="preserve">Urech R, Green PE, Skerman AG, Elson-Harris MM, Hogsette JA, Bright RL and brown GW (2004) </w:t>
      </w:r>
      <w:r w:rsidRPr="006B0536">
        <w:rPr>
          <w:i/>
          <w:iCs/>
          <w:lang w:val="en-GB"/>
        </w:rPr>
        <w:t>Management of nuisance fly populations on cattle feedlots. FLOAT.306</w:t>
      </w:r>
      <w:r w:rsidRPr="006B0536">
        <w:rPr>
          <w:lang w:val="en-GB"/>
        </w:rPr>
        <w:t>, Meat and Livestock Australia Ltd, North Sydney, NSW, https://images.impartmedia.com/richmond.qld.gov.au/FLOT.306_Final_Report1.pdf.</w:t>
      </w:r>
    </w:p>
    <w:p w14:paraId="2BBFEE36" w14:textId="77777777" w:rsidR="006B0536" w:rsidRPr="006B0536" w:rsidRDefault="006B0536" w:rsidP="006B0536">
      <w:pPr>
        <w:pStyle w:val="Bibliography"/>
        <w:rPr>
          <w:lang w:val="en-GB"/>
        </w:rPr>
      </w:pPr>
      <w:r w:rsidRPr="006B0536">
        <w:rPr>
          <w:lang w:val="en-GB"/>
        </w:rPr>
        <w:t xml:space="preserve">US EPA (2023) </w:t>
      </w:r>
      <w:r w:rsidRPr="006B0536">
        <w:rPr>
          <w:i/>
          <w:iCs/>
          <w:lang w:val="en-GB"/>
        </w:rPr>
        <w:t>What are Biopesticides?</w:t>
      </w:r>
      <w:r w:rsidRPr="006B0536">
        <w:rPr>
          <w:lang w:val="en-GB"/>
        </w:rPr>
        <w:t>, https://www.epa.gov/ingredients-used-pesticide-products/what-are-biopesticides, accessed 6 March 2024.</w:t>
      </w:r>
    </w:p>
    <w:p w14:paraId="7D226967" w14:textId="77777777" w:rsidR="006B0536" w:rsidRPr="006B0536" w:rsidRDefault="006B0536" w:rsidP="006B0536">
      <w:pPr>
        <w:pStyle w:val="Bibliography"/>
        <w:rPr>
          <w:lang w:val="en-GB"/>
        </w:rPr>
      </w:pPr>
      <w:r w:rsidRPr="006B0536">
        <w:rPr>
          <w:lang w:val="en-GB"/>
        </w:rPr>
        <w:t xml:space="preserve">USDA (2016) </w:t>
      </w:r>
      <w:r w:rsidRPr="006B0536">
        <w:rPr>
          <w:i/>
          <w:iCs/>
          <w:lang w:val="en-GB"/>
        </w:rPr>
        <w:t>Fever tick vaccine fact sheet</w:t>
      </w:r>
      <w:r w:rsidRPr="006B0536">
        <w:rPr>
          <w:lang w:val="en-GB"/>
        </w:rPr>
        <w:t xml:space="preserve">, </w:t>
      </w:r>
      <w:r w:rsidRPr="006B0536">
        <w:rPr>
          <w:i/>
          <w:iCs/>
          <w:lang w:val="en-GB"/>
        </w:rPr>
        <w:t>Texas Animal Health Commission</w:t>
      </w:r>
      <w:r w:rsidRPr="006B0536">
        <w:rPr>
          <w:lang w:val="en-GB"/>
        </w:rPr>
        <w:t>, https://www.tahc.texas.gov/news/brochures/TAHCBrochure_FeverTickVaccineFactSheet.pdf, accessed 25 March 2024.</w:t>
      </w:r>
    </w:p>
    <w:p w14:paraId="2C3281D1" w14:textId="77777777" w:rsidR="006B0536" w:rsidRPr="006B0536" w:rsidRDefault="006B0536" w:rsidP="006B0536">
      <w:pPr>
        <w:pStyle w:val="Bibliography"/>
        <w:rPr>
          <w:lang w:val="en-GB"/>
        </w:rPr>
      </w:pPr>
      <w:r w:rsidRPr="006B0536">
        <w:rPr>
          <w:lang w:val="en-GB"/>
        </w:rPr>
        <w:t xml:space="preserve">Vinogradov DD, Sinev AY and Tiunov AV (2022) ‘Predators as Control Agents of Mosquito Larvae in Micro-Reservoirs (Review)’, </w:t>
      </w:r>
      <w:r w:rsidRPr="006B0536">
        <w:rPr>
          <w:i/>
          <w:iCs/>
          <w:lang w:val="en-GB"/>
        </w:rPr>
        <w:t>Inland Water Biology</w:t>
      </w:r>
      <w:r w:rsidRPr="006B0536">
        <w:rPr>
          <w:lang w:val="en-GB"/>
        </w:rPr>
        <w:t>, 15(1):39–53, doi:10.1134/S1995082922010138.</w:t>
      </w:r>
    </w:p>
    <w:p w14:paraId="28AAE9E5" w14:textId="77777777" w:rsidR="006B0536" w:rsidRPr="006B0536" w:rsidRDefault="006B0536" w:rsidP="006B0536">
      <w:pPr>
        <w:pStyle w:val="Bibliography"/>
        <w:rPr>
          <w:lang w:val="en-GB"/>
        </w:rPr>
      </w:pPr>
      <w:r w:rsidRPr="006B0536">
        <w:rPr>
          <w:lang w:val="en-GB"/>
        </w:rPr>
        <w:t xml:space="preserve">Wang Y, Zhao L, Yang J, Shi M, Nie F, Liu S, Wang Z, Huang D, Wu H, Li D, Lin H and Li Y (2021) ‘Analysis of vaccine-like lumpy skin disease virus from flies near the western border of China’, </w:t>
      </w:r>
      <w:r w:rsidRPr="006B0536">
        <w:rPr>
          <w:i/>
          <w:iCs/>
          <w:lang w:val="en-GB"/>
        </w:rPr>
        <w:t>Transboundary and Emerging Diseases</w:t>
      </w:r>
      <w:r w:rsidRPr="006B0536">
        <w:rPr>
          <w:lang w:val="en-GB"/>
        </w:rPr>
        <w:t>, doi:10.1111/tbed.14159.</w:t>
      </w:r>
    </w:p>
    <w:p w14:paraId="3FDBCE28" w14:textId="77777777" w:rsidR="006B0536" w:rsidRPr="006B0536" w:rsidRDefault="006B0536" w:rsidP="006B0536">
      <w:pPr>
        <w:pStyle w:val="Bibliography"/>
        <w:rPr>
          <w:lang w:val="en-GB"/>
        </w:rPr>
      </w:pPr>
      <w:r w:rsidRPr="006B0536">
        <w:rPr>
          <w:lang w:val="en-GB"/>
        </w:rPr>
        <w:t xml:space="preserve">Weeks EN, Machtinger ET, Leemon D and Geden CJ (2018) ‘12. Biological control of livestock pests: entomopathogens’, in </w:t>
      </w:r>
      <w:r w:rsidRPr="006B0536">
        <w:rPr>
          <w:i/>
          <w:iCs/>
          <w:lang w:val="en-GB"/>
        </w:rPr>
        <w:t>Pests and vector-borne diseases in the livestock industry</w:t>
      </w:r>
      <w:r w:rsidRPr="006B0536">
        <w:rPr>
          <w:lang w:val="en-GB"/>
        </w:rPr>
        <w:t>, Wageningen Academic, Leiden, The Netherlands.</w:t>
      </w:r>
    </w:p>
    <w:p w14:paraId="6E80B7CF" w14:textId="77777777" w:rsidR="006B0536" w:rsidRPr="006B0536" w:rsidRDefault="006B0536" w:rsidP="006B0536">
      <w:pPr>
        <w:pStyle w:val="Bibliography"/>
        <w:rPr>
          <w:lang w:val="en-GB"/>
        </w:rPr>
      </w:pPr>
      <w:r w:rsidRPr="006B0536">
        <w:rPr>
          <w:lang w:val="en-GB"/>
        </w:rPr>
        <w:t xml:space="preserve">Weiss KE (1968) ‘Lumpy skin disease virus’, in </w:t>
      </w:r>
      <w:r w:rsidRPr="006B0536">
        <w:rPr>
          <w:i/>
          <w:iCs/>
          <w:lang w:val="en-GB"/>
        </w:rPr>
        <w:t>Cytomegaloviruses. Rinderpest Virus. Lumpy Skin Disease Virus</w:t>
      </w:r>
      <w:r w:rsidRPr="006B0536">
        <w:rPr>
          <w:lang w:val="en-GB"/>
        </w:rPr>
        <w:t>, Virology Monographs, Springer Berlin Heidelberg, Berlin, Heidelberg, doi:10.1007/978-3-662-39771-8_3.</w:t>
      </w:r>
    </w:p>
    <w:p w14:paraId="5B1873E3" w14:textId="77777777" w:rsidR="006B0536" w:rsidRPr="006B0536" w:rsidRDefault="006B0536" w:rsidP="006B0536">
      <w:pPr>
        <w:pStyle w:val="Bibliography"/>
        <w:rPr>
          <w:lang w:val="en-GB"/>
        </w:rPr>
      </w:pPr>
      <w:r w:rsidRPr="006B0536">
        <w:rPr>
          <w:lang w:val="en-GB"/>
        </w:rPr>
        <w:t xml:space="preserve">WHO (2020a) </w:t>
      </w:r>
      <w:r w:rsidRPr="006B0536">
        <w:rPr>
          <w:i/>
          <w:iCs/>
          <w:lang w:val="en-GB"/>
        </w:rPr>
        <w:t>Vector traps</w:t>
      </w:r>
      <w:r w:rsidRPr="006B0536">
        <w:rPr>
          <w:lang w:val="en-GB"/>
        </w:rPr>
        <w:t>, https://www.who.int/groups/vector-control-advisory-group/summary-of-new-interventions-for-vector-control/vector-traps, accessed 28 February 2024.</w:t>
      </w:r>
    </w:p>
    <w:p w14:paraId="5422B6B0" w14:textId="77777777" w:rsidR="006B0536" w:rsidRPr="006B0536" w:rsidRDefault="006B0536" w:rsidP="006B0536">
      <w:pPr>
        <w:pStyle w:val="Bibliography"/>
        <w:rPr>
          <w:lang w:val="en-GB"/>
        </w:rPr>
      </w:pPr>
      <w:r w:rsidRPr="006B0536">
        <w:rPr>
          <w:lang w:val="en-GB"/>
        </w:rPr>
        <w:t xml:space="preserve">—— (2020b) </w:t>
      </w:r>
      <w:r w:rsidRPr="006B0536">
        <w:rPr>
          <w:i/>
          <w:iCs/>
          <w:lang w:val="en-GB"/>
        </w:rPr>
        <w:t>Overview of intervention classes and prototype/products under Vector Control Advisory Group (VCAG) review for assessment of public health value</w:t>
      </w:r>
      <w:r w:rsidRPr="006B0536">
        <w:rPr>
          <w:lang w:val="en-GB"/>
        </w:rPr>
        <w:t>, https://iris.who.int/bitstream/handle/10665/274451/WHO-CDS-VCAG-2018.03-eng.pdf?sequence=18, accessed 29 February 2024.</w:t>
      </w:r>
    </w:p>
    <w:p w14:paraId="52C75501" w14:textId="77777777" w:rsidR="006B0536" w:rsidRPr="006B0536" w:rsidRDefault="006B0536" w:rsidP="006B0536">
      <w:pPr>
        <w:pStyle w:val="Bibliography"/>
        <w:rPr>
          <w:lang w:val="en-GB"/>
        </w:rPr>
      </w:pPr>
      <w:r w:rsidRPr="006B0536">
        <w:rPr>
          <w:lang w:val="en-GB"/>
        </w:rPr>
        <w:t xml:space="preserve">—— (2022) </w:t>
      </w:r>
      <w:r w:rsidRPr="006B0536">
        <w:rPr>
          <w:i/>
          <w:iCs/>
          <w:lang w:val="en-GB"/>
        </w:rPr>
        <w:t>World malaria report 2022</w:t>
      </w:r>
      <w:r w:rsidRPr="006B0536">
        <w:rPr>
          <w:lang w:val="en-GB"/>
        </w:rPr>
        <w:t>, World Health Organisation, Geneva, https://www.who.int/publications-detail-redirect/9789240064898, accessed 6 March 2024.</w:t>
      </w:r>
    </w:p>
    <w:p w14:paraId="4414E3C0" w14:textId="77777777" w:rsidR="006B0536" w:rsidRPr="006B0536" w:rsidRDefault="006B0536" w:rsidP="006B0536">
      <w:pPr>
        <w:pStyle w:val="Bibliography"/>
        <w:rPr>
          <w:lang w:val="en-GB"/>
        </w:rPr>
      </w:pPr>
      <w:r w:rsidRPr="006B0536">
        <w:rPr>
          <w:lang w:val="en-GB"/>
        </w:rPr>
        <w:lastRenderedPageBreak/>
        <w:t xml:space="preserve">Willasden P, Riding GA, McKenna RV, Hemp DH, Tellam RL, Nielsen JN, Lahnstein J, Cobon GS and Gough JM (1989) ‘Immunologic control of a parasitic arthropod. Identification of a protective antigen from Boophilus microplus’, </w:t>
      </w:r>
      <w:r w:rsidRPr="006B0536">
        <w:rPr>
          <w:i/>
          <w:iCs/>
          <w:lang w:val="en-GB"/>
        </w:rPr>
        <w:t>The Journal of Immunology</w:t>
      </w:r>
      <w:r w:rsidRPr="006B0536">
        <w:rPr>
          <w:lang w:val="en-GB"/>
        </w:rPr>
        <w:t>, 143(4):1346–1351, doi:https://doi.org/10.4049/jimmunol.143.4.1346.</w:t>
      </w:r>
    </w:p>
    <w:p w14:paraId="7072152A" w14:textId="77777777" w:rsidR="006B0536" w:rsidRPr="006B0536" w:rsidRDefault="006B0536" w:rsidP="006B0536">
      <w:pPr>
        <w:pStyle w:val="Bibliography"/>
        <w:rPr>
          <w:lang w:val="en-GB"/>
        </w:rPr>
      </w:pPr>
      <w:r w:rsidRPr="006B0536">
        <w:rPr>
          <w:lang w:val="en-GB"/>
        </w:rPr>
        <w:t xml:space="preserve">Wilson AL, Courtenay O, Kelly-Hope LA, Scott TW, Takken W, Torr SJ and Lindsay SW (2020) ‘The importance of vector control for the control and elimination of vector-borne diseases’, </w:t>
      </w:r>
      <w:r w:rsidRPr="006B0536">
        <w:rPr>
          <w:i/>
          <w:iCs/>
          <w:lang w:val="en-GB"/>
        </w:rPr>
        <w:t>PLOS Neglected Tropical Diseases</w:t>
      </w:r>
      <w:r w:rsidRPr="006B0536">
        <w:rPr>
          <w:lang w:val="en-GB"/>
        </w:rPr>
        <w:t>, 14(1):e0007831, doi:10.1371/journal.pntd.0007831.</w:t>
      </w:r>
    </w:p>
    <w:p w14:paraId="63A2D2FC" w14:textId="77777777" w:rsidR="006B0536" w:rsidRPr="006B0536" w:rsidRDefault="006B0536" w:rsidP="006B0536">
      <w:pPr>
        <w:pStyle w:val="Bibliography"/>
        <w:rPr>
          <w:lang w:val="en-GB"/>
        </w:rPr>
      </w:pPr>
      <w:r w:rsidRPr="006B0536">
        <w:rPr>
          <w:lang w:val="en-GB"/>
        </w:rPr>
        <w:t xml:space="preserve">WOAH (2013) </w:t>
      </w:r>
      <w:r w:rsidRPr="006B0536">
        <w:rPr>
          <w:i/>
          <w:iCs/>
          <w:lang w:val="en-GB"/>
        </w:rPr>
        <w:t>OIE Technical Disease Card: Trypanosoma evansi (surra)</w:t>
      </w:r>
      <w:r w:rsidRPr="006B0536">
        <w:rPr>
          <w:lang w:val="en-GB"/>
        </w:rPr>
        <w:t xml:space="preserve">, </w:t>
      </w:r>
      <w:r w:rsidRPr="006B0536">
        <w:rPr>
          <w:i/>
          <w:iCs/>
          <w:lang w:val="en-GB"/>
        </w:rPr>
        <w:t>WOAH - World Organisation for Animal Health</w:t>
      </w:r>
      <w:r w:rsidRPr="006B0536">
        <w:rPr>
          <w:lang w:val="en-GB"/>
        </w:rPr>
        <w:t>, https://www.woah.org/en/document/trypano_evansi/, accessed 18 March 2024.</w:t>
      </w:r>
    </w:p>
    <w:p w14:paraId="7884E895" w14:textId="77777777" w:rsidR="006B0536" w:rsidRPr="006B0536" w:rsidRDefault="006B0536" w:rsidP="006B0536">
      <w:pPr>
        <w:pStyle w:val="Bibliography"/>
        <w:rPr>
          <w:lang w:val="en-GB"/>
        </w:rPr>
      </w:pPr>
      <w:r w:rsidRPr="006B0536">
        <w:rPr>
          <w:lang w:val="en-GB"/>
        </w:rPr>
        <w:t xml:space="preserve">—— (2021) </w:t>
      </w:r>
      <w:r w:rsidRPr="006B0536">
        <w:rPr>
          <w:i/>
          <w:iCs/>
          <w:lang w:val="en-GB"/>
        </w:rPr>
        <w:t>AFRICAN HORSE SICKNESS: OIE guidelines for the practical control of viral  transmission by reducing vector–host contact in the Asian context</w:t>
      </w:r>
      <w:r w:rsidRPr="006B0536">
        <w:rPr>
          <w:lang w:val="en-GB"/>
        </w:rPr>
        <w:t>, WOAH, Paris, France.</w:t>
      </w:r>
    </w:p>
    <w:p w14:paraId="1DDB9092" w14:textId="77777777" w:rsidR="006B0536" w:rsidRPr="006B0536" w:rsidRDefault="006B0536" w:rsidP="006B0536">
      <w:pPr>
        <w:pStyle w:val="Bibliography"/>
        <w:rPr>
          <w:lang w:val="en-GB"/>
        </w:rPr>
      </w:pPr>
      <w:r w:rsidRPr="006B0536">
        <w:rPr>
          <w:lang w:val="en-GB"/>
        </w:rPr>
        <w:t xml:space="preserve">—— (2022) </w:t>
      </w:r>
      <w:r w:rsidRPr="006B0536">
        <w:rPr>
          <w:i/>
          <w:iCs/>
          <w:lang w:val="en-GB"/>
        </w:rPr>
        <w:t>Lumpy Skin Disease Technical Disease Card</w:t>
      </w:r>
      <w:r w:rsidRPr="006B0536">
        <w:rPr>
          <w:lang w:val="en-GB"/>
        </w:rPr>
        <w:t xml:space="preserve">, </w:t>
      </w:r>
      <w:r w:rsidRPr="006B0536">
        <w:rPr>
          <w:i/>
          <w:iCs/>
          <w:lang w:val="en-GB"/>
        </w:rPr>
        <w:t>WOAH - World Organisation for Animal Health</w:t>
      </w:r>
      <w:r w:rsidRPr="006B0536">
        <w:rPr>
          <w:lang w:val="en-GB"/>
        </w:rPr>
        <w:t>, https://www.woah.org/en/document/lumpy-skin-disease-technical-disease-card/, accessed 21 February 2024.</w:t>
      </w:r>
    </w:p>
    <w:p w14:paraId="0B45EEDC" w14:textId="77777777" w:rsidR="006B0536" w:rsidRPr="006B0536" w:rsidRDefault="006B0536" w:rsidP="006B0536">
      <w:pPr>
        <w:pStyle w:val="Bibliography"/>
        <w:rPr>
          <w:lang w:val="en-GB"/>
        </w:rPr>
      </w:pPr>
      <w:r w:rsidRPr="006B0536">
        <w:rPr>
          <w:lang w:val="en-GB"/>
        </w:rPr>
        <w:t xml:space="preserve">—— (2024) </w:t>
      </w:r>
      <w:r w:rsidRPr="006B0536">
        <w:rPr>
          <w:i/>
          <w:iCs/>
          <w:lang w:val="en-GB"/>
        </w:rPr>
        <w:t>Lumpy Skin Disease (LSD)</w:t>
      </w:r>
      <w:r w:rsidRPr="006B0536">
        <w:rPr>
          <w:lang w:val="en-GB"/>
        </w:rPr>
        <w:t xml:space="preserve">, </w:t>
      </w:r>
      <w:r w:rsidRPr="006B0536">
        <w:rPr>
          <w:i/>
          <w:iCs/>
          <w:lang w:val="en-GB"/>
        </w:rPr>
        <w:t>WOAH - Asia</w:t>
      </w:r>
      <w:r w:rsidRPr="006B0536">
        <w:rPr>
          <w:lang w:val="en-GB"/>
        </w:rPr>
        <w:t>, https://rr-asia.woah.org/en/projects/lumpy-skin-disease-lsd/, accessed 24 March 2024.</w:t>
      </w:r>
    </w:p>
    <w:p w14:paraId="14E91BC8" w14:textId="77777777" w:rsidR="006B0536" w:rsidRPr="006B0536" w:rsidRDefault="006B0536" w:rsidP="006B0536">
      <w:pPr>
        <w:pStyle w:val="Bibliography"/>
        <w:rPr>
          <w:lang w:val="en-GB"/>
        </w:rPr>
      </w:pPr>
      <w:r w:rsidRPr="006B0536">
        <w:rPr>
          <w:lang w:val="en-GB"/>
        </w:rPr>
        <w:t xml:space="preserve">Wong ML, Zulzahrin Z, Vythilingam I, Lau YL, Sam I-C, Fong MY and Lee W-C (2023) ‘Perspectives of vector management in the control and elimination of vector-borne zoonoses’, </w:t>
      </w:r>
      <w:r w:rsidRPr="006B0536">
        <w:rPr>
          <w:i/>
          <w:iCs/>
          <w:lang w:val="en-GB"/>
        </w:rPr>
        <w:t>Frontiers in Microbiology</w:t>
      </w:r>
      <w:r w:rsidRPr="006B0536">
        <w:rPr>
          <w:lang w:val="en-GB"/>
        </w:rPr>
        <w:t>, 14, doi:10.3389/fmicb.2023.1135977.</w:t>
      </w:r>
    </w:p>
    <w:p w14:paraId="4DDB816D" w14:textId="77777777" w:rsidR="006B0536" w:rsidRPr="006B0536" w:rsidRDefault="006B0536" w:rsidP="006B0536">
      <w:pPr>
        <w:pStyle w:val="Bibliography"/>
        <w:rPr>
          <w:lang w:val="en-GB"/>
        </w:rPr>
      </w:pPr>
      <w:r w:rsidRPr="006B0536">
        <w:rPr>
          <w:lang w:val="en-GB"/>
        </w:rPr>
        <w:t xml:space="preserve">Woolnough A, Gray G, Lowe T, Kirkpatrick W, Rose K and Martin G (2005) </w:t>
      </w:r>
      <w:r w:rsidRPr="006B0536">
        <w:rPr>
          <w:i/>
          <w:iCs/>
          <w:lang w:val="en-GB"/>
        </w:rPr>
        <w:t>Distribution and Abundance of Pest Animals in Western Australia</w:t>
      </w:r>
      <w:r w:rsidRPr="006B0536">
        <w:rPr>
          <w:lang w:val="en-GB"/>
        </w:rPr>
        <w:t>.</w:t>
      </w:r>
    </w:p>
    <w:p w14:paraId="79010E28" w14:textId="77777777" w:rsidR="006B0536" w:rsidRPr="006B0536" w:rsidRDefault="006B0536" w:rsidP="006B0536">
      <w:pPr>
        <w:pStyle w:val="Bibliography"/>
        <w:rPr>
          <w:lang w:val="en-GB"/>
        </w:rPr>
      </w:pPr>
      <w:r w:rsidRPr="006B0536">
        <w:rPr>
          <w:lang w:val="en-GB"/>
        </w:rPr>
        <w:t xml:space="preserve">World Mosquito Program (2022) </w:t>
      </w:r>
      <w:r w:rsidRPr="006B0536">
        <w:rPr>
          <w:i/>
          <w:iCs/>
          <w:lang w:val="en-GB"/>
        </w:rPr>
        <w:t>Wolbachia: How it works</w:t>
      </w:r>
      <w:r w:rsidRPr="006B0536">
        <w:rPr>
          <w:lang w:val="en-GB"/>
        </w:rPr>
        <w:t xml:space="preserve">, </w:t>
      </w:r>
      <w:r w:rsidRPr="006B0536">
        <w:rPr>
          <w:i/>
          <w:iCs/>
          <w:lang w:val="en-GB"/>
        </w:rPr>
        <w:t>World Mosquito Program</w:t>
      </w:r>
      <w:r w:rsidRPr="006B0536">
        <w:rPr>
          <w:lang w:val="en-GB"/>
        </w:rPr>
        <w:t>, https://www.worldmosquitoprogram.org/en/work/wolbachia-method/how-it-works, accessed 29 February 2024.</w:t>
      </w:r>
    </w:p>
    <w:p w14:paraId="38891363" w14:textId="77777777" w:rsidR="006B0536" w:rsidRPr="006B0536" w:rsidRDefault="006B0536" w:rsidP="006B0536">
      <w:pPr>
        <w:pStyle w:val="Bibliography"/>
        <w:rPr>
          <w:lang w:val="en-GB"/>
        </w:rPr>
      </w:pPr>
      <w:r w:rsidRPr="006B0536">
        <w:rPr>
          <w:lang w:val="en-GB"/>
        </w:rPr>
        <w:t xml:space="preserve">Wright PJ and Easton CS (1996) ‘Natural Incidence of Lagenidium giganteum Couch (Oomycetes: Lagenidiales) Infecting the Biting Midge Culicoides molestus (Skuse) (Diptera: Ceratopogonidae)’, </w:t>
      </w:r>
      <w:r w:rsidRPr="006B0536">
        <w:rPr>
          <w:i/>
          <w:iCs/>
          <w:lang w:val="en-GB"/>
        </w:rPr>
        <w:t>Australian Journal of Entomology</w:t>
      </w:r>
      <w:r w:rsidRPr="006B0536">
        <w:rPr>
          <w:lang w:val="en-GB"/>
        </w:rPr>
        <w:t>, 35(2):131–134, doi:10.1111/j.1440-6055.1996.tb01376.x.</w:t>
      </w:r>
    </w:p>
    <w:p w14:paraId="7DB9845E" w14:textId="77777777" w:rsidR="006B0536" w:rsidRPr="006B0536" w:rsidRDefault="006B0536" w:rsidP="006B0536">
      <w:pPr>
        <w:pStyle w:val="Bibliography"/>
        <w:rPr>
          <w:lang w:val="en-GB"/>
        </w:rPr>
      </w:pPr>
      <w:r w:rsidRPr="006B0536">
        <w:rPr>
          <w:lang w:val="en-GB"/>
        </w:rPr>
        <w:t xml:space="preserve">Yeruham I, Nir O, Braverman Y, Davidson M, Grinstein H, Haymovitch M and Zamir O (1995) ‘Spread of lumpy skin disease in Israeli dairy herds’, </w:t>
      </w:r>
      <w:r w:rsidRPr="006B0536">
        <w:rPr>
          <w:i/>
          <w:iCs/>
          <w:lang w:val="en-GB"/>
        </w:rPr>
        <w:t>The Veterinary Record</w:t>
      </w:r>
      <w:r w:rsidRPr="006B0536">
        <w:rPr>
          <w:lang w:val="en-GB"/>
        </w:rPr>
        <w:t>, 137(4):91–91, doi:10.1136/vr.137.4.91.</w:t>
      </w:r>
    </w:p>
    <w:p w14:paraId="51180E52" w14:textId="77777777" w:rsidR="006B0536" w:rsidRPr="006B0536" w:rsidRDefault="006B0536" w:rsidP="006B0536">
      <w:pPr>
        <w:pStyle w:val="Bibliography"/>
        <w:rPr>
          <w:lang w:val="en-GB"/>
        </w:rPr>
      </w:pPr>
      <w:r w:rsidRPr="006B0536">
        <w:rPr>
          <w:lang w:val="en-GB"/>
        </w:rPr>
        <w:t>Young E, Basson PA and Weiss KE (1970) ‘Experimental infection of game animals with lumpy skin disease virus (prototype strain Neethling)’.</w:t>
      </w:r>
    </w:p>
    <w:p w14:paraId="22EA4984" w14:textId="77777777" w:rsidR="006B0536" w:rsidRPr="006B0536" w:rsidRDefault="006B0536" w:rsidP="006B0536">
      <w:pPr>
        <w:pStyle w:val="Bibliography"/>
        <w:rPr>
          <w:lang w:val="en-GB"/>
        </w:rPr>
      </w:pPr>
      <w:r w:rsidRPr="006B0536">
        <w:rPr>
          <w:lang w:val="en-GB"/>
        </w:rPr>
        <w:t xml:space="preserve">Zhu JJ, Zhang Q-H, Taylor DB and Friesen KA (2016) ‘Visual and olfactory enhancement of stable fly trapping’, </w:t>
      </w:r>
      <w:r w:rsidRPr="006B0536">
        <w:rPr>
          <w:i/>
          <w:iCs/>
          <w:lang w:val="en-GB"/>
        </w:rPr>
        <w:t>Pest Management Science</w:t>
      </w:r>
      <w:r w:rsidRPr="006B0536">
        <w:rPr>
          <w:lang w:val="en-GB"/>
        </w:rPr>
        <w:t>, 72(9):1765–1771, doi:10.1002/ps.4207.</w:t>
      </w:r>
    </w:p>
    <w:p w14:paraId="23BDCA01" w14:textId="33A2F339" w:rsidR="00991F86" w:rsidRDefault="00364A65" w:rsidP="00A1505E">
      <w:r>
        <w:fldChar w:fldCharType="end"/>
      </w:r>
    </w:p>
    <w:p w14:paraId="4263D103" w14:textId="77777777" w:rsidR="00DE59BD" w:rsidRDefault="00DE59BD" w:rsidP="00A1505E"/>
    <w:p w14:paraId="50E688A3" w14:textId="77777777" w:rsidR="003D3DAB" w:rsidRDefault="003D3DAB" w:rsidP="00A1505E"/>
    <w:p w14:paraId="469A75B1" w14:textId="77777777" w:rsidR="00DE59BD" w:rsidRDefault="00DE59BD" w:rsidP="00A1505E">
      <w:pPr>
        <w:sectPr w:rsidR="00DE59BD" w:rsidSect="00434E12">
          <w:footnotePr>
            <w:numRestart w:val="eachSect"/>
          </w:footnotePr>
          <w:pgSz w:w="11906" w:h="16838" w:code="9"/>
          <w:pgMar w:top="1440" w:right="1440" w:bottom="1440" w:left="1440" w:header="578" w:footer="578" w:gutter="0"/>
          <w:cols w:space="720"/>
          <w:docGrid w:linePitch="299"/>
        </w:sectPr>
      </w:pPr>
    </w:p>
    <w:p w14:paraId="1D6BF971" w14:textId="5F361C65" w:rsidR="00DE59BD" w:rsidRDefault="00991F86" w:rsidP="006A5448">
      <w:pPr>
        <w:pStyle w:val="Heading1"/>
        <w:numPr>
          <w:ilvl w:val="0"/>
          <w:numId w:val="0"/>
        </w:numPr>
        <w:ind w:left="432" w:hanging="432"/>
      </w:pPr>
      <w:bookmarkStart w:id="236" w:name="_Toc195777948"/>
      <w:r>
        <w:lastRenderedPageBreak/>
        <w:t>Appendix 1</w:t>
      </w:r>
      <w:r w:rsidR="00DE59BD">
        <w:t xml:space="preserve">. Biology of </w:t>
      </w:r>
      <w:r w:rsidR="002877C0">
        <w:t>potential</w:t>
      </w:r>
      <w:r w:rsidR="00474873">
        <w:t xml:space="preserve"> fly</w:t>
      </w:r>
      <w:r w:rsidR="002877C0">
        <w:t xml:space="preserve"> vectors of</w:t>
      </w:r>
      <w:r w:rsidR="00DE59BD">
        <w:t xml:space="preserve"> </w:t>
      </w:r>
      <w:r w:rsidR="002B0931">
        <w:t>lumpy skin diseas</w:t>
      </w:r>
      <w:r w:rsidR="00B916B2">
        <w:t>e</w:t>
      </w:r>
      <w:r w:rsidR="00DE59BD">
        <w:t xml:space="preserve"> in Australia</w:t>
      </w:r>
      <w:bookmarkEnd w:id="236"/>
    </w:p>
    <w:p w14:paraId="5ECA8F4B" w14:textId="6B0F625A" w:rsidR="00560A4B" w:rsidRDefault="00560A4B" w:rsidP="00560A4B">
      <w:pPr>
        <w:pStyle w:val="Caption"/>
      </w:pPr>
      <w:r>
        <w:t xml:space="preserve">Table </w:t>
      </w:r>
      <w:r w:rsidR="00F272C3">
        <w:t>A42</w:t>
      </w:r>
      <w:r>
        <w:t xml:space="preserve">: Biology of potential fly vectors for </w:t>
      </w:r>
      <w:r w:rsidR="0052472E">
        <w:t>LSDV</w:t>
      </w:r>
      <w:r>
        <w:t xml:space="preserve"> in Australia.</w:t>
      </w:r>
    </w:p>
    <w:tbl>
      <w:tblPr>
        <w:tblStyle w:val="TableGrid"/>
        <w:tblW w:w="15446" w:type="dxa"/>
        <w:tblBorders>
          <w:left w:val="none" w:sz="0" w:space="0" w:color="auto"/>
          <w:right w:val="none" w:sz="0" w:space="0" w:color="auto"/>
          <w:insideV w:val="none" w:sz="0" w:space="0" w:color="auto"/>
        </w:tblBorders>
        <w:tblLook w:val="04A0" w:firstRow="1" w:lastRow="0" w:firstColumn="1" w:lastColumn="0" w:noHBand="0" w:noVBand="1"/>
      </w:tblPr>
      <w:tblGrid>
        <w:gridCol w:w="1838"/>
        <w:gridCol w:w="3402"/>
        <w:gridCol w:w="3402"/>
        <w:gridCol w:w="3402"/>
        <w:gridCol w:w="3402"/>
      </w:tblGrid>
      <w:tr w:rsidR="00DE59BD" w:rsidRPr="00356CBF" w14:paraId="3EEBE45E" w14:textId="77777777" w:rsidTr="007E7A4C">
        <w:trPr>
          <w:cantSplit/>
          <w:tblHeader/>
        </w:trPr>
        <w:tc>
          <w:tcPr>
            <w:tcW w:w="1838" w:type="dxa"/>
          </w:tcPr>
          <w:p w14:paraId="524D2982" w14:textId="129FE689" w:rsidR="00DE59BD" w:rsidRPr="007F1333" w:rsidRDefault="007E7A4C" w:rsidP="00DE59BD">
            <w:pPr>
              <w:spacing w:line="240" w:lineRule="auto"/>
              <w:rPr>
                <w:b/>
                <w:bCs/>
                <w:sz w:val="20"/>
                <w:szCs w:val="20"/>
              </w:rPr>
            </w:pPr>
            <w:bookmarkStart w:id="237" w:name="Table_A42"/>
            <w:bookmarkEnd w:id="237"/>
            <w:r>
              <w:rPr>
                <w:b/>
                <w:bCs/>
                <w:sz w:val="20"/>
                <w:szCs w:val="20"/>
              </w:rPr>
              <w:t>Fly</w:t>
            </w:r>
          </w:p>
        </w:tc>
        <w:tc>
          <w:tcPr>
            <w:tcW w:w="3402" w:type="dxa"/>
          </w:tcPr>
          <w:p w14:paraId="753E48AC" w14:textId="77777777" w:rsidR="00DE59BD" w:rsidRPr="007F1333" w:rsidRDefault="00DE59BD" w:rsidP="00DE59BD">
            <w:pPr>
              <w:spacing w:line="240" w:lineRule="auto"/>
              <w:rPr>
                <w:b/>
                <w:bCs/>
                <w:sz w:val="20"/>
                <w:szCs w:val="20"/>
              </w:rPr>
            </w:pPr>
            <w:r w:rsidRPr="007F1333">
              <w:rPr>
                <w:b/>
                <w:bCs/>
                <w:sz w:val="20"/>
                <w:szCs w:val="20"/>
              </w:rPr>
              <w:t>Stable fl</w:t>
            </w:r>
            <w:r>
              <w:rPr>
                <w:b/>
                <w:bCs/>
                <w:sz w:val="20"/>
                <w:szCs w:val="20"/>
              </w:rPr>
              <w:t>y</w:t>
            </w:r>
          </w:p>
        </w:tc>
        <w:tc>
          <w:tcPr>
            <w:tcW w:w="3402" w:type="dxa"/>
            <w:shd w:val="clear" w:color="auto" w:fill="auto"/>
          </w:tcPr>
          <w:p w14:paraId="7176F6A0" w14:textId="0D0C13A8" w:rsidR="00DE59BD" w:rsidRPr="007F1333" w:rsidRDefault="00DE59BD" w:rsidP="00DE59BD">
            <w:pPr>
              <w:spacing w:line="240" w:lineRule="auto"/>
              <w:rPr>
                <w:b/>
                <w:bCs/>
                <w:color w:val="000000" w:themeColor="text1"/>
                <w:sz w:val="20"/>
                <w:szCs w:val="20"/>
              </w:rPr>
            </w:pPr>
            <w:r>
              <w:rPr>
                <w:b/>
                <w:bCs/>
                <w:color w:val="000000" w:themeColor="text1"/>
                <w:sz w:val="20"/>
                <w:szCs w:val="20"/>
              </w:rPr>
              <w:t>H</w:t>
            </w:r>
            <w:r w:rsidRPr="007F1333">
              <w:rPr>
                <w:b/>
                <w:bCs/>
                <w:color w:val="000000" w:themeColor="text1"/>
                <w:sz w:val="20"/>
                <w:szCs w:val="20"/>
              </w:rPr>
              <w:t>orse fly</w:t>
            </w:r>
            <w:r>
              <w:rPr>
                <w:b/>
                <w:bCs/>
                <w:color w:val="000000" w:themeColor="text1"/>
                <w:sz w:val="20"/>
                <w:szCs w:val="20"/>
              </w:rPr>
              <w:t>/ March fly</w:t>
            </w:r>
          </w:p>
        </w:tc>
        <w:tc>
          <w:tcPr>
            <w:tcW w:w="3402" w:type="dxa"/>
          </w:tcPr>
          <w:p w14:paraId="7BE059F9" w14:textId="77777777" w:rsidR="00DE59BD" w:rsidRDefault="00DE59BD" w:rsidP="00DE59BD">
            <w:pPr>
              <w:spacing w:line="240" w:lineRule="auto"/>
              <w:rPr>
                <w:b/>
                <w:bCs/>
                <w:color w:val="000000" w:themeColor="text1"/>
                <w:sz w:val="20"/>
                <w:szCs w:val="20"/>
              </w:rPr>
            </w:pPr>
            <w:r>
              <w:rPr>
                <w:b/>
                <w:bCs/>
                <w:color w:val="000000" w:themeColor="text1"/>
                <w:sz w:val="20"/>
                <w:szCs w:val="20"/>
              </w:rPr>
              <w:t>Buffalo fly</w:t>
            </w:r>
          </w:p>
        </w:tc>
        <w:tc>
          <w:tcPr>
            <w:tcW w:w="3402" w:type="dxa"/>
            <w:shd w:val="clear" w:color="auto" w:fill="auto"/>
          </w:tcPr>
          <w:p w14:paraId="68E89D6A" w14:textId="77777777" w:rsidR="00DE59BD" w:rsidRPr="007F1333" w:rsidRDefault="00DE59BD" w:rsidP="00DE59BD">
            <w:pPr>
              <w:spacing w:line="240" w:lineRule="auto"/>
              <w:rPr>
                <w:b/>
                <w:bCs/>
                <w:color w:val="000000" w:themeColor="text1"/>
                <w:sz w:val="20"/>
                <w:szCs w:val="20"/>
              </w:rPr>
            </w:pPr>
            <w:r>
              <w:rPr>
                <w:b/>
                <w:bCs/>
                <w:color w:val="000000" w:themeColor="text1"/>
                <w:sz w:val="20"/>
                <w:szCs w:val="20"/>
              </w:rPr>
              <w:t>House fly/ Australian bush fly</w:t>
            </w:r>
          </w:p>
        </w:tc>
      </w:tr>
      <w:tr w:rsidR="00DE59BD" w:rsidRPr="00356CBF" w14:paraId="634F6DD3" w14:textId="77777777" w:rsidTr="007E7A4C">
        <w:tc>
          <w:tcPr>
            <w:tcW w:w="1838" w:type="dxa"/>
          </w:tcPr>
          <w:p w14:paraId="7AA4C376" w14:textId="77777777" w:rsidR="00DE59BD" w:rsidRPr="007F1333" w:rsidRDefault="00DE59BD" w:rsidP="00DE59BD">
            <w:pPr>
              <w:spacing w:line="240" w:lineRule="auto"/>
              <w:rPr>
                <w:b/>
                <w:bCs/>
                <w:sz w:val="20"/>
                <w:szCs w:val="20"/>
              </w:rPr>
            </w:pPr>
            <w:r w:rsidRPr="007F1333">
              <w:rPr>
                <w:b/>
                <w:bCs/>
                <w:sz w:val="20"/>
                <w:szCs w:val="20"/>
              </w:rPr>
              <w:t>Scientific name</w:t>
            </w:r>
          </w:p>
        </w:tc>
        <w:tc>
          <w:tcPr>
            <w:tcW w:w="3402" w:type="dxa"/>
          </w:tcPr>
          <w:p w14:paraId="1DEB737D" w14:textId="77777777" w:rsidR="00DE59BD" w:rsidRPr="007F1333" w:rsidRDefault="00DE59BD" w:rsidP="00DE59BD">
            <w:pPr>
              <w:spacing w:line="240" w:lineRule="auto"/>
              <w:rPr>
                <w:i/>
                <w:iCs/>
                <w:sz w:val="20"/>
                <w:szCs w:val="20"/>
              </w:rPr>
            </w:pPr>
            <w:r w:rsidRPr="007F1333">
              <w:rPr>
                <w:i/>
                <w:iCs/>
                <w:sz w:val="20"/>
                <w:szCs w:val="20"/>
              </w:rPr>
              <w:t>Stomoxys calcitrans</w:t>
            </w:r>
          </w:p>
        </w:tc>
        <w:tc>
          <w:tcPr>
            <w:tcW w:w="3402" w:type="dxa"/>
          </w:tcPr>
          <w:p w14:paraId="6CBA525B" w14:textId="4098EC0E" w:rsidR="00DE59BD" w:rsidRPr="007F1333" w:rsidRDefault="00DE59BD" w:rsidP="00DE59BD">
            <w:pPr>
              <w:spacing w:line="240" w:lineRule="auto"/>
              <w:rPr>
                <w:i/>
                <w:iCs/>
                <w:sz w:val="20"/>
                <w:szCs w:val="20"/>
              </w:rPr>
            </w:pPr>
            <w:r w:rsidRPr="007F1333">
              <w:rPr>
                <w:i/>
                <w:iCs/>
                <w:sz w:val="20"/>
                <w:szCs w:val="20"/>
              </w:rPr>
              <w:t>Tabanid</w:t>
            </w:r>
            <w:r w:rsidR="001A008F">
              <w:rPr>
                <w:i/>
                <w:iCs/>
                <w:sz w:val="20"/>
                <w:szCs w:val="20"/>
              </w:rPr>
              <w:t>ae</w:t>
            </w:r>
          </w:p>
        </w:tc>
        <w:tc>
          <w:tcPr>
            <w:tcW w:w="3402" w:type="dxa"/>
          </w:tcPr>
          <w:p w14:paraId="42F665FE" w14:textId="77777777" w:rsidR="00DE59BD" w:rsidRPr="007F1333" w:rsidRDefault="00DE59BD" w:rsidP="00DE59BD">
            <w:pPr>
              <w:spacing w:line="240" w:lineRule="auto"/>
              <w:rPr>
                <w:i/>
                <w:iCs/>
                <w:sz w:val="20"/>
                <w:szCs w:val="20"/>
              </w:rPr>
            </w:pPr>
            <w:r w:rsidRPr="007F1333">
              <w:rPr>
                <w:i/>
                <w:iCs/>
                <w:sz w:val="20"/>
                <w:szCs w:val="20"/>
              </w:rPr>
              <w:t>Haematobia irritans exigua</w:t>
            </w:r>
          </w:p>
        </w:tc>
        <w:tc>
          <w:tcPr>
            <w:tcW w:w="3402" w:type="dxa"/>
          </w:tcPr>
          <w:p w14:paraId="01B3A1B6" w14:textId="77777777" w:rsidR="00DE59BD" w:rsidRPr="007F1333" w:rsidRDefault="00DE59BD" w:rsidP="00DE59BD">
            <w:pPr>
              <w:spacing w:line="240" w:lineRule="auto"/>
              <w:rPr>
                <w:i/>
                <w:iCs/>
                <w:sz w:val="20"/>
                <w:szCs w:val="20"/>
              </w:rPr>
            </w:pPr>
            <w:r w:rsidRPr="007F1333">
              <w:rPr>
                <w:i/>
                <w:iCs/>
                <w:sz w:val="20"/>
                <w:szCs w:val="20"/>
              </w:rPr>
              <w:t>Musca domestica</w:t>
            </w:r>
            <w:r>
              <w:rPr>
                <w:i/>
                <w:iCs/>
                <w:sz w:val="20"/>
                <w:szCs w:val="20"/>
              </w:rPr>
              <w:t xml:space="preserve">, </w:t>
            </w:r>
            <w:r w:rsidRPr="00AD165B">
              <w:rPr>
                <w:i/>
                <w:iCs/>
                <w:sz w:val="20"/>
                <w:szCs w:val="20"/>
              </w:rPr>
              <w:t>Musca vetustissima</w:t>
            </w:r>
          </w:p>
        </w:tc>
      </w:tr>
      <w:tr w:rsidR="00DE59BD" w14:paraId="3426DB85" w14:textId="77777777" w:rsidTr="007E7A4C">
        <w:tc>
          <w:tcPr>
            <w:tcW w:w="1838" w:type="dxa"/>
          </w:tcPr>
          <w:p w14:paraId="79352605" w14:textId="77777777" w:rsidR="00DE59BD" w:rsidRPr="007F1333" w:rsidRDefault="00DE59BD" w:rsidP="00DE59BD">
            <w:pPr>
              <w:spacing w:line="240" w:lineRule="auto"/>
              <w:rPr>
                <w:b/>
                <w:bCs/>
                <w:sz w:val="20"/>
                <w:szCs w:val="20"/>
              </w:rPr>
            </w:pPr>
            <w:r w:rsidRPr="007F1333">
              <w:rPr>
                <w:b/>
                <w:bCs/>
                <w:sz w:val="20"/>
                <w:szCs w:val="20"/>
              </w:rPr>
              <w:t>Life cycle</w:t>
            </w:r>
          </w:p>
        </w:tc>
        <w:tc>
          <w:tcPr>
            <w:tcW w:w="3402" w:type="dxa"/>
          </w:tcPr>
          <w:p w14:paraId="07009404" w14:textId="2F2C180E" w:rsidR="00DE59BD" w:rsidRPr="007F1333" w:rsidRDefault="00DE59BD" w:rsidP="00DE59BD">
            <w:pPr>
              <w:spacing w:line="240" w:lineRule="auto"/>
              <w:rPr>
                <w:sz w:val="20"/>
                <w:szCs w:val="20"/>
              </w:rPr>
            </w:pPr>
            <w:r w:rsidRPr="007F1333">
              <w:rPr>
                <w:sz w:val="20"/>
                <w:szCs w:val="20"/>
              </w:rPr>
              <w:t>Larval: 2</w:t>
            </w:r>
            <w:r w:rsidR="001A008F">
              <w:rPr>
                <w:sz w:val="20"/>
                <w:szCs w:val="20"/>
              </w:rPr>
              <w:t>–</w:t>
            </w:r>
            <w:r w:rsidRPr="007F1333">
              <w:rPr>
                <w:sz w:val="20"/>
                <w:szCs w:val="20"/>
              </w:rPr>
              <w:t>6 weeks; Adult:</w:t>
            </w:r>
            <w:r>
              <w:rPr>
                <w:sz w:val="20"/>
                <w:szCs w:val="20"/>
              </w:rPr>
              <w:t xml:space="preserve"> up to 3 weeks in warm weather, up to 6 weeks in colder weather. </w:t>
            </w:r>
          </w:p>
        </w:tc>
        <w:tc>
          <w:tcPr>
            <w:tcW w:w="3402" w:type="dxa"/>
          </w:tcPr>
          <w:p w14:paraId="3C3B1D38" w14:textId="69E72B9B" w:rsidR="00DE59BD" w:rsidRPr="007F1333" w:rsidRDefault="00DE59BD" w:rsidP="00DE59BD">
            <w:pPr>
              <w:spacing w:line="240" w:lineRule="auto"/>
              <w:rPr>
                <w:sz w:val="20"/>
                <w:szCs w:val="20"/>
              </w:rPr>
            </w:pPr>
            <w:r w:rsidRPr="007F1333">
              <w:rPr>
                <w:sz w:val="20"/>
                <w:szCs w:val="20"/>
              </w:rPr>
              <w:t xml:space="preserve">Larval: months to years; Adult: </w:t>
            </w:r>
            <w:r>
              <w:rPr>
                <w:sz w:val="20"/>
                <w:szCs w:val="20"/>
              </w:rPr>
              <w:t>30</w:t>
            </w:r>
            <w:r w:rsidR="001A008F">
              <w:rPr>
                <w:sz w:val="20"/>
                <w:szCs w:val="20"/>
              </w:rPr>
              <w:t>–</w:t>
            </w:r>
            <w:r>
              <w:rPr>
                <w:sz w:val="20"/>
                <w:szCs w:val="20"/>
              </w:rPr>
              <w:t>60 days in warm weather</w:t>
            </w:r>
            <w:r w:rsidR="00754C50">
              <w:rPr>
                <w:sz w:val="20"/>
                <w:szCs w:val="20"/>
              </w:rPr>
              <w:t>.</w:t>
            </w:r>
          </w:p>
        </w:tc>
        <w:tc>
          <w:tcPr>
            <w:tcW w:w="3402" w:type="dxa"/>
          </w:tcPr>
          <w:p w14:paraId="42DCB6EC" w14:textId="65E8BD85" w:rsidR="00DE59BD" w:rsidRPr="007F1333" w:rsidRDefault="00DE59BD" w:rsidP="00DE59BD">
            <w:pPr>
              <w:spacing w:line="240" w:lineRule="auto"/>
              <w:rPr>
                <w:sz w:val="20"/>
                <w:szCs w:val="20"/>
              </w:rPr>
            </w:pPr>
            <w:r w:rsidRPr="00AD165B">
              <w:rPr>
                <w:sz w:val="20"/>
                <w:szCs w:val="20"/>
              </w:rPr>
              <w:t>Larval: 1</w:t>
            </w:r>
            <w:r w:rsidR="001A008F">
              <w:rPr>
                <w:sz w:val="20"/>
                <w:szCs w:val="20"/>
              </w:rPr>
              <w:t>–</w:t>
            </w:r>
            <w:r w:rsidRPr="00AD165B">
              <w:rPr>
                <w:sz w:val="20"/>
                <w:szCs w:val="20"/>
              </w:rPr>
              <w:t xml:space="preserve">2 weeks; Adult: </w:t>
            </w:r>
            <w:r>
              <w:rPr>
                <w:sz w:val="20"/>
                <w:szCs w:val="20"/>
              </w:rPr>
              <w:t>10</w:t>
            </w:r>
            <w:r w:rsidR="001A008F">
              <w:rPr>
                <w:sz w:val="20"/>
                <w:szCs w:val="20"/>
              </w:rPr>
              <w:t>–</w:t>
            </w:r>
            <w:r>
              <w:rPr>
                <w:sz w:val="20"/>
                <w:szCs w:val="20"/>
              </w:rPr>
              <w:t>20 days in warm weather.</w:t>
            </w:r>
          </w:p>
        </w:tc>
        <w:tc>
          <w:tcPr>
            <w:tcW w:w="3402" w:type="dxa"/>
          </w:tcPr>
          <w:p w14:paraId="286263D0" w14:textId="31F5EEE8" w:rsidR="00DE59BD" w:rsidRDefault="00DE59BD" w:rsidP="00DE59BD">
            <w:pPr>
              <w:spacing w:line="240" w:lineRule="auto"/>
              <w:rPr>
                <w:sz w:val="20"/>
                <w:szCs w:val="20"/>
              </w:rPr>
            </w:pPr>
            <w:r w:rsidRPr="00AD165B">
              <w:rPr>
                <w:sz w:val="20"/>
                <w:szCs w:val="20"/>
              </w:rPr>
              <w:t>Larval: 7</w:t>
            </w:r>
            <w:r w:rsidR="001A008F">
              <w:rPr>
                <w:sz w:val="20"/>
                <w:szCs w:val="20"/>
              </w:rPr>
              <w:t>–</w:t>
            </w:r>
            <w:r w:rsidRPr="00AD165B">
              <w:rPr>
                <w:sz w:val="20"/>
                <w:szCs w:val="20"/>
              </w:rPr>
              <w:t xml:space="preserve">10 days; Adult: </w:t>
            </w:r>
            <w:r>
              <w:rPr>
                <w:sz w:val="20"/>
                <w:szCs w:val="20"/>
              </w:rPr>
              <w:t>10</w:t>
            </w:r>
            <w:r w:rsidR="001A008F">
              <w:rPr>
                <w:sz w:val="20"/>
                <w:szCs w:val="20"/>
              </w:rPr>
              <w:t>–</w:t>
            </w:r>
            <w:r>
              <w:rPr>
                <w:sz w:val="20"/>
                <w:szCs w:val="20"/>
              </w:rPr>
              <w:t>21 days in warm weather.</w:t>
            </w:r>
          </w:p>
          <w:p w14:paraId="619BE180" w14:textId="7B73FAF6" w:rsidR="00DE59BD" w:rsidRPr="0016196F" w:rsidRDefault="00DE59BD" w:rsidP="00DE59BD">
            <w:pPr>
              <w:spacing w:line="240" w:lineRule="auto"/>
              <w:rPr>
                <w:sz w:val="20"/>
                <w:szCs w:val="20"/>
              </w:rPr>
            </w:pPr>
            <w:r w:rsidRPr="0016196F">
              <w:rPr>
                <w:sz w:val="20"/>
                <w:szCs w:val="20"/>
              </w:rPr>
              <w:t>Bushfly: larvae: 2</w:t>
            </w:r>
            <w:r w:rsidR="001A008F">
              <w:rPr>
                <w:sz w:val="20"/>
                <w:szCs w:val="20"/>
              </w:rPr>
              <w:t>–</w:t>
            </w:r>
            <w:r w:rsidRPr="0016196F">
              <w:rPr>
                <w:sz w:val="20"/>
                <w:szCs w:val="20"/>
              </w:rPr>
              <w:t>3 days</w:t>
            </w:r>
            <w:r w:rsidR="00754C50">
              <w:rPr>
                <w:sz w:val="20"/>
                <w:szCs w:val="20"/>
              </w:rPr>
              <w:t>.</w:t>
            </w:r>
          </w:p>
        </w:tc>
      </w:tr>
      <w:tr w:rsidR="00DE59BD" w14:paraId="6E242B9C" w14:textId="77777777" w:rsidTr="007E7A4C">
        <w:tc>
          <w:tcPr>
            <w:tcW w:w="1838" w:type="dxa"/>
          </w:tcPr>
          <w:p w14:paraId="51C045FF" w14:textId="77777777" w:rsidR="00DE59BD" w:rsidRPr="007F1333" w:rsidRDefault="00DE59BD" w:rsidP="00DE59BD">
            <w:pPr>
              <w:spacing w:line="240" w:lineRule="auto"/>
              <w:rPr>
                <w:b/>
                <w:bCs/>
                <w:sz w:val="20"/>
                <w:szCs w:val="20"/>
              </w:rPr>
            </w:pPr>
            <w:r w:rsidRPr="007F1333">
              <w:rPr>
                <w:b/>
                <w:bCs/>
                <w:sz w:val="20"/>
                <w:szCs w:val="20"/>
              </w:rPr>
              <w:t>Egg laying preference</w:t>
            </w:r>
          </w:p>
        </w:tc>
        <w:tc>
          <w:tcPr>
            <w:tcW w:w="3402" w:type="dxa"/>
          </w:tcPr>
          <w:p w14:paraId="584A28D1" w14:textId="1444218E" w:rsidR="00DE59BD" w:rsidRPr="00AD165B" w:rsidRDefault="00DE59BD" w:rsidP="00DE59BD">
            <w:pPr>
              <w:spacing w:line="240" w:lineRule="auto"/>
              <w:rPr>
                <w:sz w:val="20"/>
                <w:szCs w:val="20"/>
              </w:rPr>
            </w:pPr>
            <w:r w:rsidRPr="00AD165B">
              <w:rPr>
                <w:sz w:val="20"/>
                <w:szCs w:val="20"/>
              </w:rPr>
              <w:t>Decaying organic matter</w:t>
            </w:r>
            <w:r>
              <w:rPr>
                <w:sz w:val="20"/>
                <w:szCs w:val="20"/>
              </w:rPr>
              <w:t xml:space="preserve"> (straw, hay, silage contaminated with manure)</w:t>
            </w:r>
            <w:r w:rsidR="00754C50">
              <w:rPr>
                <w:sz w:val="20"/>
                <w:szCs w:val="20"/>
              </w:rPr>
              <w:t>.</w:t>
            </w:r>
          </w:p>
        </w:tc>
        <w:tc>
          <w:tcPr>
            <w:tcW w:w="3402" w:type="dxa"/>
          </w:tcPr>
          <w:p w14:paraId="300CCA52" w14:textId="119C0912" w:rsidR="00DE59BD" w:rsidRPr="007F1333" w:rsidRDefault="001A008F" w:rsidP="00DE59BD">
            <w:pPr>
              <w:spacing w:line="240" w:lineRule="auto"/>
              <w:rPr>
                <w:sz w:val="20"/>
                <w:szCs w:val="20"/>
              </w:rPr>
            </w:pPr>
            <w:r>
              <w:rPr>
                <w:sz w:val="20"/>
                <w:szCs w:val="20"/>
              </w:rPr>
              <w:t>M</w:t>
            </w:r>
            <w:r w:rsidR="00DE59BD" w:rsidRPr="00AD165B">
              <w:rPr>
                <w:sz w:val="20"/>
                <w:szCs w:val="20"/>
              </w:rPr>
              <w:t>oist soil, marshes</w:t>
            </w:r>
            <w:r w:rsidR="00754C50">
              <w:rPr>
                <w:sz w:val="20"/>
                <w:szCs w:val="20"/>
              </w:rPr>
              <w:t>, vegetation around water.</w:t>
            </w:r>
          </w:p>
        </w:tc>
        <w:tc>
          <w:tcPr>
            <w:tcW w:w="3402" w:type="dxa"/>
          </w:tcPr>
          <w:p w14:paraId="75BA70F2" w14:textId="1271F643" w:rsidR="00DE59BD" w:rsidRPr="007F1333" w:rsidRDefault="001A008F" w:rsidP="00DE59BD">
            <w:pPr>
              <w:spacing w:line="240" w:lineRule="auto"/>
              <w:rPr>
                <w:sz w:val="20"/>
                <w:szCs w:val="20"/>
              </w:rPr>
            </w:pPr>
            <w:r>
              <w:rPr>
                <w:sz w:val="20"/>
                <w:szCs w:val="20"/>
              </w:rPr>
              <w:t>F</w:t>
            </w:r>
            <w:r w:rsidR="00DE59BD" w:rsidRPr="00AD165B">
              <w:rPr>
                <w:sz w:val="20"/>
                <w:szCs w:val="20"/>
              </w:rPr>
              <w:t xml:space="preserve">resh </w:t>
            </w:r>
            <w:r w:rsidR="002877C0">
              <w:rPr>
                <w:sz w:val="20"/>
                <w:szCs w:val="20"/>
              </w:rPr>
              <w:t>cattle dung pats.</w:t>
            </w:r>
          </w:p>
        </w:tc>
        <w:tc>
          <w:tcPr>
            <w:tcW w:w="3402" w:type="dxa"/>
          </w:tcPr>
          <w:p w14:paraId="0C8BE6DC" w14:textId="67210AD7" w:rsidR="00DE59BD" w:rsidRPr="007F1333" w:rsidRDefault="00DE59BD" w:rsidP="00DE59BD">
            <w:pPr>
              <w:spacing w:line="240" w:lineRule="auto"/>
              <w:rPr>
                <w:sz w:val="20"/>
                <w:szCs w:val="20"/>
              </w:rPr>
            </w:pPr>
            <w:r>
              <w:rPr>
                <w:sz w:val="20"/>
                <w:szCs w:val="20"/>
              </w:rPr>
              <w:t xml:space="preserve">Fresh manure, </w:t>
            </w:r>
            <w:r w:rsidRPr="00AD165B">
              <w:rPr>
                <w:sz w:val="20"/>
                <w:szCs w:val="20"/>
              </w:rPr>
              <w:t>decaying organic matter</w:t>
            </w:r>
            <w:r w:rsidR="00754C50">
              <w:rPr>
                <w:sz w:val="20"/>
                <w:szCs w:val="20"/>
              </w:rPr>
              <w:t>.</w:t>
            </w:r>
          </w:p>
        </w:tc>
      </w:tr>
      <w:tr w:rsidR="00DE59BD" w14:paraId="0FA17CBC" w14:textId="77777777" w:rsidTr="007E7A4C">
        <w:tc>
          <w:tcPr>
            <w:tcW w:w="1838" w:type="dxa"/>
          </w:tcPr>
          <w:p w14:paraId="7CA9E785" w14:textId="42FCD1E2" w:rsidR="00DE59BD" w:rsidRPr="007F1333" w:rsidRDefault="002877C0" w:rsidP="00DE59BD">
            <w:pPr>
              <w:spacing w:line="240" w:lineRule="auto"/>
              <w:rPr>
                <w:b/>
                <w:bCs/>
                <w:sz w:val="20"/>
                <w:szCs w:val="20"/>
              </w:rPr>
            </w:pPr>
            <w:r>
              <w:rPr>
                <w:b/>
                <w:sz w:val="20"/>
                <w:szCs w:val="20"/>
              </w:rPr>
              <w:t>Preferred feeding site</w:t>
            </w:r>
          </w:p>
        </w:tc>
        <w:tc>
          <w:tcPr>
            <w:tcW w:w="3402" w:type="dxa"/>
          </w:tcPr>
          <w:p w14:paraId="1D23D03B" w14:textId="35EFF61A" w:rsidR="00DE59BD" w:rsidRDefault="00DE59BD" w:rsidP="00DE59BD">
            <w:pPr>
              <w:spacing w:line="240" w:lineRule="auto"/>
              <w:rPr>
                <w:sz w:val="20"/>
                <w:szCs w:val="20"/>
              </w:rPr>
            </w:pPr>
            <w:r>
              <w:rPr>
                <w:sz w:val="20"/>
                <w:szCs w:val="20"/>
              </w:rPr>
              <w:t>Prefer lower legs and flanks of host</w:t>
            </w:r>
            <w:r w:rsidR="00754C50">
              <w:rPr>
                <w:sz w:val="20"/>
                <w:szCs w:val="20"/>
              </w:rPr>
              <w:t>.</w:t>
            </w:r>
          </w:p>
        </w:tc>
        <w:tc>
          <w:tcPr>
            <w:tcW w:w="3402" w:type="dxa"/>
          </w:tcPr>
          <w:p w14:paraId="01F8251B" w14:textId="77777777" w:rsidR="00DE59BD" w:rsidRPr="00AD165B" w:rsidRDefault="00DE59BD" w:rsidP="00DE59BD">
            <w:pPr>
              <w:spacing w:line="240" w:lineRule="auto"/>
              <w:rPr>
                <w:sz w:val="20"/>
                <w:szCs w:val="20"/>
              </w:rPr>
            </w:pPr>
            <w:r>
              <w:rPr>
                <w:sz w:val="20"/>
                <w:szCs w:val="20"/>
              </w:rPr>
              <w:t>Prefer underbelly, legs, brisket of host</w:t>
            </w:r>
          </w:p>
        </w:tc>
        <w:tc>
          <w:tcPr>
            <w:tcW w:w="3402" w:type="dxa"/>
          </w:tcPr>
          <w:p w14:paraId="27B41CBB" w14:textId="77777777" w:rsidR="00DE59BD" w:rsidRPr="00AD165B" w:rsidRDefault="00DE59BD" w:rsidP="00DE59BD">
            <w:pPr>
              <w:spacing w:line="240" w:lineRule="auto"/>
              <w:rPr>
                <w:sz w:val="20"/>
                <w:szCs w:val="20"/>
              </w:rPr>
            </w:pPr>
            <w:r>
              <w:rPr>
                <w:sz w:val="20"/>
                <w:szCs w:val="20"/>
              </w:rPr>
              <w:t>Prefer back, sides and underbelly, udder, teats</w:t>
            </w:r>
          </w:p>
        </w:tc>
        <w:tc>
          <w:tcPr>
            <w:tcW w:w="3402" w:type="dxa"/>
          </w:tcPr>
          <w:p w14:paraId="43BEF3F3" w14:textId="35B19FF9" w:rsidR="00DE59BD" w:rsidRPr="00B24F65" w:rsidRDefault="00DE59BD" w:rsidP="00DE59BD">
            <w:pPr>
              <w:spacing w:line="240" w:lineRule="auto"/>
              <w:rPr>
                <w:sz w:val="20"/>
                <w:szCs w:val="20"/>
              </w:rPr>
            </w:pPr>
            <w:r>
              <w:rPr>
                <w:sz w:val="20"/>
                <w:szCs w:val="20"/>
              </w:rPr>
              <w:t>Cluster around eyes, nostrils etc</w:t>
            </w:r>
            <w:r w:rsidR="00754C50">
              <w:rPr>
                <w:sz w:val="20"/>
                <w:szCs w:val="20"/>
              </w:rPr>
              <w:t>.</w:t>
            </w:r>
          </w:p>
        </w:tc>
      </w:tr>
      <w:tr w:rsidR="00DE59BD" w14:paraId="52AAC064" w14:textId="77777777" w:rsidTr="007E7A4C">
        <w:tc>
          <w:tcPr>
            <w:tcW w:w="1838" w:type="dxa"/>
          </w:tcPr>
          <w:p w14:paraId="413AE867" w14:textId="77777777" w:rsidR="00DE59BD" w:rsidRPr="007F1333" w:rsidRDefault="00DE59BD" w:rsidP="00DE59BD">
            <w:pPr>
              <w:spacing w:line="240" w:lineRule="auto"/>
              <w:rPr>
                <w:b/>
                <w:bCs/>
                <w:sz w:val="20"/>
                <w:szCs w:val="20"/>
              </w:rPr>
            </w:pPr>
            <w:r w:rsidRPr="007F1333">
              <w:rPr>
                <w:b/>
                <w:bCs/>
                <w:sz w:val="20"/>
                <w:szCs w:val="20"/>
              </w:rPr>
              <w:t>Feeding behaviour</w:t>
            </w:r>
          </w:p>
        </w:tc>
        <w:tc>
          <w:tcPr>
            <w:tcW w:w="3402" w:type="dxa"/>
          </w:tcPr>
          <w:p w14:paraId="0BF2826D" w14:textId="7F37123A" w:rsidR="00DE59BD" w:rsidRDefault="002877C0" w:rsidP="00DE59BD">
            <w:pPr>
              <w:spacing w:line="240" w:lineRule="auto"/>
              <w:rPr>
                <w:sz w:val="20"/>
                <w:szCs w:val="20"/>
              </w:rPr>
            </w:pPr>
            <w:r>
              <w:rPr>
                <w:sz w:val="20"/>
                <w:szCs w:val="20"/>
              </w:rPr>
              <w:t>Both sexes rasp skin to feed on blood</w:t>
            </w:r>
            <w:r w:rsidR="00DE59BD">
              <w:rPr>
                <w:sz w:val="20"/>
                <w:szCs w:val="20"/>
              </w:rPr>
              <w:t xml:space="preserve">. Aggressive, interrupted feeder. Can feed on multiple hosts to obtain a full blood meal. May remain attached to host for extended feed. </w:t>
            </w:r>
          </w:p>
        </w:tc>
        <w:tc>
          <w:tcPr>
            <w:tcW w:w="3402" w:type="dxa"/>
          </w:tcPr>
          <w:p w14:paraId="71823C41" w14:textId="46C73030" w:rsidR="00DE59BD" w:rsidRPr="00AD165B" w:rsidRDefault="002877C0" w:rsidP="00DE59BD">
            <w:pPr>
              <w:spacing w:line="240" w:lineRule="auto"/>
              <w:rPr>
                <w:sz w:val="20"/>
                <w:szCs w:val="20"/>
              </w:rPr>
            </w:pPr>
            <w:r>
              <w:rPr>
                <w:sz w:val="20"/>
                <w:szCs w:val="20"/>
              </w:rPr>
              <w:t>Females pierce skin to feed on b</w:t>
            </w:r>
            <w:r w:rsidR="00DE59BD">
              <w:rPr>
                <w:sz w:val="20"/>
                <w:szCs w:val="20"/>
              </w:rPr>
              <w:t>lood. May feed on multiple hosts during single feeding session</w:t>
            </w:r>
            <w:r w:rsidR="0003494F">
              <w:rPr>
                <w:sz w:val="20"/>
                <w:szCs w:val="20"/>
              </w:rPr>
              <w:t>.</w:t>
            </w:r>
          </w:p>
        </w:tc>
        <w:tc>
          <w:tcPr>
            <w:tcW w:w="3402" w:type="dxa"/>
          </w:tcPr>
          <w:p w14:paraId="2C4E6D58" w14:textId="79036402" w:rsidR="00DE59BD" w:rsidRPr="00AD165B" w:rsidRDefault="002877C0" w:rsidP="00DE59BD">
            <w:pPr>
              <w:spacing w:line="240" w:lineRule="auto"/>
              <w:rPr>
                <w:sz w:val="20"/>
                <w:szCs w:val="20"/>
              </w:rPr>
            </w:pPr>
            <w:r>
              <w:rPr>
                <w:sz w:val="20"/>
                <w:szCs w:val="20"/>
              </w:rPr>
              <w:t>Both sexes rasp skin to feed on blood.</w:t>
            </w:r>
            <w:r w:rsidR="00DE59BD">
              <w:rPr>
                <w:sz w:val="20"/>
                <w:szCs w:val="20"/>
              </w:rPr>
              <w:t xml:space="preserve"> Spend most of their time resting or feeding on cattle, only leaving when disturbed or when cattle defecate. Can feed 20</w:t>
            </w:r>
            <w:r w:rsidR="0003494F">
              <w:rPr>
                <w:sz w:val="20"/>
                <w:szCs w:val="20"/>
              </w:rPr>
              <w:t>–</w:t>
            </w:r>
            <w:r w:rsidR="00DE59BD">
              <w:rPr>
                <w:sz w:val="20"/>
                <w:szCs w:val="20"/>
              </w:rPr>
              <w:t>30 times each day</w:t>
            </w:r>
            <w:r w:rsidR="0003494F">
              <w:rPr>
                <w:sz w:val="20"/>
                <w:szCs w:val="20"/>
              </w:rPr>
              <w:t>.</w:t>
            </w:r>
          </w:p>
        </w:tc>
        <w:tc>
          <w:tcPr>
            <w:tcW w:w="3402" w:type="dxa"/>
          </w:tcPr>
          <w:p w14:paraId="57C599D1" w14:textId="3AAB18BC" w:rsidR="00DE59BD" w:rsidRPr="00EA4A61" w:rsidRDefault="002877C0" w:rsidP="00DE59BD">
            <w:pPr>
              <w:spacing w:line="240" w:lineRule="auto"/>
              <w:rPr>
                <w:sz w:val="20"/>
                <w:szCs w:val="20"/>
              </w:rPr>
            </w:pPr>
            <w:r>
              <w:rPr>
                <w:sz w:val="20"/>
                <w:szCs w:val="20"/>
              </w:rPr>
              <w:t xml:space="preserve">Unable to pierce skin. </w:t>
            </w:r>
            <w:r w:rsidR="00DE59BD">
              <w:rPr>
                <w:sz w:val="20"/>
                <w:szCs w:val="20"/>
              </w:rPr>
              <w:t>P</w:t>
            </w:r>
            <w:r w:rsidR="00DE59BD" w:rsidRPr="00EA4A61">
              <w:rPr>
                <w:sz w:val="20"/>
                <w:szCs w:val="20"/>
              </w:rPr>
              <w:t>ersistent, opportunistic</w:t>
            </w:r>
            <w:r w:rsidR="00DE59BD">
              <w:rPr>
                <w:sz w:val="20"/>
                <w:szCs w:val="20"/>
              </w:rPr>
              <w:t xml:space="preserve"> feeders </w:t>
            </w:r>
            <w:r>
              <w:rPr>
                <w:sz w:val="20"/>
                <w:szCs w:val="20"/>
              </w:rPr>
              <w:t>on exudates from eyes, nose and</w:t>
            </w:r>
            <w:r w:rsidR="00DE59BD">
              <w:rPr>
                <w:sz w:val="20"/>
                <w:szCs w:val="20"/>
              </w:rPr>
              <w:t xml:space="preserve"> weeping wound</w:t>
            </w:r>
            <w:r>
              <w:rPr>
                <w:sz w:val="20"/>
                <w:szCs w:val="20"/>
              </w:rPr>
              <w:t>s</w:t>
            </w:r>
            <w:r w:rsidR="00DE59BD">
              <w:rPr>
                <w:sz w:val="20"/>
                <w:szCs w:val="20"/>
              </w:rPr>
              <w:t xml:space="preserve">. </w:t>
            </w:r>
            <w:r>
              <w:rPr>
                <w:sz w:val="20"/>
                <w:szCs w:val="20"/>
              </w:rPr>
              <w:t>Also f</w:t>
            </w:r>
            <w:r w:rsidR="00DE59BD">
              <w:rPr>
                <w:sz w:val="20"/>
                <w:szCs w:val="20"/>
              </w:rPr>
              <w:t>eed</w:t>
            </w:r>
            <w:r>
              <w:rPr>
                <w:sz w:val="20"/>
                <w:szCs w:val="20"/>
              </w:rPr>
              <w:t>s</w:t>
            </w:r>
            <w:r w:rsidR="00DE59BD">
              <w:rPr>
                <w:sz w:val="20"/>
                <w:szCs w:val="20"/>
              </w:rPr>
              <w:t xml:space="preserve"> on manure, garbage, etc.</w:t>
            </w:r>
          </w:p>
        </w:tc>
      </w:tr>
      <w:tr w:rsidR="00DE59BD" w14:paraId="571ED6E5" w14:textId="77777777" w:rsidTr="007E7A4C">
        <w:tc>
          <w:tcPr>
            <w:tcW w:w="1838" w:type="dxa"/>
          </w:tcPr>
          <w:p w14:paraId="222018DF" w14:textId="77777777" w:rsidR="00DE59BD" w:rsidRPr="007F1333" w:rsidRDefault="00DE59BD" w:rsidP="00DE59BD">
            <w:pPr>
              <w:spacing w:line="240" w:lineRule="auto"/>
              <w:rPr>
                <w:b/>
                <w:bCs/>
                <w:sz w:val="20"/>
                <w:szCs w:val="20"/>
              </w:rPr>
            </w:pPr>
            <w:r w:rsidRPr="007F1333">
              <w:rPr>
                <w:b/>
                <w:bCs/>
                <w:sz w:val="20"/>
                <w:szCs w:val="20"/>
              </w:rPr>
              <w:t>Preferred habitat</w:t>
            </w:r>
          </w:p>
        </w:tc>
        <w:tc>
          <w:tcPr>
            <w:tcW w:w="3402" w:type="dxa"/>
          </w:tcPr>
          <w:p w14:paraId="4466E2B3" w14:textId="1BBFD45D" w:rsidR="00DE59BD" w:rsidRPr="007F1333" w:rsidRDefault="00DE59BD" w:rsidP="00DE59BD">
            <w:pPr>
              <w:spacing w:line="240" w:lineRule="auto"/>
              <w:rPr>
                <w:sz w:val="20"/>
                <w:szCs w:val="20"/>
              </w:rPr>
            </w:pPr>
            <w:r>
              <w:rPr>
                <w:sz w:val="20"/>
                <w:szCs w:val="20"/>
              </w:rPr>
              <w:t xml:space="preserve">Drains, sedimentation ponds, </w:t>
            </w:r>
            <w:r w:rsidR="002877C0">
              <w:rPr>
                <w:sz w:val="20"/>
                <w:szCs w:val="20"/>
              </w:rPr>
              <w:t>paddocks, yards, stables</w:t>
            </w:r>
            <w:r>
              <w:rPr>
                <w:sz w:val="20"/>
                <w:szCs w:val="20"/>
              </w:rPr>
              <w:t>. Basically, any area where there is fermenting moist organic matter. In grasslands, the flies are found in abundance around feeders or rotting hay</w:t>
            </w:r>
            <w:r w:rsidR="0003494F">
              <w:rPr>
                <w:sz w:val="20"/>
                <w:szCs w:val="20"/>
              </w:rPr>
              <w:t>.</w:t>
            </w:r>
          </w:p>
        </w:tc>
        <w:tc>
          <w:tcPr>
            <w:tcW w:w="3402" w:type="dxa"/>
          </w:tcPr>
          <w:p w14:paraId="3A13D601" w14:textId="5E7A76F2" w:rsidR="00DE59BD" w:rsidRPr="007F1333" w:rsidRDefault="00DE59BD" w:rsidP="00DE59BD">
            <w:pPr>
              <w:spacing w:line="240" w:lineRule="auto"/>
              <w:rPr>
                <w:sz w:val="20"/>
                <w:szCs w:val="20"/>
              </w:rPr>
            </w:pPr>
            <w:r w:rsidRPr="00AD165B">
              <w:rPr>
                <w:sz w:val="20"/>
                <w:szCs w:val="20"/>
              </w:rPr>
              <w:t>Woodlands, grasslands, near water sources</w:t>
            </w:r>
            <w:r w:rsidR="0003494F">
              <w:rPr>
                <w:sz w:val="20"/>
                <w:szCs w:val="20"/>
              </w:rPr>
              <w:t>.</w:t>
            </w:r>
          </w:p>
        </w:tc>
        <w:tc>
          <w:tcPr>
            <w:tcW w:w="3402" w:type="dxa"/>
          </w:tcPr>
          <w:p w14:paraId="2605AA33" w14:textId="18EC4768" w:rsidR="00DE59BD" w:rsidRPr="007F1333" w:rsidRDefault="00DE59BD" w:rsidP="00DE59BD">
            <w:pPr>
              <w:spacing w:line="240" w:lineRule="auto"/>
              <w:rPr>
                <w:sz w:val="20"/>
                <w:szCs w:val="20"/>
              </w:rPr>
            </w:pPr>
            <w:r>
              <w:rPr>
                <w:sz w:val="20"/>
                <w:szCs w:val="20"/>
              </w:rPr>
              <w:t>Areas where cattle reside. Pest in northern Australia, spreading southwards. Newly emerged buffalo flies can fly up to 10</w:t>
            </w:r>
            <w:r w:rsidR="0003494F">
              <w:rPr>
                <w:sz w:val="20"/>
                <w:szCs w:val="20"/>
              </w:rPr>
              <w:t xml:space="preserve"> </w:t>
            </w:r>
            <w:r>
              <w:rPr>
                <w:sz w:val="20"/>
                <w:szCs w:val="20"/>
              </w:rPr>
              <w:t xml:space="preserve">km to find cattle. </w:t>
            </w:r>
            <w:r w:rsidR="0003494F">
              <w:rPr>
                <w:sz w:val="20"/>
                <w:szCs w:val="20"/>
              </w:rPr>
              <w:t>I</w:t>
            </w:r>
            <w:r>
              <w:rPr>
                <w:sz w:val="20"/>
                <w:szCs w:val="20"/>
              </w:rPr>
              <w:t>f cattle are closer, most flies will not disperse far. Movement of infested cattle is the main mechanism for introducing buffalo fly into new areas</w:t>
            </w:r>
            <w:r w:rsidR="0003494F">
              <w:rPr>
                <w:sz w:val="20"/>
                <w:szCs w:val="20"/>
              </w:rPr>
              <w:t>.</w:t>
            </w:r>
          </w:p>
        </w:tc>
        <w:tc>
          <w:tcPr>
            <w:tcW w:w="3402" w:type="dxa"/>
          </w:tcPr>
          <w:p w14:paraId="425F2518" w14:textId="5F0A9B92" w:rsidR="00DE59BD" w:rsidRPr="00B24F65" w:rsidRDefault="00DE59BD" w:rsidP="00DE59BD">
            <w:pPr>
              <w:spacing w:line="240" w:lineRule="auto"/>
              <w:rPr>
                <w:sz w:val="20"/>
                <w:szCs w:val="20"/>
              </w:rPr>
            </w:pPr>
            <w:r>
              <w:rPr>
                <w:sz w:val="20"/>
                <w:szCs w:val="20"/>
              </w:rPr>
              <w:t>Attracted to feedlots or where cattle are in abundance. Can be found in open grassland, urban areas and garbage sites</w:t>
            </w:r>
            <w:r w:rsidR="0003494F">
              <w:rPr>
                <w:sz w:val="20"/>
                <w:szCs w:val="20"/>
              </w:rPr>
              <w:t>.</w:t>
            </w:r>
          </w:p>
        </w:tc>
      </w:tr>
      <w:tr w:rsidR="00DE59BD" w14:paraId="28DBB101" w14:textId="77777777" w:rsidTr="007E7A4C">
        <w:tc>
          <w:tcPr>
            <w:tcW w:w="1838" w:type="dxa"/>
          </w:tcPr>
          <w:p w14:paraId="5526EC7A" w14:textId="77777777" w:rsidR="00DE59BD" w:rsidRPr="007F1333" w:rsidRDefault="00DE59BD" w:rsidP="00DE59BD">
            <w:pPr>
              <w:spacing w:line="240" w:lineRule="auto"/>
              <w:rPr>
                <w:b/>
                <w:bCs/>
                <w:sz w:val="20"/>
                <w:szCs w:val="20"/>
              </w:rPr>
            </w:pPr>
            <w:r w:rsidRPr="007F1333">
              <w:rPr>
                <w:b/>
                <w:bCs/>
                <w:sz w:val="20"/>
                <w:szCs w:val="20"/>
              </w:rPr>
              <w:t>Seasonal preference</w:t>
            </w:r>
          </w:p>
        </w:tc>
        <w:tc>
          <w:tcPr>
            <w:tcW w:w="3402" w:type="dxa"/>
          </w:tcPr>
          <w:p w14:paraId="514AE3A1" w14:textId="77777777" w:rsidR="00DE59BD" w:rsidRPr="007F1333" w:rsidRDefault="00DE59BD" w:rsidP="00DE59BD">
            <w:pPr>
              <w:spacing w:line="240" w:lineRule="auto"/>
              <w:rPr>
                <w:sz w:val="20"/>
                <w:szCs w:val="20"/>
              </w:rPr>
            </w:pPr>
            <w:r w:rsidRPr="007F1333">
              <w:rPr>
                <w:sz w:val="20"/>
                <w:szCs w:val="20"/>
              </w:rPr>
              <w:t>Year-round</w:t>
            </w:r>
          </w:p>
        </w:tc>
        <w:tc>
          <w:tcPr>
            <w:tcW w:w="3402" w:type="dxa"/>
          </w:tcPr>
          <w:p w14:paraId="410B7320" w14:textId="248EDDB7" w:rsidR="00DE59BD" w:rsidRPr="007F1333" w:rsidRDefault="00DE59BD" w:rsidP="00DE59BD">
            <w:pPr>
              <w:spacing w:line="240" w:lineRule="auto"/>
              <w:rPr>
                <w:sz w:val="20"/>
                <w:szCs w:val="20"/>
              </w:rPr>
            </w:pPr>
            <w:r>
              <w:rPr>
                <w:sz w:val="20"/>
                <w:szCs w:val="20"/>
              </w:rPr>
              <w:t>Year</w:t>
            </w:r>
            <w:r w:rsidR="0003494F">
              <w:rPr>
                <w:sz w:val="20"/>
                <w:szCs w:val="20"/>
              </w:rPr>
              <w:t>-</w:t>
            </w:r>
            <w:r>
              <w:rPr>
                <w:sz w:val="20"/>
                <w:szCs w:val="20"/>
              </w:rPr>
              <w:t>round but have strong s</w:t>
            </w:r>
            <w:r w:rsidRPr="00AD165B">
              <w:rPr>
                <w:sz w:val="20"/>
                <w:szCs w:val="20"/>
              </w:rPr>
              <w:t xml:space="preserve">easonal </w:t>
            </w:r>
            <w:r>
              <w:rPr>
                <w:sz w:val="20"/>
                <w:szCs w:val="20"/>
              </w:rPr>
              <w:t xml:space="preserve">spikes. Population </w:t>
            </w:r>
            <w:r w:rsidR="0003494F">
              <w:rPr>
                <w:sz w:val="20"/>
                <w:szCs w:val="20"/>
              </w:rPr>
              <w:t xml:space="preserve">abundance </w:t>
            </w:r>
            <w:r>
              <w:rPr>
                <w:sz w:val="20"/>
                <w:szCs w:val="20"/>
              </w:rPr>
              <w:t xml:space="preserve">highest during wet season in northern Australia. </w:t>
            </w:r>
          </w:p>
        </w:tc>
        <w:tc>
          <w:tcPr>
            <w:tcW w:w="3402" w:type="dxa"/>
          </w:tcPr>
          <w:p w14:paraId="6F4C7215" w14:textId="7395E21A" w:rsidR="00DE59BD" w:rsidRPr="007F1333" w:rsidRDefault="00DE59BD" w:rsidP="00DE59BD">
            <w:pPr>
              <w:spacing w:line="240" w:lineRule="auto"/>
              <w:rPr>
                <w:sz w:val="20"/>
                <w:szCs w:val="20"/>
              </w:rPr>
            </w:pPr>
            <w:r w:rsidRPr="007F1333">
              <w:rPr>
                <w:sz w:val="20"/>
                <w:szCs w:val="20"/>
              </w:rPr>
              <w:t>Year-round</w:t>
            </w:r>
            <w:r>
              <w:rPr>
                <w:sz w:val="20"/>
                <w:szCs w:val="20"/>
              </w:rPr>
              <w:t>. Mostly die out over winter before reinfesting over warmer months</w:t>
            </w:r>
            <w:r w:rsidR="0003494F">
              <w:rPr>
                <w:sz w:val="20"/>
                <w:szCs w:val="20"/>
              </w:rPr>
              <w:t>.</w:t>
            </w:r>
          </w:p>
        </w:tc>
        <w:tc>
          <w:tcPr>
            <w:tcW w:w="3402" w:type="dxa"/>
          </w:tcPr>
          <w:p w14:paraId="62C17933" w14:textId="0DBD1E49" w:rsidR="00DE59BD" w:rsidRPr="00660CBB" w:rsidRDefault="00DE59BD" w:rsidP="00DE59BD">
            <w:pPr>
              <w:spacing w:line="240" w:lineRule="auto"/>
              <w:rPr>
                <w:sz w:val="20"/>
                <w:szCs w:val="20"/>
              </w:rPr>
            </w:pPr>
            <w:r w:rsidRPr="00660CBB">
              <w:rPr>
                <w:sz w:val="20"/>
                <w:szCs w:val="20"/>
              </w:rPr>
              <w:t xml:space="preserve">Bushflies are year-round in northern Australia. In southern Australia they </w:t>
            </w:r>
            <w:r w:rsidRPr="00DE59BD">
              <w:rPr>
                <w:rStyle w:val="Strong"/>
                <w:rFonts w:cs="Calibri"/>
                <w:b w:val="0"/>
                <w:bCs w:val="0"/>
                <w:color w:val="00051E"/>
                <w:sz w:val="20"/>
                <w:szCs w:val="20"/>
                <w:shd w:val="clear" w:color="auto" w:fill="FFFFFF"/>
              </w:rPr>
              <w:t>die out over winte</w:t>
            </w:r>
            <w:r w:rsidR="0003494F">
              <w:rPr>
                <w:rStyle w:val="Strong"/>
                <w:rFonts w:cs="Calibri"/>
                <w:b w:val="0"/>
                <w:bCs w:val="0"/>
                <w:color w:val="00051E"/>
                <w:sz w:val="20"/>
                <w:szCs w:val="20"/>
                <w:shd w:val="clear" w:color="auto" w:fill="FFFFFF"/>
              </w:rPr>
              <w:t>r and</w:t>
            </w:r>
            <w:r w:rsidRPr="00DE59BD">
              <w:rPr>
                <w:rStyle w:val="Strong"/>
                <w:rFonts w:cs="Calibri"/>
                <w:b w:val="0"/>
                <w:bCs w:val="0"/>
                <w:color w:val="00051E"/>
                <w:sz w:val="20"/>
                <w:szCs w:val="20"/>
                <w:shd w:val="clear" w:color="auto" w:fill="FFFFFF"/>
              </w:rPr>
              <w:t xml:space="preserve"> </w:t>
            </w:r>
            <w:r w:rsidR="0003494F">
              <w:rPr>
                <w:rStyle w:val="Strong"/>
                <w:rFonts w:cs="Calibri"/>
                <w:b w:val="0"/>
                <w:bCs w:val="0"/>
                <w:color w:val="00051E"/>
                <w:sz w:val="20"/>
                <w:szCs w:val="20"/>
                <w:shd w:val="clear" w:color="auto" w:fill="FFFFFF"/>
              </w:rPr>
              <w:t>r</w:t>
            </w:r>
            <w:r w:rsidRPr="00DE59BD">
              <w:rPr>
                <w:rStyle w:val="Strong"/>
                <w:rFonts w:cs="Calibri"/>
                <w:b w:val="0"/>
                <w:bCs w:val="0"/>
                <w:color w:val="00051E"/>
                <w:sz w:val="20"/>
                <w:szCs w:val="20"/>
                <w:shd w:val="clear" w:color="auto" w:fill="FFFFFF"/>
              </w:rPr>
              <w:t>epopulate spring and summer</w:t>
            </w:r>
            <w:r w:rsidRPr="00660CBB">
              <w:rPr>
                <w:rStyle w:val="Strong"/>
                <w:rFonts w:cs="Calibri"/>
                <w:color w:val="00051E"/>
                <w:sz w:val="20"/>
                <w:szCs w:val="20"/>
                <w:shd w:val="clear" w:color="auto" w:fill="FFFFFF"/>
              </w:rPr>
              <w:t>.</w:t>
            </w:r>
            <w:r w:rsidRPr="00660CBB">
              <w:rPr>
                <w:sz w:val="20"/>
                <w:szCs w:val="20"/>
              </w:rPr>
              <w:t xml:space="preserve"> Monsoonal rains result in peak numbers of bushflies</w:t>
            </w:r>
            <w:r w:rsidR="0003494F">
              <w:rPr>
                <w:sz w:val="20"/>
                <w:szCs w:val="20"/>
              </w:rPr>
              <w:t>.</w:t>
            </w:r>
            <w:r w:rsidRPr="00660CBB">
              <w:rPr>
                <w:sz w:val="20"/>
                <w:szCs w:val="20"/>
              </w:rPr>
              <w:t xml:space="preserve"> </w:t>
            </w:r>
          </w:p>
          <w:p w14:paraId="3353972F" w14:textId="4CC4077F" w:rsidR="00DE59BD" w:rsidRPr="00660CBB" w:rsidRDefault="00DE59BD" w:rsidP="00DE59BD">
            <w:pPr>
              <w:spacing w:line="240" w:lineRule="auto"/>
              <w:rPr>
                <w:sz w:val="20"/>
                <w:szCs w:val="20"/>
              </w:rPr>
            </w:pPr>
            <w:r w:rsidRPr="00660CBB">
              <w:rPr>
                <w:sz w:val="20"/>
                <w:szCs w:val="20"/>
              </w:rPr>
              <w:lastRenderedPageBreak/>
              <w:t>Houseflies are found year-round. Summer rains cause peaks in population</w:t>
            </w:r>
            <w:r w:rsidR="0003494F">
              <w:rPr>
                <w:sz w:val="20"/>
                <w:szCs w:val="20"/>
              </w:rPr>
              <w:t>.</w:t>
            </w:r>
          </w:p>
        </w:tc>
      </w:tr>
    </w:tbl>
    <w:p w14:paraId="0F223F6B" w14:textId="77777777" w:rsidR="00DE59BD" w:rsidRDefault="00DE59BD" w:rsidP="00DE59BD"/>
    <w:p w14:paraId="58137D32" w14:textId="5F7AED4B" w:rsidR="00DE59BD" w:rsidRDefault="00DE59BD" w:rsidP="000C7383">
      <w:pPr>
        <w:pStyle w:val="Heading1"/>
        <w:numPr>
          <w:ilvl w:val="0"/>
          <w:numId w:val="0"/>
        </w:numPr>
        <w:ind w:left="432" w:hanging="432"/>
      </w:pPr>
      <w:bookmarkStart w:id="238" w:name="_Toc195777949"/>
      <w:r>
        <w:lastRenderedPageBreak/>
        <w:t xml:space="preserve">Appendix 2. Biology of </w:t>
      </w:r>
      <w:r w:rsidR="00474873">
        <w:t xml:space="preserve">potential </w:t>
      </w:r>
      <w:r>
        <w:t xml:space="preserve">mosquito and midge </w:t>
      </w:r>
      <w:r w:rsidR="002877C0">
        <w:t>vectors</w:t>
      </w:r>
      <w:r>
        <w:t xml:space="preserve"> of </w:t>
      </w:r>
      <w:r w:rsidR="002B0931">
        <w:t>lumpy skin disease in Australia</w:t>
      </w:r>
      <w:bookmarkEnd w:id="238"/>
    </w:p>
    <w:p w14:paraId="514BEE48" w14:textId="20242AA4" w:rsidR="00560A4B" w:rsidRDefault="00560A4B" w:rsidP="00560A4B">
      <w:pPr>
        <w:pStyle w:val="Caption"/>
      </w:pPr>
      <w:r>
        <w:t xml:space="preserve">Table </w:t>
      </w:r>
      <w:r w:rsidR="007E7A4C">
        <w:t>A43</w:t>
      </w:r>
      <w:r>
        <w:t xml:space="preserve">: Biology of potential mosquito and midge vectors of </w:t>
      </w:r>
      <w:r w:rsidR="0052472E">
        <w:t>LSDV</w:t>
      </w:r>
      <w:r>
        <w:t xml:space="preserve"> in Australia.</w:t>
      </w:r>
    </w:p>
    <w:tbl>
      <w:tblPr>
        <w:tblW w:w="15593" w:type="dxa"/>
        <w:tblInd w:w="-147"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843"/>
        <w:gridCol w:w="3402"/>
        <w:gridCol w:w="3544"/>
        <w:gridCol w:w="3402"/>
        <w:gridCol w:w="3402"/>
      </w:tblGrid>
      <w:tr w:rsidR="00447DAF" w14:paraId="57E899FA" w14:textId="77777777" w:rsidTr="007E7A4C">
        <w:trPr>
          <w:cantSplit/>
          <w:tblHeader/>
        </w:trPr>
        <w:tc>
          <w:tcPr>
            <w:tcW w:w="1843" w:type="dxa"/>
          </w:tcPr>
          <w:p w14:paraId="75023DFE" w14:textId="77777777" w:rsidR="00447DAF" w:rsidRDefault="00447DAF" w:rsidP="00447DAF">
            <w:pPr>
              <w:spacing w:line="240" w:lineRule="auto"/>
              <w:rPr>
                <w:b/>
                <w:sz w:val="20"/>
                <w:szCs w:val="20"/>
              </w:rPr>
            </w:pPr>
            <w:bookmarkStart w:id="239" w:name="Table_A43"/>
            <w:bookmarkEnd w:id="239"/>
            <w:r>
              <w:rPr>
                <w:b/>
                <w:sz w:val="20"/>
                <w:szCs w:val="20"/>
              </w:rPr>
              <w:t>Mosquito</w:t>
            </w:r>
          </w:p>
        </w:tc>
        <w:tc>
          <w:tcPr>
            <w:tcW w:w="3402" w:type="dxa"/>
          </w:tcPr>
          <w:p w14:paraId="72112F95" w14:textId="6C514D5B" w:rsidR="00447DAF" w:rsidRDefault="002877C0" w:rsidP="00447DAF">
            <w:pPr>
              <w:spacing w:line="240" w:lineRule="auto"/>
              <w:rPr>
                <w:b/>
                <w:sz w:val="20"/>
                <w:szCs w:val="20"/>
              </w:rPr>
            </w:pPr>
            <w:r>
              <w:rPr>
                <w:b/>
                <w:sz w:val="20"/>
                <w:szCs w:val="20"/>
              </w:rPr>
              <w:t>Dengue</w:t>
            </w:r>
            <w:r w:rsidR="00447DAF">
              <w:rPr>
                <w:b/>
                <w:sz w:val="20"/>
                <w:szCs w:val="20"/>
              </w:rPr>
              <w:t xml:space="preserve"> mosquito</w:t>
            </w:r>
          </w:p>
        </w:tc>
        <w:tc>
          <w:tcPr>
            <w:tcW w:w="3544" w:type="dxa"/>
            <w:shd w:val="clear" w:color="auto" w:fill="auto"/>
          </w:tcPr>
          <w:p w14:paraId="185B6024" w14:textId="77777777" w:rsidR="00447DAF" w:rsidRDefault="00447DAF" w:rsidP="00447DAF">
            <w:pPr>
              <w:spacing w:line="240" w:lineRule="auto"/>
              <w:rPr>
                <w:b/>
                <w:sz w:val="20"/>
                <w:szCs w:val="20"/>
              </w:rPr>
            </w:pPr>
            <w:r>
              <w:rPr>
                <w:b/>
                <w:sz w:val="20"/>
                <w:szCs w:val="20"/>
              </w:rPr>
              <w:t>Southern House Mosquito</w:t>
            </w:r>
          </w:p>
        </w:tc>
        <w:tc>
          <w:tcPr>
            <w:tcW w:w="3402" w:type="dxa"/>
          </w:tcPr>
          <w:p w14:paraId="7A54932C" w14:textId="5CE3613C" w:rsidR="00447DAF" w:rsidRDefault="00447DAF" w:rsidP="00447DAF">
            <w:pPr>
              <w:spacing w:line="240" w:lineRule="auto"/>
              <w:rPr>
                <w:b/>
                <w:sz w:val="20"/>
                <w:szCs w:val="20"/>
              </w:rPr>
            </w:pPr>
            <w:r>
              <w:rPr>
                <w:b/>
                <w:sz w:val="20"/>
                <w:szCs w:val="20"/>
              </w:rPr>
              <w:t>Common banded mosquito</w:t>
            </w:r>
          </w:p>
        </w:tc>
        <w:tc>
          <w:tcPr>
            <w:tcW w:w="3402" w:type="dxa"/>
            <w:shd w:val="clear" w:color="auto" w:fill="auto"/>
          </w:tcPr>
          <w:p w14:paraId="0484060B" w14:textId="0B41E756" w:rsidR="00447DAF" w:rsidRDefault="00447DAF" w:rsidP="00447DAF">
            <w:pPr>
              <w:spacing w:line="240" w:lineRule="auto"/>
              <w:rPr>
                <w:b/>
                <w:sz w:val="20"/>
                <w:szCs w:val="20"/>
              </w:rPr>
            </w:pPr>
            <w:r>
              <w:rPr>
                <w:b/>
                <w:sz w:val="20"/>
                <w:szCs w:val="20"/>
              </w:rPr>
              <w:t>Biting midges</w:t>
            </w:r>
          </w:p>
        </w:tc>
      </w:tr>
      <w:tr w:rsidR="00447DAF" w14:paraId="2B06C9EB" w14:textId="77777777" w:rsidTr="007E7A4C">
        <w:tc>
          <w:tcPr>
            <w:tcW w:w="1843" w:type="dxa"/>
          </w:tcPr>
          <w:p w14:paraId="1167FEB0" w14:textId="77777777" w:rsidR="00447DAF" w:rsidRDefault="00447DAF" w:rsidP="00447DAF">
            <w:pPr>
              <w:spacing w:line="240" w:lineRule="auto"/>
              <w:rPr>
                <w:b/>
                <w:sz w:val="20"/>
                <w:szCs w:val="20"/>
              </w:rPr>
            </w:pPr>
            <w:r>
              <w:rPr>
                <w:b/>
                <w:sz w:val="20"/>
                <w:szCs w:val="20"/>
              </w:rPr>
              <w:t>Scientific name</w:t>
            </w:r>
          </w:p>
        </w:tc>
        <w:tc>
          <w:tcPr>
            <w:tcW w:w="3402" w:type="dxa"/>
          </w:tcPr>
          <w:p w14:paraId="5DA26ADF" w14:textId="77777777" w:rsidR="00447DAF" w:rsidRDefault="00447DAF" w:rsidP="00447DAF">
            <w:pPr>
              <w:spacing w:line="240" w:lineRule="auto"/>
              <w:rPr>
                <w:i/>
                <w:sz w:val="20"/>
                <w:szCs w:val="20"/>
              </w:rPr>
            </w:pPr>
            <w:r>
              <w:rPr>
                <w:i/>
                <w:sz w:val="20"/>
                <w:szCs w:val="20"/>
              </w:rPr>
              <w:t>Aedes aegypti</w:t>
            </w:r>
          </w:p>
        </w:tc>
        <w:tc>
          <w:tcPr>
            <w:tcW w:w="3544" w:type="dxa"/>
          </w:tcPr>
          <w:p w14:paraId="3AEACB0C" w14:textId="77777777" w:rsidR="00447DAF" w:rsidRDefault="00447DAF" w:rsidP="00447DAF">
            <w:pPr>
              <w:spacing w:line="240" w:lineRule="auto"/>
              <w:rPr>
                <w:i/>
                <w:sz w:val="20"/>
                <w:szCs w:val="20"/>
              </w:rPr>
            </w:pPr>
            <w:r>
              <w:rPr>
                <w:i/>
                <w:sz w:val="20"/>
                <w:szCs w:val="20"/>
              </w:rPr>
              <w:t>Culex quinquefasciatus</w:t>
            </w:r>
          </w:p>
        </w:tc>
        <w:tc>
          <w:tcPr>
            <w:tcW w:w="3402" w:type="dxa"/>
          </w:tcPr>
          <w:p w14:paraId="04519EF2" w14:textId="1A162978" w:rsidR="00447DAF" w:rsidRDefault="00447DAF" w:rsidP="00447DAF">
            <w:pPr>
              <w:spacing w:line="240" w:lineRule="auto"/>
              <w:rPr>
                <w:i/>
                <w:sz w:val="20"/>
                <w:szCs w:val="20"/>
              </w:rPr>
            </w:pPr>
            <w:r w:rsidRPr="00EE45CC">
              <w:rPr>
                <w:i/>
                <w:iCs/>
                <w:sz w:val="20"/>
                <w:szCs w:val="20"/>
              </w:rPr>
              <w:t>Culex annulirostris</w:t>
            </w:r>
          </w:p>
        </w:tc>
        <w:tc>
          <w:tcPr>
            <w:tcW w:w="3402" w:type="dxa"/>
          </w:tcPr>
          <w:p w14:paraId="5C7C63A0" w14:textId="76E80984" w:rsidR="00447DAF" w:rsidRDefault="00447DAF" w:rsidP="00447DAF">
            <w:pPr>
              <w:spacing w:line="240" w:lineRule="auto"/>
              <w:rPr>
                <w:i/>
                <w:sz w:val="20"/>
                <w:szCs w:val="20"/>
              </w:rPr>
            </w:pPr>
            <w:r>
              <w:rPr>
                <w:i/>
                <w:sz w:val="20"/>
                <w:szCs w:val="20"/>
              </w:rPr>
              <w:t xml:space="preserve">Culicoides </w:t>
            </w:r>
            <w:r w:rsidRPr="00371B48">
              <w:rPr>
                <w:iCs/>
                <w:sz w:val="20"/>
                <w:szCs w:val="20"/>
              </w:rPr>
              <w:t>sp</w:t>
            </w:r>
            <w:r w:rsidR="00371B48" w:rsidRPr="00371B48">
              <w:rPr>
                <w:iCs/>
                <w:sz w:val="20"/>
                <w:szCs w:val="20"/>
              </w:rPr>
              <w:t>ecies</w:t>
            </w:r>
          </w:p>
        </w:tc>
      </w:tr>
      <w:tr w:rsidR="00447DAF" w14:paraId="5C5B40BE" w14:textId="77777777" w:rsidTr="007E7A4C">
        <w:tc>
          <w:tcPr>
            <w:tcW w:w="1843" w:type="dxa"/>
          </w:tcPr>
          <w:p w14:paraId="3E7CF937" w14:textId="77777777" w:rsidR="00447DAF" w:rsidRDefault="00447DAF" w:rsidP="00447DAF">
            <w:pPr>
              <w:spacing w:line="240" w:lineRule="auto"/>
              <w:rPr>
                <w:b/>
                <w:sz w:val="20"/>
                <w:szCs w:val="20"/>
              </w:rPr>
            </w:pPr>
            <w:r>
              <w:rPr>
                <w:b/>
                <w:sz w:val="20"/>
                <w:szCs w:val="20"/>
              </w:rPr>
              <w:t>Life cycle</w:t>
            </w:r>
          </w:p>
        </w:tc>
        <w:tc>
          <w:tcPr>
            <w:tcW w:w="3402" w:type="dxa"/>
          </w:tcPr>
          <w:p w14:paraId="5B717956" w14:textId="77777777" w:rsidR="00447DAF" w:rsidRDefault="00447DAF" w:rsidP="00447DAF">
            <w:pPr>
              <w:spacing w:line="240" w:lineRule="auto"/>
              <w:rPr>
                <w:sz w:val="20"/>
                <w:szCs w:val="20"/>
              </w:rPr>
            </w:pPr>
            <w:r>
              <w:rPr>
                <w:sz w:val="20"/>
                <w:szCs w:val="20"/>
              </w:rPr>
              <w:t>4 life stages</w:t>
            </w:r>
          </w:p>
          <w:p w14:paraId="2B48C796" w14:textId="6BCE03B4" w:rsidR="00447DAF" w:rsidRDefault="002877C0" w:rsidP="00447DAF">
            <w:pPr>
              <w:spacing w:line="240" w:lineRule="auto"/>
              <w:rPr>
                <w:sz w:val="20"/>
                <w:szCs w:val="20"/>
              </w:rPr>
            </w:pPr>
            <w:r>
              <w:rPr>
                <w:sz w:val="20"/>
                <w:szCs w:val="20"/>
              </w:rPr>
              <w:t>Life cycle is usually 2-4 weeks. Eggs are laid at the water’s edge in containers and can survive desiccation for up to 12 months. Larvae and pupae require water to develop. Females can lay eggs up to 3-5 times in a lifetime</w:t>
            </w:r>
            <w:r w:rsidR="00447DAF">
              <w:rPr>
                <w:sz w:val="20"/>
                <w:szCs w:val="20"/>
              </w:rPr>
              <w:t xml:space="preserve">. </w:t>
            </w:r>
          </w:p>
        </w:tc>
        <w:tc>
          <w:tcPr>
            <w:tcW w:w="3544" w:type="dxa"/>
          </w:tcPr>
          <w:p w14:paraId="221D9C30" w14:textId="77777777" w:rsidR="00447DAF" w:rsidRDefault="00447DAF" w:rsidP="00447DAF">
            <w:pPr>
              <w:spacing w:line="240" w:lineRule="auto"/>
              <w:rPr>
                <w:sz w:val="20"/>
                <w:szCs w:val="20"/>
              </w:rPr>
            </w:pPr>
            <w:r>
              <w:rPr>
                <w:sz w:val="20"/>
                <w:szCs w:val="20"/>
              </w:rPr>
              <w:t>4 life stages</w:t>
            </w:r>
          </w:p>
          <w:p w14:paraId="64FD96FB" w14:textId="686114D3" w:rsidR="00447DAF" w:rsidRDefault="00447DAF" w:rsidP="00447DAF">
            <w:pPr>
              <w:spacing w:line="240" w:lineRule="auto"/>
              <w:rPr>
                <w:sz w:val="20"/>
                <w:szCs w:val="20"/>
              </w:rPr>
            </w:pPr>
            <w:r>
              <w:rPr>
                <w:sz w:val="20"/>
                <w:szCs w:val="20"/>
              </w:rPr>
              <w:t>Life cycle is usually 1</w:t>
            </w:r>
            <w:r w:rsidR="0003494F">
              <w:rPr>
                <w:sz w:val="20"/>
                <w:szCs w:val="20"/>
              </w:rPr>
              <w:t>–</w:t>
            </w:r>
            <w:r>
              <w:rPr>
                <w:sz w:val="20"/>
                <w:szCs w:val="20"/>
              </w:rPr>
              <w:t>2 weeks. Larvae and pupae require water to develop. Females can lay eggs up to 3</w:t>
            </w:r>
            <w:r w:rsidR="0003494F">
              <w:rPr>
                <w:sz w:val="20"/>
                <w:szCs w:val="20"/>
              </w:rPr>
              <w:t>–</w:t>
            </w:r>
            <w:r>
              <w:rPr>
                <w:sz w:val="20"/>
                <w:szCs w:val="20"/>
              </w:rPr>
              <w:t>5 times in a lifetime.</w:t>
            </w:r>
          </w:p>
        </w:tc>
        <w:tc>
          <w:tcPr>
            <w:tcW w:w="3402" w:type="dxa"/>
          </w:tcPr>
          <w:p w14:paraId="5F419EEF" w14:textId="77777777" w:rsidR="00447DAF" w:rsidRDefault="00447DAF" w:rsidP="00447DAF">
            <w:pPr>
              <w:rPr>
                <w:sz w:val="20"/>
                <w:szCs w:val="20"/>
              </w:rPr>
            </w:pPr>
            <w:r>
              <w:rPr>
                <w:sz w:val="20"/>
                <w:szCs w:val="20"/>
              </w:rPr>
              <w:t>4 life stages</w:t>
            </w:r>
          </w:p>
          <w:p w14:paraId="492DACC8" w14:textId="24A5EAD0" w:rsidR="00447DAF" w:rsidRDefault="00447DAF" w:rsidP="00447DAF">
            <w:pPr>
              <w:spacing w:line="240" w:lineRule="auto"/>
              <w:rPr>
                <w:sz w:val="20"/>
                <w:szCs w:val="20"/>
              </w:rPr>
            </w:pPr>
            <w:r>
              <w:rPr>
                <w:sz w:val="20"/>
                <w:szCs w:val="20"/>
              </w:rPr>
              <w:t>Life cycle is usually between 1</w:t>
            </w:r>
            <w:r w:rsidR="0003494F">
              <w:rPr>
                <w:sz w:val="20"/>
                <w:szCs w:val="20"/>
              </w:rPr>
              <w:t>–</w:t>
            </w:r>
            <w:r>
              <w:rPr>
                <w:sz w:val="20"/>
                <w:szCs w:val="20"/>
              </w:rPr>
              <w:t>2 weeks. Larvae and pupae require water to develop. Females can lay eggs up to 3</w:t>
            </w:r>
            <w:r w:rsidR="0003494F">
              <w:rPr>
                <w:sz w:val="20"/>
                <w:szCs w:val="20"/>
              </w:rPr>
              <w:t>–</w:t>
            </w:r>
            <w:r>
              <w:rPr>
                <w:sz w:val="20"/>
                <w:szCs w:val="20"/>
              </w:rPr>
              <w:t>5 times in a lifetime.</w:t>
            </w:r>
          </w:p>
        </w:tc>
        <w:tc>
          <w:tcPr>
            <w:tcW w:w="3402" w:type="dxa"/>
          </w:tcPr>
          <w:p w14:paraId="6F960834" w14:textId="4A4B634F" w:rsidR="00447DAF" w:rsidRDefault="00447DAF" w:rsidP="00447DAF">
            <w:pPr>
              <w:spacing w:line="240" w:lineRule="auto"/>
              <w:rPr>
                <w:sz w:val="20"/>
                <w:szCs w:val="20"/>
              </w:rPr>
            </w:pPr>
            <w:r>
              <w:rPr>
                <w:sz w:val="20"/>
                <w:szCs w:val="20"/>
              </w:rPr>
              <w:t>4 life stages</w:t>
            </w:r>
          </w:p>
          <w:p w14:paraId="69C597BE" w14:textId="229AF330" w:rsidR="00447DAF" w:rsidRDefault="002877C0" w:rsidP="00447DAF">
            <w:pPr>
              <w:spacing w:line="240" w:lineRule="auto"/>
              <w:rPr>
                <w:sz w:val="20"/>
                <w:szCs w:val="20"/>
              </w:rPr>
            </w:pPr>
            <w:r>
              <w:rPr>
                <w:sz w:val="20"/>
                <w:szCs w:val="20"/>
              </w:rPr>
              <w:t>The lifespan of adults is species and temperature-dependent with tropical species typically having much shorter lifespans than temperate species. In general, it has been described between 20 days and 3 months. Adults survive between 10-20 days</w:t>
            </w:r>
            <w:r w:rsidR="00447DAF">
              <w:rPr>
                <w:sz w:val="20"/>
                <w:szCs w:val="20"/>
              </w:rPr>
              <w:t>.</w:t>
            </w:r>
          </w:p>
        </w:tc>
      </w:tr>
      <w:tr w:rsidR="00447DAF" w14:paraId="61539306" w14:textId="77777777" w:rsidTr="007E7A4C">
        <w:tc>
          <w:tcPr>
            <w:tcW w:w="1843" w:type="dxa"/>
          </w:tcPr>
          <w:p w14:paraId="33CFA85E" w14:textId="77777777" w:rsidR="00447DAF" w:rsidRDefault="00447DAF" w:rsidP="00447DAF">
            <w:pPr>
              <w:spacing w:line="240" w:lineRule="auto"/>
              <w:rPr>
                <w:b/>
                <w:sz w:val="20"/>
                <w:szCs w:val="20"/>
              </w:rPr>
            </w:pPr>
            <w:r>
              <w:rPr>
                <w:b/>
                <w:sz w:val="20"/>
                <w:szCs w:val="20"/>
              </w:rPr>
              <w:t>Egg laying preference</w:t>
            </w:r>
          </w:p>
        </w:tc>
        <w:tc>
          <w:tcPr>
            <w:tcW w:w="3402" w:type="dxa"/>
          </w:tcPr>
          <w:p w14:paraId="407AF4D7" w14:textId="57F3E1D6" w:rsidR="00447DAF" w:rsidRDefault="00447DAF" w:rsidP="00447DAF">
            <w:pPr>
              <w:spacing w:line="240" w:lineRule="auto"/>
              <w:rPr>
                <w:sz w:val="20"/>
                <w:szCs w:val="20"/>
              </w:rPr>
            </w:pPr>
            <w:r>
              <w:rPr>
                <w:sz w:val="20"/>
                <w:szCs w:val="20"/>
              </w:rPr>
              <w:t>Stagnant water</w:t>
            </w:r>
            <w:r w:rsidR="002877C0">
              <w:rPr>
                <w:sz w:val="20"/>
                <w:szCs w:val="20"/>
              </w:rPr>
              <w:t xml:space="preserve"> containers.</w:t>
            </w:r>
          </w:p>
        </w:tc>
        <w:tc>
          <w:tcPr>
            <w:tcW w:w="3544" w:type="dxa"/>
          </w:tcPr>
          <w:p w14:paraId="480FBC03" w14:textId="77777777" w:rsidR="00447DAF" w:rsidRDefault="00447DAF" w:rsidP="00447DAF">
            <w:pPr>
              <w:spacing w:line="240" w:lineRule="auto"/>
              <w:rPr>
                <w:sz w:val="20"/>
                <w:szCs w:val="20"/>
              </w:rPr>
            </w:pPr>
            <w:r>
              <w:rPr>
                <w:sz w:val="20"/>
                <w:szCs w:val="20"/>
              </w:rPr>
              <w:t>Polluted/ dirty water e.g., septic tanks, cesspools, etc</w:t>
            </w:r>
          </w:p>
        </w:tc>
        <w:tc>
          <w:tcPr>
            <w:tcW w:w="3402" w:type="dxa"/>
          </w:tcPr>
          <w:p w14:paraId="5894EE92" w14:textId="58ABBC75" w:rsidR="00447DAF" w:rsidRDefault="00447DAF" w:rsidP="00447DAF">
            <w:pPr>
              <w:spacing w:line="240" w:lineRule="auto"/>
              <w:rPr>
                <w:sz w:val="20"/>
                <w:szCs w:val="20"/>
              </w:rPr>
            </w:pPr>
            <w:r>
              <w:rPr>
                <w:sz w:val="20"/>
                <w:szCs w:val="20"/>
              </w:rPr>
              <w:t>Sunlit freshwater pools with thick vegetation. Can breed in pools of freshwater after rain in yards</w:t>
            </w:r>
            <w:r w:rsidR="00FE4905">
              <w:rPr>
                <w:sz w:val="20"/>
                <w:szCs w:val="20"/>
              </w:rPr>
              <w:t>, puddles</w:t>
            </w:r>
          </w:p>
        </w:tc>
        <w:tc>
          <w:tcPr>
            <w:tcW w:w="3402" w:type="dxa"/>
          </w:tcPr>
          <w:p w14:paraId="1EACAC1D" w14:textId="784A61C0" w:rsidR="00447DAF" w:rsidRDefault="00447DAF" w:rsidP="00447DAF">
            <w:pPr>
              <w:spacing w:line="240" w:lineRule="auto"/>
              <w:rPr>
                <w:sz w:val="20"/>
                <w:szCs w:val="20"/>
              </w:rPr>
            </w:pPr>
            <w:r>
              <w:rPr>
                <w:sz w:val="20"/>
                <w:szCs w:val="20"/>
              </w:rPr>
              <w:t>Wet, organic matter e.g. mud, compost, decaying leaf litter, manure</w:t>
            </w:r>
          </w:p>
        </w:tc>
      </w:tr>
      <w:tr w:rsidR="00447DAF" w:rsidRPr="00971049" w14:paraId="17557F08" w14:textId="77777777" w:rsidTr="007E7A4C">
        <w:tc>
          <w:tcPr>
            <w:tcW w:w="1843" w:type="dxa"/>
            <w:shd w:val="clear" w:color="auto" w:fill="auto"/>
          </w:tcPr>
          <w:p w14:paraId="5E3C39C0" w14:textId="37C17DB4" w:rsidR="00447DAF" w:rsidRDefault="002877C0" w:rsidP="00447DAF">
            <w:pPr>
              <w:spacing w:line="240" w:lineRule="auto"/>
              <w:rPr>
                <w:b/>
                <w:sz w:val="20"/>
                <w:szCs w:val="20"/>
              </w:rPr>
            </w:pPr>
            <w:r>
              <w:rPr>
                <w:b/>
                <w:sz w:val="20"/>
                <w:szCs w:val="20"/>
              </w:rPr>
              <w:t>Preferred feeding site</w:t>
            </w:r>
          </w:p>
        </w:tc>
        <w:tc>
          <w:tcPr>
            <w:tcW w:w="3402" w:type="dxa"/>
            <w:shd w:val="clear" w:color="auto" w:fill="auto"/>
          </w:tcPr>
          <w:p w14:paraId="47805C28" w14:textId="13231010" w:rsidR="00447DAF" w:rsidRDefault="002877C0" w:rsidP="00447DAF">
            <w:pPr>
              <w:spacing w:line="240" w:lineRule="auto"/>
              <w:rPr>
                <w:sz w:val="20"/>
                <w:szCs w:val="20"/>
              </w:rPr>
            </w:pPr>
            <w:r>
              <w:rPr>
                <w:sz w:val="20"/>
                <w:szCs w:val="20"/>
              </w:rPr>
              <w:t>Feeding site on cattle has not been studied.</w:t>
            </w:r>
          </w:p>
        </w:tc>
        <w:tc>
          <w:tcPr>
            <w:tcW w:w="3544" w:type="dxa"/>
            <w:shd w:val="clear" w:color="auto" w:fill="auto"/>
          </w:tcPr>
          <w:p w14:paraId="225C4978" w14:textId="77777777" w:rsidR="00447DAF" w:rsidRPr="00971049" w:rsidRDefault="00447DAF" w:rsidP="00447DAF">
            <w:pPr>
              <w:spacing w:line="240" w:lineRule="auto"/>
              <w:rPr>
                <w:sz w:val="20"/>
                <w:szCs w:val="20"/>
              </w:rPr>
            </w:pPr>
            <w:r w:rsidRPr="00971049">
              <w:rPr>
                <w:sz w:val="20"/>
                <w:szCs w:val="20"/>
              </w:rPr>
              <w:t>Commonly legs and underbelly of host, but seen to bite most body parts</w:t>
            </w:r>
          </w:p>
        </w:tc>
        <w:tc>
          <w:tcPr>
            <w:tcW w:w="3402" w:type="dxa"/>
          </w:tcPr>
          <w:p w14:paraId="33406010" w14:textId="7B7DC7BD" w:rsidR="00447DAF" w:rsidRPr="00971049" w:rsidRDefault="002877C0" w:rsidP="00447DAF">
            <w:pPr>
              <w:spacing w:line="240" w:lineRule="auto"/>
              <w:rPr>
                <w:sz w:val="20"/>
                <w:szCs w:val="20"/>
              </w:rPr>
            </w:pPr>
            <w:r>
              <w:rPr>
                <w:sz w:val="20"/>
                <w:szCs w:val="20"/>
              </w:rPr>
              <w:t>Feeding site on cattle has not been studied.</w:t>
            </w:r>
          </w:p>
        </w:tc>
        <w:tc>
          <w:tcPr>
            <w:tcW w:w="3402" w:type="dxa"/>
            <w:shd w:val="clear" w:color="auto" w:fill="auto"/>
          </w:tcPr>
          <w:p w14:paraId="497B3964" w14:textId="13AE7B4A" w:rsidR="00447DAF" w:rsidRPr="00971049" w:rsidRDefault="002877C0" w:rsidP="00447DAF">
            <w:pPr>
              <w:spacing w:line="240" w:lineRule="auto"/>
              <w:rPr>
                <w:sz w:val="20"/>
                <w:szCs w:val="20"/>
              </w:rPr>
            </w:pPr>
            <w:r>
              <w:rPr>
                <w:sz w:val="20"/>
                <w:szCs w:val="20"/>
              </w:rPr>
              <w:t>Species dependant. Some species p</w:t>
            </w:r>
            <w:r w:rsidRPr="00971049">
              <w:rPr>
                <w:sz w:val="20"/>
                <w:szCs w:val="20"/>
              </w:rPr>
              <w:t xml:space="preserve">refer </w:t>
            </w:r>
            <w:r>
              <w:rPr>
                <w:sz w:val="20"/>
                <w:szCs w:val="20"/>
              </w:rPr>
              <w:t xml:space="preserve">the </w:t>
            </w:r>
            <w:r w:rsidRPr="00971049">
              <w:rPr>
                <w:sz w:val="20"/>
                <w:szCs w:val="20"/>
              </w:rPr>
              <w:t>back</w:t>
            </w:r>
            <w:r>
              <w:rPr>
                <w:sz w:val="20"/>
                <w:szCs w:val="20"/>
              </w:rPr>
              <w:t xml:space="preserve"> line</w:t>
            </w:r>
            <w:r w:rsidRPr="00971049">
              <w:rPr>
                <w:sz w:val="20"/>
                <w:szCs w:val="20"/>
              </w:rPr>
              <w:t xml:space="preserve">, </w:t>
            </w:r>
            <w:r>
              <w:rPr>
                <w:sz w:val="20"/>
                <w:szCs w:val="20"/>
              </w:rPr>
              <w:t xml:space="preserve">others feed on </w:t>
            </w:r>
            <w:r w:rsidRPr="00971049">
              <w:rPr>
                <w:sz w:val="20"/>
                <w:szCs w:val="20"/>
              </w:rPr>
              <w:t>lower flanks, underbelly, and inner thighs of hosts</w:t>
            </w:r>
            <w:r>
              <w:rPr>
                <w:sz w:val="20"/>
                <w:szCs w:val="20"/>
              </w:rPr>
              <w:t>.</w:t>
            </w:r>
          </w:p>
        </w:tc>
      </w:tr>
      <w:tr w:rsidR="00447DAF" w14:paraId="7B4508F7" w14:textId="77777777" w:rsidTr="007E7A4C">
        <w:tc>
          <w:tcPr>
            <w:tcW w:w="1843" w:type="dxa"/>
          </w:tcPr>
          <w:p w14:paraId="45F7173E" w14:textId="67F8C691" w:rsidR="00447DAF" w:rsidRDefault="002877C0" w:rsidP="00447DAF">
            <w:pPr>
              <w:spacing w:line="240" w:lineRule="auto"/>
              <w:rPr>
                <w:b/>
                <w:sz w:val="20"/>
                <w:szCs w:val="20"/>
              </w:rPr>
            </w:pPr>
            <w:r>
              <w:rPr>
                <w:b/>
                <w:sz w:val="20"/>
                <w:szCs w:val="20"/>
              </w:rPr>
              <w:t xml:space="preserve">Feeding </w:t>
            </w:r>
            <w:r w:rsidR="00447DAF">
              <w:rPr>
                <w:b/>
                <w:sz w:val="20"/>
                <w:szCs w:val="20"/>
              </w:rPr>
              <w:t>behaviour</w:t>
            </w:r>
          </w:p>
        </w:tc>
        <w:tc>
          <w:tcPr>
            <w:tcW w:w="3402" w:type="dxa"/>
          </w:tcPr>
          <w:p w14:paraId="33438E59" w14:textId="1E0F654D" w:rsidR="00447DAF" w:rsidRDefault="00447DAF" w:rsidP="00447DAF">
            <w:pPr>
              <w:spacing w:line="240" w:lineRule="auto"/>
              <w:rPr>
                <w:sz w:val="20"/>
                <w:szCs w:val="20"/>
              </w:rPr>
            </w:pPr>
            <w:r>
              <w:rPr>
                <w:sz w:val="20"/>
                <w:szCs w:val="20"/>
              </w:rPr>
              <w:t>Blood</w:t>
            </w:r>
            <w:r w:rsidR="002877C0">
              <w:rPr>
                <w:sz w:val="20"/>
                <w:szCs w:val="20"/>
              </w:rPr>
              <w:t xml:space="preserve"> feeder</w:t>
            </w:r>
            <w:r>
              <w:rPr>
                <w:sz w:val="20"/>
                <w:szCs w:val="20"/>
              </w:rPr>
              <w:t xml:space="preserve">. Females only. Daytime. Peak activity dawn and dusk. </w:t>
            </w:r>
            <w:r w:rsidR="002877C0">
              <w:rPr>
                <w:sz w:val="20"/>
                <w:szCs w:val="20"/>
              </w:rPr>
              <w:t>Can t</w:t>
            </w:r>
            <w:r>
              <w:rPr>
                <w:sz w:val="20"/>
                <w:szCs w:val="20"/>
              </w:rPr>
              <w:t xml:space="preserve">ake multiple short feeds to obtain a full blood meal. Will feed multiple times during the day. Prefer humans but will feed on cattle. </w:t>
            </w:r>
          </w:p>
        </w:tc>
        <w:tc>
          <w:tcPr>
            <w:tcW w:w="3544" w:type="dxa"/>
          </w:tcPr>
          <w:p w14:paraId="41B8CA98" w14:textId="1836949C" w:rsidR="00447DAF" w:rsidRDefault="00447DAF" w:rsidP="00447DAF">
            <w:pPr>
              <w:spacing w:line="240" w:lineRule="auto"/>
              <w:rPr>
                <w:sz w:val="20"/>
                <w:szCs w:val="20"/>
              </w:rPr>
            </w:pPr>
            <w:r>
              <w:rPr>
                <w:sz w:val="20"/>
                <w:szCs w:val="20"/>
              </w:rPr>
              <w:t>Blood</w:t>
            </w:r>
            <w:r w:rsidR="002877C0">
              <w:rPr>
                <w:sz w:val="20"/>
                <w:szCs w:val="20"/>
              </w:rPr>
              <w:t xml:space="preserve"> feeder</w:t>
            </w:r>
            <w:r>
              <w:rPr>
                <w:sz w:val="20"/>
                <w:szCs w:val="20"/>
              </w:rPr>
              <w:t>. Females only. Nighttime, but will also feed at dawn and dusk. Multiple blood meals over lifespan. Usually take short feeds to obtain a full meal and for egg development. Prefer birds but will feed on cattle</w:t>
            </w:r>
            <w:r w:rsidR="0003494F">
              <w:rPr>
                <w:sz w:val="20"/>
                <w:szCs w:val="20"/>
              </w:rPr>
              <w:t>.</w:t>
            </w:r>
          </w:p>
        </w:tc>
        <w:tc>
          <w:tcPr>
            <w:tcW w:w="3402" w:type="dxa"/>
          </w:tcPr>
          <w:p w14:paraId="17135FBD" w14:textId="7C612982" w:rsidR="00447DAF" w:rsidRDefault="00447DAF" w:rsidP="00447DAF">
            <w:pPr>
              <w:spacing w:line="240" w:lineRule="auto"/>
              <w:rPr>
                <w:sz w:val="20"/>
                <w:szCs w:val="20"/>
              </w:rPr>
            </w:pPr>
            <w:r w:rsidRPr="006B0A08">
              <w:rPr>
                <w:sz w:val="20"/>
                <w:szCs w:val="20"/>
              </w:rPr>
              <w:t>Blood</w:t>
            </w:r>
            <w:r w:rsidR="002877C0">
              <w:rPr>
                <w:sz w:val="20"/>
                <w:szCs w:val="20"/>
              </w:rPr>
              <w:t xml:space="preserve"> feeder</w:t>
            </w:r>
            <w:r w:rsidRPr="006B0A08">
              <w:rPr>
                <w:sz w:val="20"/>
                <w:szCs w:val="20"/>
              </w:rPr>
              <w:t xml:space="preserve">. </w:t>
            </w:r>
            <w:r>
              <w:rPr>
                <w:sz w:val="20"/>
                <w:szCs w:val="20"/>
              </w:rPr>
              <w:t xml:space="preserve">Female only. </w:t>
            </w:r>
            <w:r w:rsidRPr="006B0A08">
              <w:rPr>
                <w:sz w:val="20"/>
                <w:szCs w:val="20"/>
              </w:rPr>
              <w:t>Most active for two hours after sunset and at dawn.</w:t>
            </w:r>
            <w:r w:rsidR="00FE4905">
              <w:rPr>
                <w:sz w:val="20"/>
                <w:szCs w:val="20"/>
              </w:rPr>
              <w:t xml:space="preserve"> Opportunistic feeders – </w:t>
            </w:r>
            <w:r w:rsidR="00FE4905" w:rsidRPr="006B0A08">
              <w:rPr>
                <w:sz w:val="20"/>
                <w:szCs w:val="20"/>
              </w:rPr>
              <w:t xml:space="preserve">humans and wide variety of mammals and birds.  </w:t>
            </w:r>
          </w:p>
        </w:tc>
        <w:tc>
          <w:tcPr>
            <w:tcW w:w="3402" w:type="dxa"/>
          </w:tcPr>
          <w:p w14:paraId="6940F006" w14:textId="5A0DD20E" w:rsidR="00447DAF" w:rsidRDefault="002877C0" w:rsidP="00447DAF">
            <w:pPr>
              <w:spacing w:line="240" w:lineRule="auto"/>
              <w:rPr>
                <w:sz w:val="20"/>
                <w:szCs w:val="20"/>
              </w:rPr>
            </w:pPr>
            <w:r>
              <w:rPr>
                <w:sz w:val="20"/>
                <w:szCs w:val="20"/>
              </w:rPr>
              <w:t xml:space="preserve">Blood feeder. Female only. Most species are active at dusk, dawn and during the night. Most Australian species do not feed on </w:t>
            </w:r>
            <w:proofErr w:type="gramStart"/>
            <w:r>
              <w:rPr>
                <w:sz w:val="20"/>
                <w:szCs w:val="20"/>
              </w:rPr>
              <w:t>cattle</w:t>
            </w:r>
            <w:proofErr w:type="gramEnd"/>
            <w:r>
              <w:rPr>
                <w:sz w:val="20"/>
                <w:szCs w:val="20"/>
              </w:rPr>
              <w:t xml:space="preserve"> but some Asian immigrant species are cattle specialists</w:t>
            </w:r>
            <w:r w:rsidR="00447DAF">
              <w:rPr>
                <w:sz w:val="20"/>
                <w:szCs w:val="20"/>
              </w:rPr>
              <w:t>.</w:t>
            </w:r>
          </w:p>
        </w:tc>
      </w:tr>
      <w:tr w:rsidR="00447DAF" w14:paraId="35292DC2" w14:textId="77777777" w:rsidTr="007E7A4C">
        <w:trPr>
          <w:trHeight w:val="60"/>
        </w:trPr>
        <w:tc>
          <w:tcPr>
            <w:tcW w:w="1843" w:type="dxa"/>
          </w:tcPr>
          <w:p w14:paraId="2275F66D" w14:textId="77777777" w:rsidR="00447DAF" w:rsidRDefault="00447DAF" w:rsidP="00447DAF">
            <w:pPr>
              <w:spacing w:line="240" w:lineRule="auto"/>
              <w:rPr>
                <w:b/>
                <w:sz w:val="20"/>
                <w:szCs w:val="20"/>
              </w:rPr>
            </w:pPr>
            <w:r>
              <w:rPr>
                <w:b/>
                <w:sz w:val="20"/>
                <w:szCs w:val="20"/>
              </w:rPr>
              <w:t>Biting behaviour</w:t>
            </w:r>
          </w:p>
        </w:tc>
        <w:tc>
          <w:tcPr>
            <w:tcW w:w="3402" w:type="dxa"/>
          </w:tcPr>
          <w:p w14:paraId="227B6F78" w14:textId="77777777" w:rsidR="00447DAF" w:rsidRDefault="00447DAF" w:rsidP="00447DAF">
            <w:pPr>
              <w:spacing w:line="240" w:lineRule="auto"/>
              <w:rPr>
                <w:sz w:val="20"/>
                <w:szCs w:val="20"/>
              </w:rPr>
            </w:pPr>
            <w:r>
              <w:rPr>
                <w:sz w:val="20"/>
                <w:szCs w:val="20"/>
              </w:rPr>
              <w:t>Piercing-sucking. Can feed on multiple hosts to obtain a full blood meal.</w:t>
            </w:r>
          </w:p>
        </w:tc>
        <w:tc>
          <w:tcPr>
            <w:tcW w:w="3544" w:type="dxa"/>
          </w:tcPr>
          <w:p w14:paraId="74700716" w14:textId="77777777" w:rsidR="00447DAF" w:rsidRDefault="00447DAF" w:rsidP="00447DAF">
            <w:pPr>
              <w:spacing w:line="240" w:lineRule="auto"/>
              <w:rPr>
                <w:sz w:val="20"/>
                <w:szCs w:val="20"/>
              </w:rPr>
            </w:pPr>
            <w:r>
              <w:rPr>
                <w:sz w:val="20"/>
                <w:szCs w:val="20"/>
              </w:rPr>
              <w:t xml:space="preserve">Piercing-sucking. Can feed on multiple hosts to obtain a full blood meal. </w:t>
            </w:r>
          </w:p>
        </w:tc>
        <w:tc>
          <w:tcPr>
            <w:tcW w:w="3402" w:type="dxa"/>
          </w:tcPr>
          <w:p w14:paraId="5FE4AAF7" w14:textId="511109DD" w:rsidR="00447DAF" w:rsidRDefault="00447DAF" w:rsidP="00447DAF">
            <w:pPr>
              <w:spacing w:line="240" w:lineRule="auto"/>
              <w:rPr>
                <w:sz w:val="20"/>
                <w:szCs w:val="20"/>
              </w:rPr>
            </w:pPr>
            <w:r>
              <w:rPr>
                <w:sz w:val="20"/>
                <w:szCs w:val="20"/>
              </w:rPr>
              <w:t>Piercing-sucking. Can feed on multiple hosts to obtain a full blood meal.</w:t>
            </w:r>
          </w:p>
        </w:tc>
        <w:tc>
          <w:tcPr>
            <w:tcW w:w="3402" w:type="dxa"/>
          </w:tcPr>
          <w:p w14:paraId="08CCD58D" w14:textId="579F284F" w:rsidR="00447DAF" w:rsidRDefault="002877C0" w:rsidP="00447DAF">
            <w:pPr>
              <w:spacing w:line="240" w:lineRule="auto"/>
              <w:rPr>
                <w:sz w:val="20"/>
                <w:szCs w:val="20"/>
              </w:rPr>
            </w:pPr>
            <w:r>
              <w:rPr>
                <w:sz w:val="20"/>
                <w:szCs w:val="20"/>
              </w:rPr>
              <w:t>Pool feeding</w:t>
            </w:r>
            <w:r w:rsidR="00447DAF">
              <w:rPr>
                <w:sz w:val="20"/>
                <w:szCs w:val="20"/>
              </w:rPr>
              <w:t xml:space="preserve">. Aggressive. </w:t>
            </w:r>
            <w:r w:rsidR="0076583E">
              <w:rPr>
                <w:sz w:val="20"/>
                <w:szCs w:val="20"/>
              </w:rPr>
              <w:t>May</w:t>
            </w:r>
            <w:r w:rsidR="00447DAF">
              <w:rPr>
                <w:sz w:val="20"/>
                <w:szCs w:val="20"/>
              </w:rPr>
              <w:t xml:space="preserve"> feed on multiple hosts to obtain a full blood meal.</w:t>
            </w:r>
          </w:p>
        </w:tc>
      </w:tr>
      <w:tr w:rsidR="00447DAF" w14:paraId="6BE2265A" w14:textId="77777777" w:rsidTr="007E7A4C">
        <w:tc>
          <w:tcPr>
            <w:tcW w:w="1843" w:type="dxa"/>
          </w:tcPr>
          <w:p w14:paraId="07CD3369" w14:textId="77777777" w:rsidR="00447DAF" w:rsidRDefault="00447DAF" w:rsidP="00447DAF">
            <w:pPr>
              <w:spacing w:line="240" w:lineRule="auto"/>
              <w:rPr>
                <w:b/>
                <w:sz w:val="20"/>
                <w:szCs w:val="20"/>
              </w:rPr>
            </w:pPr>
            <w:r>
              <w:rPr>
                <w:b/>
                <w:sz w:val="20"/>
                <w:szCs w:val="20"/>
              </w:rPr>
              <w:lastRenderedPageBreak/>
              <w:t>Preferred habitat</w:t>
            </w:r>
          </w:p>
        </w:tc>
        <w:tc>
          <w:tcPr>
            <w:tcW w:w="3402" w:type="dxa"/>
          </w:tcPr>
          <w:p w14:paraId="5ADEEA9A" w14:textId="19FFA66C" w:rsidR="00447DAF" w:rsidRDefault="00447DAF" w:rsidP="00447DAF">
            <w:pPr>
              <w:spacing w:line="240" w:lineRule="auto"/>
              <w:rPr>
                <w:sz w:val="20"/>
                <w:szCs w:val="20"/>
              </w:rPr>
            </w:pPr>
            <w:r>
              <w:rPr>
                <w:sz w:val="20"/>
                <w:szCs w:val="20"/>
              </w:rPr>
              <w:t>Limited to parts of Q</w:t>
            </w:r>
            <w:r w:rsidR="008A3B94">
              <w:rPr>
                <w:sz w:val="20"/>
                <w:szCs w:val="20"/>
              </w:rPr>
              <w:t>ld</w:t>
            </w:r>
            <w:r>
              <w:rPr>
                <w:sz w:val="20"/>
                <w:szCs w:val="20"/>
              </w:rPr>
              <w:t>. Sylvan and peri</w:t>
            </w:r>
            <w:r w:rsidR="0003494F">
              <w:rPr>
                <w:sz w:val="20"/>
                <w:szCs w:val="20"/>
              </w:rPr>
              <w:t>-</w:t>
            </w:r>
            <w:r>
              <w:rPr>
                <w:sz w:val="20"/>
                <w:szCs w:val="20"/>
              </w:rPr>
              <w:t>domestic polytypic forms tend to prefer rural areas, forest</w:t>
            </w:r>
            <w:r w:rsidR="0003494F">
              <w:rPr>
                <w:sz w:val="20"/>
                <w:szCs w:val="20"/>
              </w:rPr>
              <w:t>s</w:t>
            </w:r>
            <w:r>
              <w:rPr>
                <w:sz w:val="20"/>
                <w:szCs w:val="20"/>
              </w:rPr>
              <w:t xml:space="preserve"> and woodlands</w:t>
            </w:r>
            <w:r w:rsidR="0003494F">
              <w:rPr>
                <w:sz w:val="20"/>
                <w:szCs w:val="20"/>
              </w:rPr>
              <w:t>.</w:t>
            </w:r>
          </w:p>
        </w:tc>
        <w:tc>
          <w:tcPr>
            <w:tcW w:w="3544" w:type="dxa"/>
          </w:tcPr>
          <w:p w14:paraId="34DAFDB9" w14:textId="77777777" w:rsidR="00447DAF" w:rsidRDefault="00447DAF" w:rsidP="00447DAF">
            <w:pPr>
              <w:spacing w:line="240" w:lineRule="auto"/>
              <w:rPr>
                <w:sz w:val="20"/>
                <w:szCs w:val="20"/>
              </w:rPr>
            </w:pPr>
            <w:r>
              <w:rPr>
                <w:sz w:val="20"/>
                <w:szCs w:val="20"/>
              </w:rPr>
              <w:t xml:space="preserve">Vegetation and man-made containers, sewers, septic tanks, sedimentation ponds, etc. </w:t>
            </w:r>
          </w:p>
        </w:tc>
        <w:tc>
          <w:tcPr>
            <w:tcW w:w="3402" w:type="dxa"/>
          </w:tcPr>
          <w:p w14:paraId="596F03CA" w14:textId="55F962BC" w:rsidR="00447DAF" w:rsidRDefault="00447DAF" w:rsidP="00447DAF">
            <w:pPr>
              <w:spacing w:line="240" w:lineRule="auto"/>
              <w:rPr>
                <w:sz w:val="20"/>
                <w:szCs w:val="20"/>
              </w:rPr>
            </w:pPr>
            <w:r>
              <w:rPr>
                <w:sz w:val="20"/>
                <w:szCs w:val="20"/>
              </w:rPr>
              <w:t xml:space="preserve">Wet and humid habitats. Rural and urban areas. Prefer feeding outdoors but may also feed indoors. </w:t>
            </w:r>
            <w:r w:rsidRPr="00EE45CC">
              <w:rPr>
                <w:sz w:val="20"/>
                <w:szCs w:val="20"/>
              </w:rPr>
              <w:t>Can disperse widely (up to ten kilometres).</w:t>
            </w:r>
          </w:p>
        </w:tc>
        <w:tc>
          <w:tcPr>
            <w:tcW w:w="3402" w:type="dxa"/>
          </w:tcPr>
          <w:p w14:paraId="50446BA3" w14:textId="627FBC7D" w:rsidR="00447DAF" w:rsidRDefault="00447DAF" w:rsidP="00447DAF">
            <w:pPr>
              <w:spacing w:line="240" w:lineRule="auto"/>
              <w:rPr>
                <w:sz w:val="20"/>
                <w:szCs w:val="20"/>
              </w:rPr>
            </w:pPr>
            <w:r>
              <w:rPr>
                <w:sz w:val="20"/>
                <w:szCs w:val="20"/>
              </w:rPr>
              <w:t>Wet and humid habitats (wetlands, marshes). Generally poor flyers but can be dispersed over long distances with strong winds.</w:t>
            </w:r>
          </w:p>
        </w:tc>
      </w:tr>
      <w:tr w:rsidR="00447DAF" w14:paraId="656123FF" w14:textId="77777777" w:rsidTr="007E7A4C">
        <w:tc>
          <w:tcPr>
            <w:tcW w:w="1843" w:type="dxa"/>
          </w:tcPr>
          <w:p w14:paraId="5DE6383D" w14:textId="77777777" w:rsidR="00447DAF" w:rsidRDefault="00447DAF" w:rsidP="00447DAF">
            <w:pPr>
              <w:spacing w:line="240" w:lineRule="auto"/>
              <w:rPr>
                <w:b/>
                <w:sz w:val="20"/>
                <w:szCs w:val="20"/>
              </w:rPr>
            </w:pPr>
            <w:r>
              <w:rPr>
                <w:b/>
                <w:sz w:val="20"/>
                <w:szCs w:val="20"/>
              </w:rPr>
              <w:t>Seasonal preference</w:t>
            </w:r>
          </w:p>
        </w:tc>
        <w:tc>
          <w:tcPr>
            <w:tcW w:w="3402" w:type="dxa"/>
          </w:tcPr>
          <w:p w14:paraId="64086B94" w14:textId="106A27FA" w:rsidR="00447DAF" w:rsidRDefault="00447DAF" w:rsidP="00447DAF">
            <w:pPr>
              <w:spacing w:line="240" w:lineRule="auto"/>
              <w:rPr>
                <w:sz w:val="20"/>
                <w:szCs w:val="20"/>
              </w:rPr>
            </w:pPr>
            <w:r>
              <w:rPr>
                <w:sz w:val="20"/>
                <w:szCs w:val="20"/>
              </w:rPr>
              <w:t>Year-round</w:t>
            </w:r>
            <w:r w:rsidR="002877C0">
              <w:rPr>
                <w:sz w:val="20"/>
                <w:szCs w:val="20"/>
              </w:rPr>
              <w:t>.</w:t>
            </w:r>
          </w:p>
        </w:tc>
        <w:tc>
          <w:tcPr>
            <w:tcW w:w="3544" w:type="dxa"/>
          </w:tcPr>
          <w:p w14:paraId="3213EA6D" w14:textId="7170D361" w:rsidR="00447DAF" w:rsidRDefault="00447DAF" w:rsidP="00447DAF">
            <w:pPr>
              <w:spacing w:line="240" w:lineRule="auto"/>
              <w:rPr>
                <w:sz w:val="20"/>
                <w:szCs w:val="20"/>
              </w:rPr>
            </w:pPr>
            <w:r>
              <w:rPr>
                <w:sz w:val="20"/>
                <w:szCs w:val="20"/>
              </w:rPr>
              <w:t>Year-round</w:t>
            </w:r>
            <w:r w:rsidR="002877C0">
              <w:rPr>
                <w:sz w:val="20"/>
                <w:szCs w:val="20"/>
              </w:rPr>
              <w:t>.</w:t>
            </w:r>
          </w:p>
        </w:tc>
        <w:tc>
          <w:tcPr>
            <w:tcW w:w="3402" w:type="dxa"/>
          </w:tcPr>
          <w:p w14:paraId="4DBC57B8" w14:textId="556660D7" w:rsidR="00447DAF" w:rsidRDefault="00447DAF" w:rsidP="00447DAF">
            <w:pPr>
              <w:spacing w:line="240" w:lineRule="auto"/>
              <w:rPr>
                <w:sz w:val="20"/>
                <w:szCs w:val="20"/>
              </w:rPr>
            </w:pPr>
            <w:r>
              <w:rPr>
                <w:sz w:val="20"/>
                <w:szCs w:val="20"/>
              </w:rPr>
              <w:t>Overwinter in some parts. A</w:t>
            </w:r>
            <w:r w:rsidRPr="006B0A08">
              <w:rPr>
                <w:sz w:val="20"/>
                <w:szCs w:val="20"/>
              </w:rPr>
              <w:t xml:space="preserve">ctive from late spring through to late autumn. </w:t>
            </w:r>
            <w:r>
              <w:rPr>
                <w:sz w:val="20"/>
                <w:szCs w:val="20"/>
              </w:rPr>
              <w:t>Active year round in</w:t>
            </w:r>
            <w:r w:rsidRPr="006B0A08">
              <w:rPr>
                <w:sz w:val="20"/>
                <w:szCs w:val="20"/>
              </w:rPr>
              <w:t xml:space="preserve"> tropical areas</w:t>
            </w:r>
            <w:r w:rsidR="002877C0">
              <w:rPr>
                <w:sz w:val="20"/>
                <w:szCs w:val="20"/>
              </w:rPr>
              <w:t xml:space="preserve"> but with obvious population peaks in early wet season.</w:t>
            </w:r>
          </w:p>
        </w:tc>
        <w:tc>
          <w:tcPr>
            <w:tcW w:w="3402" w:type="dxa"/>
          </w:tcPr>
          <w:p w14:paraId="41153363" w14:textId="539E0D4B" w:rsidR="00447DAF" w:rsidRDefault="00447DAF" w:rsidP="00447DAF">
            <w:pPr>
              <w:spacing w:line="240" w:lineRule="auto"/>
              <w:rPr>
                <w:sz w:val="20"/>
                <w:szCs w:val="20"/>
              </w:rPr>
            </w:pPr>
            <w:r>
              <w:rPr>
                <w:sz w:val="20"/>
                <w:szCs w:val="20"/>
              </w:rPr>
              <w:t>Year-round. Can over winter. Seasonal preference for late spring and peak in late summer early autumn</w:t>
            </w:r>
            <w:r w:rsidR="002877C0">
              <w:rPr>
                <w:sz w:val="20"/>
                <w:szCs w:val="20"/>
              </w:rPr>
              <w:t>.</w:t>
            </w:r>
          </w:p>
        </w:tc>
      </w:tr>
    </w:tbl>
    <w:p w14:paraId="02F102EA" w14:textId="77777777" w:rsidR="00DE59BD" w:rsidRDefault="00DE59BD" w:rsidP="00DE59BD">
      <w:pPr>
        <w:rPr>
          <w:lang w:eastAsia="en-US"/>
        </w:rPr>
      </w:pPr>
    </w:p>
    <w:p w14:paraId="7A8DF7CD" w14:textId="7C4863CA" w:rsidR="00705589" w:rsidRDefault="00705589" w:rsidP="000C7383">
      <w:pPr>
        <w:pStyle w:val="Heading1"/>
        <w:numPr>
          <w:ilvl w:val="0"/>
          <w:numId w:val="0"/>
        </w:numPr>
        <w:ind w:left="432" w:hanging="432"/>
      </w:pPr>
      <w:bookmarkStart w:id="240" w:name="_Toc195777950"/>
      <w:r>
        <w:lastRenderedPageBreak/>
        <w:t>Appendix 3. Biology of tick</w:t>
      </w:r>
      <w:r w:rsidR="002877C0">
        <w:t xml:space="preserve"> potential vectors of </w:t>
      </w:r>
      <w:r w:rsidR="002B0931">
        <w:t>lumpy skin disease</w:t>
      </w:r>
      <w:r>
        <w:t xml:space="preserve"> in Australia</w:t>
      </w:r>
      <w:bookmarkEnd w:id="240"/>
    </w:p>
    <w:p w14:paraId="1BDA3D20" w14:textId="1FCFED30" w:rsidR="002B0931" w:rsidRDefault="002B0931" w:rsidP="002B0931">
      <w:pPr>
        <w:pStyle w:val="Caption"/>
      </w:pPr>
      <w:r>
        <w:t>Table A</w:t>
      </w:r>
      <w:r w:rsidR="007E7A4C">
        <w:t>44</w:t>
      </w:r>
      <w:r>
        <w:t xml:space="preserve">: Biology of potential tick victors of </w:t>
      </w:r>
      <w:r w:rsidR="0052472E">
        <w:t>LSDV</w:t>
      </w:r>
      <w:r>
        <w:t xml:space="preserve"> in Australia</w:t>
      </w:r>
    </w:p>
    <w:tbl>
      <w:tblPr>
        <w:tblW w:w="15446"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695"/>
        <w:gridCol w:w="4396"/>
        <w:gridCol w:w="4536"/>
        <w:gridCol w:w="4819"/>
      </w:tblGrid>
      <w:tr w:rsidR="001D636D" w14:paraId="3D5252D2" w14:textId="77777777" w:rsidTr="00A4324E">
        <w:trPr>
          <w:cantSplit/>
          <w:tblHeader/>
        </w:trPr>
        <w:tc>
          <w:tcPr>
            <w:tcW w:w="1695" w:type="dxa"/>
          </w:tcPr>
          <w:p w14:paraId="607ADEE1" w14:textId="0D7FF445" w:rsidR="001D636D" w:rsidRDefault="007E7A4C" w:rsidP="001D636D">
            <w:pPr>
              <w:spacing w:line="240" w:lineRule="auto"/>
              <w:rPr>
                <w:b/>
                <w:sz w:val="20"/>
                <w:szCs w:val="20"/>
              </w:rPr>
            </w:pPr>
            <w:bookmarkStart w:id="241" w:name="Table_A44"/>
            <w:bookmarkEnd w:id="241"/>
            <w:r>
              <w:rPr>
                <w:b/>
                <w:sz w:val="20"/>
                <w:szCs w:val="20"/>
              </w:rPr>
              <w:t>Tick</w:t>
            </w:r>
          </w:p>
        </w:tc>
        <w:tc>
          <w:tcPr>
            <w:tcW w:w="4396" w:type="dxa"/>
          </w:tcPr>
          <w:p w14:paraId="64C543DD" w14:textId="77777777" w:rsidR="001D636D" w:rsidRDefault="001D636D" w:rsidP="001D636D">
            <w:pPr>
              <w:spacing w:line="240" w:lineRule="auto"/>
              <w:rPr>
                <w:b/>
                <w:sz w:val="20"/>
                <w:szCs w:val="20"/>
              </w:rPr>
            </w:pPr>
            <w:r>
              <w:rPr>
                <w:b/>
                <w:color w:val="000000"/>
                <w:sz w:val="20"/>
                <w:szCs w:val="20"/>
              </w:rPr>
              <w:t>Australian cattle tick</w:t>
            </w:r>
          </w:p>
        </w:tc>
        <w:tc>
          <w:tcPr>
            <w:tcW w:w="4536" w:type="dxa"/>
            <w:shd w:val="clear" w:color="auto" w:fill="auto"/>
          </w:tcPr>
          <w:p w14:paraId="7EC96539" w14:textId="77777777" w:rsidR="001D636D" w:rsidRDefault="001D636D" w:rsidP="001D636D">
            <w:pPr>
              <w:spacing w:line="240" w:lineRule="auto"/>
              <w:rPr>
                <w:b/>
                <w:color w:val="000000"/>
                <w:sz w:val="20"/>
                <w:szCs w:val="20"/>
              </w:rPr>
            </w:pPr>
            <w:r>
              <w:rPr>
                <w:b/>
                <w:color w:val="000000"/>
                <w:sz w:val="20"/>
                <w:szCs w:val="20"/>
              </w:rPr>
              <w:t>Paralysis tick</w:t>
            </w:r>
          </w:p>
        </w:tc>
        <w:tc>
          <w:tcPr>
            <w:tcW w:w="4819" w:type="dxa"/>
          </w:tcPr>
          <w:p w14:paraId="0F3D4A26" w14:textId="77777777" w:rsidR="001D636D" w:rsidRDefault="001D636D" w:rsidP="001D636D">
            <w:pPr>
              <w:spacing w:line="240" w:lineRule="auto"/>
              <w:rPr>
                <w:b/>
                <w:sz w:val="20"/>
                <w:szCs w:val="20"/>
              </w:rPr>
            </w:pPr>
            <w:r>
              <w:rPr>
                <w:b/>
                <w:color w:val="000000"/>
                <w:sz w:val="20"/>
                <w:szCs w:val="20"/>
              </w:rPr>
              <w:t>Bush tick</w:t>
            </w:r>
          </w:p>
        </w:tc>
      </w:tr>
      <w:tr w:rsidR="001D636D" w14:paraId="57551254" w14:textId="77777777" w:rsidTr="00A4324E">
        <w:tc>
          <w:tcPr>
            <w:tcW w:w="1695" w:type="dxa"/>
          </w:tcPr>
          <w:p w14:paraId="1A4012EA" w14:textId="77777777" w:rsidR="001D636D" w:rsidRDefault="001D636D" w:rsidP="001D636D">
            <w:pPr>
              <w:spacing w:line="240" w:lineRule="auto"/>
              <w:rPr>
                <w:b/>
                <w:sz w:val="20"/>
                <w:szCs w:val="20"/>
              </w:rPr>
            </w:pPr>
            <w:r>
              <w:rPr>
                <w:b/>
                <w:sz w:val="20"/>
                <w:szCs w:val="20"/>
              </w:rPr>
              <w:t>Scientific name</w:t>
            </w:r>
          </w:p>
        </w:tc>
        <w:tc>
          <w:tcPr>
            <w:tcW w:w="4396" w:type="dxa"/>
          </w:tcPr>
          <w:p w14:paraId="27225F92" w14:textId="77777777" w:rsidR="001D636D" w:rsidRDefault="001D636D" w:rsidP="001D636D">
            <w:pPr>
              <w:spacing w:line="240" w:lineRule="auto"/>
              <w:rPr>
                <w:i/>
                <w:sz w:val="20"/>
                <w:szCs w:val="20"/>
              </w:rPr>
            </w:pPr>
            <w:r>
              <w:rPr>
                <w:i/>
                <w:sz w:val="20"/>
                <w:szCs w:val="20"/>
              </w:rPr>
              <w:t>Rhipicephalus australis</w:t>
            </w:r>
          </w:p>
        </w:tc>
        <w:tc>
          <w:tcPr>
            <w:tcW w:w="4536" w:type="dxa"/>
            <w:shd w:val="clear" w:color="auto" w:fill="auto"/>
          </w:tcPr>
          <w:p w14:paraId="6CB91F3B" w14:textId="77777777" w:rsidR="001D636D" w:rsidRPr="00BB27DA" w:rsidRDefault="001D636D" w:rsidP="001D636D">
            <w:pPr>
              <w:spacing w:line="240" w:lineRule="auto"/>
              <w:rPr>
                <w:i/>
                <w:color w:val="00051E"/>
                <w:sz w:val="20"/>
                <w:szCs w:val="20"/>
              </w:rPr>
            </w:pPr>
            <w:r w:rsidRPr="00BB27DA">
              <w:rPr>
                <w:i/>
                <w:color w:val="00051E"/>
                <w:sz w:val="20"/>
                <w:szCs w:val="20"/>
              </w:rPr>
              <w:t>Ixodes holocyclus</w:t>
            </w:r>
          </w:p>
        </w:tc>
        <w:tc>
          <w:tcPr>
            <w:tcW w:w="4819" w:type="dxa"/>
          </w:tcPr>
          <w:p w14:paraId="14F0074F" w14:textId="77777777" w:rsidR="001D636D" w:rsidRDefault="001D636D" w:rsidP="001D636D">
            <w:pPr>
              <w:spacing w:line="240" w:lineRule="auto"/>
              <w:rPr>
                <w:i/>
                <w:sz w:val="20"/>
                <w:szCs w:val="20"/>
              </w:rPr>
            </w:pPr>
            <w:r>
              <w:rPr>
                <w:i/>
                <w:color w:val="00051E"/>
                <w:sz w:val="20"/>
                <w:szCs w:val="20"/>
                <w:highlight w:val="white"/>
              </w:rPr>
              <w:t>Haemaphysalis longicornis</w:t>
            </w:r>
          </w:p>
        </w:tc>
      </w:tr>
      <w:tr w:rsidR="001D636D" w14:paraId="597C839F" w14:textId="77777777" w:rsidTr="00A4324E">
        <w:tc>
          <w:tcPr>
            <w:tcW w:w="1695" w:type="dxa"/>
          </w:tcPr>
          <w:p w14:paraId="75ACF5EE" w14:textId="77777777" w:rsidR="001D636D" w:rsidRDefault="001D636D" w:rsidP="001D636D">
            <w:pPr>
              <w:spacing w:line="240" w:lineRule="auto"/>
              <w:rPr>
                <w:b/>
                <w:sz w:val="20"/>
                <w:szCs w:val="20"/>
              </w:rPr>
            </w:pPr>
            <w:r>
              <w:rPr>
                <w:b/>
                <w:sz w:val="20"/>
                <w:szCs w:val="20"/>
              </w:rPr>
              <w:t>Life cycle</w:t>
            </w:r>
          </w:p>
        </w:tc>
        <w:tc>
          <w:tcPr>
            <w:tcW w:w="4396" w:type="dxa"/>
          </w:tcPr>
          <w:p w14:paraId="20929B4A" w14:textId="411F222B" w:rsidR="001D636D" w:rsidRDefault="002877C0" w:rsidP="001D636D">
            <w:pPr>
              <w:spacing w:line="240" w:lineRule="auto"/>
              <w:rPr>
                <w:sz w:val="20"/>
                <w:szCs w:val="20"/>
              </w:rPr>
            </w:pPr>
            <w:r>
              <w:rPr>
                <w:sz w:val="20"/>
                <w:szCs w:val="20"/>
              </w:rPr>
              <w:t>4</w:t>
            </w:r>
            <w:r w:rsidR="001D636D">
              <w:rPr>
                <w:sz w:val="20"/>
                <w:szCs w:val="20"/>
              </w:rPr>
              <w:t xml:space="preserve"> life stages. Larval: 2</w:t>
            </w:r>
            <w:r w:rsidR="0003494F">
              <w:rPr>
                <w:sz w:val="20"/>
                <w:szCs w:val="20"/>
              </w:rPr>
              <w:t>–</w:t>
            </w:r>
            <w:r w:rsidR="001D636D">
              <w:rPr>
                <w:sz w:val="20"/>
                <w:szCs w:val="20"/>
              </w:rPr>
              <w:t>4 weeks; Nymphal: 2</w:t>
            </w:r>
            <w:r w:rsidR="0003494F">
              <w:rPr>
                <w:sz w:val="20"/>
                <w:szCs w:val="20"/>
              </w:rPr>
              <w:t>–</w:t>
            </w:r>
            <w:r w:rsidR="001D636D">
              <w:rPr>
                <w:sz w:val="20"/>
                <w:szCs w:val="20"/>
              </w:rPr>
              <w:t>6 weeks; Adult: 1</w:t>
            </w:r>
            <w:r w:rsidR="0003494F">
              <w:rPr>
                <w:sz w:val="20"/>
                <w:szCs w:val="20"/>
              </w:rPr>
              <w:t>–</w:t>
            </w:r>
            <w:r w:rsidR="001D636D">
              <w:rPr>
                <w:sz w:val="20"/>
                <w:szCs w:val="20"/>
              </w:rPr>
              <w:t>2 months. Full life cycle is between 3–12 months</w:t>
            </w:r>
            <w:r w:rsidR="00754C50">
              <w:rPr>
                <w:sz w:val="20"/>
                <w:szCs w:val="20"/>
              </w:rPr>
              <w:t>.</w:t>
            </w:r>
          </w:p>
        </w:tc>
        <w:tc>
          <w:tcPr>
            <w:tcW w:w="4536" w:type="dxa"/>
            <w:shd w:val="clear" w:color="auto" w:fill="auto"/>
          </w:tcPr>
          <w:p w14:paraId="4F62A9AF" w14:textId="65ADD308" w:rsidR="001D636D" w:rsidRDefault="001D636D" w:rsidP="001D636D">
            <w:pPr>
              <w:spacing w:line="240" w:lineRule="auto"/>
              <w:rPr>
                <w:sz w:val="20"/>
                <w:szCs w:val="20"/>
              </w:rPr>
            </w:pPr>
            <w:r>
              <w:rPr>
                <w:sz w:val="20"/>
                <w:szCs w:val="20"/>
              </w:rPr>
              <w:t>4 life stages, 3-host tick. Eggs: 60</w:t>
            </w:r>
            <w:r w:rsidR="0003494F">
              <w:rPr>
                <w:sz w:val="20"/>
                <w:szCs w:val="20"/>
              </w:rPr>
              <w:t>–</w:t>
            </w:r>
            <w:r>
              <w:rPr>
                <w:sz w:val="20"/>
                <w:szCs w:val="20"/>
              </w:rPr>
              <w:t>100 days; Larval: 3</w:t>
            </w:r>
            <w:r w:rsidR="0003494F">
              <w:rPr>
                <w:sz w:val="20"/>
                <w:szCs w:val="20"/>
              </w:rPr>
              <w:t>–</w:t>
            </w:r>
            <w:r>
              <w:rPr>
                <w:sz w:val="20"/>
                <w:szCs w:val="20"/>
              </w:rPr>
              <w:t>6 weeks; Nymphal: 3</w:t>
            </w:r>
            <w:r w:rsidR="0003494F">
              <w:rPr>
                <w:sz w:val="20"/>
                <w:szCs w:val="20"/>
              </w:rPr>
              <w:t>–</w:t>
            </w:r>
            <w:r>
              <w:rPr>
                <w:sz w:val="20"/>
                <w:szCs w:val="20"/>
              </w:rPr>
              <w:t>10 weeks: Adult:  6</w:t>
            </w:r>
            <w:r w:rsidR="0003494F">
              <w:rPr>
                <w:sz w:val="20"/>
                <w:szCs w:val="20"/>
              </w:rPr>
              <w:t>–</w:t>
            </w:r>
            <w:r>
              <w:rPr>
                <w:sz w:val="20"/>
                <w:szCs w:val="20"/>
              </w:rPr>
              <w:t>21 days. Full life cycle can be between 4</w:t>
            </w:r>
            <w:r w:rsidR="0003494F">
              <w:rPr>
                <w:sz w:val="20"/>
                <w:szCs w:val="20"/>
              </w:rPr>
              <w:t>–</w:t>
            </w:r>
            <w:r>
              <w:rPr>
                <w:sz w:val="20"/>
                <w:szCs w:val="20"/>
              </w:rPr>
              <w:t xml:space="preserve">18 months depending on temperature and humidity. Can survive on the ground (grass) for long durations without a blood meal: larvae 7 months, nymphs 9 months (in winter), adults 8 months. </w:t>
            </w:r>
          </w:p>
        </w:tc>
        <w:tc>
          <w:tcPr>
            <w:tcW w:w="4819" w:type="dxa"/>
          </w:tcPr>
          <w:p w14:paraId="246889D5" w14:textId="09AC2E05" w:rsidR="001D636D" w:rsidRDefault="001D636D" w:rsidP="001D636D">
            <w:pPr>
              <w:spacing w:line="240" w:lineRule="auto"/>
              <w:rPr>
                <w:sz w:val="20"/>
                <w:szCs w:val="20"/>
              </w:rPr>
            </w:pPr>
            <w:r>
              <w:rPr>
                <w:sz w:val="20"/>
                <w:szCs w:val="20"/>
              </w:rPr>
              <w:t>Larval: 1</w:t>
            </w:r>
            <w:r w:rsidR="0003494F">
              <w:rPr>
                <w:sz w:val="20"/>
                <w:szCs w:val="20"/>
              </w:rPr>
              <w:t>–</w:t>
            </w:r>
            <w:r>
              <w:rPr>
                <w:sz w:val="20"/>
                <w:szCs w:val="20"/>
              </w:rPr>
              <w:t>4 weeks; Nymphal: 3</w:t>
            </w:r>
            <w:r w:rsidR="0003494F">
              <w:rPr>
                <w:sz w:val="20"/>
                <w:szCs w:val="20"/>
              </w:rPr>
              <w:t>–</w:t>
            </w:r>
            <w:r>
              <w:rPr>
                <w:sz w:val="20"/>
                <w:szCs w:val="20"/>
              </w:rPr>
              <w:t>6 weeks; Adult: 2</w:t>
            </w:r>
            <w:r w:rsidR="0003494F">
              <w:rPr>
                <w:sz w:val="20"/>
                <w:szCs w:val="20"/>
              </w:rPr>
              <w:t>–</w:t>
            </w:r>
            <w:r>
              <w:rPr>
                <w:sz w:val="20"/>
                <w:szCs w:val="20"/>
              </w:rPr>
              <w:t>4 months</w:t>
            </w:r>
            <w:r w:rsidR="0003494F">
              <w:rPr>
                <w:sz w:val="20"/>
                <w:szCs w:val="20"/>
              </w:rPr>
              <w:t>.</w:t>
            </w:r>
            <w:r>
              <w:rPr>
                <w:sz w:val="20"/>
                <w:szCs w:val="20"/>
              </w:rPr>
              <w:t xml:space="preserve"> The full life cycle can be 4–18 months, depending on the climate. Short lifespans and usually only 1 generation per annum. Hot humid climates get 2</w:t>
            </w:r>
            <w:r w:rsidR="0003494F">
              <w:rPr>
                <w:sz w:val="20"/>
                <w:szCs w:val="20"/>
              </w:rPr>
              <w:t>–</w:t>
            </w:r>
            <w:r>
              <w:rPr>
                <w:sz w:val="20"/>
                <w:szCs w:val="20"/>
              </w:rPr>
              <w:t>3 generations per annum. Can survive on the ground for up to 9 months</w:t>
            </w:r>
            <w:r w:rsidR="00754C50">
              <w:rPr>
                <w:sz w:val="20"/>
                <w:szCs w:val="20"/>
              </w:rPr>
              <w:t>.</w:t>
            </w:r>
          </w:p>
        </w:tc>
      </w:tr>
      <w:tr w:rsidR="001D636D" w14:paraId="72120B14" w14:textId="77777777" w:rsidTr="00A4324E">
        <w:tc>
          <w:tcPr>
            <w:tcW w:w="1695" w:type="dxa"/>
          </w:tcPr>
          <w:p w14:paraId="18D26366" w14:textId="77777777" w:rsidR="001D636D" w:rsidRDefault="001D636D" w:rsidP="001D636D">
            <w:pPr>
              <w:spacing w:line="240" w:lineRule="auto"/>
              <w:rPr>
                <w:b/>
                <w:sz w:val="20"/>
                <w:szCs w:val="20"/>
              </w:rPr>
            </w:pPr>
            <w:r>
              <w:rPr>
                <w:b/>
                <w:sz w:val="20"/>
                <w:szCs w:val="20"/>
              </w:rPr>
              <w:t>Egg laying preference</w:t>
            </w:r>
          </w:p>
        </w:tc>
        <w:tc>
          <w:tcPr>
            <w:tcW w:w="4396" w:type="dxa"/>
          </w:tcPr>
          <w:p w14:paraId="5A3C0477" w14:textId="287DBDE9" w:rsidR="001D636D" w:rsidRDefault="001D636D" w:rsidP="001D636D">
            <w:pPr>
              <w:spacing w:line="240" w:lineRule="auto"/>
              <w:rPr>
                <w:sz w:val="20"/>
                <w:szCs w:val="20"/>
              </w:rPr>
            </w:pPr>
            <w:r>
              <w:rPr>
                <w:sz w:val="20"/>
                <w:szCs w:val="20"/>
              </w:rPr>
              <w:t>On the ground where the female drops off the host</w:t>
            </w:r>
            <w:r w:rsidR="00754C50">
              <w:rPr>
                <w:sz w:val="20"/>
                <w:szCs w:val="20"/>
              </w:rPr>
              <w:t>.</w:t>
            </w:r>
          </w:p>
        </w:tc>
        <w:tc>
          <w:tcPr>
            <w:tcW w:w="4536" w:type="dxa"/>
            <w:shd w:val="clear" w:color="auto" w:fill="auto"/>
          </w:tcPr>
          <w:p w14:paraId="4B841CDA" w14:textId="4089CB50" w:rsidR="001D636D" w:rsidRDefault="001D636D" w:rsidP="001D636D">
            <w:pPr>
              <w:spacing w:line="240" w:lineRule="auto"/>
              <w:rPr>
                <w:sz w:val="20"/>
                <w:szCs w:val="20"/>
              </w:rPr>
            </w:pPr>
            <w:r>
              <w:rPr>
                <w:sz w:val="20"/>
                <w:szCs w:val="20"/>
              </w:rPr>
              <w:t>On the ground where the female drops off the host</w:t>
            </w:r>
            <w:r w:rsidR="00754C50">
              <w:rPr>
                <w:sz w:val="20"/>
                <w:szCs w:val="20"/>
              </w:rPr>
              <w:t>.</w:t>
            </w:r>
          </w:p>
        </w:tc>
        <w:tc>
          <w:tcPr>
            <w:tcW w:w="4819" w:type="dxa"/>
          </w:tcPr>
          <w:p w14:paraId="2653A5F2" w14:textId="3364B350" w:rsidR="001D636D" w:rsidRDefault="001D636D" w:rsidP="001D636D">
            <w:pPr>
              <w:spacing w:line="240" w:lineRule="auto"/>
              <w:rPr>
                <w:sz w:val="20"/>
                <w:szCs w:val="20"/>
              </w:rPr>
            </w:pPr>
            <w:r>
              <w:rPr>
                <w:sz w:val="20"/>
                <w:szCs w:val="20"/>
              </w:rPr>
              <w:t>On the ground where the female drops off the host</w:t>
            </w:r>
            <w:r w:rsidR="00754C50">
              <w:rPr>
                <w:sz w:val="20"/>
                <w:szCs w:val="20"/>
              </w:rPr>
              <w:t>.</w:t>
            </w:r>
          </w:p>
        </w:tc>
      </w:tr>
      <w:tr w:rsidR="001D636D" w14:paraId="6AD0DB77" w14:textId="77777777" w:rsidTr="00A4324E">
        <w:tc>
          <w:tcPr>
            <w:tcW w:w="1695" w:type="dxa"/>
          </w:tcPr>
          <w:p w14:paraId="393FFA1F" w14:textId="36D9A6B2" w:rsidR="001D636D" w:rsidRDefault="002877C0" w:rsidP="001D636D">
            <w:pPr>
              <w:spacing w:line="240" w:lineRule="auto"/>
              <w:rPr>
                <w:b/>
                <w:sz w:val="20"/>
                <w:szCs w:val="20"/>
              </w:rPr>
            </w:pPr>
            <w:r>
              <w:rPr>
                <w:b/>
                <w:sz w:val="20"/>
                <w:szCs w:val="20"/>
              </w:rPr>
              <w:t>Preferred f</w:t>
            </w:r>
            <w:r w:rsidR="001D636D">
              <w:rPr>
                <w:b/>
                <w:sz w:val="20"/>
                <w:szCs w:val="20"/>
              </w:rPr>
              <w:t xml:space="preserve">eeding </w:t>
            </w:r>
            <w:r>
              <w:rPr>
                <w:b/>
                <w:sz w:val="20"/>
                <w:szCs w:val="20"/>
              </w:rPr>
              <w:t>site</w:t>
            </w:r>
          </w:p>
        </w:tc>
        <w:tc>
          <w:tcPr>
            <w:tcW w:w="4396" w:type="dxa"/>
          </w:tcPr>
          <w:p w14:paraId="666B5AD7" w14:textId="78EF5D08" w:rsidR="001D636D" w:rsidRDefault="002877C0" w:rsidP="001D636D">
            <w:pPr>
              <w:spacing w:line="240" w:lineRule="auto"/>
              <w:rPr>
                <w:sz w:val="20"/>
                <w:szCs w:val="20"/>
              </w:rPr>
            </w:pPr>
            <w:r>
              <w:rPr>
                <w:sz w:val="20"/>
                <w:szCs w:val="20"/>
              </w:rPr>
              <w:t>Tick stays on a single host from larval until adult stage. Narrow range of hosts attacked. Larval ticks attach anywhere, but tend to be in largest numbers on flank, inside limbs, legs, around udder, neck, brisket</w:t>
            </w:r>
            <w:r w:rsidR="0003494F">
              <w:rPr>
                <w:sz w:val="20"/>
                <w:szCs w:val="20"/>
              </w:rPr>
              <w:t>.</w:t>
            </w:r>
          </w:p>
        </w:tc>
        <w:tc>
          <w:tcPr>
            <w:tcW w:w="4536" w:type="dxa"/>
            <w:shd w:val="clear" w:color="auto" w:fill="auto"/>
          </w:tcPr>
          <w:p w14:paraId="3F88D34E" w14:textId="08E6961A" w:rsidR="001D636D" w:rsidRDefault="002877C0" w:rsidP="001D636D">
            <w:pPr>
              <w:spacing w:line="240" w:lineRule="auto"/>
              <w:rPr>
                <w:sz w:val="20"/>
                <w:szCs w:val="20"/>
              </w:rPr>
            </w:pPr>
            <w:r>
              <w:rPr>
                <w:sz w:val="20"/>
                <w:szCs w:val="20"/>
              </w:rPr>
              <w:t>A new host is required for each stage of life cycle. Wide range of hosts. Paralysis ticks don't spend much time on the host compared to other ticks, but when they do</w:t>
            </w:r>
            <w:r w:rsidR="005B1874">
              <w:rPr>
                <w:sz w:val="20"/>
                <w:szCs w:val="20"/>
              </w:rPr>
              <w:t>,</w:t>
            </w:r>
            <w:r>
              <w:rPr>
                <w:sz w:val="20"/>
                <w:szCs w:val="20"/>
              </w:rPr>
              <w:t xml:space="preserve"> they can attach anywhere and are generally found near the head and neck</w:t>
            </w:r>
          </w:p>
        </w:tc>
        <w:tc>
          <w:tcPr>
            <w:tcW w:w="4819" w:type="dxa"/>
          </w:tcPr>
          <w:p w14:paraId="7F1F3212" w14:textId="73681C37" w:rsidR="001D636D" w:rsidRDefault="002877C0" w:rsidP="001D636D">
            <w:pPr>
              <w:spacing w:line="240" w:lineRule="auto"/>
              <w:rPr>
                <w:sz w:val="20"/>
                <w:szCs w:val="20"/>
              </w:rPr>
            </w:pPr>
            <w:r>
              <w:rPr>
                <w:sz w:val="20"/>
                <w:szCs w:val="20"/>
              </w:rPr>
              <w:t>A new host is required for each stage of life cycle (3 hosts). Wide range of hosts are attacked. Prefers ventral (underside) areas – brisket, udder, groin between the legs and around the tail, ears.</w:t>
            </w:r>
          </w:p>
        </w:tc>
      </w:tr>
      <w:tr w:rsidR="001D636D" w14:paraId="2BC1262D" w14:textId="77777777" w:rsidTr="00A4324E">
        <w:trPr>
          <w:trHeight w:val="60"/>
        </w:trPr>
        <w:tc>
          <w:tcPr>
            <w:tcW w:w="1695" w:type="dxa"/>
          </w:tcPr>
          <w:p w14:paraId="6980590B" w14:textId="77777777" w:rsidR="001D636D" w:rsidRDefault="001D636D" w:rsidP="001D636D">
            <w:pPr>
              <w:spacing w:line="240" w:lineRule="auto"/>
              <w:rPr>
                <w:b/>
                <w:sz w:val="20"/>
                <w:szCs w:val="20"/>
              </w:rPr>
            </w:pPr>
            <w:r>
              <w:rPr>
                <w:b/>
                <w:sz w:val="20"/>
                <w:szCs w:val="20"/>
              </w:rPr>
              <w:t>Biting behaviour</w:t>
            </w:r>
          </w:p>
        </w:tc>
        <w:tc>
          <w:tcPr>
            <w:tcW w:w="4396" w:type="dxa"/>
          </w:tcPr>
          <w:p w14:paraId="7BE4DBBA" w14:textId="02AAE8D7" w:rsidR="001D636D" w:rsidRDefault="001D636D" w:rsidP="001D636D">
            <w:pPr>
              <w:spacing w:line="240" w:lineRule="auto"/>
              <w:rPr>
                <w:sz w:val="20"/>
                <w:szCs w:val="20"/>
              </w:rPr>
            </w:pPr>
            <w:r>
              <w:rPr>
                <w:sz w:val="20"/>
                <w:szCs w:val="20"/>
              </w:rPr>
              <w:t>Piercing-sucking. 1 host tick</w:t>
            </w:r>
            <w:r w:rsidR="002877C0">
              <w:rPr>
                <w:sz w:val="20"/>
                <w:szCs w:val="20"/>
              </w:rPr>
              <w:t xml:space="preserve"> so remain on the host until adult.</w:t>
            </w:r>
          </w:p>
        </w:tc>
        <w:tc>
          <w:tcPr>
            <w:tcW w:w="4536" w:type="dxa"/>
            <w:shd w:val="clear" w:color="auto" w:fill="auto"/>
          </w:tcPr>
          <w:p w14:paraId="15CE5B85" w14:textId="0D02209D" w:rsidR="001D636D" w:rsidRDefault="001D636D" w:rsidP="001D636D">
            <w:pPr>
              <w:spacing w:line="240" w:lineRule="auto"/>
              <w:rPr>
                <w:sz w:val="20"/>
                <w:szCs w:val="20"/>
              </w:rPr>
            </w:pPr>
            <w:r>
              <w:rPr>
                <w:sz w:val="20"/>
                <w:szCs w:val="20"/>
              </w:rPr>
              <w:t>Piercing-sucking. 3 host ticks. Larvae, nymphs and adults attach and feed on different hosts. Only on cattle about 1 week at a time</w:t>
            </w:r>
            <w:r w:rsidR="00754C50">
              <w:rPr>
                <w:sz w:val="20"/>
                <w:szCs w:val="20"/>
              </w:rPr>
              <w:t>.</w:t>
            </w:r>
          </w:p>
        </w:tc>
        <w:tc>
          <w:tcPr>
            <w:tcW w:w="4819" w:type="dxa"/>
          </w:tcPr>
          <w:p w14:paraId="2899B4FD" w14:textId="07006412" w:rsidR="001D636D" w:rsidRDefault="001D636D" w:rsidP="001D636D">
            <w:pPr>
              <w:spacing w:line="240" w:lineRule="auto"/>
              <w:rPr>
                <w:sz w:val="20"/>
                <w:szCs w:val="20"/>
              </w:rPr>
            </w:pPr>
            <w:r>
              <w:rPr>
                <w:sz w:val="20"/>
                <w:szCs w:val="20"/>
              </w:rPr>
              <w:t>Piercing-sucking. 3 host tick. Larvae, nymphs and adults attach and feed on different hosts. Only on cattle about 1 week at a time</w:t>
            </w:r>
            <w:r w:rsidR="00754C50">
              <w:rPr>
                <w:sz w:val="20"/>
                <w:szCs w:val="20"/>
              </w:rPr>
              <w:t>.</w:t>
            </w:r>
          </w:p>
        </w:tc>
      </w:tr>
      <w:tr w:rsidR="001D636D" w14:paraId="700826C0" w14:textId="77777777" w:rsidTr="00A4324E">
        <w:tc>
          <w:tcPr>
            <w:tcW w:w="1695" w:type="dxa"/>
          </w:tcPr>
          <w:p w14:paraId="2BE26524" w14:textId="77777777" w:rsidR="001D636D" w:rsidRDefault="001D636D" w:rsidP="001D636D">
            <w:pPr>
              <w:spacing w:line="240" w:lineRule="auto"/>
              <w:rPr>
                <w:b/>
                <w:sz w:val="20"/>
                <w:szCs w:val="20"/>
              </w:rPr>
            </w:pPr>
            <w:r>
              <w:rPr>
                <w:b/>
                <w:sz w:val="20"/>
                <w:szCs w:val="20"/>
              </w:rPr>
              <w:t>Preferred habitat</w:t>
            </w:r>
          </w:p>
        </w:tc>
        <w:tc>
          <w:tcPr>
            <w:tcW w:w="4396" w:type="dxa"/>
          </w:tcPr>
          <w:p w14:paraId="15FE6E18" w14:textId="336DD21B" w:rsidR="001D636D" w:rsidRDefault="001D636D" w:rsidP="001D636D">
            <w:pPr>
              <w:spacing w:line="240" w:lineRule="auto"/>
              <w:rPr>
                <w:sz w:val="20"/>
                <w:szCs w:val="20"/>
              </w:rPr>
            </w:pPr>
            <w:r>
              <w:rPr>
                <w:sz w:val="20"/>
                <w:szCs w:val="20"/>
              </w:rPr>
              <w:t>Grasslands, savannas, wooded areas. Found in higher rainfall areas.</w:t>
            </w:r>
            <w:r w:rsidR="00543D34">
              <w:rPr>
                <w:sz w:val="20"/>
                <w:szCs w:val="20"/>
              </w:rPr>
              <w:t xml:space="preserve"> </w:t>
            </w:r>
            <w:r>
              <w:rPr>
                <w:sz w:val="20"/>
                <w:szCs w:val="20"/>
              </w:rPr>
              <w:t>Mostly limited to northern Australia – Queensland to northern WA. Movement restrictions in place to prevent introduction to southern areas</w:t>
            </w:r>
            <w:r w:rsidR="007403DB">
              <w:rPr>
                <w:sz w:val="20"/>
                <w:szCs w:val="20"/>
              </w:rPr>
              <w:t>.</w:t>
            </w:r>
          </w:p>
        </w:tc>
        <w:tc>
          <w:tcPr>
            <w:tcW w:w="4536" w:type="dxa"/>
            <w:shd w:val="clear" w:color="auto" w:fill="auto"/>
          </w:tcPr>
          <w:p w14:paraId="5CD257B3" w14:textId="74AFBD90" w:rsidR="001D636D" w:rsidRDefault="001D636D" w:rsidP="001D636D">
            <w:pPr>
              <w:spacing w:line="240" w:lineRule="auto"/>
              <w:rPr>
                <w:sz w:val="20"/>
                <w:szCs w:val="20"/>
              </w:rPr>
            </w:pPr>
            <w:r>
              <w:rPr>
                <w:sz w:val="20"/>
                <w:szCs w:val="20"/>
              </w:rPr>
              <w:t>Wet grassy forests, with high annual rainfall. Require warm humid climatic regions for survival. They are found along the east coast of Australia, in Q</w:t>
            </w:r>
            <w:r w:rsidR="008A3B94">
              <w:rPr>
                <w:sz w:val="20"/>
                <w:szCs w:val="20"/>
              </w:rPr>
              <w:t>ld</w:t>
            </w:r>
            <w:r>
              <w:rPr>
                <w:sz w:val="20"/>
                <w:szCs w:val="20"/>
              </w:rPr>
              <w:t>, NSW</w:t>
            </w:r>
            <w:r w:rsidR="00754C50">
              <w:rPr>
                <w:sz w:val="20"/>
                <w:szCs w:val="20"/>
              </w:rPr>
              <w:t>.</w:t>
            </w:r>
          </w:p>
        </w:tc>
        <w:tc>
          <w:tcPr>
            <w:tcW w:w="4819" w:type="dxa"/>
          </w:tcPr>
          <w:p w14:paraId="0C7B44B9" w14:textId="41820DB8" w:rsidR="001D636D" w:rsidRDefault="001D636D" w:rsidP="001D636D">
            <w:pPr>
              <w:spacing w:line="240" w:lineRule="auto"/>
              <w:rPr>
                <w:sz w:val="20"/>
                <w:szCs w:val="20"/>
              </w:rPr>
            </w:pPr>
            <w:r>
              <w:rPr>
                <w:sz w:val="20"/>
                <w:szCs w:val="20"/>
              </w:rPr>
              <w:t>Mostly in sub-tropical regions and some temperate areas with summer rain. Along the eastern starboard and a small patch of southwestern WA.</w:t>
            </w:r>
          </w:p>
        </w:tc>
      </w:tr>
      <w:tr w:rsidR="001D636D" w14:paraId="1E81F662" w14:textId="77777777" w:rsidTr="00A4324E">
        <w:tc>
          <w:tcPr>
            <w:tcW w:w="1695" w:type="dxa"/>
          </w:tcPr>
          <w:p w14:paraId="03C380C6" w14:textId="77777777" w:rsidR="001D636D" w:rsidRDefault="001D636D" w:rsidP="001D636D">
            <w:pPr>
              <w:spacing w:line="240" w:lineRule="auto"/>
              <w:rPr>
                <w:b/>
                <w:sz w:val="20"/>
                <w:szCs w:val="20"/>
              </w:rPr>
            </w:pPr>
            <w:r>
              <w:rPr>
                <w:b/>
                <w:sz w:val="20"/>
                <w:szCs w:val="20"/>
              </w:rPr>
              <w:t>Seasonal preference</w:t>
            </w:r>
          </w:p>
        </w:tc>
        <w:tc>
          <w:tcPr>
            <w:tcW w:w="4396" w:type="dxa"/>
          </w:tcPr>
          <w:p w14:paraId="7E2FEA7E" w14:textId="77777777" w:rsidR="001D636D" w:rsidRDefault="001D636D" w:rsidP="001D636D">
            <w:pPr>
              <w:spacing w:line="240" w:lineRule="auto"/>
              <w:rPr>
                <w:sz w:val="20"/>
                <w:szCs w:val="20"/>
              </w:rPr>
            </w:pPr>
            <w:r>
              <w:rPr>
                <w:sz w:val="20"/>
                <w:szCs w:val="20"/>
              </w:rPr>
              <w:t xml:space="preserve">Year-round. </w:t>
            </w:r>
          </w:p>
        </w:tc>
        <w:tc>
          <w:tcPr>
            <w:tcW w:w="4536" w:type="dxa"/>
            <w:shd w:val="clear" w:color="auto" w:fill="auto"/>
          </w:tcPr>
          <w:p w14:paraId="0F43D751" w14:textId="2C7A86C9" w:rsidR="001D636D" w:rsidRDefault="001D636D" w:rsidP="001D636D">
            <w:pPr>
              <w:spacing w:line="240" w:lineRule="auto"/>
              <w:rPr>
                <w:sz w:val="20"/>
                <w:szCs w:val="20"/>
              </w:rPr>
            </w:pPr>
            <w:r>
              <w:rPr>
                <w:sz w:val="20"/>
                <w:szCs w:val="20"/>
              </w:rPr>
              <w:t>Year</w:t>
            </w:r>
            <w:r w:rsidR="007403DB">
              <w:rPr>
                <w:sz w:val="20"/>
                <w:szCs w:val="20"/>
              </w:rPr>
              <w:t>-</w:t>
            </w:r>
            <w:r>
              <w:rPr>
                <w:sz w:val="20"/>
                <w:szCs w:val="20"/>
              </w:rPr>
              <w:t>round. Larvae peak in autumn, nymphs peak in autumn to spring and adults are August through to December, peaking in abundance in spring.</w:t>
            </w:r>
          </w:p>
        </w:tc>
        <w:tc>
          <w:tcPr>
            <w:tcW w:w="4819" w:type="dxa"/>
          </w:tcPr>
          <w:p w14:paraId="38A7F580" w14:textId="1EC45A0D" w:rsidR="001D636D" w:rsidRDefault="001D636D" w:rsidP="001D636D">
            <w:pPr>
              <w:spacing w:line="240" w:lineRule="auto"/>
              <w:rPr>
                <w:sz w:val="20"/>
                <w:szCs w:val="20"/>
              </w:rPr>
            </w:pPr>
            <w:r>
              <w:rPr>
                <w:sz w:val="20"/>
                <w:szCs w:val="20"/>
              </w:rPr>
              <w:t>Year</w:t>
            </w:r>
            <w:r w:rsidR="007403DB">
              <w:rPr>
                <w:sz w:val="20"/>
                <w:szCs w:val="20"/>
              </w:rPr>
              <w:t>-</w:t>
            </w:r>
            <w:r>
              <w:rPr>
                <w:sz w:val="20"/>
                <w:szCs w:val="20"/>
              </w:rPr>
              <w:t xml:space="preserve">round. Peak in abundance in spring and early summer. </w:t>
            </w:r>
          </w:p>
        </w:tc>
      </w:tr>
    </w:tbl>
    <w:p w14:paraId="6BD4C1C0" w14:textId="77777777" w:rsidR="00543D34" w:rsidRDefault="00543D34" w:rsidP="00543D34">
      <w:pPr>
        <w:sectPr w:rsidR="00543D34" w:rsidSect="00434E12">
          <w:footnotePr>
            <w:numRestart w:val="eachSect"/>
          </w:footnotePr>
          <w:pgSz w:w="16838" w:h="11906" w:orient="landscape" w:code="9"/>
          <w:pgMar w:top="720" w:right="720" w:bottom="720" w:left="720" w:header="578" w:footer="578" w:gutter="0"/>
          <w:cols w:space="720"/>
          <w:docGrid w:linePitch="299"/>
        </w:sectPr>
      </w:pPr>
    </w:p>
    <w:p w14:paraId="1DF60775" w14:textId="316F295B" w:rsidR="006A5448" w:rsidRDefault="006A5448" w:rsidP="006A5448">
      <w:pPr>
        <w:pStyle w:val="Heading1"/>
        <w:numPr>
          <w:ilvl w:val="0"/>
          <w:numId w:val="0"/>
        </w:numPr>
        <w:ind w:left="432" w:hanging="432"/>
      </w:pPr>
      <w:bookmarkStart w:id="242" w:name="_Toc195777951"/>
      <w:r>
        <w:lastRenderedPageBreak/>
        <w:t>Appendix 4. AW-IPM Case Study: Control and Elimination of human African trypanosomiasis (HAT) in African nations</w:t>
      </w:r>
      <w:bookmarkEnd w:id="242"/>
    </w:p>
    <w:p w14:paraId="0288D9F1" w14:textId="77777777" w:rsidR="006A5448" w:rsidRPr="00AF340B" w:rsidRDefault="006A5448" w:rsidP="006A5448"/>
    <w:tbl>
      <w:tblPr>
        <w:tblStyle w:val="TableGrid"/>
        <w:tblW w:w="0" w:type="auto"/>
        <w:tblLook w:val="04A0" w:firstRow="1" w:lastRow="0" w:firstColumn="1" w:lastColumn="0" w:noHBand="0" w:noVBand="1"/>
      </w:tblPr>
      <w:tblGrid>
        <w:gridCol w:w="9016"/>
      </w:tblGrid>
      <w:tr w:rsidR="006A5448" w14:paraId="457772D2" w14:textId="77777777" w:rsidTr="003A03AD">
        <w:tc>
          <w:tcPr>
            <w:tcW w:w="9016" w:type="dxa"/>
          </w:tcPr>
          <w:p w14:paraId="571D9C23" w14:textId="77777777" w:rsidR="006A5448" w:rsidRDefault="006A5448" w:rsidP="003A03AD">
            <w:r>
              <w:t>Collaborative efforts by the WHO, FAO and the Pan-African Tsetse and Trypanosomiasis Eradication Campaign (PATTEC), and African nations have significantly reduced Human African Trypanosomiasis (HAT) cases using a strategy of active case detection, case management and vector control. Over the past two decades, the incidence of HAT has reduced, not only because of improved medical interventions, but critically because vector control measures have substantially reduced vector density and tsetse fly-human contact in endemic areas.</w:t>
            </w:r>
          </w:p>
          <w:p w14:paraId="25FBBD4A" w14:textId="7C242F90" w:rsidR="006A5448" w:rsidRDefault="006A5448" w:rsidP="003A03AD">
            <w:r>
              <w:t xml:space="preserve">Vector control programs against HAT have employed an area-wide integrated pest management (AW-IPM) approach, targeting the entire pest population to minimise reinvasion risk. Depending on the local epidemiological conditions, a broad array of tools </w:t>
            </w:r>
            <w:proofErr w:type="gramStart"/>
            <w:r w:rsidR="004643BD">
              <w:t>are</w:t>
            </w:r>
            <w:proofErr w:type="gramEnd"/>
            <w:r>
              <w:t xml:space="preserve"> used to control tsetse fly populations including:</w:t>
            </w:r>
          </w:p>
          <w:p w14:paraId="459990CE" w14:textId="11978889" w:rsidR="006A5448" w:rsidRDefault="006A5448" w:rsidP="003A03AD">
            <w:pPr>
              <w:pStyle w:val="ListParagraph"/>
            </w:pPr>
            <w:r>
              <w:t xml:space="preserve">Using ‘tiny targets’, which are small 50cm x 25cm mesh traps impregnated with insecticide. They are effective at controlling local populations, cheap, easy to deploy, and last approximately six months </w:t>
            </w:r>
            <w:r>
              <w:fldChar w:fldCharType="begin"/>
            </w:r>
            <w:r w:rsidR="006B0536">
              <w:instrText xml:space="preserve"> ADDIN ZOTERO_ITEM CSL_CITATION {"citationID":"fF4uhQle","properties":{"formattedCitation":"(Ndung\\uc0\\u8217{}u et al. 2020)","plainCitation":"(Ndung’u et al. 2020)","noteIndex":0},"citationItems":[{"id":7814,"uris":["http://zotero.org/groups/4707929/items/ATYFT3RZ"],"itemData":{"id":7814,"type":"article-journal","container-title":"PLOS Neglected Tropical Diseases","DOI":"10.1371/journal.pntd.0008738","ISSN":"1935-2735","issue":"11","journalAbbreviation":"PLOS Neglected Tropical Diseases","language":"en","note":"publisher: Public Library of Science","page":"e0008738","source":"PLoS Journals","title":"Trypa-NO! contributes to the elimination of gambiense human African trypanosomiasis by combining tsetse control with “screen, diagnose and treat” using innovative tools and strategies","volume":"14","author":[{"family":"Ndung’u","given":"Joseph Mathu"},{"family":"Boulangé","given":"Alain"},{"family":"Picado","given":"Albert"},{"family":"Mugenyi","given":"Albert"},{"family":"Mortensen","given":"Allan"},{"family":"Hope","given":"Andrew"},{"family":"Mollo","given":"Brahim Guihini"},{"family":"Bucheton","given":"Bruno"},{"family":"Wamboga","given":"Charles"},{"family":"Waiswa","given":"Charles"},{"family":"Kaba","given":"Dramane"},{"family":"Matovu","given":"Enock"},{"family":"Courtin","given":"Fabrice"},{"family":"Garrod","given":"Gala"},{"family":"Gimonneau","given":"Geoffrey"},{"family":"Bingham","given":"Georgina V."},{"family":"Hassane","given":"Hassane Mahamat"},{"family":"Tirados","given":"Inaki"},{"family":"Saldanha","given":"Isabel"},{"family":"Kabore","given":"Jacques"},{"family":"Rayaisse","given":"Jean-Baptiste"},{"family":"Bart","given":"Jean-Mathieu"},{"family":"Lingley","given":"Jessica"},{"family":"Esterhuizen","given":"Johan"},{"family":"Longbottom","given":"Joshua"},{"family":"Pulford","given":"Justin"},{"family":"Kouakou","given":"Lingue"},{"family":"Sanogo","given":"Lassina"},{"family":"Cunningham","given":"Lucas"},{"family":"Camara","given":"Mamadou"},{"family":"Koffi","given":"Mathurin"},{"family":"Stanton","given":"Michelle"},{"family":"Lehane","given":"Mike"},{"family":"Kagbadouno","given":"Moise Saa"},{"family":"Camara","given":"Oumou"},{"family":"Bessell","given":"Paul"},{"family":"Mallaye","given":"Peka"},{"family":"Solano","given":"Philippe"},{"family":"Selby","given":"Richard"},{"family":"Dunkley","given":"Sophie"},{"family":"Torr","given":"Steve"},{"family":"Biéler","given":"Sylvain"},{"family":"Lejon","given":"Veerle"},{"family":"Jamonneau","given":"Vincent"},{"family":"Yoni","given":"Wilfried"},{"family":"Katz","given":"Zachary"}],"issued":{"date-parts":[["2020",11,12]]}}}],"schema":"https://github.com/citation-style-language/schema/raw/master/csl-citation.json"} </w:instrText>
            </w:r>
            <w:r>
              <w:fldChar w:fldCharType="separate"/>
            </w:r>
            <w:r w:rsidRPr="00AF340B">
              <w:rPr>
                <w:rFonts w:cs="Calibri"/>
                <w:lang w:val="en-GB"/>
              </w:rPr>
              <w:t>(</w:t>
            </w:r>
            <w:r>
              <w:rPr>
                <w:rFonts w:cs="Calibri"/>
                <w:lang w:val="en-GB"/>
              </w:rPr>
              <w:t>Ndung’u</w:t>
            </w:r>
            <w:r w:rsidRPr="00AF340B">
              <w:rPr>
                <w:rFonts w:cs="Calibri"/>
                <w:lang w:val="en-GB"/>
              </w:rPr>
              <w:t xml:space="preserve"> et al. 2020)</w:t>
            </w:r>
            <w:r>
              <w:fldChar w:fldCharType="end"/>
            </w:r>
            <w:r>
              <w:t>.</w:t>
            </w:r>
          </w:p>
          <w:p w14:paraId="2F550F45" w14:textId="77777777" w:rsidR="006A5448" w:rsidRDefault="006A5448" w:rsidP="003A03AD">
            <w:pPr>
              <w:pStyle w:val="ListParagraph"/>
            </w:pPr>
            <w:r>
              <w:t>Deploying the Sterile Insect Technique (SIT) to release sterile males who mate with wild females in the environment. SIT is used within the AW-IPM framework after other tools have been used to reduce tsetse fly populations. This is because SIT is more efficacious when tsetse densities are reduced.</w:t>
            </w:r>
          </w:p>
          <w:p w14:paraId="6D379B23" w14:textId="68403776" w:rsidR="006A5448" w:rsidRDefault="006A5448" w:rsidP="003A03AD">
            <w:pPr>
              <w:pStyle w:val="ListParagraph"/>
            </w:pPr>
            <w:r>
              <w:t>Livestock protective fences (LPF) consist of</w:t>
            </w:r>
            <w:r w:rsidRPr="00CD0F52">
              <w:t xml:space="preserve"> </w:t>
            </w:r>
            <w:r>
              <w:t xml:space="preserve">insecticide-treated nets (usually about 1m high) deployed around livestock pens. They obstruct the flight routes of insects. LPF has been reported to reduce transmission of vector-borne livestock diseases and improve welfare and productivity. A case-control study in Ghana showed a significant reduction in tsetse densities and animal trypanosomiasis in the village where LPF was used to protect pigsties </w:t>
            </w:r>
            <w:r>
              <w:fldChar w:fldCharType="begin"/>
            </w:r>
            <w:r w:rsidR="006B0536">
              <w:instrText xml:space="preserve"> ADDIN ZOTERO_ITEM CSL_CITATION {"citationID":"FbwGZIVQ","properties":{"formattedCitation":"(Bauer et al. 2011)","plainCitation":"(Bauer et al. 2011)","noteIndex":0},"citationItems":[{"id":7817,"uris":["http://zotero.org/groups/4707929/items/46X7YANQ"],"itemData":{"id":7817,"type":"article-journal","abstract":"An outbreak of tsetse-transmitted trypanosomiasis resulted in more than 50% losses of domestic pigs in the Eastern Region of Ghana (source: Veterinary Services, Accra; April 2007). In a control trial from May 4th–October 10th 2007, the efficacy of insecticide-treated mosquito fences to control tsetse was assessed. Two villages were selected – one serving as control with 14 pigsties and one experimental village where 24 pigsties were protected with insecticide treated mosquito fences. The 100 cm high, 150denier polyester fences with 100 mg/m2 deltamethrin and a UV protector were attached to surrounding timber poles and planks. Bi-monthly monitoring of tsetse densities with 10 geo-referenced bi-conical traps per village showed a reduction of more than 90% in the protected village within two months. Further reductions exceeding 95% were recorded during subsequent months. The tsetse population in the control village was not affected, only displaying seasonal variations. Fifty pigs from each village were ear-tagged and given a single curative treatment with diminazene aceturate (3.5 mg/kg bw) after their blood samples had been taken. The initial trypanosome prevalence amounted to 76% and 72% of protected and control animals, respectively, and decreased to 16% in protected as opposed to 84% in control pigs three months after intervention. After six months 8% of the protected pigs were infected contrasting with 60% in the control group.","container-title":"PLOS Neglected Tropical Diseases","DOI":"10.1371/journal.pntd.0001343","ISSN":"1935-2735","issue":"10","journalAbbreviation":"PLOS Neglected Tropical Diseases","language":"en","note":"publisher: Public Library of Science","page":"e1343","source":"PLoS Journals","title":"Managing Tsetse Transmitted Trypanosomosis by Insecticide Treated Nets - an Affordable and Sustainable Method for Resource Poor Pig Farmers in Ghana","volume":"5","author":[{"family":"Bauer","given":"Burkhard"},{"family":"Holzgrefe","given":"Bettina"},{"family":"Mahama","given":"Charles Ibrahim"},{"family":"Baumann","given":"Maximilian P. O."},{"family":"Mehlitz","given":"Dieter"},{"family":"Clausen","given":"Peter-Henning"}],"issued":{"date-parts":[["2011",10,11]]}}}],"schema":"https://github.com/citation-style-language/schema/raw/master/csl-citation.json"} </w:instrText>
            </w:r>
            <w:r>
              <w:fldChar w:fldCharType="separate"/>
            </w:r>
            <w:r>
              <w:rPr>
                <w:noProof/>
              </w:rPr>
              <w:t>(Bauer et al. 2011)</w:t>
            </w:r>
            <w:r>
              <w:fldChar w:fldCharType="end"/>
            </w:r>
            <w:r>
              <w:t>.</w:t>
            </w:r>
          </w:p>
          <w:p w14:paraId="09477C16" w14:textId="77777777" w:rsidR="006A5448" w:rsidRDefault="006A5448" w:rsidP="003A03AD">
            <w:pPr>
              <w:pStyle w:val="ListParagraph"/>
            </w:pPr>
            <w:r>
              <w:t>Cattle used as ‘live baits’: Tsetse flies prefer to feed on cattle legs and underbellies, so they target insecticide application on these parts. This is a relatively easy and cheap treatment option.</w:t>
            </w:r>
          </w:p>
          <w:p w14:paraId="167020E6" w14:textId="77777777" w:rsidR="006A5448" w:rsidRDefault="006A5448" w:rsidP="003A03AD">
            <w:r>
              <w:t>To date, measures undertaken through the HAT AW-IPM have resulted in two countries being declared free from tsetse fly (Botswana and Namibia), while 17 countries have vector control projects at different levels of intensity, coverage and consistency and five countries are in the early stages of initiating vector control programmes. In general, impacts attributed to vector interventions include improved livestock and crop productivity, improved livelihoods and incomes, increased availability of arable land, and enhanced revenue from tourism.</w:t>
            </w:r>
          </w:p>
          <w:p w14:paraId="66AAE747" w14:textId="223E982A" w:rsidR="006A5448" w:rsidRPr="00B75645" w:rsidRDefault="006A5448" w:rsidP="003A03AD">
            <w:pPr>
              <w:rPr>
                <w:i/>
                <w:iCs/>
              </w:rPr>
            </w:pPr>
            <w:r w:rsidRPr="00B75645">
              <w:rPr>
                <w:i/>
                <w:iCs/>
              </w:rPr>
              <w:t xml:space="preserve">Summarised from the Joint FAO/WHO meeting on vector control and </w:t>
            </w:r>
            <w:r>
              <w:rPr>
                <w:i/>
                <w:iCs/>
              </w:rPr>
              <w:t>eliminating</w:t>
            </w:r>
            <w:r w:rsidRPr="00B75645">
              <w:rPr>
                <w:i/>
                <w:iCs/>
              </w:rPr>
              <w:t xml:space="preserve"> gambiense human African trypanosomiasis (HAT), October 2022</w:t>
            </w:r>
            <w:r>
              <w:rPr>
                <w:i/>
                <w:iCs/>
              </w:rPr>
              <w:t xml:space="preserve"> </w:t>
            </w:r>
            <w:r>
              <w:rPr>
                <w:i/>
                <w:iCs/>
              </w:rPr>
              <w:fldChar w:fldCharType="begin"/>
            </w:r>
            <w:r w:rsidR="006B0536">
              <w:rPr>
                <w:i/>
                <w:iCs/>
              </w:rPr>
              <w:instrText xml:space="preserve"> ADDIN ZOTERO_ITEM CSL_CITATION {"citationID":"rE3wlqzS","properties":{"formattedCitation":"(FAO and WHO 2022)","plainCitation":"(FAO and WHO 2022)","noteIndex":0},"citationItems":[{"id":7816,"uris":["http://zotero.org/groups/4707929/items/U57MXIRZ"],"itemData":{"id":7816,"type":"report","event-place":"Rome","publisher":"Food and Agriculture Organization","publisher-place":"Rome","source":"https://doi.org/10.4060/cc0178en","title":"Vector control and the elimination of gambiense human African trypanosomiasis (HAT) - Joint FAO/WHO Virtual Expert Meeting - 5-6 October 2021. PAAT Meeting Report Series. No. 1.","URL":"https://www.fao.org/3/cc0178en/cc0178en.pdf","author":[{"family":"FAO","given":""},{"family":"WHO","given":""}],"issued":{"date-parts":[["2022"]]}}}],"schema":"https://github.com/citation-style-language/schema/raw/master/csl-citation.json"} </w:instrText>
            </w:r>
            <w:r>
              <w:rPr>
                <w:i/>
                <w:iCs/>
              </w:rPr>
              <w:fldChar w:fldCharType="separate"/>
            </w:r>
            <w:r>
              <w:rPr>
                <w:i/>
                <w:iCs/>
                <w:noProof/>
              </w:rPr>
              <w:t>(FAO and WHO 2022)</w:t>
            </w:r>
            <w:r>
              <w:rPr>
                <w:i/>
                <w:iCs/>
              </w:rPr>
              <w:fldChar w:fldCharType="end"/>
            </w:r>
            <w:r w:rsidRPr="00B75645">
              <w:rPr>
                <w:i/>
                <w:iCs/>
              </w:rPr>
              <w:t>.</w:t>
            </w:r>
          </w:p>
        </w:tc>
      </w:tr>
    </w:tbl>
    <w:p w14:paraId="45D4BAF3" w14:textId="77777777" w:rsidR="00B40DC5" w:rsidRDefault="006A5448" w:rsidP="006A5448">
      <w:pPr>
        <w:spacing w:after="0" w:line="240" w:lineRule="auto"/>
        <w:sectPr w:rsidR="00B40DC5" w:rsidSect="00B40DC5">
          <w:footnotePr>
            <w:numRestart w:val="eachSect"/>
          </w:footnotePr>
          <w:pgSz w:w="11906" w:h="16838" w:code="9"/>
          <w:pgMar w:top="1440" w:right="1440" w:bottom="1440" w:left="1440" w:header="578" w:footer="578" w:gutter="0"/>
          <w:cols w:space="720"/>
          <w:docGrid w:linePitch="299"/>
        </w:sectPr>
      </w:pPr>
      <w:r>
        <w:br w:type="page"/>
      </w:r>
    </w:p>
    <w:p w14:paraId="11517258" w14:textId="461405A8" w:rsidR="006A5448" w:rsidRPr="00530578" w:rsidRDefault="006A5448" w:rsidP="006A5448">
      <w:pPr>
        <w:pStyle w:val="Heading1a"/>
      </w:pPr>
      <w:r>
        <w:lastRenderedPageBreak/>
        <w:t>Appendix 5. Biocontrol agents not available in Australia</w:t>
      </w:r>
    </w:p>
    <w:p w14:paraId="7C9C5323" w14:textId="77777777" w:rsidR="006A5448" w:rsidRDefault="006A5448" w:rsidP="006A5448">
      <w:pPr>
        <w:pStyle w:val="Heading2a"/>
      </w:pPr>
      <w:r>
        <w:t>Biological control agents for flies</w:t>
      </w:r>
    </w:p>
    <w:p w14:paraId="142E5643" w14:textId="2C66EF55" w:rsidR="006A5448" w:rsidRPr="003A03AD" w:rsidRDefault="006A5448" w:rsidP="00BF2C20">
      <w:pPr>
        <w:pStyle w:val="Caption"/>
        <w:rPr>
          <w:lang w:eastAsia="en-US"/>
        </w:rPr>
      </w:pPr>
      <w:r>
        <w:t xml:space="preserve">Table </w:t>
      </w:r>
      <w:r w:rsidR="002B0931">
        <w:t>A</w:t>
      </w:r>
      <w:r w:rsidR="00072D53">
        <w:t>45</w:t>
      </w:r>
      <w:r>
        <w:t>. B</w:t>
      </w:r>
      <w:r>
        <w:rPr>
          <w:lang w:eastAsia="en-US"/>
        </w:rPr>
        <w:t>iological control methods for flies: Sterile Insect Technique (SIT)</w:t>
      </w:r>
    </w:p>
    <w:tbl>
      <w:tblPr>
        <w:tblStyle w:val="TableGrid"/>
        <w:tblW w:w="13892" w:type="dxa"/>
        <w:tblInd w:w="-5" w:type="dxa"/>
        <w:tblLook w:val="04A0" w:firstRow="1" w:lastRow="0" w:firstColumn="1" w:lastColumn="0" w:noHBand="0" w:noVBand="1"/>
      </w:tblPr>
      <w:tblGrid>
        <w:gridCol w:w="1985"/>
        <w:gridCol w:w="9355"/>
        <w:gridCol w:w="2552"/>
      </w:tblGrid>
      <w:tr w:rsidR="006A5448" w:rsidRPr="00CB5952" w14:paraId="16C73C70" w14:textId="77777777" w:rsidTr="00072D53">
        <w:trPr>
          <w:cantSplit/>
          <w:tblHeader/>
        </w:trPr>
        <w:tc>
          <w:tcPr>
            <w:tcW w:w="1985" w:type="dxa"/>
            <w:tcBorders>
              <w:left w:val="nil"/>
              <w:right w:val="nil"/>
            </w:tcBorders>
          </w:tcPr>
          <w:p w14:paraId="50AFF512" w14:textId="245D101B" w:rsidR="006A5448" w:rsidRPr="00CB5952" w:rsidRDefault="00A56F5F" w:rsidP="003A03AD">
            <w:pPr>
              <w:rPr>
                <w:b/>
                <w:bCs/>
              </w:rPr>
            </w:pPr>
            <w:bookmarkStart w:id="243" w:name="Table_A45"/>
            <w:bookmarkEnd w:id="243"/>
            <w:r>
              <w:rPr>
                <w:b/>
                <w:bCs/>
              </w:rPr>
              <w:t>Details</w:t>
            </w:r>
          </w:p>
        </w:tc>
        <w:tc>
          <w:tcPr>
            <w:tcW w:w="9355" w:type="dxa"/>
            <w:tcBorders>
              <w:left w:val="nil"/>
              <w:right w:val="nil"/>
            </w:tcBorders>
          </w:tcPr>
          <w:p w14:paraId="09599E3E" w14:textId="4292E563" w:rsidR="006A5448" w:rsidRPr="00A56F5F" w:rsidRDefault="00A56F5F" w:rsidP="003A03AD">
            <w:pPr>
              <w:rPr>
                <w:rFonts w:cs="Calibri"/>
                <w:b/>
                <w:bCs/>
              </w:rPr>
            </w:pPr>
            <w:r w:rsidRPr="00A56F5F">
              <w:rPr>
                <w:rFonts w:cs="Calibri"/>
                <w:b/>
                <w:bCs/>
              </w:rPr>
              <w:t>Description</w:t>
            </w:r>
          </w:p>
        </w:tc>
        <w:tc>
          <w:tcPr>
            <w:tcW w:w="2552" w:type="dxa"/>
            <w:tcBorders>
              <w:left w:val="nil"/>
              <w:right w:val="nil"/>
            </w:tcBorders>
          </w:tcPr>
          <w:p w14:paraId="4E1856D0" w14:textId="77777777" w:rsidR="006A5448" w:rsidRPr="00CB5952" w:rsidRDefault="006A5448" w:rsidP="003A03AD">
            <w:pPr>
              <w:rPr>
                <w:b/>
                <w:bCs/>
              </w:rPr>
            </w:pPr>
            <w:r w:rsidRPr="00CB5952">
              <w:rPr>
                <w:b/>
                <w:bCs/>
              </w:rPr>
              <w:t>References</w:t>
            </w:r>
          </w:p>
        </w:tc>
      </w:tr>
      <w:tr w:rsidR="006A5448" w14:paraId="7330B10F" w14:textId="77777777" w:rsidTr="00072D53">
        <w:tc>
          <w:tcPr>
            <w:tcW w:w="1985" w:type="dxa"/>
            <w:tcBorders>
              <w:left w:val="nil"/>
              <w:right w:val="nil"/>
            </w:tcBorders>
          </w:tcPr>
          <w:p w14:paraId="7466441D" w14:textId="77777777" w:rsidR="006A5448" w:rsidRPr="00CB5952" w:rsidRDefault="006A5448" w:rsidP="003A03AD">
            <w:pPr>
              <w:rPr>
                <w:b/>
                <w:bCs/>
              </w:rPr>
            </w:pPr>
            <w:r w:rsidRPr="00CB5952">
              <w:rPr>
                <w:b/>
                <w:bCs/>
              </w:rPr>
              <w:t>Action</w:t>
            </w:r>
          </w:p>
        </w:tc>
        <w:tc>
          <w:tcPr>
            <w:tcW w:w="9355" w:type="dxa"/>
            <w:tcBorders>
              <w:left w:val="nil"/>
              <w:right w:val="nil"/>
            </w:tcBorders>
          </w:tcPr>
          <w:p w14:paraId="12500BEB" w14:textId="12FA7320" w:rsidR="006A5448" w:rsidRDefault="006A5448" w:rsidP="003A03AD">
            <w:pPr>
              <w:pStyle w:val="ListParagraph"/>
              <w:ind w:left="315"/>
            </w:pPr>
            <w:r>
              <w:t xml:space="preserve">The technique </w:t>
            </w:r>
            <w:r w:rsidRPr="00B652F1">
              <w:t>consists of sterili</w:t>
            </w:r>
            <w:r w:rsidR="00CC1A85">
              <w:t>s</w:t>
            </w:r>
            <w:r w:rsidRPr="00B652F1">
              <w:t>ing reared</w:t>
            </w:r>
            <w:r>
              <w:t xml:space="preserve"> </w:t>
            </w:r>
            <w:r w:rsidRPr="00B652F1">
              <w:t xml:space="preserve">insects using </w:t>
            </w:r>
            <w:r>
              <w:t>low level ioni</w:t>
            </w:r>
            <w:r w:rsidR="00CC1A85">
              <w:t>s</w:t>
            </w:r>
            <w:r>
              <w:t xml:space="preserve">ing </w:t>
            </w:r>
            <w:r w:rsidRPr="00B652F1">
              <w:t xml:space="preserve">radiation or other techniques and then releasing </w:t>
            </w:r>
            <w:r>
              <w:t>then en-</w:t>
            </w:r>
            <w:r w:rsidRPr="00B652F1">
              <w:t>mass</w:t>
            </w:r>
            <w:r>
              <w:t>e</w:t>
            </w:r>
            <w:r w:rsidRPr="00B652F1">
              <w:t xml:space="preserve"> into the </w:t>
            </w:r>
            <w:r>
              <w:t>environment</w:t>
            </w:r>
            <w:r w:rsidRPr="00B652F1">
              <w:t xml:space="preserve"> where they compete with fertile </w:t>
            </w:r>
            <w:r>
              <w:t>males</w:t>
            </w:r>
            <w:r w:rsidRPr="00B652F1">
              <w:t xml:space="preserve"> for mates</w:t>
            </w:r>
            <w:r>
              <w:t xml:space="preserve">. The sterile </w:t>
            </w:r>
            <w:proofErr w:type="gramStart"/>
            <w:r>
              <w:t>males</w:t>
            </w:r>
            <w:proofErr w:type="gramEnd"/>
            <w:r>
              <w:t xml:space="preserve"> mate with wild females, which consequently produce sterile eggs. Through sequential releases of sterile </w:t>
            </w:r>
            <w:proofErr w:type="gramStart"/>
            <w:r>
              <w:t>males</w:t>
            </w:r>
            <w:proofErr w:type="gramEnd"/>
            <w:r>
              <w:t xml:space="preserve"> the target population is suppressed, or under certain conditions, eradicated.</w:t>
            </w:r>
          </w:p>
          <w:p w14:paraId="23E5E1C2" w14:textId="77777777" w:rsidR="006A5448" w:rsidRDefault="006A5448" w:rsidP="003A03AD">
            <w:pPr>
              <w:pStyle w:val="ListParagraph"/>
              <w:ind w:left="315"/>
            </w:pPr>
            <w:r>
              <w:t>SIT is a key plank of AW-IPM programs.</w:t>
            </w:r>
          </w:p>
        </w:tc>
        <w:tc>
          <w:tcPr>
            <w:tcW w:w="2552" w:type="dxa"/>
            <w:tcBorders>
              <w:left w:val="nil"/>
              <w:right w:val="nil"/>
            </w:tcBorders>
          </w:tcPr>
          <w:p w14:paraId="45128979" w14:textId="0515F5B5" w:rsidR="006A5448" w:rsidRDefault="006A5448" w:rsidP="003A03AD">
            <w:r>
              <w:fldChar w:fldCharType="begin"/>
            </w:r>
            <w:r w:rsidR="006B0536">
              <w:instrText xml:space="preserve"> ADDIN ZOTERO_ITEM CSL_CITATION {"citationID":"7TWXrWQ1","properties":{"formattedCitation":"(Rochon et al. 2021; Brewer et al. 2021; Baldacchino et al. 2018; Bouyer and Marois 2018)","plainCitation":"(Rochon et al. 2021; Brewer et al. 2021; Baldacchino et al. 2018; Bouyer and Marois 2018)","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schema":"https://github.com/citation-style-language/schema/raw/master/csl-citation.json"} </w:instrText>
            </w:r>
            <w:r>
              <w:fldChar w:fldCharType="separate"/>
            </w:r>
            <w:r>
              <w:rPr>
                <w:noProof/>
              </w:rPr>
              <w:t>(Rochon et al. 2021; Brewer et al. 2021; Baldacchino et al. 2018; Bouyer and Marois 2018)</w:t>
            </w:r>
            <w:r>
              <w:fldChar w:fldCharType="end"/>
            </w:r>
          </w:p>
        </w:tc>
      </w:tr>
      <w:tr w:rsidR="006A5448" w14:paraId="78431DC1" w14:textId="77777777" w:rsidTr="00072D53">
        <w:tc>
          <w:tcPr>
            <w:tcW w:w="1985" w:type="dxa"/>
            <w:tcBorders>
              <w:left w:val="nil"/>
              <w:bottom w:val="single" w:sz="4" w:space="0" w:color="auto"/>
              <w:right w:val="nil"/>
            </w:tcBorders>
          </w:tcPr>
          <w:p w14:paraId="2E057EF1" w14:textId="77777777" w:rsidR="006A5448" w:rsidRPr="00CB5952" w:rsidRDefault="006A5448" w:rsidP="003A03AD">
            <w:pPr>
              <w:rPr>
                <w:b/>
                <w:bCs/>
              </w:rPr>
            </w:pPr>
            <w:r w:rsidRPr="00CB5952">
              <w:rPr>
                <w:b/>
                <w:bCs/>
              </w:rPr>
              <w:t>Target flies</w:t>
            </w:r>
          </w:p>
        </w:tc>
        <w:tc>
          <w:tcPr>
            <w:tcW w:w="9355" w:type="dxa"/>
            <w:tcBorders>
              <w:left w:val="nil"/>
              <w:bottom w:val="single" w:sz="4" w:space="0" w:color="auto"/>
              <w:right w:val="nil"/>
            </w:tcBorders>
          </w:tcPr>
          <w:p w14:paraId="23E3AC02" w14:textId="77777777" w:rsidR="006A5448" w:rsidRDefault="006A5448" w:rsidP="003A03AD">
            <w:r>
              <w:t xml:space="preserve">SIT is not currently used for fly vectors associated with LSD transmission. </w:t>
            </w:r>
          </w:p>
        </w:tc>
        <w:tc>
          <w:tcPr>
            <w:tcW w:w="2552" w:type="dxa"/>
            <w:tcBorders>
              <w:left w:val="nil"/>
              <w:bottom w:val="single" w:sz="4" w:space="0" w:color="auto"/>
              <w:right w:val="nil"/>
            </w:tcBorders>
          </w:tcPr>
          <w:p w14:paraId="704A9500" w14:textId="77777777" w:rsidR="006A5448" w:rsidRDefault="006A5448" w:rsidP="003A03AD"/>
        </w:tc>
      </w:tr>
      <w:tr w:rsidR="006A5448" w14:paraId="1CC63FEC" w14:textId="77777777" w:rsidTr="00072D53">
        <w:tc>
          <w:tcPr>
            <w:tcW w:w="1985" w:type="dxa"/>
            <w:tcBorders>
              <w:left w:val="nil"/>
              <w:right w:val="nil"/>
            </w:tcBorders>
          </w:tcPr>
          <w:p w14:paraId="41D95F96" w14:textId="77777777" w:rsidR="006A5448" w:rsidRPr="00CB5952" w:rsidRDefault="006A5448" w:rsidP="003A03AD">
            <w:pPr>
              <w:rPr>
                <w:b/>
                <w:bCs/>
              </w:rPr>
            </w:pPr>
            <w:r w:rsidRPr="00CB5952">
              <w:rPr>
                <w:b/>
                <w:bCs/>
              </w:rPr>
              <w:t>Effectiveness</w:t>
            </w:r>
          </w:p>
        </w:tc>
        <w:tc>
          <w:tcPr>
            <w:tcW w:w="9355" w:type="dxa"/>
            <w:tcBorders>
              <w:left w:val="nil"/>
              <w:right w:val="nil"/>
            </w:tcBorders>
          </w:tcPr>
          <w:p w14:paraId="4B34DBAD" w14:textId="77777777" w:rsidR="006A5448" w:rsidRDefault="006A5448" w:rsidP="003A03AD">
            <w:pPr>
              <w:pStyle w:val="ListParagraph"/>
              <w:ind w:left="315"/>
            </w:pPr>
            <w:r>
              <w:t>SIT</w:t>
            </w:r>
            <w:r w:rsidRPr="00B652F1">
              <w:t xml:space="preserve"> was successfully used to eradicate screwworm</w:t>
            </w:r>
            <w:r>
              <w:t xml:space="preserve"> flies</w:t>
            </w:r>
            <w:r w:rsidRPr="00B652F1">
              <w:t xml:space="preserve"> from northern and central America</w:t>
            </w:r>
            <w:r>
              <w:t xml:space="preserve"> and Libya. Has also been successful in controlling fruit flies in Mexico, and tsetse flies in several countries in Africa.</w:t>
            </w:r>
          </w:p>
          <w:p w14:paraId="45DC620D" w14:textId="77777777" w:rsidR="006A5448" w:rsidRDefault="006A5448" w:rsidP="003A03AD">
            <w:pPr>
              <w:pStyle w:val="ListParagraph"/>
              <w:ind w:left="315"/>
            </w:pPr>
            <w:r>
              <w:t>Separate studies from the 1970s looked at using SIT for horn flies and stable flies under field conditions and showed very promising results at reducing wild populations. However, since then not much has been done to progress this research because of issues with these species having very large populations. At peak populations, there can be hundreds of wild-type flies per host and releasing large numbers of sterile flies is not practical.</w:t>
            </w:r>
          </w:p>
          <w:p w14:paraId="32AA5D46" w14:textId="77777777" w:rsidR="006A5448" w:rsidRDefault="006A5448" w:rsidP="003A03AD">
            <w:pPr>
              <w:pStyle w:val="ListParagraph"/>
              <w:ind w:left="315"/>
            </w:pPr>
            <w:r>
              <w:t>In Australia, SIT has been previously used to control or eradicate Mediterranean fruit fly (</w:t>
            </w:r>
            <w:r>
              <w:rPr>
                <w:rStyle w:val="Emphasis"/>
              </w:rPr>
              <w:t>Ceratitis capitata '</w:t>
            </w:r>
            <w:r>
              <w:t>Medfly'</w:t>
            </w:r>
            <w:r>
              <w:rPr>
                <w:rStyle w:val="Emphasis"/>
              </w:rPr>
              <w:t>)</w:t>
            </w:r>
            <w:r>
              <w:t xml:space="preserve"> and Queensland fruit fly (</w:t>
            </w:r>
            <w:r>
              <w:rPr>
                <w:rStyle w:val="Emphasis"/>
              </w:rPr>
              <w:t xml:space="preserve">Bactrocera tryoni </w:t>
            </w:r>
            <w:r>
              <w:t>'Qfly') in most jurisdictions. SIT flies are currently only used in response to an outbreak with the aim to eradicate the incursion.</w:t>
            </w:r>
          </w:p>
          <w:p w14:paraId="4CC90405" w14:textId="77777777" w:rsidR="006A5448" w:rsidRDefault="006A5448" w:rsidP="003A03AD">
            <w:pPr>
              <w:pStyle w:val="ListParagraph"/>
              <w:ind w:left="315"/>
            </w:pPr>
            <w:r>
              <w:lastRenderedPageBreak/>
              <w:t xml:space="preserve">A team of researchers have developed an SIT technique using a repressible female-lethal genetic system, meaning only male eggs are laid in the absence of the repressor (i.e. in the field). This new technique has the potential to reduce the cost of SIT and be more efficient at population suppression. The technique is being explored for horn flies. </w:t>
            </w:r>
          </w:p>
          <w:p w14:paraId="56AC197E" w14:textId="77777777" w:rsidR="006A5448" w:rsidRDefault="006A5448" w:rsidP="003A03AD">
            <w:pPr>
              <w:pStyle w:val="ListParagraph"/>
              <w:ind w:left="315"/>
            </w:pPr>
            <w:r>
              <w:t>Efforts are underway to implement SIT for tsetse flies in Africa.</w:t>
            </w:r>
          </w:p>
          <w:p w14:paraId="235AE346" w14:textId="77777777" w:rsidR="006A5448" w:rsidRPr="001A145C" w:rsidRDefault="006A5448" w:rsidP="003A03AD">
            <w:pPr>
              <w:pStyle w:val="ListParagraph"/>
              <w:ind w:left="315"/>
              <w:rPr>
                <w:i/>
                <w:iCs/>
              </w:rPr>
            </w:pPr>
            <w:r>
              <w:t>SIT is being developed to control the sheep blowfly (</w:t>
            </w:r>
            <w:r>
              <w:rPr>
                <w:rStyle w:val="Emphasis"/>
              </w:rPr>
              <w:t xml:space="preserve">Lucilia cuprina) </w:t>
            </w:r>
            <w:r w:rsidRPr="001A145C">
              <w:rPr>
                <w:rStyle w:val="Emphasis"/>
                <w:i w:val="0"/>
                <w:iCs w:val="0"/>
              </w:rPr>
              <w:t>in Australia</w:t>
            </w:r>
            <w:r>
              <w:rPr>
                <w:rStyle w:val="Emphasis"/>
                <w:i w:val="0"/>
                <w:iCs w:val="0"/>
              </w:rPr>
              <w:t>.</w:t>
            </w:r>
            <w:r>
              <w:t xml:space="preserve"> </w:t>
            </w:r>
          </w:p>
        </w:tc>
        <w:tc>
          <w:tcPr>
            <w:tcW w:w="2552" w:type="dxa"/>
            <w:tcBorders>
              <w:left w:val="nil"/>
              <w:right w:val="nil"/>
            </w:tcBorders>
          </w:tcPr>
          <w:p w14:paraId="70CDA881" w14:textId="207CA895" w:rsidR="006A5448" w:rsidRDefault="006A5448" w:rsidP="003A03AD">
            <w:r>
              <w:lastRenderedPageBreak/>
              <w:fldChar w:fldCharType="begin"/>
            </w:r>
            <w:r w:rsidR="006B0536">
              <w:instrText xml:space="preserve"> ADDIN ZOTERO_ITEM CSL_CITATION {"citationID":"Uqznr8lD","properties":{"formattedCitation":"(Brewer et al. 2021; Concha et al. 2016; FAO and IAEA 2024; Bouyer and Marois 2018)","plainCitation":"(Brewer et al. 2021; Concha et al. 2016; FAO and IAEA 2024; Bouyer and Marois 2018)","noteIndex":0},"citationItems":[{"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91,"uris":["http://zotero.org/groups/4707929/items/XS6Y6HEG"],"itemData":{"id":7891,"type":"article-journal","abstract":"The New World screwworm, Cochliomyia hominivorax, is a devastating pest of livestock endemic to subtropical and tropical regions of the Western hemisphere. The larvae of this species feed on the tissue of living animals, including man, and can cause death if untreated. Over 60 years ago, the sterile insect technique (SIT) was developed with the aim of eradicating this pest, initially from Florida but subsequently from all of North and Central America. From the outset it was appreciated that SIT would be more efficient if only sterile males were released in the field, but this was not possible until now.","container-title":"BMC Biology","DOI":"10.1186/s12915-016-0296-8","ISSN":"1741-7007","issue":"1","journalAbbreviation":"BMC Biology","page":"72","source":"BioMed Central","title":"A transgenic male-only strain of the New World screwworm for an improved control program using the sterile insect technique","volume":"14","author":[{"family":"Concha","given":"Carolina"},{"family":"Palavesam","given":"Azhahianambi"},{"family":"Guerrero","given":"Felix D."},{"family":"Sagel","given":"Agustin"},{"family":"Li","given":"Fang"},{"family":"Osborne","given":"Jason A."},{"family":"Hernandez","given":"Yillian"},{"family":"Pardo","given":"Trinidad"},{"family":"Quintero","given":"Gladys"},{"family":"Vasquez","given":"Mario"},{"family":"Keller","given":"Gwen P."},{"family":"Phillips","given":"Pamela L."},{"family":"Welch","given":"John B."},{"family":"McMillan","given":"W. Owen"},{"family":"Skoda","given":"Steven R."},{"family":"Scott","given":"Maxwell J."}],"issued":{"date-parts":[["2016",8,30]]}}},{"id":7892,"uris":["http://zotero.org/groups/4707929/items/WBY9Q8S3"],"itemData":{"id":7892,"type":"report","event-place":"Viena, Austra","page":"82","publisher":"Food and Agriculture Organization and International Atomic Energy Agency","publisher-place":"Viena, Austra","title":"Thematic Plan for the Development and Application of the Sterile Insect Technique for Tsetse Area-Wide Integrated Pest Management Programmes","URL":"https://www.iaea.org/sites/default/files/thematicplantsetse.pdf","author":[{"family":"FAO","given":""},{"family":"IAEA","given":""}],"issued":{"date-parts":[["2024"]]}}},{"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schema":"https://github.com/citation-style-language/schema/raw/master/csl-citation.json"} </w:instrText>
            </w:r>
            <w:r>
              <w:fldChar w:fldCharType="separate"/>
            </w:r>
            <w:r>
              <w:rPr>
                <w:noProof/>
              </w:rPr>
              <w:t>(Brewer et al. 2021; Concha et al. 2016; FAO and IAEA 2024; Bouyer and Marois 2018)</w:t>
            </w:r>
            <w:r>
              <w:fldChar w:fldCharType="end"/>
            </w:r>
          </w:p>
        </w:tc>
      </w:tr>
      <w:tr w:rsidR="006A5448" w14:paraId="1DF0DE0A" w14:textId="77777777" w:rsidTr="00072D53">
        <w:tc>
          <w:tcPr>
            <w:tcW w:w="1985" w:type="dxa"/>
            <w:tcBorders>
              <w:left w:val="nil"/>
              <w:right w:val="nil"/>
            </w:tcBorders>
          </w:tcPr>
          <w:p w14:paraId="7C8EF927" w14:textId="77777777" w:rsidR="006A5448" w:rsidRPr="00CB5952" w:rsidRDefault="006A5448" w:rsidP="003A03AD">
            <w:pPr>
              <w:rPr>
                <w:b/>
                <w:bCs/>
              </w:rPr>
            </w:pPr>
            <w:r w:rsidRPr="00CB5952">
              <w:rPr>
                <w:b/>
                <w:bCs/>
              </w:rPr>
              <w:t>Applicable to Australia</w:t>
            </w:r>
          </w:p>
        </w:tc>
        <w:tc>
          <w:tcPr>
            <w:tcW w:w="9355" w:type="dxa"/>
            <w:tcBorders>
              <w:left w:val="nil"/>
              <w:right w:val="nil"/>
            </w:tcBorders>
          </w:tcPr>
          <w:p w14:paraId="13F944C2" w14:textId="77777777" w:rsidR="006A5448" w:rsidRDefault="006A5448" w:rsidP="003A03AD">
            <w:r>
              <w:t>Not at this stage.</w:t>
            </w:r>
          </w:p>
        </w:tc>
        <w:tc>
          <w:tcPr>
            <w:tcW w:w="2552" w:type="dxa"/>
            <w:tcBorders>
              <w:left w:val="nil"/>
              <w:right w:val="nil"/>
            </w:tcBorders>
          </w:tcPr>
          <w:p w14:paraId="5CCF760E" w14:textId="77777777" w:rsidR="006A5448" w:rsidRDefault="006A5448" w:rsidP="003A03AD"/>
        </w:tc>
      </w:tr>
      <w:tr w:rsidR="006A5448" w14:paraId="4A1174C3" w14:textId="77777777" w:rsidTr="00072D53">
        <w:tc>
          <w:tcPr>
            <w:tcW w:w="1985" w:type="dxa"/>
            <w:tcBorders>
              <w:left w:val="nil"/>
              <w:right w:val="nil"/>
            </w:tcBorders>
          </w:tcPr>
          <w:p w14:paraId="3C82EF23" w14:textId="77777777" w:rsidR="006A5448" w:rsidRPr="00CB5952" w:rsidRDefault="006A5448" w:rsidP="003A03AD">
            <w:pPr>
              <w:rPr>
                <w:b/>
                <w:bCs/>
              </w:rPr>
            </w:pPr>
            <w:r w:rsidRPr="00CB5952">
              <w:rPr>
                <w:b/>
                <w:bCs/>
              </w:rPr>
              <w:t>Impact on animals, humans, environment</w:t>
            </w:r>
          </w:p>
        </w:tc>
        <w:tc>
          <w:tcPr>
            <w:tcW w:w="9355" w:type="dxa"/>
            <w:tcBorders>
              <w:left w:val="nil"/>
              <w:right w:val="nil"/>
            </w:tcBorders>
          </w:tcPr>
          <w:p w14:paraId="061CF2D3" w14:textId="77777777" w:rsidR="006A5448" w:rsidRDefault="006A5448" w:rsidP="003A03AD">
            <w:r>
              <w:t>None reported for vectors of interest.</w:t>
            </w:r>
          </w:p>
        </w:tc>
        <w:tc>
          <w:tcPr>
            <w:tcW w:w="2552" w:type="dxa"/>
            <w:tcBorders>
              <w:left w:val="nil"/>
              <w:right w:val="nil"/>
            </w:tcBorders>
          </w:tcPr>
          <w:p w14:paraId="1F9C4BB7" w14:textId="11B2E3B1" w:rsidR="006A5448" w:rsidRDefault="006A5448" w:rsidP="003A03AD">
            <w:r>
              <w:fldChar w:fldCharType="begin"/>
            </w:r>
            <w:r w:rsidR="006B0536">
              <w:instrText xml:space="preserve"> ADDIN ZOTERO_ITEM CSL_CITATION {"citationID":"zCgXSaYe","properties":{"formattedCitation":"(Rochon et al. 2021)","plainCitation":"(Rochon et al. 2021)","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schema":"https://github.com/citation-style-language/schema/raw/master/csl-citation.json"} </w:instrText>
            </w:r>
            <w:r>
              <w:fldChar w:fldCharType="separate"/>
            </w:r>
            <w:r>
              <w:rPr>
                <w:noProof/>
              </w:rPr>
              <w:t>(Rochon et al. 2021)</w:t>
            </w:r>
            <w:r>
              <w:fldChar w:fldCharType="end"/>
            </w:r>
          </w:p>
        </w:tc>
      </w:tr>
      <w:tr w:rsidR="006A5448" w14:paraId="7922D590" w14:textId="77777777" w:rsidTr="00072D53">
        <w:tc>
          <w:tcPr>
            <w:tcW w:w="1985" w:type="dxa"/>
            <w:tcBorders>
              <w:left w:val="nil"/>
              <w:right w:val="nil"/>
            </w:tcBorders>
          </w:tcPr>
          <w:p w14:paraId="1AB9290B" w14:textId="77777777" w:rsidR="006A5448" w:rsidRPr="00CB5952" w:rsidRDefault="006A5448" w:rsidP="003A03AD">
            <w:pPr>
              <w:rPr>
                <w:b/>
                <w:bCs/>
              </w:rPr>
            </w:pPr>
            <w:r w:rsidRPr="00CB5952">
              <w:rPr>
                <w:b/>
                <w:bCs/>
              </w:rPr>
              <w:t>Limitations</w:t>
            </w:r>
          </w:p>
        </w:tc>
        <w:tc>
          <w:tcPr>
            <w:tcW w:w="9355" w:type="dxa"/>
            <w:tcBorders>
              <w:left w:val="nil"/>
              <w:right w:val="nil"/>
            </w:tcBorders>
          </w:tcPr>
          <w:p w14:paraId="4C685A6B" w14:textId="77777777" w:rsidR="006A5448" w:rsidRDefault="006A5448" w:rsidP="003A03AD">
            <w:pPr>
              <w:pStyle w:val="ListParagraph"/>
              <w:ind w:left="315"/>
            </w:pPr>
            <w:r>
              <w:t>Not currently available for vectors of interest for LSD transmission.</w:t>
            </w:r>
          </w:p>
          <w:p w14:paraId="5A61A964" w14:textId="77777777" w:rsidR="006A5448" w:rsidRDefault="006A5448" w:rsidP="003A03AD">
            <w:pPr>
              <w:pStyle w:val="ListParagraph"/>
              <w:ind w:left="315"/>
            </w:pPr>
            <w:r>
              <w:t>Inefficient method if the target fly populations are too high (as if often the case for stable flies and buffalo flies). SIT is most effective when the fly populations are low (e.g. when over-wintering).</w:t>
            </w:r>
          </w:p>
          <w:p w14:paraId="6FAC3818" w14:textId="77777777" w:rsidR="006A5448" w:rsidRDefault="006A5448" w:rsidP="003A03AD">
            <w:pPr>
              <w:pStyle w:val="ListParagraph"/>
              <w:ind w:left="315"/>
            </w:pPr>
            <w:r>
              <w:t>The cost of SIT is prohibitive.</w:t>
            </w:r>
          </w:p>
          <w:p w14:paraId="3CF0D799" w14:textId="77777777" w:rsidR="006A5448" w:rsidRDefault="006A5448" w:rsidP="003A03AD">
            <w:pPr>
              <w:pStyle w:val="ListParagraph"/>
              <w:ind w:left="315"/>
            </w:pPr>
            <w:r>
              <w:t>Likely only to be acceptable for fly species where the adults do not impact on host welfare or productivity. For example, SIT stable flies and buffalo flies will likely also need to feed on host cattle.</w:t>
            </w:r>
          </w:p>
          <w:p w14:paraId="7E8BCB31" w14:textId="77777777" w:rsidR="006A5448" w:rsidRPr="005C3341" w:rsidRDefault="006A5448" w:rsidP="003A03AD">
            <w:pPr>
              <w:pStyle w:val="ListParagraph"/>
              <w:ind w:left="315"/>
            </w:pPr>
            <w:r>
              <w:t>Need to have capacity to do large-scale rearing of insects. For example, to achieve success, the released sterile males must outnumber wild-type males by a ratio of at least 10:1, which is only obtainable when fly population are low (means fewer sterile males need to be released).</w:t>
            </w:r>
          </w:p>
        </w:tc>
        <w:tc>
          <w:tcPr>
            <w:tcW w:w="2552" w:type="dxa"/>
            <w:tcBorders>
              <w:left w:val="nil"/>
              <w:right w:val="nil"/>
            </w:tcBorders>
          </w:tcPr>
          <w:p w14:paraId="53FF02FF" w14:textId="14C70D7B" w:rsidR="006A5448" w:rsidRDefault="006A5448" w:rsidP="003A03AD">
            <w:r>
              <w:fldChar w:fldCharType="begin"/>
            </w:r>
            <w:r w:rsidR="006B0536">
              <w:instrText xml:space="preserve"> ADDIN ZOTERO_ITEM CSL_CITATION {"citationID":"bFoVnZJl","properties":{"formattedCitation":"(Rochon et al. 2021; Brewer et al. 2021; Baldacchino et al. 2018; FAO and IAEA 2024)","plainCitation":"(Rochon et al. 2021; Brewer et al. 2021; Baldacchino et al. 2018; FAO and IAEA 2024)","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92,"uris":["http://zotero.org/groups/4707929/items/WBY9Q8S3"],"itemData":{"id":7892,"type":"report","event-place":"Viena, Austra","page":"82","publisher":"Food and Agriculture Organization and International Atomic Energy Agency","publisher-place":"Viena, Austra","title":"Thematic Plan for the Development and Application of the Sterile Insect Technique for Tsetse Area-Wide Integrated Pest Management Programmes","URL":"https://www.iaea.org/sites/default/files/thematicplantsetse.pdf","author":[{"family":"FAO","given":""},{"family":"IAEA","given":""}],"issued":{"date-parts":[["2024"]]}}}],"schema":"https://github.com/citation-style-language/schema/raw/master/csl-citation.json"} </w:instrText>
            </w:r>
            <w:r>
              <w:fldChar w:fldCharType="separate"/>
            </w:r>
            <w:r>
              <w:rPr>
                <w:noProof/>
              </w:rPr>
              <w:t>(Rochon et al. 2021; Brewer et al. 2021; Baldacchino et al. 2018; FAO and IAEA 2024)</w:t>
            </w:r>
            <w:r>
              <w:fldChar w:fldCharType="end"/>
            </w:r>
          </w:p>
        </w:tc>
      </w:tr>
    </w:tbl>
    <w:p w14:paraId="4867E8DA" w14:textId="151C360F" w:rsidR="00B40DC5" w:rsidRDefault="00B40DC5" w:rsidP="006A5448"/>
    <w:p w14:paraId="76528B87" w14:textId="77777777" w:rsidR="00B40DC5" w:rsidRDefault="00B40DC5">
      <w:pPr>
        <w:spacing w:after="0" w:line="240" w:lineRule="auto"/>
      </w:pPr>
      <w:r>
        <w:br w:type="page"/>
      </w:r>
    </w:p>
    <w:p w14:paraId="2D138CFD" w14:textId="214E73CA" w:rsidR="002B0931" w:rsidRDefault="002B0931" w:rsidP="002B0931">
      <w:pPr>
        <w:pStyle w:val="Caption"/>
      </w:pPr>
      <w:r>
        <w:lastRenderedPageBreak/>
        <w:t>Table A</w:t>
      </w:r>
      <w:r w:rsidR="00072D53">
        <w:t>46</w:t>
      </w:r>
      <w:r>
        <w:t>: Biological control methods for flies: Incompatible Insect Technique (IIT)</w:t>
      </w:r>
    </w:p>
    <w:tbl>
      <w:tblPr>
        <w:tblStyle w:val="TableGrid"/>
        <w:tblW w:w="1403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9355"/>
        <w:gridCol w:w="2694"/>
      </w:tblGrid>
      <w:tr w:rsidR="006A5448" w:rsidRPr="00CB5952" w14:paraId="561D0505" w14:textId="77777777" w:rsidTr="00072D53">
        <w:trPr>
          <w:cantSplit/>
          <w:tblHeader/>
        </w:trPr>
        <w:tc>
          <w:tcPr>
            <w:tcW w:w="1985" w:type="dxa"/>
          </w:tcPr>
          <w:p w14:paraId="64B6DDFE" w14:textId="1605FF34" w:rsidR="006A5448" w:rsidRPr="00CB5952" w:rsidRDefault="0019257F" w:rsidP="003A03AD">
            <w:pPr>
              <w:rPr>
                <w:b/>
                <w:bCs/>
              </w:rPr>
            </w:pPr>
            <w:bookmarkStart w:id="244" w:name="Table_A46"/>
            <w:bookmarkEnd w:id="244"/>
            <w:r>
              <w:rPr>
                <w:b/>
                <w:bCs/>
              </w:rPr>
              <w:t>Details</w:t>
            </w:r>
          </w:p>
        </w:tc>
        <w:tc>
          <w:tcPr>
            <w:tcW w:w="9355" w:type="dxa"/>
          </w:tcPr>
          <w:p w14:paraId="566F34E9" w14:textId="266D32B2" w:rsidR="006A5448" w:rsidRPr="0019257F" w:rsidRDefault="0019257F" w:rsidP="003A03AD">
            <w:pPr>
              <w:rPr>
                <w:rFonts w:cs="Calibri"/>
                <w:b/>
                <w:bCs/>
              </w:rPr>
            </w:pPr>
            <w:r w:rsidRPr="0019257F">
              <w:rPr>
                <w:rFonts w:cs="Calibri"/>
                <w:b/>
                <w:bCs/>
              </w:rPr>
              <w:t>Description</w:t>
            </w:r>
          </w:p>
        </w:tc>
        <w:tc>
          <w:tcPr>
            <w:tcW w:w="2694" w:type="dxa"/>
          </w:tcPr>
          <w:p w14:paraId="034DAE1B" w14:textId="77777777" w:rsidR="006A5448" w:rsidRPr="00CB5952" w:rsidRDefault="006A5448" w:rsidP="003A03AD">
            <w:pPr>
              <w:rPr>
                <w:b/>
                <w:bCs/>
              </w:rPr>
            </w:pPr>
            <w:r w:rsidRPr="00CB5952">
              <w:rPr>
                <w:b/>
                <w:bCs/>
              </w:rPr>
              <w:t>References</w:t>
            </w:r>
          </w:p>
        </w:tc>
      </w:tr>
      <w:tr w:rsidR="006A5448" w14:paraId="38AE904C" w14:textId="77777777" w:rsidTr="00072D53">
        <w:tc>
          <w:tcPr>
            <w:tcW w:w="1985" w:type="dxa"/>
          </w:tcPr>
          <w:p w14:paraId="32566809" w14:textId="77777777" w:rsidR="006A5448" w:rsidRPr="00CB5952" w:rsidRDefault="006A5448" w:rsidP="003A03AD">
            <w:pPr>
              <w:rPr>
                <w:b/>
                <w:bCs/>
              </w:rPr>
            </w:pPr>
            <w:r w:rsidRPr="00CB5952">
              <w:rPr>
                <w:b/>
                <w:bCs/>
              </w:rPr>
              <w:t>Action</w:t>
            </w:r>
          </w:p>
        </w:tc>
        <w:tc>
          <w:tcPr>
            <w:tcW w:w="9355" w:type="dxa"/>
          </w:tcPr>
          <w:p w14:paraId="37E1FC3C" w14:textId="77777777" w:rsidR="006A5448" w:rsidRDefault="006A5448" w:rsidP="003A03AD">
            <w:pPr>
              <w:pStyle w:val="ListParagraph"/>
              <w:ind w:left="315"/>
            </w:pPr>
            <w:r>
              <w:t>The i</w:t>
            </w:r>
            <w:r w:rsidRPr="00021208">
              <w:t>ncompatible</w:t>
            </w:r>
            <w:r>
              <w:t xml:space="preserve"> insect technique (ITT) is similar to SIT in that it distorts sex ratios. IIT is based on cytoplasmic incompatibility conferred by some strains of </w:t>
            </w:r>
            <w:r w:rsidRPr="004F3A3B">
              <w:rPr>
                <w:i/>
                <w:iCs/>
              </w:rPr>
              <w:t>Wolbachia</w:t>
            </w:r>
            <w:r>
              <w:t xml:space="preserve"> bacteria </w:t>
            </w:r>
            <w:r w:rsidRPr="0032070F">
              <w:t>(</w:t>
            </w:r>
            <w:r w:rsidRPr="00C21BC3">
              <w:rPr>
                <w:i/>
                <w:iCs/>
              </w:rPr>
              <w:t>Rickettsiales</w:t>
            </w:r>
            <w:r>
              <w:rPr>
                <w:i/>
                <w:iCs/>
              </w:rPr>
              <w:t>,</w:t>
            </w:r>
            <w:r w:rsidRPr="00C21BC3">
              <w:rPr>
                <w:i/>
                <w:iCs/>
              </w:rPr>
              <w:t xml:space="preserve"> Ehrlichiaceae</w:t>
            </w:r>
            <w:r w:rsidRPr="0032070F">
              <w:t>)</w:t>
            </w:r>
            <w:r>
              <w:t xml:space="preserve">. </w:t>
            </w:r>
          </w:p>
          <w:p w14:paraId="739650E7" w14:textId="77777777" w:rsidR="006A5448" w:rsidRDefault="006A5448" w:rsidP="003A03AD">
            <w:pPr>
              <w:pStyle w:val="ListParagraph"/>
              <w:ind w:left="315"/>
            </w:pPr>
            <w:r>
              <w:rPr>
                <w:i/>
                <w:iCs/>
              </w:rPr>
              <w:t xml:space="preserve">Wolbachia </w:t>
            </w:r>
            <w:r>
              <w:t>occur naturally in around 50% of insect species.</w:t>
            </w:r>
          </w:p>
          <w:p w14:paraId="68AA9637" w14:textId="77777777" w:rsidR="006A5448" w:rsidRDefault="006A5448" w:rsidP="003A03AD">
            <w:pPr>
              <w:pStyle w:val="ListParagraph"/>
              <w:ind w:left="315"/>
            </w:pPr>
            <w:r>
              <w:t xml:space="preserve">When </w:t>
            </w:r>
            <w:r>
              <w:rPr>
                <w:i/>
                <w:iCs/>
              </w:rPr>
              <w:t>Wolbachia</w:t>
            </w:r>
            <w:r>
              <w:t xml:space="preserve">-infected </w:t>
            </w:r>
            <w:proofErr w:type="gramStart"/>
            <w:r>
              <w:t>males</w:t>
            </w:r>
            <w:proofErr w:type="gramEnd"/>
            <w:r>
              <w:t xml:space="preserve"> mate with uninfected females, the females become infertile.</w:t>
            </w:r>
          </w:p>
          <w:p w14:paraId="7351B630" w14:textId="77777777" w:rsidR="006A5448" w:rsidRDefault="006A5448" w:rsidP="003A03AD">
            <w:pPr>
              <w:pStyle w:val="ListParagraph"/>
              <w:ind w:left="315"/>
            </w:pPr>
            <w:r w:rsidRPr="00FC4BE8">
              <w:rPr>
                <w:i/>
                <w:iCs/>
              </w:rPr>
              <w:t xml:space="preserve">Wolbachia </w:t>
            </w:r>
            <w:r w:rsidRPr="00193212">
              <w:t>can c</w:t>
            </w:r>
            <w:r>
              <w:t>ause</w:t>
            </w:r>
            <w:r w:rsidRPr="0032070F">
              <w:t xml:space="preserve"> reproductive distortions</w:t>
            </w:r>
            <w:r>
              <w:t xml:space="preserve"> in female flies</w:t>
            </w:r>
            <w:r w:rsidRPr="0032070F">
              <w:t xml:space="preserve"> and reduc</w:t>
            </w:r>
            <w:r>
              <w:t>e</w:t>
            </w:r>
            <w:r w:rsidRPr="0032070F">
              <w:t xml:space="preserve"> overall fitness</w:t>
            </w:r>
            <w:r>
              <w:t>.</w:t>
            </w:r>
          </w:p>
          <w:p w14:paraId="20C73318" w14:textId="77777777" w:rsidR="006A5448" w:rsidRPr="00021208" w:rsidRDefault="006A5448" w:rsidP="003A03AD">
            <w:pPr>
              <w:pStyle w:val="ListParagraph"/>
              <w:ind w:left="315"/>
            </w:pPr>
            <w:r>
              <w:rPr>
                <w:i/>
                <w:iCs/>
              </w:rPr>
              <w:t xml:space="preserve">Wolbachia </w:t>
            </w:r>
            <w:r>
              <w:t xml:space="preserve">can also block viral replication within the insect host, although this is only relevant for biologically transmitted arboviruses like dengue fever virus. Current evidence suggests that LSDV transmission is strictly mechanical. </w:t>
            </w:r>
          </w:p>
        </w:tc>
        <w:tc>
          <w:tcPr>
            <w:tcW w:w="2694" w:type="dxa"/>
          </w:tcPr>
          <w:p w14:paraId="14FFE987" w14:textId="0C76BFEA" w:rsidR="006A5448" w:rsidRDefault="006A5448" w:rsidP="003A03AD">
            <w:r>
              <w:fldChar w:fldCharType="begin"/>
            </w:r>
            <w:r w:rsidR="006B0536">
              <w:instrText xml:space="preserve"> ADDIN ZOTERO_ITEM CSL_CITATION {"citationID":"bIvmR1CL","properties":{"formattedCitation":"(Rochon et al. 2021; Brewer et al. 2021; Baldacchino et al. 2018; Bouyer and Marois 2018)","plainCitation":"(Rochon et al. 2021; Brewer et al. 2021; Baldacchino et al. 2018; Bouyer and Marois 2018)","dontUpdate":true,"noteIndex":0},"citationItems":[{"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id":7886,"uris":["http://zotero.org/groups/4707929/items/KZ9RNVUA"],"itemData":{"id":7886,"type":"report","event-place":"North Sydney, NSW","publisher":"Meat and Livestock Australia","publisher-place":"North Sydney, NSW","title":"Area-wide control of buffalo fly and prevention of southward spread using Wolbachia. B.AHE.0242.","URL":"https://www.mla.com.au/globalassets/mla-corporate/research-and-development/final-reports/2021/b.ahe.0242-final-report-1.pdf","author":[{"family":"James","given":"P"}],"issued":{"date-parts":[["2020"]]}}}],"schema":"https://github.com/citation-style-language/schema/raw/master/csl-citation.json"} </w:instrText>
            </w:r>
            <w:r>
              <w:fldChar w:fldCharType="separate"/>
            </w:r>
            <w:r>
              <w:fldChar w:fldCharType="end"/>
            </w:r>
          </w:p>
        </w:tc>
      </w:tr>
      <w:tr w:rsidR="006A5448" w14:paraId="3251146A" w14:textId="77777777" w:rsidTr="00072D53">
        <w:tc>
          <w:tcPr>
            <w:tcW w:w="1985" w:type="dxa"/>
          </w:tcPr>
          <w:p w14:paraId="1BE28C8D" w14:textId="77777777" w:rsidR="006A5448" w:rsidRPr="00CB5952" w:rsidRDefault="006A5448" w:rsidP="003A03AD">
            <w:pPr>
              <w:rPr>
                <w:b/>
                <w:bCs/>
              </w:rPr>
            </w:pPr>
            <w:r w:rsidRPr="00CB5952">
              <w:rPr>
                <w:b/>
                <w:bCs/>
              </w:rPr>
              <w:t>Target flies</w:t>
            </w:r>
          </w:p>
        </w:tc>
        <w:tc>
          <w:tcPr>
            <w:tcW w:w="9355" w:type="dxa"/>
          </w:tcPr>
          <w:p w14:paraId="5D36C800" w14:textId="77777777" w:rsidR="006A5448" w:rsidRDefault="006A5448" w:rsidP="003A03AD">
            <w:r>
              <w:t>Potentially buffalo flies and stable flies (under study)</w:t>
            </w:r>
          </w:p>
        </w:tc>
        <w:tc>
          <w:tcPr>
            <w:tcW w:w="2694" w:type="dxa"/>
          </w:tcPr>
          <w:p w14:paraId="19A38C7B" w14:textId="77777777" w:rsidR="006A5448" w:rsidRDefault="006A5448" w:rsidP="003A03AD"/>
        </w:tc>
      </w:tr>
      <w:tr w:rsidR="006A5448" w14:paraId="147F0A90" w14:textId="77777777" w:rsidTr="00072D53">
        <w:tc>
          <w:tcPr>
            <w:tcW w:w="1985" w:type="dxa"/>
          </w:tcPr>
          <w:p w14:paraId="6B88F627" w14:textId="77777777" w:rsidR="006A5448" w:rsidRPr="00CB5952" w:rsidRDefault="006A5448" w:rsidP="003A03AD">
            <w:pPr>
              <w:rPr>
                <w:b/>
                <w:bCs/>
              </w:rPr>
            </w:pPr>
            <w:r w:rsidRPr="00CB5952">
              <w:rPr>
                <w:b/>
                <w:bCs/>
              </w:rPr>
              <w:t>Effectiveness</w:t>
            </w:r>
          </w:p>
        </w:tc>
        <w:tc>
          <w:tcPr>
            <w:tcW w:w="9355" w:type="dxa"/>
          </w:tcPr>
          <w:p w14:paraId="00583999" w14:textId="77777777" w:rsidR="006A5448" w:rsidRDefault="006A5448" w:rsidP="003A03AD">
            <w:pPr>
              <w:pStyle w:val="ListParagraph"/>
              <w:ind w:left="315"/>
            </w:pPr>
            <w:r>
              <w:t xml:space="preserve">Experiments looking to infect buffalo flies in Australia with </w:t>
            </w:r>
            <w:r w:rsidRPr="009111C6">
              <w:rPr>
                <w:i/>
                <w:iCs/>
              </w:rPr>
              <w:t>Wolbachia</w:t>
            </w:r>
            <w:r>
              <w:t xml:space="preserve"> shows promise. However, their potential for use in AW-IPM strategies to control buffalo (and horn) fly populations is still under development. One study found that IIT methods could be applicable for eradiation or control of buffalo flies in controlled areas or during over-wintering periods to retard spread south or slow rates of re-colonisation in northern Australia.</w:t>
            </w:r>
          </w:p>
          <w:p w14:paraId="53A6469F" w14:textId="77777777" w:rsidR="006A5448" w:rsidRDefault="006A5448" w:rsidP="003A03AD">
            <w:pPr>
              <w:pStyle w:val="ListParagraph"/>
              <w:ind w:left="315"/>
            </w:pPr>
            <w:r>
              <w:t xml:space="preserve">The IIT approach has been assessed for stable flies, but no further development has occurred. </w:t>
            </w:r>
          </w:p>
        </w:tc>
        <w:tc>
          <w:tcPr>
            <w:tcW w:w="2694" w:type="dxa"/>
          </w:tcPr>
          <w:p w14:paraId="2CF029C4" w14:textId="09A0A705" w:rsidR="006A5448" w:rsidRDefault="006A5448" w:rsidP="003A03AD">
            <w:r>
              <w:fldChar w:fldCharType="begin"/>
            </w:r>
            <w:r w:rsidR="006B0536">
              <w:instrText xml:space="preserve"> ADDIN ZOTERO_ITEM CSL_CITATION {"citationID":"tVkqGimR","properties":{"formattedCitation":"(James 2020; Brewer et al. 2021; Bouyer and Marois 2018)","plainCitation":"(James 2020; Brewer et al. 2021; Bouyer and Marois 2018)","noteIndex":0},"citationItems":[{"id":7886,"uris":["http://zotero.org/groups/4707929/items/KZ9RNVUA"],"itemData":{"id":7886,"type":"report","event-place":"North Sydney, NSW","publisher":"Meat and Livestock Australia","publisher-place":"North Sydney, NSW","title":"Area-wide control of buffalo fly and prevention of southward spread using Wolbachia. B.AHE.0242.","URL":"https://www.mla.com.au/globalassets/mla-corporate/research-and-development/final-reports/2021/b.ahe.0242-final-report-1.pdf","author":[{"family":"James","given":"P"}],"issued":{"date-parts":[["2020"]]}}},{"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schema":"https://github.com/citation-style-language/schema/raw/master/csl-citation.json"} </w:instrText>
            </w:r>
            <w:r>
              <w:fldChar w:fldCharType="separate"/>
            </w:r>
            <w:r>
              <w:rPr>
                <w:noProof/>
              </w:rPr>
              <w:t>(James 2020; Brewer et al. 2021; Bouyer and Marois 2018)</w:t>
            </w:r>
            <w:r>
              <w:fldChar w:fldCharType="end"/>
            </w:r>
          </w:p>
        </w:tc>
      </w:tr>
      <w:tr w:rsidR="006A5448" w14:paraId="14B786BE" w14:textId="77777777" w:rsidTr="00072D53">
        <w:tc>
          <w:tcPr>
            <w:tcW w:w="1985" w:type="dxa"/>
          </w:tcPr>
          <w:p w14:paraId="68C4FF4A" w14:textId="77777777" w:rsidR="006A5448" w:rsidRPr="00CB5952" w:rsidRDefault="006A5448" w:rsidP="003A03AD">
            <w:pPr>
              <w:rPr>
                <w:b/>
                <w:bCs/>
              </w:rPr>
            </w:pPr>
            <w:r w:rsidRPr="00CB5952">
              <w:rPr>
                <w:b/>
                <w:bCs/>
              </w:rPr>
              <w:t>Applicable to Australia</w:t>
            </w:r>
          </w:p>
        </w:tc>
        <w:tc>
          <w:tcPr>
            <w:tcW w:w="9355" w:type="dxa"/>
          </w:tcPr>
          <w:p w14:paraId="6882B6F0" w14:textId="77777777" w:rsidR="006A5448" w:rsidRDefault="006A5448" w:rsidP="003A03AD">
            <w:pPr>
              <w:pStyle w:val="ListParagraph"/>
              <w:ind w:left="315"/>
            </w:pPr>
            <w:r>
              <w:t>There are no commercial developments in IIT for fly vectors.  Therefore, this is not a viable biocontrol option in Australia currently.</w:t>
            </w:r>
          </w:p>
        </w:tc>
        <w:tc>
          <w:tcPr>
            <w:tcW w:w="2694" w:type="dxa"/>
          </w:tcPr>
          <w:p w14:paraId="79B0F518" w14:textId="77777777" w:rsidR="006A5448" w:rsidRDefault="006A5448" w:rsidP="003A03AD"/>
        </w:tc>
      </w:tr>
      <w:tr w:rsidR="006A5448" w14:paraId="1F1BDE1D" w14:textId="77777777" w:rsidTr="00072D53">
        <w:tc>
          <w:tcPr>
            <w:tcW w:w="1985" w:type="dxa"/>
          </w:tcPr>
          <w:p w14:paraId="5FB8E596" w14:textId="77777777" w:rsidR="006A5448" w:rsidRPr="00CB5952" w:rsidRDefault="006A5448" w:rsidP="003A03AD">
            <w:pPr>
              <w:rPr>
                <w:b/>
                <w:bCs/>
              </w:rPr>
            </w:pPr>
            <w:r w:rsidRPr="00CB5952">
              <w:rPr>
                <w:b/>
                <w:bCs/>
              </w:rPr>
              <w:t>Impact on animals, humans, environment</w:t>
            </w:r>
          </w:p>
        </w:tc>
        <w:tc>
          <w:tcPr>
            <w:tcW w:w="9355" w:type="dxa"/>
          </w:tcPr>
          <w:p w14:paraId="534C9F08" w14:textId="77777777" w:rsidR="006A5448" w:rsidRDefault="006A5448" w:rsidP="003A03AD">
            <w:r>
              <w:t>None reported for vectors of interest.</w:t>
            </w:r>
          </w:p>
        </w:tc>
        <w:tc>
          <w:tcPr>
            <w:tcW w:w="2694" w:type="dxa"/>
          </w:tcPr>
          <w:p w14:paraId="3D7DD331" w14:textId="77777777" w:rsidR="006A5448" w:rsidRDefault="006A5448" w:rsidP="003A03AD"/>
        </w:tc>
      </w:tr>
      <w:tr w:rsidR="006A5448" w14:paraId="0E2FF2BB" w14:textId="77777777" w:rsidTr="00072D53">
        <w:tc>
          <w:tcPr>
            <w:tcW w:w="1985" w:type="dxa"/>
          </w:tcPr>
          <w:p w14:paraId="7D0187EA" w14:textId="77777777" w:rsidR="006A5448" w:rsidRPr="00CB5952" w:rsidRDefault="006A5448" w:rsidP="003A03AD">
            <w:pPr>
              <w:rPr>
                <w:b/>
                <w:bCs/>
              </w:rPr>
            </w:pPr>
            <w:r w:rsidRPr="00CB5952">
              <w:rPr>
                <w:b/>
                <w:bCs/>
              </w:rPr>
              <w:t>Limitations</w:t>
            </w:r>
          </w:p>
        </w:tc>
        <w:tc>
          <w:tcPr>
            <w:tcW w:w="9355" w:type="dxa"/>
          </w:tcPr>
          <w:p w14:paraId="3EC8079B" w14:textId="77777777" w:rsidR="006A5448" w:rsidRDefault="006A5448" w:rsidP="003A03AD">
            <w:pPr>
              <w:pStyle w:val="ListParagraph"/>
              <w:ind w:left="315"/>
            </w:pPr>
            <w:r>
              <w:t xml:space="preserve">Currently, it is not possible to accurately perform mass-sexing of reared buffalo flies. This is a problem because reared females carrying </w:t>
            </w:r>
            <w:r w:rsidRPr="004F3A3B">
              <w:rPr>
                <w:i/>
                <w:iCs/>
              </w:rPr>
              <w:t>Wolbachia</w:t>
            </w:r>
            <w:r>
              <w:t xml:space="preserve"> may be released alongside male flies, which renders IIT ineffective. This issue can be offset by combining IIT and SIT methods.</w:t>
            </w:r>
          </w:p>
          <w:p w14:paraId="1AD898DB" w14:textId="77777777" w:rsidR="006A5448" w:rsidRDefault="006A5448" w:rsidP="003A03AD">
            <w:pPr>
              <w:pStyle w:val="ListParagraph"/>
              <w:ind w:left="315"/>
            </w:pPr>
            <w:r>
              <w:lastRenderedPageBreak/>
              <w:t>IIT is inefficient if the target fly populations are too high (as is often the case for stable flies and buffalo flies). IIT is most effective when the fly populations are low (e.g. when over-wintering).</w:t>
            </w:r>
          </w:p>
          <w:p w14:paraId="026CD158" w14:textId="77777777" w:rsidR="006A5448" w:rsidRDefault="006A5448" w:rsidP="003A03AD">
            <w:pPr>
              <w:pStyle w:val="ListParagraph"/>
              <w:ind w:left="315"/>
            </w:pPr>
            <w:r>
              <w:t>The cost may be prohibitive for an AW-IPM program.</w:t>
            </w:r>
          </w:p>
          <w:p w14:paraId="23A7D0E5" w14:textId="77777777" w:rsidR="006A5448" w:rsidRPr="005C3341" w:rsidRDefault="006A5448" w:rsidP="003A03AD">
            <w:pPr>
              <w:pStyle w:val="ListParagraph"/>
              <w:ind w:left="315"/>
            </w:pPr>
            <w:r>
              <w:t>Likely only to be acceptable for fly species where the adult flies do not impact on host welfare and productivity. Fly impacts continue to occur for several generations until population-level control is achieved.</w:t>
            </w:r>
          </w:p>
        </w:tc>
        <w:tc>
          <w:tcPr>
            <w:tcW w:w="2694" w:type="dxa"/>
          </w:tcPr>
          <w:p w14:paraId="7805B64F" w14:textId="1CB43B97" w:rsidR="006A5448" w:rsidRDefault="006A5448" w:rsidP="003A03AD">
            <w:r>
              <w:lastRenderedPageBreak/>
              <w:fldChar w:fldCharType="begin"/>
            </w:r>
            <w:r w:rsidR="006B0536">
              <w:instrText xml:space="preserve"> ADDIN ZOTERO_ITEM CSL_CITATION {"citationID":"RPl81TS6","properties":{"formattedCitation":"(Bouyer and Marois 2018; James 2020)","plainCitation":"(Bouyer and Marois 2018; James 2020)","noteIndex":0},"citationItems":[{"id":7890,"uris":["http://zotero.org/groups/4707929/items/34PGL387"],"itemData":{"id":7890,"type":"chapter","container-title":"Pests and vector-borne diseases in the livestock industry","edition":"1","event-place":"Leiden, The Netherlands","ISBN":"https://doi.org/10.3920/978-90-8686-863-6_14","page":"435-451","publisher":"Wageningen Academic","publisher-place":"Leiden, The Netherlands","title":"14. Genetic control of vectors in: Pests and vector-borne diseases in the livestock industry","URL":"https://brill.com/edcollchap-oa/book/9789086868636/BP000018.xml?body=pdf-60830","author":[{"family":"Bouyer","given":"J"},{"family":"Marois","given":"E"}],"accessed":{"date-parts":[["2024",2,27]]},"issued":{"date-parts":[["2018"]]}}},{"id":7886,"uris":["http://zotero.org/groups/4707929/items/KZ9RNVUA"],"itemData":{"id":7886,"type":"report","event-place":"North Sydney, NSW","publisher":"Meat and Livestock Australia","publisher-place":"North Sydney, NSW","title":"Area-wide control of buffalo fly and prevention of southward spread using Wolbachia. B.AHE.0242.","URL":"https://www.mla.com.au/globalassets/mla-corporate/research-and-development/final-reports/2021/b.ahe.0242-final-report-1.pdf","author":[{"family":"James","given":"P"}],"issued":{"date-parts":[["2020"]]}}}],"schema":"https://github.com/citation-style-language/schema/raw/master/csl-citation.json"} </w:instrText>
            </w:r>
            <w:r>
              <w:fldChar w:fldCharType="separate"/>
            </w:r>
            <w:r>
              <w:rPr>
                <w:noProof/>
              </w:rPr>
              <w:t>(Bouyer and Marois 2018; James 2020)</w:t>
            </w:r>
            <w:r>
              <w:fldChar w:fldCharType="end"/>
            </w:r>
          </w:p>
        </w:tc>
      </w:tr>
    </w:tbl>
    <w:p w14:paraId="607FB757" w14:textId="77777777" w:rsidR="006A5448" w:rsidRDefault="006A5448" w:rsidP="006A5448"/>
    <w:p w14:paraId="1EA9626B" w14:textId="77777777" w:rsidR="006A5448" w:rsidRDefault="006A5448" w:rsidP="006A5448">
      <w:pPr>
        <w:pStyle w:val="Heading2a"/>
      </w:pPr>
      <w:r>
        <w:t>Biocontrol agents for mosquitoes</w:t>
      </w:r>
    </w:p>
    <w:p w14:paraId="6331663B" w14:textId="601293E3" w:rsidR="006A5448" w:rsidRDefault="006A5448" w:rsidP="00BF2C20">
      <w:pPr>
        <w:pStyle w:val="Caption"/>
      </w:pPr>
      <w:r>
        <w:t>Table</w:t>
      </w:r>
      <w:r w:rsidR="00072D53">
        <w:t xml:space="preserve"> 47</w:t>
      </w:r>
      <w:r>
        <w:t xml:space="preserve">. </w:t>
      </w:r>
      <w:r>
        <w:rPr>
          <w:lang w:eastAsia="en-US"/>
        </w:rPr>
        <w:t>Biological control methods for mosquitoes: Sterile Insect Technique</w:t>
      </w:r>
    </w:p>
    <w:tbl>
      <w:tblPr>
        <w:tblStyle w:val="TableGrid"/>
        <w:tblW w:w="1389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9639"/>
        <w:gridCol w:w="2410"/>
      </w:tblGrid>
      <w:tr w:rsidR="006A5448" w:rsidRPr="00CB5952" w14:paraId="422ED675" w14:textId="77777777" w:rsidTr="00072D53">
        <w:trPr>
          <w:tblHeader/>
        </w:trPr>
        <w:tc>
          <w:tcPr>
            <w:tcW w:w="1843" w:type="dxa"/>
          </w:tcPr>
          <w:p w14:paraId="792BCA95" w14:textId="28AA48C8" w:rsidR="006A5448" w:rsidRPr="00CB5952" w:rsidRDefault="0019257F" w:rsidP="003A03AD">
            <w:pPr>
              <w:rPr>
                <w:b/>
                <w:bCs/>
              </w:rPr>
            </w:pPr>
            <w:bookmarkStart w:id="245" w:name="Table_A47"/>
            <w:bookmarkEnd w:id="245"/>
            <w:r>
              <w:rPr>
                <w:b/>
                <w:bCs/>
              </w:rPr>
              <w:t>Details</w:t>
            </w:r>
          </w:p>
        </w:tc>
        <w:tc>
          <w:tcPr>
            <w:tcW w:w="9639" w:type="dxa"/>
          </w:tcPr>
          <w:p w14:paraId="2007BE93" w14:textId="5C3CEEDD" w:rsidR="006A5448" w:rsidRPr="0019257F" w:rsidRDefault="0019257F" w:rsidP="003A03AD">
            <w:pPr>
              <w:rPr>
                <w:b/>
                <w:bCs/>
              </w:rPr>
            </w:pPr>
            <w:r w:rsidRPr="0019257F">
              <w:rPr>
                <w:b/>
                <w:bCs/>
              </w:rPr>
              <w:t>Description</w:t>
            </w:r>
          </w:p>
        </w:tc>
        <w:tc>
          <w:tcPr>
            <w:tcW w:w="2410" w:type="dxa"/>
          </w:tcPr>
          <w:p w14:paraId="6426DE66" w14:textId="77777777" w:rsidR="006A5448" w:rsidRPr="00CB5952" w:rsidRDefault="006A5448" w:rsidP="003A03AD">
            <w:pPr>
              <w:rPr>
                <w:b/>
                <w:bCs/>
              </w:rPr>
            </w:pPr>
            <w:r w:rsidRPr="00CB5952">
              <w:rPr>
                <w:b/>
                <w:bCs/>
              </w:rPr>
              <w:t>References</w:t>
            </w:r>
          </w:p>
        </w:tc>
      </w:tr>
      <w:tr w:rsidR="006A5448" w14:paraId="695A9645" w14:textId="77777777" w:rsidTr="00072D53">
        <w:tc>
          <w:tcPr>
            <w:tcW w:w="1843" w:type="dxa"/>
          </w:tcPr>
          <w:p w14:paraId="19E61375" w14:textId="77777777" w:rsidR="006A5448" w:rsidRPr="00CB5952" w:rsidRDefault="006A5448" w:rsidP="003A03AD">
            <w:pPr>
              <w:rPr>
                <w:b/>
                <w:bCs/>
              </w:rPr>
            </w:pPr>
            <w:r w:rsidRPr="00CB5952">
              <w:rPr>
                <w:b/>
                <w:bCs/>
              </w:rPr>
              <w:t>Action</w:t>
            </w:r>
          </w:p>
        </w:tc>
        <w:tc>
          <w:tcPr>
            <w:tcW w:w="9639" w:type="dxa"/>
          </w:tcPr>
          <w:p w14:paraId="2A8537E3" w14:textId="77777777" w:rsidR="006A5448" w:rsidRDefault="006A5448" w:rsidP="003A03AD">
            <w:pPr>
              <w:pStyle w:val="ListParagraph"/>
              <w:ind w:left="315"/>
            </w:pPr>
            <w:r>
              <w:t xml:space="preserve">EPF are used to control populations of mosquito larvae. </w:t>
            </w:r>
          </w:p>
          <w:p w14:paraId="53BDC4C6" w14:textId="77777777" w:rsidR="006A5448" w:rsidRDefault="006A5448" w:rsidP="003A03AD">
            <w:pPr>
              <w:pStyle w:val="ListParagraph"/>
              <w:ind w:left="315"/>
            </w:pPr>
            <w:r>
              <w:t>When the fungi are in water, they produce blastospores, which enter the gut of the larva and penetrate directly into the haemocoel. They germinate quickly once in the gut, killing larvae within 24 hours.</w:t>
            </w:r>
          </w:p>
          <w:p w14:paraId="3232BA72" w14:textId="77777777" w:rsidR="006A5448" w:rsidRDefault="006A5448" w:rsidP="003A03AD">
            <w:pPr>
              <w:pStyle w:val="ListParagraph"/>
              <w:ind w:left="315"/>
            </w:pPr>
            <w:r>
              <w:t>For adults, EPF reduce the likelihood for blood-feeding, survival, and fecundity.</w:t>
            </w:r>
          </w:p>
          <w:p w14:paraId="5F276B13" w14:textId="77777777" w:rsidR="006A5448" w:rsidRPr="00BB0BAC" w:rsidRDefault="006A5448" w:rsidP="003A03AD">
            <w:pPr>
              <w:pStyle w:val="ListParagraph"/>
              <w:ind w:left="315"/>
              <w:rPr>
                <w:i/>
                <w:iCs/>
              </w:rPr>
            </w:pPr>
            <w:r>
              <w:t xml:space="preserve">Common EPF strains for mosquitoes include </w:t>
            </w:r>
            <w:r w:rsidRPr="00F976A1">
              <w:rPr>
                <w:i/>
                <w:iCs/>
              </w:rPr>
              <w:t>Beauveria spp.</w:t>
            </w:r>
            <w:r>
              <w:t xml:space="preserve"> </w:t>
            </w:r>
            <w:r w:rsidRPr="00F976A1">
              <w:rPr>
                <w:i/>
                <w:iCs/>
              </w:rPr>
              <w:t>Coelomomyces spp.</w:t>
            </w:r>
            <w:r>
              <w:rPr>
                <w:i/>
                <w:iCs/>
              </w:rPr>
              <w:t>,</w:t>
            </w:r>
            <w:r w:rsidRPr="00F976A1">
              <w:rPr>
                <w:i/>
                <w:iCs/>
              </w:rPr>
              <w:t xml:space="preserve"> Culicinomyces spp.</w:t>
            </w:r>
            <w:r>
              <w:rPr>
                <w:i/>
                <w:iCs/>
              </w:rPr>
              <w:t>,</w:t>
            </w:r>
            <w:r w:rsidRPr="00F976A1">
              <w:rPr>
                <w:i/>
                <w:iCs/>
              </w:rPr>
              <w:t xml:space="preserve"> Entomophthora spp.</w:t>
            </w:r>
            <w:r>
              <w:rPr>
                <w:i/>
                <w:iCs/>
              </w:rPr>
              <w:t>,</w:t>
            </w:r>
            <w:r w:rsidRPr="00F976A1">
              <w:rPr>
                <w:i/>
                <w:iCs/>
              </w:rPr>
              <w:t xml:space="preserve"> Lagenidium spp.</w:t>
            </w:r>
            <w:r>
              <w:rPr>
                <w:i/>
                <w:iCs/>
              </w:rPr>
              <w:t>,</w:t>
            </w:r>
            <w:r w:rsidRPr="00F976A1">
              <w:rPr>
                <w:i/>
                <w:iCs/>
              </w:rPr>
              <w:t xml:space="preserve"> Metarhizium spp.</w:t>
            </w:r>
            <w:r>
              <w:rPr>
                <w:i/>
                <w:iCs/>
              </w:rPr>
              <w:t>,</w:t>
            </w:r>
            <w:r w:rsidRPr="00F976A1">
              <w:rPr>
                <w:i/>
                <w:iCs/>
              </w:rPr>
              <w:t xml:space="preserve"> Phytium spp.</w:t>
            </w:r>
            <w:r>
              <w:rPr>
                <w:i/>
                <w:iCs/>
              </w:rPr>
              <w:t>,</w:t>
            </w:r>
            <w:r w:rsidRPr="00F976A1">
              <w:rPr>
                <w:i/>
                <w:iCs/>
              </w:rPr>
              <w:t xml:space="preserve"> Smittium spp.</w:t>
            </w:r>
            <w:r>
              <w:rPr>
                <w:i/>
                <w:iCs/>
              </w:rPr>
              <w:t>,</w:t>
            </w:r>
            <w:r w:rsidRPr="00F976A1">
              <w:rPr>
                <w:i/>
                <w:iCs/>
              </w:rPr>
              <w:t xml:space="preserve"> Fusarium oxysporum</w:t>
            </w:r>
          </w:p>
        </w:tc>
        <w:tc>
          <w:tcPr>
            <w:tcW w:w="2410" w:type="dxa"/>
          </w:tcPr>
          <w:p w14:paraId="06439292" w14:textId="47152E56" w:rsidR="006A5448" w:rsidRDefault="006A5448" w:rsidP="003A03AD">
            <w:r>
              <w:fldChar w:fldCharType="begin"/>
            </w:r>
            <w:r w:rsidR="006B0536">
              <w:instrText xml:space="preserve"> ADDIN ZOTERO_ITEM CSL_CITATION {"citationID":"5dgkvl0D","properties":{"formattedCitation":"(Weeks et al. 2018; Wong et al. 2023)","plainCitation":"(Weeks et al. 2018; Wong et al. 2023)","noteIndex":0},"citationItems":[{"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schema":"https://github.com/citation-style-language/schema/raw/master/csl-citation.json"} </w:instrText>
            </w:r>
            <w:r>
              <w:fldChar w:fldCharType="separate"/>
            </w:r>
            <w:r>
              <w:rPr>
                <w:noProof/>
              </w:rPr>
              <w:t>(Weeks et al. 2018; Wong et al. 2023)</w:t>
            </w:r>
            <w:r>
              <w:fldChar w:fldCharType="end"/>
            </w:r>
          </w:p>
        </w:tc>
      </w:tr>
      <w:tr w:rsidR="006A5448" w14:paraId="327A49E0" w14:textId="77777777" w:rsidTr="00072D53">
        <w:tc>
          <w:tcPr>
            <w:tcW w:w="1843" w:type="dxa"/>
          </w:tcPr>
          <w:p w14:paraId="5343CDDA" w14:textId="77777777" w:rsidR="006A5448" w:rsidRPr="00CB5952" w:rsidRDefault="006A5448" w:rsidP="003A03AD">
            <w:pPr>
              <w:rPr>
                <w:b/>
                <w:bCs/>
              </w:rPr>
            </w:pPr>
            <w:r w:rsidRPr="00CB5952">
              <w:rPr>
                <w:b/>
                <w:bCs/>
              </w:rPr>
              <w:t>Target mosquitoes</w:t>
            </w:r>
          </w:p>
        </w:tc>
        <w:tc>
          <w:tcPr>
            <w:tcW w:w="9639" w:type="dxa"/>
          </w:tcPr>
          <w:p w14:paraId="6B3CF68A" w14:textId="77777777" w:rsidR="006A5448" w:rsidRPr="00360956" w:rsidRDefault="006A5448" w:rsidP="003A03AD">
            <w:pPr>
              <w:rPr>
                <w:i/>
                <w:iCs/>
              </w:rPr>
            </w:pPr>
            <w:r w:rsidRPr="00360956">
              <w:rPr>
                <w:i/>
                <w:iCs/>
              </w:rPr>
              <w:t>Ae. aegypti</w:t>
            </w:r>
            <w:r>
              <w:rPr>
                <w:i/>
                <w:iCs/>
              </w:rPr>
              <w:t xml:space="preserve">, </w:t>
            </w:r>
            <w:r w:rsidRPr="00BB0BAC">
              <w:rPr>
                <w:i/>
                <w:iCs/>
              </w:rPr>
              <w:t xml:space="preserve">Anopheles </w:t>
            </w:r>
            <w:r w:rsidRPr="00256C2C">
              <w:rPr>
                <w:i/>
                <w:iCs/>
              </w:rPr>
              <w:t>s</w:t>
            </w:r>
            <w:r w:rsidRPr="00CD2C26">
              <w:rPr>
                <w:i/>
                <w:iCs/>
              </w:rPr>
              <w:t>tephensi</w:t>
            </w:r>
            <w:r>
              <w:t xml:space="preserve">, </w:t>
            </w:r>
            <w:r w:rsidRPr="00BB0BAC">
              <w:rPr>
                <w:i/>
                <w:iCs/>
              </w:rPr>
              <w:t xml:space="preserve">Culex quinquefasciatus </w:t>
            </w:r>
            <w:r w:rsidRPr="00CD2C26">
              <w:t>and</w:t>
            </w:r>
            <w:r w:rsidRPr="00BB0BAC">
              <w:rPr>
                <w:i/>
                <w:iCs/>
              </w:rPr>
              <w:t xml:space="preserve"> Culex pipiens pipien</w:t>
            </w:r>
            <w:r>
              <w:rPr>
                <w:i/>
                <w:iCs/>
              </w:rPr>
              <w:t>s</w:t>
            </w:r>
          </w:p>
        </w:tc>
        <w:tc>
          <w:tcPr>
            <w:tcW w:w="2410" w:type="dxa"/>
          </w:tcPr>
          <w:p w14:paraId="1CCAFDE0" w14:textId="77777777" w:rsidR="006A5448" w:rsidRDefault="006A5448" w:rsidP="003A03AD"/>
        </w:tc>
      </w:tr>
      <w:tr w:rsidR="006A5448" w14:paraId="321342EA" w14:textId="77777777" w:rsidTr="00072D53">
        <w:tc>
          <w:tcPr>
            <w:tcW w:w="1843" w:type="dxa"/>
          </w:tcPr>
          <w:p w14:paraId="1870E581" w14:textId="77777777" w:rsidR="006A5448" w:rsidRPr="00CB5952" w:rsidRDefault="006A5448" w:rsidP="003A03AD">
            <w:pPr>
              <w:rPr>
                <w:b/>
                <w:bCs/>
              </w:rPr>
            </w:pPr>
            <w:r w:rsidRPr="00CB5952">
              <w:rPr>
                <w:b/>
                <w:bCs/>
              </w:rPr>
              <w:t>Effectiveness</w:t>
            </w:r>
          </w:p>
        </w:tc>
        <w:tc>
          <w:tcPr>
            <w:tcW w:w="9639" w:type="dxa"/>
          </w:tcPr>
          <w:p w14:paraId="3E213225" w14:textId="77777777" w:rsidR="006A5448" w:rsidRPr="0071006E" w:rsidRDefault="006A5448" w:rsidP="003A03AD">
            <w:pPr>
              <w:pStyle w:val="ListParagraph"/>
              <w:ind w:left="315"/>
            </w:pPr>
            <w:r w:rsidRPr="00BB0BAC">
              <w:rPr>
                <w:i/>
                <w:iCs/>
              </w:rPr>
              <w:t>M. anisopliae</w:t>
            </w:r>
            <w:r>
              <w:t xml:space="preserve"> and </w:t>
            </w:r>
            <w:r w:rsidRPr="00BB0BAC">
              <w:rPr>
                <w:i/>
                <w:iCs/>
              </w:rPr>
              <w:t>B. bassiana</w:t>
            </w:r>
            <w:r>
              <w:t xml:space="preserve"> have been shown to be efficacious against </w:t>
            </w:r>
            <w:r w:rsidRPr="00BB0BAC">
              <w:rPr>
                <w:i/>
                <w:iCs/>
              </w:rPr>
              <w:t xml:space="preserve">Ae. aegypti, Anopheles </w:t>
            </w:r>
            <w:r w:rsidRPr="00256C2C">
              <w:rPr>
                <w:i/>
                <w:iCs/>
              </w:rPr>
              <w:t>s</w:t>
            </w:r>
            <w:r w:rsidRPr="00CD2C26">
              <w:rPr>
                <w:i/>
                <w:iCs/>
              </w:rPr>
              <w:t>tephensi</w:t>
            </w:r>
            <w:r>
              <w:t xml:space="preserve">, </w:t>
            </w:r>
            <w:r w:rsidRPr="00BB0BAC">
              <w:rPr>
                <w:i/>
                <w:iCs/>
              </w:rPr>
              <w:t xml:space="preserve">Culex quinquefasciatus </w:t>
            </w:r>
            <w:r w:rsidRPr="00CD2C26">
              <w:t>and</w:t>
            </w:r>
            <w:r w:rsidRPr="00BB0BAC">
              <w:rPr>
                <w:i/>
                <w:iCs/>
              </w:rPr>
              <w:t xml:space="preserve"> Culex pipiens pipiens</w:t>
            </w:r>
            <w:r>
              <w:rPr>
                <w:i/>
                <w:iCs/>
              </w:rPr>
              <w:t xml:space="preserve">, </w:t>
            </w:r>
            <w:r w:rsidRPr="0071006E">
              <w:t>but efficacy is inconsistent in field trials.</w:t>
            </w:r>
          </w:p>
          <w:p w14:paraId="1A8D9CB2" w14:textId="77777777" w:rsidR="006A5448" w:rsidRDefault="006A5448" w:rsidP="003A03AD">
            <w:pPr>
              <w:pStyle w:val="ListParagraph"/>
              <w:ind w:left="315"/>
            </w:pPr>
            <w:r>
              <w:lastRenderedPageBreak/>
              <w:t xml:space="preserve">EPF have variable effects, depending on factors such as formulation, fungal strain </w:t>
            </w:r>
            <w:r w:rsidRPr="00256C2C">
              <w:t>and</w:t>
            </w:r>
            <w:r>
              <w:t xml:space="preserve"> host sensitivity. It has been reported that larval mosquitoes become less </w:t>
            </w:r>
            <w:r w:rsidRPr="008C791B">
              <w:rPr>
                <w:rStyle w:val="name"/>
              </w:rPr>
              <w:t>susceptible</w:t>
            </w:r>
            <w:r>
              <w:t xml:space="preserve"> to EPF with each moult, while adults become more susceptible as they age.</w:t>
            </w:r>
          </w:p>
          <w:p w14:paraId="45C117AE" w14:textId="77777777" w:rsidR="006A5448" w:rsidRDefault="006A5448" w:rsidP="003A03AD">
            <w:pPr>
              <w:pStyle w:val="ListParagraph"/>
              <w:ind w:left="315"/>
            </w:pPr>
            <w:r>
              <w:t>Non-blood-fed mosquitoes are much more susceptible than blood-fed mosquitoes.</w:t>
            </w:r>
          </w:p>
          <w:p w14:paraId="1BB63ED6" w14:textId="77777777" w:rsidR="006A5448" w:rsidRPr="00677A50" w:rsidRDefault="006A5448" w:rsidP="003A03AD">
            <w:pPr>
              <w:pStyle w:val="ListParagraph"/>
              <w:ind w:left="315"/>
            </w:pPr>
            <w:r>
              <w:t xml:space="preserve">Some studies have reported that pre-lethal or sub-lethal doses of EPF can change mosquito habitat and host-seeking behaviour, with one study reporting that the sublethal effects of </w:t>
            </w:r>
            <w:r w:rsidRPr="008C791B">
              <w:rPr>
                <w:i/>
                <w:iCs/>
              </w:rPr>
              <w:t>B. bassiana</w:t>
            </w:r>
            <w:r>
              <w:t xml:space="preserve"> on </w:t>
            </w:r>
            <w:r w:rsidRPr="008C791B">
              <w:rPr>
                <w:i/>
                <w:iCs/>
              </w:rPr>
              <w:t>Ae. aegypti</w:t>
            </w:r>
            <w:r>
              <w:t xml:space="preserve"> included a reduction in mosquito-human contact by 30%, along with a reduction in fecundity from 75 to 45 eggs/female/lifetime.</w:t>
            </w:r>
          </w:p>
          <w:p w14:paraId="39955C4D" w14:textId="77777777" w:rsidR="006A5448" w:rsidRDefault="006A5448" w:rsidP="003A03AD">
            <w:pPr>
              <w:pStyle w:val="ListParagraph"/>
              <w:ind w:left="315"/>
            </w:pPr>
            <w:r>
              <w:t xml:space="preserve">When using EPF, most target insects are treated with conidia, but conidia are not as successful for treating mosquito larvae in aquatic environments. </w:t>
            </w:r>
          </w:p>
        </w:tc>
        <w:tc>
          <w:tcPr>
            <w:tcW w:w="2410" w:type="dxa"/>
          </w:tcPr>
          <w:p w14:paraId="3202D788" w14:textId="766C199D" w:rsidR="006A5448" w:rsidRDefault="006A5448" w:rsidP="003A03AD">
            <w:r>
              <w:lastRenderedPageBreak/>
              <w:fldChar w:fldCharType="begin"/>
            </w:r>
            <w:r w:rsidR="006B0536">
              <w:instrText xml:space="preserve"> ADDIN ZOTERO_ITEM CSL_CITATION {"citationID":"QGimDfP1","properties":{"formattedCitation":"(Baldacchino et al. 2018; Cruz-Vazquez et al. 2015; Mochi et al. 2009; Brewer et al. 2021)","plainCitation":"(Baldacchino et al. 2018; Cruz-Vazquez et al. 2015; Mochi et al. 2009; Brewer et al. 2021)","dontUpdate":true,"noteIndex":0},"citationItems":[{"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74,"uris":["http://zotero.org/groups/4707929/items/2MTJYXX3"],"itemData":{"id":7874,"type":"article-journal","abstract":"The objective of this study was to evaluate the efficacy of an isolate of Metarhizium anisopliae applied by aspersion to control of Stomoxys calcitrans flies in dairy cattle naturally infested. Was applied by aspersion an aqueous formulation of M. anisopliae sensu lato (Ma134), at a concentration of 1×10(8)conidia/ml, four times with seven day intervals, on a group of eight Holstein cows; a control group of eight Holstein cows, received a water solution with Tween 80 (0.1%). The average number of flies per animal was estimated one day before each application, and then daily counts were done in both groups. The effectiveness of the formulation was calculated using the Abbott's formula. At the same time, defensive behaviors of stamp/kicks and tail movements were evaluated daily, estimating relative frequency per hour. The Ma134 formulation had an infestation control efficacy of 73%, taking into consideration the four study weeks. The population reduction effect was observed since the first week post-application (p&lt;0.05), and the effect increased with the subsequent applications. Defensive behaviors were reduced beginning from the first application, reaching a reduction of 66% and 70%, respectively, during the four weeks of study. These results demonstrated the effectiveness of the formulation to control infestation by S. calcitrans, as well as reduce defensive behaviors which involves the infestation.","container-title":"Veterinary Parasitology","DOI":"10.1016/j.vetpar.2015.07.003","ISSN":"1873-2550","issue":"3-4","journalAbbreviation":"Vet Parasitol","language":"eng","note":"PMID: 26209932","page":"350-355","source":"PubMed","title":"Efficacy of the entomopathogenic fungi Metarhizium anisopliae in the control of infestation by stable flies Stomoxys calcitrans (L.), under natural infestation conditions","volume":"212","author":[{"family":"Cruz-Vazquez","given":"C."},{"family":"Carvajal Márquez","given":"J."},{"family":"Lezama-Gutiérrez","given":"R."},{"family":"Vitela-Mendoza","given":"I."},{"family":"Ramos-Parra","given":"M."}],"issued":{"date-parts":[["2015",9,15]]}}},{"id":7876,"uris":["http://zotero.org/groups/4707929/items/GWUQFY5F"],"itemData":{"id":7876,"type":"article-journal","abstract":"The efficacy of M. anisopliae strain E9 as a biological insecticide for the adult and larval stages of H. irritans was assessed under field conditions. To assess larvicidal activity, nine heifers were randomly divided into three groups, which were maintained separated from each other. The first group ingested fungal spores encapsulated in alginate pellets. The second group ingested in natura spores that were grown on sterilized rice. In both groups, each animal received three meals a day, with each meal containing 2 x 10(10)conidia. The third group received no treatment and was used as a control. Fecal samples from manure and whole dung pats were collected from each of the three separate pastures on the day that the animals were allocated and on days 1, 3, 6, 9 and 12 afterwards. The fecal samples were tested for the presence of fungal colony forming units (CFU), and the emergence of horn flies was observed in the dung pats. Significantly less (P&lt;0.01) adult horn flies were found in dung pats of the group treated with encapsulated fungi (11.7) than in those from the heifers treated with conidia in natura (27.9) or from the control group (29.5). The fecal samples of the treated animals presented significantly higher numbers of M. anisopliae CFUs then those from the untreated controls. We found that on day 9 fecal samples from animals given microencapsulated conidia had significantly higher CFUs than those from animals treated with conidia in natura. To assess adulticide activity, four heifers were sprayed with a suspension of 3 x 10(10)conidial(-1) of M. anisopliae, and four control animals were sprayed with the same solution without conidial content. Four sprayings were done at five-day intervals, and all animals were photographed daily to observe the quantity of flies present. After the second spraying, we observed an average of 22.9 flies per animal; untreated heifers had an average of 43 flies per animal; thus, the treatment significantly (P&lt;0.05) decreases fly infestation. The results obtained from both tests show that M. anisopliae strain E9 has a pathogenic effect on H. irritans larvae in bovine manure when administered orally and on adult fly infestations when applied as a spray on the hosts.","container-title":"Veterinary Parasitology","DOI":"10.1016/j.vetpar.2009.07.037","ISSN":"1873-2550","issue":"1-2","journalAbbreviation":"Vet Parasitol","language":"eng","note":"PMID: 19713044","page":"136-143","source":"PubMed","title":"Susceptibility of adult and larval stages of the horn fly, Haematobia irritans, to the entomopathogenic fungus Metarhizium anisopliae under field conditions","volume":"166","author":[{"family":"Mochi","given":"Dinalva Alves"},{"family":"Monteiro","given":"Antonio Carlos"},{"family":"Simi","given":"Lucas Detogni"},{"family":"Sampaio","given":"Alexandre Amstalden Moraes"}],"issued":{"date-parts":[["2009",12,3]]}}},{"id":7723,"uris":["http://zotero.org/groups/4736904/items/3SQKWLJR"],"itemData":{"id":7723,"type":"article-journal","abstract":"The horn fly, Haematobia irritans irritans (L.), is one of the most important external parasites of cattle in North America and elsewhere. Horn fly adults have an intimate association with cattle, their primary host. With their oftenhigh numbers and by feeding up to 38 times per day per fly, horn flies stress cattle. The resulting productivity loss is valued at more than 2.3 billion USD in the United States. Insecticides are commonly used to mitigate direct injury from feeding and indirect injury from disease transmission. This paper discusses horn fly biology, distribution, and management. Emphasis is on promising new approaches in novel insecticides, repellents, biological control, vaccines, animal genetics, and sterile insect technology that will lead to effective preventative tactics and the integration of smart technologies with horn fly management. We conclude with a discussion of research needs necessary to shift horn fly integrated pest management to an emphasis on preventative tactics and the precision use of reactive techniques.","container-title":"Journal of Integrated Pest Management","DOI":"10.1093/jipm/pmab019","ISSN":"2155-7470","issue":"1","language":"en","page":"42","source":"DOI.org (Crossref)","title":"Horn Fly (Diptera: Muscidae)—Biology, Management, and Future Research Directions","title-short":"Horn Fly (Diptera","volume":"12","author":[{"family":"Brewer","given":"Gary J"},{"family":"Boxler","given":"Dave J"},{"family":"Domingues","given":"Luísa N"},{"family":"Trout Fryxell","given":"Rebecca T"},{"family":"Holderman","given":"Chris"},{"family":"Loftin","given":"Kelly M"},{"family":"Machtinger","given":"Erika"},{"family":"Smythe","given":"Brandon"},{"family":"Talley","given":"Justin L"},{"family":"Watson","given":"Wes"}],"editor":[{"family":"Hoffman","given":"Eric"}],"issued":{"date-parts":[["2021",1,1]]}}},{"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id":7911,"uris":["http://zotero.org/groups/4707929/items/J8IKL3EN"],"itemData":{"id":7911,"type":"article-journal","abstract":"The fungus Beauveria bassiana reduces Aedes aegypti longevity in laboratory conditions, but effects on survival, blood-feeding behavior, and fecundity in realistic environmental conditions have not been tested. Adult, female Ae. aegypti infected with B. bassiana (FI-277) were monitored for blood-feeding success and fecundity in the laboratory. Fungal infection reduced mosquito-human contact by 30%. Fecundity was reduced by (mean ± SD) 29.3 ± 8.6 eggs per female per lifetime in the laboratory; egg batch size and viability were unaffected. Mosquito survival, blood-feeding behavior, and fecundity were also tested in 5 meter × 7 meter × 4 meter semi-field cages in northern Queensland, Australia. Fungal infection reduced mosquito survival in semi-field conditions by 59-95% in large cages compared with 61-69% in small cages. One semi-field cage trial demonstrated 80% reduction in blood-feeding; a second trial showed no significant effect. Infection did not affect fecundity in large cages. Beauveria bassiana can kill and may reduce biting of Ae. aegypti in semi-field conditions and in the laboratory. These results further support the use of B. bassiana as a potential biocontrol agent against Ae. aegypti.","container-title":"The American Journal of Tropical Medicine and Hygiene","DOI":"10.4269/ajtmh.2012.11-0455","ISSN":"1476-1645","issue":"4","journalAbbreviation":"Am J Trop Med Hyg","language":"eng","note":"PMID: 22492151\nPMCID: PMC3403760","page":"656-664","source":"PubMed","title":"Effects of Beauveria bassiana on survival, blood-feeding success, and fecundity of Aedes aegypti in laboratory and semi-field conditions","volume":"86","author":[{"family":"Darbro","given":"Jonathan M."},{"family":"Johnson","given":"Petrina H."},{"family":"Thomas","given":"Matthew B."},{"family":"Ritchie","given":"Scott A."},{"family":"Kay","given":"Brian H."},{"family":"Ryan","given":"Peter A."}],"issued":{"date-parts":[["2012",4]]}}},{"id":7913,"uris":["http://zotero.org/groups/4707929/items/333BNAJH"],"itemData":{"id":7913,"type":"article-journal","container-title":"Parasites &amp; Vectors","DOI":"10.1186/s13071-015-1280-9","page":"669","title":"Neem oil increases the efficiency of the entomopathogenic fungus Metarhizium anisopliae for the control of Aedes aegypti (Diptera: Culicidae) larvae","volume":"8","author":[{"family":"Gomes","given":"S.A"},{"family":"Paula","given":"A.R"},{"family":"Ribeiro","given":"A"},{"family":"Moraes","given":"C.A.O"},{"family":"Santos","given":"J.A.B"},{"family":"Silva","given":"C.B"},{"family":"Samuals","given":"R.I"}],"issued":{"date-parts":[["2015"]]}}}],"schema":"https://github.com/citation-style-language/schema/raw/master/csl-citation.json"} </w:instrText>
            </w:r>
            <w:r>
              <w:fldChar w:fldCharType="separate"/>
            </w:r>
            <w:r>
              <w:fldChar w:fldCharType="end"/>
            </w:r>
          </w:p>
        </w:tc>
      </w:tr>
      <w:tr w:rsidR="006A5448" w14:paraId="6B1803EE" w14:textId="77777777" w:rsidTr="00072D53">
        <w:tc>
          <w:tcPr>
            <w:tcW w:w="1843" w:type="dxa"/>
          </w:tcPr>
          <w:p w14:paraId="27FAE1ED" w14:textId="77777777" w:rsidR="006A5448" w:rsidRPr="00CB5952" w:rsidRDefault="006A5448" w:rsidP="003A03AD">
            <w:pPr>
              <w:rPr>
                <w:b/>
                <w:bCs/>
              </w:rPr>
            </w:pPr>
            <w:r w:rsidRPr="00CB5952">
              <w:rPr>
                <w:b/>
                <w:bCs/>
              </w:rPr>
              <w:t>Applicable to Australia</w:t>
            </w:r>
          </w:p>
        </w:tc>
        <w:tc>
          <w:tcPr>
            <w:tcW w:w="9639" w:type="dxa"/>
          </w:tcPr>
          <w:p w14:paraId="5EBA0F8C" w14:textId="77777777" w:rsidR="006A5448" w:rsidRDefault="006A5448" w:rsidP="003A03AD">
            <w:r>
              <w:t>Commercial formulations of EPF for mosquitoes are not available in Australia.</w:t>
            </w:r>
          </w:p>
        </w:tc>
        <w:tc>
          <w:tcPr>
            <w:tcW w:w="2410" w:type="dxa"/>
          </w:tcPr>
          <w:p w14:paraId="22F34E85" w14:textId="77777777" w:rsidR="006A5448" w:rsidRDefault="006A5448" w:rsidP="003A03AD"/>
        </w:tc>
      </w:tr>
      <w:tr w:rsidR="006A5448" w14:paraId="4C409235" w14:textId="77777777" w:rsidTr="00072D53">
        <w:tc>
          <w:tcPr>
            <w:tcW w:w="1843" w:type="dxa"/>
          </w:tcPr>
          <w:p w14:paraId="135BA378" w14:textId="77777777" w:rsidR="006A5448" w:rsidRPr="00CB5952" w:rsidRDefault="006A5448" w:rsidP="003A03AD">
            <w:pPr>
              <w:rPr>
                <w:b/>
                <w:bCs/>
              </w:rPr>
            </w:pPr>
            <w:r w:rsidRPr="00CB5952">
              <w:rPr>
                <w:b/>
                <w:bCs/>
              </w:rPr>
              <w:t>Impact on animals, humans, environment</w:t>
            </w:r>
          </w:p>
        </w:tc>
        <w:tc>
          <w:tcPr>
            <w:tcW w:w="9639" w:type="dxa"/>
          </w:tcPr>
          <w:p w14:paraId="3D9AFC8C" w14:textId="77777777" w:rsidR="006A5448" w:rsidRDefault="006A5448" w:rsidP="003A03AD">
            <w:r>
              <w:t>Some strains can affect non-target arthropods.</w:t>
            </w:r>
          </w:p>
        </w:tc>
        <w:tc>
          <w:tcPr>
            <w:tcW w:w="2410" w:type="dxa"/>
          </w:tcPr>
          <w:p w14:paraId="7DD76B69" w14:textId="77777777" w:rsidR="006A5448" w:rsidRDefault="006A5448" w:rsidP="003A03AD"/>
        </w:tc>
      </w:tr>
      <w:tr w:rsidR="006A5448" w14:paraId="1CA6F70E" w14:textId="77777777" w:rsidTr="00072D53">
        <w:tc>
          <w:tcPr>
            <w:tcW w:w="1843" w:type="dxa"/>
          </w:tcPr>
          <w:p w14:paraId="6435C6DB" w14:textId="77777777" w:rsidR="006A5448" w:rsidRPr="00CB5952" w:rsidRDefault="006A5448" w:rsidP="003A03AD">
            <w:pPr>
              <w:rPr>
                <w:b/>
                <w:bCs/>
              </w:rPr>
            </w:pPr>
            <w:r w:rsidRPr="00CB5952">
              <w:rPr>
                <w:b/>
                <w:bCs/>
              </w:rPr>
              <w:t>Limitations</w:t>
            </w:r>
          </w:p>
        </w:tc>
        <w:tc>
          <w:tcPr>
            <w:tcW w:w="9639" w:type="dxa"/>
          </w:tcPr>
          <w:p w14:paraId="7E1AA3F6" w14:textId="77777777" w:rsidR="006A5448" w:rsidRDefault="006A5448" w:rsidP="003A03AD">
            <w:pPr>
              <w:pStyle w:val="ListParagraph"/>
              <w:ind w:left="315"/>
            </w:pPr>
            <w:r>
              <w:t>Development is still ongoing.</w:t>
            </w:r>
          </w:p>
          <w:p w14:paraId="5F10FD7D" w14:textId="77777777" w:rsidR="006A5448" w:rsidRDefault="006A5448" w:rsidP="003A03AD">
            <w:pPr>
              <w:pStyle w:val="ListParagraph"/>
              <w:ind w:left="315"/>
            </w:pPr>
            <w:r>
              <w:t>The application method is a major limitation when using EPF to manage mosquitos and midges.</w:t>
            </w:r>
          </w:p>
        </w:tc>
        <w:tc>
          <w:tcPr>
            <w:tcW w:w="2410" w:type="dxa"/>
          </w:tcPr>
          <w:p w14:paraId="29D99E9F" w14:textId="7CDC550F" w:rsidR="006A5448" w:rsidRDefault="006A5448" w:rsidP="003A03AD">
            <w:r w:rsidRPr="00BB0BAC">
              <w:fldChar w:fldCharType="begin"/>
            </w:r>
            <w:r w:rsidR="006B0536">
              <w:instrText xml:space="preserve"> ADDIN ZOTERO_ITEM CSL_CITATION {"citationID":"6e3IxgSD","properties":{"formattedCitation":"(Weeks et al. 2018; Wong et al. 2023; Onen et al. 2023)","plainCitation":"(Weeks et al. 2018; Wong et al. 2023; Onen et al. 2023)","noteIndex":0},"citationItems":[{"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id":7809,"uris":["http://zotero.org/groups/4707929/items/39NJ9Y4X"],"itemData":{"id":7809,"type":"article-journal","container-title":"Frontiers in Microbiology","DOI":"10.3389/fmicb.2023.1135977","title":"Perspectives of vector management in the control and elimination of vector-borne zoonoses","URL":"https://www.frontiersin.org/journals/microbiology/articles/10.3389/fmicb.2023.1135977/full","volume":"14","author":[{"family":"Wong","given":"M.L"},{"family":"Zulzahrin","given":"Z"},{"family":"Vythilingam","given":"I"},{"family":"Lau","given":"Y.L"},{"family":"Sam","given":"I-C"},{"family":"Fong","given":"M.Y"},{"family":"Lee","given":"W-C"}],"accessed":{"date-parts":[["2024",2,21]]},"issued":{"date-parts":[["2023"]]}}},{"id":7907,"uris":["http://zotero.org/groups/4707929/items/NZFULTK6"],"itemData":{"id":7907,"type":"article-journal","container-title":"Insects","DOI":"10.3390/insects14030221","page":"221","title":"Mosquito-Borne Diseases and Their Control Strategies: An Overview Focused on Green Synthesized Plant-Based Metallic Nanoparticles","volume":"14","author":[{"family":"Onen","given":"H"},{"family":"Luzala","given":"M.M"},{"family":"Kigozi","given":"S"},{"family":"Sikumbili","given":"R.M"},{"family":"Muanga,","given":"C.JK"},{"family":"Zola","given":"E.N"},{"family":"Wendji","given":"S.N"},{"family":"Buya","given":"A.B"},{"family":"Balciunaitiene","given":"A"},{"family":"Viškelis","given":"J"}],"issued":{"date-parts":[["2023"]]}}}],"schema":"https://github.com/citation-style-language/schema/raw/master/csl-citation.json"} </w:instrText>
            </w:r>
            <w:r w:rsidRPr="00BB0BAC">
              <w:fldChar w:fldCharType="separate"/>
            </w:r>
            <w:r>
              <w:rPr>
                <w:noProof/>
              </w:rPr>
              <w:t>(Weeks et al. 2018; Wong et al. 2023; Onen et al. 2023)</w:t>
            </w:r>
            <w:r w:rsidRPr="00BB0BAC">
              <w:fldChar w:fldCharType="end"/>
            </w:r>
          </w:p>
        </w:tc>
      </w:tr>
    </w:tbl>
    <w:p w14:paraId="641B905A" w14:textId="77777777" w:rsidR="006A5448" w:rsidRDefault="006A5448" w:rsidP="006A5448">
      <w:pPr>
        <w:pStyle w:val="Heading2a"/>
      </w:pPr>
      <w:r>
        <w:t>Biocontrol agents for ticks</w:t>
      </w:r>
    </w:p>
    <w:p w14:paraId="107DBDD7" w14:textId="6C8D291D" w:rsidR="006A5448" w:rsidRDefault="006A5448" w:rsidP="00BF2C20">
      <w:pPr>
        <w:pStyle w:val="Caption"/>
        <w:rPr>
          <w:lang w:eastAsia="en-US"/>
        </w:rPr>
      </w:pPr>
      <w:r>
        <w:t>Table</w:t>
      </w:r>
      <w:r w:rsidR="00072D53">
        <w:t xml:space="preserve"> 48</w:t>
      </w:r>
      <w:r>
        <w:t xml:space="preserve">. </w:t>
      </w:r>
      <w:r>
        <w:rPr>
          <w:lang w:eastAsia="en-US"/>
        </w:rPr>
        <w:t>Biological control methods for ticks: Entomopathogenic fungi</w:t>
      </w:r>
    </w:p>
    <w:tbl>
      <w:tblPr>
        <w:tblStyle w:val="TableGrid"/>
        <w:tblW w:w="1389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9639"/>
        <w:gridCol w:w="2410"/>
      </w:tblGrid>
      <w:tr w:rsidR="006A5448" w:rsidRPr="00CB5952" w14:paraId="1FF00761" w14:textId="77777777" w:rsidTr="00072D53">
        <w:trPr>
          <w:cantSplit/>
          <w:tblHeader/>
        </w:trPr>
        <w:tc>
          <w:tcPr>
            <w:tcW w:w="1843" w:type="dxa"/>
          </w:tcPr>
          <w:p w14:paraId="42E89F39" w14:textId="7E14DBA5" w:rsidR="006A5448" w:rsidRPr="00CB5952" w:rsidRDefault="0019257F" w:rsidP="003A03AD">
            <w:pPr>
              <w:rPr>
                <w:b/>
                <w:bCs/>
              </w:rPr>
            </w:pPr>
            <w:bookmarkStart w:id="246" w:name="Table_A48"/>
            <w:bookmarkEnd w:id="246"/>
            <w:r>
              <w:rPr>
                <w:b/>
                <w:bCs/>
              </w:rPr>
              <w:t>Details</w:t>
            </w:r>
          </w:p>
        </w:tc>
        <w:tc>
          <w:tcPr>
            <w:tcW w:w="9639" w:type="dxa"/>
          </w:tcPr>
          <w:p w14:paraId="7131176F" w14:textId="335596D3" w:rsidR="006A5448" w:rsidRPr="0019257F" w:rsidRDefault="0019257F" w:rsidP="003A03AD">
            <w:pPr>
              <w:rPr>
                <w:b/>
                <w:bCs/>
              </w:rPr>
            </w:pPr>
            <w:r w:rsidRPr="0019257F">
              <w:rPr>
                <w:b/>
                <w:bCs/>
              </w:rPr>
              <w:t xml:space="preserve">Description </w:t>
            </w:r>
          </w:p>
        </w:tc>
        <w:tc>
          <w:tcPr>
            <w:tcW w:w="2410" w:type="dxa"/>
          </w:tcPr>
          <w:p w14:paraId="035CF357" w14:textId="77777777" w:rsidR="006A5448" w:rsidRPr="00CB5952" w:rsidRDefault="006A5448" w:rsidP="003A03AD">
            <w:pPr>
              <w:rPr>
                <w:b/>
                <w:bCs/>
              </w:rPr>
            </w:pPr>
            <w:r w:rsidRPr="00CB5952">
              <w:rPr>
                <w:b/>
                <w:bCs/>
              </w:rPr>
              <w:t>References</w:t>
            </w:r>
          </w:p>
        </w:tc>
      </w:tr>
      <w:tr w:rsidR="006A5448" w14:paraId="5C2AEFD9" w14:textId="77777777" w:rsidTr="00072D53">
        <w:tc>
          <w:tcPr>
            <w:tcW w:w="1843" w:type="dxa"/>
          </w:tcPr>
          <w:p w14:paraId="5657E59C" w14:textId="77777777" w:rsidR="006A5448" w:rsidRPr="00CB5952" w:rsidRDefault="006A5448" w:rsidP="003A03AD">
            <w:pPr>
              <w:rPr>
                <w:b/>
                <w:bCs/>
              </w:rPr>
            </w:pPr>
            <w:r w:rsidRPr="00CB5952">
              <w:rPr>
                <w:b/>
                <w:bCs/>
              </w:rPr>
              <w:t>Action</w:t>
            </w:r>
          </w:p>
        </w:tc>
        <w:tc>
          <w:tcPr>
            <w:tcW w:w="9639" w:type="dxa"/>
          </w:tcPr>
          <w:p w14:paraId="0510758E" w14:textId="77777777" w:rsidR="006A5448" w:rsidRDefault="006A5448" w:rsidP="003A03AD">
            <w:pPr>
              <w:pStyle w:val="ListParagraph"/>
              <w:ind w:left="315"/>
            </w:pPr>
            <w:r>
              <w:t>EPF penetrate the cuticle of the tick. Fungal spores infect other ticks. The fungus can kill several stages of the tick.</w:t>
            </w:r>
          </w:p>
          <w:p w14:paraId="637A80EE" w14:textId="77777777" w:rsidR="006A5448" w:rsidRDefault="006A5448" w:rsidP="003A03AD">
            <w:pPr>
              <w:pStyle w:val="ListParagraph"/>
              <w:ind w:left="315"/>
            </w:pPr>
            <w:r>
              <w:lastRenderedPageBreak/>
              <w:t xml:space="preserve">Dose has a critical impact on the effect of EPF on ticks: the more </w:t>
            </w:r>
            <w:r w:rsidRPr="0098346B">
              <w:t>conidia</w:t>
            </w:r>
            <w:r>
              <w:t xml:space="preserve"> exposed to the cuticle, the more that successfully attach. Increasing the dose increases tick mortality and shortens time to death. </w:t>
            </w:r>
          </w:p>
          <w:p w14:paraId="6DB11B13" w14:textId="77777777" w:rsidR="006A5448" w:rsidRPr="00952030" w:rsidRDefault="006A5448" w:rsidP="003A03AD">
            <w:pPr>
              <w:pStyle w:val="ListParagraph"/>
              <w:ind w:left="315"/>
              <w:rPr>
                <w:rFonts w:ascii="Times New Roman" w:hAnsi="Times New Roman"/>
                <w:sz w:val="24"/>
              </w:rPr>
            </w:pPr>
            <w:r>
              <w:t xml:space="preserve">Mortality of ticks </w:t>
            </w:r>
            <w:r w:rsidRPr="00D551F0">
              <w:t>infected</w:t>
            </w:r>
            <w:r>
              <w:t xml:space="preserve"> with EPF is slow, usually ranging from one week to a month.</w:t>
            </w:r>
          </w:p>
          <w:p w14:paraId="3E68A854" w14:textId="77777777" w:rsidR="006A5448" w:rsidRPr="00FB6A7D" w:rsidRDefault="006A5448" w:rsidP="003A03AD">
            <w:pPr>
              <w:pStyle w:val="ListParagraph"/>
              <w:ind w:left="315"/>
              <w:rPr>
                <w:rFonts w:ascii="Times New Roman" w:hAnsi="Times New Roman"/>
                <w:sz w:val="24"/>
              </w:rPr>
            </w:pPr>
            <w:r>
              <w:t xml:space="preserve">It is thought that EPF have a relatively long-lasting sub-lethal </w:t>
            </w:r>
            <w:r w:rsidRPr="00952030">
              <w:t>influence</w:t>
            </w:r>
            <w:r>
              <w:t xml:space="preserve"> on adult female ticks. </w:t>
            </w:r>
          </w:p>
          <w:p w14:paraId="500E8518" w14:textId="77777777" w:rsidR="006A5448" w:rsidRDefault="006A5448" w:rsidP="003A03AD">
            <w:pPr>
              <w:pStyle w:val="ListParagraph"/>
              <w:ind w:left="315"/>
            </w:pPr>
            <w:r>
              <w:t>Naturally occurring or available as commercial formulations. EPF need high humidity to germinate and sporulate.</w:t>
            </w:r>
          </w:p>
        </w:tc>
        <w:tc>
          <w:tcPr>
            <w:tcW w:w="2410" w:type="dxa"/>
          </w:tcPr>
          <w:p w14:paraId="5814B6BE" w14:textId="0B38D5E4" w:rsidR="006A5448" w:rsidRDefault="006A5448" w:rsidP="003A03AD">
            <w:r>
              <w:lastRenderedPageBreak/>
              <w:fldChar w:fldCharType="begin"/>
            </w:r>
            <w:r w:rsidR="006B0536">
              <w:instrText xml:space="preserve"> ADDIN ZOTERO_ITEM CSL_CITATION {"citationID":"a0vJjqdE","properties":{"formattedCitation":"(Samish et al. 2004; de Miranda Santos et al. 2018; FlyBoss 2024; Baldacchino et al. 2018)","plainCitation":"(Samish et al. 2004; de Miranda Santos et al. 2018; FlyBoss 2024; Baldacchino et al. 2018)","noteIndex":0},"citationItems":[{"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fldChar w:fldCharType="separate"/>
            </w:r>
            <w:r w:rsidR="003B0144">
              <w:rPr>
                <w:noProof/>
              </w:rPr>
              <w:t xml:space="preserve">(Samish et al. 2004; de Miranda Santos et al. </w:t>
            </w:r>
            <w:r w:rsidR="003B0144">
              <w:rPr>
                <w:noProof/>
              </w:rPr>
              <w:lastRenderedPageBreak/>
              <w:t>2018; FlyBoss 2024; Baldacchino et al. 2018)</w:t>
            </w:r>
            <w:r>
              <w:fldChar w:fldCharType="end"/>
            </w:r>
            <w:r>
              <w:t>.</w:t>
            </w:r>
          </w:p>
          <w:p w14:paraId="2DB38CBD" w14:textId="77777777" w:rsidR="006A5448" w:rsidRDefault="006A5448" w:rsidP="003A03AD"/>
        </w:tc>
      </w:tr>
      <w:tr w:rsidR="006A5448" w14:paraId="7B2CF6CC" w14:textId="77777777" w:rsidTr="00072D53">
        <w:tc>
          <w:tcPr>
            <w:tcW w:w="1843" w:type="dxa"/>
          </w:tcPr>
          <w:p w14:paraId="764032B8" w14:textId="77777777" w:rsidR="006A5448" w:rsidRPr="00CB5952" w:rsidRDefault="006A5448" w:rsidP="003A03AD">
            <w:pPr>
              <w:rPr>
                <w:b/>
                <w:bCs/>
              </w:rPr>
            </w:pPr>
            <w:r w:rsidRPr="00CB5952">
              <w:rPr>
                <w:b/>
                <w:bCs/>
              </w:rPr>
              <w:lastRenderedPageBreak/>
              <w:t>Target ticks</w:t>
            </w:r>
          </w:p>
        </w:tc>
        <w:tc>
          <w:tcPr>
            <w:tcW w:w="9639" w:type="dxa"/>
          </w:tcPr>
          <w:p w14:paraId="17E6A359" w14:textId="77777777" w:rsidR="006A5448" w:rsidRPr="00952030" w:rsidRDefault="006A5448" w:rsidP="003A03AD">
            <w:pPr>
              <w:rPr>
                <w:rFonts w:ascii="Times New Roman" w:hAnsi="Times New Roman"/>
                <w:sz w:val="24"/>
              </w:rPr>
            </w:pPr>
            <w:r>
              <w:t>Ixodid species</w:t>
            </w:r>
          </w:p>
        </w:tc>
        <w:tc>
          <w:tcPr>
            <w:tcW w:w="2410" w:type="dxa"/>
          </w:tcPr>
          <w:p w14:paraId="06155365" w14:textId="77777777" w:rsidR="006A5448" w:rsidRDefault="006A5448" w:rsidP="003A03AD"/>
        </w:tc>
      </w:tr>
      <w:tr w:rsidR="006A5448" w14:paraId="7B6E0801" w14:textId="77777777" w:rsidTr="00072D53">
        <w:tc>
          <w:tcPr>
            <w:tcW w:w="1843" w:type="dxa"/>
          </w:tcPr>
          <w:p w14:paraId="0704D74A" w14:textId="77777777" w:rsidR="006A5448" w:rsidRPr="00CB5952" w:rsidRDefault="006A5448" w:rsidP="003A03AD">
            <w:pPr>
              <w:rPr>
                <w:b/>
                <w:bCs/>
              </w:rPr>
            </w:pPr>
            <w:r w:rsidRPr="00CB5952">
              <w:rPr>
                <w:b/>
                <w:bCs/>
              </w:rPr>
              <w:t>Effectiveness</w:t>
            </w:r>
          </w:p>
        </w:tc>
        <w:tc>
          <w:tcPr>
            <w:tcW w:w="9639" w:type="dxa"/>
          </w:tcPr>
          <w:p w14:paraId="5FC3EA01" w14:textId="77777777" w:rsidR="006A5448" w:rsidRPr="001833A6" w:rsidRDefault="006A5448" w:rsidP="003A03AD">
            <w:pPr>
              <w:pStyle w:val="ListParagraph"/>
              <w:ind w:left="315"/>
              <w:rPr>
                <w:rFonts w:ascii="Times New Roman" w:hAnsi="Times New Roman"/>
                <w:sz w:val="24"/>
              </w:rPr>
            </w:pPr>
            <w:r>
              <w:rPr>
                <w:shd w:val="clear" w:color="auto" w:fill="FFFFFF"/>
              </w:rPr>
              <w:t>Individual t</w:t>
            </w:r>
            <w:r w:rsidRPr="001833A6">
              <w:rPr>
                <w:shd w:val="clear" w:color="auto" w:fill="FFFFFF"/>
              </w:rPr>
              <w:t xml:space="preserve">icks vary </w:t>
            </w:r>
            <w:r w:rsidRPr="00EB582B">
              <w:t>greatly</w:t>
            </w:r>
            <w:r w:rsidRPr="001833A6">
              <w:rPr>
                <w:shd w:val="clear" w:color="auto" w:fill="FFFFFF"/>
              </w:rPr>
              <w:t xml:space="preserve"> in susceptibility to </w:t>
            </w:r>
            <w:r>
              <w:rPr>
                <w:shd w:val="clear" w:color="auto" w:fill="FFFFFF"/>
              </w:rPr>
              <w:t>EPF</w:t>
            </w:r>
            <w:r w:rsidRPr="001833A6">
              <w:rPr>
                <w:shd w:val="clear" w:color="auto" w:fill="FFFFFF"/>
              </w:rPr>
              <w:t xml:space="preserve"> infection</w:t>
            </w:r>
            <w:r>
              <w:rPr>
                <w:shd w:val="clear" w:color="auto" w:fill="FFFFFF"/>
              </w:rPr>
              <w:t>,</w:t>
            </w:r>
            <w:r w:rsidRPr="001833A6">
              <w:rPr>
                <w:shd w:val="clear" w:color="auto" w:fill="FFFFFF"/>
              </w:rPr>
              <w:t xml:space="preserve"> related to species, life stage, engorgement status, fungal species, strain, formulation, and rate challenged against. </w:t>
            </w:r>
            <w:r>
              <w:t>Tick eggs are highly susceptible to fungi and in one study up to 100% of the eggs exposed to fungi under laboratory conditions did not hatch.</w:t>
            </w:r>
          </w:p>
          <w:p w14:paraId="79F50413" w14:textId="77777777" w:rsidR="006A5448" w:rsidRDefault="006A5448" w:rsidP="003A03AD">
            <w:pPr>
              <w:pStyle w:val="ListParagraph"/>
              <w:ind w:left="315"/>
            </w:pPr>
            <w:r w:rsidRPr="00135DC3">
              <w:t>Under lab conditions</w:t>
            </w:r>
            <w:r w:rsidRPr="00EB582B">
              <w:rPr>
                <w:i/>
                <w:iCs/>
              </w:rPr>
              <w:t>, Metarhizium anisopliae</w:t>
            </w:r>
            <w:r w:rsidRPr="00135DC3">
              <w:t xml:space="preserve"> and </w:t>
            </w:r>
            <w:r w:rsidRPr="00EB582B">
              <w:rPr>
                <w:i/>
                <w:iCs/>
              </w:rPr>
              <w:t>Beauveria bassiana</w:t>
            </w:r>
            <w:r w:rsidRPr="00135DC3">
              <w:t xml:space="preserve"> appear to be the most pathogenic</w:t>
            </w:r>
            <w:r>
              <w:t xml:space="preserve"> EPF</w:t>
            </w:r>
            <w:r w:rsidRPr="00135DC3">
              <w:t xml:space="preserve"> species</w:t>
            </w:r>
            <w:r>
              <w:t xml:space="preserve">. </w:t>
            </w:r>
            <w:r w:rsidRPr="00EB582B">
              <w:rPr>
                <w:shd w:val="clear" w:color="auto" w:fill="FFFFFF"/>
              </w:rPr>
              <w:t xml:space="preserve">An Australian study found some Australian isolates of </w:t>
            </w:r>
            <w:r w:rsidRPr="00EB582B">
              <w:rPr>
                <w:i/>
                <w:iCs/>
                <w:shd w:val="clear" w:color="auto" w:fill="FFFFFF"/>
              </w:rPr>
              <w:t>M. anisopliae</w:t>
            </w:r>
            <w:r w:rsidRPr="00EB582B">
              <w:rPr>
                <w:shd w:val="clear" w:color="auto" w:fill="FFFFFF"/>
              </w:rPr>
              <w:t xml:space="preserve"> are extremely effective at killing ticks in the </w:t>
            </w:r>
            <w:r w:rsidRPr="00EB582B">
              <w:t>laboratory</w:t>
            </w:r>
            <w:r w:rsidRPr="00EB582B">
              <w:rPr>
                <w:shd w:val="clear" w:color="auto" w:fill="FFFFFF"/>
              </w:rPr>
              <w:t xml:space="preserve">, with death occurring in 100% of ticks within two days. However, </w:t>
            </w:r>
            <w:r>
              <w:rPr>
                <w:shd w:val="clear" w:color="auto" w:fill="FFFFFF"/>
              </w:rPr>
              <w:t>f</w:t>
            </w:r>
            <w:r w:rsidRPr="00EB582B">
              <w:rPr>
                <w:shd w:val="clear" w:color="auto" w:fill="FFFFFF"/>
              </w:rPr>
              <w:t>ield and pen trials have provided inconclusive evidence as to the commercial potential of a fungal biopesticide for tick control. For example, s</w:t>
            </w:r>
            <w:r>
              <w:t xml:space="preserve">everal studies researching on-host spray formulations of </w:t>
            </w:r>
            <w:r w:rsidRPr="00EB582B">
              <w:rPr>
                <w:i/>
                <w:iCs/>
              </w:rPr>
              <w:t>M. anisopliae</w:t>
            </w:r>
            <w:r>
              <w:t xml:space="preserve"> spores on cattle infested with </w:t>
            </w:r>
            <w:r w:rsidRPr="00EB582B">
              <w:rPr>
                <w:i/>
                <w:iCs/>
              </w:rPr>
              <w:t>R. microplus</w:t>
            </w:r>
            <w:r>
              <w:t xml:space="preserve"> or </w:t>
            </w:r>
            <w:r w:rsidRPr="00EB582B">
              <w:rPr>
                <w:i/>
                <w:iCs/>
              </w:rPr>
              <w:t>R. decoloratus</w:t>
            </w:r>
            <w:r>
              <w:t xml:space="preserve"> ticks at various development </w:t>
            </w:r>
            <w:r w:rsidRPr="00952030">
              <w:t>stages</w:t>
            </w:r>
            <w:r>
              <w:t xml:space="preserve"> found insignificant or low reductions (up to 50%) of the on-host tick populations. </w:t>
            </w:r>
          </w:p>
          <w:p w14:paraId="47AA3354" w14:textId="77777777" w:rsidR="006A5448" w:rsidRDefault="006A5448" w:rsidP="003A03AD">
            <w:pPr>
              <w:pStyle w:val="ListParagraph"/>
              <w:ind w:left="315"/>
            </w:pPr>
            <w:r>
              <w:t xml:space="preserve">An Australian trial showed that a possible </w:t>
            </w:r>
            <w:r w:rsidRPr="00EB582B">
              <w:rPr>
                <w:i/>
                <w:iCs/>
              </w:rPr>
              <w:t>M. anisopliae</w:t>
            </w:r>
            <w:r>
              <w:t xml:space="preserve"> pesticide </w:t>
            </w:r>
            <w:r w:rsidRPr="00EB582B">
              <w:rPr>
                <w:shd w:val="clear" w:color="auto" w:fill="FFFFFF"/>
              </w:rPr>
              <w:t>has potential for the control of buffalo flies but has limited efficacy against cattle ticks</w:t>
            </w:r>
            <w:r>
              <w:rPr>
                <w:shd w:val="clear" w:color="auto" w:fill="FFFFFF"/>
              </w:rPr>
              <w:t>.</w:t>
            </w:r>
          </w:p>
          <w:p w14:paraId="6780030B" w14:textId="77777777" w:rsidR="006A5448" w:rsidRDefault="006A5448" w:rsidP="003A03AD">
            <w:pPr>
              <w:pStyle w:val="ListParagraph"/>
              <w:ind w:left="315"/>
            </w:pPr>
            <w:r>
              <w:t xml:space="preserve">Another on-host study demonstrated that dipping, surface treatment and spraying all resulted in a dose dependent effect leading to faster mortality of ticks. </w:t>
            </w:r>
          </w:p>
          <w:p w14:paraId="35019B8E" w14:textId="77777777" w:rsidR="006A5448" w:rsidRDefault="006A5448" w:rsidP="003A03AD">
            <w:pPr>
              <w:pStyle w:val="ListParagraph"/>
              <w:ind w:left="315"/>
            </w:pPr>
            <w:r>
              <w:t xml:space="preserve">Other studies looked in off-host formulations of </w:t>
            </w:r>
            <w:r w:rsidRPr="00272503">
              <w:rPr>
                <w:i/>
                <w:iCs/>
              </w:rPr>
              <w:t>M</w:t>
            </w:r>
            <w:r>
              <w:rPr>
                <w:i/>
                <w:iCs/>
              </w:rPr>
              <w:t xml:space="preserve">. </w:t>
            </w:r>
            <w:r w:rsidRPr="00272503">
              <w:rPr>
                <w:i/>
                <w:iCs/>
              </w:rPr>
              <w:t>anisopliae</w:t>
            </w:r>
            <w:r>
              <w:rPr>
                <w:i/>
                <w:iCs/>
              </w:rPr>
              <w:t xml:space="preserve">s </w:t>
            </w:r>
            <w:r>
              <w:t xml:space="preserve">where the fungus is sprayed onto foliage of pasture and found that 50% or more ticks in the field became infested with the fungus after </w:t>
            </w:r>
            <w:r>
              <w:lastRenderedPageBreak/>
              <w:t xml:space="preserve">2–4 weeks. On field application is only short-lived, with conidia reducing quickly due to UV light exposure. </w:t>
            </w:r>
          </w:p>
        </w:tc>
        <w:tc>
          <w:tcPr>
            <w:tcW w:w="2410" w:type="dxa"/>
          </w:tcPr>
          <w:p w14:paraId="19B97945" w14:textId="28855867" w:rsidR="006A5448" w:rsidRDefault="006A5448" w:rsidP="003A03AD">
            <w:r>
              <w:lastRenderedPageBreak/>
              <w:fldChar w:fldCharType="begin"/>
            </w:r>
            <w:r w:rsidR="006B0536">
              <w:instrText xml:space="preserve"> ADDIN ZOTERO_ITEM CSL_CITATION {"citationID":"iRTv7ZY9","properties":{"formattedCitation":"(Samish et al. 2004; de Miranda Santos et al. 2018; Leemon and Jonsson 2008; FlyBoss 2024; Baldacchino et al. 2018; Weeks et al. 2018; Bharadwaj and Stafford 2012)","plainCitation":"(Samish et al. 2004; de Miranda Santos et al. 2018; Leemon and Jonsson 2008; FlyBoss 2024; Baldacchino et al. 2018; Weeks et al. 2018; Bharadwaj and Stafford 2012)","noteIndex":0},"citationItems":[{"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95,"uris":["http://zotero.org/groups/4707929/items/2JIMEZWI"],"itemData":{"id":7895,"type":"article-journal","abstract":"Thirty-one isolates of Metarhizium anisopliae were bioassayed against the cattle tick (Boophilus microplus). More than half of the isolates showed a high degree of virulence to ticks. Radial growth curves for growth between 20 degrees C and 40 degrees C were obtained for all isolates. This information together with information on virulence will be important for the selection of isolates suitable to kill ticks on the surface of cattle. A biopesticide for cattle ticks must kill ticks rapidly at temperatures within the upper end of most isolates' growth curves. It was also found that the time taken to achieve 100% tick mortality in vitro using a virulent isolate could be halved by applying conidia in a 10% oil emulsion. Scanning electron microscopy and light microscopy were used to investigate and compare the germination and penetration of conidia formulated in aqueous and oil formulations. It was found that conidia in both formulations were able to germinate and produce appressoria on the surface of ticks in less than 11h. Marked weakness within 26h, followed by extensive hyphal growth on the cuticle characterised the invasion of ticks by M. anisopliae.","container-title":"Journal of Invertebrate Pathology","DOI":"10.1016/j.jip.2007.07.006","ISSN":"0022-2011","issue":"1","journalAbbreviation":"J Invertebr Pathol","language":"eng","note":"PMID: 17764687","page":"40-49","source":"PubMed","title":"Laboratory studies on Australian isolates of Metarhizium anisopliae as a biopesticide for the cattle tick Boophilus microplus","volume":"97","author":[{"family":"Leemon","given":"D. M."},{"family":"Jonsson","given":"N. N."}],"issued":{"date-parts":[["2008",1]]}}},{"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id":7898,"uris":["http://zotero.org/groups/4707929/items/7PRYNM9I"],"itemData":{"id":7898,"type":"article-journal","abstract":"An emulsifiable concentrate (EC) and granular (G) formulation of the entomopathogenic fungus, Metarhizium brunneum strain F52 (formerly Metarhizium anisopliae strain F52) were tested against unfed adults and nymphs of Ixodes scapularis Say in the laboratory. Three exposure methods; dip, surface contact, and direct spray application, and three exposure time intervals (3, 30, and 300 min) were used to evaluate the EC formulation. Application rates ranged from 2.6 × 102 to 2.6 × 108 conidia/cm2. The surface treatment was used for granular formulation with concentrations ranging from 2.3 × 105 to 2.3 × 107 conidia/cm2 for same three exposure times. Both the EC and G formulations of this fungus were highly pathogenic against I. scapularis adults and nymphs. Logistic regression analysis found formulation, spore concentration, time of exposure, and observation period were significant or highly significant factors influencing tick mortality. For adult I. scapularis, the spray application with the EC formulation of M. brunneum F52 resulted in a lower LC50 (5.9 × 104 conidia/cm2) at 30 min than surface exposure to the EC (LC50 = 1.3 × 106 conidia/cm2) or G formulation (LC50 = 8.1 × 105 conidia/cm2). At higher concentrations, fungal activity was evident in adult I. scapularis held at 5°C suggesting the fungus may provide control in the cooler fall season. While the observed pathogenicity of a fungus against ticks can be dependent upon the bioassay assessment, we found nymphs and adults of I. scapularis to be highly susceptible to M. brunneum F52, regardless of the exposure method used.","container-title":"Journal of Economic Entomology","DOI":"10.1603/EC11169","ISSN":"0022-0493","issue":"1","journalAbbreviation":"Journal of Economic Entomology","page":"222-231","source":"Silverchair","title":"Susceptibility of Ixodes scapularis (Acari: Ixodidae) to Metarhizium brunneum F52 (Hypocreales: Clavicipitaceae) Using Three Exposure Assays in the Laboratory","title-short":"Susceptibility of Ixodes scapularis (Acari","volume":"105","author":[{"family":"Bharadwaj","given":"Anuja"},{"family":"Stafford","given":"Kirby C.","suffix":"III"}],"issued":{"date-parts":[["2012",2,1]]}}}],"schema":"https://github.com/citation-style-language/schema/raw/master/csl-citation.json"} </w:instrText>
            </w:r>
            <w:r>
              <w:fldChar w:fldCharType="separate"/>
            </w:r>
            <w:r w:rsidR="003B0144">
              <w:rPr>
                <w:noProof/>
              </w:rPr>
              <w:t>(Samish et al. 2004; de Miranda Santos et al. 2018; Leemon and Jonsson 2008; FlyBoss 2024; Baldacchino et al. 2018; Weeks et al. 2018; Bharadwaj and Stafford 2012)</w:t>
            </w:r>
            <w:r>
              <w:fldChar w:fldCharType="end"/>
            </w:r>
            <w:r>
              <w:t>.</w:t>
            </w:r>
          </w:p>
        </w:tc>
      </w:tr>
      <w:tr w:rsidR="006A5448" w14:paraId="5DC580C8" w14:textId="77777777" w:rsidTr="00072D53">
        <w:tc>
          <w:tcPr>
            <w:tcW w:w="1843" w:type="dxa"/>
          </w:tcPr>
          <w:p w14:paraId="47361A8E" w14:textId="77777777" w:rsidR="006A5448" w:rsidRPr="00CB5952" w:rsidRDefault="006A5448" w:rsidP="003A03AD">
            <w:pPr>
              <w:rPr>
                <w:b/>
                <w:bCs/>
              </w:rPr>
            </w:pPr>
            <w:r w:rsidRPr="00CB5952">
              <w:rPr>
                <w:b/>
                <w:bCs/>
              </w:rPr>
              <w:t>Applicable to Australia</w:t>
            </w:r>
          </w:p>
        </w:tc>
        <w:tc>
          <w:tcPr>
            <w:tcW w:w="9639" w:type="dxa"/>
          </w:tcPr>
          <w:p w14:paraId="01A58DBC" w14:textId="77777777" w:rsidR="006A5448" w:rsidRDefault="006A5448" w:rsidP="003A03AD">
            <w:pPr>
              <w:pStyle w:val="ListParagraph"/>
              <w:ind w:left="315"/>
            </w:pPr>
            <w:r>
              <w:t>C</w:t>
            </w:r>
            <w:r w:rsidRPr="00135DC3">
              <w:t>ommercial</w:t>
            </w:r>
            <w:r>
              <w:t xml:space="preserve"> formulations of </w:t>
            </w:r>
            <w:r w:rsidRPr="00D317E4">
              <w:rPr>
                <w:i/>
                <w:iCs/>
              </w:rPr>
              <w:t>Metarhizium anisopliae</w:t>
            </w:r>
            <w:r>
              <w:t xml:space="preserve"> are not available in Australia for ticks.</w:t>
            </w:r>
          </w:p>
          <w:p w14:paraId="473B1819" w14:textId="77777777" w:rsidR="006A5448" w:rsidRDefault="006A5448" w:rsidP="003A03AD">
            <w:pPr>
              <w:pStyle w:val="ListParagraph"/>
              <w:ind w:left="315"/>
            </w:pPr>
            <w:r>
              <w:rPr>
                <w:shd w:val="clear" w:color="auto" w:fill="FFFFFF"/>
              </w:rPr>
              <w:t>In the USA, there are a small number of p</w:t>
            </w:r>
            <w:r w:rsidRPr="00135DC3">
              <w:rPr>
                <w:shd w:val="clear" w:color="auto" w:fill="FFFFFF"/>
              </w:rPr>
              <w:t>roducts available for use against ticks</w:t>
            </w:r>
            <w:r>
              <w:rPr>
                <w:shd w:val="clear" w:color="auto" w:fill="FFFFFF"/>
              </w:rPr>
              <w:t xml:space="preserve">. They are either field sprays, emulsions, or dips. </w:t>
            </w:r>
          </w:p>
        </w:tc>
        <w:tc>
          <w:tcPr>
            <w:tcW w:w="2410" w:type="dxa"/>
          </w:tcPr>
          <w:p w14:paraId="411856C4" w14:textId="6786EA36" w:rsidR="006A5448" w:rsidRDefault="006A5448" w:rsidP="003A03AD">
            <w:r>
              <w:fldChar w:fldCharType="begin"/>
            </w:r>
            <w:r w:rsidR="006B0536">
              <w:instrText xml:space="preserve"> ADDIN ZOTERO_ITEM CSL_CITATION {"citationID":"8qN1KxzM","properties":{"formattedCitation":"(Sullivan et al. 2022)","plainCitation":"(Sullivan et al. 2022)","noteIndex":0},"citationItems":[{"id":7899,"uris":["http://zotero.org/groups/4707929/items/JZQFXRUK"],"itemData":{"id":7899,"type":"article-journal","abstract":"Simple Summary\nMicrobial biopesticides containing entomopathogenic fungi have potential in tick management. In this review, we compiled a comprehensive list of the use of commercialized Metarhizium and Beauveria-based biopesticides in the USA that have been tested against ixodid ticks under laboratory and field conditions and when used as a part of integrated tick management. Despite considerable progress in the development of fungal biopesticides over the past 20 years, the establishment of commercial products available for use against ticks continues to be slow. There is a need for the development of sustainable, nonchemical tick management strategies. Until efficacious fungus-based products become more available, tick management will rely primarily on synthetic chemical acaricides, with natural-product acaricides as the alternative.\n\nAbstract\nThere is a need for the development of sustainable, nonchemical tick management strategies. Mycoacaricide and mycoinsecticide product development worldwide has focused primarily on fungi in the genera Beauveria (Hypocreales: Cordycipitaceae) and Metarhizium (Hypocreales: Clavicipitaceae). Microbial biopesticides containing entomopathogenic fungi have potential in tick management. However, despite considerable progress in the development of fungal biopesticides over the past 20 years, the establishment of commercial products available for use against ticks continues to be slow. We reviewed published scientific literature and compiled a comprehensive list of reports of the effectiveness of commercial biopesticides based on the fungal genera Metarhizium and Beauveria and registered for use in the USA against ixodid ticks under laboratory and field conditions. We also report on results when these biopesticides were used as a part of integrated tick management. Until efficacious fungus-based products become more available, tick management will rely primarily on synthetic chemical acaricides, with natural-product acaricides as the alternative.","container-title":"Insects","DOI":"10.3390/insects13030260","ISSN":"2075-4450","issue":"3","journalAbbreviation":"Insects","note":"PMID: 35323558\nPMCID: PMC8952794","page":"260","source":"PubMed Central","title":"A Review of Commercial Metarhizium- and Beauveria-Based Biopesticides for the Biological Control of Ticks in the USA","volume":"13","author":[{"family":"Sullivan","given":"Cheryl Frank"},{"family":"Parker","given":"Bruce L."},{"family":"Skinner","given":"Margaret"}],"issued":{"date-parts":[["2022",3,5]]}}}],"schema":"https://github.com/citation-style-language/schema/raw/master/csl-citation.json"} </w:instrText>
            </w:r>
            <w:r>
              <w:fldChar w:fldCharType="separate"/>
            </w:r>
            <w:r>
              <w:rPr>
                <w:noProof/>
              </w:rPr>
              <w:t>(Sullivan et al. 2022)</w:t>
            </w:r>
            <w:r>
              <w:fldChar w:fldCharType="end"/>
            </w:r>
          </w:p>
        </w:tc>
      </w:tr>
      <w:tr w:rsidR="006A5448" w14:paraId="6E002984" w14:textId="77777777" w:rsidTr="00072D53">
        <w:tc>
          <w:tcPr>
            <w:tcW w:w="1843" w:type="dxa"/>
          </w:tcPr>
          <w:p w14:paraId="7CEA61DA" w14:textId="77777777" w:rsidR="006A5448" w:rsidRPr="00CB5952" w:rsidRDefault="006A5448" w:rsidP="003A03AD">
            <w:pPr>
              <w:rPr>
                <w:b/>
                <w:bCs/>
              </w:rPr>
            </w:pPr>
            <w:r w:rsidRPr="00CB5952">
              <w:rPr>
                <w:b/>
                <w:bCs/>
              </w:rPr>
              <w:t>Impact on animals, humans, environment</w:t>
            </w:r>
          </w:p>
        </w:tc>
        <w:tc>
          <w:tcPr>
            <w:tcW w:w="9639" w:type="dxa"/>
          </w:tcPr>
          <w:p w14:paraId="46B8E94C" w14:textId="77777777" w:rsidR="006A5448" w:rsidRDefault="006A5448" w:rsidP="003A03AD">
            <w:r>
              <w:t xml:space="preserve">Non target beneficial insects may be impacted (e.g., dung beetles). </w:t>
            </w:r>
          </w:p>
        </w:tc>
        <w:tc>
          <w:tcPr>
            <w:tcW w:w="2410" w:type="dxa"/>
          </w:tcPr>
          <w:p w14:paraId="3EDAE140" w14:textId="77777777" w:rsidR="006A5448" w:rsidRDefault="006A5448" w:rsidP="003A03AD"/>
        </w:tc>
      </w:tr>
      <w:tr w:rsidR="006A5448" w14:paraId="3EFC2760" w14:textId="77777777" w:rsidTr="00072D53">
        <w:tc>
          <w:tcPr>
            <w:tcW w:w="1843" w:type="dxa"/>
          </w:tcPr>
          <w:p w14:paraId="1745A1EB" w14:textId="77777777" w:rsidR="006A5448" w:rsidRPr="00CB5952" w:rsidRDefault="006A5448" w:rsidP="003A03AD">
            <w:pPr>
              <w:rPr>
                <w:b/>
                <w:bCs/>
              </w:rPr>
            </w:pPr>
            <w:r w:rsidRPr="00CB5952">
              <w:rPr>
                <w:b/>
                <w:bCs/>
              </w:rPr>
              <w:t>Limitations</w:t>
            </w:r>
          </w:p>
        </w:tc>
        <w:tc>
          <w:tcPr>
            <w:tcW w:w="9639" w:type="dxa"/>
          </w:tcPr>
          <w:p w14:paraId="65617CAD" w14:textId="77777777" w:rsidR="006A5448" w:rsidRPr="001833A6" w:rsidRDefault="006A5448" w:rsidP="003A03AD">
            <w:pPr>
              <w:pStyle w:val="ListParagraph"/>
              <w:ind w:left="315"/>
              <w:rPr>
                <w:rFonts w:ascii="Times New Roman" w:hAnsi="Times New Roman"/>
                <w:sz w:val="24"/>
              </w:rPr>
            </w:pPr>
            <w:r>
              <w:t>Can be expensive to mass produce EPF and products have a limited shelf-life.</w:t>
            </w:r>
          </w:p>
          <w:p w14:paraId="67F8DD8D" w14:textId="77777777" w:rsidR="006A5448" w:rsidRPr="001833A6" w:rsidRDefault="006A5448" w:rsidP="003A03AD">
            <w:pPr>
              <w:pStyle w:val="ListParagraph"/>
              <w:ind w:left="315"/>
              <w:rPr>
                <w:rFonts w:ascii="Times New Roman" w:hAnsi="Times New Roman"/>
                <w:sz w:val="24"/>
              </w:rPr>
            </w:pPr>
            <w:r>
              <w:t>EPF are susceptible to UV radiation.</w:t>
            </w:r>
          </w:p>
          <w:p w14:paraId="515848DB" w14:textId="77777777" w:rsidR="006A5448" w:rsidRPr="001833A6" w:rsidRDefault="006A5448" w:rsidP="003A03AD">
            <w:pPr>
              <w:pStyle w:val="ListParagraph"/>
              <w:ind w:left="315"/>
              <w:rPr>
                <w:rFonts w:ascii="Times New Roman" w:hAnsi="Times New Roman"/>
                <w:sz w:val="24"/>
              </w:rPr>
            </w:pPr>
            <w:r>
              <w:t>They are slow in killing of tick hosts.</w:t>
            </w:r>
          </w:p>
          <w:p w14:paraId="42EFE335" w14:textId="77777777" w:rsidR="006A5448" w:rsidRDefault="006A5448" w:rsidP="003A03AD">
            <w:pPr>
              <w:pStyle w:val="ListParagraph"/>
              <w:ind w:left="315"/>
            </w:pPr>
            <w:r>
              <w:t xml:space="preserve">Not target specific. A newly identified local fungus species </w:t>
            </w:r>
            <w:r w:rsidRPr="00272503">
              <w:rPr>
                <w:i/>
                <w:iCs/>
              </w:rPr>
              <w:t xml:space="preserve">Beauveria </w:t>
            </w:r>
            <w:r>
              <w:rPr>
                <w:i/>
                <w:iCs/>
              </w:rPr>
              <w:t>australis</w:t>
            </w:r>
            <w:r>
              <w:t xml:space="preserve"> has recently been identified to infest dung beetles. </w:t>
            </w:r>
            <w:r w:rsidRPr="00272503">
              <w:rPr>
                <w:i/>
                <w:iCs/>
              </w:rPr>
              <w:t>Beauveria bassiana</w:t>
            </w:r>
            <w:r>
              <w:t xml:space="preserve"> has also been reported in Australian soils and is known to also decimate dung beetle populations. </w:t>
            </w:r>
          </w:p>
        </w:tc>
        <w:tc>
          <w:tcPr>
            <w:tcW w:w="2410" w:type="dxa"/>
          </w:tcPr>
          <w:p w14:paraId="07EC4671" w14:textId="6A6D5295" w:rsidR="006A5448" w:rsidRDefault="006A5448" w:rsidP="003A03AD">
            <w:r>
              <w:fldChar w:fldCharType="begin"/>
            </w:r>
            <w:r w:rsidR="006B0536">
              <w:instrText xml:space="preserve"> ADDIN ZOTERO_ITEM CSL_CITATION {"citationID":"gYbEsLpT","properties":{"formattedCitation":"(Samish et al. 2004; de Miranda Santos et al. 2018; Weeks et al. 2018; Caron et al. 2023)","plainCitation":"(Samish et al. 2004; de Miranda Santos et al. 2018; Weeks et al. 2018; Caron et al. 2023)","noteIndex":0},"citationItems":[{"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97,"uris":["http://zotero.org/groups/4707929/items/98HM5PQD"],"itemData":{"id":7897,"type":"chapter","container-title":"Pests and vector-borne diseases in the livestock industry","edition":"1","event-place":"Leiden, The Netherlands","publisher":"Wageningen Academic","publisher-place":"Leiden, The Netherlands","source":"https://doi.org/10.3920/978-90-8686-863-6_12","title":"12. Biological control of livestock pests: entomopathogens","author":[{"family":"Weeks","given":"E.N"},{"family":"Machtinger","given":"E.T"},{"family":"Leemon","given":"D"},{"family":"Geden","given":"C.J"}],"issued":{"date-parts":[["2018"]]}}},{"id":7873,"uris":["http://zotero.org/groups/4707929/items/PJSVZ4N7"],"itemData":{"id":7873,"type":"article-journal","abstract":"Exotic dung beetles have been introduced to Australia for over 50 years to mitigate issues caused by dung produced by livestock. This study aims at identifying fungi affecting a beetle colony and investigating their source. Fungal hyphae emerging from the cuticle of dead beetles were cultured and a multigene phylogeny showed that Beauveria bassiana and B. australis both infected these introduced beetles, likely acquired through local soil or dung. This is the first record of B. australis infecting family Scarabaeidae. This study highlights the importance of fungal outbreak management in insect rearing before release, and challenges associated with new pathogens.","container-title":"Journal of Invertebrate Pathology","DOI":"10.1016/j.jip.2023.107889","ISSN":"0022-2011","journalAbbreviation":"Journal of Invertebrate Pathology","page":"107889","source":"ScienceDirect","title":"&lt;i&gt;Beauveria australis&lt;/i&gt; finds a new host in French dung beetles introduced to Australia","volume":"197","author":[{"family":"Caron","given":"Valerie"},{"family":"Pérez Vila","given":"Saleta"},{"family":"Gueidan","given":"Cécile"}],"issued":{"date-parts":[["2023",3,1]]}}}],"schema":"https://github.com/citation-style-language/schema/raw/master/csl-citation.json"} </w:instrText>
            </w:r>
            <w:r>
              <w:fldChar w:fldCharType="separate"/>
            </w:r>
            <w:r>
              <w:rPr>
                <w:noProof/>
              </w:rPr>
              <w:t>(Samish et al. 2004; de Miranda Santos et al. 2018; Weeks et al. 2018; Caron et al. 2023)</w:t>
            </w:r>
            <w:r>
              <w:fldChar w:fldCharType="end"/>
            </w:r>
            <w:r>
              <w:t>.</w:t>
            </w:r>
          </w:p>
          <w:p w14:paraId="0E571CE5" w14:textId="77777777" w:rsidR="006A5448" w:rsidRDefault="006A5448" w:rsidP="003A03AD"/>
        </w:tc>
      </w:tr>
    </w:tbl>
    <w:p w14:paraId="1C3CA606" w14:textId="41AFAB01" w:rsidR="00B40DC5" w:rsidRDefault="00B40DC5" w:rsidP="006A5448"/>
    <w:p w14:paraId="0B400B80" w14:textId="77777777" w:rsidR="00B40DC5" w:rsidRDefault="00B40DC5">
      <w:pPr>
        <w:spacing w:after="0" w:line="240" w:lineRule="auto"/>
      </w:pPr>
      <w:r>
        <w:br w:type="page"/>
      </w:r>
    </w:p>
    <w:p w14:paraId="363EB7B2" w14:textId="1A9C9537" w:rsidR="006A5448" w:rsidRDefault="006A5448" w:rsidP="00BF2C20">
      <w:pPr>
        <w:pStyle w:val="Caption"/>
        <w:rPr>
          <w:lang w:eastAsia="en-US"/>
        </w:rPr>
      </w:pPr>
      <w:r>
        <w:lastRenderedPageBreak/>
        <w:t>Table</w:t>
      </w:r>
      <w:r w:rsidR="00870B8E">
        <w:t xml:space="preserve"> 49</w:t>
      </w:r>
      <w:r>
        <w:t xml:space="preserve">. </w:t>
      </w:r>
      <w:r>
        <w:rPr>
          <w:lang w:eastAsia="en-US"/>
        </w:rPr>
        <w:t>Biological control methods for ticks: Entomopathogenic nematodes (EPNs)</w:t>
      </w:r>
    </w:p>
    <w:tbl>
      <w:tblPr>
        <w:tblStyle w:val="TableGrid"/>
        <w:tblW w:w="1389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9639"/>
        <w:gridCol w:w="2410"/>
      </w:tblGrid>
      <w:tr w:rsidR="006A5448" w:rsidRPr="00CB5952" w14:paraId="28C8A5CB" w14:textId="77777777" w:rsidTr="00870B8E">
        <w:trPr>
          <w:cantSplit/>
          <w:tblHeader/>
        </w:trPr>
        <w:tc>
          <w:tcPr>
            <w:tcW w:w="1843" w:type="dxa"/>
          </w:tcPr>
          <w:p w14:paraId="1F19EDCD" w14:textId="6102CF31" w:rsidR="006A5448" w:rsidRPr="00CB5952" w:rsidRDefault="0019257F" w:rsidP="003A03AD">
            <w:pPr>
              <w:rPr>
                <w:b/>
                <w:bCs/>
              </w:rPr>
            </w:pPr>
            <w:bookmarkStart w:id="247" w:name="Table_A49"/>
            <w:bookmarkEnd w:id="247"/>
            <w:r>
              <w:rPr>
                <w:b/>
                <w:bCs/>
              </w:rPr>
              <w:t>Details</w:t>
            </w:r>
          </w:p>
        </w:tc>
        <w:tc>
          <w:tcPr>
            <w:tcW w:w="9639" w:type="dxa"/>
          </w:tcPr>
          <w:p w14:paraId="40C4858C" w14:textId="3013EDA3" w:rsidR="006A5448" w:rsidRPr="0019257F" w:rsidRDefault="0019257F" w:rsidP="003A03AD">
            <w:pPr>
              <w:rPr>
                <w:b/>
                <w:bCs/>
              </w:rPr>
            </w:pPr>
            <w:r w:rsidRPr="0019257F">
              <w:rPr>
                <w:b/>
                <w:bCs/>
              </w:rPr>
              <w:t xml:space="preserve">Description </w:t>
            </w:r>
          </w:p>
        </w:tc>
        <w:tc>
          <w:tcPr>
            <w:tcW w:w="2410" w:type="dxa"/>
          </w:tcPr>
          <w:p w14:paraId="4E442EEA" w14:textId="77777777" w:rsidR="006A5448" w:rsidRPr="00CB5952" w:rsidRDefault="006A5448" w:rsidP="003A03AD">
            <w:pPr>
              <w:rPr>
                <w:b/>
                <w:bCs/>
              </w:rPr>
            </w:pPr>
            <w:r w:rsidRPr="00CB5952">
              <w:rPr>
                <w:b/>
                <w:bCs/>
              </w:rPr>
              <w:t>References</w:t>
            </w:r>
          </w:p>
        </w:tc>
      </w:tr>
      <w:tr w:rsidR="006A5448" w14:paraId="11D95506" w14:textId="77777777" w:rsidTr="00870B8E">
        <w:tc>
          <w:tcPr>
            <w:tcW w:w="1843" w:type="dxa"/>
          </w:tcPr>
          <w:p w14:paraId="348D2DF8" w14:textId="77777777" w:rsidR="006A5448" w:rsidRPr="00CB5952" w:rsidRDefault="006A5448" w:rsidP="003A03AD">
            <w:pPr>
              <w:rPr>
                <w:b/>
                <w:bCs/>
              </w:rPr>
            </w:pPr>
            <w:r w:rsidRPr="00CB5952">
              <w:rPr>
                <w:b/>
                <w:bCs/>
              </w:rPr>
              <w:t>Action</w:t>
            </w:r>
          </w:p>
        </w:tc>
        <w:tc>
          <w:tcPr>
            <w:tcW w:w="9639" w:type="dxa"/>
          </w:tcPr>
          <w:p w14:paraId="2729590A" w14:textId="77777777" w:rsidR="006A5448" w:rsidRDefault="006A5448" w:rsidP="003A03AD">
            <w:pPr>
              <w:pStyle w:val="ListParagraph"/>
              <w:ind w:left="315"/>
            </w:pPr>
            <w:r>
              <w:t>Belong to the f</w:t>
            </w:r>
            <w:r w:rsidRPr="00240044">
              <w:t>amilies</w:t>
            </w:r>
            <w:r>
              <w:t xml:space="preserve"> </w:t>
            </w:r>
            <w:r w:rsidRPr="001148A2">
              <w:rPr>
                <w:i/>
                <w:iCs/>
              </w:rPr>
              <w:t>Steinernematidae</w:t>
            </w:r>
            <w:r>
              <w:t xml:space="preserve"> and </w:t>
            </w:r>
            <w:r w:rsidRPr="001148A2">
              <w:rPr>
                <w:i/>
                <w:iCs/>
              </w:rPr>
              <w:t>Heterorhabditidae</w:t>
            </w:r>
            <w:r>
              <w:t xml:space="preserve"> (Order: </w:t>
            </w:r>
            <w:r w:rsidRPr="001148A2">
              <w:rPr>
                <w:i/>
                <w:iCs/>
              </w:rPr>
              <w:t>Rhabditida</w:t>
            </w:r>
            <w:r>
              <w:t>). Naturally occurring with many different strains.</w:t>
            </w:r>
          </w:p>
          <w:p w14:paraId="78499538" w14:textId="77777777" w:rsidR="006A5448" w:rsidRPr="00B80FD3" w:rsidRDefault="006A5448" w:rsidP="003A03AD">
            <w:pPr>
              <w:pStyle w:val="ListParagraph"/>
              <w:ind w:left="315"/>
            </w:pPr>
            <w:r>
              <w:t>P</w:t>
            </w:r>
            <w:r w:rsidRPr="00240044">
              <w:t>enetrate</w:t>
            </w:r>
            <w:r>
              <w:t xml:space="preserve"> the tick at the mouthparts, spiracles, anus, and genital pore. Once inside, they release symbiotic bacteria that kill the host insect within 24–72 h. EPN multiply within the dead tick, releasing thousands of juveniles into the environment. </w:t>
            </w:r>
          </w:p>
          <w:p w14:paraId="39EE7536" w14:textId="77777777" w:rsidR="006A5448" w:rsidRDefault="006A5448" w:rsidP="003A03AD">
            <w:pPr>
              <w:pStyle w:val="ListParagraph"/>
              <w:ind w:left="315"/>
            </w:pPr>
            <w:r>
              <w:t xml:space="preserve">Low concentration of EPN can cause sublethal </w:t>
            </w:r>
            <w:r w:rsidRPr="00240044">
              <w:t>effects</w:t>
            </w:r>
            <w:r>
              <w:t xml:space="preserve"> on fertility and fecundity by significantly reducing egg mass.</w:t>
            </w:r>
          </w:p>
          <w:p w14:paraId="0C1379CD" w14:textId="77777777" w:rsidR="006A5448" w:rsidRDefault="006A5448" w:rsidP="003A03AD">
            <w:pPr>
              <w:pStyle w:val="ListParagraph"/>
              <w:ind w:left="315"/>
            </w:pPr>
            <w:r>
              <w:t>Time to mortality is longer with ticks compared to other arthropods.</w:t>
            </w:r>
          </w:p>
        </w:tc>
        <w:tc>
          <w:tcPr>
            <w:tcW w:w="2410" w:type="dxa"/>
          </w:tcPr>
          <w:p w14:paraId="62347780" w14:textId="385B3AC3" w:rsidR="006A5448" w:rsidRDefault="006A5448" w:rsidP="003A03AD">
            <w:r>
              <w:fldChar w:fldCharType="begin"/>
            </w:r>
            <w:r w:rsidR="006B0536">
              <w:instrText xml:space="preserve"> ADDIN ZOTERO_ITEM CSL_CITATION {"citationID":"WBZEcM0t","properties":{"formattedCitation":"(de Miranda Santos et al. 2018; Samish et al. 2004)","plainCitation":"(de Miranda Santos et al. 2018; Samish et al. 2004)","noteIndex":0},"citationItems":[{"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schema":"https://github.com/citation-style-language/schema/raw/master/csl-citation.json"} </w:instrText>
            </w:r>
            <w:r>
              <w:fldChar w:fldCharType="separate"/>
            </w:r>
            <w:r>
              <w:rPr>
                <w:noProof/>
              </w:rPr>
              <w:t>(de Miranda Santos et al. 2018; Samish et al. 2004)</w:t>
            </w:r>
            <w:r>
              <w:fldChar w:fldCharType="end"/>
            </w:r>
          </w:p>
        </w:tc>
      </w:tr>
      <w:tr w:rsidR="006A5448" w14:paraId="7772D4CE" w14:textId="77777777" w:rsidTr="00870B8E">
        <w:tc>
          <w:tcPr>
            <w:tcW w:w="1843" w:type="dxa"/>
          </w:tcPr>
          <w:p w14:paraId="599F93C1" w14:textId="77777777" w:rsidR="006A5448" w:rsidRPr="00CB5952" w:rsidRDefault="006A5448" w:rsidP="003A03AD">
            <w:pPr>
              <w:rPr>
                <w:b/>
                <w:bCs/>
              </w:rPr>
            </w:pPr>
            <w:r w:rsidRPr="00CB5952">
              <w:rPr>
                <w:b/>
                <w:bCs/>
              </w:rPr>
              <w:t>Target ticks</w:t>
            </w:r>
          </w:p>
        </w:tc>
        <w:tc>
          <w:tcPr>
            <w:tcW w:w="9639" w:type="dxa"/>
          </w:tcPr>
          <w:p w14:paraId="59F44561" w14:textId="77777777" w:rsidR="006A5448" w:rsidRDefault="006A5448" w:rsidP="003A03AD">
            <w:r>
              <w:t>Ixodid species</w:t>
            </w:r>
          </w:p>
        </w:tc>
        <w:tc>
          <w:tcPr>
            <w:tcW w:w="2410" w:type="dxa"/>
          </w:tcPr>
          <w:p w14:paraId="0B167428" w14:textId="77777777" w:rsidR="006A5448" w:rsidRDefault="006A5448" w:rsidP="003A03AD"/>
        </w:tc>
      </w:tr>
      <w:tr w:rsidR="006A5448" w14:paraId="39A98BF8" w14:textId="77777777" w:rsidTr="00870B8E">
        <w:tc>
          <w:tcPr>
            <w:tcW w:w="1843" w:type="dxa"/>
          </w:tcPr>
          <w:p w14:paraId="0B5ADE79" w14:textId="77777777" w:rsidR="006A5448" w:rsidRPr="00CB5952" w:rsidRDefault="006A5448" w:rsidP="003A03AD">
            <w:pPr>
              <w:rPr>
                <w:b/>
                <w:bCs/>
              </w:rPr>
            </w:pPr>
            <w:r w:rsidRPr="00CB5952">
              <w:rPr>
                <w:b/>
                <w:bCs/>
              </w:rPr>
              <w:t>Effectiveness</w:t>
            </w:r>
          </w:p>
        </w:tc>
        <w:tc>
          <w:tcPr>
            <w:tcW w:w="9639" w:type="dxa"/>
          </w:tcPr>
          <w:p w14:paraId="38157032" w14:textId="77777777" w:rsidR="006A5448" w:rsidRDefault="006A5448" w:rsidP="003A03AD">
            <w:pPr>
              <w:pStyle w:val="ListParagraph"/>
              <w:ind w:left="315"/>
            </w:pPr>
            <w:r>
              <w:t>EPN does not have a great efficacy on ticks.</w:t>
            </w:r>
          </w:p>
          <w:p w14:paraId="297DF666" w14:textId="77777777" w:rsidR="006A5448" w:rsidRPr="00B80FD3" w:rsidRDefault="006A5448" w:rsidP="003A03AD">
            <w:pPr>
              <w:pStyle w:val="ListParagraph"/>
              <w:ind w:left="315"/>
            </w:pPr>
            <w:r>
              <w:rPr>
                <w:shd w:val="clear" w:color="auto" w:fill="FFFFFF"/>
              </w:rPr>
              <w:t xml:space="preserve">Ticks vary </w:t>
            </w:r>
            <w:r w:rsidRPr="00EB582B">
              <w:t>greatly</w:t>
            </w:r>
            <w:r>
              <w:rPr>
                <w:shd w:val="clear" w:color="auto" w:fill="FFFFFF"/>
              </w:rPr>
              <w:t xml:space="preserve"> in susceptibility to EPN infection, generally related to species, life stage, engorgement status, nematode species, strain, formulation, and nematode concentration.</w:t>
            </w:r>
          </w:p>
          <w:p w14:paraId="60625E6D" w14:textId="77777777" w:rsidR="006A5448" w:rsidRPr="001148A2" w:rsidRDefault="006A5448" w:rsidP="003A03AD">
            <w:pPr>
              <w:pStyle w:val="ListParagraph"/>
              <w:ind w:left="315"/>
            </w:pPr>
            <w:r>
              <w:t>Studies have demonstrated that EPNs sprayed on soil covered with leaf litter or grass were more efficient in killing ticks compared with those sprayed on uncovered soil.</w:t>
            </w:r>
          </w:p>
        </w:tc>
        <w:tc>
          <w:tcPr>
            <w:tcW w:w="2410" w:type="dxa"/>
          </w:tcPr>
          <w:p w14:paraId="38CD5E5B" w14:textId="112BEA24" w:rsidR="006A5448" w:rsidRDefault="006A5448" w:rsidP="003A03AD">
            <w:r>
              <w:fldChar w:fldCharType="begin"/>
            </w:r>
            <w:r w:rsidR="006B0536">
              <w:instrText xml:space="preserve"> ADDIN ZOTERO_ITEM CSL_CITATION {"citationID":"lpEtUFFV","properties":{"formattedCitation":"(de Miranda Santos et al. 2018; Samish et al. 2004)","plainCitation":"(de Miranda Santos et al. 2018; Samish et al. 2004)","noteIndex":0},"citationItems":[{"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schema":"https://github.com/citation-style-language/schema/raw/master/csl-citation.json"} </w:instrText>
            </w:r>
            <w:r>
              <w:fldChar w:fldCharType="separate"/>
            </w:r>
            <w:r>
              <w:rPr>
                <w:noProof/>
              </w:rPr>
              <w:t>(de Miranda Santos et al. 2018; Samish et al. 2004)</w:t>
            </w:r>
            <w:r>
              <w:fldChar w:fldCharType="end"/>
            </w:r>
          </w:p>
        </w:tc>
      </w:tr>
      <w:tr w:rsidR="006A5448" w14:paraId="67DB678E" w14:textId="77777777" w:rsidTr="00870B8E">
        <w:tc>
          <w:tcPr>
            <w:tcW w:w="1843" w:type="dxa"/>
          </w:tcPr>
          <w:p w14:paraId="386B8ACD" w14:textId="77777777" w:rsidR="006A5448" w:rsidRPr="00CB5952" w:rsidRDefault="006A5448" w:rsidP="003A03AD">
            <w:pPr>
              <w:rPr>
                <w:b/>
                <w:bCs/>
              </w:rPr>
            </w:pPr>
            <w:r w:rsidRPr="00CB5952">
              <w:rPr>
                <w:b/>
                <w:bCs/>
              </w:rPr>
              <w:t>Applicable to Australia</w:t>
            </w:r>
          </w:p>
        </w:tc>
        <w:tc>
          <w:tcPr>
            <w:tcW w:w="9639" w:type="dxa"/>
          </w:tcPr>
          <w:p w14:paraId="10B8AEEC" w14:textId="77777777" w:rsidR="006A5448" w:rsidRDefault="006A5448" w:rsidP="003A03AD">
            <w:r>
              <w:t>No c</w:t>
            </w:r>
            <w:r w:rsidRPr="00135DC3">
              <w:t>ommercial</w:t>
            </w:r>
            <w:r>
              <w:t xml:space="preserve"> formulations available for ticks.</w:t>
            </w:r>
          </w:p>
        </w:tc>
        <w:tc>
          <w:tcPr>
            <w:tcW w:w="2410" w:type="dxa"/>
          </w:tcPr>
          <w:p w14:paraId="181B3C0C" w14:textId="77777777" w:rsidR="006A5448" w:rsidRDefault="006A5448" w:rsidP="003A03AD"/>
        </w:tc>
      </w:tr>
      <w:tr w:rsidR="006A5448" w14:paraId="301798F0" w14:textId="77777777" w:rsidTr="00870B8E">
        <w:tc>
          <w:tcPr>
            <w:tcW w:w="1843" w:type="dxa"/>
          </w:tcPr>
          <w:p w14:paraId="6720B290" w14:textId="77777777" w:rsidR="006A5448" w:rsidRPr="00CB5952" w:rsidRDefault="006A5448" w:rsidP="003A03AD">
            <w:pPr>
              <w:rPr>
                <w:b/>
                <w:bCs/>
              </w:rPr>
            </w:pPr>
            <w:r w:rsidRPr="00CB5952">
              <w:rPr>
                <w:b/>
                <w:bCs/>
              </w:rPr>
              <w:t>Impact on animals, humans, environment</w:t>
            </w:r>
          </w:p>
        </w:tc>
        <w:tc>
          <w:tcPr>
            <w:tcW w:w="9639" w:type="dxa"/>
          </w:tcPr>
          <w:p w14:paraId="6C6F2171" w14:textId="77777777" w:rsidR="006A5448" w:rsidRDefault="006A5448" w:rsidP="003A03AD">
            <w:r>
              <w:t>None reported</w:t>
            </w:r>
          </w:p>
        </w:tc>
        <w:tc>
          <w:tcPr>
            <w:tcW w:w="2410" w:type="dxa"/>
          </w:tcPr>
          <w:p w14:paraId="7E62D1CD" w14:textId="77777777" w:rsidR="006A5448" w:rsidRDefault="006A5448" w:rsidP="003A03AD"/>
        </w:tc>
      </w:tr>
      <w:tr w:rsidR="006A5448" w14:paraId="47E87769" w14:textId="77777777" w:rsidTr="00870B8E">
        <w:tc>
          <w:tcPr>
            <w:tcW w:w="1843" w:type="dxa"/>
          </w:tcPr>
          <w:p w14:paraId="14530595" w14:textId="77777777" w:rsidR="006A5448" w:rsidRPr="00CB5952" w:rsidRDefault="006A5448" w:rsidP="003A03AD">
            <w:pPr>
              <w:rPr>
                <w:b/>
                <w:bCs/>
              </w:rPr>
            </w:pPr>
            <w:r w:rsidRPr="00CB5952">
              <w:rPr>
                <w:b/>
                <w:bCs/>
              </w:rPr>
              <w:t>Limitations</w:t>
            </w:r>
          </w:p>
        </w:tc>
        <w:tc>
          <w:tcPr>
            <w:tcW w:w="9639" w:type="dxa"/>
          </w:tcPr>
          <w:p w14:paraId="5009E92A" w14:textId="77777777" w:rsidR="006A5448" w:rsidRPr="001148A2" w:rsidRDefault="006A5448" w:rsidP="003A03AD">
            <w:pPr>
              <w:rPr>
                <w:rFonts w:ascii="Times New Roman" w:hAnsi="Times New Roman"/>
                <w:sz w:val="24"/>
              </w:rPr>
            </w:pPr>
            <w:r>
              <w:t xml:space="preserve">Environmental conditions, such as soil type, temperature, and humidity, strongly </w:t>
            </w:r>
            <w:r w:rsidRPr="00B80FD3">
              <w:t>influence</w:t>
            </w:r>
            <w:r>
              <w:t xml:space="preserve"> the pathogenicity of EPN. Therefore, their use will be limited to specific ecological niches. Genetic manipulation of EPNs could extend their range, but limited research is underway in this field. </w:t>
            </w:r>
          </w:p>
        </w:tc>
        <w:tc>
          <w:tcPr>
            <w:tcW w:w="2410" w:type="dxa"/>
          </w:tcPr>
          <w:p w14:paraId="2742C767" w14:textId="6B5C1611" w:rsidR="006A5448" w:rsidRDefault="006A5448" w:rsidP="003A03AD">
            <w:r>
              <w:fldChar w:fldCharType="begin"/>
            </w:r>
            <w:r w:rsidR="006B0536">
              <w:instrText xml:space="preserve"> ADDIN ZOTERO_ITEM CSL_CITATION {"citationID":"eLF4hN3q","properties":{"formattedCitation":"(de Miranda Santos et al. 2018; Samish et al. 2004)","plainCitation":"(de Miranda Santos et al. 2018; Samish et al. 2004)","noteIndex":0},"citationItems":[{"id":7851,"uris":["http://zotero.org/groups/4707929/items/88EXYU6A"],"itemData":{"id":7851,"type":"chapter","container-title":"Pests and vector-borne diseases in the livestock industry","event-place":"Leiden, The Netherlands","publisher":"Wageningen Academic","publisher-place":"Leiden, The Netherlands","source":"https://doi.org/10.3920/978-90-8686-863-6_4","title":"4. Acaricides: current status and sustainable alternatives for controlling the cattle tick, Rhipicephalus microplus, based on its ecology","URL":"https://brill.com/edcollchap-oa/book/9789086868636/BP000006.xml","author":[{"family":"Miranda Santos","given":"I.K","non-dropping-particle":"de"},{"family":"Garcia","given":"G.R"},{"family":"Oliveira","given":"P.S"},{"family":"Veríssimo","given":"C.J"},{"family":"Katiki","given":"L.M"},{"family":"Rodrigues","given":"L"},{"family":"Szabó","given":""},{"family":"Maritz-Olivier","given":"O"}],"issued":{"date-parts":[["2018"]]}}},{"id":7893,"uris":["http://zotero.org/groups/4707929/items/3U9BYY9N"],"itemData":{"id":7893,"type":"article-journal","abstract":"Ticks have numerous natural enemies, but only a few species have been evaluated as tick biocontrol agents (BCAs). Some laboratory results suggest that several bacteria are pathogenic to ticks, but their mode of action and their potential value as biocontrol agents remain to be determined. The most promising entomopathogenic fungi appear to be Metarhizium anisopliae and Beauveria bassiana, strains of which are already commercially available for the control of some pests. Development of effective formulations is critical for tick management. Entomopathogenic nematodes that are pathogenic to ticks can potentially control ticks, but improved formulations and selection of novel nematode strains are needed. Parasitoid wasps of the genus Ixodiphagus do not typically control ticks under natural conditions, but inundative releases show potential value. Most predators of ticks are generalists, with a limited potential for tick management (one possible exception is oxpeckers in Africa). Biological control is likely to play a substantial role in future IPM programmes for ticks because of the diversity of taxa that show high potential as tick BCAs. Considerable research is required to select appropriate strains, develop them as BCAs, establish their effectiveness, and devise production strategies to bring them to practical use.","container-title":"Parasitology","DOI":"10.1017/s0031182004005219","ISSN":"0031-1820","journalAbbreviation":"Parasitology","language":"eng","note":"PMID: 15938520","page":"S389-403","source":"PubMed","title":"Biological control of ticks","volume":"129 Suppl","author":[{"family":"Samish","given":"M."},{"family":"Ginsberg","given":"H."},{"family":"Glazer","given":"I."}],"issued":{"date-parts":[["2004"]]}}}],"schema":"https://github.com/citation-style-language/schema/raw/master/csl-citation.json"} </w:instrText>
            </w:r>
            <w:r>
              <w:fldChar w:fldCharType="separate"/>
            </w:r>
            <w:r>
              <w:rPr>
                <w:noProof/>
              </w:rPr>
              <w:t>(de Miranda Santos et al. 2018; Samish et al. 2004)</w:t>
            </w:r>
            <w:r>
              <w:fldChar w:fldCharType="end"/>
            </w:r>
          </w:p>
        </w:tc>
      </w:tr>
    </w:tbl>
    <w:p w14:paraId="3C39CB70" w14:textId="77777777" w:rsidR="006A5448" w:rsidRDefault="006A5448" w:rsidP="006A5448"/>
    <w:p w14:paraId="5661FF54" w14:textId="77777777" w:rsidR="00A87D2D" w:rsidRDefault="00A87D2D" w:rsidP="00A87D2D">
      <w:pPr>
        <w:sectPr w:rsidR="00A87D2D" w:rsidSect="00B40DC5">
          <w:footnotePr>
            <w:numRestart w:val="eachSect"/>
          </w:footnotePr>
          <w:pgSz w:w="16838" w:h="11906" w:orient="landscape" w:code="9"/>
          <w:pgMar w:top="1440" w:right="1440" w:bottom="1440" w:left="1440" w:header="578" w:footer="578" w:gutter="0"/>
          <w:cols w:space="720"/>
          <w:docGrid w:linePitch="299"/>
        </w:sectPr>
      </w:pPr>
    </w:p>
    <w:p w14:paraId="273769EA" w14:textId="1F1647E2" w:rsidR="0032252B" w:rsidRPr="004E6E81" w:rsidRDefault="0032252B" w:rsidP="000C7383">
      <w:pPr>
        <w:pStyle w:val="Heading1"/>
        <w:numPr>
          <w:ilvl w:val="0"/>
          <w:numId w:val="0"/>
        </w:numPr>
        <w:ind w:left="432" w:hanging="432"/>
      </w:pPr>
      <w:bookmarkStart w:id="248" w:name="_Ref162443920"/>
      <w:bookmarkStart w:id="249" w:name="_Toc195777952"/>
      <w:r>
        <w:lastRenderedPageBreak/>
        <w:t xml:space="preserve">Appendix </w:t>
      </w:r>
      <w:r w:rsidR="00A87D2D">
        <w:t>6</w:t>
      </w:r>
      <w:r>
        <w:t xml:space="preserve">. </w:t>
      </w:r>
      <w:r w:rsidR="00A87D2D">
        <w:t xml:space="preserve">Mode of actions of important chemical </w:t>
      </w:r>
      <w:r>
        <w:t>classes</w:t>
      </w:r>
      <w:bookmarkEnd w:id="248"/>
      <w:bookmarkEnd w:id="249"/>
      <w:r>
        <w:t xml:space="preserve"> </w:t>
      </w:r>
    </w:p>
    <w:p w14:paraId="13E7024A" w14:textId="7E2C7171" w:rsidR="0032252B" w:rsidRDefault="0032252B" w:rsidP="0032252B">
      <w:pPr>
        <w:pStyle w:val="Caption"/>
        <w:rPr>
          <w:shd w:val="clear" w:color="auto" w:fill="FFFFFF"/>
        </w:rPr>
      </w:pPr>
      <w:bookmarkStart w:id="250" w:name="_Toc195772725"/>
      <w:r>
        <w:t xml:space="preserve">Table </w:t>
      </w:r>
      <w:r w:rsidR="00870B8E">
        <w:t>50</w:t>
      </w:r>
      <w:r>
        <w:fldChar w:fldCharType="begin"/>
      </w:r>
      <w:r>
        <w:instrText>SEQ Table \* ARABIC</w:instrText>
      </w:r>
      <w:r>
        <w:fldChar w:fldCharType="separate"/>
      </w:r>
      <w:r>
        <w:fldChar w:fldCharType="end"/>
      </w:r>
      <w:r>
        <w:t xml:space="preserve">. </w:t>
      </w:r>
      <w:r>
        <w:rPr>
          <w:shd w:val="clear" w:color="auto" w:fill="FFFFFF"/>
        </w:rPr>
        <w:t>Chemical control of vectors: Synthetic pyrethroids</w:t>
      </w:r>
      <w:bookmarkEnd w:id="250"/>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7230"/>
      </w:tblGrid>
      <w:tr w:rsidR="0032252B" w14:paraId="7C55087A" w14:textId="77777777" w:rsidTr="00870B8E">
        <w:tc>
          <w:tcPr>
            <w:tcW w:w="2835" w:type="dxa"/>
          </w:tcPr>
          <w:p w14:paraId="67404811" w14:textId="77777777" w:rsidR="0032252B" w:rsidRDefault="0032252B" w:rsidP="00615C13">
            <w:pPr>
              <w:rPr>
                <w:shd w:val="clear" w:color="auto" w:fill="FFFFFF"/>
              </w:rPr>
            </w:pPr>
            <w:bookmarkStart w:id="251" w:name="Table_A50"/>
            <w:bookmarkEnd w:id="251"/>
            <w:r>
              <w:rPr>
                <w:shd w:val="clear" w:color="auto" w:fill="FFFFFF"/>
              </w:rPr>
              <w:t>Description</w:t>
            </w:r>
          </w:p>
        </w:tc>
        <w:tc>
          <w:tcPr>
            <w:tcW w:w="7230" w:type="dxa"/>
          </w:tcPr>
          <w:p w14:paraId="2819AED6" w14:textId="77777777" w:rsidR="0032252B" w:rsidRDefault="0032252B" w:rsidP="00615C13">
            <w:pPr>
              <w:rPr>
                <w:shd w:val="clear" w:color="auto" w:fill="FFFFFF"/>
              </w:rPr>
            </w:pPr>
            <w:r>
              <w:rPr>
                <w:shd w:val="clear" w:color="auto" w:fill="FFFFFF"/>
              </w:rPr>
              <w:t>Synthetically manufactured compounds with a structure similar to naturally occurring pyrethroids (extracts from plants with insecticidal and repellent properties, e.g. chrysanthemums). Widely used in adulticides.</w:t>
            </w:r>
          </w:p>
        </w:tc>
      </w:tr>
      <w:tr w:rsidR="0032252B" w14:paraId="6A9BFA3B" w14:textId="77777777" w:rsidTr="00870B8E">
        <w:tc>
          <w:tcPr>
            <w:tcW w:w="2835" w:type="dxa"/>
          </w:tcPr>
          <w:p w14:paraId="65332E1F" w14:textId="77777777" w:rsidR="0032252B" w:rsidRDefault="0032252B" w:rsidP="00615C13">
            <w:pPr>
              <w:rPr>
                <w:shd w:val="clear" w:color="auto" w:fill="FFFFFF"/>
              </w:rPr>
            </w:pPr>
            <w:r>
              <w:rPr>
                <w:shd w:val="clear" w:color="auto" w:fill="FFFFFF"/>
              </w:rPr>
              <w:t>Mode of action</w:t>
            </w:r>
          </w:p>
        </w:tc>
        <w:tc>
          <w:tcPr>
            <w:tcW w:w="7230" w:type="dxa"/>
          </w:tcPr>
          <w:p w14:paraId="777D5A90" w14:textId="77777777" w:rsidR="0032252B" w:rsidRPr="00974878" w:rsidRDefault="0032252B" w:rsidP="005A6EE2">
            <w:pPr>
              <w:pStyle w:val="ListParagraph"/>
              <w:numPr>
                <w:ilvl w:val="0"/>
                <w:numId w:val="23"/>
              </w:numPr>
              <w:ind w:left="313"/>
              <w:rPr>
                <w:shd w:val="clear" w:color="auto" w:fill="FFFFFF"/>
              </w:rPr>
            </w:pPr>
            <w:r w:rsidRPr="00974878">
              <w:t>Disrupt</w:t>
            </w:r>
            <w:r>
              <w:t xml:space="preserve"> </w:t>
            </w:r>
            <w:r w:rsidRPr="00974878">
              <w:t xml:space="preserve">nervous system by </w:t>
            </w:r>
            <w:r>
              <w:t xml:space="preserve">keeping </w:t>
            </w:r>
            <w:r w:rsidRPr="00974878">
              <w:t>sodium channels</w:t>
            </w:r>
            <w:r>
              <w:t xml:space="preserve"> open</w:t>
            </w:r>
            <w:r w:rsidRPr="00974878">
              <w:t xml:space="preserve">, </w:t>
            </w:r>
            <w:r>
              <w:t>causing constant nerve excitement. This eventually leads</w:t>
            </w:r>
            <w:r w:rsidRPr="00974878">
              <w:t xml:space="preserve"> to paralysis and death</w:t>
            </w:r>
            <w:r>
              <w:t>.</w:t>
            </w:r>
          </w:p>
          <w:p w14:paraId="1F083775" w14:textId="4FB1A9CB" w:rsidR="0032252B" w:rsidRDefault="0032252B" w:rsidP="005A6EE2">
            <w:pPr>
              <w:pStyle w:val="ListParagraph"/>
              <w:numPr>
                <w:ilvl w:val="0"/>
                <w:numId w:val="23"/>
              </w:numPr>
              <w:ind w:left="313"/>
            </w:pPr>
            <w:r w:rsidRPr="00974878">
              <w:t>Act by contact with susceptible insect</w:t>
            </w:r>
            <w:r>
              <w:t>s.</w:t>
            </w:r>
          </w:p>
          <w:p w14:paraId="194441C6" w14:textId="77777777" w:rsidR="0032252B" w:rsidRPr="004E6E81" w:rsidRDefault="0032252B" w:rsidP="005A6EE2">
            <w:pPr>
              <w:pStyle w:val="ListParagraph"/>
              <w:numPr>
                <w:ilvl w:val="0"/>
                <w:numId w:val="23"/>
              </w:numPr>
              <w:ind w:left="313"/>
            </w:pPr>
            <w:r w:rsidRPr="004E6E81">
              <w:t>Also has repellent effects.</w:t>
            </w:r>
          </w:p>
        </w:tc>
      </w:tr>
      <w:tr w:rsidR="0032252B" w14:paraId="527D53C0" w14:textId="77777777" w:rsidTr="00870B8E">
        <w:tc>
          <w:tcPr>
            <w:tcW w:w="2835" w:type="dxa"/>
          </w:tcPr>
          <w:p w14:paraId="7CDB9733" w14:textId="77777777" w:rsidR="0032252B" w:rsidRDefault="0032252B" w:rsidP="00615C13">
            <w:pPr>
              <w:rPr>
                <w:shd w:val="clear" w:color="auto" w:fill="FFFFFF"/>
              </w:rPr>
            </w:pPr>
            <w:r>
              <w:rPr>
                <w:shd w:val="clear" w:color="auto" w:fill="FFFFFF"/>
              </w:rPr>
              <w:t>Common active constituents</w:t>
            </w:r>
          </w:p>
        </w:tc>
        <w:tc>
          <w:tcPr>
            <w:tcW w:w="7230" w:type="dxa"/>
          </w:tcPr>
          <w:p w14:paraId="0F4483B4" w14:textId="77777777" w:rsidR="0032252B" w:rsidRPr="006005DE" w:rsidRDefault="0032252B" w:rsidP="00615C13">
            <w:pPr>
              <w:rPr>
                <w:shd w:val="clear" w:color="auto" w:fill="FFFFFF"/>
              </w:rPr>
            </w:pPr>
            <w:r w:rsidRPr="006005DE">
              <w:rPr>
                <w:shd w:val="clear" w:color="auto" w:fill="FFFFFF"/>
              </w:rPr>
              <w:t>Deltamethrin</w:t>
            </w:r>
            <w:r>
              <w:rPr>
                <w:shd w:val="clear" w:color="auto" w:fill="FFFFFF"/>
              </w:rPr>
              <w:t xml:space="preserve">, flumethrin, </w:t>
            </w:r>
            <w:r w:rsidRPr="006005DE">
              <w:rPr>
                <w:shd w:val="clear" w:color="auto" w:fill="FFFFFF"/>
              </w:rPr>
              <w:t>betacyfluthrin</w:t>
            </w:r>
            <w:r>
              <w:rPr>
                <w:shd w:val="clear" w:color="auto" w:fill="FFFFFF"/>
              </w:rPr>
              <w:t>, zeta-</w:t>
            </w:r>
            <w:r w:rsidRPr="006005DE">
              <w:rPr>
                <w:shd w:val="clear" w:color="auto" w:fill="FFFFFF"/>
              </w:rPr>
              <w:t>cypermethrin</w:t>
            </w:r>
            <w:r>
              <w:rPr>
                <w:shd w:val="clear" w:color="auto" w:fill="FFFFFF"/>
              </w:rPr>
              <w:t xml:space="preserve">, </w:t>
            </w:r>
            <w:r w:rsidRPr="006005DE">
              <w:rPr>
                <w:shd w:val="clear" w:color="auto" w:fill="FFFFFF"/>
              </w:rPr>
              <w:t>cyfluthrin</w:t>
            </w:r>
          </w:p>
        </w:tc>
      </w:tr>
      <w:tr w:rsidR="0032252B" w14:paraId="16D9632C" w14:textId="77777777" w:rsidTr="00870B8E">
        <w:tc>
          <w:tcPr>
            <w:tcW w:w="2835" w:type="dxa"/>
          </w:tcPr>
          <w:p w14:paraId="2D02D1E8" w14:textId="77777777" w:rsidR="0032252B" w:rsidRDefault="0032252B" w:rsidP="00615C13">
            <w:pPr>
              <w:rPr>
                <w:shd w:val="clear" w:color="auto" w:fill="FFFFFF"/>
              </w:rPr>
            </w:pPr>
            <w:r>
              <w:rPr>
                <w:shd w:val="clear" w:color="auto" w:fill="FFFFFF"/>
              </w:rPr>
              <w:t>Application method</w:t>
            </w:r>
          </w:p>
        </w:tc>
        <w:tc>
          <w:tcPr>
            <w:tcW w:w="7230" w:type="dxa"/>
          </w:tcPr>
          <w:p w14:paraId="603B6CFF" w14:textId="00B434FE" w:rsidR="0032252B" w:rsidRPr="00974878" w:rsidRDefault="0032252B" w:rsidP="005A6EE2">
            <w:pPr>
              <w:pStyle w:val="ListParagraph"/>
              <w:numPr>
                <w:ilvl w:val="0"/>
                <w:numId w:val="24"/>
              </w:numPr>
              <w:ind w:left="313"/>
            </w:pPr>
            <w:r>
              <w:rPr>
                <w:shd w:val="clear" w:color="auto" w:fill="FFFFFF"/>
              </w:rPr>
              <w:t>On-</w:t>
            </w:r>
            <w:r w:rsidRPr="00974878">
              <w:t>host</w:t>
            </w:r>
            <w:r>
              <w:t xml:space="preserve"> – spray on, pour-on, dip, powder, ear tags</w:t>
            </w:r>
          </w:p>
          <w:p w14:paraId="62D169EC" w14:textId="1C61AC79" w:rsidR="0032252B" w:rsidRDefault="0032252B" w:rsidP="005A6EE2">
            <w:pPr>
              <w:pStyle w:val="ListParagraph"/>
              <w:numPr>
                <w:ilvl w:val="0"/>
                <w:numId w:val="24"/>
              </w:numPr>
              <w:ind w:left="313"/>
              <w:rPr>
                <w:shd w:val="clear" w:color="auto" w:fill="FFFFFF"/>
              </w:rPr>
            </w:pPr>
            <w:r w:rsidRPr="00974878">
              <w:t>Off-ho</w:t>
            </w:r>
            <w:r>
              <w:rPr>
                <w:shd w:val="clear" w:color="auto" w:fill="FFFFFF"/>
              </w:rPr>
              <w:t>st – surface spray, residual spray, fogging, treated screens or material, baits</w:t>
            </w:r>
          </w:p>
        </w:tc>
      </w:tr>
      <w:tr w:rsidR="0032252B" w14:paraId="6C237450" w14:textId="77777777" w:rsidTr="00870B8E">
        <w:tc>
          <w:tcPr>
            <w:tcW w:w="2835" w:type="dxa"/>
          </w:tcPr>
          <w:p w14:paraId="2CBE39B2" w14:textId="77777777" w:rsidR="0032252B" w:rsidRDefault="0032252B" w:rsidP="00615C13">
            <w:pPr>
              <w:rPr>
                <w:shd w:val="clear" w:color="auto" w:fill="FFFFFF"/>
              </w:rPr>
            </w:pPr>
            <w:r>
              <w:rPr>
                <w:shd w:val="clear" w:color="auto" w:fill="FFFFFF"/>
              </w:rPr>
              <w:t>Target vectors</w:t>
            </w:r>
          </w:p>
        </w:tc>
        <w:tc>
          <w:tcPr>
            <w:tcW w:w="7230" w:type="dxa"/>
          </w:tcPr>
          <w:p w14:paraId="18B829AC" w14:textId="77777777" w:rsidR="0032252B" w:rsidRDefault="0032252B" w:rsidP="00615C13">
            <w:pPr>
              <w:rPr>
                <w:shd w:val="clear" w:color="auto" w:fill="FFFFFF"/>
              </w:rPr>
            </w:pPr>
            <w:r>
              <w:rPr>
                <w:shd w:val="clear" w:color="auto" w:fill="FFFFFF"/>
              </w:rPr>
              <w:t>Product dependent, but can be active against flies (buffalo flies, stable flies, house flies), mosquitoes, midges, ticks (cattle ticks, bush ticks, paralysis ticks)</w:t>
            </w:r>
          </w:p>
        </w:tc>
      </w:tr>
      <w:tr w:rsidR="0032252B" w14:paraId="0DC87011" w14:textId="77777777" w:rsidTr="00870B8E">
        <w:tc>
          <w:tcPr>
            <w:tcW w:w="2835" w:type="dxa"/>
          </w:tcPr>
          <w:p w14:paraId="2732102F" w14:textId="77777777" w:rsidR="0032252B" w:rsidRDefault="0032252B" w:rsidP="00615C13">
            <w:pPr>
              <w:rPr>
                <w:shd w:val="clear" w:color="auto" w:fill="FFFFFF"/>
              </w:rPr>
            </w:pPr>
            <w:r>
              <w:rPr>
                <w:shd w:val="clear" w:color="auto" w:fill="FFFFFF"/>
              </w:rPr>
              <w:t>Effectiveness</w:t>
            </w:r>
          </w:p>
        </w:tc>
        <w:tc>
          <w:tcPr>
            <w:tcW w:w="7230" w:type="dxa"/>
          </w:tcPr>
          <w:p w14:paraId="46A39CF0" w14:textId="77777777" w:rsidR="0032252B" w:rsidRPr="00974878" w:rsidRDefault="0032252B" w:rsidP="00615C13">
            <w:r w:rsidRPr="00974878">
              <w:rPr>
                <w:shd w:val="clear" w:color="auto" w:fill="FFFFFF"/>
              </w:rPr>
              <w:t xml:space="preserve">Broad spectrum of </w:t>
            </w:r>
            <w:r w:rsidRPr="00974878">
              <w:t>activity</w:t>
            </w:r>
            <w:r>
              <w:t>, n</w:t>
            </w:r>
            <w:r w:rsidRPr="00974878">
              <w:t>on-s</w:t>
            </w:r>
            <w:r>
              <w:t>pecific</w:t>
            </w:r>
            <w:r w:rsidRPr="00974878">
              <w:t>, fast acting.</w:t>
            </w:r>
          </w:p>
        </w:tc>
      </w:tr>
      <w:tr w:rsidR="0032252B" w14:paraId="62F7F1A8" w14:textId="77777777" w:rsidTr="00870B8E">
        <w:tc>
          <w:tcPr>
            <w:tcW w:w="2835" w:type="dxa"/>
          </w:tcPr>
          <w:p w14:paraId="5D7FFD96" w14:textId="77777777" w:rsidR="0032252B" w:rsidRDefault="0032252B" w:rsidP="00615C13">
            <w:pPr>
              <w:rPr>
                <w:shd w:val="clear" w:color="auto" w:fill="FFFFFF"/>
              </w:rPr>
            </w:pPr>
            <w:r>
              <w:rPr>
                <w:shd w:val="clear" w:color="auto" w:fill="FFFFFF"/>
              </w:rPr>
              <w:t>Registration status</w:t>
            </w:r>
          </w:p>
        </w:tc>
        <w:tc>
          <w:tcPr>
            <w:tcW w:w="7230" w:type="dxa"/>
          </w:tcPr>
          <w:p w14:paraId="1230534A" w14:textId="516DE9EE" w:rsidR="0032252B" w:rsidRDefault="0032252B" w:rsidP="00615C13">
            <w:pPr>
              <w:rPr>
                <w:shd w:val="clear" w:color="auto" w:fill="FFFFFF"/>
              </w:rPr>
            </w:pPr>
            <w:r>
              <w:rPr>
                <w:shd w:val="clear" w:color="auto" w:fill="FFFFFF"/>
              </w:rPr>
              <w:t>Active in Australia</w:t>
            </w:r>
          </w:p>
        </w:tc>
      </w:tr>
      <w:tr w:rsidR="0032252B" w14:paraId="459A1335" w14:textId="77777777" w:rsidTr="00870B8E">
        <w:tc>
          <w:tcPr>
            <w:tcW w:w="2835" w:type="dxa"/>
          </w:tcPr>
          <w:p w14:paraId="5CFEA793" w14:textId="77777777" w:rsidR="0032252B" w:rsidRDefault="0032252B" w:rsidP="00615C13">
            <w:pPr>
              <w:rPr>
                <w:shd w:val="clear" w:color="auto" w:fill="FFFFFF"/>
              </w:rPr>
            </w:pPr>
            <w:r>
              <w:rPr>
                <w:shd w:val="clear" w:color="auto" w:fill="FFFFFF"/>
              </w:rPr>
              <w:t>Schedule</w:t>
            </w:r>
          </w:p>
        </w:tc>
        <w:tc>
          <w:tcPr>
            <w:tcW w:w="7230" w:type="dxa"/>
          </w:tcPr>
          <w:p w14:paraId="306FA1AC" w14:textId="77777777" w:rsidR="0032252B" w:rsidRDefault="0032252B" w:rsidP="00615C13">
            <w:pPr>
              <w:pStyle w:val="ListParagraph"/>
              <w:ind w:left="0"/>
              <w:rPr>
                <w:shd w:val="clear" w:color="auto" w:fill="FFFFFF"/>
              </w:rPr>
            </w:pPr>
            <w:r>
              <w:rPr>
                <w:shd w:val="clear" w:color="auto" w:fill="FFFFFF"/>
              </w:rPr>
              <w:t>6</w:t>
            </w:r>
          </w:p>
        </w:tc>
      </w:tr>
      <w:tr w:rsidR="0032252B" w14:paraId="4E0EC679" w14:textId="77777777" w:rsidTr="00870B8E">
        <w:tc>
          <w:tcPr>
            <w:tcW w:w="2835" w:type="dxa"/>
          </w:tcPr>
          <w:p w14:paraId="42DFBC49" w14:textId="77777777" w:rsidR="0032252B" w:rsidRDefault="0032252B" w:rsidP="00615C13">
            <w:pPr>
              <w:rPr>
                <w:shd w:val="clear" w:color="auto" w:fill="FFFFFF"/>
              </w:rPr>
            </w:pPr>
            <w:r>
              <w:rPr>
                <w:shd w:val="clear" w:color="auto" w:fill="FFFFFF"/>
              </w:rPr>
              <w:t>Impact on humans, animals, environment</w:t>
            </w:r>
          </w:p>
        </w:tc>
        <w:tc>
          <w:tcPr>
            <w:tcW w:w="7230" w:type="dxa"/>
          </w:tcPr>
          <w:p w14:paraId="1C4702CE" w14:textId="77777777" w:rsidR="0032252B" w:rsidRPr="00747FA1" w:rsidRDefault="0032252B" w:rsidP="005A6EE2">
            <w:pPr>
              <w:pStyle w:val="ListParagraph"/>
              <w:numPr>
                <w:ilvl w:val="0"/>
                <w:numId w:val="25"/>
              </w:numPr>
              <w:ind w:left="313"/>
            </w:pPr>
            <w:r>
              <w:rPr>
                <w:shd w:val="clear" w:color="auto" w:fill="FFFFFF"/>
              </w:rPr>
              <w:t>Very t</w:t>
            </w:r>
            <w:r w:rsidRPr="00747FA1">
              <w:t xml:space="preserve">oxic to </w:t>
            </w:r>
            <w:r>
              <w:t xml:space="preserve">fish, other aquatic organisms, </w:t>
            </w:r>
            <w:r w:rsidRPr="00747FA1">
              <w:t>and beneficial insects</w:t>
            </w:r>
            <w:r>
              <w:t xml:space="preserve"> (e.g., pollinators)</w:t>
            </w:r>
            <w:r w:rsidRPr="00747FA1">
              <w:t>.</w:t>
            </w:r>
            <w:r>
              <w:t xml:space="preserve"> Can also impact dung beetle populations.</w:t>
            </w:r>
          </w:p>
          <w:p w14:paraId="6B435AD8" w14:textId="77777777" w:rsidR="0032252B" w:rsidRPr="00D979EB" w:rsidRDefault="0032252B" w:rsidP="005A6EE2">
            <w:pPr>
              <w:pStyle w:val="ListParagraph"/>
              <w:numPr>
                <w:ilvl w:val="0"/>
                <w:numId w:val="25"/>
              </w:numPr>
              <w:ind w:left="313"/>
              <w:rPr>
                <w:shd w:val="clear" w:color="auto" w:fill="FFFFFF"/>
              </w:rPr>
            </w:pPr>
            <w:r>
              <w:rPr>
                <w:shd w:val="clear" w:color="auto" w:fill="FFFFFF"/>
              </w:rPr>
              <w:t>High persistence in the environment.</w:t>
            </w:r>
          </w:p>
          <w:p w14:paraId="120111A6" w14:textId="77777777" w:rsidR="0032252B" w:rsidRDefault="0032252B" w:rsidP="005A6EE2">
            <w:pPr>
              <w:pStyle w:val="ListParagraph"/>
              <w:numPr>
                <w:ilvl w:val="0"/>
                <w:numId w:val="25"/>
              </w:numPr>
              <w:ind w:left="313"/>
              <w:rPr>
                <w:shd w:val="clear" w:color="auto" w:fill="FFFFFF"/>
              </w:rPr>
            </w:pPr>
            <w:r>
              <w:t>May</w:t>
            </w:r>
            <w:r>
              <w:rPr>
                <w:shd w:val="clear" w:color="auto" w:fill="FFFFFF"/>
              </w:rPr>
              <w:t xml:space="preserve"> cause eye and skin irritation in people.</w:t>
            </w:r>
          </w:p>
        </w:tc>
      </w:tr>
      <w:tr w:rsidR="0032252B" w14:paraId="59F767AA" w14:textId="77777777" w:rsidTr="00870B8E">
        <w:tc>
          <w:tcPr>
            <w:tcW w:w="2835" w:type="dxa"/>
          </w:tcPr>
          <w:p w14:paraId="27E10080" w14:textId="77777777" w:rsidR="0032252B" w:rsidRDefault="0032252B" w:rsidP="00615C13">
            <w:pPr>
              <w:rPr>
                <w:shd w:val="clear" w:color="auto" w:fill="FFFFFF"/>
              </w:rPr>
            </w:pPr>
            <w:r>
              <w:rPr>
                <w:shd w:val="clear" w:color="auto" w:fill="FFFFFF"/>
              </w:rPr>
              <w:t>Resistance status</w:t>
            </w:r>
          </w:p>
        </w:tc>
        <w:tc>
          <w:tcPr>
            <w:tcW w:w="7230" w:type="dxa"/>
          </w:tcPr>
          <w:p w14:paraId="7DDD0198" w14:textId="77777777" w:rsidR="0032252B" w:rsidRPr="004E6E81" w:rsidRDefault="0032252B" w:rsidP="005A6EE2">
            <w:pPr>
              <w:pStyle w:val="ListParagraph"/>
              <w:numPr>
                <w:ilvl w:val="0"/>
                <w:numId w:val="25"/>
              </w:numPr>
              <w:ind w:left="313"/>
              <w:rPr>
                <w:shd w:val="clear" w:color="auto" w:fill="FFFFFF"/>
              </w:rPr>
            </w:pPr>
            <w:r>
              <w:rPr>
                <w:shd w:val="clear" w:color="auto" w:fill="FFFFFF"/>
              </w:rPr>
              <w:t xml:space="preserve">Widespread in </w:t>
            </w:r>
            <w:r w:rsidRPr="00747FA1">
              <w:t>flies</w:t>
            </w:r>
            <w:r>
              <w:t xml:space="preserve">, mosquitoes, midges </w:t>
            </w:r>
            <w:r w:rsidRPr="00747FA1">
              <w:t>and ticks.</w:t>
            </w:r>
            <w:r>
              <w:t xml:space="preserve"> </w:t>
            </w:r>
          </w:p>
          <w:p w14:paraId="22930EEB" w14:textId="77777777" w:rsidR="0032252B" w:rsidRPr="004E7D86" w:rsidRDefault="0032252B" w:rsidP="005A6EE2">
            <w:pPr>
              <w:pStyle w:val="ListParagraph"/>
              <w:numPr>
                <w:ilvl w:val="0"/>
                <w:numId w:val="25"/>
              </w:numPr>
              <w:ind w:left="313"/>
              <w:rPr>
                <w:shd w:val="clear" w:color="auto" w:fill="FFFFFF"/>
              </w:rPr>
            </w:pPr>
            <w:r>
              <w:t>Mosquito resistance to SPs is widespread globally. Resistance to SPs was observed in 68% of sites tested across 88 endemic countries.</w:t>
            </w:r>
          </w:p>
          <w:p w14:paraId="7EB01A05" w14:textId="77777777" w:rsidR="0032252B" w:rsidRPr="004E7D86" w:rsidRDefault="0032252B" w:rsidP="005A6EE2">
            <w:pPr>
              <w:pStyle w:val="ListParagraph"/>
              <w:numPr>
                <w:ilvl w:val="0"/>
                <w:numId w:val="25"/>
              </w:numPr>
              <w:ind w:left="313"/>
              <w:rPr>
                <w:shd w:val="clear" w:color="auto" w:fill="FFFFFF"/>
              </w:rPr>
            </w:pPr>
            <w:r>
              <w:t xml:space="preserve">SP resistance is reported in </w:t>
            </w:r>
            <w:r w:rsidRPr="004B7FE6">
              <w:t>buffalo fly populations.</w:t>
            </w:r>
            <w:r>
              <w:t xml:space="preserve"> </w:t>
            </w:r>
          </w:p>
          <w:p w14:paraId="44E32B0D" w14:textId="5DA74D59" w:rsidR="0032252B" w:rsidRDefault="00203400" w:rsidP="005A6EE2">
            <w:pPr>
              <w:pStyle w:val="ListParagraph"/>
              <w:numPr>
                <w:ilvl w:val="0"/>
                <w:numId w:val="25"/>
              </w:numPr>
              <w:ind w:left="313"/>
              <w:rPr>
                <w:shd w:val="clear" w:color="auto" w:fill="FFFFFF"/>
              </w:rPr>
            </w:pPr>
            <w:r>
              <w:t>SPs also affect</w:t>
            </w:r>
            <w:r w:rsidR="0032252B">
              <w:rPr>
                <w:shd w:val="clear" w:color="auto" w:fill="FFFFFF"/>
              </w:rPr>
              <w:t xml:space="preserve"> non-target vectors. This can increase SP resistance in all </w:t>
            </w:r>
            <w:r>
              <w:rPr>
                <w:shd w:val="clear" w:color="auto" w:fill="FFFFFF"/>
              </w:rPr>
              <w:t xml:space="preserve">local </w:t>
            </w:r>
            <w:r w:rsidR="0032252B">
              <w:rPr>
                <w:shd w:val="clear" w:color="auto" w:fill="FFFFFF"/>
              </w:rPr>
              <w:t>insects when using SP products.</w:t>
            </w:r>
          </w:p>
        </w:tc>
      </w:tr>
      <w:tr w:rsidR="0032252B" w14:paraId="203A8AE0" w14:textId="77777777" w:rsidTr="00870B8E">
        <w:tc>
          <w:tcPr>
            <w:tcW w:w="2835" w:type="dxa"/>
          </w:tcPr>
          <w:p w14:paraId="0350CBB7" w14:textId="77777777" w:rsidR="0032252B" w:rsidRDefault="0032252B" w:rsidP="00615C13">
            <w:pPr>
              <w:rPr>
                <w:shd w:val="clear" w:color="auto" w:fill="FFFFFF"/>
              </w:rPr>
            </w:pPr>
            <w:r>
              <w:rPr>
                <w:shd w:val="clear" w:color="auto" w:fill="FFFFFF"/>
              </w:rPr>
              <w:t>Limitations</w:t>
            </w:r>
          </w:p>
        </w:tc>
        <w:tc>
          <w:tcPr>
            <w:tcW w:w="7230" w:type="dxa"/>
          </w:tcPr>
          <w:p w14:paraId="4DA3CE9F" w14:textId="764F26FF" w:rsidR="0032252B" w:rsidRPr="004E6E81" w:rsidRDefault="0032252B" w:rsidP="00615C13">
            <w:pPr>
              <w:rPr>
                <w:shd w:val="clear" w:color="auto" w:fill="FFFFFF"/>
              </w:rPr>
            </w:pPr>
            <w:r w:rsidRPr="004E6E81">
              <w:rPr>
                <w:shd w:val="clear" w:color="auto" w:fill="FFFFFF"/>
              </w:rPr>
              <w:t xml:space="preserve">Pour-ons and sprays can contaminate dung by direct transfer in the anal area or by cattle licking the area, affecting dung microfauna. Restricted application to spraying on legs and belly may reduce the impact on dung beetles. </w:t>
            </w:r>
            <w:r w:rsidR="00203400">
              <w:rPr>
                <w:shd w:val="clear" w:color="auto" w:fill="FFFFFF"/>
              </w:rPr>
              <w:t xml:space="preserve">However, </w:t>
            </w:r>
            <w:r w:rsidRPr="004E6E81">
              <w:rPr>
                <w:shd w:val="clear" w:color="auto" w:fill="FFFFFF"/>
              </w:rPr>
              <w:t>this requires more frequent application</w:t>
            </w:r>
            <w:r w:rsidR="00203400">
              <w:rPr>
                <w:shd w:val="clear" w:color="auto" w:fill="FFFFFF"/>
              </w:rPr>
              <w:t>,</w:t>
            </w:r>
            <w:r w:rsidRPr="004E6E81">
              <w:rPr>
                <w:shd w:val="clear" w:color="auto" w:fill="FFFFFF"/>
              </w:rPr>
              <w:t xml:space="preserve"> which may lead to increased resistance.</w:t>
            </w:r>
          </w:p>
        </w:tc>
      </w:tr>
      <w:tr w:rsidR="0032252B" w14:paraId="5C6B7DB6" w14:textId="77777777" w:rsidTr="00870B8E">
        <w:tc>
          <w:tcPr>
            <w:tcW w:w="2835" w:type="dxa"/>
          </w:tcPr>
          <w:p w14:paraId="00EE6714" w14:textId="77777777" w:rsidR="0032252B" w:rsidRDefault="0032252B" w:rsidP="00615C13">
            <w:pPr>
              <w:rPr>
                <w:shd w:val="clear" w:color="auto" w:fill="FFFFFF"/>
              </w:rPr>
            </w:pPr>
            <w:r>
              <w:rPr>
                <w:shd w:val="clear" w:color="auto" w:fill="FFFFFF"/>
              </w:rPr>
              <w:t>References</w:t>
            </w:r>
          </w:p>
        </w:tc>
        <w:tc>
          <w:tcPr>
            <w:tcW w:w="7230" w:type="dxa"/>
          </w:tcPr>
          <w:p w14:paraId="54F52A7A" w14:textId="6ED922D3" w:rsidR="0032252B" w:rsidRDefault="0032252B" w:rsidP="00615C13">
            <w:pPr>
              <w:rPr>
                <w:shd w:val="clear" w:color="auto" w:fill="FFFFFF"/>
              </w:rPr>
            </w:pPr>
            <w:r>
              <w:rPr>
                <w:shd w:val="clear" w:color="auto" w:fill="FFFFFF"/>
              </w:rPr>
              <w:fldChar w:fldCharType="begin"/>
            </w:r>
            <w:r w:rsidR="006B0536">
              <w:rPr>
                <w:shd w:val="clear" w:color="auto" w:fill="FFFFFF"/>
              </w:rPr>
              <w:instrText xml:space="preserve"> ADDIN ZOTERO_ITEM CSL_CITATION {"citationID":"xiciWDSu","properties":{"formattedCitation":"(FlyBoss 2024; Baldacchino et al. 2018; Rothwell et al. 2011; WHO 2022)","plainCitation":"(FlyBoss 2024; Baldacchino et al. 2018; Rothwell et al. 2011; WHO 2022)","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938,"uris":["http://zotero.org/groups/4707929/items/9L753EJE"],"itemData":{"id":7938,"type":"article-journal","abstract":"Resistance to synthetic pyrethroids (SP) was first recorded in buffalo flies in Australia in 1980, associated with previous use of DDT and fenvalerate. By the 1990s, resistance was widespread. Resistance to SP in the related horn fly of the Americas is associated with kdr and super-kdr mutations in a gene encoding for a voltage-gated sodium channel. We describe 7-20-fold resistance to SP in buffalo flies from south-east Queensland, present evidence of flies that are heterozygous resistant at the kdr locus and show an increase in the frequency of the resistant allele 1 month after treatment of cattle with SP.","container-title":"Australian Veterinary Journal","DOI":"10.1111/j.1751-0813.2010.00685.x","ISSN":"1751-0813","issue":"3","journalAbbreviation":"Aust Vet J","language":"eng","note":"PMID: 21323651","page":"70-72","source":"PubMed","title":"Mechanism of resistance to synthetic pyrethroids in buffalo flies in south-east Queensland","volume":"89","author":[{"family":"Rothwell","given":"J. T."},{"family":"Morgan","given":"J. a. T."},{"family":"James","given":"P. J."},{"family":"Brown","given":"G. W."},{"family":"Guerrero","given":"F. D."},{"family":"Jorgensen","given":"W. K."}],"issued":{"date-parts":[["2011",3]]}}},{"id":7940,"uris":["http://zotero.org/groups/4707929/items/HSDUIC9C"],"itemData":{"id":7940,"type":"report","abstract":"The report highlights progress towards global targets and describes opportunities and challenges for curbing and eliminating malaria","event-place":"Geneva","language":"en","publisher":"World Health Organisation","publisher-place":"Geneva","title":"World malaria report 2022","URL":"https://www.who.int/publications-detail-redirect/9789240064898","author":[{"family":"WHO","given":""}],"accessed":{"date-parts":[["2024",3,6]]},"issued":{"date-parts":[["2022"]]}}}],"schema":"https://github.com/citation-style-language/schema/raw/master/csl-citation.json"} </w:instrText>
            </w:r>
            <w:r>
              <w:rPr>
                <w:shd w:val="clear" w:color="auto" w:fill="FFFFFF"/>
              </w:rPr>
              <w:fldChar w:fldCharType="separate"/>
            </w:r>
            <w:r>
              <w:rPr>
                <w:noProof/>
                <w:shd w:val="clear" w:color="auto" w:fill="FFFFFF"/>
              </w:rPr>
              <w:t>(FlyBoss 2024; Baldacchino et al. 2018; Rothwell et al. 2011; WHO 2022)</w:t>
            </w:r>
            <w:r>
              <w:rPr>
                <w:shd w:val="clear" w:color="auto" w:fill="FFFFFF"/>
              </w:rPr>
              <w:fldChar w:fldCharType="end"/>
            </w:r>
          </w:p>
        </w:tc>
      </w:tr>
    </w:tbl>
    <w:p w14:paraId="4E38FD6E" w14:textId="6CA28940" w:rsidR="0032252B" w:rsidRDefault="0032252B">
      <w:pPr>
        <w:spacing w:after="0" w:line="240" w:lineRule="auto"/>
        <w:rPr>
          <w:shd w:val="clear" w:color="auto" w:fill="FFFFFF"/>
        </w:rPr>
      </w:pPr>
    </w:p>
    <w:p w14:paraId="1C324EFF" w14:textId="0ECB3504" w:rsidR="0032252B" w:rsidRDefault="0032252B" w:rsidP="0032252B">
      <w:pPr>
        <w:pStyle w:val="Caption"/>
        <w:rPr>
          <w:shd w:val="clear" w:color="auto" w:fill="FFFFFF"/>
        </w:rPr>
      </w:pPr>
      <w:r>
        <w:lastRenderedPageBreak/>
        <w:t>Table</w:t>
      </w:r>
      <w:r w:rsidR="00870B8E">
        <w:t xml:space="preserve"> 51</w:t>
      </w:r>
      <w:r>
        <w:t xml:space="preserve">. </w:t>
      </w:r>
      <w:r>
        <w:rPr>
          <w:shd w:val="clear" w:color="auto" w:fill="FFFFFF"/>
        </w:rPr>
        <w:t>Chemical control of vectors: Organophosphates</w:t>
      </w:r>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7230"/>
      </w:tblGrid>
      <w:tr w:rsidR="0032252B" w14:paraId="4374CC81" w14:textId="77777777" w:rsidTr="00870B8E">
        <w:tc>
          <w:tcPr>
            <w:tcW w:w="2835" w:type="dxa"/>
          </w:tcPr>
          <w:p w14:paraId="60C0119A" w14:textId="77777777" w:rsidR="0032252B" w:rsidRDefault="0032252B" w:rsidP="00615C13">
            <w:pPr>
              <w:rPr>
                <w:shd w:val="clear" w:color="auto" w:fill="FFFFFF"/>
              </w:rPr>
            </w:pPr>
            <w:bookmarkStart w:id="252" w:name="Table_A51"/>
            <w:bookmarkEnd w:id="252"/>
            <w:r>
              <w:rPr>
                <w:shd w:val="clear" w:color="auto" w:fill="FFFFFF"/>
              </w:rPr>
              <w:t>Description</w:t>
            </w:r>
          </w:p>
        </w:tc>
        <w:tc>
          <w:tcPr>
            <w:tcW w:w="7230" w:type="dxa"/>
          </w:tcPr>
          <w:p w14:paraId="43703A2E" w14:textId="77777777" w:rsidR="0032252B" w:rsidRDefault="0032252B" w:rsidP="00615C13">
            <w:pPr>
              <w:rPr>
                <w:shd w:val="clear" w:color="auto" w:fill="FFFFFF"/>
              </w:rPr>
            </w:pPr>
            <w:r>
              <w:rPr>
                <w:shd w:val="clear" w:color="auto" w:fill="FFFFFF"/>
              </w:rPr>
              <w:t>Synthetic chemicals that belong to the organic esters of phosphoric acid.</w:t>
            </w:r>
          </w:p>
        </w:tc>
      </w:tr>
      <w:tr w:rsidR="0032252B" w14:paraId="4F32E07B" w14:textId="77777777" w:rsidTr="00870B8E">
        <w:tc>
          <w:tcPr>
            <w:tcW w:w="2835" w:type="dxa"/>
          </w:tcPr>
          <w:p w14:paraId="72D649E0" w14:textId="77777777" w:rsidR="0032252B" w:rsidRDefault="0032252B" w:rsidP="00615C13">
            <w:pPr>
              <w:rPr>
                <w:shd w:val="clear" w:color="auto" w:fill="FFFFFF"/>
              </w:rPr>
            </w:pPr>
            <w:r>
              <w:rPr>
                <w:shd w:val="clear" w:color="auto" w:fill="FFFFFF"/>
              </w:rPr>
              <w:t>Mode of action</w:t>
            </w:r>
          </w:p>
        </w:tc>
        <w:tc>
          <w:tcPr>
            <w:tcW w:w="7230" w:type="dxa"/>
          </w:tcPr>
          <w:p w14:paraId="21DD0E7D" w14:textId="685FBE95" w:rsidR="0032252B" w:rsidRPr="00E82053" w:rsidRDefault="0032252B" w:rsidP="00E82053">
            <w:pPr>
              <w:pStyle w:val="ListParagraph"/>
              <w:ind w:left="313"/>
            </w:pPr>
            <w:r w:rsidRPr="00E82053">
              <w:t>Cause an accumulation of the neurotransmitter acetylch</w:t>
            </w:r>
            <w:r w:rsidR="00E82053" w:rsidRPr="00E82053">
              <w:t>o</w:t>
            </w:r>
            <w:r w:rsidRPr="00E82053">
              <w:t>line by blocking acetylcholinesterase, an enzyme which normally breaks it down. This disrupts nerve function in insects.</w:t>
            </w:r>
          </w:p>
          <w:p w14:paraId="38818B7B" w14:textId="2A646412" w:rsidR="0032252B" w:rsidRPr="00E82053" w:rsidRDefault="00E82053" w:rsidP="00E82053">
            <w:pPr>
              <w:pStyle w:val="ListParagraph"/>
              <w:ind w:left="313"/>
            </w:pPr>
            <w:r w:rsidRPr="00E82053">
              <w:t xml:space="preserve">Acetylcholine </w:t>
            </w:r>
            <w:r w:rsidR="0032252B" w:rsidRPr="00E82053">
              <w:t>is common to insects and mammals</w:t>
            </w:r>
            <w:r w:rsidR="009C6DB2" w:rsidRPr="00E82053">
              <w:t>,</w:t>
            </w:r>
            <w:r w:rsidR="0032252B" w:rsidRPr="00E82053">
              <w:t xml:space="preserve"> which is why OPs can be toxic to animals and people.</w:t>
            </w:r>
          </w:p>
          <w:p w14:paraId="5CD0BEC1" w14:textId="77777777" w:rsidR="0032252B" w:rsidRPr="00BF4B98" w:rsidRDefault="0032252B" w:rsidP="00E82053">
            <w:pPr>
              <w:pStyle w:val="ListParagraph"/>
              <w:ind w:left="313"/>
            </w:pPr>
            <w:r w:rsidRPr="00E82053">
              <w:t>Kills by direct</w:t>
            </w:r>
            <w:r>
              <w:rPr>
                <w:shd w:val="clear" w:color="auto" w:fill="FFFFFF"/>
              </w:rPr>
              <w:t xml:space="preserve"> contact or ingestion.</w:t>
            </w:r>
          </w:p>
        </w:tc>
      </w:tr>
      <w:tr w:rsidR="0032252B" w14:paraId="234BAF00" w14:textId="77777777" w:rsidTr="00870B8E">
        <w:tc>
          <w:tcPr>
            <w:tcW w:w="2835" w:type="dxa"/>
          </w:tcPr>
          <w:p w14:paraId="6DDABDE0" w14:textId="77777777" w:rsidR="0032252B" w:rsidRDefault="0032252B" w:rsidP="00615C13">
            <w:pPr>
              <w:rPr>
                <w:shd w:val="clear" w:color="auto" w:fill="FFFFFF"/>
              </w:rPr>
            </w:pPr>
            <w:r>
              <w:rPr>
                <w:shd w:val="clear" w:color="auto" w:fill="FFFFFF"/>
              </w:rPr>
              <w:t>Common active constituents</w:t>
            </w:r>
          </w:p>
        </w:tc>
        <w:tc>
          <w:tcPr>
            <w:tcW w:w="7230" w:type="dxa"/>
          </w:tcPr>
          <w:p w14:paraId="7BB3297E" w14:textId="77777777" w:rsidR="0032252B" w:rsidRDefault="0032252B" w:rsidP="00615C13">
            <w:pPr>
              <w:rPr>
                <w:shd w:val="clear" w:color="auto" w:fill="FFFFFF"/>
              </w:rPr>
            </w:pPr>
            <w:r>
              <w:rPr>
                <w:shd w:val="clear" w:color="auto" w:fill="FFFFFF"/>
              </w:rPr>
              <w:t xml:space="preserve">Diazinon, </w:t>
            </w:r>
            <w:r w:rsidRPr="00BF4B98">
              <w:rPr>
                <w:shd w:val="clear" w:color="auto" w:fill="FFFFFF"/>
              </w:rPr>
              <w:t>chlorfenvinphos</w:t>
            </w:r>
            <w:r>
              <w:rPr>
                <w:shd w:val="clear" w:color="auto" w:fill="FFFFFF"/>
              </w:rPr>
              <w:t>, malthion, azmethiphos, coumaphos, temphos</w:t>
            </w:r>
          </w:p>
        </w:tc>
      </w:tr>
      <w:tr w:rsidR="0032252B" w14:paraId="74BF70FF" w14:textId="77777777" w:rsidTr="00870B8E">
        <w:tc>
          <w:tcPr>
            <w:tcW w:w="2835" w:type="dxa"/>
          </w:tcPr>
          <w:p w14:paraId="29855FF4" w14:textId="77777777" w:rsidR="0032252B" w:rsidRDefault="0032252B" w:rsidP="00615C13">
            <w:pPr>
              <w:rPr>
                <w:shd w:val="clear" w:color="auto" w:fill="FFFFFF"/>
              </w:rPr>
            </w:pPr>
            <w:r>
              <w:rPr>
                <w:shd w:val="clear" w:color="auto" w:fill="FFFFFF"/>
              </w:rPr>
              <w:t>Application method</w:t>
            </w:r>
          </w:p>
        </w:tc>
        <w:tc>
          <w:tcPr>
            <w:tcW w:w="7230" w:type="dxa"/>
          </w:tcPr>
          <w:p w14:paraId="7CBEDC05" w14:textId="77777777" w:rsidR="0032252B" w:rsidRPr="00E82053" w:rsidRDefault="0032252B" w:rsidP="00E82053">
            <w:pPr>
              <w:pStyle w:val="ListParagraph"/>
              <w:ind w:left="313"/>
            </w:pPr>
            <w:r>
              <w:rPr>
                <w:shd w:val="clear" w:color="auto" w:fill="FFFFFF"/>
              </w:rPr>
              <w:t>On-</w:t>
            </w:r>
            <w:r w:rsidRPr="00974878">
              <w:t>host</w:t>
            </w:r>
            <w:r>
              <w:t xml:space="preserve"> – </w:t>
            </w:r>
            <w:r w:rsidRPr="00E82053">
              <w:t>spray on, dip, powder, back rubber, ear tags</w:t>
            </w:r>
          </w:p>
          <w:p w14:paraId="410B977D" w14:textId="77777777" w:rsidR="0032252B" w:rsidRPr="00BF4B98" w:rsidRDefault="0032252B" w:rsidP="00E82053">
            <w:pPr>
              <w:pStyle w:val="ListParagraph"/>
              <w:ind w:left="313"/>
            </w:pPr>
            <w:r w:rsidRPr="00E82053">
              <w:t>Off-host – surface</w:t>
            </w:r>
            <w:r w:rsidRPr="00BF4B98">
              <w:rPr>
                <w:shd w:val="clear" w:color="auto" w:fill="FFFFFF"/>
              </w:rPr>
              <w:t xml:space="preserve"> spray, residual spray, fogging, baits</w:t>
            </w:r>
          </w:p>
        </w:tc>
      </w:tr>
      <w:tr w:rsidR="0032252B" w14:paraId="53578EF4" w14:textId="77777777" w:rsidTr="00870B8E">
        <w:tc>
          <w:tcPr>
            <w:tcW w:w="2835" w:type="dxa"/>
          </w:tcPr>
          <w:p w14:paraId="6F5ED7A0" w14:textId="77777777" w:rsidR="0032252B" w:rsidRDefault="0032252B" w:rsidP="00615C13">
            <w:pPr>
              <w:rPr>
                <w:shd w:val="clear" w:color="auto" w:fill="FFFFFF"/>
              </w:rPr>
            </w:pPr>
            <w:r>
              <w:rPr>
                <w:shd w:val="clear" w:color="auto" w:fill="FFFFFF"/>
              </w:rPr>
              <w:t>Target vectors</w:t>
            </w:r>
          </w:p>
        </w:tc>
        <w:tc>
          <w:tcPr>
            <w:tcW w:w="7230" w:type="dxa"/>
          </w:tcPr>
          <w:p w14:paraId="24831208" w14:textId="3C1F553D" w:rsidR="0032252B" w:rsidRDefault="0032252B" w:rsidP="00615C13">
            <w:pPr>
              <w:rPr>
                <w:shd w:val="clear" w:color="auto" w:fill="FFFFFF"/>
              </w:rPr>
            </w:pPr>
            <w:r>
              <w:rPr>
                <w:shd w:val="clear" w:color="auto" w:fill="FFFFFF"/>
              </w:rPr>
              <w:t>Product dependent, but can be active against flies (buffalo, stable flies)</w:t>
            </w:r>
            <w:r w:rsidR="009C6DB2">
              <w:rPr>
                <w:shd w:val="clear" w:color="auto" w:fill="FFFFFF"/>
              </w:rPr>
              <w:t xml:space="preserve"> and</w:t>
            </w:r>
            <w:r>
              <w:rPr>
                <w:shd w:val="clear" w:color="auto" w:fill="FFFFFF"/>
              </w:rPr>
              <w:t xml:space="preserve"> ticks (cattle tick, bush tick, paralysis ticks)</w:t>
            </w:r>
            <w:r w:rsidR="00E82053">
              <w:rPr>
                <w:shd w:val="clear" w:color="auto" w:fill="FFFFFF"/>
              </w:rPr>
              <w:t>.</w:t>
            </w:r>
          </w:p>
        </w:tc>
      </w:tr>
      <w:tr w:rsidR="0032252B" w14:paraId="4114D03E" w14:textId="77777777" w:rsidTr="00870B8E">
        <w:tc>
          <w:tcPr>
            <w:tcW w:w="2835" w:type="dxa"/>
          </w:tcPr>
          <w:p w14:paraId="6113FC82" w14:textId="77777777" w:rsidR="0032252B" w:rsidRDefault="0032252B" w:rsidP="00615C13">
            <w:pPr>
              <w:rPr>
                <w:shd w:val="clear" w:color="auto" w:fill="FFFFFF"/>
              </w:rPr>
            </w:pPr>
            <w:r>
              <w:rPr>
                <w:shd w:val="clear" w:color="auto" w:fill="FFFFFF"/>
              </w:rPr>
              <w:t>Effectiveness</w:t>
            </w:r>
          </w:p>
        </w:tc>
        <w:tc>
          <w:tcPr>
            <w:tcW w:w="7230" w:type="dxa"/>
          </w:tcPr>
          <w:p w14:paraId="56CAE735" w14:textId="364C5FBD" w:rsidR="0032252B" w:rsidRDefault="0032252B" w:rsidP="00615C13">
            <w:pPr>
              <w:rPr>
                <w:shd w:val="clear" w:color="auto" w:fill="FFFFFF"/>
              </w:rPr>
            </w:pPr>
            <w:r w:rsidRPr="00974878">
              <w:rPr>
                <w:shd w:val="clear" w:color="auto" w:fill="FFFFFF"/>
              </w:rPr>
              <w:t xml:space="preserve">Broad spectrum of </w:t>
            </w:r>
            <w:r w:rsidRPr="00974878">
              <w:t>activity</w:t>
            </w:r>
            <w:r>
              <w:t>, n</w:t>
            </w:r>
            <w:r w:rsidRPr="00974878">
              <w:t>on-s</w:t>
            </w:r>
            <w:r>
              <w:t>pecific</w:t>
            </w:r>
            <w:r w:rsidRPr="00974878">
              <w:t>, fast acting</w:t>
            </w:r>
            <w:r>
              <w:t xml:space="preserve"> (insects killed within 4</w:t>
            </w:r>
            <w:r w:rsidR="009C6DB2">
              <w:t>–</w:t>
            </w:r>
            <w:r>
              <w:t>8 hours of exposure)</w:t>
            </w:r>
            <w:r w:rsidRPr="00974878">
              <w:t>.</w:t>
            </w:r>
          </w:p>
        </w:tc>
      </w:tr>
      <w:tr w:rsidR="0032252B" w14:paraId="7EA8E0D5" w14:textId="77777777" w:rsidTr="00870B8E">
        <w:tc>
          <w:tcPr>
            <w:tcW w:w="2835" w:type="dxa"/>
          </w:tcPr>
          <w:p w14:paraId="5685BB41" w14:textId="77777777" w:rsidR="0032252B" w:rsidRDefault="0032252B" w:rsidP="00615C13">
            <w:pPr>
              <w:rPr>
                <w:shd w:val="clear" w:color="auto" w:fill="FFFFFF"/>
              </w:rPr>
            </w:pPr>
            <w:r>
              <w:rPr>
                <w:shd w:val="clear" w:color="auto" w:fill="FFFFFF"/>
              </w:rPr>
              <w:t>Registration status</w:t>
            </w:r>
          </w:p>
        </w:tc>
        <w:tc>
          <w:tcPr>
            <w:tcW w:w="7230" w:type="dxa"/>
          </w:tcPr>
          <w:p w14:paraId="636D998F" w14:textId="77777777" w:rsidR="0032252B" w:rsidRDefault="0032252B" w:rsidP="00615C13">
            <w:pPr>
              <w:rPr>
                <w:shd w:val="clear" w:color="auto" w:fill="FFFFFF"/>
              </w:rPr>
            </w:pPr>
            <w:r>
              <w:rPr>
                <w:shd w:val="clear" w:color="auto" w:fill="FFFFFF"/>
              </w:rPr>
              <w:t>Active in Australia</w:t>
            </w:r>
          </w:p>
        </w:tc>
      </w:tr>
      <w:tr w:rsidR="0032252B" w14:paraId="608E467E" w14:textId="77777777" w:rsidTr="00870B8E">
        <w:tc>
          <w:tcPr>
            <w:tcW w:w="2835" w:type="dxa"/>
          </w:tcPr>
          <w:p w14:paraId="2FC63C13" w14:textId="77777777" w:rsidR="0032252B" w:rsidRDefault="0032252B" w:rsidP="00615C13">
            <w:pPr>
              <w:rPr>
                <w:shd w:val="clear" w:color="auto" w:fill="FFFFFF"/>
              </w:rPr>
            </w:pPr>
            <w:r>
              <w:rPr>
                <w:shd w:val="clear" w:color="auto" w:fill="FFFFFF"/>
              </w:rPr>
              <w:t>Schedule</w:t>
            </w:r>
          </w:p>
        </w:tc>
        <w:tc>
          <w:tcPr>
            <w:tcW w:w="7230" w:type="dxa"/>
          </w:tcPr>
          <w:p w14:paraId="62FB5F92" w14:textId="77777777" w:rsidR="0032252B" w:rsidRDefault="0032252B" w:rsidP="00615C13">
            <w:pPr>
              <w:rPr>
                <w:shd w:val="clear" w:color="auto" w:fill="FFFFFF"/>
              </w:rPr>
            </w:pPr>
            <w:r>
              <w:rPr>
                <w:shd w:val="clear" w:color="auto" w:fill="FFFFFF"/>
              </w:rPr>
              <w:t>6 or 7</w:t>
            </w:r>
          </w:p>
        </w:tc>
      </w:tr>
      <w:tr w:rsidR="0032252B" w14:paraId="6C5A888B" w14:textId="77777777" w:rsidTr="00870B8E">
        <w:tc>
          <w:tcPr>
            <w:tcW w:w="2835" w:type="dxa"/>
          </w:tcPr>
          <w:p w14:paraId="4D33438A" w14:textId="77777777" w:rsidR="0032252B" w:rsidRDefault="0032252B" w:rsidP="00615C13">
            <w:pPr>
              <w:rPr>
                <w:shd w:val="clear" w:color="auto" w:fill="FFFFFF"/>
              </w:rPr>
            </w:pPr>
            <w:r>
              <w:rPr>
                <w:shd w:val="clear" w:color="auto" w:fill="FFFFFF"/>
              </w:rPr>
              <w:t>Impact on humans, animals, environment</w:t>
            </w:r>
          </w:p>
        </w:tc>
        <w:tc>
          <w:tcPr>
            <w:tcW w:w="7230" w:type="dxa"/>
          </w:tcPr>
          <w:p w14:paraId="42B2D0F6" w14:textId="1915C959" w:rsidR="0032252B" w:rsidRPr="00E82053" w:rsidRDefault="0032252B" w:rsidP="00E82053">
            <w:pPr>
              <w:pStyle w:val="ListParagraph"/>
              <w:ind w:left="313"/>
            </w:pPr>
            <w:r w:rsidRPr="00E82053">
              <w:t>Very toxic to humans – subject to work safety regulations in each jurisdiction. May have an accumulative poisoning effect with repeated exposure.</w:t>
            </w:r>
          </w:p>
          <w:p w14:paraId="61074050" w14:textId="73DA1A0B" w:rsidR="0032252B" w:rsidRPr="00E82053" w:rsidRDefault="0032252B" w:rsidP="00E82053">
            <w:pPr>
              <w:pStyle w:val="ListParagraph"/>
              <w:ind w:left="313"/>
            </w:pPr>
            <w:r w:rsidRPr="00E82053">
              <w:t>Toxic to other non-target organisms, especially fish and bees.</w:t>
            </w:r>
          </w:p>
          <w:p w14:paraId="6E3B19D2" w14:textId="77777777" w:rsidR="0032252B" w:rsidRPr="00E82053" w:rsidRDefault="0032252B" w:rsidP="00E82053">
            <w:pPr>
              <w:pStyle w:val="ListParagraph"/>
              <w:ind w:left="313"/>
            </w:pPr>
            <w:r w:rsidRPr="00E82053">
              <w:t>High persistence in the environment.</w:t>
            </w:r>
          </w:p>
        </w:tc>
      </w:tr>
      <w:tr w:rsidR="0032252B" w14:paraId="000AB84F" w14:textId="77777777" w:rsidTr="00870B8E">
        <w:tc>
          <w:tcPr>
            <w:tcW w:w="2835" w:type="dxa"/>
          </w:tcPr>
          <w:p w14:paraId="6835350E" w14:textId="77777777" w:rsidR="0032252B" w:rsidRDefault="0032252B" w:rsidP="00615C13">
            <w:pPr>
              <w:rPr>
                <w:shd w:val="clear" w:color="auto" w:fill="FFFFFF"/>
              </w:rPr>
            </w:pPr>
            <w:r>
              <w:rPr>
                <w:shd w:val="clear" w:color="auto" w:fill="FFFFFF"/>
              </w:rPr>
              <w:t>Resistance status</w:t>
            </w:r>
          </w:p>
        </w:tc>
        <w:tc>
          <w:tcPr>
            <w:tcW w:w="7230" w:type="dxa"/>
          </w:tcPr>
          <w:p w14:paraId="5C413DF7" w14:textId="1126197A" w:rsidR="0032252B" w:rsidRPr="00E82053" w:rsidRDefault="0032252B" w:rsidP="00E82053">
            <w:pPr>
              <w:pStyle w:val="ListParagraph"/>
              <w:ind w:left="313"/>
            </w:pPr>
            <w:r w:rsidRPr="00E82053">
              <w:t>Widespread in flies and ticks.</w:t>
            </w:r>
          </w:p>
          <w:p w14:paraId="4DF30B70" w14:textId="77777777" w:rsidR="0032252B" w:rsidRPr="00E82053" w:rsidRDefault="0032252B" w:rsidP="00E82053">
            <w:pPr>
              <w:pStyle w:val="ListParagraph"/>
              <w:ind w:left="313"/>
            </w:pPr>
            <w:r w:rsidRPr="00E82053">
              <w:t>OP resistance can occur in all insects when using these products because of their non-specific activity.</w:t>
            </w:r>
          </w:p>
        </w:tc>
      </w:tr>
      <w:tr w:rsidR="0032252B" w14:paraId="05782685" w14:textId="77777777" w:rsidTr="00870B8E">
        <w:tc>
          <w:tcPr>
            <w:tcW w:w="2835" w:type="dxa"/>
          </w:tcPr>
          <w:p w14:paraId="364D6267" w14:textId="77777777" w:rsidR="0032252B" w:rsidRDefault="0032252B" w:rsidP="00615C13">
            <w:pPr>
              <w:rPr>
                <w:shd w:val="clear" w:color="auto" w:fill="FFFFFF"/>
              </w:rPr>
            </w:pPr>
            <w:r>
              <w:rPr>
                <w:shd w:val="clear" w:color="auto" w:fill="FFFFFF"/>
              </w:rPr>
              <w:t>Limitations</w:t>
            </w:r>
          </w:p>
        </w:tc>
        <w:tc>
          <w:tcPr>
            <w:tcW w:w="7230" w:type="dxa"/>
          </w:tcPr>
          <w:p w14:paraId="51C4C9A2" w14:textId="77777777" w:rsidR="0032252B" w:rsidRPr="00E82053" w:rsidRDefault="0032252B" w:rsidP="00E82053">
            <w:pPr>
              <w:pStyle w:val="ListParagraph"/>
              <w:ind w:left="313"/>
            </w:pPr>
            <w:r w:rsidRPr="00E82053">
              <w:t>Depending on the product and formulation, it may be associated with long WHPs and ESIs. Consult the product label before using on beef cattle and dairy cattle.</w:t>
            </w:r>
          </w:p>
        </w:tc>
      </w:tr>
      <w:tr w:rsidR="0032252B" w14:paraId="5022B249" w14:textId="77777777" w:rsidTr="00870B8E">
        <w:tc>
          <w:tcPr>
            <w:tcW w:w="2835" w:type="dxa"/>
          </w:tcPr>
          <w:p w14:paraId="6D6A678C" w14:textId="77777777" w:rsidR="0032252B" w:rsidRDefault="0032252B" w:rsidP="00615C13">
            <w:pPr>
              <w:rPr>
                <w:shd w:val="clear" w:color="auto" w:fill="FFFFFF"/>
              </w:rPr>
            </w:pPr>
            <w:r>
              <w:rPr>
                <w:shd w:val="clear" w:color="auto" w:fill="FFFFFF"/>
              </w:rPr>
              <w:t>References</w:t>
            </w:r>
          </w:p>
        </w:tc>
        <w:tc>
          <w:tcPr>
            <w:tcW w:w="7230" w:type="dxa"/>
          </w:tcPr>
          <w:p w14:paraId="26135EA5" w14:textId="7BE0C48F" w:rsidR="0032252B" w:rsidRDefault="0032252B" w:rsidP="00615C13">
            <w:pPr>
              <w:rPr>
                <w:shd w:val="clear" w:color="auto" w:fill="FFFFFF"/>
              </w:rPr>
            </w:pPr>
            <w:r>
              <w:rPr>
                <w:shd w:val="clear" w:color="auto" w:fill="FFFFFF"/>
              </w:rPr>
              <w:fldChar w:fldCharType="begin"/>
            </w:r>
            <w:r w:rsidR="006B0536">
              <w:rPr>
                <w:shd w:val="clear" w:color="auto" w:fill="FFFFFF"/>
              </w:rPr>
              <w:instrText xml:space="preserve"> ADDIN ZOTERO_ITEM CSL_CITATION {"citationID":"AGyniyoE","properties":{"formattedCitation":"(FlyBoss 2024; Baldacchino et al. 2018)","plainCitation":"(FlyBoss 2024; Baldacchino et al. 2018)","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rPr>
                <w:shd w:val="clear" w:color="auto" w:fill="FFFFFF"/>
              </w:rPr>
              <w:fldChar w:fldCharType="separate"/>
            </w:r>
            <w:r>
              <w:rPr>
                <w:noProof/>
                <w:shd w:val="clear" w:color="auto" w:fill="FFFFFF"/>
              </w:rPr>
              <w:t>(FlyBoss 2024; Baldacchino et al. 2018)</w:t>
            </w:r>
            <w:r>
              <w:rPr>
                <w:shd w:val="clear" w:color="auto" w:fill="FFFFFF"/>
              </w:rPr>
              <w:fldChar w:fldCharType="end"/>
            </w:r>
          </w:p>
        </w:tc>
      </w:tr>
    </w:tbl>
    <w:p w14:paraId="5E1E8C42" w14:textId="77777777" w:rsidR="0032252B" w:rsidRDefault="0032252B" w:rsidP="0032252B">
      <w:pPr>
        <w:rPr>
          <w:shd w:val="clear" w:color="auto" w:fill="FFFFFF"/>
        </w:rPr>
      </w:pPr>
    </w:p>
    <w:p w14:paraId="54F7B5D6" w14:textId="77777777" w:rsidR="0032252B" w:rsidRDefault="0032252B" w:rsidP="0032252B">
      <w:pPr>
        <w:spacing w:after="0" w:line="240" w:lineRule="auto"/>
        <w:rPr>
          <w:shd w:val="clear" w:color="auto" w:fill="FFFFFF"/>
        </w:rPr>
      </w:pPr>
      <w:r>
        <w:rPr>
          <w:shd w:val="clear" w:color="auto" w:fill="FFFFFF"/>
        </w:rPr>
        <w:br w:type="page"/>
      </w:r>
    </w:p>
    <w:p w14:paraId="3E07C83B" w14:textId="70C47701" w:rsidR="0032252B" w:rsidRDefault="0032252B" w:rsidP="0032252B">
      <w:pPr>
        <w:pStyle w:val="Caption"/>
        <w:rPr>
          <w:shd w:val="clear" w:color="auto" w:fill="FFFFFF"/>
        </w:rPr>
      </w:pPr>
      <w:r>
        <w:lastRenderedPageBreak/>
        <w:t>Table</w:t>
      </w:r>
      <w:r w:rsidR="00870B8E">
        <w:t xml:space="preserve"> 52</w:t>
      </w:r>
      <w:r>
        <w:t xml:space="preserve">. </w:t>
      </w:r>
      <w:r>
        <w:rPr>
          <w:shd w:val="clear" w:color="auto" w:fill="FFFFFF"/>
        </w:rPr>
        <w:t>Chemical control of vectors: Carbamates</w:t>
      </w:r>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7230"/>
      </w:tblGrid>
      <w:tr w:rsidR="0032252B" w14:paraId="451DEBCB" w14:textId="77777777" w:rsidTr="00A25568">
        <w:tc>
          <w:tcPr>
            <w:tcW w:w="2835" w:type="dxa"/>
          </w:tcPr>
          <w:p w14:paraId="3DFE9681" w14:textId="77777777" w:rsidR="0032252B" w:rsidRDefault="0032252B" w:rsidP="00615C13">
            <w:pPr>
              <w:rPr>
                <w:shd w:val="clear" w:color="auto" w:fill="FFFFFF"/>
              </w:rPr>
            </w:pPr>
            <w:bookmarkStart w:id="253" w:name="Table_A52"/>
            <w:bookmarkEnd w:id="253"/>
            <w:r>
              <w:rPr>
                <w:shd w:val="clear" w:color="auto" w:fill="FFFFFF"/>
              </w:rPr>
              <w:t>Description</w:t>
            </w:r>
          </w:p>
        </w:tc>
        <w:tc>
          <w:tcPr>
            <w:tcW w:w="7230" w:type="dxa"/>
          </w:tcPr>
          <w:p w14:paraId="6AE0976C" w14:textId="77777777" w:rsidR="0032252B" w:rsidRDefault="0032252B" w:rsidP="00615C13">
            <w:pPr>
              <w:rPr>
                <w:shd w:val="clear" w:color="auto" w:fill="FFFFFF"/>
              </w:rPr>
            </w:pPr>
            <w:r>
              <w:rPr>
                <w:shd w:val="clear" w:color="auto" w:fill="FFFFFF"/>
              </w:rPr>
              <w:t xml:space="preserve">Synthetic derivatives of carbamic acid (from the calabar bean, West Africa). </w:t>
            </w:r>
          </w:p>
        </w:tc>
      </w:tr>
      <w:tr w:rsidR="0032252B" w14:paraId="6D1293D2" w14:textId="77777777" w:rsidTr="00A25568">
        <w:tc>
          <w:tcPr>
            <w:tcW w:w="2835" w:type="dxa"/>
          </w:tcPr>
          <w:p w14:paraId="27EB9168" w14:textId="77777777" w:rsidR="0032252B" w:rsidRDefault="0032252B" w:rsidP="00615C13">
            <w:pPr>
              <w:rPr>
                <w:shd w:val="clear" w:color="auto" w:fill="FFFFFF"/>
              </w:rPr>
            </w:pPr>
            <w:r>
              <w:rPr>
                <w:shd w:val="clear" w:color="auto" w:fill="FFFFFF"/>
              </w:rPr>
              <w:t>Mode of action</w:t>
            </w:r>
          </w:p>
        </w:tc>
        <w:tc>
          <w:tcPr>
            <w:tcW w:w="7230" w:type="dxa"/>
          </w:tcPr>
          <w:p w14:paraId="13360146" w14:textId="77777777" w:rsidR="0032252B" w:rsidRPr="00E82053" w:rsidRDefault="0032252B" w:rsidP="00E82053">
            <w:pPr>
              <w:pStyle w:val="ListParagraph"/>
              <w:ind w:left="313"/>
            </w:pPr>
            <w:r w:rsidRPr="00E82053">
              <w:t>Similar mode of action to OPs.</w:t>
            </w:r>
          </w:p>
          <w:p w14:paraId="19DBA0A4" w14:textId="3BE1BB5E" w:rsidR="0032252B" w:rsidRPr="00E82053" w:rsidRDefault="0032252B" w:rsidP="00E82053">
            <w:pPr>
              <w:pStyle w:val="ListParagraph"/>
              <w:ind w:left="313"/>
            </w:pPr>
            <w:r w:rsidRPr="00E82053">
              <w:t>Causes an accumulation of the neurotransmitter, acetylch</w:t>
            </w:r>
            <w:r w:rsidR="00E82053" w:rsidRPr="00E82053">
              <w:t>ol</w:t>
            </w:r>
            <w:r w:rsidRPr="00E82053">
              <w:t xml:space="preserve">ine by blocking acetylcholinesterase, an enzyme which normally breaks it down. This disrupts nerve function in insects. </w:t>
            </w:r>
          </w:p>
          <w:p w14:paraId="19AE6EA0" w14:textId="110A5734" w:rsidR="0032252B" w:rsidRPr="00E82053" w:rsidRDefault="00371B48" w:rsidP="00E82053">
            <w:pPr>
              <w:pStyle w:val="ListParagraph"/>
              <w:ind w:left="313"/>
            </w:pPr>
            <w:r w:rsidRPr="00E82053">
              <w:t>Acetylcholine</w:t>
            </w:r>
            <w:r w:rsidR="0032252B" w:rsidRPr="00E82053">
              <w:t xml:space="preserve"> is common to insects and mammals</w:t>
            </w:r>
            <w:r w:rsidR="009C6DB2" w:rsidRPr="00E82053">
              <w:t>,</w:t>
            </w:r>
            <w:r w:rsidR="0032252B" w:rsidRPr="00E82053">
              <w:t xml:space="preserve"> which is why </w:t>
            </w:r>
            <w:r w:rsidR="00E82053" w:rsidRPr="00E82053">
              <w:t>carbamates</w:t>
            </w:r>
            <w:r w:rsidR="0032252B" w:rsidRPr="00E82053">
              <w:t xml:space="preserve"> can be toxic to animals and people.</w:t>
            </w:r>
          </w:p>
          <w:p w14:paraId="53D6A8B2" w14:textId="77777777" w:rsidR="0032252B" w:rsidRPr="005D522F" w:rsidRDefault="0032252B" w:rsidP="00E82053">
            <w:pPr>
              <w:pStyle w:val="ListParagraph"/>
              <w:ind w:left="313"/>
              <w:rPr>
                <w:shd w:val="clear" w:color="auto" w:fill="FFFFFF"/>
              </w:rPr>
            </w:pPr>
            <w:r w:rsidRPr="00E82053">
              <w:t>Kills by direct contact or ingestion</w:t>
            </w:r>
            <w:r>
              <w:rPr>
                <w:shd w:val="clear" w:color="auto" w:fill="FFFFFF"/>
              </w:rPr>
              <w:t>.</w:t>
            </w:r>
          </w:p>
        </w:tc>
      </w:tr>
      <w:tr w:rsidR="0032252B" w14:paraId="615EEA76" w14:textId="77777777" w:rsidTr="00A25568">
        <w:tc>
          <w:tcPr>
            <w:tcW w:w="2835" w:type="dxa"/>
          </w:tcPr>
          <w:p w14:paraId="7CBDD35A" w14:textId="77777777" w:rsidR="0032252B" w:rsidRDefault="0032252B" w:rsidP="00615C13">
            <w:pPr>
              <w:rPr>
                <w:shd w:val="clear" w:color="auto" w:fill="FFFFFF"/>
              </w:rPr>
            </w:pPr>
            <w:r>
              <w:rPr>
                <w:shd w:val="clear" w:color="auto" w:fill="FFFFFF"/>
              </w:rPr>
              <w:t>Common active constituents</w:t>
            </w:r>
          </w:p>
        </w:tc>
        <w:tc>
          <w:tcPr>
            <w:tcW w:w="7230" w:type="dxa"/>
          </w:tcPr>
          <w:p w14:paraId="19620B79" w14:textId="77777777" w:rsidR="0032252B" w:rsidRPr="00974878" w:rsidRDefault="0032252B" w:rsidP="00E82053">
            <w:pPr>
              <w:ind w:left="-47"/>
            </w:pPr>
            <w:r>
              <w:t>Bendiocarb, methomyl</w:t>
            </w:r>
          </w:p>
        </w:tc>
      </w:tr>
      <w:tr w:rsidR="0032252B" w14:paraId="681F3561" w14:textId="77777777" w:rsidTr="00A25568">
        <w:tc>
          <w:tcPr>
            <w:tcW w:w="2835" w:type="dxa"/>
          </w:tcPr>
          <w:p w14:paraId="115591FA" w14:textId="77777777" w:rsidR="0032252B" w:rsidRDefault="0032252B" w:rsidP="00615C13">
            <w:pPr>
              <w:rPr>
                <w:shd w:val="clear" w:color="auto" w:fill="FFFFFF"/>
              </w:rPr>
            </w:pPr>
            <w:r>
              <w:rPr>
                <w:shd w:val="clear" w:color="auto" w:fill="FFFFFF"/>
              </w:rPr>
              <w:t>Application method</w:t>
            </w:r>
          </w:p>
        </w:tc>
        <w:tc>
          <w:tcPr>
            <w:tcW w:w="7230" w:type="dxa"/>
          </w:tcPr>
          <w:p w14:paraId="1ACDE6E2" w14:textId="77777777" w:rsidR="0032252B" w:rsidRPr="005D522F" w:rsidRDefault="0032252B" w:rsidP="00615C13">
            <w:r w:rsidRPr="00974878">
              <w:t>Off-ho</w:t>
            </w:r>
            <w:r w:rsidRPr="005B69D9">
              <w:rPr>
                <w:shd w:val="clear" w:color="auto" w:fill="FFFFFF"/>
              </w:rPr>
              <w:t>st – surface spray, residual spray, paint, granules, powder</w:t>
            </w:r>
          </w:p>
        </w:tc>
      </w:tr>
      <w:tr w:rsidR="0032252B" w14:paraId="662FA47E" w14:textId="77777777" w:rsidTr="00A25568">
        <w:tc>
          <w:tcPr>
            <w:tcW w:w="2835" w:type="dxa"/>
          </w:tcPr>
          <w:p w14:paraId="104FBCCF" w14:textId="77777777" w:rsidR="0032252B" w:rsidRDefault="0032252B" w:rsidP="00615C13">
            <w:pPr>
              <w:rPr>
                <w:shd w:val="clear" w:color="auto" w:fill="FFFFFF"/>
              </w:rPr>
            </w:pPr>
            <w:r>
              <w:rPr>
                <w:shd w:val="clear" w:color="auto" w:fill="FFFFFF"/>
              </w:rPr>
              <w:t>Target vectors</w:t>
            </w:r>
          </w:p>
        </w:tc>
        <w:tc>
          <w:tcPr>
            <w:tcW w:w="7230" w:type="dxa"/>
          </w:tcPr>
          <w:p w14:paraId="5E0AFA42" w14:textId="77777777" w:rsidR="0032252B" w:rsidRDefault="0032252B" w:rsidP="00615C13">
            <w:pPr>
              <w:rPr>
                <w:shd w:val="clear" w:color="auto" w:fill="FFFFFF"/>
              </w:rPr>
            </w:pPr>
            <w:r>
              <w:rPr>
                <w:shd w:val="clear" w:color="auto" w:fill="FFFFFF"/>
              </w:rPr>
              <w:t>House flies, stable flies, blowflies</w:t>
            </w:r>
          </w:p>
        </w:tc>
      </w:tr>
      <w:tr w:rsidR="0032252B" w14:paraId="60FFCAA5" w14:textId="77777777" w:rsidTr="00A25568">
        <w:tc>
          <w:tcPr>
            <w:tcW w:w="2835" w:type="dxa"/>
          </w:tcPr>
          <w:p w14:paraId="4CC672E7" w14:textId="77777777" w:rsidR="0032252B" w:rsidRDefault="0032252B" w:rsidP="00615C13">
            <w:pPr>
              <w:rPr>
                <w:shd w:val="clear" w:color="auto" w:fill="FFFFFF"/>
              </w:rPr>
            </w:pPr>
            <w:r>
              <w:rPr>
                <w:shd w:val="clear" w:color="auto" w:fill="FFFFFF"/>
              </w:rPr>
              <w:t>Effectiveness</w:t>
            </w:r>
          </w:p>
        </w:tc>
        <w:tc>
          <w:tcPr>
            <w:tcW w:w="7230" w:type="dxa"/>
          </w:tcPr>
          <w:p w14:paraId="7432EECB" w14:textId="77777777" w:rsidR="0032252B" w:rsidRDefault="0032252B" w:rsidP="00615C13">
            <w:pPr>
              <w:rPr>
                <w:shd w:val="clear" w:color="auto" w:fill="FFFFFF"/>
              </w:rPr>
            </w:pPr>
            <w:r>
              <w:rPr>
                <w:shd w:val="clear" w:color="auto" w:fill="FFFFFF"/>
              </w:rPr>
              <w:t>Broad-spectrum, shorter duration of action compared to OPs</w:t>
            </w:r>
          </w:p>
        </w:tc>
      </w:tr>
      <w:tr w:rsidR="0032252B" w14:paraId="379EE754" w14:textId="77777777" w:rsidTr="00A25568">
        <w:tc>
          <w:tcPr>
            <w:tcW w:w="2835" w:type="dxa"/>
          </w:tcPr>
          <w:p w14:paraId="500E012B" w14:textId="77777777" w:rsidR="0032252B" w:rsidRDefault="0032252B" w:rsidP="00615C13">
            <w:pPr>
              <w:rPr>
                <w:shd w:val="clear" w:color="auto" w:fill="FFFFFF"/>
              </w:rPr>
            </w:pPr>
            <w:r>
              <w:rPr>
                <w:shd w:val="clear" w:color="auto" w:fill="FFFFFF"/>
              </w:rPr>
              <w:t>Registration status</w:t>
            </w:r>
          </w:p>
        </w:tc>
        <w:tc>
          <w:tcPr>
            <w:tcW w:w="7230" w:type="dxa"/>
          </w:tcPr>
          <w:p w14:paraId="444FB7AC" w14:textId="77777777" w:rsidR="0032252B" w:rsidRPr="00E82053" w:rsidRDefault="0032252B" w:rsidP="00E82053">
            <w:pPr>
              <w:pStyle w:val="ListParagraph"/>
              <w:ind w:left="313"/>
            </w:pPr>
            <w:r w:rsidRPr="00E82053">
              <w:t xml:space="preserve">There are no registered carbamate-based veterinary products in Australia. </w:t>
            </w:r>
          </w:p>
          <w:p w14:paraId="41460E49" w14:textId="331841CD" w:rsidR="0032252B" w:rsidRDefault="0032252B" w:rsidP="00E82053">
            <w:pPr>
              <w:pStyle w:val="ListParagraph"/>
              <w:ind w:left="313"/>
              <w:rPr>
                <w:shd w:val="clear" w:color="auto" w:fill="FFFFFF"/>
              </w:rPr>
            </w:pPr>
            <w:r w:rsidRPr="00E82053">
              <w:t>Registered</w:t>
            </w:r>
            <w:r w:rsidRPr="0002430D">
              <w:t xml:space="preserve"> agriculture products</w:t>
            </w:r>
            <w:r w:rsidR="009C6DB2">
              <w:t xml:space="preserve"> are</w:t>
            </w:r>
            <w:r w:rsidRPr="0002430D">
              <w:t xml:space="preserve"> </w:t>
            </w:r>
            <w:r>
              <w:t>available for use on premises (abattoir, animal housing, yards, insect breeding areas, manure)</w:t>
            </w:r>
            <w:r w:rsidR="009C6DB2">
              <w:t>.</w:t>
            </w:r>
          </w:p>
        </w:tc>
      </w:tr>
      <w:tr w:rsidR="0032252B" w14:paraId="7A1CA040" w14:textId="77777777" w:rsidTr="00A25568">
        <w:tc>
          <w:tcPr>
            <w:tcW w:w="2835" w:type="dxa"/>
          </w:tcPr>
          <w:p w14:paraId="661D4F10" w14:textId="77777777" w:rsidR="0032252B" w:rsidRDefault="0032252B" w:rsidP="00615C13">
            <w:pPr>
              <w:rPr>
                <w:shd w:val="clear" w:color="auto" w:fill="FFFFFF"/>
              </w:rPr>
            </w:pPr>
            <w:r>
              <w:rPr>
                <w:shd w:val="clear" w:color="auto" w:fill="FFFFFF"/>
              </w:rPr>
              <w:t>Schedule</w:t>
            </w:r>
          </w:p>
        </w:tc>
        <w:tc>
          <w:tcPr>
            <w:tcW w:w="7230" w:type="dxa"/>
          </w:tcPr>
          <w:p w14:paraId="0D6F18F1" w14:textId="77777777" w:rsidR="0032252B" w:rsidRDefault="0032252B" w:rsidP="00615C13">
            <w:pPr>
              <w:rPr>
                <w:shd w:val="clear" w:color="auto" w:fill="FFFFFF"/>
              </w:rPr>
            </w:pPr>
            <w:r>
              <w:rPr>
                <w:shd w:val="clear" w:color="auto" w:fill="FFFFFF"/>
              </w:rPr>
              <w:t>6 or 7</w:t>
            </w:r>
          </w:p>
        </w:tc>
      </w:tr>
      <w:tr w:rsidR="0032252B" w14:paraId="73FEF97B" w14:textId="77777777" w:rsidTr="00A25568">
        <w:tc>
          <w:tcPr>
            <w:tcW w:w="2835" w:type="dxa"/>
          </w:tcPr>
          <w:p w14:paraId="373CBB20" w14:textId="77777777" w:rsidR="0032252B" w:rsidRDefault="0032252B" w:rsidP="00615C13">
            <w:pPr>
              <w:rPr>
                <w:shd w:val="clear" w:color="auto" w:fill="FFFFFF"/>
              </w:rPr>
            </w:pPr>
            <w:r>
              <w:rPr>
                <w:shd w:val="clear" w:color="auto" w:fill="FFFFFF"/>
              </w:rPr>
              <w:t>Impact on humans, animals, environment</w:t>
            </w:r>
          </w:p>
        </w:tc>
        <w:tc>
          <w:tcPr>
            <w:tcW w:w="7230" w:type="dxa"/>
          </w:tcPr>
          <w:p w14:paraId="2FE3887A" w14:textId="55D4D861" w:rsidR="0032252B" w:rsidRPr="00E82053" w:rsidRDefault="0032252B" w:rsidP="00E82053">
            <w:pPr>
              <w:pStyle w:val="ListParagraph"/>
              <w:ind w:left="313"/>
            </w:pPr>
            <w:r w:rsidRPr="00E82053">
              <w:t>Moderately toxic to humans – subject to work safety regulations in each jurisdiction. May have an accumulative poisoning effect with repeated exposure.</w:t>
            </w:r>
          </w:p>
          <w:p w14:paraId="46F77F98" w14:textId="617DD5E8" w:rsidR="0032252B" w:rsidRPr="00E82053" w:rsidRDefault="0032252B" w:rsidP="00E82053">
            <w:pPr>
              <w:pStyle w:val="ListParagraph"/>
              <w:ind w:left="313"/>
            </w:pPr>
            <w:r w:rsidRPr="00E82053">
              <w:t>Toxic to other non-target organisms, especially fish and bees.</w:t>
            </w:r>
          </w:p>
          <w:p w14:paraId="1FE6CACE" w14:textId="77777777" w:rsidR="0032252B" w:rsidRPr="0002430D" w:rsidRDefault="0032252B" w:rsidP="00E82053">
            <w:pPr>
              <w:pStyle w:val="ListParagraph"/>
              <w:ind w:left="313"/>
              <w:rPr>
                <w:shd w:val="clear" w:color="auto" w:fill="FFFFFF"/>
              </w:rPr>
            </w:pPr>
            <w:r w:rsidRPr="00E82053">
              <w:t>Does not persist in the environment – break down within weeks to months.</w:t>
            </w:r>
          </w:p>
        </w:tc>
      </w:tr>
      <w:tr w:rsidR="0032252B" w14:paraId="4A8AFF06" w14:textId="77777777" w:rsidTr="00A25568">
        <w:tc>
          <w:tcPr>
            <w:tcW w:w="2835" w:type="dxa"/>
          </w:tcPr>
          <w:p w14:paraId="17B5C9D0" w14:textId="77777777" w:rsidR="0032252B" w:rsidRDefault="0032252B" w:rsidP="00615C13">
            <w:pPr>
              <w:rPr>
                <w:shd w:val="clear" w:color="auto" w:fill="FFFFFF"/>
              </w:rPr>
            </w:pPr>
            <w:r>
              <w:rPr>
                <w:shd w:val="clear" w:color="auto" w:fill="FFFFFF"/>
              </w:rPr>
              <w:t>Resistance status</w:t>
            </w:r>
          </w:p>
        </w:tc>
        <w:tc>
          <w:tcPr>
            <w:tcW w:w="7230" w:type="dxa"/>
          </w:tcPr>
          <w:p w14:paraId="340BFA38" w14:textId="5FB8A490" w:rsidR="0032252B" w:rsidRDefault="0032252B" w:rsidP="00615C13">
            <w:pPr>
              <w:rPr>
                <w:shd w:val="clear" w:color="auto" w:fill="FFFFFF"/>
              </w:rPr>
            </w:pPr>
            <w:r>
              <w:rPr>
                <w:shd w:val="clear" w:color="auto" w:fill="FFFFFF"/>
              </w:rPr>
              <w:t>Resistance is reported in house flies overseas. These products are not currently registered for use in flies in Australia</w:t>
            </w:r>
            <w:r w:rsidR="009C6DB2">
              <w:rPr>
                <w:shd w:val="clear" w:color="auto" w:fill="FFFFFF"/>
              </w:rPr>
              <w:t>,</w:t>
            </w:r>
            <w:r>
              <w:rPr>
                <w:shd w:val="clear" w:color="auto" w:fill="FFFFFF"/>
              </w:rPr>
              <w:t xml:space="preserve"> therefore it is unknown if resistance is present in Australia.</w:t>
            </w:r>
          </w:p>
        </w:tc>
      </w:tr>
      <w:tr w:rsidR="0032252B" w14:paraId="07028617" w14:textId="77777777" w:rsidTr="00A25568">
        <w:tc>
          <w:tcPr>
            <w:tcW w:w="2835" w:type="dxa"/>
          </w:tcPr>
          <w:p w14:paraId="51666A5C" w14:textId="77777777" w:rsidR="0032252B" w:rsidRDefault="0032252B" w:rsidP="00615C13">
            <w:pPr>
              <w:rPr>
                <w:shd w:val="clear" w:color="auto" w:fill="FFFFFF"/>
              </w:rPr>
            </w:pPr>
            <w:r>
              <w:rPr>
                <w:shd w:val="clear" w:color="auto" w:fill="FFFFFF"/>
              </w:rPr>
              <w:t>Other limitations</w:t>
            </w:r>
          </w:p>
        </w:tc>
        <w:tc>
          <w:tcPr>
            <w:tcW w:w="7230" w:type="dxa"/>
          </w:tcPr>
          <w:p w14:paraId="610B3BD0" w14:textId="77777777" w:rsidR="0032252B" w:rsidRDefault="0032252B" w:rsidP="00615C13">
            <w:pPr>
              <w:rPr>
                <w:shd w:val="clear" w:color="auto" w:fill="FFFFFF"/>
              </w:rPr>
            </w:pPr>
            <w:r>
              <w:rPr>
                <w:shd w:val="clear" w:color="auto" w:fill="FFFFFF"/>
              </w:rPr>
              <w:t xml:space="preserve">Not registered for use in Australia for flies. </w:t>
            </w:r>
          </w:p>
        </w:tc>
      </w:tr>
      <w:tr w:rsidR="0032252B" w14:paraId="3368E977" w14:textId="77777777" w:rsidTr="00A25568">
        <w:tc>
          <w:tcPr>
            <w:tcW w:w="2835" w:type="dxa"/>
          </w:tcPr>
          <w:p w14:paraId="06DEC693" w14:textId="77777777" w:rsidR="0032252B" w:rsidRDefault="0032252B" w:rsidP="00615C13">
            <w:pPr>
              <w:rPr>
                <w:shd w:val="clear" w:color="auto" w:fill="FFFFFF"/>
              </w:rPr>
            </w:pPr>
            <w:r>
              <w:rPr>
                <w:shd w:val="clear" w:color="auto" w:fill="FFFFFF"/>
              </w:rPr>
              <w:t>References</w:t>
            </w:r>
          </w:p>
        </w:tc>
        <w:tc>
          <w:tcPr>
            <w:tcW w:w="7230" w:type="dxa"/>
          </w:tcPr>
          <w:p w14:paraId="2B749AF1" w14:textId="72FC82B1" w:rsidR="0032252B" w:rsidRDefault="0032252B" w:rsidP="00615C13">
            <w:pPr>
              <w:rPr>
                <w:shd w:val="clear" w:color="auto" w:fill="FFFFFF"/>
              </w:rPr>
            </w:pPr>
            <w:r>
              <w:rPr>
                <w:shd w:val="clear" w:color="auto" w:fill="FFFFFF"/>
              </w:rPr>
              <w:fldChar w:fldCharType="begin"/>
            </w:r>
            <w:r w:rsidR="006B0536">
              <w:rPr>
                <w:shd w:val="clear" w:color="auto" w:fill="FFFFFF"/>
              </w:rPr>
              <w:instrText xml:space="preserve"> ADDIN ZOTERO_ITEM CSL_CITATION {"citationID":"QgWRuIlT","properties":{"formattedCitation":"(FlyBoss 2024; Baldacchino et al. 2018)","plainCitation":"(FlyBoss 2024; Baldacchino et al. 2018)","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rPr>
                <w:shd w:val="clear" w:color="auto" w:fill="FFFFFF"/>
              </w:rPr>
              <w:fldChar w:fldCharType="separate"/>
            </w:r>
            <w:r>
              <w:rPr>
                <w:noProof/>
                <w:shd w:val="clear" w:color="auto" w:fill="FFFFFF"/>
              </w:rPr>
              <w:t>(FlyBoss 2024; Baldacchino et al. 2018)</w:t>
            </w:r>
            <w:r>
              <w:rPr>
                <w:shd w:val="clear" w:color="auto" w:fill="FFFFFF"/>
              </w:rPr>
              <w:fldChar w:fldCharType="end"/>
            </w:r>
          </w:p>
        </w:tc>
      </w:tr>
    </w:tbl>
    <w:p w14:paraId="5AD152DF" w14:textId="77777777" w:rsidR="0032252B" w:rsidRDefault="0032252B" w:rsidP="0032252B">
      <w:pPr>
        <w:rPr>
          <w:shd w:val="clear" w:color="auto" w:fill="FFFFFF"/>
        </w:rPr>
      </w:pPr>
    </w:p>
    <w:p w14:paraId="2B650A48" w14:textId="77777777" w:rsidR="0032252B" w:rsidRDefault="0032252B" w:rsidP="0032252B">
      <w:pPr>
        <w:spacing w:after="0" w:line="240" w:lineRule="auto"/>
        <w:rPr>
          <w:shd w:val="clear" w:color="auto" w:fill="FFFFFF"/>
        </w:rPr>
      </w:pPr>
      <w:r>
        <w:rPr>
          <w:shd w:val="clear" w:color="auto" w:fill="FFFFFF"/>
        </w:rPr>
        <w:br w:type="page"/>
      </w:r>
    </w:p>
    <w:p w14:paraId="5E483AC1" w14:textId="2F5890FA" w:rsidR="0032252B" w:rsidRDefault="0032252B" w:rsidP="0032252B">
      <w:pPr>
        <w:pStyle w:val="Caption"/>
        <w:rPr>
          <w:shd w:val="clear" w:color="auto" w:fill="FFFFFF"/>
        </w:rPr>
      </w:pPr>
      <w:r>
        <w:lastRenderedPageBreak/>
        <w:t>Table</w:t>
      </w:r>
      <w:r w:rsidR="00A25568">
        <w:t xml:space="preserve"> 53</w:t>
      </w:r>
      <w:r>
        <w:t xml:space="preserve">. </w:t>
      </w:r>
      <w:r>
        <w:rPr>
          <w:shd w:val="clear" w:color="auto" w:fill="FFFFFF"/>
        </w:rPr>
        <w:t>Chemical control of vectors: Macrocyclic lactones</w:t>
      </w:r>
      <w:r w:rsidR="009C6DB2">
        <w:rPr>
          <w:shd w:val="clear" w:color="auto" w:fill="FFFFFF"/>
        </w:rPr>
        <w:t xml:space="preserve"> </w:t>
      </w:r>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7230"/>
      </w:tblGrid>
      <w:tr w:rsidR="0032252B" w14:paraId="3EC849DC" w14:textId="77777777" w:rsidTr="00A25568">
        <w:tc>
          <w:tcPr>
            <w:tcW w:w="2835" w:type="dxa"/>
          </w:tcPr>
          <w:p w14:paraId="72A0DB87" w14:textId="77777777" w:rsidR="0032252B" w:rsidRDefault="0032252B" w:rsidP="00615C13">
            <w:pPr>
              <w:rPr>
                <w:shd w:val="clear" w:color="auto" w:fill="FFFFFF"/>
              </w:rPr>
            </w:pPr>
            <w:bookmarkStart w:id="254" w:name="Table_A53"/>
            <w:bookmarkEnd w:id="254"/>
            <w:r>
              <w:rPr>
                <w:shd w:val="clear" w:color="auto" w:fill="FFFFFF"/>
              </w:rPr>
              <w:t>Description</w:t>
            </w:r>
          </w:p>
        </w:tc>
        <w:tc>
          <w:tcPr>
            <w:tcW w:w="7230" w:type="dxa"/>
          </w:tcPr>
          <w:p w14:paraId="2012D21D" w14:textId="77777777" w:rsidR="0032252B" w:rsidRPr="00E82053" w:rsidRDefault="0032252B" w:rsidP="00E82053">
            <w:pPr>
              <w:pStyle w:val="ListParagraph"/>
              <w:ind w:left="313"/>
            </w:pPr>
            <w:r w:rsidRPr="00E82053">
              <w:t xml:space="preserve">Derived from soil bacteria of the genus Streptomyces. </w:t>
            </w:r>
          </w:p>
          <w:p w14:paraId="0D1376FC" w14:textId="77777777" w:rsidR="0032252B" w:rsidRPr="00E82053" w:rsidRDefault="0032252B" w:rsidP="00E82053">
            <w:pPr>
              <w:pStyle w:val="ListParagraph"/>
              <w:ind w:left="313"/>
            </w:pPr>
            <w:r w:rsidRPr="00E82053">
              <w:t>Commonly used to control ticks in livestock.</w:t>
            </w:r>
          </w:p>
        </w:tc>
      </w:tr>
      <w:tr w:rsidR="0032252B" w14:paraId="5439C89D" w14:textId="77777777" w:rsidTr="00A25568">
        <w:tc>
          <w:tcPr>
            <w:tcW w:w="2835" w:type="dxa"/>
          </w:tcPr>
          <w:p w14:paraId="24C64C20" w14:textId="77777777" w:rsidR="0032252B" w:rsidRDefault="0032252B" w:rsidP="00615C13">
            <w:pPr>
              <w:rPr>
                <w:shd w:val="clear" w:color="auto" w:fill="FFFFFF"/>
              </w:rPr>
            </w:pPr>
            <w:r>
              <w:rPr>
                <w:shd w:val="clear" w:color="auto" w:fill="FFFFFF"/>
              </w:rPr>
              <w:t>Mode of action</w:t>
            </w:r>
          </w:p>
        </w:tc>
        <w:tc>
          <w:tcPr>
            <w:tcW w:w="7230" w:type="dxa"/>
          </w:tcPr>
          <w:p w14:paraId="66631AE0" w14:textId="551683A8" w:rsidR="0032252B" w:rsidRPr="00E82053" w:rsidRDefault="0032252B" w:rsidP="00E82053">
            <w:pPr>
              <w:pStyle w:val="ListParagraph"/>
              <w:ind w:left="313"/>
            </w:pPr>
            <w:r w:rsidRPr="00E82053">
              <w:t>Binds to glutamate-gated chloride channel receptors in nerve cells</w:t>
            </w:r>
            <w:r w:rsidR="00E82053">
              <w:t xml:space="preserve"> in insects</w:t>
            </w:r>
            <w:r w:rsidRPr="00E82053">
              <w:t xml:space="preserve">. This causes sustained influx of chloride ions into cells and paralysis. This leads to de-attachment and expulsion </w:t>
            </w:r>
            <w:r w:rsidR="001411EF" w:rsidRPr="00E82053">
              <w:t xml:space="preserve">of the target </w:t>
            </w:r>
            <w:r w:rsidRPr="00E82053">
              <w:t xml:space="preserve">from the </w:t>
            </w:r>
            <w:r w:rsidR="001411EF" w:rsidRPr="00E82053">
              <w:t xml:space="preserve">host </w:t>
            </w:r>
            <w:r w:rsidRPr="00E82053">
              <w:t>animal. MLs are readily distributed throughout the animal’s body and deposit in fatty tissues.</w:t>
            </w:r>
          </w:p>
          <w:p w14:paraId="030AE682" w14:textId="38FD9C05" w:rsidR="0032252B" w:rsidRPr="00E82053" w:rsidRDefault="0032252B" w:rsidP="00E82053">
            <w:pPr>
              <w:ind w:left="-47"/>
            </w:pPr>
            <w:r w:rsidRPr="00E82053">
              <w:t>Spinosyns (</w:t>
            </w:r>
            <w:r w:rsidR="001411EF" w:rsidRPr="00E82053">
              <w:t>s</w:t>
            </w:r>
            <w:r w:rsidRPr="00E82053">
              <w:t xml:space="preserve">pinosad) cause involuntary and prolonged tremors in the </w:t>
            </w:r>
            <w:r w:rsidR="00E82053">
              <w:t xml:space="preserve">tick </w:t>
            </w:r>
            <w:r w:rsidRPr="00E82053">
              <w:t xml:space="preserve">nervous system resulting in paralysis and death. </w:t>
            </w:r>
          </w:p>
        </w:tc>
      </w:tr>
      <w:tr w:rsidR="0032252B" w14:paraId="1EEED3A8" w14:textId="77777777" w:rsidTr="00A25568">
        <w:tc>
          <w:tcPr>
            <w:tcW w:w="2835" w:type="dxa"/>
          </w:tcPr>
          <w:p w14:paraId="47D22280" w14:textId="77777777" w:rsidR="0032252B" w:rsidRDefault="0032252B" w:rsidP="00615C13">
            <w:pPr>
              <w:rPr>
                <w:shd w:val="clear" w:color="auto" w:fill="FFFFFF"/>
              </w:rPr>
            </w:pPr>
            <w:r>
              <w:rPr>
                <w:shd w:val="clear" w:color="auto" w:fill="FFFFFF"/>
              </w:rPr>
              <w:t>Common active constituents</w:t>
            </w:r>
          </w:p>
        </w:tc>
        <w:tc>
          <w:tcPr>
            <w:tcW w:w="7230" w:type="dxa"/>
          </w:tcPr>
          <w:p w14:paraId="638275D2" w14:textId="757DA4D9" w:rsidR="0032252B" w:rsidRDefault="0032252B" w:rsidP="00615C13">
            <w:pPr>
              <w:rPr>
                <w:shd w:val="clear" w:color="auto" w:fill="FFFFFF"/>
              </w:rPr>
            </w:pPr>
            <w:r>
              <w:rPr>
                <w:shd w:val="clear" w:color="auto" w:fill="FFFFFF"/>
              </w:rPr>
              <w:t xml:space="preserve">Ivermectin, </w:t>
            </w:r>
            <w:r w:rsidR="00660EFD">
              <w:rPr>
                <w:shd w:val="clear" w:color="auto" w:fill="FFFFFF"/>
              </w:rPr>
              <w:t>a</w:t>
            </w:r>
            <w:r>
              <w:rPr>
                <w:shd w:val="clear" w:color="auto" w:fill="FFFFFF"/>
              </w:rPr>
              <w:t xml:space="preserve">bamectin, </w:t>
            </w:r>
            <w:r w:rsidR="00660EFD">
              <w:rPr>
                <w:shd w:val="clear" w:color="auto" w:fill="FFFFFF"/>
              </w:rPr>
              <w:t>d</w:t>
            </w:r>
            <w:r>
              <w:rPr>
                <w:shd w:val="clear" w:color="auto" w:fill="FFFFFF"/>
              </w:rPr>
              <w:t xml:space="preserve">oramectin, </w:t>
            </w:r>
            <w:r w:rsidR="00660EFD">
              <w:rPr>
                <w:shd w:val="clear" w:color="auto" w:fill="FFFFFF"/>
              </w:rPr>
              <w:t>m</w:t>
            </w:r>
            <w:r>
              <w:rPr>
                <w:shd w:val="clear" w:color="auto" w:fill="FFFFFF"/>
              </w:rPr>
              <w:t>oxidectin, spinosad</w:t>
            </w:r>
          </w:p>
        </w:tc>
      </w:tr>
      <w:tr w:rsidR="0032252B" w14:paraId="3346D739" w14:textId="77777777" w:rsidTr="00A25568">
        <w:tc>
          <w:tcPr>
            <w:tcW w:w="2835" w:type="dxa"/>
          </w:tcPr>
          <w:p w14:paraId="4B3A89C1" w14:textId="77777777" w:rsidR="0032252B" w:rsidRDefault="0032252B" w:rsidP="00615C13">
            <w:pPr>
              <w:rPr>
                <w:shd w:val="clear" w:color="auto" w:fill="FFFFFF"/>
              </w:rPr>
            </w:pPr>
            <w:r>
              <w:rPr>
                <w:shd w:val="clear" w:color="auto" w:fill="FFFFFF"/>
              </w:rPr>
              <w:t>Application method</w:t>
            </w:r>
          </w:p>
        </w:tc>
        <w:tc>
          <w:tcPr>
            <w:tcW w:w="7230" w:type="dxa"/>
          </w:tcPr>
          <w:p w14:paraId="1FC39405" w14:textId="77777777" w:rsidR="0032252B" w:rsidRPr="00E82053" w:rsidRDefault="0032252B" w:rsidP="00E82053">
            <w:pPr>
              <w:pStyle w:val="ListParagraph"/>
              <w:ind w:left="313"/>
            </w:pPr>
            <w:r w:rsidRPr="00D13C72">
              <w:rPr>
                <w:shd w:val="clear" w:color="auto" w:fill="FFFFFF"/>
              </w:rPr>
              <w:t>On-</w:t>
            </w:r>
            <w:r w:rsidRPr="00E82053">
              <w:t>host – oral drench, pour-on, injection (‘mectins)</w:t>
            </w:r>
          </w:p>
          <w:p w14:paraId="2D1254AA" w14:textId="702A16DC" w:rsidR="0032252B" w:rsidRPr="00550CD4" w:rsidRDefault="0032252B" w:rsidP="00E82053">
            <w:pPr>
              <w:pStyle w:val="ListParagraph"/>
              <w:ind w:left="313"/>
            </w:pPr>
            <w:r w:rsidRPr="00E82053">
              <w:t>Off host – surface</w:t>
            </w:r>
            <w:r w:rsidRPr="00D30030">
              <w:t xml:space="preserve"> spray for premises</w:t>
            </w:r>
            <w:r>
              <w:t>, bait (</w:t>
            </w:r>
            <w:r w:rsidR="00660EFD">
              <w:t>s</w:t>
            </w:r>
            <w:r>
              <w:t>pinosad)</w:t>
            </w:r>
          </w:p>
        </w:tc>
      </w:tr>
      <w:tr w:rsidR="0032252B" w14:paraId="7D9C6892" w14:textId="77777777" w:rsidTr="00A25568">
        <w:tc>
          <w:tcPr>
            <w:tcW w:w="2835" w:type="dxa"/>
          </w:tcPr>
          <w:p w14:paraId="3FBB7AE7" w14:textId="77777777" w:rsidR="0032252B" w:rsidRDefault="0032252B" w:rsidP="00615C13">
            <w:pPr>
              <w:rPr>
                <w:shd w:val="clear" w:color="auto" w:fill="FFFFFF"/>
              </w:rPr>
            </w:pPr>
            <w:r>
              <w:rPr>
                <w:shd w:val="clear" w:color="auto" w:fill="FFFFFF"/>
              </w:rPr>
              <w:t>Target vectors</w:t>
            </w:r>
          </w:p>
        </w:tc>
        <w:tc>
          <w:tcPr>
            <w:tcW w:w="7230" w:type="dxa"/>
          </w:tcPr>
          <w:p w14:paraId="1666B78D" w14:textId="77777777" w:rsidR="0032252B" w:rsidRDefault="0032252B" w:rsidP="00615C13">
            <w:pPr>
              <w:rPr>
                <w:shd w:val="clear" w:color="auto" w:fill="FFFFFF"/>
              </w:rPr>
            </w:pPr>
            <w:r>
              <w:rPr>
                <w:shd w:val="clear" w:color="auto" w:fill="FFFFFF"/>
              </w:rPr>
              <w:t>Ticks (cattle tick), flies (buffalo flies, house flies, stable flies)</w:t>
            </w:r>
          </w:p>
        </w:tc>
      </w:tr>
      <w:tr w:rsidR="0032252B" w14:paraId="2C4E72F3" w14:textId="77777777" w:rsidTr="00A25568">
        <w:tc>
          <w:tcPr>
            <w:tcW w:w="2835" w:type="dxa"/>
          </w:tcPr>
          <w:p w14:paraId="7464ACC3" w14:textId="77777777" w:rsidR="0032252B" w:rsidRDefault="0032252B" w:rsidP="00615C13">
            <w:pPr>
              <w:rPr>
                <w:shd w:val="clear" w:color="auto" w:fill="FFFFFF"/>
              </w:rPr>
            </w:pPr>
            <w:r>
              <w:rPr>
                <w:shd w:val="clear" w:color="auto" w:fill="FFFFFF"/>
              </w:rPr>
              <w:t>Effectiveness</w:t>
            </w:r>
          </w:p>
        </w:tc>
        <w:tc>
          <w:tcPr>
            <w:tcW w:w="7230" w:type="dxa"/>
          </w:tcPr>
          <w:p w14:paraId="55449B44" w14:textId="77777777" w:rsidR="0032252B" w:rsidRPr="00E82053" w:rsidRDefault="0032252B" w:rsidP="00E82053">
            <w:pPr>
              <w:pStyle w:val="ListParagraph"/>
              <w:ind w:left="313"/>
            </w:pPr>
            <w:r w:rsidRPr="00E82053">
              <w:t>Broad-spectrum of activity, non-specific, fast-acting.</w:t>
            </w:r>
          </w:p>
          <w:p w14:paraId="4405653B" w14:textId="6B5FEA2F" w:rsidR="0032252B" w:rsidRPr="00E82053" w:rsidRDefault="0032252B" w:rsidP="00E82053">
            <w:pPr>
              <w:pStyle w:val="ListParagraph"/>
              <w:ind w:left="313"/>
            </w:pPr>
            <w:r w:rsidRPr="00E82053">
              <w:t>Formulation and route of admin</w:t>
            </w:r>
            <w:r w:rsidR="00660EFD" w:rsidRPr="00E82053">
              <w:t>istration</w:t>
            </w:r>
            <w:r w:rsidRPr="00E82053">
              <w:t xml:space="preserve"> can affect drug absorption, distribution and excretion. For example, pour-on formulations have greater variability of absorption compared to drench or injection formulations.</w:t>
            </w:r>
          </w:p>
          <w:p w14:paraId="1E0966FF" w14:textId="19BBE3D8" w:rsidR="0032252B" w:rsidRPr="00E82053" w:rsidRDefault="0032252B" w:rsidP="00E82053">
            <w:pPr>
              <w:pStyle w:val="ListParagraph"/>
              <w:ind w:left="313"/>
            </w:pPr>
            <w:r w:rsidRPr="00E82053">
              <w:t>Insects absorb ML</w:t>
            </w:r>
            <w:r w:rsidR="00660EFD" w:rsidRPr="00E82053">
              <w:t>s</w:t>
            </w:r>
            <w:r w:rsidRPr="00E82053">
              <w:t xml:space="preserve"> either by ingestion or from direct contact.</w:t>
            </w:r>
          </w:p>
          <w:p w14:paraId="69C100F4" w14:textId="77777777" w:rsidR="0032252B" w:rsidRPr="00550CD4" w:rsidRDefault="0032252B" w:rsidP="00E82053">
            <w:pPr>
              <w:pStyle w:val="ListParagraph"/>
              <w:ind w:left="313"/>
            </w:pPr>
            <w:r w:rsidRPr="00E82053">
              <w:t>Ivermectin is</w:t>
            </w:r>
            <w:r>
              <w:t xml:space="preserve"> said to have a short-lived insecticidal effect.</w:t>
            </w:r>
          </w:p>
        </w:tc>
      </w:tr>
      <w:tr w:rsidR="0032252B" w14:paraId="72F5CEEA" w14:textId="77777777" w:rsidTr="00A25568">
        <w:tc>
          <w:tcPr>
            <w:tcW w:w="2835" w:type="dxa"/>
          </w:tcPr>
          <w:p w14:paraId="589C93BE" w14:textId="77777777" w:rsidR="0032252B" w:rsidRDefault="0032252B" w:rsidP="00615C13">
            <w:pPr>
              <w:rPr>
                <w:shd w:val="clear" w:color="auto" w:fill="FFFFFF"/>
              </w:rPr>
            </w:pPr>
            <w:r>
              <w:rPr>
                <w:shd w:val="clear" w:color="auto" w:fill="FFFFFF"/>
              </w:rPr>
              <w:t>Registration status</w:t>
            </w:r>
          </w:p>
        </w:tc>
        <w:tc>
          <w:tcPr>
            <w:tcW w:w="7230" w:type="dxa"/>
          </w:tcPr>
          <w:p w14:paraId="09DCB419" w14:textId="77777777" w:rsidR="0032252B" w:rsidRDefault="0032252B" w:rsidP="00615C13">
            <w:pPr>
              <w:rPr>
                <w:shd w:val="clear" w:color="auto" w:fill="FFFFFF"/>
              </w:rPr>
            </w:pPr>
            <w:r>
              <w:rPr>
                <w:shd w:val="clear" w:color="auto" w:fill="FFFFFF"/>
              </w:rPr>
              <w:t>Active in Australia.</w:t>
            </w:r>
          </w:p>
        </w:tc>
      </w:tr>
      <w:tr w:rsidR="0032252B" w14:paraId="600F2FB6" w14:textId="77777777" w:rsidTr="00A25568">
        <w:tc>
          <w:tcPr>
            <w:tcW w:w="2835" w:type="dxa"/>
          </w:tcPr>
          <w:p w14:paraId="5B0FCAD0" w14:textId="77777777" w:rsidR="0032252B" w:rsidRDefault="0032252B" w:rsidP="00615C13">
            <w:pPr>
              <w:rPr>
                <w:shd w:val="clear" w:color="auto" w:fill="FFFFFF"/>
              </w:rPr>
            </w:pPr>
            <w:r>
              <w:rPr>
                <w:shd w:val="clear" w:color="auto" w:fill="FFFFFF"/>
              </w:rPr>
              <w:t>Schedule</w:t>
            </w:r>
          </w:p>
        </w:tc>
        <w:tc>
          <w:tcPr>
            <w:tcW w:w="7230" w:type="dxa"/>
          </w:tcPr>
          <w:p w14:paraId="07E4654F" w14:textId="77777777" w:rsidR="0032252B" w:rsidRDefault="0032252B" w:rsidP="00615C13">
            <w:pPr>
              <w:rPr>
                <w:shd w:val="clear" w:color="auto" w:fill="FFFFFF"/>
              </w:rPr>
            </w:pPr>
            <w:r>
              <w:rPr>
                <w:shd w:val="clear" w:color="auto" w:fill="FFFFFF"/>
              </w:rPr>
              <w:t>5 or 6</w:t>
            </w:r>
          </w:p>
        </w:tc>
      </w:tr>
      <w:tr w:rsidR="0032252B" w14:paraId="5B62CCFA" w14:textId="77777777" w:rsidTr="00A25568">
        <w:tc>
          <w:tcPr>
            <w:tcW w:w="2835" w:type="dxa"/>
          </w:tcPr>
          <w:p w14:paraId="41A632CE" w14:textId="77777777" w:rsidR="0032252B" w:rsidRDefault="0032252B" w:rsidP="00615C13">
            <w:pPr>
              <w:rPr>
                <w:shd w:val="clear" w:color="auto" w:fill="FFFFFF"/>
              </w:rPr>
            </w:pPr>
            <w:r>
              <w:rPr>
                <w:shd w:val="clear" w:color="auto" w:fill="FFFFFF"/>
              </w:rPr>
              <w:t>Impact on humans, animals, environment</w:t>
            </w:r>
          </w:p>
        </w:tc>
        <w:tc>
          <w:tcPr>
            <w:tcW w:w="7230" w:type="dxa"/>
          </w:tcPr>
          <w:p w14:paraId="1FF7F2F0" w14:textId="58209AED" w:rsidR="0032252B" w:rsidRPr="00E82053" w:rsidRDefault="0032252B" w:rsidP="00E82053">
            <w:pPr>
              <w:pStyle w:val="ListParagraph"/>
              <w:ind w:left="313"/>
            </w:pPr>
            <w:r w:rsidRPr="00E82053">
              <w:t>MLs can be toxic to aquatic life</w:t>
            </w:r>
            <w:r w:rsidR="00660EFD" w:rsidRPr="00E82053">
              <w:t xml:space="preserve">, </w:t>
            </w:r>
            <w:r w:rsidRPr="00E82053">
              <w:t>beneficial insects,</w:t>
            </w:r>
            <w:r w:rsidR="00660EFD" w:rsidRPr="00E82053">
              <w:t xml:space="preserve"> and</w:t>
            </w:r>
            <w:r w:rsidRPr="00E82053">
              <w:t xml:space="preserve"> algae.</w:t>
            </w:r>
          </w:p>
          <w:p w14:paraId="062F9C76" w14:textId="77777777" w:rsidR="0032252B" w:rsidRPr="00E82053" w:rsidRDefault="0032252B" w:rsidP="00E82053">
            <w:pPr>
              <w:pStyle w:val="ListParagraph"/>
              <w:ind w:left="313"/>
            </w:pPr>
            <w:r w:rsidRPr="00E82053">
              <w:t>Can kill dung beetles.</w:t>
            </w:r>
          </w:p>
          <w:p w14:paraId="6B9201FA" w14:textId="77777777" w:rsidR="0032252B" w:rsidRDefault="0032252B" w:rsidP="00E82053">
            <w:pPr>
              <w:pStyle w:val="ListParagraph"/>
              <w:ind w:left="313"/>
              <w:rPr>
                <w:shd w:val="clear" w:color="auto" w:fill="FFFFFF"/>
              </w:rPr>
            </w:pPr>
            <w:r w:rsidRPr="00E82053">
              <w:t>Considered to be</w:t>
            </w:r>
            <w:r>
              <w:t xml:space="preserve"> of lower toxicity but may be h</w:t>
            </w:r>
            <w:r>
              <w:rPr>
                <w:shd w:val="clear" w:color="auto" w:fill="FFFFFF"/>
              </w:rPr>
              <w:t>armful if swallowed and irritating to eyes and skin.</w:t>
            </w:r>
          </w:p>
        </w:tc>
      </w:tr>
      <w:tr w:rsidR="0032252B" w14:paraId="15F3068D" w14:textId="77777777" w:rsidTr="00A25568">
        <w:tc>
          <w:tcPr>
            <w:tcW w:w="2835" w:type="dxa"/>
          </w:tcPr>
          <w:p w14:paraId="785E8814" w14:textId="77777777" w:rsidR="0032252B" w:rsidRDefault="0032252B" w:rsidP="00615C13">
            <w:pPr>
              <w:rPr>
                <w:shd w:val="clear" w:color="auto" w:fill="FFFFFF"/>
              </w:rPr>
            </w:pPr>
            <w:r>
              <w:rPr>
                <w:shd w:val="clear" w:color="auto" w:fill="FFFFFF"/>
              </w:rPr>
              <w:t>Resistance status</w:t>
            </w:r>
          </w:p>
        </w:tc>
        <w:tc>
          <w:tcPr>
            <w:tcW w:w="7230" w:type="dxa"/>
          </w:tcPr>
          <w:p w14:paraId="5D9771BB" w14:textId="77777777" w:rsidR="0032252B" w:rsidRPr="00E82053" w:rsidRDefault="0032252B" w:rsidP="00E82053">
            <w:pPr>
              <w:rPr>
                <w:shd w:val="clear" w:color="auto" w:fill="FFFFFF"/>
              </w:rPr>
            </w:pPr>
            <w:r>
              <w:t>Resistance to flies (spinosyns) and</w:t>
            </w:r>
            <w:r w:rsidRPr="004B7FE6">
              <w:t xml:space="preserve"> ticks</w:t>
            </w:r>
            <w:r>
              <w:t xml:space="preserve"> (‘mectins) has been reported</w:t>
            </w:r>
            <w:r w:rsidRPr="004B7FE6">
              <w:t xml:space="preserve"> overseas.</w:t>
            </w:r>
          </w:p>
        </w:tc>
      </w:tr>
      <w:tr w:rsidR="0032252B" w14:paraId="3CCCAD48" w14:textId="77777777" w:rsidTr="00A25568">
        <w:tc>
          <w:tcPr>
            <w:tcW w:w="2835" w:type="dxa"/>
          </w:tcPr>
          <w:p w14:paraId="274F0D1E" w14:textId="77777777" w:rsidR="0032252B" w:rsidRDefault="0032252B" w:rsidP="00615C13">
            <w:pPr>
              <w:rPr>
                <w:shd w:val="clear" w:color="auto" w:fill="FFFFFF"/>
              </w:rPr>
            </w:pPr>
            <w:r>
              <w:rPr>
                <w:shd w:val="clear" w:color="auto" w:fill="FFFFFF"/>
              </w:rPr>
              <w:t>Other limitations</w:t>
            </w:r>
          </w:p>
        </w:tc>
        <w:tc>
          <w:tcPr>
            <w:tcW w:w="7230" w:type="dxa"/>
          </w:tcPr>
          <w:p w14:paraId="1EB6ECBA" w14:textId="77777777" w:rsidR="0032252B" w:rsidRPr="00E82053" w:rsidRDefault="0032252B" w:rsidP="00E82053">
            <w:pPr>
              <w:pStyle w:val="ListParagraph"/>
              <w:ind w:left="313"/>
            </w:pPr>
            <w:r w:rsidRPr="00E82053">
              <w:t>Depending on the product and formulation, it may be associated with very long WHPs and ESIs. Consult the product label before using on beef cattle and dairy cattle.</w:t>
            </w:r>
          </w:p>
          <w:p w14:paraId="6AA45137" w14:textId="7DA08C0D" w:rsidR="0032252B" w:rsidRDefault="0032252B" w:rsidP="00E82053">
            <w:pPr>
              <w:pStyle w:val="ListParagraph"/>
              <w:ind w:left="313"/>
              <w:rPr>
                <w:shd w:val="clear" w:color="auto" w:fill="FFFFFF"/>
              </w:rPr>
            </w:pPr>
            <w:r w:rsidRPr="00E82053">
              <w:t>Avoid repetitive</w:t>
            </w:r>
            <w:r>
              <w:rPr>
                <w:shd w:val="clear" w:color="auto" w:fill="FFFFFF"/>
              </w:rPr>
              <w:t xml:space="preserve"> use of spinosyns to avoid build-up of resistant vectors in population</w:t>
            </w:r>
            <w:r w:rsidR="00660EFD">
              <w:rPr>
                <w:shd w:val="clear" w:color="auto" w:fill="FFFFFF"/>
              </w:rPr>
              <w:t>.</w:t>
            </w:r>
          </w:p>
        </w:tc>
      </w:tr>
      <w:tr w:rsidR="0032252B" w14:paraId="13FF1133" w14:textId="77777777" w:rsidTr="00A25568">
        <w:tc>
          <w:tcPr>
            <w:tcW w:w="2835" w:type="dxa"/>
          </w:tcPr>
          <w:p w14:paraId="13207821" w14:textId="77777777" w:rsidR="0032252B" w:rsidRDefault="0032252B" w:rsidP="00615C13">
            <w:pPr>
              <w:rPr>
                <w:shd w:val="clear" w:color="auto" w:fill="FFFFFF"/>
              </w:rPr>
            </w:pPr>
            <w:r>
              <w:rPr>
                <w:shd w:val="clear" w:color="auto" w:fill="FFFFFF"/>
              </w:rPr>
              <w:t>References</w:t>
            </w:r>
          </w:p>
        </w:tc>
        <w:tc>
          <w:tcPr>
            <w:tcW w:w="7230" w:type="dxa"/>
          </w:tcPr>
          <w:p w14:paraId="5FAD3CB7" w14:textId="241240EC" w:rsidR="0032252B" w:rsidRDefault="0032252B" w:rsidP="00615C13">
            <w:pPr>
              <w:rPr>
                <w:shd w:val="clear" w:color="auto" w:fill="FFFFFF"/>
              </w:rPr>
            </w:pPr>
            <w:r>
              <w:rPr>
                <w:shd w:val="clear" w:color="auto" w:fill="FFFFFF"/>
              </w:rPr>
              <w:fldChar w:fldCharType="begin"/>
            </w:r>
            <w:r w:rsidR="006B0536">
              <w:rPr>
                <w:shd w:val="clear" w:color="auto" w:fill="FFFFFF"/>
              </w:rPr>
              <w:instrText xml:space="preserve"> ADDIN ZOTERO_ITEM CSL_CITATION {"citationID":"sOK4OPet","properties":{"formattedCitation":"(FlyBoss 2024; Baldacchino et al. 2018)","plainCitation":"(FlyBoss 2024; Baldacchino et al. 2018)","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schema":"https://github.com/citation-style-language/schema/raw/master/csl-citation.json"} </w:instrText>
            </w:r>
            <w:r>
              <w:rPr>
                <w:shd w:val="clear" w:color="auto" w:fill="FFFFFF"/>
              </w:rPr>
              <w:fldChar w:fldCharType="separate"/>
            </w:r>
            <w:r>
              <w:rPr>
                <w:noProof/>
                <w:shd w:val="clear" w:color="auto" w:fill="FFFFFF"/>
              </w:rPr>
              <w:t>(FlyBoss 2024; Baldacchino et al. 2018)</w:t>
            </w:r>
            <w:r>
              <w:rPr>
                <w:shd w:val="clear" w:color="auto" w:fill="FFFFFF"/>
              </w:rPr>
              <w:fldChar w:fldCharType="end"/>
            </w:r>
          </w:p>
        </w:tc>
      </w:tr>
    </w:tbl>
    <w:p w14:paraId="3B438767" w14:textId="77777777" w:rsidR="0032252B" w:rsidRDefault="0032252B" w:rsidP="0032252B"/>
    <w:p w14:paraId="28AE44E6" w14:textId="77777777" w:rsidR="0032252B" w:rsidRDefault="0032252B" w:rsidP="0032252B">
      <w:pPr>
        <w:spacing w:after="0" w:line="240" w:lineRule="auto"/>
      </w:pPr>
      <w:r>
        <w:br w:type="page"/>
      </w:r>
    </w:p>
    <w:p w14:paraId="4095F429" w14:textId="185D82B8" w:rsidR="0032252B" w:rsidRDefault="0032252B" w:rsidP="0032252B">
      <w:pPr>
        <w:pStyle w:val="Caption"/>
        <w:rPr>
          <w:lang w:eastAsia="en-US"/>
        </w:rPr>
      </w:pPr>
      <w:r>
        <w:lastRenderedPageBreak/>
        <w:t>Table</w:t>
      </w:r>
      <w:r w:rsidR="00A25568">
        <w:t xml:space="preserve"> 54</w:t>
      </w:r>
      <w:r>
        <w:t xml:space="preserve">. </w:t>
      </w:r>
      <w:r>
        <w:rPr>
          <w:shd w:val="clear" w:color="auto" w:fill="FFFFFF"/>
        </w:rPr>
        <w:t>Chemical control of vectors: Bioinsecticides</w:t>
      </w:r>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7230"/>
      </w:tblGrid>
      <w:tr w:rsidR="0032252B" w14:paraId="5897EB71" w14:textId="77777777" w:rsidTr="00A25568">
        <w:tc>
          <w:tcPr>
            <w:tcW w:w="2835" w:type="dxa"/>
          </w:tcPr>
          <w:p w14:paraId="1998DA4A" w14:textId="77777777" w:rsidR="0032252B" w:rsidRDefault="0032252B" w:rsidP="00615C13">
            <w:pPr>
              <w:rPr>
                <w:shd w:val="clear" w:color="auto" w:fill="FFFFFF"/>
              </w:rPr>
            </w:pPr>
            <w:bookmarkStart w:id="255" w:name="Table_A54"/>
            <w:bookmarkEnd w:id="255"/>
            <w:r>
              <w:rPr>
                <w:shd w:val="clear" w:color="auto" w:fill="FFFFFF"/>
              </w:rPr>
              <w:t>Description</w:t>
            </w:r>
          </w:p>
        </w:tc>
        <w:tc>
          <w:tcPr>
            <w:tcW w:w="7230" w:type="dxa"/>
          </w:tcPr>
          <w:p w14:paraId="17FB0308" w14:textId="324D4796" w:rsidR="0032252B" w:rsidRPr="004E7D86" w:rsidRDefault="0032252B" w:rsidP="005A6EE2">
            <w:pPr>
              <w:pStyle w:val="ListParagraph"/>
              <w:numPr>
                <w:ilvl w:val="0"/>
                <w:numId w:val="18"/>
              </w:numPr>
              <w:ind w:left="313"/>
            </w:pPr>
            <w:r>
              <w:rPr>
                <w:shd w:val="clear" w:color="auto" w:fill="FFFFFF"/>
              </w:rPr>
              <w:t>Derived from natura</w:t>
            </w:r>
            <w:r w:rsidR="00660EFD">
              <w:rPr>
                <w:shd w:val="clear" w:color="auto" w:fill="FFFFFF"/>
              </w:rPr>
              <w:t>l</w:t>
            </w:r>
            <w:r>
              <w:rPr>
                <w:shd w:val="clear" w:color="auto" w:fill="FFFFFF"/>
              </w:rPr>
              <w:t xml:space="preserve"> substances such as plants, bacteria, minerals. </w:t>
            </w:r>
          </w:p>
          <w:p w14:paraId="13AFFB96" w14:textId="77777777" w:rsidR="0032252B" w:rsidRPr="00560ECA" w:rsidRDefault="0032252B" w:rsidP="005A6EE2">
            <w:pPr>
              <w:pStyle w:val="ListParagraph"/>
              <w:numPr>
                <w:ilvl w:val="0"/>
                <w:numId w:val="18"/>
              </w:numPr>
              <w:ind w:left="313"/>
            </w:pPr>
            <w:r>
              <w:rPr>
                <w:shd w:val="clear" w:color="auto" w:fill="FFFFFF"/>
              </w:rPr>
              <w:t xml:space="preserve">Preferred chemicals to use in AW-IPM programs where impacts on the environment and </w:t>
            </w:r>
            <w:r w:rsidRPr="00560ECA">
              <w:t>people needs to be minimised.</w:t>
            </w:r>
          </w:p>
          <w:p w14:paraId="61536D60" w14:textId="77777777" w:rsidR="0032252B" w:rsidRPr="00560ECA" w:rsidRDefault="0032252B" w:rsidP="005A6EE2">
            <w:pPr>
              <w:pStyle w:val="ListParagraph"/>
              <w:numPr>
                <w:ilvl w:val="0"/>
                <w:numId w:val="18"/>
              </w:numPr>
              <w:ind w:left="313"/>
              <w:rPr>
                <w:shd w:val="clear" w:color="auto" w:fill="FFFFFF"/>
              </w:rPr>
            </w:pPr>
            <w:r w:rsidRPr="00560ECA">
              <w:t>Bio</w:t>
            </w:r>
            <w:r>
              <w:t>insect</w:t>
            </w:r>
            <w:r w:rsidRPr="00560ECA">
              <w:t>icides</w:t>
            </w:r>
            <w:r>
              <w:rPr>
                <w:shd w:val="clear" w:color="auto" w:fill="FFFFFF"/>
              </w:rPr>
              <w:t xml:space="preserve"> are not the same as biocontrol agents – biocontrol agents actively seek out the target insect (e.g., entomopathogenic fungi and parasitoids), whereas biopesticides are passive agents.</w:t>
            </w:r>
          </w:p>
        </w:tc>
      </w:tr>
      <w:tr w:rsidR="0032252B" w14:paraId="3232B286" w14:textId="77777777" w:rsidTr="00A25568">
        <w:tc>
          <w:tcPr>
            <w:tcW w:w="2835" w:type="dxa"/>
          </w:tcPr>
          <w:p w14:paraId="573039A6" w14:textId="77777777" w:rsidR="0032252B" w:rsidRDefault="0032252B" w:rsidP="00615C13">
            <w:pPr>
              <w:rPr>
                <w:shd w:val="clear" w:color="auto" w:fill="FFFFFF"/>
              </w:rPr>
            </w:pPr>
            <w:r>
              <w:rPr>
                <w:shd w:val="clear" w:color="auto" w:fill="FFFFFF"/>
              </w:rPr>
              <w:t>Mode of action</w:t>
            </w:r>
          </w:p>
        </w:tc>
        <w:tc>
          <w:tcPr>
            <w:tcW w:w="7230" w:type="dxa"/>
          </w:tcPr>
          <w:p w14:paraId="6D660E78" w14:textId="75E45E8B" w:rsidR="00660EFD" w:rsidRDefault="0032252B" w:rsidP="005A6EE2">
            <w:pPr>
              <w:pStyle w:val="ListParagraph"/>
              <w:numPr>
                <w:ilvl w:val="0"/>
                <w:numId w:val="17"/>
              </w:numPr>
              <w:ind w:left="313"/>
              <w:rPr>
                <w:shd w:val="clear" w:color="auto" w:fill="FFFFFF"/>
              </w:rPr>
            </w:pPr>
            <w:r>
              <w:rPr>
                <w:shd w:val="clear" w:color="auto" w:fill="FFFFFF"/>
              </w:rPr>
              <w:t xml:space="preserve">Larvicidal action, </w:t>
            </w:r>
            <w:r w:rsidR="00660EFD">
              <w:rPr>
                <w:shd w:val="clear" w:color="auto" w:fill="FFFFFF"/>
              </w:rPr>
              <w:t>i</w:t>
            </w:r>
            <w:r>
              <w:rPr>
                <w:shd w:val="clear" w:color="auto" w:fill="FFFFFF"/>
              </w:rPr>
              <w:t>nsect-specific</w:t>
            </w:r>
            <w:r w:rsidR="00660EFD">
              <w:rPr>
                <w:shd w:val="clear" w:color="auto" w:fill="FFFFFF"/>
              </w:rPr>
              <w:t>.</w:t>
            </w:r>
          </w:p>
          <w:p w14:paraId="702068D9" w14:textId="550C02A4" w:rsidR="0032252B" w:rsidRDefault="00660EFD" w:rsidP="005A6EE2">
            <w:pPr>
              <w:pStyle w:val="ListParagraph"/>
              <w:numPr>
                <w:ilvl w:val="0"/>
                <w:numId w:val="17"/>
              </w:numPr>
              <w:ind w:left="313"/>
              <w:rPr>
                <w:shd w:val="clear" w:color="auto" w:fill="FFFFFF"/>
              </w:rPr>
            </w:pPr>
            <w:r>
              <w:rPr>
                <w:shd w:val="clear" w:color="auto" w:fill="FFFFFF"/>
              </w:rPr>
              <w:t>D</w:t>
            </w:r>
            <w:r w:rsidR="0032252B">
              <w:rPr>
                <w:shd w:val="clear" w:color="auto" w:fill="FFFFFF"/>
              </w:rPr>
              <w:t>estruction of midgut epithelium occurs within 12 hours of ingestion.</w:t>
            </w:r>
          </w:p>
          <w:p w14:paraId="26633AFB" w14:textId="4DB73085" w:rsidR="0032252B" w:rsidRDefault="0032252B" w:rsidP="005A6EE2">
            <w:pPr>
              <w:pStyle w:val="ListParagraph"/>
              <w:numPr>
                <w:ilvl w:val="0"/>
                <w:numId w:val="17"/>
              </w:numPr>
              <w:ind w:left="313"/>
              <w:rPr>
                <w:shd w:val="clear" w:color="auto" w:fill="FFFFFF"/>
              </w:rPr>
            </w:pPr>
            <w:r>
              <w:rPr>
                <w:shd w:val="clear" w:color="auto" w:fill="FFFFFF"/>
              </w:rPr>
              <w:t xml:space="preserve">Two main types of bioinsecticides used in vector control for animals – </w:t>
            </w:r>
            <w:r w:rsidR="00660EFD">
              <w:rPr>
                <w:shd w:val="clear" w:color="auto" w:fill="FFFFFF"/>
              </w:rPr>
              <w:t>biochemical and microbial insecticides.</w:t>
            </w:r>
          </w:p>
          <w:p w14:paraId="47DA6342" w14:textId="77777777" w:rsidR="0032252B" w:rsidRDefault="0032252B" w:rsidP="005A6EE2">
            <w:pPr>
              <w:pStyle w:val="ListParagraph"/>
              <w:numPr>
                <w:ilvl w:val="0"/>
                <w:numId w:val="17"/>
              </w:numPr>
              <w:ind w:left="313"/>
              <w:rPr>
                <w:shd w:val="clear" w:color="auto" w:fill="FFFFFF"/>
              </w:rPr>
            </w:pPr>
            <w:r>
              <w:rPr>
                <w:shd w:val="clear" w:color="auto" w:fill="FFFFFF"/>
              </w:rPr>
              <w:t>Biochemical insecticides are natural products that control pests by non-toxic mechanisms. They are made up of substances that interfere with mating or use scents that attract pests to traps or baits.</w:t>
            </w:r>
          </w:p>
          <w:p w14:paraId="201EBE09" w14:textId="08F54F54" w:rsidR="0032252B" w:rsidRDefault="0032252B" w:rsidP="005A6EE2">
            <w:pPr>
              <w:pStyle w:val="ListParagraph"/>
              <w:numPr>
                <w:ilvl w:val="0"/>
                <w:numId w:val="17"/>
              </w:numPr>
              <w:ind w:left="313"/>
              <w:rPr>
                <w:shd w:val="clear" w:color="auto" w:fill="FFFFFF"/>
              </w:rPr>
            </w:pPr>
            <w:r w:rsidRPr="00EC68B8">
              <w:rPr>
                <w:shd w:val="clear" w:color="auto" w:fill="FFFFFF"/>
              </w:rPr>
              <w:t xml:space="preserve">Microbial </w:t>
            </w:r>
            <w:r>
              <w:rPr>
                <w:shd w:val="clear" w:color="auto" w:fill="FFFFFF"/>
              </w:rPr>
              <w:t>insect</w:t>
            </w:r>
            <w:r w:rsidRPr="00EC68B8">
              <w:rPr>
                <w:shd w:val="clear" w:color="auto" w:fill="FFFFFF"/>
              </w:rPr>
              <w:t xml:space="preserve">icides consist of a </w:t>
            </w:r>
            <w:r w:rsidR="00660EFD">
              <w:rPr>
                <w:shd w:val="clear" w:color="auto" w:fill="FFFFFF"/>
              </w:rPr>
              <w:t xml:space="preserve">toxin from a </w:t>
            </w:r>
            <w:r w:rsidRPr="00EC68B8">
              <w:rPr>
                <w:shd w:val="clear" w:color="auto" w:fill="FFFFFF"/>
              </w:rPr>
              <w:t xml:space="preserve">microorganism (bacteria, fungus, virus, protozoan) which </w:t>
            </w:r>
            <w:r w:rsidR="00181BD5">
              <w:rPr>
                <w:shd w:val="clear" w:color="auto" w:fill="FFFFFF"/>
              </w:rPr>
              <w:t>is ta</w:t>
            </w:r>
            <w:r w:rsidRPr="00EC68B8">
              <w:rPr>
                <w:shd w:val="clear" w:color="auto" w:fill="FFFFFF"/>
              </w:rPr>
              <w:t>rget</w:t>
            </w:r>
            <w:r w:rsidR="00660EFD">
              <w:rPr>
                <w:shd w:val="clear" w:color="auto" w:fill="FFFFFF"/>
              </w:rPr>
              <w:t>-</w:t>
            </w:r>
            <w:r w:rsidRPr="00EC68B8">
              <w:rPr>
                <w:shd w:val="clear" w:color="auto" w:fill="FFFFFF"/>
              </w:rPr>
              <w:t xml:space="preserve">specific in their action. </w:t>
            </w:r>
            <w:r w:rsidRPr="00EC68B8">
              <w:rPr>
                <w:i/>
                <w:iCs/>
                <w:shd w:val="clear" w:color="auto" w:fill="FFFFFF"/>
              </w:rPr>
              <w:t>Bacillus thuringiensis</w:t>
            </w:r>
            <w:r w:rsidRPr="00EC68B8">
              <w:rPr>
                <w:shd w:val="clear" w:color="auto" w:fill="FFFFFF"/>
              </w:rPr>
              <w:t xml:space="preserve"> subsp</w:t>
            </w:r>
            <w:r w:rsidRPr="00EC68B8">
              <w:rPr>
                <w:i/>
                <w:iCs/>
                <w:shd w:val="clear" w:color="auto" w:fill="FFFFFF"/>
              </w:rPr>
              <w:t xml:space="preserve">. </w:t>
            </w:r>
            <w:r w:rsidR="00660EFD">
              <w:rPr>
                <w:i/>
                <w:iCs/>
                <w:shd w:val="clear" w:color="auto" w:fill="FFFFFF"/>
              </w:rPr>
              <w:t>i</w:t>
            </w:r>
            <w:r w:rsidRPr="00EC68B8">
              <w:rPr>
                <w:i/>
                <w:iCs/>
                <w:shd w:val="clear" w:color="auto" w:fill="FFFFFF"/>
              </w:rPr>
              <w:t>sraelensis</w:t>
            </w:r>
            <w:r>
              <w:rPr>
                <w:i/>
                <w:iCs/>
                <w:shd w:val="clear" w:color="auto" w:fill="FFFFFF"/>
              </w:rPr>
              <w:t xml:space="preserve"> (</w:t>
            </w:r>
            <w:r w:rsidRPr="00EC68B8">
              <w:rPr>
                <w:shd w:val="clear" w:color="auto" w:fill="FFFFFF"/>
              </w:rPr>
              <w:t>Bt</w:t>
            </w:r>
            <w:r w:rsidR="00660EFD">
              <w:rPr>
                <w:shd w:val="clear" w:color="auto" w:fill="FFFFFF"/>
              </w:rPr>
              <w:t>i</w:t>
            </w:r>
            <w:r w:rsidRPr="00EC68B8">
              <w:rPr>
                <w:shd w:val="clear" w:color="auto" w:fill="FFFFFF"/>
              </w:rPr>
              <w:t xml:space="preserve">) </w:t>
            </w:r>
            <w:r w:rsidR="00660EFD">
              <w:rPr>
                <w:shd w:val="clear" w:color="auto" w:fill="FFFFFF"/>
              </w:rPr>
              <w:t xml:space="preserve">toxin </w:t>
            </w:r>
            <w:r w:rsidRPr="00EC68B8">
              <w:rPr>
                <w:shd w:val="clear" w:color="auto" w:fill="FFFFFF"/>
              </w:rPr>
              <w:t>is the most comm</w:t>
            </w:r>
            <w:r>
              <w:rPr>
                <w:shd w:val="clear" w:color="auto" w:fill="FFFFFF"/>
              </w:rPr>
              <w:t>on</w:t>
            </w:r>
            <w:r w:rsidR="00660EFD">
              <w:rPr>
                <w:shd w:val="clear" w:color="auto" w:fill="FFFFFF"/>
              </w:rPr>
              <w:t xml:space="preserve"> for mosquitoes and flies</w:t>
            </w:r>
            <w:r>
              <w:rPr>
                <w:shd w:val="clear" w:color="auto" w:fill="FFFFFF"/>
              </w:rPr>
              <w:t xml:space="preserve">. It binds to the </w:t>
            </w:r>
            <w:r w:rsidR="00660EFD">
              <w:rPr>
                <w:shd w:val="clear" w:color="auto" w:fill="FFFFFF"/>
              </w:rPr>
              <w:t xml:space="preserve">dipteran </w:t>
            </w:r>
            <w:r>
              <w:rPr>
                <w:shd w:val="clear" w:color="auto" w:fill="FFFFFF"/>
              </w:rPr>
              <w:t xml:space="preserve">larval gut receptor, causing the </w:t>
            </w:r>
            <w:r w:rsidR="00660EFD">
              <w:rPr>
                <w:shd w:val="clear" w:color="auto" w:fill="FFFFFF"/>
              </w:rPr>
              <w:t xml:space="preserve">larva </w:t>
            </w:r>
            <w:r>
              <w:rPr>
                <w:shd w:val="clear" w:color="auto" w:fill="FFFFFF"/>
              </w:rPr>
              <w:t>to starve.</w:t>
            </w:r>
          </w:p>
          <w:p w14:paraId="566D17B1" w14:textId="127FF8FD" w:rsidR="0032252B" w:rsidRPr="004E7D86" w:rsidRDefault="0032252B" w:rsidP="005A6EE2">
            <w:pPr>
              <w:pStyle w:val="ListParagraph"/>
              <w:numPr>
                <w:ilvl w:val="0"/>
                <w:numId w:val="17"/>
              </w:numPr>
              <w:ind w:left="313"/>
              <w:rPr>
                <w:shd w:val="clear" w:color="auto" w:fill="FFFFFF"/>
              </w:rPr>
            </w:pPr>
            <w:r>
              <w:rPr>
                <w:shd w:val="clear" w:color="auto" w:fill="FFFFFF"/>
              </w:rPr>
              <w:t xml:space="preserve">Each Bt toxin is specific to the target insect family. </w:t>
            </w:r>
            <w:r w:rsidRPr="0053504B">
              <w:rPr>
                <w:i/>
                <w:iCs/>
                <w:shd w:val="clear" w:color="auto" w:fill="FFFFFF"/>
              </w:rPr>
              <w:t>Bt israelensis</w:t>
            </w:r>
            <w:r>
              <w:rPr>
                <w:shd w:val="clear" w:color="auto" w:fill="FFFFFF"/>
              </w:rPr>
              <w:t xml:space="preserve"> controls mosquitoes and flies. Other toxins control moths, butterflies, beetles.  </w:t>
            </w:r>
          </w:p>
        </w:tc>
      </w:tr>
      <w:tr w:rsidR="0032252B" w14:paraId="66C2FBFC" w14:textId="77777777" w:rsidTr="00A25568">
        <w:tc>
          <w:tcPr>
            <w:tcW w:w="2835" w:type="dxa"/>
          </w:tcPr>
          <w:p w14:paraId="5DF7949F" w14:textId="77777777" w:rsidR="0032252B" w:rsidRDefault="0032252B" w:rsidP="00615C13">
            <w:pPr>
              <w:rPr>
                <w:shd w:val="clear" w:color="auto" w:fill="FFFFFF"/>
              </w:rPr>
            </w:pPr>
            <w:r>
              <w:rPr>
                <w:shd w:val="clear" w:color="auto" w:fill="FFFFFF"/>
              </w:rPr>
              <w:t>Common active constituents</w:t>
            </w:r>
          </w:p>
        </w:tc>
        <w:tc>
          <w:tcPr>
            <w:tcW w:w="7230" w:type="dxa"/>
          </w:tcPr>
          <w:p w14:paraId="7E0D7EB6" w14:textId="3F310C2C" w:rsidR="0032252B" w:rsidRDefault="0032252B" w:rsidP="00615C13">
            <w:pPr>
              <w:rPr>
                <w:shd w:val="clear" w:color="auto" w:fill="FFFFFF"/>
              </w:rPr>
            </w:pPr>
            <w:r w:rsidRPr="00EC68B8">
              <w:rPr>
                <w:i/>
                <w:iCs/>
                <w:shd w:val="clear" w:color="auto" w:fill="FFFFFF"/>
              </w:rPr>
              <w:t>Bacillus thuringiensis</w:t>
            </w:r>
            <w:r w:rsidRPr="00EC68B8">
              <w:rPr>
                <w:shd w:val="clear" w:color="auto" w:fill="FFFFFF"/>
              </w:rPr>
              <w:t xml:space="preserve"> subsp</w:t>
            </w:r>
            <w:r w:rsidRPr="00EC68B8">
              <w:rPr>
                <w:i/>
                <w:iCs/>
                <w:shd w:val="clear" w:color="auto" w:fill="FFFFFF"/>
              </w:rPr>
              <w:t xml:space="preserve">. </w:t>
            </w:r>
            <w:r w:rsidR="00660EFD">
              <w:rPr>
                <w:i/>
                <w:iCs/>
                <w:shd w:val="clear" w:color="auto" w:fill="FFFFFF"/>
              </w:rPr>
              <w:t>i</w:t>
            </w:r>
            <w:r w:rsidRPr="00EC68B8">
              <w:rPr>
                <w:i/>
                <w:iCs/>
                <w:shd w:val="clear" w:color="auto" w:fill="FFFFFF"/>
              </w:rPr>
              <w:t>sraelensis</w:t>
            </w:r>
            <w:r>
              <w:rPr>
                <w:i/>
                <w:iCs/>
                <w:shd w:val="clear" w:color="auto" w:fill="FFFFFF"/>
              </w:rPr>
              <w:t xml:space="preserve"> (</w:t>
            </w:r>
            <w:r w:rsidRPr="00EC68B8">
              <w:rPr>
                <w:shd w:val="clear" w:color="auto" w:fill="FFFFFF"/>
              </w:rPr>
              <w:t>Bt</w:t>
            </w:r>
            <w:r>
              <w:rPr>
                <w:shd w:val="clear" w:color="auto" w:fill="FFFFFF"/>
              </w:rPr>
              <w:t>i</w:t>
            </w:r>
            <w:r w:rsidRPr="00EC68B8">
              <w:rPr>
                <w:shd w:val="clear" w:color="auto" w:fill="FFFFFF"/>
              </w:rPr>
              <w:t>)</w:t>
            </w:r>
          </w:p>
        </w:tc>
      </w:tr>
      <w:tr w:rsidR="0032252B" w14:paraId="587CA6E3" w14:textId="77777777" w:rsidTr="00A25568">
        <w:tc>
          <w:tcPr>
            <w:tcW w:w="2835" w:type="dxa"/>
          </w:tcPr>
          <w:p w14:paraId="6149D3BA" w14:textId="77777777" w:rsidR="0032252B" w:rsidRDefault="0032252B" w:rsidP="00615C13">
            <w:pPr>
              <w:rPr>
                <w:shd w:val="clear" w:color="auto" w:fill="FFFFFF"/>
              </w:rPr>
            </w:pPr>
            <w:r>
              <w:rPr>
                <w:shd w:val="clear" w:color="auto" w:fill="FFFFFF"/>
              </w:rPr>
              <w:t>Application method</w:t>
            </w:r>
          </w:p>
        </w:tc>
        <w:tc>
          <w:tcPr>
            <w:tcW w:w="7230" w:type="dxa"/>
          </w:tcPr>
          <w:p w14:paraId="684C76F6" w14:textId="77777777" w:rsidR="0032252B" w:rsidRPr="004B7FE6" w:rsidRDefault="0032252B" w:rsidP="00615C13">
            <w:pPr>
              <w:pStyle w:val="ListParagraph"/>
              <w:ind w:left="313"/>
            </w:pPr>
            <w:r w:rsidRPr="00974878">
              <w:t>Off-ho</w:t>
            </w:r>
            <w:r w:rsidRPr="004B7FE6">
              <w:rPr>
                <w:shd w:val="clear" w:color="auto" w:fill="FFFFFF"/>
              </w:rPr>
              <w:t>st – surface spray, water soluble granules for premises</w:t>
            </w:r>
          </w:p>
        </w:tc>
      </w:tr>
      <w:tr w:rsidR="0032252B" w14:paraId="66367D7C" w14:textId="77777777" w:rsidTr="00A25568">
        <w:tc>
          <w:tcPr>
            <w:tcW w:w="2835" w:type="dxa"/>
          </w:tcPr>
          <w:p w14:paraId="411B4568" w14:textId="77777777" w:rsidR="0032252B" w:rsidRDefault="0032252B" w:rsidP="00615C13">
            <w:pPr>
              <w:rPr>
                <w:shd w:val="clear" w:color="auto" w:fill="FFFFFF"/>
              </w:rPr>
            </w:pPr>
            <w:r>
              <w:rPr>
                <w:shd w:val="clear" w:color="auto" w:fill="FFFFFF"/>
              </w:rPr>
              <w:t>Target vectors</w:t>
            </w:r>
          </w:p>
        </w:tc>
        <w:tc>
          <w:tcPr>
            <w:tcW w:w="7230" w:type="dxa"/>
          </w:tcPr>
          <w:p w14:paraId="4E4272AF" w14:textId="77777777" w:rsidR="0032252B" w:rsidRDefault="0032252B" w:rsidP="00615C13">
            <w:pPr>
              <w:rPr>
                <w:shd w:val="clear" w:color="auto" w:fill="FFFFFF"/>
              </w:rPr>
            </w:pPr>
            <w:r>
              <w:rPr>
                <w:shd w:val="clear" w:color="auto" w:fill="FFFFFF"/>
              </w:rPr>
              <w:t>Mosquitoes, flies</w:t>
            </w:r>
          </w:p>
        </w:tc>
      </w:tr>
      <w:tr w:rsidR="0032252B" w14:paraId="58272F9B" w14:textId="77777777" w:rsidTr="00A25568">
        <w:tc>
          <w:tcPr>
            <w:tcW w:w="2835" w:type="dxa"/>
          </w:tcPr>
          <w:p w14:paraId="5378FD0D" w14:textId="77777777" w:rsidR="0032252B" w:rsidRDefault="0032252B" w:rsidP="00615C13">
            <w:pPr>
              <w:rPr>
                <w:shd w:val="clear" w:color="auto" w:fill="FFFFFF"/>
              </w:rPr>
            </w:pPr>
            <w:r>
              <w:rPr>
                <w:shd w:val="clear" w:color="auto" w:fill="FFFFFF"/>
              </w:rPr>
              <w:t>Effectiveness</w:t>
            </w:r>
          </w:p>
        </w:tc>
        <w:tc>
          <w:tcPr>
            <w:tcW w:w="7230" w:type="dxa"/>
          </w:tcPr>
          <w:p w14:paraId="6390B0FD" w14:textId="77777777" w:rsidR="0032252B" w:rsidRPr="00A42574" w:rsidRDefault="0032252B" w:rsidP="00615C13">
            <w:pPr>
              <w:pStyle w:val="ListParagraph"/>
              <w:ind w:left="313"/>
            </w:pPr>
            <w:r>
              <w:rPr>
                <w:shd w:val="clear" w:color="auto" w:fill="FFFFFF"/>
              </w:rPr>
              <w:t>Bti is</w:t>
            </w:r>
            <w:r w:rsidRPr="00A42574">
              <w:t xml:space="preserve"> effective in killing immature stages of mosquitoes in many habitats. </w:t>
            </w:r>
          </w:p>
          <w:p w14:paraId="40E2CEE0" w14:textId="57ACC701" w:rsidR="0032252B" w:rsidRDefault="0032252B" w:rsidP="00615C13">
            <w:pPr>
              <w:pStyle w:val="ListParagraph"/>
              <w:ind w:left="313"/>
              <w:rPr>
                <w:shd w:val="clear" w:color="auto" w:fill="FFFFFF"/>
              </w:rPr>
            </w:pPr>
            <w:r w:rsidRPr="00A42574">
              <w:t>The duration of</w:t>
            </w:r>
            <w:r>
              <w:rPr>
                <w:shd w:val="clear" w:color="auto" w:fill="FFFFFF"/>
              </w:rPr>
              <w:t xml:space="preserve"> effectiveness is between 2</w:t>
            </w:r>
            <w:r w:rsidR="00660EFD">
              <w:rPr>
                <w:shd w:val="clear" w:color="auto" w:fill="FFFFFF"/>
              </w:rPr>
              <w:t>–</w:t>
            </w:r>
            <w:r>
              <w:rPr>
                <w:shd w:val="clear" w:color="auto" w:fill="FFFFFF"/>
              </w:rPr>
              <w:t>4 weeks</w:t>
            </w:r>
            <w:r w:rsidR="00660EFD">
              <w:rPr>
                <w:shd w:val="clear" w:color="auto" w:fill="FFFFFF"/>
              </w:rPr>
              <w:t>.</w:t>
            </w:r>
          </w:p>
        </w:tc>
      </w:tr>
      <w:tr w:rsidR="0032252B" w14:paraId="072BDA2E" w14:textId="77777777" w:rsidTr="00A25568">
        <w:tc>
          <w:tcPr>
            <w:tcW w:w="2835" w:type="dxa"/>
          </w:tcPr>
          <w:p w14:paraId="725A2B0B" w14:textId="77777777" w:rsidR="0032252B" w:rsidRDefault="0032252B" w:rsidP="00615C13">
            <w:pPr>
              <w:rPr>
                <w:shd w:val="clear" w:color="auto" w:fill="FFFFFF"/>
              </w:rPr>
            </w:pPr>
            <w:r>
              <w:rPr>
                <w:shd w:val="clear" w:color="auto" w:fill="FFFFFF"/>
              </w:rPr>
              <w:t>Registration status</w:t>
            </w:r>
          </w:p>
        </w:tc>
        <w:tc>
          <w:tcPr>
            <w:tcW w:w="7230" w:type="dxa"/>
          </w:tcPr>
          <w:p w14:paraId="083227C1" w14:textId="77777777" w:rsidR="0032252B" w:rsidRDefault="0032252B" w:rsidP="00615C13">
            <w:pPr>
              <w:rPr>
                <w:shd w:val="clear" w:color="auto" w:fill="FFFFFF"/>
              </w:rPr>
            </w:pPr>
            <w:r>
              <w:rPr>
                <w:shd w:val="clear" w:color="auto" w:fill="FFFFFF"/>
              </w:rPr>
              <w:t xml:space="preserve">Active in Australia </w:t>
            </w:r>
          </w:p>
        </w:tc>
      </w:tr>
      <w:tr w:rsidR="0032252B" w14:paraId="6CC452B9" w14:textId="77777777" w:rsidTr="00A25568">
        <w:tc>
          <w:tcPr>
            <w:tcW w:w="2835" w:type="dxa"/>
          </w:tcPr>
          <w:p w14:paraId="385DB9A1" w14:textId="77777777" w:rsidR="0032252B" w:rsidRDefault="0032252B" w:rsidP="00615C13">
            <w:pPr>
              <w:rPr>
                <w:shd w:val="clear" w:color="auto" w:fill="FFFFFF"/>
              </w:rPr>
            </w:pPr>
            <w:r>
              <w:rPr>
                <w:shd w:val="clear" w:color="auto" w:fill="FFFFFF"/>
              </w:rPr>
              <w:t>Schedule</w:t>
            </w:r>
          </w:p>
        </w:tc>
        <w:tc>
          <w:tcPr>
            <w:tcW w:w="7230" w:type="dxa"/>
          </w:tcPr>
          <w:p w14:paraId="7EA721B0" w14:textId="77777777" w:rsidR="0032252B" w:rsidRDefault="0032252B" w:rsidP="00615C13">
            <w:pPr>
              <w:rPr>
                <w:shd w:val="clear" w:color="auto" w:fill="FFFFFF"/>
              </w:rPr>
            </w:pPr>
            <w:r>
              <w:rPr>
                <w:shd w:val="clear" w:color="auto" w:fill="FFFFFF"/>
              </w:rPr>
              <w:t>0</w:t>
            </w:r>
          </w:p>
        </w:tc>
      </w:tr>
      <w:tr w:rsidR="0032252B" w14:paraId="090680FE" w14:textId="77777777" w:rsidTr="00A25568">
        <w:tc>
          <w:tcPr>
            <w:tcW w:w="2835" w:type="dxa"/>
          </w:tcPr>
          <w:p w14:paraId="42A671BA" w14:textId="77777777" w:rsidR="0032252B" w:rsidRDefault="0032252B" w:rsidP="00615C13">
            <w:pPr>
              <w:rPr>
                <w:shd w:val="clear" w:color="auto" w:fill="FFFFFF"/>
              </w:rPr>
            </w:pPr>
            <w:r>
              <w:rPr>
                <w:shd w:val="clear" w:color="auto" w:fill="FFFFFF"/>
              </w:rPr>
              <w:t>Impact on humans, animals, environment</w:t>
            </w:r>
          </w:p>
        </w:tc>
        <w:tc>
          <w:tcPr>
            <w:tcW w:w="7230" w:type="dxa"/>
          </w:tcPr>
          <w:p w14:paraId="0665C36B" w14:textId="01EAF4CB" w:rsidR="0032252B" w:rsidRDefault="0032252B" w:rsidP="00615C13">
            <w:pPr>
              <w:rPr>
                <w:shd w:val="clear" w:color="auto" w:fill="FFFFFF"/>
              </w:rPr>
            </w:pPr>
            <w:r>
              <w:rPr>
                <w:shd w:val="clear" w:color="auto" w:fill="FFFFFF"/>
              </w:rPr>
              <w:t>Bti is reported to be non-toxic and only affect</w:t>
            </w:r>
            <w:r w:rsidR="00660EFD">
              <w:rPr>
                <w:shd w:val="clear" w:color="auto" w:fill="FFFFFF"/>
              </w:rPr>
              <w:t>s</w:t>
            </w:r>
            <w:r>
              <w:rPr>
                <w:shd w:val="clear" w:color="auto" w:fill="FFFFFF"/>
              </w:rPr>
              <w:t xml:space="preserve"> the target pest and closely related organisms. However, a met</w:t>
            </w:r>
            <w:r w:rsidR="00660EFD">
              <w:rPr>
                <w:shd w:val="clear" w:color="auto" w:fill="FFFFFF"/>
              </w:rPr>
              <w:t>a-</w:t>
            </w:r>
            <w:r>
              <w:rPr>
                <w:shd w:val="clear" w:color="auto" w:fill="FFFFFF"/>
              </w:rPr>
              <w:t>analysis found that it can have negative impacts on non-target organisms in aquatic and terrestrial systems.</w:t>
            </w:r>
          </w:p>
        </w:tc>
      </w:tr>
      <w:tr w:rsidR="0032252B" w14:paraId="1CBDE2AA" w14:textId="77777777" w:rsidTr="00A25568">
        <w:tc>
          <w:tcPr>
            <w:tcW w:w="2835" w:type="dxa"/>
          </w:tcPr>
          <w:p w14:paraId="598F4EB0" w14:textId="77777777" w:rsidR="0032252B" w:rsidRDefault="0032252B" w:rsidP="00615C13">
            <w:pPr>
              <w:rPr>
                <w:shd w:val="clear" w:color="auto" w:fill="FFFFFF"/>
              </w:rPr>
            </w:pPr>
            <w:r>
              <w:rPr>
                <w:shd w:val="clear" w:color="auto" w:fill="FFFFFF"/>
              </w:rPr>
              <w:t>Resistance status</w:t>
            </w:r>
          </w:p>
        </w:tc>
        <w:tc>
          <w:tcPr>
            <w:tcW w:w="7230" w:type="dxa"/>
          </w:tcPr>
          <w:p w14:paraId="69CA9B8A" w14:textId="3CDC4A7E" w:rsidR="0032252B" w:rsidRDefault="0032252B" w:rsidP="00615C13">
            <w:pPr>
              <w:rPr>
                <w:shd w:val="clear" w:color="auto" w:fill="FFFFFF"/>
              </w:rPr>
            </w:pPr>
            <w:r>
              <w:rPr>
                <w:shd w:val="clear" w:color="auto" w:fill="FFFFFF"/>
              </w:rPr>
              <w:t xml:space="preserve">Some naturally occurring resistance may exist through expected genetic variability in insect populations. </w:t>
            </w:r>
            <w:r w:rsidR="00660EFD">
              <w:rPr>
                <w:shd w:val="clear" w:color="auto" w:fill="FFFFFF"/>
              </w:rPr>
              <w:t>N</w:t>
            </w:r>
            <w:r>
              <w:rPr>
                <w:shd w:val="clear" w:color="auto" w:fill="FFFFFF"/>
              </w:rPr>
              <w:t xml:space="preserve">aturally resistant populations may eventually dominate if Bt products are used repeatedly.  </w:t>
            </w:r>
          </w:p>
        </w:tc>
      </w:tr>
      <w:tr w:rsidR="0032252B" w14:paraId="36723C8D" w14:textId="77777777" w:rsidTr="00A25568">
        <w:tc>
          <w:tcPr>
            <w:tcW w:w="2835" w:type="dxa"/>
          </w:tcPr>
          <w:p w14:paraId="3BAD4BF4" w14:textId="77777777" w:rsidR="0032252B" w:rsidRDefault="0032252B" w:rsidP="00615C13">
            <w:pPr>
              <w:rPr>
                <w:shd w:val="clear" w:color="auto" w:fill="FFFFFF"/>
              </w:rPr>
            </w:pPr>
            <w:r>
              <w:rPr>
                <w:shd w:val="clear" w:color="auto" w:fill="FFFFFF"/>
              </w:rPr>
              <w:t>Other limitations</w:t>
            </w:r>
          </w:p>
        </w:tc>
        <w:tc>
          <w:tcPr>
            <w:tcW w:w="7230" w:type="dxa"/>
          </w:tcPr>
          <w:p w14:paraId="0247B253" w14:textId="77777777" w:rsidR="0032252B" w:rsidRPr="009463C0" w:rsidRDefault="0032252B" w:rsidP="005A6EE2">
            <w:pPr>
              <w:pStyle w:val="ListParagraph"/>
              <w:numPr>
                <w:ilvl w:val="0"/>
                <w:numId w:val="16"/>
              </w:numPr>
              <w:ind w:left="313"/>
            </w:pPr>
            <w:r>
              <w:rPr>
                <w:shd w:val="clear" w:color="auto" w:fill="FFFFFF"/>
              </w:rPr>
              <w:t xml:space="preserve">Only effective in </w:t>
            </w:r>
            <w:r w:rsidRPr="009463C0">
              <w:t>small quantities and decompose quickly.</w:t>
            </w:r>
            <w:r>
              <w:t xml:space="preserve"> Not to be used on its own to control vector populations or for long-term control.</w:t>
            </w:r>
          </w:p>
          <w:p w14:paraId="1390D619" w14:textId="77777777" w:rsidR="0032252B" w:rsidRDefault="0032252B" w:rsidP="005A6EE2">
            <w:pPr>
              <w:pStyle w:val="ListParagraph"/>
              <w:numPr>
                <w:ilvl w:val="0"/>
                <w:numId w:val="16"/>
              </w:numPr>
              <w:ind w:left="313"/>
              <w:rPr>
                <w:shd w:val="clear" w:color="auto" w:fill="FFFFFF"/>
              </w:rPr>
            </w:pPr>
            <w:r w:rsidRPr="009463C0">
              <w:t>Application is only effective</w:t>
            </w:r>
            <w:r>
              <w:rPr>
                <w:shd w:val="clear" w:color="auto" w:fill="FFFFFF"/>
              </w:rPr>
              <w:t xml:space="preserve"> in early stages of larval development because 4</w:t>
            </w:r>
            <w:r w:rsidRPr="009463C0">
              <w:rPr>
                <w:shd w:val="clear" w:color="auto" w:fill="FFFFFF"/>
                <w:vertAlign w:val="superscript"/>
              </w:rPr>
              <w:t>th</w:t>
            </w:r>
            <w:r>
              <w:rPr>
                <w:shd w:val="clear" w:color="auto" w:fill="FFFFFF"/>
              </w:rPr>
              <w:t xml:space="preserve"> instar larvae do not feed before pupation. If more than 50% of the larval population is in 4</w:t>
            </w:r>
            <w:r w:rsidRPr="009463C0">
              <w:rPr>
                <w:shd w:val="clear" w:color="auto" w:fill="FFFFFF"/>
                <w:vertAlign w:val="superscript"/>
              </w:rPr>
              <w:t>th</w:t>
            </w:r>
            <w:r>
              <w:rPr>
                <w:shd w:val="clear" w:color="auto" w:fill="FFFFFF"/>
              </w:rPr>
              <w:t xml:space="preserve"> star pupation Bti products are not recommended.</w:t>
            </w:r>
          </w:p>
        </w:tc>
      </w:tr>
      <w:tr w:rsidR="0032252B" w14:paraId="24580345" w14:textId="77777777" w:rsidTr="00A25568">
        <w:tc>
          <w:tcPr>
            <w:tcW w:w="2835" w:type="dxa"/>
          </w:tcPr>
          <w:p w14:paraId="5789B1EE" w14:textId="77777777" w:rsidR="0032252B" w:rsidRDefault="0032252B" w:rsidP="00615C13">
            <w:pPr>
              <w:rPr>
                <w:shd w:val="clear" w:color="auto" w:fill="FFFFFF"/>
              </w:rPr>
            </w:pPr>
            <w:r>
              <w:rPr>
                <w:shd w:val="clear" w:color="auto" w:fill="FFFFFF"/>
              </w:rPr>
              <w:lastRenderedPageBreak/>
              <w:t>References</w:t>
            </w:r>
          </w:p>
        </w:tc>
        <w:tc>
          <w:tcPr>
            <w:tcW w:w="7230" w:type="dxa"/>
          </w:tcPr>
          <w:p w14:paraId="587BE6F4" w14:textId="4EB83ACB" w:rsidR="0032252B" w:rsidRDefault="0032252B" w:rsidP="00615C13">
            <w:pPr>
              <w:rPr>
                <w:shd w:val="clear" w:color="auto" w:fill="FFFFFF"/>
              </w:rPr>
            </w:pPr>
            <w:r>
              <w:rPr>
                <w:shd w:val="clear" w:color="auto" w:fill="FFFFFF"/>
              </w:rPr>
              <w:fldChar w:fldCharType="begin"/>
            </w:r>
            <w:r w:rsidR="006B0536">
              <w:rPr>
                <w:shd w:val="clear" w:color="auto" w:fill="FFFFFF"/>
              </w:rPr>
              <w:instrText xml:space="preserve"> ADDIN ZOTERO_ITEM CSL_CITATION {"citationID":"4yiC7Zj6","properties":{"formattedCitation":"(US EPA 2023; Land et al. 2023; Boyce et al. 2013)","plainCitation":"(US EPA 2023; Land et al. 2023; Boyce et al. 2013)","noteIndex":0},"citationItems":[{"id":7937,"uris":["http://zotero.org/groups/4707929/items/WNITADEN"],"itemData":{"id":7937,"type":"webpage","abstract":"Biopesticides are certain types of pesticides derived from such natural materials as animals, plants, bacteria, and certain minerals. For example, canola oil and baking soda have pesticidal applications and are considered biopesticides.","genre":"Overviews and Factsheets","language":"en","title":"What are Biopesticides?","URL":"https://www.epa.gov/ingredients-used-pesticide-products/what-are-biopesticides","author":[{"family":"US EPA","given":""}],"accessed":{"date-parts":[["2024",3,6]]},"issued":{"date-parts":[["2023"]]}}},{"id":7941,"uris":["http://zotero.org/groups/4707929/items/UBI4RR9V"],"itemData":{"id":7941,"type":"article-journal","abstract":"The bacterium Bacillus thuringiensis serovar israelensis (Bti) is commercially produced in various formulations for use as a larvicide worldwide, targeting especially the aquatic larval stage of mosquitoes. However, there is a concern that repeated Bti treatments may have both direct and indirect impacts on non-target organisms (NTOs) and the ecosystems they inhabit. This review evaluates the evidence for such impacts.","container-title":"Environmental Evidence","DOI":"10.1186/s13750-023-00319-w","ISSN":"2047-2382","issue":"1","journalAbbreviation":"Environ Evid","language":"en","page":"26","source":"Springer Link","title":"Effects of mosquito control using the microbial agent Bacillus thuringiensis israelensis (Bti) on aquatic and terrestrial ecosystems: a systematic review","title-short":"Effects of mosquito control using the microbial agent Bacillus thuringiensis israelensis (Bti) on aquatic and terrestrial ecosystems","volume":"12","author":[{"family":"Land","given":"Magnus"},{"family":"Bundschuh","given":"Mirco"},{"family":"Hopkins","given":"Richard J."},{"family":"Poulin","given":"Brigitte"},{"family":"McKie","given":"Brendan G."}],"issued":{"date-parts":[["2023",11,22]]}}},{"id":7942,"uris":["http://zotero.org/groups/4707929/items/42QA32IL"],"itemData":{"id":7942,"type":"article-journal","abstract":"Objective To systematically review the literature on the effectiveness of Bacillus thuringiensis israelensis (Bti), when used as a single agent in the field, for the control of dengue vectors. Method Systematic literature search of the published and grey literature was carried out using the following databases: MEDLINE, EMBASE, Global Health, Web of Science, the Cochrane Library, WHOLIS, ELDIS, the New York Academy of Medicine Gray Literature Report, Africa-Wide and Google. All results were screened for duplicates and assessed for eligibility. Relevant data were extracted, and a quality assessment was conducted using the CONSORT 2010 checklist. Results Fourteen studies satisfied the eligibility criteria, incorporating a wide range of interventions and outcome measures. Six studies were classified as effectiveness studies, and the remaining eight examined the efficacy of Bti in more controlled settings. Twelve (all eight efficacy studies and 4 of 6 effectiveness studies) reported reductions in entomological indices with an average duration of control of 2–4 weeks. The two effectiveness studies that did not report significant entomological reductions were both cluster-randomised study designs that utilised basic interventions such as environmental management or general education on environment control practices in their respective control groups. Only one study described a reduction in entomological indices together with epidemiological data, reporting one dengue case in the treated area compared to 15 dengue cases in the untreated area during the observed study period. Conclusion While Bti can be effective in reducing the number of immature Aedes in treated containers in the short term, there is very limited evidence that dengue morbidity can be reduced through the use of Bti alone. There is currently insufficient evidence to recommend the use of Bti as a single agent for the long-term control of dengue vectors and prevention of dengue fever. Further studies examining the role of Bti in combination with other strategies to control dengue vectors are warranted.","container-title":"Tropical Medicine &amp; International Health","DOI":"10.1111/tmi.12087","ISSN":"1365-3156","issue":"5","language":"en","license":"© 2013 Blackwell Publishing Ltd","note":"_eprint: https://onlinelibrary.wiley.com/doi/pdf/10.1111/tmi.12087","page":"564-577","source":"Wiley Online Library","title":"Bacillus thuringiensis israelensis (Bti) for the control of dengue vectors: systematic literature review","title-short":"Bacillus thuringiensis israelensis (Bti) for the control of dengue vectors","volume":"18","author":[{"family":"Boyce","given":"R."},{"family":"Lenhart","given":"A."},{"family":"Kroeger","given":"A."},{"family":"Velayudhan","given":"R."},{"family":"Roberts","given":"B."},{"family":"Horstick","given":"O."}],"issued":{"date-parts":[["2013"]]}}}],"schema":"https://github.com/citation-style-language/schema/raw/master/csl-citation.json"} </w:instrText>
            </w:r>
            <w:r>
              <w:rPr>
                <w:shd w:val="clear" w:color="auto" w:fill="FFFFFF"/>
              </w:rPr>
              <w:fldChar w:fldCharType="separate"/>
            </w:r>
            <w:r>
              <w:rPr>
                <w:noProof/>
                <w:shd w:val="clear" w:color="auto" w:fill="FFFFFF"/>
              </w:rPr>
              <w:t>(US EPA 2023; Land et al. 2023; Boyce et al. 2013)</w:t>
            </w:r>
            <w:r>
              <w:rPr>
                <w:shd w:val="clear" w:color="auto" w:fill="FFFFFF"/>
              </w:rPr>
              <w:fldChar w:fldCharType="end"/>
            </w:r>
          </w:p>
        </w:tc>
      </w:tr>
    </w:tbl>
    <w:p w14:paraId="45A69C20" w14:textId="77777777" w:rsidR="00660EFD" w:rsidRDefault="00660EFD" w:rsidP="0032252B">
      <w:pPr>
        <w:pStyle w:val="Caption"/>
      </w:pPr>
    </w:p>
    <w:p w14:paraId="5F8245BB" w14:textId="6BE0CE67" w:rsidR="0032252B" w:rsidRPr="005B69D9" w:rsidRDefault="0032252B" w:rsidP="0032252B">
      <w:pPr>
        <w:pStyle w:val="Caption"/>
        <w:rPr>
          <w:shd w:val="clear" w:color="auto" w:fill="FFFFFF"/>
        </w:rPr>
      </w:pPr>
      <w:r>
        <w:t>Table</w:t>
      </w:r>
      <w:r w:rsidR="00043A4D">
        <w:t xml:space="preserve"> 55</w:t>
      </w:r>
      <w:r>
        <w:t xml:space="preserve">. </w:t>
      </w:r>
      <w:r>
        <w:rPr>
          <w:shd w:val="clear" w:color="auto" w:fill="FFFFFF"/>
        </w:rPr>
        <w:t>Chemical control of vectors: Insect growth regulators</w:t>
      </w:r>
    </w:p>
    <w:tbl>
      <w:tblPr>
        <w:tblStyle w:val="TableGrid"/>
        <w:tblW w:w="10065" w:type="dxa"/>
        <w:tblInd w:w="-57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7230"/>
      </w:tblGrid>
      <w:tr w:rsidR="0032252B" w14:paraId="7F0CF489" w14:textId="77777777" w:rsidTr="00043A4D">
        <w:tc>
          <w:tcPr>
            <w:tcW w:w="2835" w:type="dxa"/>
          </w:tcPr>
          <w:p w14:paraId="7566F566" w14:textId="77777777" w:rsidR="0032252B" w:rsidRDefault="0032252B" w:rsidP="00615C13">
            <w:pPr>
              <w:rPr>
                <w:shd w:val="clear" w:color="auto" w:fill="FFFFFF"/>
              </w:rPr>
            </w:pPr>
            <w:bookmarkStart w:id="256" w:name="Table_A55"/>
            <w:bookmarkEnd w:id="256"/>
            <w:r>
              <w:rPr>
                <w:shd w:val="clear" w:color="auto" w:fill="FFFFFF"/>
              </w:rPr>
              <w:t>Description</w:t>
            </w:r>
          </w:p>
        </w:tc>
        <w:tc>
          <w:tcPr>
            <w:tcW w:w="7230" w:type="dxa"/>
          </w:tcPr>
          <w:p w14:paraId="09E15281" w14:textId="77777777" w:rsidR="0032252B" w:rsidRPr="00326FD7" w:rsidRDefault="0032252B" w:rsidP="005A6EE2">
            <w:pPr>
              <w:pStyle w:val="ListParagraph"/>
              <w:numPr>
                <w:ilvl w:val="0"/>
                <w:numId w:val="19"/>
              </w:numPr>
              <w:ind w:left="313"/>
              <w:rPr>
                <w:shd w:val="clear" w:color="auto" w:fill="FFFFFF"/>
              </w:rPr>
            </w:pPr>
            <w:r>
              <w:rPr>
                <w:shd w:val="clear" w:color="auto" w:fill="FFFFFF"/>
              </w:rPr>
              <w:t xml:space="preserve">IGRs are synthetic compounds that mimic hormones in the immature stages of </w:t>
            </w:r>
            <w:r w:rsidRPr="00F10558">
              <w:t xml:space="preserve">arthropods, preventing development to adult stages. </w:t>
            </w:r>
          </w:p>
          <w:p w14:paraId="2426C980" w14:textId="77777777" w:rsidR="0032252B" w:rsidRDefault="0032252B" w:rsidP="005A6EE2">
            <w:pPr>
              <w:pStyle w:val="ListParagraph"/>
              <w:numPr>
                <w:ilvl w:val="0"/>
                <w:numId w:val="19"/>
              </w:numPr>
              <w:ind w:left="313"/>
              <w:rPr>
                <w:shd w:val="clear" w:color="auto" w:fill="FFFFFF"/>
              </w:rPr>
            </w:pPr>
            <w:r w:rsidRPr="00F10558">
              <w:t>IGRs are often combined</w:t>
            </w:r>
            <w:r>
              <w:rPr>
                <w:shd w:val="clear" w:color="auto" w:fill="FFFFFF"/>
              </w:rPr>
              <w:t xml:space="preserve"> with adulticidal pesticides. </w:t>
            </w:r>
          </w:p>
        </w:tc>
      </w:tr>
      <w:tr w:rsidR="0032252B" w14:paraId="62482949" w14:textId="77777777" w:rsidTr="00043A4D">
        <w:tc>
          <w:tcPr>
            <w:tcW w:w="2835" w:type="dxa"/>
          </w:tcPr>
          <w:p w14:paraId="2F0E1F16" w14:textId="77777777" w:rsidR="0032252B" w:rsidRDefault="0032252B" w:rsidP="00615C13">
            <w:pPr>
              <w:rPr>
                <w:shd w:val="clear" w:color="auto" w:fill="FFFFFF"/>
              </w:rPr>
            </w:pPr>
            <w:r>
              <w:rPr>
                <w:shd w:val="clear" w:color="auto" w:fill="FFFFFF"/>
              </w:rPr>
              <w:t>Mode of action</w:t>
            </w:r>
          </w:p>
        </w:tc>
        <w:tc>
          <w:tcPr>
            <w:tcW w:w="7230" w:type="dxa"/>
          </w:tcPr>
          <w:p w14:paraId="4BCB5773" w14:textId="6A229644" w:rsidR="0032252B" w:rsidRPr="00560ECA" w:rsidRDefault="0032252B" w:rsidP="005A6EE2">
            <w:pPr>
              <w:pStyle w:val="ListParagraph"/>
              <w:numPr>
                <w:ilvl w:val="0"/>
                <w:numId w:val="19"/>
              </w:numPr>
              <w:ind w:left="313"/>
              <w:rPr>
                <w:shd w:val="clear" w:color="auto" w:fill="FFFFFF"/>
              </w:rPr>
            </w:pPr>
            <w:r>
              <w:t>IGRs are slow-acting but should remain active for 10</w:t>
            </w:r>
            <w:r w:rsidR="00866F14">
              <w:t>–</w:t>
            </w:r>
            <w:r>
              <w:t>12 weeks</w:t>
            </w:r>
            <w:r w:rsidR="00866F14">
              <w:t>.</w:t>
            </w:r>
          </w:p>
          <w:p w14:paraId="52E6A30E" w14:textId="4BEBAE61" w:rsidR="0032252B" w:rsidRPr="00F10558" w:rsidRDefault="0032252B" w:rsidP="005A6EE2">
            <w:pPr>
              <w:pStyle w:val="ListParagraph"/>
              <w:numPr>
                <w:ilvl w:val="0"/>
                <w:numId w:val="19"/>
              </w:numPr>
              <w:ind w:left="313"/>
            </w:pPr>
            <w:r w:rsidRPr="00F10558">
              <w:t>There are three classes of IGRs – juvenile hormone mimics, chitin synthesis inhibitors, moulting disruptors</w:t>
            </w:r>
            <w:r w:rsidR="00866F14">
              <w:t>.</w:t>
            </w:r>
            <w:r w:rsidRPr="00F10558">
              <w:t xml:space="preserve"> </w:t>
            </w:r>
          </w:p>
          <w:p w14:paraId="750A267A" w14:textId="77777777" w:rsidR="0032252B" w:rsidRPr="00326FD7" w:rsidRDefault="0032252B" w:rsidP="005A6EE2">
            <w:pPr>
              <w:pStyle w:val="ListParagraph"/>
              <w:numPr>
                <w:ilvl w:val="0"/>
                <w:numId w:val="19"/>
              </w:numPr>
              <w:ind w:left="313"/>
              <w:rPr>
                <w:shd w:val="clear" w:color="auto" w:fill="FFFFFF"/>
              </w:rPr>
            </w:pPr>
            <w:r>
              <w:rPr>
                <w:shd w:val="clear" w:color="auto" w:fill="FFFFFF"/>
              </w:rPr>
              <w:t>S</w:t>
            </w:r>
            <w:r w:rsidRPr="00B60CE8">
              <w:rPr>
                <w:shd w:val="clear" w:color="auto" w:fill="FFFFFF"/>
              </w:rPr>
              <w:t>ynthetic juvenile hormone analogs mimic the action of insect growth hormones, disrupting the normal development of insect larvae</w:t>
            </w:r>
            <w:r>
              <w:rPr>
                <w:shd w:val="clear" w:color="auto" w:fill="FFFFFF"/>
              </w:rPr>
              <w:t xml:space="preserve"> (e.g. m</w:t>
            </w:r>
            <w:r>
              <w:t>ethoprene and S-methoprene).</w:t>
            </w:r>
          </w:p>
          <w:p w14:paraId="217300B8" w14:textId="458008EF" w:rsidR="0032252B" w:rsidRDefault="00866F14" w:rsidP="005A6EE2">
            <w:pPr>
              <w:pStyle w:val="ListParagraph"/>
              <w:numPr>
                <w:ilvl w:val="0"/>
                <w:numId w:val="19"/>
              </w:numPr>
              <w:ind w:left="313"/>
              <w:rPr>
                <w:shd w:val="clear" w:color="auto" w:fill="FFFFFF"/>
              </w:rPr>
            </w:pPr>
            <w:r>
              <w:rPr>
                <w:shd w:val="clear" w:color="auto" w:fill="FFFFFF"/>
              </w:rPr>
              <w:t>Chitin synthesis inhibitors</w:t>
            </w:r>
            <w:r w:rsidR="0032252B" w:rsidRPr="00B60CE8">
              <w:rPr>
                <w:shd w:val="clear" w:color="auto" w:fill="FFFFFF"/>
              </w:rPr>
              <w:t xml:space="preserve"> </w:t>
            </w:r>
            <w:r w:rsidR="0032252B">
              <w:rPr>
                <w:shd w:val="clear" w:color="auto" w:fill="FFFFFF"/>
              </w:rPr>
              <w:t xml:space="preserve">block </w:t>
            </w:r>
            <w:r>
              <w:rPr>
                <w:shd w:val="clear" w:color="auto" w:fill="FFFFFF"/>
              </w:rPr>
              <w:t xml:space="preserve">the </w:t>
            </w:r>
            <w:r w:rsidR="0032252B">
              <w:rPr>
                <w:shd w:val="clear" w:color="auto" w:fill="FFFFFF"/>
              </w:rPr>
              <w:t>chitin synthase enzyme</w:t>
            </w:r>
            <w:r w:rsidR="0032252B" w:rsidRPr="00B60CE8">
              <w:rPr>
                <w:shd w:val="clear" w:color="auto" w:fill="FFFFFF"/>
              </w:rPr>
              <w:t xml:space="preserve">, preventing larvae from </w:t>
            </w:r>
            <w:r w:rsidR="0032252B">
              <w:rPr>
                <w:shd w:val="clear" w:color="auto" w:fill="FFFFFF"/>
              </w:rPr>
              <w:t xml:space="preserve">developing into adults (e.g. </w:t>
            </w:r>
            <w:r>
              <w:rPr>
                <w:shd w:val="clear" w:color="auto" w:fill="FFFFFF"/>
              </w:rPr>
              <w:t>d</w:t>
            </w:r>
            <w:r w:rsidR="0032252B" w:rsidRPr="00B60CE8">
              <w:rPr>
                <w:shd w:val="clear" w:color="auto" w:fill="FFFFFF"/>
              </w:rPr>
              <w:t>iflubenzuron</w:t>
            </w:r>
            <w:r w:rsidR="0032252B">
              <w:rPr>
                <w:shd w:val="clear" w:color="auto" w:fill="FFFFFF"/>
              </w:rPr>
              <w:t>).</w:t>
            </w:r>
          </w:p>
          <w:p w14:paraId="53EF69FC" w14:textId="5BE39343" w:rsidR="0032252B" w:rsidRDefault="0032252B" w:rsidP="005A6EE2">
            <w:pPr>
              <w:pStyle w:val="ListParagraph"/>
              <w:numPr>
                <w:ilvl w:val="0"/>
                <w:numId w:val="19"/>
              </w:numPr>
              <w:ind w:left="313"/>
              <w:rPr>
                <w:shd w:val="clear" w:color="auto" w:fill="FFFFFF"/>
              </w:rPr>
            </w:pPr>
            <w:r>
              <w:rPr>
                <w:shd w:val="clear" w:color="auto" w:fill="FFFFFF"/>
              </w:rPr>
              <w:t xml:space="preserve">Moulting disruptors interfere with the </w:t>
            </w:r>
            <w:r>
              <w:t xml:space="preserve">formation of the cuticle to prevent moulting. This mode of action mostly targets insects from the Diptera order (flies) (e.g. </w:t>
            </w:r>
            <w:r w:rsidR="00866F14">
              <w:t>c</w:t>
            </w:r>
            <w:r>
              <w:t>ryomazine)</w:t>
            </w:r>
            <w:r w:rsidR="00866F14">
              <w:t>.</w:t>
            </w:r>
          </w:p>
          <w:p w14:paraId="22C1CBE7" w14:textId="77777777" w:rsidR="0032252B" w:rsidRPr="000B35D9" w:rsidRDefault="0032252B" w:rsidP="005A6EE2">
            <w:pPr>
              <w:pStyle w:val="ListParagraph"/>
              <w:numPr>
                <w:ilvl w:val="0"/>
                <w:numId w:val="19"/>
              </w:numPr>
              <w:ind w:left="313"/>
              <w:rPr>
                <w:shd w:val="clear" w:color="auto" w:fill="FFFFFF"/>
              </w:rPr>
            </w:pPr>
            <w:r>
              <w:t>IGRs can also inhibit egg hatching.</w:t>
            </w:r>
          </w:p>
          <w:p w14:paraId="7FB83135" w14:textId="77777777" w:rsidR="0032252B" w:rsidRPr="00326FD7" w:rsidRDefault="0032252B" w:rsidP="005A6EE2">
            <w:pPr>
              <w:pStyle w:val="ListParagraph"/>
              <w:numPr>
                <w:ilvl w:val="0"/>
                <w:numId w:val="19"/>
              </w:numPr>
              <w:ind w:left="313"/>
              <w:rPr>
                <w:shd w:val="clear" w:color="auto" w:fill="FFFFFF"/>
              </w:rPr>
            </w:pPr>
            <w:r>
              <w:t xml:space="preserve">Adult stages are not killed by IGRs because they do not moult. </w:t>
            </w:r>
          </w:p>
          <w:p w14:paraId="5844CBB8" w14:textId="77777777" w:rsidR="0032252B" w:rsidRPr="00326FD7" w:rsidRDefault="0032252B" w:rsidP="005A6EE2">
            <w:pPr>
              <w:pStyle w:val="ListParagraph"/>
              <w:numPr>
                <w:ilvl w:val="0"/>
                <w:numId w:val="19"/>
              </w:numPr>
              <w:ind w:left="313"/>
              <w:rPr>
                <w:shd w:val="clear" w:color="auto" w:fill="FFFFFF"/>
              </w:rPr>
            </w:pPr>
            <w:r>
              <w:t xml:space="preserve">IGRs are slow acting compounds that eliminate infestations over weeks. </w:t>
            </w:r>
          </w:p>
        </w:tc>
      </w:tr>
      <w:tr w:rsidR="0032252B" w14:paraId="6F69C787" w14:textId="77777777" w:rsidTr="00043A4D">
        <w:tc>
          <w:tcPr>
            <w:tcW w:w="2835" w:type="dxa"/>
          </w:tcPr>
          <w:p w14:paraId="0564AE63" w14:textId="77777777" w:rsidR="0032252B" w:rsidRDefault="0032252B" w:rsidP="00615C13">
            <w:pPr>
              <w:rPr>
                <w:shd w:val="clear" w:color="auto" w:fill="FFFFFF"/>
              </w:rPr>
            </w:pPr>
            <w:r>
              <w:rPr>
                <w:shd w:val="clear" w:color="auto" w:fill="FFFFFF"/>
              </w:rPr>
              <w:t>Common active constituents</w:t>
            </w:r>
          </w:p>
        </w:tc>
        <w:tc>
          <w:tcPr>
            <w:tcW w:w="7230" w:type="dxa"/>
          </w:tcPr>
          <w:p w14:paraId="0282CFC7" w14:textId="77777777" w:rsidR="0032252B" w:rsidRDefault="0032252B" w:rsidP="00615C13">
            <w:pPr>
              <w:rPr>
                <w:shd w:val="clear" w:color="auto" w:fill="FFFFFF"/>
              </w:rPr>
            </w:pPr>
            <w:r>
              <w:rPr>
                <w:shd w:val="clear" w:color="auto" w:fill="FFFFFF"/>
              </w:rPr>
              <w:t>Cyromazine, methoprene, S-methoprene, diflubenzuron, fluazuron</w:t>
            </w:r>
          </w:p>
        </w:tc>
      </w:tr>
      <w:tr w:rsidR="0032252B" w14:paraId="6A5222A7" w14:textId="77777777" w:rsidTr="00043A4D">
        <w:tc>
          <w:tcPr>
            <w:tcW w:w="2835" w:type="dxa"/>
          </w:tcPr>
          <w:p w14:paraId="481875C3" w14:textId="77777777" w:rsidR="0032252B" w:rsidRDefault="0032252B" w:rsidP="00615C13">
            <w:pPr>
              <w:rPr>
                <w:shd w:val="clear" w:color="auto" w:fill="FFFFFF"/>
              </w:rPr>
            </w:pPr>
            <w:r>
              <w:rPr>
                <w:shd w:val="clear" w:color="auto" w:fill="FFFFFF"/>
              </w:rPr>
              <w:t>Application method</w:t>
            </w:r>
          </w:p>
        </w:tc>
        <w:tc>
          <w:tcPr>
            <w:tcW w:w="7230" w:type="dxa"/>
          </w:tcPr>
          <w:p w14:paraId="6D6AA403" w14:textId="77777777" w:rsidR="0032252B" w:rsidRDefault="0032252B" w:rsidP="005A6EE2">
            <w:pPr>
              <w:pStyle w:val="ListParagraph"/>
              <w:numPr>
                <w:ilvl w:val="0"/>
                <w:numId w:val="20"/>
              </w:numPr>
              <w:ind w:left="313"/>
            </w:pPr>
            <w:r>
              <w:rPr>
                <w:shd w:val="clear" w:color="auto" w:fill="FFFFFF"/>
              </w:rPr>
              <w:t>On-</w:t>
            </w:r>
            <w:r w:rsidRPr="00974878">
              <w:t>host</w:t>
            </w:r>
            <w:r>
              <w:t xml:space="preserve"> – pour-on (in combination with other actives)</w:t>
            </w:r>
          </w:p>
          <w:p w14:paraId="2F22EFB1" w14:textId="77777777" w:rsidR="0032252B" w:rsidRPr="005B69D9" w:rsidRDefault="0032252B" w:rsidP="005A6EE2">
            <w:pPr>
              <w:pStyle w:val="ListParagraph"/>
              <w:numPr>
                <w:ilvl w:val="0"/>
                <w:numId w:val="20"/>
              </w:numPr>
              <w:ind w:left="313"/>
            </w:pPr>
            <w:r w:rsidRPr="00974878">
              <w:t>Off-ho</w:t>
            </w:r>
            <w:r w:rsidRPr="005B69D9">
              <w:rPr>
                <w:shd w:val="clear" w:color="auto" w:fill="FFFFFF"/>
              </w:rPr>
              <w:t xml:space="preserve">st – surface spray, </w:t>
            </w:r>
            <w:r>
              <w:rPr>
                <w:shd w:val="clear" w:color="auto" w:fill="FFFFFF"/>
              </w:rPr>
              <w:t>water soluble granules for premises</w:t>
            </w:r>
          </w:p>
        </w:tc>
      </w:tr>
      <w:tr w:rsidR="0032252B" w14:paraId="22D36EC6" w14:textId="77777777" w:rsidTr="00043A4D">
        <w:tc>
          <w:tcPr>
            <w:tcW w:w="2835" w:type="dxa"/>
          </w:tcPr>
          <w:p w14:paraId="6C085A33" w14:textId="77777777" w:rsidR="0032252B" w:rsidRDefault="0032252B" w:rsidP="00615C13">
            <w:pPr>
              <w:rPr>
                <w:shd w:val="clear" w:color="auto" w:fill="FFFFFF"/>
              </w:rPr>
            </w:pPr>
            <w:r>
              <w:rPr>
                <w:shd w:val="clear" w:color="auto" w:fill="FFFFFF"/>
              </w:rPr>
              <w:t>Target vectors</w:t>
            </w:r>
          </w:p>
        </w:tc>
        <w:tc>
          <w:tcPr>
            <w:tcW w:w="7230" w:type="dxa"/>
          </w:tcPr>
          <w:p w14:paraId="17794832" w14:textId="77777777" w:rsidR="0032252B" w:rsidRDefault="0032252B" w:rsidP="00615C13">
            <w:pPr>
              <w:rPr>
                <w:shd w:val="clear" w:color="auto" w:fill="FFFFFF"/>
              </w:rPr>
            </w:pPr>
            <w:r>
              <w:rPr>
                <w:shd w:val="clear" w:color="auto" w:fill="FFFFFF"/>
              </w:rPr>
              <w:t>Flies (house flies, bush flies, stable flies), ticks (cattle tick), mosquitoes</w:t>
            </w:r>
          </w:p>
        </w:tc>
      </w:tr>
      <w:tr w:rsidR="0032252B" w14:paraId="225BB4D2" w14:textId="77777777" w:rsidTr="00043A4D">
        <w:tc>
          <w:tcPr>
            <w:tcW w:w="2835" w:type="dxa"/>
          </w:tcPr>
          <w:p w14:paraId="244D55C8" w14:textId="77777777" w:rsidR="0032252B" w:rsidRDefault="0032252B" w:rsidP="00615C13">
            <w:pPr>
              <w:rPr>
                <w:shd w:val="clear" w:color="auto" w:fill="FFFFFF"/>
              </w:rPr>
            </w:pPr>
            <w:r>
              <w:rPr>
                <w:shd w:val="clear" w:color="auto" w:fill="FFFFFF"/>
              </w:rPr>
              <w:t>Effectiveness</w:t>
            </w:r>
          </w:p>
        </w:tc>
        <w:tc>
          <w:tcPr>
            <w:tcW w:w="7230" w:type="dxa"/>
          </w:tcPr>
          <w:p w14:paraId="45E0A7CE" w14:textId="77777777" w:rsidR="0032252B" w:rsidRDefault="0032252B" w:rsidP="005A6EE2">
            <w:pPr>
              <w:pStyle w:val="ListParagraph"/>
              <w:numPr>
                <w:ilvl w:val="0"/>
                <w:numId w:val="21"/>
              </w:numPr>
              <w:ind w:left="313"/>
              <w:rPr>
                <w:shd w:val="clear" w:color="auto" w:fill="FFFFFF"/>
              </w:rPr>
            </w:pPr>
            <w:r>
              <w:rPr>
                <w:shd w:val="clear" w:color="auto" w:fill="FFFFFF"/>
              </w:rPr>
              <w:t>Diflubenzuron is a broad-spectrum larvicide used primarily on fly larvae.</w:t>
            </w:r>
          </w:p>
          <w:p w14:paraId="569274FB" w14:textId="77777777" w:rsidR="0032252B" w:rsidRDefault="0032252B" w:rsidP="005A6EE2">
            <w:pPr>
              <w:pStyle w:val="ListParagraph"/>
              <w:numPr>
                <w:ilvl w:val="0"/>
                <w:numId w:val="21"/>
              </w:numPr>
              <w:ind w:left="313"/>
              <w:rPr>
                <w:shd w:val="clear" w:color="auto" w:fill="FFFFFF"/>
              </w:rPr>
            </w:pPr>
            <w:r>
              <w:rPr>
                <w:shd w:val="clear" w:color="auto" w:fill="FFFFFF"/>
              </w:rPr>
              <w:t>Cryomazine is a narrow spectrum larvicide used on fly larvae. This active has been reported to reduced adult stable fly emergence.</w:t>
            </w:r>
          </w:p>
          <w:p w14:paraId="4B9EB7A5" w14:textId="3C8D4C6F" w:rsidR="0032252B" w:rsidRPr="000B35D9" w:rsidRDefault="0032252B" w:rsidP="005A6EE2">
            <w:pPr>
              <w:pStyle w:val="ListParagraph"/>
              <w:numPr>
                <w:ilvl w:val="0"/>
                <w:numId w:val="21"/>
              </w:numPr>
              <w:ind w:left="313"/>
              <w:rPr>
                <w:shd w:val="clear" w:color="auto" w:fill="FFFFFF"/>
              </w:rPr>
            </w:pPr>
            <w:r>
              <w:rPr>
                <w:shd w:val="clear" w:color="auto" w:fill="FFFFFF"/>
              </w:rPr>
              <w:t>Fluazuron is narrow</w:t>
            </w:r>
            <w:r w:rsidR="00496AC6">
              <w:rPr>
                <w:shd w:val="clear" w:color="auto" w:fill="FFFFFF"/>
              </w:rPr>
              <w:t xml:space="preserve"> </w:t>
            </w:r>
            <w:r>
              <w:rPr>
                <w:shd w:val="clear" w:color="auto" w:fill="FFFFFF"/>
              </w:rPr>
              <w:t>spectrum acaracide against ticks</w:t>
            </w:r>
            <w:r w:rsidR="00866F14">
              <w:rPr>
                <w:shd w:val="clear" w:color="auto" w:fill="FFFFFF"/>
              </w:rPr>
              <w:t>.</w:t>
            </w:r>
          </w:p>
          <w:p w14:paraId="22F81573" w14:textId="77777777" w:rsidR="0032252B" w:rsidRPr="00B60CE8" w:rsidRDefault="0032252B" w:rsidP="005A6EE2">
            <w:pPr>
              <w:pStyle w:val="ListParagraph"/>
              <w:numPr>
                <w:ilvl w:val="0"/>
                <w:numId w:val="21"/>
              </w:numPr>
              <w:ind w:left="313"/>
              <w:rPr>
                <w:shd w:val="clear" w:color="auto" w:fill="FFFFFF"/>
              </w:rPr>
            </w:pPr>
            <w:r>
              <w:t xml:space="preserve">Methoprene and S-methoprene are </w:t>
            </w:r>
            <w:r w:rsidRPr="00B60CE8">
              <w:rPr>
                <w:shd w:val="clear" w:color="auto" w:fill="FFFFFF"/>
              </w:rPr>
              <w:t xml:space="preserve">effective against mosquito larvae. </w:t>
            </w:r>
            <w:r>
              <w:rPr>
                <w:shd w:val="clear" w:color="auto" w:fill="FFFFFF"/>
              </w:rPr>
              <w:t>Products containing these actives are</w:t>
            </w:r>
            <w:r w:rsidRPr="00B60CE8">
              <w:rPr>
                <w:shd w:val="clear" w:color="auto" w:fill="FFFFFF"/>
              </w:rPr>
              <w:t xml:space="preserve"> commonly used in </w:t>
            </w:r>
            <w:r>
              <w:rPr>
                <w:shd w:val="clear" w:color="auto" w:fill="FFFFFF"/>
              </w:rPr>
              <w:t xml:space="preserve">public health orientated </w:t>
            </w:r>
            <w:r w:rsidRPr="00B60CE8">
              <w:rPr>
                <w:shd w:val="clear" w:color="auto" w:fill="FFFFFF"/>
              </w:rPr>
              <w:t>mosquito control programs</w:t>
            </w:r>
            <w:r>
              <w:rPr>
                <w:shd w:val="clear" w:color="auto" w:fill="FFFFFF"/>
              </w:rPr>
              <w:t>.</w:t>
            </w:r>
          </w:p>
        </w:tc>
      </w:tr>
      <w:tr w:rsidR="0032252B" w14:paraId="45B5B7D2" w14:textId="77777777" w:rsidTr="00043A4D">
        <w:tc>
          <w:tcPr>
            <w:tcW w:w="2835" w:type="dxa"/>
          </w:tcPr>
          <w:p w14:paraId="3334A02D" w14:textId="77777777" w:rsidR="0032252B" w:rsidRDefault="0032252B" w:rsidP="00615C13">
            <w:pPr>
              <w:rPr>
                <w:shd w:val="clear" w:color="auto" w:fill="FFFFFF"/>
              </w:rPr>
            </w:pPr>
            <w:r>
              <w:rPr>
                <w:shd w:val="clear" w:color="auto" w:fill="FFFFFF"/>
              </w:rPr>
              <w:t>Registration status</w:t>
            </w:r>
          </w:p>
        </w:tc>
        <w:tc>
          <w:tcPr>
            <w:tcW w:w="7230" w:type="dxa"/>
          </w:tcPr>
          <w:p w14:paraId="04F1A78E" w14:textId="77777777" w:rsidR="0032252B" w:rsidRDefault="0032252B" w:rsidP="00615C13">
            <w:pPr>
              <w:rPr>
                <w:shd w:val="clear" w:color="auto" w:fill="FFFFFF"/>
              </w:rPr>
            </w:pPr>
            <w:r>
              <w:rPr>
                <w:shd w:val="clear" w:color="auto" w:fill="FFFFFF"/>
              </w:rPr>
              <w:t>Active in Australia</w:t>
            </w:r>
          </w:p>
        </w:tc>
      </w:tr>
      <w:tr w:rsidR="0032252B" w14:paraId="494C39F8" w14:textId="77777777" w:rsidTr="00043A4D">
        <w:tc>
          <w:tcPr>
            <w:tcW w:w="2835" w:type="dxa"/>
          </w:tcPr>
          <w:p w14:paraId="6759C6D5" w14:textId="77777777" w:rsidR="0032252B" w:rsidRDefault="0032252B" w:rsidP="00615C13">
            <w:pPr>
              <w:rPr>
                <w:shd w:val="clear" w:color="auto" w:fill="FFFFFF"/>
              </w:rPr>
            </w:pPr>
            <w:r>
              <w:rPr>
                <w:shd w:val="clear" w:color="auto" w:fill="FFFFFF"/>
              </w:rPr>
              <w:t>Schedule</w:t>
            </w:r>
          </w:p>
        </w:tc>
        <w:tc>
          <w:tcPr>
            <w:tcW w:w="7230" w:type="dxa"/>
          </w:tcPr>
          <w:p w14:paraId="7A2DC785" w14:textId="77777777" w:rsidR="0032252B" w:rsidRDefault="0032252B" w:rsidP="00615C13">
            <w:pPr>
              <w:rPr>
                <w:shd w:val="clear" w:color="auto" w:fill="FFFFFF"/>
              </w:rPr>
            </w:pPr>
            <w:r>
              <w:rPr>
                <w:shd w:val="clear" w:color="auto" w:fill="FFFFFF"/>
              </w:rPr>
              <w:t>0, 5 or 6 depending on the product formulation</w:t>
            </w:r>
          </w:p>
        </w:tc>
      </w:tr>
      <w:tr w:rsidR="0032252B" w14:paraId="49974A17" w14:textId="77777777" w:rsidTr="00043A4D">
        <w:tc>
          <w:tcPr>
            <w:tcW w:w="2835" w:type="dxa"/>
          </w:tcPr>
          <w:p w14:paraId="0C58B44A" w14:textId="77777777" w:rsidR="0032252B" w:rsidRDefault="0032252B" w:rsidP="00615C13">
            <w:pPr>
              <w:rPr>
                <w:shd w:val="clear" w:color="auto" w:fill="FFFFFF"/>
              </w:rPr>
            </w:pPr>
            <w:r>
              <w:rPr>
                <w:shd w:val="clear" w:color="auto" w:fill="FFFFFF"/>
              </w:rPr>
              <w:t>Impact on humans, animals, environment</w:t>
            </w:r>
          </w:p>
        </w:tc>
        <w:tc>
          <w:tcPr>
            <w:tcW w:w="7230" w:type="dxa"/>
          </w:tcPr>
          <w:p w14:paraId="42094284" w14:textId="77777777" w:rsidR="0032252B" w:rsidRDefault="0032252B" w:rsidP="005A6EE2">
            <w:pPr>
              <w:pStyle w:val="ListParagraph"/>
              <w:numPr>
                <w:ilvl w:val="0"/>
                <w:numId w:val="22"/>
              </w:numPr>
              <w:ind w:left="313"/>
              <w:rPr>
                <w:shd w:val="clear" w:color="auto" w:fill="FFFFFF"/>
              </w:rPr>
            </w:pPr>
            <w:r>
              <w:t>Very toxic to aquatic life. May also be toxic to spiders and beneficial insects</w:t>
            </w:r>
            <w:r>
              <w:rPr>
                <w:shd w:val="clear" w:color="auto" w:fill="FFFFFF"/>
              </w:rPr>
              <w:t>.</w:t>
            </w:r>
          </w:p>
          <w:p w14:paraId="78498E4D" w14:textId="48FF5DF0" w:rsidR="0032252B" w:rsidRPr="00B60CE8" w:rsidRDefault="0032252B" w:rsidP="005A6EE2">
            <w:pPr>
              <w:pStyle w:val="ListParagraph"/>
              <w:numPr>
                <w:ilvl w:val="0"/>
                <w:numId w:val="22"/>
              </w:numPr>
              <w:ind w:left="313"/>
              <w:rPr>
                <w:shd w:val="clear" w:color="auto" w:fill="FFFFFF"/>
              </w:rPr>
            </w:pPr>
            <w:r>
              <w:t>Relatively safe for humans as IGRs have selective toxicity</w:t>
            </w:r>
            <w:r w:rsidR="00866F14">
              <w:t>,</w:t>
            </w:r>
            <w:r>
              <w:t xml:space="preserve"> but care must be taken when applying sprays.</w:t>
            </w:r>
          </w:p>
          <w:p w14:paraId="38E523B3" w14:textId="0235346B" w:rsidR="0032252B" w:rsidRPr="00B60CE8" w:rsidRDefault="0032252B" w:rsidP="005A6EE2">
            <w:pPr>
              <w:pStyle w:val="ListParagraph"/>
              <w:numPr>
                <w:ilvl w:val="0"/>
                <w:numId w:val="22"/>
              </w:numPr>
              <w:ind w:left="313"/>
              <w:rPr>
                <w:shd w:val="clear" w:color="auto" w:fill="FFFFFF"/>
              </w:rPr>
            </w:pPr>
            <w:r>
              <w:t>IGRs can take a long time to degrade in soil environments</w:t>
            </w:r>
            <w:r w:rsidR="00866F14">
              <w:t>.</w:t>
            </w:r>
          </w:p>
        </w:tc>
      </w:tr>
      <w:tr w:rsidR="0032252B" w14:paraId="70B9C201" w14:textId="77777777" w:rsidTr="00043A4D">
        <w:tc>
          <w:tcPr>
            <w:tcW w:w="2835" w:type="dxa"/>
          </w:tcPr>
          <w:p w14:paraId="4C0239CF" w14:textId="77777777" w:rsidR="0032252B" w:rsidRDefault="0032252B" w:rsidP="00615C13">
            <w:pPr>
              <w:rPr>
                <w:shd w:val="clear" w:color="auto" w:fill="FFFFFF"/>
              </w:rPr>
            </w:pPr>
            <w:r>
              <w:rPr>
                <w:shd w:val="clear" w:color="auto" w:fill="FFFFFF"/>
              </w:rPr>
              <w:lastRenderedPageBreak/>
              <w:t>Resistance status</w:t>
            </w:r>
          </w:p>
        </w:tc>
        <w:tc>
          <w:tcPr>
            <w:tcW w:w="7230" w:type="dxa"/>
          </w:tcPr>
          <w:p w14:paraId="0C7091CB" w14:textId="77777777" w:rsidR="0032252B" w:rsidRPr="00EC68B8" w:rsidRDefault="0032252B" w:rsidP="005A6EE2">
            <w:pPr>
              <w:pStyle w:val="ListParagraph"/>
              <w:numPr>
                <w:ilvl w:val="0"/>
                <w:numId w:val="22"/>
              </w:numPr>
              <w:ind w:left="313"/>
            </w:pPr>
            <w:r>
              <w:rPr>
                <w:shd w:val="clear" w:color="auto" w:fill="FFFFFF"/>
              </w:rPr>
              <w:t xml:space="preserve">Reported in flies and </w:t>
            </w:r>
            <w:r w:rsidRPr="00EC68B8">
              <w:t>cattle tick</w:t>
            </w:r>
            <w:r>
              <w:t>.</w:t>
            </w:r>
          </w:p>
          <w:p w14:paraId="5595D92F" w14:textId="77777777" w:rsidR="0032252B" w:rsidRDefault="0032252B" w:rsidP="005A6EE2">
            <w:pPr>
              <w:pStyle w:val="ListParagraph"/>
              <w:numPr>
                <w:ilvl w:val="0"/>
                <w:numId w:val="22"/>
              </w:numPr>
              <w:ind w:left="313"/>
              <w:rPr>
                <w:shd w:val="clear" w:color="auto" w:fill="FFFFFF"/>
              </w:rPr>
            </w:pPr>
            <w:r w:rsidRPr="00EC68B8">
              <w:t>IGRs</w:t>
            </w:r>
            <w:r>
              <w:t xml:space="preserve"> with different modes of action </w:t>
            </w:r>
            <w:r w:rsidRPr="00EC68B8">
              <w:t>should be</w:t>
            </w:r>
            <w:r>
              <w:t xml:space="preserve"> regularly</w:t>
            </w:r>
            <w:r w:rsidRPr="00EC68B8">
              <w:t xml:space="preserve"> rotated to </w:t>
            </w:r>
            <w:r>
              <w:t>inhibit</w:t>
            </w:r>
            <w:r>
              <w:rPr>
                <w:shd w:val="clear" w:color="auto" w:fill="FFFFFF"/>
              </w:rPr>
              <w:t xml:space="preserve"> resistance.</w:t>
            </w:r>
          </w:p>
        </w:tc>
      </w:tr>
      <w:tr w:rsidR="0032252B" w14:paraId="769DC4F0" w14:textId="77777777" w:rsidTr="00043A4D">
        <w:tc>
          <w:tcPr>
            <w:tcW w:w="2835" w:type="dxa"/>
          </w:tcPr>
          <w:p w14:paraId="215489B7" w14:textId="77777777" w:rsidR="0032252B" w:rsidRDefault="0032252B" w:rsidP="00615C13">
            <w:pPr>
              <w:rPr>
                <w:shd w:val="clear" w:color="auto" w:fill="FFFFFF"/>
              </w:rPr>
            </w:pPr>
            <w:r>
              <w:rPr>
                <w:shd w:val="clear" w:color="auto" w:fill="FFFFFF"/>
              </w:rPr>
              <w:t>Other limitations</w:t>
            </w:r>
          </w:p>
        </w:tc>
        <w:tc>
          <w:tcPr>
            <w:tcW w:w="7230" w:type="dxa"/>
          </w:tcPr>
          <w:p w14:paraId="4333F3F1" w14:textId="77777777" w:rsidR="0032252B" w:rsidRPr="00F61876" w:rsidRDefault="0032252B" w:rsidP="005A6EE2">
            <w:pPr>
              <w:pStyle w:val="ListParagraph"/>
              <w:numPr>
                <w:ilvl w:val="0"/>
                <w:numId w:val="22"/>
              </w:numPr>
              <w:ind w:left="313"/>
            </w:pPr>
            <w:r>
              <w:rPr>
                <w:shd w:val="clear" w:color="auto" w:fill="FFFFFF"/>
              </w:rPr>
              <w:t xml:space="preserve">These chemicals do not have an immediate effect on reducing vector </w:t>
            </w:r>
            <w:r w:rsidRPr="00F61876">
              <w:t>populations.</w:t>
            </w:r>
          </w:p>
          <w:p w14:paraId="3B2242D0" w14:textId="77777777" w:rsidR="0032252B" w:rsidRDefault="0032252B" w:rsidP="005A6EE2">
            <w:pPr>
              <w:pStyle w:val="ListParagraph"/>
              <w:numPr>
                <w:ilvl w:val="0"/>
                <w:numId w:val="22"/>
              </w:numPr>
              <w:ind w:left="313"/>
              <w:rPr>
                <w:shd w:val="clear" w:color="auto" w:fill="FFFFFF"/>
              </w:rPr>
            </w:pPr>
            <w:r w:rsidRPr="00F61876">
              <w:t>IGR products may be used in combination with other actives (e.g. MLs) resulting in WHP and</w:t>
            </w:r>
            <w:r>
              <w:rPr>
                <w:shd w:val="clear" w:color="auto" w:fill="FFFFFF"/>
              </w:rPr>
              <w:t xml:space="preserve"> ESI. Always check the product label before use.</w:t>
            </w:r>
          </w:p>
          <w:p w14:paraId="2C69EC5F" w14:textId="77777777" w:rsidR="0032252B" w:rsidRDefault="0032252B" w:rsidP="005A6EE2">
            <w:pPr>
              <w:pStyle w:val="ListParagraph"/>
              <w:numPr>
                <w:ilvl w:val="0"/>
                <w:numId w:val="22"/>
              </w:numPr>
              <w:ind w:left="313"/>
              <w:rPr>
                <w:shd w:val="clear" w:color="auto" w:fill="FFFFFF"/>
              </w:rPr>
            </w:pPr>
            <w:r>
              <w:t>There is limited evidence of the efficacy of IGR actives against midge populations in the field.</w:t>
            </w:r>
          </w:p>
        </w:tc>
      </w:tr>
      <w:tr w:rsidR="0032252B" w14:paraId="3D6D72EF" w14:textId="77777777" w:rsidTr="00043A4D">
        <w:tc>
          <w:tcPr>
            <w:tcW w:w="2835" w:type="dxa"/>
          </w:tcPr>
          <w:p w14:paraId="1D990F85" w14:textId="77777777" w:rsidR="0032252B" w:rsidRDefault="0032252B" w:rsidP="00615C13">
            <w:pPr>
              <w:rPr>
                <w:shd w:val="clear" w:color="auto" w:fill="FFFFFF"/>
              </w:rPr>
            </w:pPr>
            <w:r>
              <w:rPr>
                <w:shd w:val="clear" w:color="auto" w:fill="FFFFFF"/>
              </w:rPr>
              <w:t>References</w:t>
            </w:r>
          </w:p>
        </w:tc>
        <w:tc>
          <w:tcPr>
            <w:tcW w:w="7230" w:type="dxa"/>
          </w:tcPr>
          <w:p w14:paraId="13F51D30" w14:textId="071BDF61" w:rsidR="0032252B" w:rsidRDefault="0032252B" w:rsidP="00615C13">
            <w:pPr>
              <w:rPr>
                <w:shd w:val="clear" w:color="auto" w:fill="FFFFFF"/>
              </w:rPr>
            </w:pPr>
            <w:r>
              <w:rPr>
                <w:shd w:val="clear" w:color="auto" w:fill="FFFFFF"/>
              </w:rPr>
              <w:fldChar w:fldCharType="begin"/>
            </w:r>
            <w:r w:rsidR="006B0536">
              <w:rPr>
                <w:shd w:val="clear" w:color="auto" w:fill="FFFFFF"/>
              </w:rPr>
              <w:instrText xml:space="preserve"> ADDIN ZOTERO_ITEM CSL_CITATION {"citationID":"TpaNwd2i","properties":{"formattedCitation":"(FlyBoss 2024; Baldacchino et al. 2018; Miranda 2018; Carpenter et al. 2008; Rochon et al. 2021)","plainCitation":"(FlyBoss 2024; Baldacchino et al. 2018; Miranda 2018; Carpenter et al. 2008; Rochon et al. 2021)","noteIndex":0},"citationItems":[{"id":7850,"uris":["http://zotero.org/groups/4707929/items/PV8CMDTZ"],"itemData":{"id":7850,"type":"webpage","container-title":"FlyBoss","language":"en-AU","title":"FlyBoss","URL":"https://flyboss.com.au/flyboss-resources/","author":[{"family":"FlyBoss","given":""}],"accessed":{"date-parts":[["2024",2,23]]},"issued":{"date-parts":[["2024"]]}}},{"id":7829,"uris":["http://zotero.org/groups/4707929/items/93XKB8U6"],"itemData":{"id":7829,"type":"chapter","container-title":"Pests and vector-borne diseases in the livestock industry.","event-place":"Leiden, The Netherlands","publisher":"Wageningen Academic","publisher-place":"Leiden, The Netherlands","source":"https://doi.org/10.3920/978-90-8686-863-6_3","title":"3. Veterinary importance and integrated management of Brachycera flies in dairy farms","author":[{"family":"Baldacchino","given":"F"},{"family":"Desquesnes","given":"M"},{"family":"Duvallet","given":"G"},{"family":"Lysyk","given":"T"},{"family":"Mihok","given":"S"}],"issued":{"date-parts":[["2018"]]}}},{"id":7856,"uris":["http://zotero.org/groups/4707929/items/ILSFLIT4"],"itemData":{"id":7856,"type":"chapter","container-title":"Pests and vector-borne diseases in the livestock industry.","event-place":"Leiden, The Netherlands","publisher":"Wageningen Academic.","publisher-place":"Leiden, The Netherlands","source":"https://doi.org/10.3920/978-90-8686-863-6_9","title":"9. Case studies of vector-borne diseases in livestock: bluetongue virus in: Pests and vector-borne diseases in the livestock industry","URL":"https://brill.com/edcollchap-oa/book/9789086868636/BP000012.xml","author":[{"family":"Miranda","given":"M. Á"}],"accessed":{"date-parts":[["2024",2,23]]},"issued":{"date-parts":[["2018"]]}}},{"id":7858,"uris":["http://zotero.org/groups/4707929/items/55JB4NMI"],"itemData":{"id":7858,"type":"article-journal","abstract":"The recent emergence of bluetongue virus (Reoviridae: Orbivirus) (BTV) in northern Europe, for the first time in recorded history, has led to an urgent need for methods to control the disease caused by this virus and the midges that spread it. This paper reviews various methods of vector control that have been employed elsewhere and assesses their likely efficacy for controlling vectors of BTV in northern Europe. Methods of controlling Culicoides spp. (Diptera: Ceratopogonidae) have included: (a) application of insecticides and pathogens to habitats where larvae develop; (b) environmental interventions to remove larval breeding sites; (c) controlling adult midges by treating either resting sites, such as animal housing, or host animals with insecticides; (d) housing livestock in screened buildings, and (e) using repellents or host kairomones to lure and kill adult midges. The major vectors of BTV in northern Europe are species from the Culicoides obsoletus (Meigen) and Culicoides pulicaris (L.) groups, for which there are scant data on breeding habits, resting behaviour and host-oriented responses. Consequently, there is little information on which to base a rational strategy for controlling midges or for predicting the likely impact of interventions. However, data extrapolated from the results of vector control operations conducted elsewhere, combined with some assessment of how acceptable or not different methods may be within northern Europe, indicate that the treatment of livestock and animal housing with pyrethroids, the use of midge-proofed stabling for viraemic or high-value animals and the promotion of good farm practice to at least partially eliminate local breeding sites are the best options currently available. Research to assess and improve the efficacy of these methods is required and, in the longer term, efforts should be made to develop better bait systems for monitoring and, possibly, controlling midges. All these studies will need better methods of analysing the ecology and behaviour of midges in the field than are currently in use. The paucity of control options and basic knowledge serve to warn us that we must be better prepared for the possible emergence of other midge-borne diseases, particularly African horse sickness.","container-title":"Medical and Veterinary Entomology","DOI":"10.1111/j.1365-2915.2008.00743.x","ISSN":"1365-2915","issue":"3","language":"en","license":"© 2008 The Authors Journal compilation © 2008 The Royal Entomological Society","note":"_eprint: https://onlinelibrary.wiley.com/doi/pdf/10.1111/j.1365-2915.2008.00743.x","page":"175-187","source":"Wiley Online Library","title":"Control techniques for Culicoides biting midges and their application in the U.K. and northwestern Palaearctic","volume":"22","author":[{"family":"Carpenter","given":"S."},{"family":"Mellor","given":"P. S."},{"family":"Torr","given":"S. J."}],"issued":{"date-parts":[["2008"]]}}},{"id":6641,"uris":["http://zotero.org/groups/4707929/items/ZZFU4NPU"],"itemData":{"id":6641,"type":"article-journal","abstract":"Abstract\n            Stable flies, Stomoxys calcitrans (L.) are global pests of livestock, companion animals, and humans. These flies inflict painful bites and cause significant economic losses to producers by reducing livestock production. In addition, they have been associated with the mechanical transmission of several pathogens causing disease in animals. Management of this species is difficult because: 1) their developmental habitats are often ephemeral accumulations of decomposing vegetation, 2) they can exploit cultural practices in many agricultural and urban environments, and 3) the adults are highly mobile. An integrated pest management (IPM) approach is required to effectively manage stable flies, including integration of cultural, mechanical, physical, biological, and chemical control options. The challenges of stable flies in different animal commodities are discussed, and current and novel technologies for control are presented. Lastly, need for additional research to improve stable fly management methods are discussed.","container-title":"Journal of Integrated Pest Management","DOI":"10.1093/jipm/pmab029","ISSN":"2155-7470","issue":"1","journalAbbreviation":"J. Integr. Pest Manag","language":"en","page":"38","source":"DOI.org (Crossref)","title":"Stable fly (&lt;i&gt;Diptera: Muscidae&lt;/i&gt;)—biology, management, and research needs","title-short":"Stable fly (diptera","volume":"12","author":[{"family":"Rochon","given":"K"},{"family":"Hogsette","given":"J A"},{"family":"Kaufman","given":"P E"},{"family":"Olafson","given":"P U"},{"family":"Swiger","given":"S L"},{"family":"Taylor","given":"D B"}],"editor":[{"family":"Messenger","given":"Matthew"}],"issued":{"date-parts":[["2021",1,1]]}}}],"schema":"https://github.com/citation-style-language/schema/raw/master/csl-citation.json"} </w:instrText>
            </w:r>
            <w:r>
              <w:rPr>
                <w:shd w:val="clear" w:color="auto" w:fill="FFFFFF"/>
              </w:rPr>
              <w:fldChar w:fldCharType="separate"/>
            </w:r>
            <w:r>
              <w:rPr>
                <w:noProof/>
                <w:shd w:val="clear" w:color="auto" w:fill="FFFFFF"/>
              </w:rPr>
              <w:t>(FlyBoss 2024; Baldacchino et al. 2018; Miranda 2018; Carpenter et al. 2008; Rochon et al. 2021)</w:t>
            </w:r>
            <w:r>
              <w:rPr>
                <w:shd w:val="clear" w:color="auto" w:fill="FFFFFF"/>
              </w:rPr>
              <w:fldChar w:fldCharType="end"/>
            </w:r>
          </w:p>
        </w:tc>
      </w:tr>
    </w:tbl>
    <w:p w14:paraId="7BA85FE8" w14:textId="77777777" w:rsidR="00DE59BD" w:rsidRPr="00DE59BD" w:rsidRDefault="00DE59BD" w:rsidP="00DE59BD">
      <w:pPr>
        <w:rPr>
          <w:lang w:eastAsia="en-US"/>
        </w:rPr>
      </w:pPr>
    </w:p>
    <w:sectPr w:rsidR="00DE59BD" w:rsidRPr="00DE59BD" w:rsidSect="00434E12">
      <w:footnotePr>
        <w:numRestart w:val="eachSect"/>
      </w:footnotePr>
      <w:pgSz w:w="11906" w:h="16838" w:code="9"/>
      <w:pgMar w:top="1440" w:right="1440" w:bottom="1440" w:left="1440" w:header="578" w:footer="57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4FC47A" w14:textId="77777777" w:rsidR="00A94B9A" w:rsidRDefault="00A94B9A" w:rsidP="00A1505E">
      <w:r>
        <w:separator/>
      </w:r>
    </w:p>
    <w:p w14:paraId="46314E4B" w14:textId="77777777" w:rsidR="00A94B9A" w:rsidRDefault="00A94B9A" w:rsidP="00A1505E"/>
    <w:p w14:paraId="6C956225" w14:textId="77777777" w:rsidR="00A94B9A" w:rsidRDefault="00A94B9A" w:rsidP="00A1505E"/>
  </w:endnote>
  <w:endnote w:type="continuationSeparator" w:id="0">
    <w:p w14:paraId="55F20D1C" w14:textId="77777777" w:rsidR="00A94B9A" w:rsidRDefault="00A94B9A" w:rsidP="00A1505E">
      <w:r>
        <w:continuationSeparator/>
      </w:r>
    </w:p>
    <w:p w14:paraId="41EDCF6D" w14:textId="77777777" w:rsidR="00A94B9A" w:rsidRDefault="00A94B9A" w:rsidP="00A1505E"/>
    <w:p w14:paraId="5B3B63C9" w14:textId="77777777" w:rsidR="00A94B9A" w:rsidRDefault="00A94B9A" w:rsidP="00A150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Semi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auto"/>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Aptos Narrow">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0BD1B" w14:textId="72AB6D34" w:rsidR="001A07C1" w:rsidRDefault="001B1B42" w:rsidP="00A1505E">
    <w:pPr>
      <w:pStyle w:val="Footer"/>
      <w:rPr>
        <w:rStyle w:val="PageNumber"/>
      </w:rPr>
    </w:pPr>
    <w:r>
      <w:rPr>
        <w:b/>
        <w:noProof/>
        <w:sz w:val="20"/>
        <w14:numForm w14:val="default"/>
        <w14:numSpacing w14:val="default"/>
      </w:rPr>
      <mc:AlternateContent>
        <mc:Choice Requires="wps">
          <w:drawing>
            <wp:anchor distT="0" distB="0" distL="0" distR="0" simplePos="0" relativeHeight="251675648" behindDoc="0" locked="0" layoutInCell="1" allowOverlap="1" wp14:anchorId="358946CC" wp14:editId="08F848DF">
              <wp:simplePos x="635" y="635"/>
              <wp:positionH relativeFrom="page">
                <wp:align>center</wp:align>
              </wp:positionH>
              <wp:positionV relativeFrom="page">
                <wp:align>bottom</wp:align>
              </wp:positionV>
              <wp:extent cx="551815" cy="404495"/>
              <wp:effectExtent l="0" t="0" r="635" b="0"/>
              <wp:wrapNone/>
              <wp:docPr id="205029750"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E4870F0" w14:textId="4C217CC1"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58946CC" id="_x0000_t202" coordsize="21600,21600" o:spt="202" path="m,l,21600r21600,l21600,xe">
              <v:stroke joinstyle="miter"/>
              <v:path gradientshapeok="t" o:connecttype="rect"/>
            </v:shapetype>
            <v:shape id="Text Box 14" o:spid="_x0000_s1044" type="#_x0000_t202" alt="OFFICIAL" style="position:absolute;margin-left:0;margin-top:0;width:43.45pt;height:31.8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wJhWMA4CAAAc&#10;BAAADgAAAAAAAAAAAAAAAAAuAgAAZHJzL2Uyb0RvYy54bWxQSwECLQAUAAYACAAAACEAH1WiDdsA&#10;AAADAQAADwAAAAAAAAAAAAAAAABoBAAAZHJzL2Rvd25yZXYueG1sUEsFBgAAAAAEAAQA8wAAAHAF&#10;AAAAAA==&#10;" filled="f" stroked="f">
              <v:textbox style="mso-fit-shape-to-text:t" inset="0,0,0,15pt">
                <w:txbxContent>
                  <w:p w14:paraId="4E4870F0" w14:textId="4C217CC1"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r w:rsidR="001A07C1">
      <w:rPr>
        <w:rStyle w:val="PageNumber"/>
      </w:rPr>
      <w:fldChar w:fldCharType="begin"/>
    </w:r>
    <w:r w:rsidR="001A07C1">
      <w:rPr>
        <w:rStyle w:val="PageNumber"/>
      </w:rPr>
      <w:instrText xml:space="preserve">PAGE  </w:instrText>
    </w:r>
    <w:r w:rsidR="001A07C1">
      <w:rPr>
        <w:rStyle w:val="PageNumber"/>
      </w:rPr>
      <w:fldChar w:fldCharType="end"/>
    </w:r>
  </w:p>
  <w:p w14:paraId="2C537A92" w14:textId="77777777" w:rsidR="001A07C1" w:rsidRDefault="001A07C1" w:rsidP="00A1505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6890854"/>
      <w:docPartObj>
        <w:docPartGallery w:val="Page Numbers (Bottom of Page)"/>
        <w:docPartUnique/>
      </w:docPartObj>
    </w:sdtPr>
    <w:sdtEndPr>
      <w:rPr>
        <w:noProof/>
      </w:rPr>
    </w:sdtEndPr>
    <w:sdtContent>
      <w:p w14:paraId="2F697E88" w14:textId="0795BF63" w:rsidR="002B045B" w:rsidRDefault="002B04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4DC182" w14:textId="43E47BAD" w:rsidR="001B1B42" w:rsidRDefault="001B1B4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18C84" w14:textId="20C5D70C" w:rsidR="001B1B42" w:rsidRDefault="001B1B42">
    <w:pPr>
      <w:pStyle w:val="Footer"/>
    </w:pPr>
    <w:r>
      <w:rPr>
        <w:noProof/>
        <w14:numForm w14:val="default"/>
        <w14:numSpacing w14:val="default"/>
      </w:rPr>
      <mc:AlternateContent>
        <mc:Choice Requires="wps">
          <w:drawing>
            <wp:anchor distT="0" distB="0" distL="0" distR="0" simplePos="0" relativeHeight="251683840" behindDoc="0" locked="0" layoutInCell="1" allowOverlap="1" wp14:anchorId="60D7A95F" wp14:editId="5B0461CD">
              <wp:simplePos x="635" y="635"/>
              <wp:positionH relativeFrom="page">
                <wp:align>center</wp:align>
              </wp:positionH>
              <wp:positionV relativeFrom="page">
                <wp:align>bottom</wp:align>
              </wp:positionV>
              <wp:extent cx="551815" cy="404495"/>
              <wp:effectExtent l="0" t="0" r="635" b="0"/>
              <wp:wrapNone/>
              <wp:docPr id="720943098" name="Text Box 2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191391E" w14:textId="4B4906FE"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0D7A95F" id="_x0000_t202" coordsize="21600,21600" o:spt="202" path="m,l,21600r21600,l21600,xe">
              <v:stroke joinstyle="miter"/>
              <v:path gradientshapeok="t" o:connecttype="rect"/>
            </v:shapetype>
            <v:shape id="Text Box 22" o:spid="_x0000_s1058" type="#_x0000_t202" alt="OFFICIAL" style="position:absolute;margin-left:0;margin-top:0;width:43.45pt;height:31.85pt;z-index:2516838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K8NDvIPAgAA&#10;HQQAAA4AAAAAAAAAAAAAAAAALgIAAGRycy9lMm9Eb2MueG1sUEsBAi0AFAAGAAgAAAAhAB9Vog3b&#10;AAAAAwEAAA8AAAAAAAAAAAAAAAAAaQQAAGRycy9kb3ducmV2LnhtbFBLBQYAAAAABAAEAPMAAABx&#10;BQAAAAA=&#10;" filled="f" stroked="f">
              <v:textbox style="mso-fit-shape-to-text:t" inset="0,0,0,15pt">
                <w:txbxContent>
                  <w:p w14:paraId="5191391E" w14:textId="4B4906FE"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AA29D" w14:textId="625347C1" w:rsidR="001B1B42" w:rsidRDefault="001B1B42">
    <w:pPr>
      <w:pStyle w:val="Footer"/>
    </w:pPr>
    <w:r>
      <w:rPr>
        <w:noProof/>
        <w14:numForm w14:val="default"/>
        <w14:numSpacing w14:val="default"/>
      </w:rPr>
      <mc:AlternateContent>
        <mc:Choice Requires="wps">
          <w:drawing>
            <wp:anchor distT="0" distB="0" distL="0" distR="0" simplePos="0" relativeHeight="251676672" behindDoc="0" locked="0" layoutInCell="1" allowOverlap="1" wp14:anchorId="2FF4A4BC" wp14:editId="0CB51C8D">
              <wp:simplePos x="635" y="635"/>
              <wp:positionH relativeFrom="page">
                <wp:align>center</wp:align>
              </wp:positionH>
              <wp:positionV relativeFrom="page">
                <wp:align>bottom</wp:align>
              </wp:positionV>
              <wp:extent cx="551815" cy="404495"/>
              <wp:effectExtent l="0" t="0" r="635" b="0"/>
              <wp:wrapNone/>
              <wp:docPr id="1263537794"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70165E6" w14:textId="7BAEEB5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F4A4BC" id="_x0000_t202" coordsize="21600,21600" o:spt="202" path="m,l,21600r21600,l21600,xe">
              <v:stroke joinstyle="miter"/>
              <v:path gradientshapeok="t" o:connecttype="rect"/>
            </v:shapetype>
            <v:shape id="Text Box 15" o:spid="_x0000_s1045" type="#_x0000_t202" alt="OFFICIAL" style="position:absolute;margin-left:0;margin-top:0;width:43.45pt;height:31.85pt;z-index:2516766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QNDwIAABw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au6Nex+y3URxzKwbBvb/mqxdJr5sMTc7hgnANF&#10;Gx7xkAq6isLJoqQB9/sjf8xH3jFKSYeCqahBRVOifhrcR9TWaLjR2CajuMlnOcbNXt8ByrDAF2F5&#10;MtHrghpN6UC/oJyXsRCGmOFYrqLb0bwLg3LxOXCxXKYklJFlYW02lkfoSFfk8rl/Yc6eCA+4qQcY&#10;1cTKN7wPufGmt8t9QPbTUiK1A5EnxlGCaa2n5xI1/vo/ZV0e9eIP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K0n5A0PAgAA&#10;HAQAAA4AAAAAAAAAAAAAAAAALgIAAGRycy9lMm9Eb2MueG1sUEsBAi0AFAAGAAgAAAAhAB9Vog3b&#10;AAAAAwEAAA8AAAAAAAAAAAAAAAAAaQQAAGRycy9kb3ducmV2LnhtbFBLBQYAAAAABAAEAPMAAABx&#10;BQAAAAA=&#10;" filled="f" stroked="f">
              <v:textbox style="mso-fit-shape-to-text:t" inset="0,0,0,15pt">
                <w:txbxContent>
                  <w:p w14:paraId="270165E6" w14:textId="7BAEEB5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A9C67" w14:textId="17F9F8EC" w:rsidR="001B1B42" w:rsidRDefault="001B1B42">
    <w:pPr>
      <w:pStyle w:val="Footer"/>
    </w:pPr>
    <w:r>
      <w:rPr>
        <w:noProof/>
        <w14:numForm w14:val="default"/>
        <w14:numSpacing w14:val="default"/>
      </w:rPr>
      <mc:AlternateContent>
        <mc:Choice Requires="wps">
          <w:drawing>
            <wp:anchor distT="0" distB="0" distL="0" distR="0" simplePos="0" relativeHeight="251678720" behindDoc="0" locked="0" layoutInCell="1" allowOverlap="1" wp14:anchorId="6BCF3AAB" wp14:editId="17A40496">
              <wp:simplePos x="635" y="635"/>
              <wp:positionH relativeFrom="page">
                <wp:align>center</wp:align>
              </wp:positionH>
              <wp:positionV relativeFrom="page">
                <wp:align>bottom</wp:align>
              </wp:positionV>
              <wp:extent cx="551815" cy="404495"/>
              <wp:effectExtent l="0" t="0" r="635" b="0"/>
              <wp:wrapNone/>
              <wp:docPr id="1049676607"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496518C5" w14:textId="46741CA6"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BCF3AAB" id="_x0000_t202" coordsize="21600,21600" o:spt="202" path="m,l,21600r21600,l21600,xe">
              <v:stroke joinstyle="miter"/>
              <v:path gradientshapeok="t" o:connecttype="rect"/>
            </v:shapetype>
            <v:shape id="Text Box 17" o:spid="_x0000_s1047" type="#_x0000_t202" alt="OFFICIAL" style="position:absolute;margin-left:0;margin-top:0;width:43.45pt;height:31.85pt;z-index:25167872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MxvXfQ4CAAAc&#10;BAAADgAAAAAAAAAAAAAAAAAuAgAAZHJzL2Uyb0RvYy54bWxQSwECLQAUAAYACAAAACEAH1WiDdsA&#10;AAADAQAADwAAAAAAAAAAAAAAAABoBAAAZHJzL2Rvd25yZXYueG1sUEsFBgAAAAAEAAQA8wAAAHAF&#10;AAAAAA==&#10;" filled="f" stroked="f">
              <v:textbox style="mso-fit-shape-to-text:t" inset="0,0,0,15pt">
                <w:txbxContent>
                  <w:p w14:paraId="496518C5" w14:textId="46741CA6"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F1755" w14:textId="35B88500" w:rsidR="001A07C1" w:rsidRPr="00F14040" w:rsidRDefault="001A07C1" w:rsidP="00A1505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67AD0F" w14:textId="0DC33BFB" w:rsidR="00156444" w:rsidRDefault="001B1B42" w:rsidP="00A1505E">
    <w:pPr>
      <w:pStyle w:val="Footer"/>
    </w:pPr>
    <w:r>
      <w:rPr>
        <w:noProof/>
        <w14:numForm w14:val="default"/>
        <w14:numSpacing w14:val="default"/>
      </w:rPr>
      <mc:AlternateContent>
        <mc:Choice Requires="wps">
          <w:drawing>
            <wp:anchor distT="0" distB="0" distL="0" distR="0" simplePos="0" relativeHeight="251677696" behindDoc="0" locked="0" layoutInCell="1" allowOverlap="1" wp14:anchorId="15E0CC1A" wp14:editId="6BB92022">
              <wp:simplePos x="635" y="635"/>
              <wp:positionH relativeFrom="page">
                <wp:align>center</wp:align>
              </wp:positionH>
              <wp:positionV relativeFrom="page">
                <wp:align>bottom</wp:align>
              </wp:positionV>
              <wp:extent cx="551815" cy="404495"/>
              <wp:effectExtent l="0" t="0" r="635" b="0"/>
              <wp:wrapNone/>
              <wp:docPr id="1277531599"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11403A2" w14:textId="57DC4DCB"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5E0CC1A" id="_x0000_t202" coordsize="21600,21600" o:spt="202" path="m,l,21600r21600,l21600,xe">
              <v:stroke joinstyle="miter"/>
              <v:path gradientshapeok="t" o:connecttype="rect"/>
            </v:shapetype>
            <v:shape id="Text Box 16" o:spid="_x0000_s1049" type="#_x0000_t202" alt="OFFICIAL" style="position:absolute;margin-left:0;margin-top:0;width:43.45pt;height:31.85pt;z-index:2516776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VsDgIAAB0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95f2a2hOOJWDceHe8k2HtbfMhxfmcMM4CKo2&#10;POMhFfQVhbNFSQvux9/8MR+JxyglPSqmogYlTYn6ZnAhUVyT4SajTkZxly9yjJuDfgDUYYFPwvJk&#10;otcFNZnSgX5DPa9jIQwxw7FcRevJfAijdPE9cLFepyTUkWVha3aWR+jIVyTzdXhjzp4ZD7iqJ5jk&#10;xMp3xI+58aa360NA+tNWIrcjkWfKUYNpr+f3EkX+63/Kur7q1U8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mL41bA4CAAAd&#10;BAAADgAAAAAAAAAAAAAAAAAuAgAAZHJzL2Uyb0RvYy54bWxQSwECLQAUAAYACAAAACEAH1WiDdsA&#10;AAADAQAADwAAAAAAAAAAAAAAAABoBAAAZHJzL2Rvd25yZXYueG1sUEsFBgAAAAAEAAQA8wAAAHAF&#10;AAAAAA==&#10;" filled="f" stroked="f">
              <v:textbox style="mso-fit-shape-to-text:t" inset="0,0,0,15pt">
                <w:txbxContent>
                  <w:p w14:paraId="611403A2" w14:textId="57DC4DCB"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8F101" w14:textId="0076BFBA" w:rsidR="001B1B42" w:rsidRDefault="001B1B42">
    <w:pPr>
      <w:pStyle w:val="Footer"/>
    </w:pPr>
    <w:r>
      <w:rPr>
        <w:noProof/>
        <w14:numForm w14:val="default"/>
        <w14:numSpacing w14:val="default"/>
      </w:rPr>
      <mc:AlternateContent>
        <mc:Choice Requires="wps">
          <w:drawing>
            <wp:anchor distT="0" distB="0" distL="0" distR="0" simplePos="0" relativeHeight="251681792" behindDoc="0" locked="0" layoutInCell="1" allowOverlap="1" wp14:anchorId="66A5F658" wp14:editId="51CA1501">
              <wp:simplePos x="635" y="635"/>
              <wp:positionH relativeFrom="page">
                <wp:align>center</wp:align>
              </wp:positionH>
              <wp:positionV relativeFrom="page">
                <wp:align>bottom</wp:align>
              </wp:positionV>
              <wp:extent cx="551815" cy="404495"/>
              <wp:effectExtent l="0" t="0" r="635" b="0"/>
              <wp:wrapNone/>
              <wp:docPr id="1179842008" name="Text Box 2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A7176DB" w14:textId="1DE9A952"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A5F658" id="_x0000_t202" coordsize="21600,21600" o:spt="202" path="m,l,21600r21600,l21600,xe">
              <v:stroke joinstyle="miter"/>
              <v:path gradientshapeok="t" o:connecttype="rect"/>
            </v:shapetype>
            <v:shape id="Text Box 20" o:spid="_x0000_s1051" type="#_x0000_t202" alt="OFFICIAL" style="position:absolute;margin-left:0;margin-top:0;width:43.45pt;height:31.85pt;z-index:25168179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2nDgIAAB0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9/Op/RqaE07lYFy4t3zTYe0t8+GFOdwwDoKq&#10;Dc94SAV9ReFsUdKC+/E3f8xH4jFKSY+KqahBSVOivhlcSBTXZLjJqJNR3OWLHOPmoB8AdVjgk7A8&#10;meh1QU2mdKDfUM/rWAhDzHAsV9F6Mh/CKF18D1ys1ykJdWRZ2Jqd5RE68hXJfB3emLNnxgOu6gkm&#10;ObHyHfFjbrzp7foQkP60lcjtSOSZctRg2uv5vUSR//qfsq6vevUT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QfxNpw4CAAAd&#10;BAAADgAAAAAAAAAAAAAAAAAuAgAAZHJzL2Uyb0RvYy54bWxQSwECLQAUAAYACAAAACEAH1WiDdsA&#10;AAADAQAADwAAAAAAAAAAAAAAAABoBAAAZHJzL2Rvd25yZXYueG1sUEsFBgAAAAAEAAQA8wAAAHAF&#10;AAAAAA==&#10;" filled="f" stroked="f">
              <v:textbox style="mso-fit-shape-to-text:t" inset="0,0,0,15pt">
                <w:txbxContent>
                  <w:p w14:paraId="6A7176DB" w14:textId="1DE9A952"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68F900" w14:textId="779E489D" w:rsidR="002E37C2" w:rsidRPr="00F55769" w:rsidRDefault="002E37C2" w:rsidP="002E37C2">
    <w:pPr>
      <w:pStyle w:val="Footer"/>
      <w:rPr>
        <w:rStyle w:val="PageNumber"/>
        <w:b w:val="0"/>
      </w:rPr>
    </w:pPr>
    <w:r>
      <w:rPr>
        <w:noProof/>
        <w:lang w:val="en-GB"/>
      </w:rPr>
      <mc:AlternateContent>
        <mc:Choice Requires="wps">
          <w:drawing>
            <wp:anchor distT="0" distB="0" distL="114300" distR="114300" simplePos="0" relativeHeight="251661312" behindDoc="0" locked="0" layoutInCell="1" allowOverlap="1" wp14:anchorId="672765FC" wp14:editId="0E54AD12">
              <wp:simplePos x="0" y="0"/>
              <wp:positionH relativeFrom="column">
                <wp:posOffset>395020</wp:posOffset>
              </wp:positionH>
              <wp:positionV relativeFrom="paragraph">
                <wp:posOffset>2515</wp:posOffset>
              </wp:positionV>
              <wp:extent cx="5310835" cy="0"/>
              <wp:effectExtent l="0" t="0" r="10795" b="12700"/>
              <wp:wrapNone/>
              <wp:docPr id="4" name="Straight Connector 4"/>
              <wp:cNvGraphicFramePr/>
              <a:graphic xmlns:a="http://schemas.openxmlformats.org/drawingml/2006/main">
                <a:graphicData uri="http://schemas.microsoft.com/office/word/2010/wordprocessingShape">
                  <wps:wsp>
                    <wps:cNvCnPr/>
                    <wps:spPr>
                      <a:xfrm>
                        <a:off x="0" y="0"/>
                        <a:ext cx="5310835" cy="0"/>
                      </a:xfrm>
                      <a:prstGeom prst="line">
                        <a:avLst/>
                      </a:prstGeom>
                      <a:ln w="12700">
                        <a:solidFill>
                          <a:srgbClr val="F6B918"/>
                        </a:solidFill>
                        <a:beve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A6026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1pt,.2pt" to="449.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" strokecolor="#f6b918" strokeweight="1pt">
              <v:stroke joinstyle="bevel"/>
            </v:line>
          </w:pict>
        </mc:Fallback>
      </mc:AlternateContent>
    </w:r>
    <w:r w:rsidRPr="002F2B07">
      <w:rPr>
        <w:rStyle w:val="PageNumber"/>
        <w:noProof/>
        <w:lang w:val="en-GB"/>
      </w:rPr>
      <mc:AlternateContent>
        <mc:Choice Requires="wps">
          <w:drawing>
            <wp:anchor distT="0" distB="0" distL="114300" distR="114300" simplePos="0" relativeHeight="251659264" behindDoc="0" locked="0" layoutInCell="1" allowOverlap="1" wp14:anchorId="72624E8F" wp14:editId="406CBFF5">
              <wp:simplePos x="0" y="0"/>
              <wp:positionH relativeFrom="column">
                <wp:posOffset>357988</wp:posOffset>
              </wp:positionH>
              <wp:positionV relativeFrom="paragraph">
                <wp:posOffset>29210</wp:posOffset>
              </wp:positionV>
              <wp:extent cx="5135880" cy="280035"/>
              <wp:effectExtent l="0" t="0" r="0" b="0"/>
              <wp:wrapNone/>
              <wp:docPr id="9" name="Text Box 9"/>
              <wp:cNvGraphicFramePr/>
              <a:graphic xmlns:a="http://schemas.openxmlformats.org/drawingml/2006/main">
                <a:graphicData uri="http://schemas.microsoft.com/office/word/2010/wordprocessingShape">
                  <wps:wsp>
                    <wps:cNvSpPr txBox="1"/>
                    <wps:spPr>
                      <a:xfrm>
                        <a:off x="0" y="0"/>
                        <a:ext cx="5135880" cy="280035"/>
                      </a:xfrm>
                      <a:prstGeom prst="rect">
                        <a:avLst/>
                      </a:prstGeom>
                      <a:noFill/>
                      <a:ln w="6350">
                        <a:noFill/>
                      </a:ln>
                    </wps:spPr>
                    <wps:txbx>
                      <w:txbxContent>
                        <w:p w14:paraId="5959313A" w14:textId="31684171" w:rsidR="001A46E7" w:rsidRDefault="00DA0DC6" w:rsidP="00A1505E">
                          <w:pPr>
                            <w:pStyle w:val="Footer"/>
                          </w:pPr>
                          <w:fldSimple w:instr="TITLE  \* MERGEFORMAT">
                            <w:r>
                              <w:t>Lumpy skin disease vector management</w:t>
                            </w:r>
                          </w:fldSimple>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624E8F" id="_x0000_t202" coordsize="21600,21600" o:spt="202" path="m,l,21600r21600,l21600,xe">
              <v:stroke joinstyle="miter"/>
              <v:path gradientshapeok="t" o:connecttype="rect"/>
            </v:shapetype>
            <v:shape id="Text Box 9" o:spid="_x0000_s1052" type="#_x0000_t202" style="position:absolute;margin-left:28.2pt;margin-top:2.3pt;width:404.4pt;height:2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" filled="f" stroked="f" strokeweight=".5pt">
              <v:textbox inset=",0,,0">
                <w:txbxContent>
                  <w:p w14:paraId="5959313A" w14:textId="31684171" w:rsidR="001A46E7" w:rsidRDefault="00DA0DC6" w:rsidP="00A1505E">
                    <w:pPr>
                      <w:pStyle w:val="Footer"/>
                    </w:pPr>
                    <w:fldSimple w:instr="TITLE  \* MERGEFORMAT">
                      <w:r>
                        <w:t>Lumpy skin disease vector management</w:t>
                      </w:r>
                    </w:fldSimple>
                  </w:p>
                </w:txbxContent>
              </v:textbox>
            </v:shape>
          </w:pict>
        </mc:Fallback>
      </mc:AlternateContent>
    </w:r>
    <w:r w:rsidR="00907019">
      <w:rPr>
        <w:noProof/>
      </w:rPr>
      <w:drawing>
        <wp:inline distT="0" distB="0" distL="0" distR="0" wp14:anchorId="270CE529" wp14:editId="34C0107D">
          <wp:extent cx="278196" cy="266700"/>
          <wp:effectExtent l="0" t="0" r="7620" b="0"/>
          <wp:docPr id="1415416275" name="Picture 1415416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usvet ball.png"/>
                  <pic:cNvPicPr/>
                </pic:nvPicPr>
                <pic:blipFill>
                  <a:blip r:embed="rId1"/>
                  <a:stretch>
                    <a:fillRect/>
                  </a:stretch>
                </pic:blipFill>
                <pic:spPr>
                  <a:xfrm>
                    <a:off x="0" y="0"/>
                    <a:ext cx="295692" cy="283473"/>
                  </a:xfrm>
                  <a:prstGeom prst="rect">
                    <a:avLst/>
                  </a:prstGeom>
                </pic:spPr>
              </pic:pic>
            </a:graphicData>
          </a:graphic>
        </wp:inline>
      </w:drawing>
    </w:r>
    <w:r w:rsidRPr="002E37C2">
      <w:rPr>
        <w:rStyle w:val="PageNumber"/>
        <w:b w:val="0"/>
      </w:rPr>
      <w:t xml:space="preserve"> </w:t>
    </w:r>
    <w:sdt>
      <w:sdtPr>
        <w:rPr>
          <w:rStyle w:val="PageNumber"/>
          <w:b w:val="0"/>
        </w:rPr>
        <w:id w:val="1215851211"/>
        <w:docPartObj>
          <w:docPartGallery w:val="Page Numbers (Bottom of Page)"/>
          <w:docPartUnique/>
        </w:docPartObj>
      </w:sdtPr>
      <w:sdtEndPr>
        <w:rPr>
          <w:rStyle w:val="PageNumber"/>
        </w:rPr>
      </w:sdtEndPr>
      <w:sdtContent>
        <w:r>
          <w:rPr>
            <w:rStyle w:val="PageNumber"/>
            <w:b w:val="0"/>
          </w:rPr>
          <w:tab/>
        </w:r>
        <w:r w:rsidRPr="00F55769">
          <w:rPr>
            <w:rStyle w:val="PageNumber"/>
            <w:b w:val="0"/>
          </w:rPr>
          <w:fldChar w:fldCharType="begin"/>
        </w:r>
        <w:r w:rsidRPr="00F55769">
          <w:rPr>
            <w:rStyle w:val="PageNumber"/>
          </w:rPr>
          <w:instrText xml:space="preserve"> PAGE </w:instrText>
        </w:r>
        <w:r w:rsidRPr="00F55769">
          <w:rPr>
            <w:rStyle w:val="PageNumber"/>
            <w:b w:val="0"/>
          </w:rPr>
          <w:fldChar w:fldCharType="separate"/>
        </w:r>
        <w:r>
          <w:rPr>
            <w:rStyle w:val="PageNumber"/>
            <w:b w:val="0"/>
          </w:rPr>
          <w:t>5</w:t>
        </w:r>
        <w:r w:rsidRPr="00F55769">
          <w:rPr>
            <w:rStyle w:val="PageNumber"/>
            <w:b w:val="0"/>
          </w:rPr>
          <w:fldChar w:fldCharType="end"/>
        </w:r>
      </w:sdtContent>
    </w:sdt>
  </w:p>
  <w:p w14:paraId="79257C51" w14:textId="77777777" w:rsidR="001A07C1" w:rsidRPr="002F2B07" w:rsidRDefault="001A07C1" w:rsidP="00A1505E">
    <w:pPr>
      <w:rPr>
        <w:rStyle w:val="PageNumbe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1D2EB" w14:textId="083908D9" w:rsidR="001B1B42" w:rsidRDefault="001B1B42">
    <w:pPr>
      <w:pStyle w:val="Footer"/>
    </w:pPr>
    <w:r>
      <w:rPr>
        <w:noProof/>
        <w14:numForm w14:val="default"/>
        <w14:numSpacing w14:val="default"/>
      </w:rPr>
      <mc:AlternateContent>
        <mc:Choice Requires="wps">
          <w:drawing>
            <wp:anchor distT="0" distB="0" distL="0" distR="0" simplePos="0" relativeHeight="251680768" behindDoc="0" locked="0" layoutInCell="1" allowOverlap="1" wp14:anchorId="0F151645" wp14:editId="404C419E">
              <wp:simplePos x="635" y="635"/>
              <wp:positionH relativeFrom="page">
                <wp:align>center</wp:align>
              </wp:positionH>
              <wp:positionV relativeFrom="page">
                <wp:align>bottom</wp:align>
              </wp:positionV>
              <wp:extent cx="551815" cy="404495"/>
              <wp:effectExtent l="0" t="0" r="635" b="0"/>
              <wp:wrapNone/>
              <wp:docPr id="1323081803"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3DFF99F9" w14:textId="11C2BCC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F151645" id="_x0000_t202" coordsize="21600,21600" o:spt="202" path="m,l,21600r21600,l21600,xe">
              <v:stroke joinstyle="miter"/>
              <v:path gradientshapeok="t" o:connecttype="rect"/>
            </v:shapetype>
            <v:shape id="Text Box 19" o:spid="_x0000_s1054" type="#_x0000_t202" alt="OFFICIAL" style="position:absolute;margin-left:0;margin-top:0;width:43.45pt;height:31.85pt;z-index:25168076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Nz8Y2cPAgAA&#10;HQQAAA4AAAAAAAAAAAAAAAAALgIAAGRycy9lMm9Eb2MueG1sUEsBAi0AFAAGAAgAAAAhAB9Vog3b&#10;AAAAAwEAAA8AAAAAAAAAAAAAAAAAaQQAAGRycy9kb3ducmV2LnhtbFBLBQYAAAAABAAEAPMAAABx&#10;BQAAAAA=&#10;" filled="f" stroked="f">
              <v:textbox style="mso-fit-shape-to-text:t" inset="0,0,0,15pt">
                <w:txbxContent>
                  <w:p w14:paraId="3DFF99F9" w14:textId="11C2BCC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0167D" w14:textId="10CF09CE" w:rsidR="001B1B42" w:rsidRDefault="001B1B42">
    <w:pPr>
      <w:pStyle w:val="Footer"/>
    </w:pPr>
    <w:r>
      <w:rPr>
        <w:noProof/>
        <w14:numForm w14:val="default"/>
        <w14:numSpacing w14:val="default"/>
      </w:rPr>
      <mc:AlternateContent>
        <mc:Choice Requires="wps">
          <w:drawing>
            <wp:anchor distT="0" distB="0" distL="0" distR="0" simplePos="0" relativeHeight="251684864" behindDoc="0" locked="0" layoutInCell="1" allowOverlap="1" wp14:anchorId="71B7F01C" wp14:editId="3F277ECD">
              <wp:simplePos x="635" y="635"/>
              <wp:positionH relativeFrom="page">
                <wp:align>center</wp:align>
              </wp:positionH>
              <wp:positionV relativeFrom="page">
                <wp:align>bottom</wp:align>
              </wp:positionV>
              <wp:extent cx="551815" cy="404495"/>
              <wp:effectExtent l="0" t="0" r="635" b="0"/>
              <wp:wrapNone/>
              <wp:docPr id="1271242515"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9998327" w14:textId="0149280B"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1B7F01C" id="_x0000_t202" coordsize="21600,21600" o:spt="202" path="m,l,21600r21600,l21600,xe">
              <v:stroke joinstyle="miter"/>
              <v:path gradientshapeok="t" o:connecttype="rect"/>
            </v:shapetype>
            <v:shape id="Text Box 23" o:spid="_x0000_s1056" type="#_x0000_t202" alt="OFFICIAL" style="position:absolute;margin-left:0;margin-top:0;width:43.45pt;height:31.85pt;z-index:2516848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dk92OQ4CAAAd&#10;BAAADgAAAAAAAAAAAAAAAAAuAgAAZHJzL2Uyb0RvYy54bWxQSwECLQAUAAYACAAAACEAH1WiDdsA&#10;AAADAQAADwAAAAAAAAAAAAAAAABoBAAAZHJzL2Rvd25yZXYueG1sUEsFBgAAAAAEAAQA8wAAAHAF&#10;AAAAAA==&#10;" filled="f" stroked="f">
              <v:textbox style="mso-fit-shape-to-text:t" inset="0,0,0,15pt">
                <w:txbxContent>
                  <w:p w14:paraId="29998327" w14:textId="0149280B"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EB2A7" w14:textId="77777777" w:rsidR="00A94B9A" w:rsidRDefault="00A94B9A" w:rsidP="00A1505E">
      <w:r>
        <w:separator/>
      </w:r>
    </w:p>
    <w:p w14:paraId="54F88363" w14:textId="77777777" w:rsidR="00A94B9A" w:rsidRDefault="00A94B9A" w:rsidP="00A1505E"/>
    <w:p w14:paraId="5CD55B2F" w14:textId="77777777" w:rsidR="00A94B9A" w:rsidRDefault="00A94B9A" w:rsidP="00A1505E"/>
  </w:footnote>
  <w:footnote w:type="continuationSeparator" w:id="0">
    <w:p w14:paraId="3311BCE1" w14:textId="77777777" w:rsidR="00A94B9A" w:rsidRDefault="00A94B9A" w:rsidP="00A1505E">
      <w:r>
        <w:continuationSeparator/>
      </w:r>
    </w:p>
    <w:p w14:paraId="4A87C4C7" w14:textId="77777777" w:rsidR="00A94B9A" w:rsidRDefault="00A94B9A" w:rsidP="00A1505E"/>
    <w:p w14:paraId="5594E0E1" w14:textId="77777777" w:rsidR="00A94B9A" w:rsidRDefault="00A94B9A" w:rsidP="00A150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804C8" w14:textId="4A088FF7" w:rsidR="001B1B42" w:rsidRDefault="001B1B42">
    <w:pPr>
      <w:pStyle w:val="Header"/>
    </w:pPr>
    <w:r>
      <w:rPr>
        <w:noProof/>
      </w:rPr>
      <mc:AlternateContent>
        <mc:Choice Requires="wps">
          <w:drawing>
            <wp:anchor distT="0" distB="0" distL="0" distR="0" simplePos="0" relativeHeight="251663360" behindDoc="0" locked="0" layoutInCell="1" allowOverlap="1" wp14:anchorId="4587C6AE" wp14:editId="4DD4D81C">
              <wp:simplePos x="635" y="635"/>
              <wp:positionH relativeFrom="page">
                <wp:align>center</wp:align>
              </wp:positionH>
              <wp:positionV relativeFrom="page">
                <wp:align>top</wp:align>
              </wp:positionV>
              <wp:extent cx="551815" cy="404495"/>
              <wp:effectExtent l="0" t="0" r="635" b="14605"/>
              <wp:wrapNone/>
              <wp:docPr id="1824610675"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9C303AF" w14:textId="2971473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587C6AE" id="_x0000_t202" coordsize="21600,21600" o:spt="202" path="m,l,21600r21600,l21600,xe">
              <v:stroke joinstyle="miter"/>
              <v:path gradientshapeok="t" o:connecttype="rect"/>
            </v:shapetype>
            <v:shape id="Text Box 2" o:spid="_x0000_s1042" type="#_x0000_t202" alt="OFFICIAL" style="position:absolute;margin-left:0;margin-top:0;width:43.45pt;height:31.8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textbox style="mso-fit-shape-to-text:t" inset="0,15pt,0,0">
                <w:txbxContent>
                  <w:p w14:paraId="59C303AF" w14:textId="2971473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7BFE5" w14:textId="6D8E8829" w:rsidR="001B1B42" w:rsidRDefault="001B1B42">
    <w:pPr>
      <w:pStyle w:val="Header"/>
    </w:pPr>
    <w:r>
      <w:rPr>
        <w:noProof/>
      </w:rPr>
      <mc:AlternateContent>
        <mc:Choice Requires="wps">
          <w:drawing>
            <wp:anchor distT="0" distB="0" distL="0" distR="0" simplePos="0" relativeHeight="251672576" behindDoc="0" locked="0" layoutInCell="1" allowOverlap="1" wp14:anchorId="100A7426" wp14:editId="122F3724">
              <wp:simplePos x="635" y="635"/>
              <wp:positionH relativeFrom="page">
                <wp:align>center</wp:align>
              </wp:positionH>
              <wp:positionV relativeFrom="page">
                <wp:align>top</wp:align>
              </wp:positionV>
              <wp:extent cx="551815" cy="404495"/>
              <wp:effectExtent l="0" t="0" r="635" b="14605"/>
              <wp:wrapNone/>
              <wp:docPr id="449824881"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E81057F" w14:textId="66BCC961"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00A7426" id="_x0000_t202" coordsize="21600,21600" o:spt="202" path="m,l,21600r21600,l21600,xe">
              <v:stroke joinstyle="miter"/>
              <v:path gradientshapeok="t" o:connecttype="rect"/>
            </v:shapetype>
            <v:shape id="Text Box 11" o:spid="_x0000_s1055" type="#_x0000_t202" alt="OFFICIAL" style="position:absolute;margin-left:0;margin-top:0;width:43.45pt;height:31.85pt;z-index:2516725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AvhIDuDgIAAB0E&#10;AAAOAAAAAAAAAAAAAAAAAC4CAABkcnMvZTJvRG9jLnhtbFBLAQItABQABgAIAAAAIQD8pn6y2gAA&#10;AAMBAAAPAAAAAAAAAAAAAAAAAGgEAABkcnMvZG93bnJldi54bWxQSwUGAAAAAAQABADzAAAAbwUA&#10;AAAA&#10;" filled="f" stroked="f">
              <v:textbox style="mso-fit-shape-to-text:t" inset="0,15pt,0,0">
                <w:txbxContent>
                  <w:p w14:paraId="6E81057F" w14:textId="66BCC961"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80221" w14:textId="000DE9F7" w:rsidR="004B1F95" w:rsidRDefault="004B1F95" w:rsidP="00A1505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36109" w14:textId="13207CD8" w:rsidR="001B1B42" w:rsidRDefault="001B1B42">
    <w:pPr>
      <w:pStyle w:val="Header"/>
    </w:pPr>
    <w:r>
      <w:rPr>
        <w:noProof/>
      </w:rPr>
      <mc:AlternateContent>
        <mc:Choice Requires="wps">
          <w:drawing>
            <wp:anchor distT="0" distB="0" distL="0" distR="0" simplePos="0" relativeHeight="251671552" behindDoc="0" locked="0" layoutInCell="1" allowOverlap="1" wp14:anchorId="60621F97" wp14:editId="21916F8A">
              <wp:simplePos x="635" y="635"/>
              <wp:positionH relativeFrom="page">
                <wp:align>center</wp:align>
              </wp:positionH>
              <wp:positionV relativeFrom="page">
                <wp:align>top</wp:align>
              </wp:positionV>
              <wp:extent cx="551815" cy="404495"/>
              <wp:effectExtent l="0" t="0" r="635" b="14605"/>
              <wp:wrapNone/>
              <wp:docPr id="914416180"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E81C5CA" w14:textId="438DA189"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621F97" id="_x0000_t202" coordsize="21600,21600" o:spt="202" path="m,l,21600r21600,l21600,xe">
              <v:stroke joinstyle="miter"/>
              <v:path gradientshapeok="t" o:connecttype="rect"/>
            </v:shapetype>
            <v:shape id="Text Box 10" o:spid="_x0000_s1057" type="#_x0000_t202" alt="OFFICIAL" style="position:absolute;margin-left:0;margin-top:0;width:43.45pt;height:31.85pt;z-index:2516715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" filled="f" stroked="f">
              <v:textbox style="mso-fit-shape-to-text:t" inset="0,15pt,0,0">
                <w:txbxContent>
                  <w:p w14:paraId="2E81C5CA" w14:textId="438DA189"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5AB3E" w14:textId="6298D65C" w:rsidR="001B1B42" w:rsidRDefault="001B1B42">
    <w:pPr>
      <w:pStyle w:val="Header"/>
    </w:pPr>
    <w:r>
      <w:rPr>
        <w:noProof/>
      </w:rPr>
      <mc:AlternateContent>
        <mc:Choice Requires="wps">
          <w:drawing>
            <wp:anchor distT="0" distB="0" distL="0" distR="0" simplePos="0" relativeHeight="251664384" behindDoc="0" locked="0" layoutInCell="1" allowOverlap="1" wp14:anchorId="1C647126" wp14:editId="68BBCDD2">
              <wp:simplePos x="914400" y="361950"/>
              <wp:positionH relativeFrom="page">
                <wp:align>center</wp:align>
              </wp:positionH>
              <wp:positionV relativeFrom="page">
                <wp:align>top</wp:align>
              </wp:positionV>
              <wp:extent cx="551815" cy="404495"/>
              <wp:effectExtent l="0" t="0" r="635" b="14605"/>
              <wp:wrapNone/>
              <wp:docPr id="1109613276"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98AE4E5" w14:textId="407C05A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647126" id="_x0000_t202" coordsize="21600,21600" o:spt="202" path="m,l,21600r21600,l21600,xe">
              <v:stroke joinstyle="miter"/>
              <v:path gradientshapeok="t" o:connecttype="rect"/>
            </v:shapetype>
            <v:shape id="_x0000_s1043" type="#_x0000_t202" alt="OFFICIAL" style="position:absolute;margin-left:0;margin-top:0;width:43.45pt;height:31.8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" filled="f" stroked="f">
              <v:textbox style="mso-fit-shape-to-text:t" inset="0,15pt,0,0">
                <w:txbxContent>
                  <w:p w14:paraId="598AE4E5" w14:textId="407C05A0"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34084" w14:textId="244261D4" w:rsidR="00F574B8" w:rsidRDefault="00756151" w:rsidP="00A1505E">
    <w:pPr>
      <w:pStyle w:val="Header"/>
    </w:pPr>
    <w:r>
      <w:rPr>
        <w:noProof/>
        <w:lang w:val="en-GB"/>
      </w:rPr>
      <w:drawing>
        <wp:anchor distT="0" distB="0" distL="114300" distR="114300" simplePos="0" relativeHeight="251658240" behindDoc="1" locked="1" layoutInCell="1" allowOverlap="1" wp14:anchorId="52FA38F0" wp14:editId="21AFD244">
          <wp:simplePos x="0" y="0"/>
          <wp:positionH relativeFrom="page">
            <wp:posOffset>0</wp:posOffset>
          </wp:positionH>
          <wp:positionV relativeFrom="page">
            <wp:posOffset>1905</wp:posOffset>
          </wp:positionV>
          <wp:extent cx="7563485" cy="10685145"/>
          <wp:effectExtent l="0" t="0" r="571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2.jpg"/>
                  <pic:cNvPicPr/>
                </pic:nvPicPr>
                <pic:blipFill>
                  <a:blip r:embed="rId1"/>
                  <a:stretch>
                    <a:fillRect/>
                  </a:stretch>
                </pic:blipFill>
                <pic:spPr>
                  <a:xfrm>
                    <a:off x="0" y="0"/>
                    <a:ext cx="7563485" cy="10685145"/>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55A5E" w14:textId="719725C9" w:rsidR="001B1B42" w:rsidRDefault="001B1B42">
    <w:pPr>
      <w:pStyle w:val="Header"/>
    </w:pPr>
    <w:r>
      <w:rPr>
        <w:noProof/>
      </w:rPr>
      <mc:AlternateContent>
        <mc:Choice Requires="wps">
          <w:drawing>
            <wp:anchor distT="0" distB="0" distL="0" distR="0" simplePos="0" relativeHeight="251666432" behindDoc="0" locked="0" layoutInCell="1" allowOverlap="1" wp14:anchorId="4E9194CB" wp14:editId="3DCCC5A7">
              <wp:simplePos x="635" y="635"/>
              <wp:positionH relativeFrom="page">
                <wp:align>center</wp:align>
              </wp:positionH>
              <wp:positionV relativeFrom="page">
                <wp:align>top</wp:align>
              </wp:positionV>
              <wp:extent cx="551815" cy="404495"/>
              <wp:effectExtent l="0" t="0" r="635" b="14605"/>
              <wp:wrapNone/>
              <wp:docPr id="150218439"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BDBB114" w14:textId="66254DD1"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9194CB" id="_x0000_t202" coordsize="21600,21600" o:spt="202" path="m,l,21600r21600,l21600,xe">
              <v:stroke joinstyle="miter"/>
              <v:path gradientshapeok="t" o:connecttype="rect"/>
            </v:shapetype>
            <v:shape id="Text Box 5" o:spid="_x0000_s1046" type="#_x0000_t202" alt="OFFICIAL" style="position:absolute;margin-left:0;margin-top:0;width:43.45pt;height:31.8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Dqos1yDgIAABwE&#10;AAAOAAAAAAAAAAAAAAAAAC4CAABkcnMvZTJvRG9jLnhtbFBLAQItABQABgAIAAAAIQD8pn6y2gAA&#10;AAMBAAAPAAAAAAAAAAAAAAAAAGgEAABkcnMvZG93bnJldi54bWxQSwUGAAAAAAQABADzAAAAbwUA&#10;AAAA&#10;" filled="f" stroked="f">
              <v:textbox style="mso-fit-shape-to-text:t" inset="0,15pt,0,0">
                <w:txbxContent>
                  <w:p w14:paraId="6BDBB114" w14:textId="66254DD1"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4F12D" w14:textId="4A68E8D1" w:rsidR="001B1B42" w:rsidRDefault="001B1B4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22992" w14:textId="6C09C294" w:rsidR="001B1B42" w:rsidRDefault="001B1B42">
    <w:pPr>
      <w:pStyle w:val="Header"/>
    </w:pPr>
    <w:r>
      <w:rPr>
        <w:noProof/>
      </w:rPr>
      <mc:AlternateContent>
        <mc:Choice Requires="wps">
          <w:drawing>
            <wp:anchor distT="0" distB="0" distL="0" distR="0" simplePos="0" relativeHeight="251665408" behindDoc="0" locked="0" layoutInCell="1" allowOverlap="1" wp14:anchorId="4D7AA139" wp14:editId="7071197A">
              <wp:simplePos x="635" y="635"/>
              <wp:positionH relativeFrom="page">
                <wp:align>center</wp:align>
              </wp:positionH>
              <wp:positionV relativeFrom="page">
                <wp:align>top</wp:align>
              </wp:positionV>
              <wp:extent cx="551815" cy="404495"/>
              <wp:effectExtent l="0" t="0" r="635" b="14605"/>
              <wp:wrapNone/>
              <wp:docPr id="518837515"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3A67B17" w14:textId="24CCD129"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7AA139" id="_x0000_t202" coordsize="21600,21600" o:spt="202" path="m,l,21600r21600,l21600,xe">
              <v:stroke joinstyle="miter"/>
              <v:path gradientshapeok="t" o:connecttype="rect"/>
            </v:shapetype>
            <v:shape id="Text Box 4" o:spid="_x0000_s1048" type="#_x0000_t202" alt="OFFICIAL" style="position:absolute;margin-left:0;margin-top:0;width:43.45pt;height:31.8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" filled="f" stroked="f">
              <v:textbox style="mso-fit-shape-to-text:t" inset="0,15pt,0,0">
                <w:txbxContent>
                  <w:p w14:paraId="03A67B17" w14:textId="24CCD129"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368DF" w14:textId="077845F0" w:rsidR="001B1B42" w:rsidRDefault="001B1B42">
    <w:pPr>
      <w:pStyle w:val="Header"/>
    </w:pPr>
    <w:r>
      <w:rPr>
        <w:noProof/>
      </w:rPr>
      <mc:AlternateContent>
        <mc:Choice Requires="wps">
          <w:drawing>
            <wp:anchor distT="0" distB="0" distL="0" distR="0" simplePos="0" relativeHeight="251669504" behindDoc="0" locked="0" layoutInCell="1" allowOverlap="1" wp14:anchorId="2C1FB898" wp14:editId="40806050">
              <wp:simplePos x="635" y="635"/>
              <wp:positionH relativeFrom="page">
                <wp:align>center</wp:align>
              </wp:positionH>
              <wp:positionV relativeFrom="page">
                <wp:align>top</wp:align>
              </wp:positionV>
              <wp:extent cx="551815" cy="404495"/>
              <wp:effectExtent l="0" t="0" r="635" b="14605"/>
              <wp:wrapNone/>
              <wp:docPr id="664924070"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B4DDD9C" w14:textId="153B6C5C"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C1FB898" id="_x0000_t202" coordsize="21600,21600" o:spt="202" path="m,l,21600r21600,l21600,xe">
              <v:stroke joinstyle="miter"/>
              <v:path gradientshapeok="t" o:connecttype="rect"/>
            </v:shapetype>
            <v:shape id="Text Box 8" o:spid="_x0000_s1050" type="#_x0000_t202" alt="OFFICIAL" style="position:absolute;margin-left:0;margin-top:0;width:43.45pt;height:31.8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CxuLOeDgIAAB0E&#10;AAAOAAAAAAAAAAAAAAAAAC4CAABkcnMvZTJvRG9jLnhtbFBLAQItABQABgAIAAAAIQD8pn6y2gAA&#10;AAMBAAAPAAAAAAAAAAAAAAAAAGgEAABkcnMvZG93bnJldi54bWxQSwUGAAAAAAQABADzAAAAbwUA&#10;AAAA&#10;" filled="f" stroked="f">
              <v:textbox style="mso-fit-shape-to-text:t" inset="0,15pt,0,0">
                <w:txbxContent>
                  <w:p w14:paraId="1B4DDD9C" w14:textId="153B6C5C"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8A249" w14:textId="02D31A22" w:rsidR="001B1B42" w:rsidRDefault="001B1B4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2BFD8" w14:textId="553674E6" w:rsidR="001B1B42" w:rsidRDefault="001B1B42">
    <w:pPr>
      <w:pStyle w:val="Header"/>
    </w:pPr>
    <w:r>
      <w:rPr>
        <w:noProof/>
      </w:rPr>
      <mc:AlternateContent>
        <mc:Choice Requires="wps">
          <w:drawing>
            <wp:anchor distT="0" distB="0" distL="0" distR="0" simplePos="0" relativeHeight="251668480" behindDoc="0" locked="0" layoutInCell="1" allowOverlap="1" wp14:anchorId="252F6CB4" wp14:editId="4D3CFB8D">
              <wp:simplePos x="635" y="635"/>
              <wp:positionH relativeFrom="page">
                <wp:align>center</wp:align>
              </wp:positionH>
              <wp:positionV relativeFrom="page">
                <wp:align>top</wp:align>
              </wp:positionV>
              <wp:extent cx="551815" cy="404495"/>
              <wp:effectExtent l="0" t="0" r="635" b="14605"/>
              <wp:wrapNone/>
              <wp:docPr id="1155229630"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37C170E" w14:textId="6A8D3259"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2F6CB4" id="_x0000_t202" coordsize="21600,21600" o:spt="202" path="m,l,21600r21600,l21600,xe">
              <v:stroke joinstyle="miter"/>
              <v:path gradientshapeok="t" o:connecttype="rect"/>
            </v:shapetype>
            <v:shape id="Text Box 7" o:spid="_x0000_s1053" type="#_x0000_t202" alt="OFFICIAL" style="position:absolute;margin-left:0;margin-top:0;width:43.45pt;height:31.8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Bo+stVDgIAAB0E&#10;AAAOAAAAAAAAAAAAAAAAAC4CAABkcnMvZTJvRG9jLnhtbFBLAQItABQABgAIAAAAIQD8pn6y2gAA&#10;AAMBAAAPAAAAAAAAAAAAAAAAAGgEAABkcnMvZG93bnJldi54bWxQSwUGAAAAAAQABADzAAAAbwUA&#10;AAAA&#10;" filled="f" stroked="f">
              <v:textbox style="mso-fit-shape-to-text:t" inset="0,15pt,0,0">
                <w:txbxContent>
                  <w:p w14:paraId="237C170E" w14:textId="6A8D3259" w:rsidR="001B1B42" w:rsidRPr="001B1B42" w:rsidRDefault="001B1B42" w:rsidP="001B1B42">
                    <w:pPr>
                      <w:spacing w:after="0"/>
                      <w:rPr>
                        <w:rFonts w:eastAsia="Calibri" w:cs="Calibri"/>
                        <w:noProof/>
                        <w:color w:val="FF0000"/>
                        <w:sz w:val="24"/>
                      </w:rPr>
                    </w:pPr>
                    <w:r w:rsidRPr="001B1B42">
                      <w:rPr>
                        <w:rFonts w:eastAsia="Calibri" w:cs="Calibri"/>
                        <w:noProof/>
                        <w:color w:val="FF0000"/>
                        <w:sz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9E4C595A"/>
    <w:lvl w:ilvl="0">
      <w:start w:val="1"/>
      <w:numFmt w:val="decimal"/>
      <w:pStyle w:val="ListNumber"/>
      <w:lvlText w:val="%1."/>
      <w:lvlJc w:val="left"/>
      <w:pPr>
        <w:tabs>
          <w:tab w:val="num" w:pos="360"/>
        </w:tabs>
        <w:ind w:left="360" w:hanging="360"/>
      </w:pPr>
    </w:lvl>
  </w:abstractNum>
  <w:abstractNum w:abstractNumId="1" w15:restartNumberingAfterBreak="0">
    <w:nsid w:val="01BF252E"/>
    <w:multiLevelType w:val="hybridMultilevel"/>
    <w:tmpl w:val="35C4262E"/>
    <w:lvl w:ilvl="0" w:tplc="08090001">
      <w:start w:val="1"/>
      <w:numFmt w:val="bullet"/>
      <w:lvlText w:val=""/>
      <w:lvlJc w:val="left"/>
      <w:pPr>
        <w:ind w:left="640" w:hanging="360"/>
      </w:pPr>
      <w:rPr>
        <w:rFonts w:ascii="Symbol" w:hAnsi="Symbol" w:hint="default"/>
      </w:rPr>
    </w:lvl>
    <w:lvl w:ilvl="1" w:tplc="08090003" w:tentative="1">
      <w:start w:val="1"/>
      <w:numFmt w:val="bullet"/>
      <w:lvlText w:val="o"/>
      <w:lvlJc w:val="left"/>
      <w:pPr>
        <w:ind w:left="1360" w:hanging="360"/>
      </w:pPr>
      <w:rPr>
        <w:rFonts w:ascii="Courier New" w:hAnsi="Courier New" w:cs="Courier New" w:hint="default"/>
      </w:rPr>
    </w:lvl>
    <w:lvl w:ilvl="2" w:tplc="08090005" w:tentative="1">
      <w:start w:val="1"/>
      <w:numFmt w:val="bullet"/>
      <w:lvlText w:val=""/>
      <w:lvlJc w:val="left"/>
      <w:pPr>
        <w:ind w:left="2080" w:hanging="360"/>
      </w:pPr>
      <w:rPr>
        <w:rFonts w:ascii="Wingdings" w:hAnsi="Wingdings" w:hint="default"/>
      </w:rPr>
    </w:lvl>
    <w:lvl w:ilvl="3" w:tplc="08090001" w:tentative="1">
      <w:start w:val="1"/>
      <w:numFmt w:val="bullet"/>
      <w:lvlText w:val=""/>
      <w:lvlJc w:val="left"/>
      <w:pPr>
        <w:ind w:left="2800" w:hanging="360"/>
      </w:pPr>
      <w:rPr>
        <w:rFonts w:ascii="Symbol" w:hAnsi="Symbol" w:hint="default"/>
      </w:rPr>
    </w:lvl>
    <w:lvl w:ilvl="4" w:tplc="08090003" w:tentative="1">
      <w:start w:val="1"/>
      <w:numFmt w:val="bullet"/>
      <w:lvlText w:val="o"/>
      <w:lvlJc w:val="left"/>
      <w:pPr>
        <w:ind w:left="3520" w:hanging="360"/>
      </w:pPr>
      <w:rPr>
        <w:rFonts w:ascii="Courier New" w:hAnsi="Courier New" w:cs="Courier New" w:hint="default"/>
      </w:rPr>
    </w:lvl>
    <w:lvl w:ilvl="5" w:tplc="08090005" w:tentative="1">
      <w:start w:val="1"/>
      <w:numFmt w:val="bullet"/>
      <w:lvlText w:val=""/>
      <w:lvlJc w:val="left"/>
      <w:pPr>
        <w:ind w:left="4240" w:hanging="360"/>
      </w:pPr>
      <w:rPr>
        <w:rFonts w:ascii="Wingdings" w:hAnsi="Wingdings" w:hint="default"/>
      </w:rPr>
    </w:lvl>
    <w:lvl w:ilvl="6" w:tplc="08090001" w:tentative="1">
      <w:start w:val="1"/>
      <w:numFmt w:val="bullet"/>
      <w:lvlText w:val=""/>
      <w:lvlJc w:val="left"/>
      <w:pPr>
        <w:ind w:left="4960" w:hanging="360"/>
      </w:pPr>
      <w:rPr>
        <w:rFonts w:ascii="Symbol" w:hAnsi="Symbol" w:hint="default"/>
      </w:rPr>
    </w:lvl>
    <w:lvl w:ilvl="7" w:tplc="08090003" w:tentative="1">
      <w:start w:val="1"/>
      <w:numFmt w:val="bullet"/>
      <w:lvlText w:val="o"/>
      <w:lvlJc w:val="left"/>
      <w:pPr>
        <w:ind w:left="5680" w:hanging="360"/>
      </w:pPr>
      <w:rPr>
        <w:rFonts w:ascii="Courier New" w:hAnsi="Courier New" w:cs="Courier New" w:hint="default"/>
      </w:rPr>
    </w:lvl>
    <w:lvl w:ilvl="8" w:tplc="08090005" w:tentative="1">
      <w:start w:val="1"/>
      <w:numFmt w:val="bullet"/>
      <w:lvlText w:val=""/>
      <w:lvlJc w:val="left"/>
      <w:pPr>
        <w:ind w:left="6400" w:hanging="360"/>
      </w:pPr>
      <w:rPr>
        <w:rFonts w:ascii="Wingdings" w:hAnsi="Wingdings" w:hint="default"/>
      </w:rPr>
    </w:lvl>
  </w:abstractNum>
  <w:abstractNum w:abstractNumId="2" w15:restartNumberingAfterBreak="0">
    <w:nsid w:val="04141905"/>
    <w:multiLevelType w:val="hybridMultilevel"/>
    <w:tmpl w:val="72B28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C80AC5"/>
    <w:multiLevelType w:val="hybridMultilevel"/>
    <w:tmpl w:val="9A040B00"/>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5" w15:restartNumberingAfterBreak="0">
    <w:nsid w:val="0D647A4D"/>
    <w:multiLevelType w:val="hybridMultilevel"/>
    <w:tmpl w:val="42E6DE28"/>
    <w:lvl w:ilvl="0" w:tplc="624EB1B8">
      <w:start w:val="1"/>
      <w:numFmt w:val="bullet"/>
      <w:pStyle w:val="ListParagraph"/>
      <w:lvlText w:val="•"/>
      <w:lvlJc w:val="left"/>
      <w:pPr>
        <w:ind w:left="720" w:hanging="360"/>
      </w:pPr>
      <w:rPr>
        <w:rFonts w:ascii="Garamond" w:hAnsi="Garamond" w:hint="default"/>
      </w:rPr>
    </w:lvl>
    <w:lvl w:ilvl="1" w:tplc="2A66EEFC">
      <w:start w:val="1"/>
      <w:numFmt w:val="bullet"/>
      <w:lvlText w:val="-"/>
      <w:lvlJc w:val="left"/>
      <w:pPr>
        <w:ind w:left="1440" w:hanging="360"/>
      </w:pPr>
      <w:rPr>
        <w:rFonts w:ascii="Garamond" w:hAnsi="Garamond"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085886"/>
    <w:multiLevelType w:val="hybridMultilevel"/>
    <w:tmpl w:val="B69046DC"/>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7"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AEC59B2"/>
    <w:multiLevelType w:val="hybridMultilevel"/>
    <w:tmpl w:val="B38C767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0" w15:restartNumberingAfterBreak="0">
    <w:nsid w:val="2C4A5962"/>
    <w:multiLevelType w:val="multilevel"/>
    <w:tmpl w:val="D6203668"/>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0266F3A"/>
    <w:multiLevelType w:val="hybridMultilevel"/>
    <w:tmpl w:val="8CD68484"/>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12" w15:restartNumberingAfterBreak="0">
    <w:nsid w:val="351945F6"/>
    <w:multiLevelType w:val="hybridMultilevel"/>
    <w:tmpl w:val="98E4E414"/>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13" w15:restartNumberingAfterBreak="0">
    <w:nsid w:val="3AA86CF1"/>
    <w:multiLevelType w:val="hybridMultilevel"/>
    <w:tmpl w:val="622ED456"/>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14" w15:restartNumberingAfterBreak="0">
    <w:nsid w:val="40D749AB"/>
    <w:multiLevelType w:val="multilevel"/>
    <w:tmpl w:val="B8EE28E8"/>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28F3374"/>
    <w:multiLevelType w:val="hybridMultilevel"/>
    <w:tmpl w:val="5142D6E0"/>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16"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75E32FC"/>
    <w:multiLevelType w:val="hybridMultilevel"/>
    <w:tmpl w:val="4086C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3F3C1F"/>
    <w:multiLevelType w:val="multilevel"/>
    <w:tmpl w:val="08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B553BC9"/>
    <w:multiLevelType w:val="multilevel"/>
    <w:tmpl w:val="B8EE28E8"/>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1B424BD"/>
    <w:multiLevelType w:val="multilevel"/>
    <w:tmpl w:val="B8EE28E8"/>
    <w:lvl w:ilvl="0">
      <w:start w:val="1"/>
      <w:numFmt w:val="decimal"/>
      <w:pStyle w:val="Heading1"/>
      <w:lvlText w:val="%1"/>
      <w:lvlJc w:val="left"/>
      <w:pPr>
        <w:ind w:left="432" w:hanging="432"/>
      </w:pPr>
    </w:lvl>
    <w:lvl w:ilvl="1">
      <w:start w:val="1"/>
      <w:numFmt w:val="decimal"/>
      <w:pStyle w:val="Heading2"/>
      <w:lvlText w:val="%1.%2"/>
      <w:lvlJc w:val="left"/>
      <w:pPr>
        <w:ind w:left="4404"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9CA2DA2"/>
    <w:multiLevelType w:val="hybridMultilevel"/>
    <w:tmpl w:val="AA32F058"/>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24" w15:restartNumberingAfterBreak="0">
    <w:nsid w:val="6F1D7F94"/>
    <w:multiLevelType w:val="hybridMultilevel"/>
    <w:tmpl w:val="45DC7786"/>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25" w15:restartNumberingAfterBreak="0">
    <w:nsid w:val="7D0D302B"/>
    <w:multiLevelType w:val="hybridMultilevel"/>
    <w:tmpl w:val="1A2A32B2"/>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num w:numId="1" w16cid:durableId="1518278002">
    <w:abstractNumId w:val="16"/>
  </w:num>
  <w:num w:numId="2" w16cid:durableId="2074228613">
    <w:abstractNumId w:val="21"/>
  </w:num>
  <w:num w:numId="3" w16cid:durableId="68424676">
    <w:abstractNumId w:val="3"/>
  </w:num>
  <w:num w:numId="4" w16cid:durableId="655963748">
    <w:abstractNumId w:val="0"/>
  </w:num>
  <w:num w:numId="5" w16cid:durableId="477722969">
    <w:abstractNumId w:val="22"/>
  </w:num>
  <w:num w:numId="6" w16cid:durableId="685668030">
    <w:abstractNumId w:val="8"/>
  </w:num>
  <w:num w:numId="7" w16cid:durableId="1510949826">
    <w:abstractNumId w:val="7"/>
  </w:num>
  <w:num w:numId="8" w16cid:durableId="671837235">
    <w:abstractNumId w:val="5"/>
  </w:num>
  <w:num w:numId="9" w16cid:durableId="1535918886">
    <w:abstractNumId w:val="18"/>
  </w:num>
  <w:num w:numId="10" w16cid:durableId="1395392526">
    <w:abstractNumId w:val="20"/>
  </w:num>
  <w:num w:numId="11" w16cid:durableId="1279675637">
    <w:abstractNumId w:val="19"/>
  </w:num>
  <w:num w:numId="12" w16cid:durableId="1593467283">
    <w:abstractNumId w:val="14"/>
  </w:num>
  <w:num w:numId="13" w16cid:durableId="1164929014">
    <w:abstractNumId w:val="10"/>
  </w:num>
  <w:num w:numId="14" w16cid:durableId="1959943120">
    <w:abstractNumId w:val="2"/>
  </w:num>
  <w:num w:numId="15" w16cid:durableId="36132727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28370974">
    <w:abstractNumId w:val="25"/>
  </w:num>
  <w:num w:numId="17" w16cid:durableId="842276843">
    <w:abstractNumId w:val="13"/>
  </w:num>
  <w:num w:numId="18" w16cid:durableId="300159458">
    <w:abstractNumId w:val="11"/>
  </w:num>
  <w:num w:numId="19" w16cid:durableId="1714767145">
    <w:abstractNumId w:val="24"/>
  </w:num>
  <w:num w:numId="20" w16cid:durableId="23136250">
    <w:abstractNumId w:val="15"/>
  </w:num>
  <w:num w:numId="21" w16cid:durableId="1974944372">
    <w:abstractNumId w:val="6"/>
  </w:num>
  <w:num w:numId="22" w16cid:durableId="435636883">
    <w:abstractNumId w:val="12"/>
  </w:num>
  <w:num w:numId="23" w16cid:durableId="266931400">
    <w:abstractNumId w:val="1"/>
  </w:num>
  <w:num w:numId="24" w16cid:durableId="871841048">
    <w:abstractNumId w:val="4"/>
  </w:num>
  <w:num w:numId="25" w16cid:durableId="212155471">
    <w:abstractNumId w:val="23"/>
  </w:num>
  <w:num w:numId="26" w16cid:durableId="1329090746">
    <w:abstractNumId w:val="9"/>
  </w:num>
  <w:num w:numId="27" w16cid:durableId="1327707764">
    <w:abstractNumId w:val="1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701" w:allStyles="1" w:customStyles="0" w:latentStyles="0"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879"/>
    <w:rsid w:val="0000036D"/>
    <w:rsid w:val="000003A2"/>
    <w:rsid w:val="00000953"/>
    <w:rsid w:val="000012A4"/>
    <w:rsid w:val="00001E73"/>
    <w:rsid w:val="00001FEA"/>
    <w:rsid w:val="00002641"/>
    <w:rsid w:val="00003D25"/>
    <w:rsid w:val="00004D7C"/>
    <w:rsid w:val="00005DAE"/>
    <w:rsid w:val="000064D5"/>
    <w:rsid w:val="000065F7"/>
    <w:rsid w:val="00007A2D"/>
    <w:rsid w:val="000101BB"/>
    <w:rsid w:val="00010FBF"/>
    <w:rsid w:val="000114F6"/>
    <w:rsid w:val="00012088"/>
    <w:rsid w:val="0001297E"/>
    <w:rsid w:val="00013579"/>
    <w:rsid w:val="0001394C"/>
    <w:rsid w:val="00013A29"/>
    <w:rsid w:val="00013E5B"/>
    <w:rsid w:val="00016866"/>
    <w:rsid w:val="000172C4"/>
    <w:rsid w:val="00017A09"/>
    <w:rsid w:val="00017C24"/>
    <w:rsid w:val="000204A4"/>
    <w:rsid w:val="000207F9"/>
    <w:rsid w:val="000208B5"/>
    <w:rsid w:val="000208DD"/>
    <w:rsid w:val="00020F32"/>
    <w:rsid w:val="00021208"/>
    <w:rsid w:val="00021FE2"/>
    <w:rsid w:val="000225CF"/>
    <w:rsid w:val="000231C4"/>
    <w:rsid w:val="00023453"/>
    <w:rsid w:val="00023FCD"/>
    <w:rsid w:val="0002430D"/>
    <w:rsid w:val="0002432F"/>
    <w:rsid w:val="00027823"/>
    <w:rsid w:val="00030A90"/>
    <w:rsid w:val="00030F7C"/>
    <w:rsid w:val="00032657"/>
    <w:rsid w:val="00032E5D"/>
    <w:rsid w:val="00033258"/>
    <w:rsid w:val="00033724"/>
    <w:rsid w:val="00033972"/>
    <w:rsid w:val="0003494F"/>
    <w:rsid w:val="00036840"/>
    <w:rsid w:val="00037CA5"/>
    <w:rsid w:val="00037ED1"/>
    <w:rsid w:val="00037FCC"/>
    <w:rsid w:val="00040228"/>
    <w:rsid w:val="00041D65"/>
    <w:rsid w:val="0004226A"/>
    <w:rsid w:val="00042744"/>
    <w:rsid w:val="000432EF"/>
    <w:rsid w:val="00043A4D"/>
    <w:rsid w:val="00043F12"/>
    <w:rsid w:val="0004409F"/>
    <w:rsid w:val="0004470E"/>
    <w:rsid w:val="00045F84"/>
    <w:rsid w:val="00045FB6"/>
    <w:rsid w:val="00046049"/>
    <w:rsid w:val="000501F8"/>
    <w:rsid w:val="000510EA"/>
    <w:rsid w:val="00051446"/>
    <w:rsid w:val="00055F33"/>
    <w:rsid w:val="00056443"/>
    <w:rsid w:val="00056538"/>
    <w:rsid w:val="00057284"/>
    <w:rsid w:val="00057926"/>
    <w:rsid w:val="00061A37"/>
    <w:rsid w:val="00062FCF"/>
    <w:rsid w:val="000635AC"/>
    <w:rsid w:val="00064D7C"/>
    <w:rsid w:val="00065B7C"/>
    <w:rsid w:val="00066CCC"/>
    <w:rsid w:val="00072D53"/>
    <w:rsid w:val="00074DB4"/>
    <w:rsid w:val="000758E0"/>
    <w:rsid w:val="000758E2"/>
    <w:rsid w:val="000758F5"/>
    <w:rsid w:val="00075FFF"/>
    <w:rsid w:val="0007619D"/>
    <w:rsid w:val="00080642"/>
    <w:rsid w:val="00080EA9"/>
    <w:rsid w:val="00081929"/>
    <w:rsid w:val="00083C6D"/>
    <w:rsid w:val="00083D50"/>
    <w:rsid w:val="000841E6"/>
    <w:rsid w:val="00084804"/>
    <w:rsid w:val="0008549E"/>
    <w:rsid w:val="000854F5"/>
    <w:rsid w:val="0008638A"/>
    <w:rsid w:val="00087153"/>
    <w:rsid w:val="00087482"/>
    <w:rsid w:val="0008758C"/>
    <w:rsid w:val="000901EF"/>
    <w:rsid w:val="0009079E"/>
    <w:rsid w:val="000911F6"/>
    <w:rsid w:val="000918B5"/>
    <w:rsid w:val="00092644"/>
    <w:rsid w:val="00092D2E"/>
    <w:rsid w:val="00094970"/>
    <w:rsid w:val="00096473"/>
    <w:rsid w:val="000A2168"/>
    <w:rsid w:val="000A2721"/>
    <w:rsid w:val="000A3B55"/>
    <w:rsid w:val="000A44C2"/>
    <w:rsid w:val="000A471E"/>
    <w:rsid w:val="000A5033"/>
    <w:rsid w:val="000A50B9"/>
    <w:rsid w:val="000A529B"/>
    <w:rsid w:val="000A530D"/>
    <w:rsid w:val="000A7724"/>
    <w:rsid w:val="000B1700"/>
    <w:rsid w:val="000B2373"/>
    <w:rsid w:val="000B2D7C"/>
    <w:rsid w:val="000B35D9"/>
    <w:rsid w:val="000B3A9E"/>
    <w:rsid w:val="000B4311"/>
    <w:rsid w:val="000B4D63"/>
    <w:rsid w:val="000B5F92"/>
    <w:rsid w:val="000B6746"/>
    <w:rsid w:val="000B6A92"/>
    <w:rsid w:val="000B6B69"/>
    <w:rsid w:val="000B704C"/>
    <w:rsid w:val="000B7599"/>
    <w:rsid w:val="000B762B"/>
    <w:rsid w:val="000C068E"/>
    <w:rsid w:val="000C0920"/>
    <w:rsid w:val="000C10BA"/>
    <w:rsid w:val="000C284F"/>
    <w:rsid w:val="000C4320"/>
    <w:rsid w:val="000C5F9E"/>
    <w:rsid w:val="000C7383"/>
    <w:rsid w:val="000D0FCE"/>
    <w:rsid w:val="000D15CF"/>
    <w:rsid w:val="000D4E8F"/>
    <w:rsid w:val="000D5B24"/>
    <w:rsid w:val="000D689F"/>
    <w:rsid w:val="000D6AB2"/>
    <w:rsid w:val="000D7FE7"/>
    <w:rsid w:val="000E0AEA"/>
    <w:rsid w:val="000E20D0"/>
    <w:rsid w:val="000E367D"/>
    <w:rsid w:val="000E4537"/>
    <w:rsid w:val="000E5472"/>
    <w:rsid w:val="000E6D77"/>
    <w:rsid w:val="000E6DFA"/>
    <w:rsid w:val="000E6E8A"/>
    <w:rsid w:val="000E6F9F"/>
    <w:rsid w:val="000E7831"/>
    <w:rsid w:val="000F0286"/>
    <w:rsid w:val="000F0E94"/>
    <w:rsid w:val="000F1020"/>
    <w:rsid w:val="000F259D"/>
    <w:rsid w:val="000F3DAD"/>
    <w:rsid w:val="000F3FD1"/>
    <w:rsid w:val="000F49E8"/>
    <w:rsid w:val="000F579F"/>
    <w:rsid w:val="000F704E"/>
    <w:rsid w:val="000F7647"/>
    <w:rsid w:val="000F7B27"/>
    <w:rsid w:val="001001FA"/>
    <w:rsid w:val="00100909"/>
    <w:rsid w:val="001015BA"/>
    <w:rsid w:val="001031D0"/>
    <w:rsid w:val="00103BBC"/>
    <w:rsid w:val="00104E39"/>
    <w:rsid w:val="00105DBA"/>
    <w:rsid w:val="001061AC"/>
    <w:rsid w:val="00107CFF"/>
    <w:rsid w:val="001112CE"/>
    <w:rsid w:val="00111569"/>
    <w:rsid w:val="00112717"/>
    <w:rsid w:val="00113ABC"/>
    <w:rsid w:val="001148A2"/>
    <w:rsid w:val="0011490A"/>
    <w:rsid w:val="00114BAC"/>
    <w:rsid w:val="00114F69"/>
    <w:rsid w:val="00116051"/>
    <w:rsid w:val="0011745B"/>
    <w:rsid w:val="00117A9C"/>
    <w:rsid w:val="00120D72"/>
    <w:rsid w:val="00121C62"/>
    <w:rsid w:val="00121F46"/>
    <w:rsid w:val="001229EE"/>
    <w:rsid w:val="00122A69"/>
    <w:rsid w:val="00125A4B"/>
    <w:rsid w:val="00126A4A"/>
    <w:rsid w:val="00126FAE"/>
    <w:rsid w:val="001272F9"/>
    <w:rsid w:val="00127FCE"/>
    <w:rsid w:val="00130B9D"/>
    <w:rsid w:val="00130C4C"/>
    <w:rsid w:val="0013148D"/>
    <w:rsid w:val="001320CC"/>
    <w:rsid w:val="00135DC3"/>
    <w:rsid w:val="00135E1D"/>
    <w:rsid w:val="00136FFD"/>
    <w:rsid w:val="00140A01"/>
    <w:rsid w:val="00140A67"/>
    <w:rsid w:val="00140D42"/>
    <w:rsid w:val="001411EF"/>
    <w:rsid w:val="001418E4"/>
    <w:rsid w:val="0014289F"/>
    <w:rsid w:val="001436F4"/>
    <w:rsid w:val="00145DDD"/>
    <w:rsid w:val="00145FA6"/>
    <w:rsid w:val="001472DB"/>
    <w:rsid w:val="00150052"/>
    <w:rsid w:val="0015146A"/>
    <w:rsid w:val="00151DDF"/>
    <w:rsid w:val="00151E74"/>
    <w:rsid w:val="00151FA0"/>
    <w:rsid w:val="0015251C"/>
    <w:rsid w:val="00154298"/>
    <w:rsid w:val="00154504"/>
    <w:rsid w:val="00154598"/>
    <w:rsid w:val="00155B43"/>
    <w:rsid w:val="00155E3C"/>
    <w:rsid w:val="00156444"/>
    <w:rsid w:val="0016441E"/>
    <w:rsid w:val="00164EB3"/>
    <w:rsid w:val="001661E5"/>
    <w:rsid w:val="001676D4"/>
    <w:rsid w:val="00170A46"/>
    <w:rsid w:val="0017263F"/>
    <w:rsid w:val="00173632"/>
    <w:rsid w:val="00173FCA"/>
    <w:rsid w:val="001746C6"/>
    <w:rsid w:val="00180530"/>
    <w:rsid w:val="00181BD5"/>
    <w:rsid w:val="00182EDC"/>
    <w:rsid w:val="001833A6"/>
    <w:rsid w:val="00183B5A"/>
    <w:rsid w:val="0018429B"/>
    <w:rsid w:val="00184827"/>
    <w:rsid w:val="0018615C"/>
    <w:rsid w:val="00186D41"/>
    <w:rsid w:val="00186DA1"/>
    <w:rsid w:val="00191A69"/>
    <w:rsid w:val="0019257F"/>
    <w:rsid w:val="00192A9D"/>
    <w:rsid w:val="00193212"/>
    <w:rsid w:val="00194D4E"/>
    <w:rsid w:val="00195E0D"/>
    <w:rsid w:val="00196015"/>
    <w:rsid w:val="0019624D"/>
    <w:rsid w:val="00196FC9"/>
    <w:rsid w:val="001979BF"/>
    <w:rsid w:val="00197FBD"/>
    <w:rsid w:val="001A008F"/>
    <w:rsid w:val="001A078E"/>
    <w:rsid w:val="001A07C1"/>
    <w:rsid w:val="001A0C10"/>
    <w:rsid w:val="001A145C"/>
    <w:rsid w:val="001A3C79"/>
    <w:rsid w:val="001A46E7"/>
    <w:rsid w:val="001B057F"/>
    <w:rsid w:val="001B0CA0"/>
    <w:rsid w:val="001B176A"/>
    <w:rsid w:val="001B1B42"/>
    <w:rsid w:val="001B1DAB"/>
    <w:rsid w:val="001B2712"/>
    <w:rsid w:val="001B2CE7"/>
    <w:rsid w:val="001B36FE"/>
    <w:rsid w:val="001B4878"/>
    <w:rsid w:val="001B4B2C"/>
    <w:rsid w:val="001B792D"/>
    <w:rsid w:val="001C08FB"/>
    <w:rsid w:val="001C1C07"/>
    <w:rsid w:val="001C290E"/>
    <w:rsid w:val="001C349F"/>
    <w:rsid w:val="001C34E1"/>
    <w:rsid w:val="001C3DCD"/>
    <w:rsid w:val="001C4B88"/>
    <w:rsid w:val="001C5446"/>
    <w:rsid w:val="001C5987"/>
    <w:rsid w:val="001C6155"/>
    <w:rsid w:val="001C6397"/>
    <w:rsid w:val="001C6AAA"/>
    <w:rsid w:val="001C6D49"/>
    <w:rsid w:val="001C6F7A"/>
    <w:rsid w:val="001C7017"/>
    <w:rsid w:val="001C703C"/>
    <w:rsid w:val="001D0C6D"/>
    <w:rsid w:val="001D2845"/>
    <w:rsid w:val="001D2908"/>
    <w:rsid w:val="001D2DCE"/>
    <w:rsid w:val="001D3171"/>
    <w:rsid w:val="001D3DDA"/>
    <w:rsid w:val="001D4AB1"/>
    <w:rsid w:val="001D4D1F"/>
    <w:rsid w:val="001D57EB"/>
    <w:rsid w:val="001D636D"/>
    <w:rsid w:val="001E1776"/>
    <w:rsid w:val="001E1AC9"/>
    <w:rsid w:val="001E2D00"/>
    <w:rsid w:val="001E46CA"/>
    <w:rsid w:val="001E4A75"/>
    <w:rsid w:val="001E5F50"/>
    <w:rsid w:val="001E6CA5"/>
    <w:rsid w:val="001F0598"/>
    <w:rsid w:val="001F09E2"/>
    <w:rsid w:val="001F0CEF"/>
    <w:rsid w:val="001F2147"/>
    <w:rsid w:val="001F2FD4"/>
    <w:rsid w:val="001F3730"/>
    <w:rsid w:val="001F4E26"/>
    <w:rsid w:val="001F62CF"/>
    <w:rsid w:val="001F7823"/>
    <w:rsid w:val="001F7D0E"/>
    <w:rsid w:val="00200646"/>
    <w:rsid w:val="00200A94"/>
    <w:rsid w:val="00201189"/>
    <w:rsid w:val="002020E5"/>
    <w:rsid w:val="0020254C"/>
    <w:rsid w:val="0020319C"/>
    <w:rsid w:val="00203400"/>
    <w:rsid w:val="0020345D"/>
    <w:rsid w:val="0020412E"/>
    <w:rsid w:val="00204C4C"/>
    <w:rsid w:val="0020518E"/>
    <w:rsid w:val="00210B2A"/>
    <w:rsid w:val="00210D16"/>
    <w:rsid w:val="00211A81"/>
    <w:rsid w:val="002124FD"/>
    <w:rsid w:val="00212671"/>
    <w:rsid w:val="00214C8F"/>
    <w:rsid w:val="00214E3E"/>
    <w:rsid w:val="00215226"/>
    <w:rsid w:val="002167A5"/>
    <w:rsid w:val="00222F6D"/>
    <w:rsid w:val="00223521"/>
    <w:rsid w:val="00224F10"/>
    <w:rsid w:val="00226C1B"/>
    <w:rsid w:val="00226D57"/>
    <w:rsid w:val="00232C2E"/>
    <w:rsid w:val="00232C43"/>
    <w:rsid w:val="0023311F"/>
    <w:rsid w:val="00233F2D"/>
    <w:rsid w:val="00234484"/>
    <w:rsid w:val="00234A10"/>
    <w:rsid w:val="00236818"/>
    <w:rsid w:val="00240044"/>
    <w:rsid w:val="00242688"/>
    <w:rsid w:val="00242916"/>
    <w:rsid w:val="00242E50"/>
    <w:rsid w:val="002431CE"/>
    <w:rsid w:val="002435E3"/>
    <w:rsid w:val="0024463B"/>
    <w:rsid w:val="00245816"/>
    <w:rsid w:val="00251205"/>
    <w:rsid w:val="00251984"/>
    <w:rsid w:val="00251C2E"/>
    <w:rsid w:val="00252C1E"/>
    <w:rsid w:val="00252CB9"/>
    <w:rsid w:val="002534A0"/>
    <w:rsid w:val="002546B5"/>
    <w:rsid w:val="00255393"/>
    <w:rsid w:val="00256C2C"/>
    <w:rsid w:val="00257142"/>
    <w:rsid w:val="002573BD"/>
    <w:rsid w:val="0026057E"/>
    <w:rsid w:val="00261B77"/>
    <w:rsid w:val="00262A10"/>
    <w:rsid w:val="00264F20"/>
    <w:rsid w:val="00265067"/>
    <w:rsid w:val="00266850"/>
    <w:rsid w:val="0026780B"/>
    <w:rsid w:val="00271B40"/>
    <w:rsid w:val="00272143"/>
    <w:rsid w:val="00272503"/>
    <w:rsid w:val="002739E0"/>
    <w:rsid w:val="00274D48"/>
    <w:rsid w:val="0027560B"/>
    <w:rsid w:val="0027620A"/>
    <w:rsid w:val="002766B6"/>
    <w:rsid w:val="002772DC"/>
    <w:rsid w:val="002804D0"/>
    <w:rsid w:val="00280686"/>
    <w:rsid w:val="0028236E"/>
    <w:rsid w:val="00283659"/>
    <w:rsid w:val="002836E9"/>
    <w:rsid w:val="00284611"/>
    <w:rsid w:val="00284A02"/>
    <w:rsid w:val="00284D37"/>
    <w:rsid w:val="002854DF"/>
    <w:rsid w:val="002857C0"/>
    <w:rsid w:val="00286931"/>
    <w:rsid w:val="002877C0"/>
    <w:rsid w:val="00291A87"/>
    <w:rsid w:val="0029345F"/>
    <w:rsid w:val="00294C81"/>
    <w:rsid w:val="00295128"/>
    <w:rsid w:val="00295851"/>
    <w:rsid w:val="00297272"/>
    <w:rsid w:val="002A0CC6"/>
    <w:rsid w:val="002A1D13"/>
    <w:rsid w:val="002A2A19"/>
    <w:rsid w:val="002A2B1D"/>
    <w:rsid w:val="002A426F"/>
    <w:rsid w:val="002A46A7"/>
    <w:rsid w:val="002A4FB9"/>
    <w:rsid w:val="002B045B"/>
    <w:rsid w:val="002B0931"/>
    <w:rsid w:val="002B0ADA"/>
    <w:rsid w:val="002B1633"/>
    <w:rsid w:val="002B1B9F"/>
    <w:rsid w:val="002B260D"/>
    <w:rsid w:val="002B3C87"/>
    <w:rsid w:val="002B451A"/>
    <w:rsid w:val="002B765A"/>
    <w:rsid w:val="002B7A50"/>
    <w:rsid w:val="002C0A5A"/>
    <w:rsid w:val="002C0FB0"/>
    <w:rsid w:val="002C19BF"/>
    <w:rsid w:val="002C2312"/>
    <w:rsid w:val="002C254A"/>
    <w:rsid w:val="002C30AC"/>
    <w:rsid w:val="002C3F92"/>
    <w:rsid w:val="002C45D8"/>
    <w:rsid w:val="002C4B64"/>
    <w:rsid w:val="002C61F5"/>
    <w:rsid w:val="002C7369"/>
    <w:rsid w:val="002C7D1E"/>
    <w:rsid w:val="002D0313"/>
    <w:rsid w:val="002D085C"/>
    <w:rsid w:val="002D35B1"/>
    <w:rsid w:val="002D3BEF"/>
    <w:rsid w:val="002D3C6B"/>
    <w:rsid w:val="002D3E8E"/>
    <w:rsid w:val="002D3F9E"/>
    <w:rsid w:val="002D5DF1"/>
    <w:rsid w:val="002D6091"/>
    <w:rsid w:val="002D67FF"/>
    <w:rsid w:val="002D6A54"/>
    <w:rsid w:val="002E036C"/>
    <w:rsid w:val="002E2639"/>
    <w:rsid w:val="002E2CCB"/>
    <w:rsid w:val="002E35B0"/>
    <w:rsid w:val="002E37C2"/>
    <w:rsid w:val="002E3C66"/>
    <w:rsid w:val="002E447B"/>
    <w:rsid w:val="002E4AE6"/>
    <w:rsid w:val="002E4EC3"/>
    <w:rsid w:val="002E508B"/>
    <w:rsid w:val="002E52DD"/>
    <w:rsid w:val="002E5461"/>
    <w:rsid w:val="002E6060"/>
    <w:rsid w:val="002E626F"/>
    <w:rsid w:val="002E68C4"/>
    <w:rsid w:val="002F0BE4"/>
    <w:rsid w:val="002F2B07"/>
    <w:rsid w:val="002F3486"/>
    <w:rsid w:val="002F3FB9"/>
    <w:rsid w:val="002F4F5F"/>
    <w:rsid w:val="002F52BA"/>
    <w:rsid w:val="002F57D2"/>
    <w:rsid w:val="002F5876"/>
    <w:rsid w:val="0030131D"/>
    <w:rsid w:val="00305529"/>
    <w:rsid w:val="00305B15"/>
    <w:rsid w:val="00306A99"/>
    <w:rsid w:val="00306CE0"/>
    <w:rsid w:val="0030758D"/>
    <w:rsid w:val="00311015"/>
    <w:rsid w:val="003114BE"/>
    <w:rsid w:val="0031167A"/>
    <w:rsid w:val="00311EC3"/>
    <w:rsid w:val="0031398E"/>
    <w:rsid w:val="003150E5"/>
    <w:rsid w:val="003160DA"/>
    <w:rsid w:val="0032070F"/>
    <w:rsid w:val="00321AA2"/>
    <w:rsid w:val="0032252B"/>
    <w:rsid w:val="00324ED1"/>
    <w:rsid w:val="003268AF"/>
    <w:rsid w:val="00326FD7"/>
    <w:rsid w:val="00327577"/>
    <w:rsid w:val="00330918"/>
    <w:rsid w:val="0033188B"/>
    <w:rsid w:val="003320E2"/>
    <w:rsid w:val="00334CCE"/>
    <w:rsid w:val="003369A3"/>
    <w:rsid w:val="003375F1"/>
    <w:rsid w:val="00337CA6"/>
    <w:rsid w:val="00340B09"/>
    <w:rsid w:val="0034378A"/>
    <w:rsid w:val="00344234"/>
    <w:rsid w:val="003443F9"/>
    <w:rsid w:val="00344DB9"/>
    <w:rsid w:val="00344DFD"/>
    <w:rsid w:val="003453F6"/>
    <w:rsid w:val="0034615F"/>
    <w:rsid w:val="0035060A"/>
    <w:rsid w:val="00352932"/>
    <w:rsid w:val="003538F2"/>
    <w:rsid w:val="00354201"/>
    <w:rsid w:val="003546C4"/>
    <w:rsid w:val="00354D0F"/>
    <w:rsid w:val="00355810"/>
    <w:rsid w:val="00356180"/>
    <w:rsid w:val="00357482"/>
    <w:rsid w:val="0035795B"/>
    <w:rsid w:val="00360896"/>
    <w:rsid w:val="00360956"/>
    <w:rsid w:val="00360A9B"/>
    <w:rsid w:val="003622F0"/>
    <w:rsid w:val="003623F4"/>
    <w:rsid w:val="00362515"/>
    <w:rsid w:val="00362781"/>
    <w:rsid w:val="00362FDA"/>
    <w:rsid w:val="0036488C"/>
    <w:rsid w:val="00364A65"/>
    <w:rsid w:val="00364D68"/>
    <w:rsid w:val="00364E80"/>
    <w:rsid w:val="00365133"/>
    <w:rsid w:val="0036520F"/>
    <w:rsid w:val="00365BE6"/>
    <w:rsid w:val="00365EC0"/>
    <w:rsid w:val="00366CD8"/>
    <w:rsid w:val="00367C2B"/>
    <w:rsid w:val="003704F4"/>
    <w:rsid w:val="003706E9"/>
    <w:rsid w:val="00371B48"/>
    <w:rsid w:val="00376051"/>
    <w:rsid w:val="00377BE8"/>
    <w:rsid w:val="0038081B"/>
    <w:rsid w:val="003808BA"/>
    <w:rsid w:val="00380C98"/>
    <w:rsid w:val="00383349"/>
    <w:rsid w:val="003849AA"/>
    <w:rsid w:val="00385A63"/>
    <w:rsid w:val="00387340"/>
    <w:rsid w:val="00390B5A"/>
    <w:rsid w:val="0039185C"/>
    <w:rsid w:val="003926D1"/>
    <w:rsid w:val="00392DDB"/>
    <w:rsid w:val="0039361E"/>
    <w:rsid w:val="00395A48"/>
    <w:rsid w:val="00397945"/>
    <w:rsid w:val="003A279E"/>
    <w:rsid w:val="003A2B69"/>
    <w:rsid w:val="003A511F"/>
    <w:rsid w:val="003A5AA4"/>
    <w:rsid w:val="003A77CB"/>
    <w:rsid w:val="003A7CC6"/>
    <w:rsid w:val="003B0144"/>
    <w:rsid w:val="003B0CB4"/>
    <w:rsid w:val="003B0F9A"/>
    <w:rsid w:val="003B1625"/>
    <w:rsid w:val="003B341D"/>
    <w:rsid w:val="003B3921"/>
    <w:rsid w:val="003B3C9B"/>
    <w:rsid w:val="003B3CA0"/>
    <w:rsid w:val="003B6105"/>
    <w:rsid w:val="003B6129"/>
    <w:rsid w:val="003B637C"/>
    <w:rsid w:val="003C10C5"/>
    <w:rsid w:val="003C2008"/>
    <w:rsid w:val="003C4AD5"/>
    <w:rsid w:val="003C4CDA"/>
    <w:rsid w:val="003C4E87"/>
    <w:rsid w:val="003C648C"/>
    <w:rsid w:val="003C6A5E"/>
    <w:rsid w:val="003C7041"/>
    <w:rsid w:val="003C75FB"/>
    <w:rsid w:val="003D0620"/>
    <w:rsid w:val="003D1BED"/>
    <w:rsid w:val="003D2286"/>
    <w:rsid w:val="003D3DAB"/>
    <w:rsid w:val="003D4289"/>
    <w:rsid w:val="003D4FFD"/>
    <w:rsid w:val="003D5899"/>
    <w:rsid w:val="003D672A"/>
    <w:rsid w:val="003D6A68"/>
    <w:rsid w:val="003D716C"/>
    <w:rsid w:val="003E072A"/>
    <w:rsid w:val="003E1026"/>
    <w:rsid w:val="003E5FD4"/>
    <w:rsid w:val="003E65AE"/>
    <w:rsid w:val="003E6FDD"/>
    <w:rsid w:val="003F14AC"/>
    <w:rsid w:val="003F2413"/>
    <w:rsid w:val="003F2BF1"/>
    <w:rsid w:val="003F30AB"/>
    <w:rsid w:val="003F333D"/>
    <w:rsid w:val="003F33AF"/>
    <w:rsid w:val="003F4922"/>
    <w:rsid w:val="003F576A"/>
    <w:rsid w:val="003F5C05"/>
    <w:rsid w:val="003F67C3"/>
    <w:rsid w:val="003F6FF6"/>
    <w:rsid w:val="003F74B5"/>
    <w:rsid w:val="004007D2"/>
    <w:rsid w:val="00400C21"/>
    <w:rsid w:val="00402F8E"/>
    <w:rsid w:val="0040461A"/>
    <w:rsid w:val="00404706"/>
    <w:rsid w:val="00405CB4"/>
    <w:rsid w:val="00405E40"/>
    <w:rsid w:val="00407630"/>
    <w:rsid w:val="00407840"/>
    <w:rsid w:val="00407D01"/>
    <w:rsid w:val="004113A3"/>
    <w:rsid w:val="00413732"/>
    <w:rsid w:val="0041488F"/>
    <w:rsid w:val="00414B43"/>
    <w:rsid w:val="00414E27"/>
    <w:rsid w:val="004162D6"/>
    <w:rsid w:val="00416621"/>
    <w:rsid w:val="00417E48"/>
    <w:rsid w:val="00420E2D"/>
    <w:rsid w:val="004210A3"/>
    <w:rsid w:val="0042133E"/>
    <w:rsid w:val="0042179F"/>
    <w:rsid w:val="0042281C"/>
    <w:rsid w:val="00422EF0"/>
    <w:rsid w:val="00423E6E"/>
    <w:rsid w:val="00424B63"/>
    <w:rsid w:val="00424E58"/>
    <w:rsid w:val="00425118"/>
    <w:rsid w:val="00425297"/>
    <w:rsid w:val="00425B6E"/>
    <w:rsid w:val="00426BE2"/>
    <w:rsid w:val="00427E85"/>
    <w:rsid w:val="00430519"/>
    <w:rsid w:val="00432581"/>
    <w:rsid w:val="00432B62"/>
    <w:rsid w:val="004339EE"/>
    <w:rsid w:val="0043417B"/>
    <w:rsid w:val="00434332"/>
    <w:rsid w:val="00434E12"/>
    <w:rsid w:val="004359CE"/>
    <w:rsid w:val="00436530"/>
    <w:rsid w:val="004377EB"/>
    <w:rsid w:val="00440A27"/>
    <w:rsid w:val="00440BAD"/>
    <w:rsid w:val="0044143B"/>
    <w:rsid w:val="004437A0"/>
    <w:rsid w:val="004439F9"/>
    <w:rsid w:val="00444669"/>
    <w:rsid w:val="00445846"/>
    <w:rsid w:val="004459EF"/>
    <w:rsid w:val="00445BCC"/>
    <w:rsid w:val="00445C55"/>
    <w:rsid w:val="00446034"/>
    <w:rsid w:val="00447D00"/>
    <w:rsid w:val="00447DAF"/>
    <w:rsid w:val="00450BC8"/>
    <w:rsid w:val="0045444F"/>
    <w:rsid w:val="00454803"/>
    <w:rsid w:val="004561DD"/>
    <w:rsid w:val="004561FC"/>
    <w:rsid w:val="0045665B"/>
    <w:rsid w:val="0045759D"/>
    <w:rsid w:val="004629B5"/>
    <w:rsid w:val="00463394"/>
    <w:rsid w:val="00463EBF"/>
    <w:rsid w:val="004643BD"/>
    <w:rsid w:val="004662BE"/>
    <w:rsid w:val="0046637F"/>
    <w:rsid w:val="004667F9"/>
    <w:rsid w:val="004672BA"/>
    <w:rsid w:val="00467A81"/>
    <w:rsid w:val="004702D5"/>
    <w:rsid w:val="00470606"/>
    <w:rsid w:val="00470629"/>
    <w:rsid w:val="00470708"/>
    <w:rsid w:val="00472411"/>
    <w:rsid w:val="0047366D"/>
    <w:rsid w:val="004740C8"/>
    <w:rsid w:val="00474873"/>
    <w:rsid w:val="004758B7"/>
    <w:rsid w:val="00477BF4"/>
    <w:rsid w:val="00481504"/>
    <w:rsid w:val="004822BC"/>
    <w:rsid w:val="0048295D"/>
    <w:rsid w:val="00482E02"/>
    <w:rsid w:val="00483DC0"/>
    <w:rsid w:val="00485B4A"/>
    <w:rsid w:val="00485F60"/>
    <w:rsid w:val="0048716B"/>
    <w:rsid w:val="004900B9"/>
    <w:rsid w:val="00490311"/>
    <w:rsid w:val="004911FE"/>
    <w:rsid w:val="00491A76"/>
    <w:rsid w:val="004935BB"/>
    <w:rsid w:val="004944B3"/>
    <w:rsid w:val="004948FF"/>
    <w:rsid w:val="0049527D"/>
    <w:rsid w:val="00495327"/>
    <w:rsid w:val="0049562E"/>
    <w:rsid w:val="004957C3"/>
    <w:rsid w:val="00496AC6"/>
    <w:rsid w:val="00497218"/>
    <w:rsid w:val="00497275"/>
    <w:rsid w:val="00497D20"/>
    <w:rsid w:val="004A1D76"/>
    <w:rsid w:val="004A3169"/>
    <w:rsid w:val="004A33C3"/>
    <w:rsid w:val="004A5889"/>
    <w:rsid w:val="004A6F2F"/>
    <w:rsid w:val="004A7D68"/>
    <w:rsid w:val="004B1F95"/>
    <w:rsid w:val="004B3496"/>
    <w:rsid w:val="004B40F4"/>
    <w:rsid w:val="004B6900"/>
    <w:rsid w:val="004B7F0B"/>
    <w:rsid w:val="004B7FE6"/>
    <w:rsid w:val="004C1A3D"/>
    <w:rsid w:val="004C1CE7"/>
    <w:rsid w:val="004C4D4C"/>
    <w:rsid w:val="004C50D5"/>
    <w:rsid w:val="004C5481"/>
    <w:rsid w:val="004C5BE4"/>
    <w:rsid w:val="004C6688"/>
    <w:rsid w:val="004D0564"/>
    <w:rsid w:val="004D07C3"/>
    <w:rsid w:val="004D17F3"/>
    <w:rsid w:val="004D3203"/>
    <w:rsid w:val="004D4B62"/>
    <w:rsid w:val="004D5ABD"/>
    <w:rsid w:val="004D5CE0"/>
    <w:rsid w:val="004D5FBD"/>
    <w:rsid w:val="004D665E"/>
    <w:rsid w:val="004D675C"/>
    <w:rsid w:val="004D6BBC"/>
    <w:rsid w:val="004D7365"/>
    <w:rsid w:val="004D79BE"/>
    <w:rsid w:val="004E1CD4"/>
    <w:rsid w:val="004E2E1F"/>
    <w:rsid w:val="004E5590"/>
    <w:rsid w:val="004E6803"/>
    <w:rsid w:val="004E769C"/>
    <w:rsid w:val="004E79E6"/>
    <w:rsid w:val="004E7D86"/>
    <w:rsid w:val="004F2022"/>
    <w:rsid w:val="004F25C1"/>
    <w:rsid w:val="004F324E"/>
    <w:rsid w:val="004F3689"/>
    <w:rsid w:val="004F3A3B"/>
    <w:rsid w:val="004F4033"/>
    <w:rsid w:val="004F40F4"/>
    <w:rsid w:val="004F7E9D"/>
    <w:rsid w:val="00500A8F"/>
    <w:rsid w:val="00501247"/>
    <w:rsid w:val="00502980"/>
    <w:rsid w:val="00502FA6"/>
    <w:rsid w:val="005032ED"/>
    <w:rsid w:val="0050367B"/>
    <w:rsid w:val="00503B9E"/>
    <w:rsid w:val="005042D7"/>
    <w:rsid w:val="005056F7"/>
    <w:rsid w:val="00507384"/>
    <w:rsid w:val="005109CB"/>
    <w:rsid w:val="00510A83"/>
    <w:rsid w:val="00511AB6"/>
    <w:rsid w:val="005144B7"/>
    <w:rsid w:val="0051544D"/>
    <w:rsid w:val="00515C6E"/>
    <w:rsid w:val="0051662B"/>
    <w:rsid w:val="0051708E"/>
    <w:rsid w:val="00523458"/>
    <w:rsid w:val="00523BE5"/>
    <w:rsid w:val="00523F72"/>
    <w:rsid w:val="0052472E"/>
    <w:rsid w:val="0052556C"/>
    <w:rsid w:val="00525DCF"/>
    <w:rsid w:val="00527EBF"/>
    <w:rsid w:val="005300D0"/>
    <w:rsid w:val="00530578"/>
    <w:rsid w:val="005323B0"/>
    <w:rsid w:val="00533B89"/>
    <w:rsid w:val="0053471E"/>
    <w:rsid w:val="00534F57"/>
    <w:rsid w:val="0053504B"/>
    <w:rsid w:val="00542153"/>
    <w:rsid w:val="005425F9"/>
    <w:rsid w:val="00542E9B"/>
    <w:rsid w:val="005434A8"/>
    <w:rsid w:val="005435A0"/>
    <w:rsid w:val="005436D8"/>
    <w:rsid w:val="00543CF4"/>
    <w:rsid w:val="00543D34"/>
    <w:rsid w:val="00544771"/>
    <w:rsid w:val="0054659B"/>
    <w:rsid w:val="005474F3"/>
    <w:rsid w:val="00547A04"/>
    <w:rsid w:val="00547C06"/>
    <w:rsid w:val="00550CD4"/>
    <w:rsid w:val="00551A4F"/>
    <w:rsid w:val="00552494"/>
    <w:rsid w:val="005529A9"/>
    <w:rsid w:val="00555274"/>
    <w:rsid w:val="00555F6D"/>
    <w:rsid w:val="00556C44"/>
    <w:rsid w:val="00557BD3"/>
    <w:rsid w:val="005600B7"/>
    <w:rsid w:val="00560A4B"/>
    <w:rsid w:val="00560ECA"/>
    <w:rsid w:val="005635B7"/>
    <w:rsid w:val="00564242"/>
    <w:rsid w:val="00567891"/>
    <w:rsid w:val="00570948"/>
    <w:rsid w:val="00572959"/>
    <w:rsid w:val="00574488"/>
    <w:rsid w:val="005749A5"/>
    <w:rsid w:val="00574C1B"/>
    <w:rsid w:val="00574E9A"/>
    <w:rsid w:val="005777BC"/>
    <w:rsid w:val="00577DB0"/>
    <w:rsid w:val="00577FE1"/>
    <w:rsid w:val="005804AD"/>
    <w:rsid w:val="0058122B"/>
    <w:rsid w:val="0058159D"/>
    <w:rsid w:val="00582296"/>
    <w:rsid w:val="005827DB"/>
    <w:rsid w:val="00582B78"/>
    <w:rsid w:val="00584984"/>
    <w:rsid w:val="00585B8D"/>
    <w:rsid w:val="0058706C"/>
    <w:rsid w:val="00590C0D"/>
    <w:rsid w:val="005918BC"/>
    <w:rsid w:val="005923D2"/>
    <w:rsid w:val="00593006"/>
    <w:rsid w:val="00593CDF"/>
    <w:rsid w:val="005957A8"/>
    <w:rsid w:val="00595A13"/>
    <w:rsid w:val="00595A98"/>
    <w:rsid w:val="00596052"/>
    <w:rsid w:val="005962DA"/>
    <w:rsid w:val="00597CA8"/>
    <w:rsid w:val="005A0641"/>
    <w:rsid w:val="005A0BF3"/>
    <w:rsid w:val="005A1825"/>
    <w:rsid w:val="005A2981"/>
    <w:rsid w:val="005A3244"/>
    <w:rsid w:val="005A362B"/>
    <w:rsid w:val="005A3824"/>
    <w:rsid w:val="005A4931"/>
    <w:rsid w:val="005A5848"/>
    <w:rsid w:val="005A6EE2"/>
    <w:rsid w:val="005A70ED"/>
    <w:rsid w:val="005A7197"/>
    <w:rsid w:val="005A72C4"/>
    <w:rsid w:val="005A7DCB"/>
    <w:rsid w:val="005B0386"/>
    <w:rsid w:val="005B1874"/>
    <w:rsid w:val="005B509A"/>
    <w:rsid w:val="005B69D9"/>
    <w:rsid w:val="005B7395"/>
    <w:rsid w:val="005B76C8"/>
    <w:rsid w:val="005C1315"/>
    <w:rsid w:val="005C1AB2"/>
    <w:rsid w:val="005C23D5"/>
    <w:rsid w:val="005C3E96"/>
    <w:rsid w:val="005C7544"/>
    <w:rsid w:val="005D243F"/>
    <w:rsid w:val="005D2C90"/>
    <w:rsid w:val="005D3159"/>
    <w:rsid w:val="005D440C"/>
    <w:rsid w:val="005D4A76"/>
    <w:rsid w:val="005D4EDB"/>
    <w:rsid w:val="005D522F"/>
    <w:rsid w:val="005D6429"/>
    <w:rsid w:val="005E1D93"/>
    <w:rsid w:val="005E260B"/>
    <w:rsid w:val="005E27CB"/>
    <w:rsid w:val="005E48AF"/>
    <w:rsid w:val="005E4A4B"/>
    <w:rsid w:val="005E4CC6"/>
    <w:rsid w:val="005E64E4"/>
    <w:rsid w:val="005E69D0"/>
    <w:rsid w:val="005E6EC5"/>
    <w:rsid w:val="005F1827"/>
    <w:rsid w:val="005F3CE2"/>
    <w:rsid w:val="005F466B"/>
    <w:rsid w:val="005F657C"/>
    <w:rsid w:val="005F7BD2"/>
    <w:rsid w:val="005F7E36"/>
    <w:rsid w:val="006005DE"/>
    <w:rsid w:val="006007E5"/>
    <w:rsid w:val="006008C8"/>
    <w:rsid w:val="00600D70"/>
    <w:rsid w:val="00600DC3"/>
    <w:rsid w:val="00601029"/>
    <w:rsid w:val="00601BF0"/>
    <w:rsid w:val="00601ECF"/>
    <w:rsid w:val="00603BE2"/>
    <w:rsid w:val="00603FFF"/>
    <w:rsid w:val="00604124"/>
    <w:rsid w:val="00604244"/>
    <w:rsid w:val="0060493D"/>
    <w:rsid w:val="00604C5E"/>
    <w:rsid w:val="00605485"/>
    <w:rsid w:val="0060638B"/>
    <w:rsid w:val="006067CC"/>
    <w:rsid w:val="00614763"/>
    <w:rsid w:val="00615125"/>
    <w:rsid w:val="006155FA"/>
    <w:rsid w:val="00615C13"/>
    <w:rsid w:val="00616187"/>
    <w:rsid w:val="00616C07"/>
    <w:rsid w:val="00620B0C"/>
    <w:rsid w:val="00621756"/>
    <w:rsid w:val="006220BB"/>
    <w:rsid w:val="0062281B"/>
    <w:rsid w:val="006272BE"/>
    <w:rsid w:val="00627815"/>
    <w:rsid w:val="006301B2"/>
    <w:rsid w:val="00630D1B"/>
    <w:rsid w:val="00630D9D"/>
    <w:rsid w:val="00632225"/>
    <w:rsid w:val="00633022"/>
    <w:rsid w:val="0063532F"/>
    <w:rsid w:val="00635FB6"/>
    <w:rsid w:val="0063793E"/>
    <w:rsid w:val="00641AA6"/>
    <w:rsid w:val="00641CC6"/>
    <w:rsid w:val="0064223C"/>
    <w:rsid w:val="0064388D"/>
    <w:rsid w:val="00644B77"/>
    <w:rsid w:val="00644E9A"/>
    <w:rsid w:val="00645C82"/>
    <w:rsid w:val="00646126"/>
    <w:rsid w:val="00647BE3"/>
    <w:rsid w:val="00650B64"/>
    <w:rsid w:val="006515D0"/>
    <w:rsid w:val="00651BEF"/>
    <w:rsid w:val="006535F2"/>
    <w:rsid w:val="00653BD7"/>
    <w:rsid w:val="006541B7"/>
    <w:rsid w:val="006569B9"/>
    <w:rsid w:val="006578A7"/>
    <w:rsid w:val="00657FA6"/>
    <w:rsid w:val="0066053E"/>
    <w:rsid w:val="00660EFD"/>
    <w:rsid w:val="00661482"/>
    <w:rsid w:val="00662E06"/>
    <w:rsid w:val="006633E2"/>
    <w:rsid w:val="00663A28"/>
    <w:rsid w:val="00665683"/>
    <w:rsid w:val="006658BC"/>
    <w:rsid w:val="00667099"/>
    <w:rsid w:val="006678D2"/>
    <w:rsid w:val="006739D3"/>
    <w:rsid w:val="00675CD2"/>
    <w:rsid w:val="00676533"/>
    <w:rsid w:val="006767DD"/>
    <w:rsid w:val="00676D11"/>
    <w:rsid w:val="00677A50"/>
    <w:rsid w:val="006809C3"/>
    <w:rsid w:val="00680BE3"/>
    <w:rsid w:val="0068109C"/>
    <w:rsid w:val="00682E27"/>
    <w:rsid w:val="0068503E"/>
    <w:rsid w:val="00685245"/>
    <w:rsid w:val="00687817"/>
    <w:rsid w:val="00690480"/>
    <w:rsid w:val="00690AD8"/>
    <w:rsid w:val="00690BF0"/>
    <w:rsid w:val="006928ED"/>
    <w:rsid w:val="00692B58"/>
    <w:rsid w:val="006938F2"/>
    <w:rsid w:val="00693C4A"/>
    <w:rsid w:val="00694EA9"/>
    <w:rsid w:val="00695934"/>
    <w:rsid w:val="0069667F"/>
    <w:rsid w:val="00697DE0"/>
    <w:rsid w:val="006A14FC"/>
    <w:rsid w:val="006A196A"/>
    <w:rsid w:val="006A1B66"/>
    <w:rsid w:val="006A1C61"/>
    <w:rsid w:val="006A2CFA"/>
    <w:rsid w:val="006A3A42"/>
    <w:rsid w:val="006A408C"/>
    <w:rsid w:val="006A449E"/>
    <w:rsid w:val="006A51FC"/>
    <w:rsid w:val="006A5448"/>
    <w:rsid w:val="006A6151"/>
    <w:rsid w:val="006A6220"/>
    <w:rsid w:val="006A6B0B"/>
    <w:rsid w:val="006A6F3B"/>
    <w:rsid w:val="006A7035"/>
    <w:rsid w:val="006A70F3"/>
    <w:rsid w:val="006B0536"/>
    <w:rsid w:val="006B0BCB"/>
    <w:rsid w:val="006B14A6"/>
    <w:rsid w:val="006B15CF"/>
    <w:rsid w:val="006B2DA3"/>
    <w:rsid w:val="006B4086"/>
    <w:rsid w:val="006B4E0B"/>
    <w:rsid w:val="006B6833"/>
    <w:rsid w:val="006B751D"/>
    <w:rsid w:val="006C07AE"/>
    <w:rsid w:val="006C10EB"/>
    <w:rsid w:val="006C13E8"/>
    <w:rsid w:val="006C1472"/>
    <w:rsid w:val="006C1769"/>
    <w:rsid w:val="006C1FCE"/>
    <w:rsid w:val="006C2066"/>
    <w:rsid w:val="006C244E"/>
    <w:rsid w:val="006C295E"/>
    <w:rsid w:val="006C4033"/>
    <w:rsid w:val="006C62B2"/>
    <w:rsid w:val="006C673A"/>
    <w:rsid w:val="006C69F6"/>
    <w:rsid w:val="006C6A3B"/>
    <w:rsid w:val="006C6A92"/>
    <w:rsid w:val="006C73F2"/>
    <w:rsid w:val="006C7DC4"/>
    <w:rsid w:val="006D0E56"/>
    <w:rsid w:val="006D1728"/>
    <w:rsid w:val="006D1A14"/>
    <w:rsid w:val="006D1C6E"/>
    <w:rsid w:val="006D337B"/>
    <w:rsid w:val="006D400A"/>
    <w:rsid w:val="006D4E76"/>
    <w:rsid w:val="006D5C53"/>
    <w:rsid w:val="006D61B2"/>
    <w:rsid w:val="006D7F55"/>
    <w:rsid w:val="006E23E9"/>
    <w:rsid w:val="006E326D"/>
    <w:rsid w:val="006E3AFE"/>
    <w:rsid w:val="006E4411"/>
    <w:rsid w:val="006E4672"/>
    <w:rsid w:val="006E4680"/>
    <w:rsid w:val="006E532B"/>
    <w:rsid w:val="006E6894"/>
    <w:rsid w:val="006E7809"/>
    <w:rsid w:val="006F0536"/>
    <w:rsid w:val="006F2EB1"/>
    <w:rsid w:val="006F3272"/>
    <w:rsid w:val="006F3E72"/>
    <w:rsid w:val="006F4004"/>
    <w:rsid w:val="006F4091"/>
    <w:rsid w:val="006F5743"/>
    <w:rsid w:val="00700750"/>
    <w:rsid w:val="00701029"/>
    <w:rsid w:val="00704CC9"/>
    <w:rsid w:val="00704FE3"/>
    <w:rsid w:val="00705589"/>
    <w:rsid w:val="00705A89"/>
    <w:rsid w:val="007072C1"/>
    <w:rsid w:val="0071006E"/>
    <w:rsid w:val="00710978"/>
    <w:rsid w:val="00712181"/>
    <w:rsid w:val="00712EBE"/>
    <w:rsid w:val="0071521F"/>
    <w:rsid w:val="00715981"/>
    <w:rsid w:val="00717119"/>
    <w:rsid w:val="0072058E"/>
    <w:rsid w:val="00721310"/>
    <w:rsid w:val="00721A64"/>
    <w:rsid w:val="00721C1C"/>
    <w:rsid w:val="00722219"/>
    <w:rsid w:val="007230F6"/>
    <w:rsid w:val="007246D6"/>
    <w:rsid w:val="0072717F"/>
    <w:rsid w:val="007300D1"/>
    <w:rsid w:val="00730D79"/>
    <w:rsid w:val="0073216E"/>
    <w:rsid w:val="00732B08"/>
    <w:rsid w:val="00734248"/>
    <w:rsid w:val="007352D3"/>
    <w:rsid w:val="00735CE7"/>
    <w:rsid w:val="007403DB"/>
    <w:rsid w:val="007408FF"/>
    <w:rsid w:val="007416A9"/>
    <w:rsid w:val="007431F3"/>
    <w:rsid w:val="00743EFC"/>
    <w:rsid w:val="00744474"/>
    <w:rsid w:val="00744FFB"/>
    <w:rsid w:val="00745270"/>
    <w:rsid w:val="0074591A"/>
    <w:rsid w:val="00746C62"/>
    <w:rsid w:val="00747FA1"/>
    <w:rsid w:val="0075220E"/>
    <w:rsid w:val="007527D2"/>
    <w:rsid w:val="007532F6"/>
    <w:rsid w:val="007537CB"/>
    <w:rsid w:val="00754C50"/>
    <w:rsid w:val="00755DC4"/>
    <w:rsid w:val="00756151"/>
    <w:rsid w:val="00760FD6"/>
    <w:rsid w:val="00762630"/>
    <w:rsid w:val="00762693"/>
    <w:rsid w:val="007632C2"/>
    <w:rsid w:val="00763D86"/>
    <w:rsid w:val="0076583E"/>
    <w:rsid w:val="0076633B"/>
    <w:rsid w:val="00766482"/>
    <w:rsid w:val="00766BBE"/>
    <w:rsid w:val="00767971"/>
    <w:rsid w:val="00770910"/>
    <w:rsid w:val="00770969"/>
    <w:rsid w:val="00771EB3"/>
    <w:rsid w:val="00772D67"/>
    <w:rsid w:val="00773806"/>
    <w:rsid w:val="00773F65"/>
    <w:rsid w:val="0077449D"/>
    <w:rsid w:val="0077456A"/>
    <w:rsid w:val="007754ED"/>
    <w:rsid w:val="00776665"/>
    <w:rsid w:val="00776736"/>
    <w:rsid w:val="0077681A"/>
    <w:rsid w:val="00776BBC"/>
    <w:rsid w:val="00777631"/>
    <w:rsid w:val="00780CC5"/>
    <w:rsid w:val="00782296"/>
    <w:rsid w:val="00782F9B"/>
    <w:rsid w:val="00783545"/>
    <w:rsid w:val="00786891"/>
    <w:rsid w:val="00786A91"/>
    <w:rsid w:val="00791C26"/>
    <w:rsid w:val="00792FEB"/>
    <w:rsid w:val="0079310C"/>
    <w:rsid w:val="00793655"/>
    <w:rsid w:val="00793721"/>
    <w:rsid w:val="007938C1"/>
    <w:rsid w:val="00794CF6"/>
    <w:rsid w:val="00794E27"/>
    <w:rsid w:val="00796789"/>
    <w:rsid w:val="00797097"/>
    <w:rsid w:val="00797A62"/>
    <w:rsid w:val="00797EBE"/>
    <w:rsid w:val="007A09F6"/>
    <w:rsid w:val="007A1172"/>
    <w:rsid w:val="007A1279"/>
    <w:rsid w:val="007A2431"/>
    <w:rsid w:val="007A2456"/>
    <w:rsid w:val="007A6449"/>
    <w:rsid w:val="007A7BF9"/>
    <w:rsid w:val="007B0B08"/>
    <w:rsid w:val="007B3A1B"/>
    <w:rsid w:val="007B4036"/>
    <w:rsid w:val="007B5057"/>
    <w:rsid w:val="007B59FA"/>
    <w:rsid w:val="007B6376"/>
    <w:rsid w:val="007B714A"/>
    <w:rsid w:val="007C0249"/>
    <w:rsid w:val="007C097D"/>
    <w:rsid w:val="007C1D1B"/>
    <w:rsid w:val="007C1EAE"/>
    <w:rsid w:val="007C3B62"/>
    <w:rsid w:val="007C4FDA"/>
    <w:rsid w:val="007C5246"/>
    <w:rsid w:val="007C55C6"/>
    <w:rsid w:val="007C6BEB"/>
    <w:rsid w:val="007D0087"/>
    <w:rsid w:val="007D1BC3"/>
    <w:rsid w:val="007D323A"/>
    <w:rsid w:val="007D394E"/>
    <w:rsid w:val="007D408A"/>
    <w:rsid w:val="007D6129"/>
    <w:rsid w:val="007D6F32"/>
    <w:rsid w:val="007D7E5A"/>
    <w:rsid w:val="007E1377"/>
    <w:rsid w:val="007E2B2C"/>
    <w:rsid w:val="007E3F36"/>
    <w:rsid w:val="007E4324"/>
    <w:rsid w:val="007E483D"/>
    <w:rsid w:val="007E7A4C"/>
    <w:rsid w:val="007F0A87"/>
    <w:rsid w:val="007F12EF"/>
    <w:rsid w:val="007F2126"/>
    <w:rsid w:val="007F2EA3"/>
    <w:rsid w:val="007F3773"/>
    <w:rsid w:val="007F4A40"/>
    <w:rsid w:val="007F5090"/>
    <w:rsid w:val="007F5CD6"/>
    <w:rsid w:val="007F7622"/>
    <w:rsid w:val="007F7939"/>
    <w:rsid w:val="007F7F61"/>
    <w:rsid w:val="008016A2"/>
    <w:rsid w:val="0080251A"/>
    <w:rsid w:val="00802BBE"/>
    <w:rsid w:val="00803332"/>
    <w:rsid w:val="00803D26"/>
    <w:rsid w:val="00803E6D"/>
    <w:rsid w:val="00804631"/>
    <w:rsid w:val="00804E61"/>
    <w:rsid w:val="0080515C"/>
    <w:rsid w:val="008053BC"/>
    <w:rsid w:val="00805FCC"/>
    <w:rsid w:val="00807026"/>
    <w:rsid w:val="0080762A"/>
    <w:rsid w:val="008123B7"/>
    <w:rsid w:val="00813293"/>
    <w:rsid w:val="008177AC"/>
    <w:rsid w:val="00817E13"/>
    <w:rsid w:val="0082038A"/>
    <w:rsid w:val="008248CA"/>
    <w:rsid w:val="0082616E"/>
    <w:rsid w:val="008312E3"/>
    <w:rsid w:val="008313B1"/>
    <w:rsid w:val="00833259"/>
    <w:rsid w:val="00834C90"/>
    <w:rsid w:val="00834D13"/>
    <w:rsid w:val="00835459"/>
    <w:rsid w:val="008373D5"/>
    <w:rsid w:val="00840C66"/>
    <w:rsid w:val="00840EF2"/>
    <w:rsid w:val="00843919"/>
    <w:rsid w:val="0084492A"/>
    <w:rsid w:val="00850EA2"/>
    <w:rsid w:val="0085222E"/>
    <w:rsid w:val="00852346"/>
    <w:rsid w:val="0085266C"/>
    <w:rsid w:val="00853167"/>
    <w:rsid w:val="00853925"/>
    <w:rsid w:val="00853A69"/>
    <w:rsid w:val="008548A3"/>
    <w:rsid w:val="00855FBD"/>
    <w:rsid w:val="00856460"/>
    <w:rsid w:val="008570BB"/>
    <w:rsid w:val="00857A79"/>
    <w:rsid w:val="00857B36"/>
    <w:rsid w:val="00862A72"/>
    <w:rsid w:val="00862F03"/>
    <w:rsid w:val="00862F93"/>
    <w:rsid w:val="008639A6"/>
    <w:rsid w:val="008640F8"/>
    <w:rsid w:val="008664A8"/>
    <w:rsid w:val="00866F14"/>
    <w:rsid w:val="00870B8E"/>
    <w:rsid w:val="00871296"/>
    <w:rsid w:val="00874D5B"/>
    <w:rsid w:val="00874EAF"/>
    <w:rsid w:val="0088030E"/>
    <w:rsid w:val="00880F07"/>
    <w:rsid w:val="00880F3D"/>
    <w:rsid w:val="0088105A"/>
    <w:rsid w:val="008832CF"/>
    <w:rsid w:val="00883BA2"/>
    <w:rsid w:val="00886A55"/>
    <w:rsid w:val="00886B18"/>
    <w:rsid w:val="00886C39"/>
    <w:rsid w:val="00886C6E"/>
    <w:rsid w:val="0088717A"/>
    <w:rsid w:val="00887F9C"/>
    <w:rsid w:val="0089018A"/>
    <w:rsid w:val="008902AB"/>
    <w:rsid w:val="00891E4E"/>
    <w:rsid w:val="00892039"/>
    <w:rsid w:val="0089295C"/>
    <w:rsid w:val="008931CA"/>
    <w:rsid w:val="00893247"/>
    <w:rsid w:val="0089329C"/>
    <w:rsid w:val="00893C84"/>
    <w:rsid w:val="0089509B"/>
    <w:rsid w:val="0089693E"/>
    <w:rsid w:val="008A0C83"/>
    <w:rsid w:val="008A18C2"/>
    <w:rsid w:val="008A3B94"/>
    <w:rsid w:val="008A4297"/>
    <w:rsid w:val="008A43D3"/>
    <w:rsid w:val="008A448C"/>
    <w:rsid w:val="008A68D3"/>
    <w:rsid w:val="008B0325"/>
    <w:rsid w:val="008B1498"/>
    <w:rsid w:val="008B2681"/>
    <w:rsid w:val="008B2699"/>
    <w:rsid w:val="008B37AD"/>
    <w:rsid w:val="008B539A"/>
    <w:rsid w:val="008B5EDD"/>
    <w:rsid w:val="008B63D8"/>
    <w:rsid w:val="008B65EA"/>
    <w:rsid w:val="008B6D46"/>
    <w:rsid w:val="008B7077"/>
    <w:rsid w:val="008B72F7"/>
    <w:rsid w:val="008C2894"/>
    <w:rsid w:val="008C2E49"/>
    <w:rsid w:val="008C3FEC"/>
    <w:rsid w:val="008C4BA5"/>
    <w:rsid w:val="008C53FD"/>
    <w:rsid w:val="008C59E3"/>
    <w:rsid w:val="008C736E"/>
    <w:rsid w:val="008C7410"/>
    <w:rsid w:val="008C7515"/>
    <w:rsid w:val="008C791B"/>
    <w:rsid w:val="008C7E52"/>
    <w:rsid w:val="008D09FB"/>
    <w:rsid w:val="008D10D1"/>
    <w:rsid w:val="008D318F"/>
    <w:rsid w:val="008D32BA"/>
    <w:rsid w:val="008D427B"/>
    <w:rsid w:val="008D5825"/>
    <w:rsid w:val="008D73FA"/>
    <w:rsid w:val="008D75BD"/>
    <w:rsid w:val="008E10B0"/>
    <w:rsid w:val="008E179F"/>
    <w:rsid w:val="008E1FC8"/>
    <w:rsid w:val="008E251D"/>
    <w:rsid w:val="008E3679"/>
    <w:rsid w:val="008E5029"/>
    <w:rsid w:val="008E5C94"/>
    <w:rsid w:val="008E61A4"/>
    <w:rsid w:val="008E6F8C"/>
    <w:rsid w:val="008F0173"/>
    <w:rsid w:val="008F0227"/>
    <w:rsid w:val="008F16AB"/>
    <w:rsid w:val="008F2505"/>
    <w:rsid w:val="008F3AA8"/>
    <w:rsid w:val="008F46A0"/>
    <w:rsid w:val="009003D6"/>
    <w:rsid w:val="009005AE"/>
    <w:rsid w:val="00900933"/>
    <w:rsid w:val="00900C12"/>
    <w:rsid w:val="00900D70"/>
    <w:rsid w:val="00902238"/>
    <w:rsid w:val="00904200"/>
    <w:rsid w:val="00904B2B"/>
    <w:rsid w:val="00905EE6"/>
    <w:rsid w:val="00906F36"/>
    <w:rsid w:val="00907019"/>
    <w:rsid w:val="009078AF"/>
    <w:rsid w:val="009111C6"/>
    <w:rsid w:val="00913A23"/>
    <w:rsid w:val="009165EF"/>
    <w:rsid w:val="00917421"/>
    <w:rsid w:val="009179F4"/>
    <w:rsid w:val="00917AD5"/>
    <w:rsid w:val="00920F9C"/>
    <w:rsid w:val="00921634"/>
    <w:rsid w:val="009243DC"/>
    <w:rsid w:val="00924A2F"/>
    <w:rsid w:val="00924CC6"/>
    <w:rsid w:val="00926EE1"/>
    <w:rsid w:val="009276C9"/>
    <w:rsid w:val="00927C3D"/>
    <w:rsid w:val="00930628"/>
    <w:rsid w:val="00930A1F"/>
    <w:rsid w:val="00930E5E"/>
    <w:rsid w:val="00931BAF"/>
    <w:rsid w:val="009320B2"/>
    <w:rsid w:val="00932729"/>
    <w:rsid w:val="00932C6D"/>
    <w:rsid w:val="00933871"/>
    <w:rsid w:val="00934993"/>
    <w:rsid w:val="00935EBF"/>
    <w:rsid w:val="009360A4"/>
    <w:rsid w:val="00937CC4"/>
    <w:rsid w:val="009403DC"/>
    <w:rsid w:val="009409E7"/>
    <w:rsid w:val="009411DC"/>
    <w:rsid w:val="0094134D"/>
    <w:rsid w:val="00942BF8"/>
    <w:rsid w:val="00942C53"/>
    <w:rsid w:val="00943B9D"/>
    <w:rsid w:val="00943EFF"/>
    <w:rsid w:val="009442E7"/>
    <w:rsid w:val="00944D02"/>
    <w:rsid w:val="009456AA"/>
    <w:rsid w:val="00945E3D"/>
    <w:rsid w:val="009463C0"/>
    <w:rsid w:val="0094673E"/>
    <w:rsid w:val="00947AD5"/>
    <w:rsid w:val="0095095C"/>
    <w:rsid w:val="009510BF"/>
    <w:rsid w:val="00952030"/>
    <w:rsid w:val="00952275"/>
    <w:rsid w:val="00953790"/>
    <w:rsid w:val="00953E7A"/>
    <w:rsid w:val="009547BC"/>
    <w:rsid w:val="0096081E"/>
    <w:rsid w:val="00960DCF"/>
    <w:rsid w:val="00961243"/>
    <w:rsid w:val="00961492"/>
    <w:rsid w:val="00961885"/>
    <w:rsid w:val="009660B3"/>
    <w:rsid w:val="0096661D"/>
    <w:rsid w:val="0097001D"/>
    <w:rsid w:val="00970146"/>
    <w:rsid w:val="00974050"/>
    <w:rsid w:val="0097443B"/>
    <w:rsid w:val="00974878"/>
    <w:rsid w:val="00976D59"/>
    <w:rsid w:val="00981C8E"/>
    <w:rsid w:val="0098346B"/>
    <w:rsid w:val="0098365F"/>
    <w:rsid w:val="0098619E"/>
    <w:rsid w:val="00991F86"/>
    <w:rsid w:val="0099375F"/>
    <w:rsid w:val="00993A54"/>
    <w:rsid w:val="0099433A"/>
    <w:rsid w:val="009950D7"/>
    <w:rsid w:val="00995B7C"/>
    <w:rsid w:val="009974A9"/>
    <w:rsid w:val="009A0C62"/>
    <w:rsid w:val="009A4199"/>
    <w:rsid w:val="009A5415"/>
    <w:rsid w:val="009B030A"/>
    <w:rsid w:val="009B15DE"/>
    <w:rsid w:val="009B2328"/>
    <w:rsid w:val="009B3695"/>
    <w:rsid w:val="009B460E"/>
    <w:rsid w:val="009B595E"/>
    <w:rsid w:val="009B7B66"/>
    <w:rsid w:val="009C0745"/>
    <w:rsid w:val="009C07A7"/>
    <w:rsid w:val="009C0B89"/>
    <w:rsid w:val="009C0D29"/>
    <w:rsid w:val="009C2A22"/>
    <w:rsid w:val="009C31A8"/>
    <w:rsid w:val="009C3FD4"/>
    <w:rsid w:val="009C4005"/>
    <w:rsid w:val="009C4361"/>
    <w:rsid w:val="009C45D9"/>
    <w:rsid w:val="009C6DB2"/>
    <w:rsid w:val="009C6EE8"/>
    <w:rsid w:val="009C732A"/>
    <w:rsid w:val="009C776E"/>
    <w:rsid w:val="009C7BA5"/>
    <w:rsid w:val="009C7DEA"/>
    <w:rsid w:val="009D184E"/>
    <w:rsid w:val="009D1BDF"/>
    <w:rsid w:val="009D2CAD"/>
    <w:rsid w:val="009D34DD"/>
    <w:rsid w:val="009D3E03"/>
    <w:rsid w:val="009D4709"/>
    <w:rsid w:val="009D51CC"/>
    <w:rsid w:val="009D6000"/>
    <w:rsid w:val="009D70DE"/>
    <w:rsid w:val="009D79E3"/>
    <w:rsid w:val="009E1736"/>
    <w:rsid w:val="009E2855"/>
    <w:rsid w:val="009E3B68"/>
    <w:rsid w:val="009E3B98"/>
    <w:rsid w:val="009E6676"/>
    <w:rsid w:val="009E6767"/>
    <w:rsid w:val="009F2573"/>
    <w:rsid w:val="009F26EF"/>
    <w:rsid w:val="009F3774"/>
    <w:rsid w:val="009F3922"/>
    <w:rsid w:val="009F4A8A"/>
    <w:rsid w:val="009F4DD4"/>
    <w:rsid w:val="009F4E6C"/>
    <w:rsid w:val="009F4FA6"/>
    <w:rsid w:val="009F545C"/>
    <w:rsid w:val="009F5BC0"/>
    <w:rsid w:val="00A00510"/>
    <w:rsid w:val="00A031C9"/>
    <w:rsid w:val="00A03375"/>
    <w:rsid w:val="00A04235"/>
    <w:rsid w:val="00A053A8"/>
    <w:rsid w:val="00A0619A"/>
    <w:rsid w:val="00A06221"/>
    <w:rsid w:val="00A0749E"/>
    <w:rsid w:val="00A074E6"/>
    <w:rsid w:val="00A11750"/>
    <w:rsid w:val="00A1505E"/>
    <w:rsid w:val="00A15D96"/>
    <w:rsid w:val="00A16F41"/>
    <w:rsid w:val="00A17C06"/>
    <w:rsid w:val="00A20105"/>
    <w:rsid w:val="00A20C5E"/>
    <w:rsid w:val="00A20CD4"/>
    <w:rsid w:val="00A21CDA"/>
    <w:rsid w:val="00A22626"/>
    <w:rsid w:val="00A23067"/>
    <w:rsid w:val="00A23754"/>
    <w:rsid w:val="00A244DD"/>
    <w:rsid w:val="00A247B5"/>
    <w:rsid w:val="00A25568"/>
    <w:rsid w:val="00A308A1"/>
    <w:rsid w:val="00A30B21"/>
    <w:rsid w:val="00A31767"/>
    <w:rsid w:val="00A3237A"/>
    <w:rsid w:val="00A32AFC"/>
    <w:rsid w:val="00A347ED"/>
    <w:rsid w:val="00A37AB4"/>
    <w:rsid w:val="00A41209"/>
    <w:rsid w:val="00A42574"/>
    <w:rsid w:val="00A4324E"/>
    <w:rsid w:val="00A43457"/>
    <w:rsid w:val="00A436E7"/>
    <w:rsid w:val="00A459F9"/>
    <w:rsid w:val="00A47458"/>
    <w:rsid w:val="00A47C49"/>
    <w:rsid w:val="00A5139E"/>
    <w:rsid w:val="00A5147F"/>
    <w:rsid w:val="00A51861"/>
    <w:rsid w:val="00A527C1"/>
    <w:rsid w:val="00A535AB"/>
    <w:rsid w:val="00A53770"/>
    <w:rsid w:val="00A5381F"/>
    <w:rsid w:val="00A5426C"/>
    <w:rsid w:val="00A54EB1"/>
    <w:rsid w:val="00A5534E"/>
    <w:rsid w:val="00A55D5B"/>
    <w:rsid w:val="00A564A7"/>
    <w:rsid w:val="00A56F5F"/>
    <w:rsid w:val="00A571AD"/>
    <w:rsid w:val="00A605A7"/>
    <w:rsid w:val="00A624E6"/>
    <w:rsid w:val="00A62B24"/>
    <w:rsid w:val="00A6308E"/>
    <w:rsid w:val="00A649EB"/>
    <w:rsid w:val="00A66725"/>
    <w:rsid w:val="00A66AD9"/>
    <w:rsid w:val="00A7246C"/>
    <w:rsid w:val="00A7255A"/>
    <w:rsid w:val="00A725EA"/>
    <w:rsid w:val="00A7324E"/>
    <w:rsid w:val="00A73510"/>
    <w:rsid w:val="00A7545D"/>
    <w:rsid w:val="00A75F1E"/>
    <w:rsid w:val="00A802E6"/>
    <w:rsid w:val="00A816D7"/>
    <w:rsid w:val="00A81AB1"/>
    <w:rsid w:val="00A832EE"/>
    <w:rsid w:val="00A848D4"/>
    <w:rsid w:val="00A851FF"/>
    <w:rsid w:val="00A87D2D"/>
    <w:rsid w:val="00A900E1"/>
    <w:rsid w:val="00A92085"/>
    <w:rsid w:val="00A92BC1"/>
    <w:rsid w:val="00A9331B"/>
    <w:rsid w:val="00A9444E"/>
    <w:rsid w:val="00A94B9A"/>
    <w:rsid w:val="00A94C83"/>
    <w:rsid w:val="00A95EE9"/>
    <w:rsid w:val="00A96F8A"/>
    <w:rsid w:val="00AA0916"/>
    <w:rsid w:val="00AA0972"/>
    <w:rsid w:val="00AA0FD7"/>
    <w:rsid w:val="00AA26FA"/>
    <w:rsid w:val="00AA29EB"/>
    <w:rsid w:val="00AA465B"/>
    <w:rsid w:val="00AA4A1C"/>
    <w:rsid w:val="00AA4E51"/>
    <w:rsid w:val="00AA588D"/>
    <w:rsid w:val="00AA5A37"/>
    <w:rsid w:val="00AA5E63"/>
    <w:rsid w:val="00AA7A1A"/>
    <w:rsid w:val="00AB00D5"/>
    <w:rsid w:val="00AB1C17"/>
    <w:rsid w:val="00AB1FEF"/>
    <w:rsid w:val="00AB3077"/>
    <w:rsid w:val="00AB454B"/>
    <w:rsid w:val="00AB4CF5"/>
    <w:rsid w:val="00AB56C7"/>
    <w:rsid w:val="00AB5A70"/>
    <w:rsid w:val="00AB5F3E"/>
    <w:rsid w:val="00AB6944"/>
    <w:rsid w:val="00AB7201"/>
    <w:rsid w:val="00AB733C"/>
    <w:rsid w:val="00AC246D"/>
    <w:rsid w:val="00AC2805"/>
    <w:rsid w:val="00AC3CC3"/>
    <w:rsid w:val="00AC3EE8"/>
    <w:rsid w:val="00AC3F91"/>
    <w:rsid w:val="00AC50DF"/>
    <w:rsid w:val="00AC5E4E"/>
    <w:rsid w:val="00AC7647"/>
    <w:rsid w:val="00AC79E9"/>
    <w:rsid w:val="00AD06AB"/>
    <w:rsid w:val="00AD08E4"/>
    <w:rsid w:val="00AD095D"/>
    <w:rsid w:val="00AD0CD0"/>
    <w:rsid w:val="00AD16BB"/>
    <w:rsid w:val="00AD1BBC"/>
    <w:rsid w:val="00AD2C8B"/>
    <w:rsid w:val="00AD33C1"/>
    <w:rsid w:val="00AD3551"/>
    <w:rsid w:val="00AD3746"/>
    <w:rsid w:val="00AD3971"/>
    <w:rsid w:val="00AD45BB"/>
    <w:rsid w:val="00AD4D15"/>
    <w:rsid w:val="00AD4E0D"/>
    <w:rsid w:val="00AD6AF0"/>
    <w:rsid w:val="00AD6E05"/>
    <w:rsid w:val="00AE21B2"/>
    <w:rsid w:val="00AE24BA"/>
    <w:rsid w:val="00AE2527"/>
    <w:rsid w:val="00AE34CA"/>
    <w:rsid w:val="00AE376C"/>
    <w:rsid w:val="00AE4BA2"/>
    <w:rsid w:val="00AE52F9"/>
    <w:rsid w:val="00AE5D5D"/>
    <w:rsid w:val="00AE68DE"/>
    <w:rsid w:val="00AE6A04"/>
    <w:rsid w:val="00AE7AF3"/>
    <w:rsid w:val="00AF1191"/>
    <w:rsid w:val="00AF1449"/>
    <w:rsid w:val="00AF16CF"/>
    <w:rsid w:val="00AF277D"/>
    <w:rsid w:val="00AF340B"/>
    <w:rsid w:val="00AF36FD"/>
    <w:rsid w:val="00AF3802"/>
    <w:rsid w:val="00AF3C03"/>
    <w:rsid w:val="00AF3D3E"/>
    <w:rsid w:val="00AF5B70"/>
    <w:rsid w:val="00AF5DF3"/>
    <w:rsid w:val="00B01546"/>
    <w:rsid w:val="00B035B1"/>
    <w:rsid w:val="00B0383E"/>
    <w:rsid w:val="00B05A3F"/>
    <w:rsid w:val="00B0608D"/>
    <w:rsid w:val="00B0626F"/>
    <w:rsid w:val="00B078E2"/>
    <w:rsid w:val="00B124E1"/>
    <w:rsid w:val="00B13985"/>
    <w:rsid w:val="00B13E66"/>
    <w:rsid w:val="00B146F1"/>
    <w:rsid w:val="00B14F4A"/>
    <w:rsid w:val="00B15B4B"/>
    <w:rsid w:val="00B15C47"/>
    <w:rsid w:val="00B1647E"/>
    <w:rsid w:val="00B164DB"/>
    <w:rsid w:val="00B16FE0"/>
    <w:rsid w:val="00B2282B"/>
    <w:rsid w:val="00B233B7"/>
    <w:rsid w:val="00B24674"/>
    <w:rsid w:val="00B2487F"/>
    <w:rsid w:val="00B252B5"/>
    <w:rsid w:val="00B2585B"/>
    <w:rsid w:val="00B25AC2"/>
    <w:rsid w:val="00B25BCE"/>
    <w:rsid w:val="00B2666B"/>
    <w:rsid w:val="00B3105F"/>
    <w:rsid w:val="00B32351"/>
    <w:rsid w:val="00B35AD9"/>
    <w:rsid w:val="00B3694A"/>
    <w:rsid w:val="00B40AAF"/>
    <w:rsid w:val="00B40DC5"/>
    <w:rsid w:val="00B41284"/>
    <w:rsid w:val="00B46122"/>
    <w:rsid w:val="00B50D30"/>
    <w:rsid w:val="00B51C80"/>
    <w:rsid w:val="00B53CFF"/>
    <w:rsid w:val="00B53D44"/>
    <w:rsid w:val="00B53F65"/>
    <w:rsid w:val="00B54E0C"/>
    <w:rsid w:val="00B551A6"/>
    <w:rsid w:val="00B55664"/>
    <w:rsid w:val="00B55F41"/>
    <w:rsid w:val="00B60CE8"/>
    <w:rsid w:val="00B60D71"/>
    <w:rsid w:val="00B60E70"/>
    <w:rsid w:val="00B61C4A"/>
    <w:rsid w:val="00B639F4"/>
    <w:rsid w:val="00B64994"/>
    <w:rsid w:val="00B652F1"/>
    <w:rsid w:val="00B677BE"/>
    <w:rsid w:val="00B70175"/>
    <w:rsid w:val="00B7037D"/>
    <w:rsid w:val="00B705A8"/>
    <w:rsid w:val="00B708ED"/>
    <w:rsid w:val="00B71A0A"/>
    <w:rsid w:val="00B71C55"/>
    <w:rsid w:val="00B72C06"/>
    <w:rsid w:val="00B743B7"/>
    <w:rsid w:val="00B75645"/>
    <w:rsid w:val="00B762EA"/>
    <w:rsid w:val="00B76BFB"/>
    <w:rsid w:val="00B772D5"/>
    <w:rsid w:val="00B80236"/>
    <w:rsid w:val="00B80FD3"/>
    <w:rsid w:val="00B8345B"/>
    <w:rsid w:val="00B856A6"/>
    <w:rsid w:val="00B859E2"/>
    <w:rsid w:val="00B9108A"/>
    <w:rsid w:val="00B916B2"/>
    <w:rsid w:val="00B93281"/>
    <w:rsid w:val="00B94917"/>
    <w:rsid w:val="00B94A53"/>
    <w:rsid w:val="00B95297"/>
    <w:rsid w:val="00B96013"/>
    <w:rsid w:val="00B9633F"/>
    <w:rsid w:val="00B971A1"/>
    <w:rsid w:val="00B972D1"/>
    <w:rsid w:val="00BA2135"/>
    <w:rsid w:val="00BA39B8"/>
    <w:rsid w:val="00BA5BB8"/>
    <w:rsid w:val="00BA69D5"/>
    <w:rsid w:val="00BA6BFC"/>
    <w:rsid w:val="00BA7CAC"/>
    <w:rsid w:val="00BB0BAC"/>
    <w:rsid w:val="00BB1574"/>
    <w:rsid w:val="00BB1FE2"/>
    <w:rsid w:val="00BB201B"/>
    <w:rsid w:val="00BB2B7B"/>
    <w:rsid w:val="00BB3832"/>
    <w:rsid w:val="00BB3F21"/>
    <w:rsid w:val="00BB4945"/>
    <w:rsid w:val="00BB55F9"/>
    <w:rsid w:val="00BB5800"/>
    <w:rsid w:val="00BB6621"/>
    <w:rsid w:val="00BB6818"/>
    <w:rsid w:val="00BB6D1B"/>
    <w:rsid w:val="00BB758F"/>
    <w:rsid w:val="00BC0BE1"/>
    <w:rsid w:val="00BC2BAE"/>
    <w:rsid w:val="00BC32DD"/>
    <w:rsid w:val="00BC3D89"/>
    <w:rsid w:val="00BC400D"/>
    <w:rsid w:val="00BC744D"/>
    <w:rsid w:val="00BD0B34"/>
    <w:rsid w:val="00BD15EC"/>
    <w:rsid w:val="00BD1B8B"/>
    <w:rsid w:val="00BD1D87"/>
    <w:rsid w:val="00BD243D"/>
    <w:rsid w:val="00BD2F44"/>
    <w:rsid w:val="00BD3244"/>
    <w:rsid w:val="00BD346C"/>
    <w:rsid w:val="00BD5352"/>
    <w:rsid w:val="00BD7059"/>
    <w:rsid w:val="00BD76E1"/>
    <w:rsid w:val="00BE06D9"/>
    <w:rsid w:val="00BE1E83"/>
    <w:rsid w:val="00BE2B02"/>
    <w:rsid w:val="00BE2F38"/>
    <w:rsid w:val="00BE3D6A"/>
    <w:rsid w:val="00BE4578"/>
    <w:rsid w:val="00BE6740"/>
    <w:rsid w:val="00BE72F3"/>
    <w:rsid w:val="00BF08DD"/>
    <w:rsid w:val="00BF0944"/>
    <w:rsid w:val="00BF16BF"/>
    <w:rsid w:val="00BF2136"/>
    <w:rsid w:val="00BF297C"/>
    <w:rsid w:val="00BF2C20"/>
    <w:rsid w:val="00BF4B98"/>
    <w:rsid w:val="00BF560E"/>
    <w:rsid w:val="00BF5725"/>
    <w:rsid w:val="00BF5CF5"/>
    <w:rsid w:val="00C021B3"/>
    <w:rsid w:val="00C02FD7"/>
    <w:rsid w:val="00C049B6"/>
    <w:rsid w:val="00C053B1"/>
    <w:rsid w:val="00C07EC2"/>
    <w:rsid w:val="00C10483"/>
    <w:rsid w:val="00C11A94"/>
    <w:rsid w:val="00C133D8"/>
    <w:rsid w:val="00C1367B"/>
    <w:rsid w:val="00C137DC"/>
    <w:rsid w:val="00C14FDF"/>
    <w:rsid w:val="00C15617"/>
    <w:rsid w:val="00C16010"/>
    <w:rsid w:val="00C16758"/>
    <w:rsid w:val="00C16ABC"/>
    <w:rsid w:val="00C178B2"/>
    <w:rsid w:val="00C215AC"/>
    <w:rsid w:val="00C21BC3"/>
    <w:rsid w:val="00C21E65"/>
    <w:rsid w:val="00C2201A"/>
    <w:rsid w:val="00C2302B"/>
    <w:rsid w:val="00C23451"/>
    <w:rsid w:val="00C2466C"/>
    <w:rsid w:val="00C24C69"/>
    <w:rsid w:val="00C252A1"/>
    <w:rsid w:val="00C25CC8"/>
    <w:rsid w:val="00C279A2"/>
    <w:rsid w:val="00C30539"/>
    <w:rsid w:val="00C31039"/>
    <w:rsid w:val="00C31705"/>
    <w:rsid w:val="00C327A6"/>
    <w:rsid w:val="00C32994"/>
    <w:rsid w:val="00C331B4"/>
    <w:rsid w:val="00C354F3"/>
    <w:rsid w:val="00C35F46"/>
    <w:rsid w:val="00C37225"/>
    <w:rsid w:val="00C37868"/>
    <w:rsid w:val="00C37ACC"/>
    <w:rsid w:val="00C40496"/>
    <w:rsid w:val="00C41221"/>
    <w:rsid w:val="00C4422F"/>
    <w:rsid w:val="00C443FD"/>
    <w:rsid w:val="00C44700"/>
    <w:rsid w:val="00C45C28"/>
    <w:rsid w:val="00C47185"/>
    <w:rsid w:val="00C4761A"/>
    <w:rsid w:val="00C51184"/>
    <w:rsid w:val="00C53065"/>
    <w:rsid w:val="00C53E26"/>
    <w:rsid w:val="00C56520"/>
    <w:rsid w:val="00C5761F"/>
    <w:rsid w:val="00C5776A"/>
    <w:rsid w:val="00C6003A"/>
    <w:rsid w:val="00C60EC4"/>
    <w:rsid w:val="00C621DE"/>
    <w:rsid w:val="00C62409"/>
    <w:rsid w:val="00C635E9"/>
    <w:rsid w:val="00C6422F"/>
    <w:rsid w:val="00C64939"/>
    <w:rsid w:val="00C6707A"/>
    <w:rsid w:val="00C6707C"/>
    <w:rsid w:val="00C6782C"/>
    <w:rsid w:val="00C67E3A"/>
    <w:rsid w:val="00C70624"/>
    <w:rsid w:val="00C71EC3"/>
    <w:rsid w:val="00C73423"/>
    <w:rsid w:val="00C74CBF"/>
    <w:rsid w:val="00C758B6"/>
    <w:rsid w:val="00C75DE5"/>
    <w:rsid w:val="00C7688B"/>
    <w:rsid w:val="00C772D0"/>
    <w:rsid w:val="00C77604"/>
    <w:rsid w:val="00C808EA"/>
    <w:rsid w:val="00C81C8B"/>
    <w:rsid w:val="00C82DCE"/>
    <w:rsid w:val="00C831DF"/>
    <w:rsid w:val="00C857F9"/>
    <w:rsid w:val="00C86B55"/>
    <w:rsid w:val="00C87674"/>
    <w:rsid w:val="00C87E68"/>
    <w:rsid w:val="00C90EBF"/>
    <w:rsid w:val="00C91A18"/>
    <w:rsid w:val="00C92341"/>
    <w:rsid w:val="00C92EBA"/>
    <w:rsid w:val="00C9417F"/>
    <w:rsid w:val="00C94D9E"/>
    <w:rsid w:val="00C95599"/>
    <w:rsid w:val="00C9562E"/>
    <w:rsid w:val="00C95C04"/>
    <w:rsid w:val="00C969C8"/>
    <w:rsid w:val="00C977D1"/>
    <w:rsid w:val="00C97FE5"/>
    <w:rsid w:val="00CA15C8"/>
    <w:rsid w:val="00CA1ABA"/>
    <w:rsid w:val="00CA1BE7"/>
    <w:rsid w:val="00CA26A6"/>
    <w:rsid w:val="00CA291B"/>
    <w:rsid w:val="00CA2DF1"/>
    <w:rsid w:val="00CA39CD"/>
    <w:rsid w:val="00CA4046"/>
    <w:rsid w:val="00CA4735"/>
    <w:rsid w:val="00CA65EF"/>
    <w:rsid w:val="00CA6EFE"/>
    <w:rsid w:val="00CB2BDE"/>
    <w:rsid w:val="00CB48E7"/>
    <w:rsid w:val="00CB4F51"/>
    <w:rsid w:val="00CB50C7"/>
    <w:rsid w:val="00CB5952"/>
    <w:rsid w:val="00CB64C9"/>
    <w:rsid w:val="00CB792C"/>
    <w:rsid w:val="00CB7EAD"/>
    <w:rsid w:val="00CC02E9"/>
    <w:rsid w:val="00CC06DA"/>
    <w:rsid w:val="00CC1A85"/>
    <w:rsid w:val="00CC1E19"/>
    <w:rsid w:val="00CC3046"/>
    <w:rsid w:val="00CC6E9E"/>
    <w:rsid w:val="00CC7164"/>
    <w:rsid w:val="00CC780B"/>
    <w:rsid w:val="00CC7EE9"/>
    <w:rsid w:val="00CD00A1"/>
    <w:rsid w:val="00CD1440"/>
    <w:rsid w:val="00CD1ED8"/>
    <w:rsid w:val="00CD2C26"/>
    <w:rsid w:val="00CD4127"/>
    <w:rsid w:val="00CD4A6F"/>
    <w:rsid w:val="00CD4E02"/>
    <w:rsid w:val="00CD4F3D"/>
    <w:rsid w:val="00CD513F"/>
    <w:rsid w:val="00CD5EC8"/>
    <w:rsid w:val="00CD63BE"/>
    <w:rsid w:val="00CE0709"/>
    <w:rsid w:val="00CE0A12"/>
    <w:rsid w:val="00CE0F02"/>
    <w:rsid w:val="00CE2C1F"/>
    <w:rsid w:val="00CE327F"/>
    <w:rsid w:val="00CE3DE6"/>
    <w:rsid w:val="00CE40DC"/>
    <w:rsid w:val="00CE54DF"/>
    <w:rsid w:val="00CF05A2"/>
    <w:rsid w:val="00CF062C"/>
    <w:rsid w:val="00CF4C32"/>
    <w:rsid w:val="00CF533B"/>
    <w:rsid w:val="00CF5CC7"/>
    <w:rsid w:val="00CF6AA6"/>
    <w:rsid w:val="00CF6C64"/>
    <w:rsid w:val="00CF7815"/>
    <w:rsid w:val="00D002A7"/>
    <w:rsid w:val="00D00A29"/>
    <w:rsid w:val="00D02328"/>
    <w:rsid w:val="00D03151"/>
    <w:rsid w:val="00D0334A"/>
    <w:rsid w:val="00D03C40"/>
    <w:rsid w:val="00D045B7"/>
    <w:rsid w:val="00D05EDC"/>
    <w:rsid w:val="00D05F74"/>
    <w:rsid w:val="00D06A46"/>
    <w:rsid w:val="00D06B5B"/>
    <w:rsid w:val="00D0706E"/>
    <w:rsid w:val="00D07747"/>
    <w:rsid w:val="00D11ACD"/>
    <w:rsid w:val="00D1288A"/>
    <w:rsid w:val="00D13C72"/>
    <w:rsid w:val="00D154F8"/>
    <w:rsid w:val="00D160C5"/>
    <w:rsid w:val="00D17055"/>
    <w:rsid w:val="00D17AA5"/>
    <w:rsid w:val="00D207FB"/>
    <w:rsid w:val="00D20FD9"/>
    <w:rsid w:val="00D21909"/>
    <w:rsid w:val="00D220CD"/>
    <w:rsid w:val="00D22A65"/>
    <w:rsid w:val="00D2341D"/>
    <w:rsid w:val="00D23986"/>
    <w:rsid w:val="00D24D81"/>
    <w:rsid w:val="00D26229"/>
    <w:rsid w:val="00D26613"/>
    <w:rsid w:val="00D268B7"/>
    <w:rsid w:val="00D30030"/>
    <w:rsid w:val="00D305F4"/>
    <w:rsid w:val="00D317E4"/>
    <w:rsid w:val="00D32CA9"/>
    <w:rsid w:val="00D331A1"/>
    <w:rsid w:val="00D33AF9"/>
    <w:rsid w:val="00D34350"/>
    <w:rsid w:val="00D34512"/>
    <w:rsid w:val="00D35EF5"/>
    <w:rsid w:val="00D37545"/>
    <w:rsid w:val="00D4559A"/>
    <w:rsid w:val="00D46C7D"/>
    <w:rsid w:val="00D50F0F"/>
    <w:rsid w:val="00D50F16"/>
    <w:rsid w:val="00D516B8"/>
    <w:rsid w:val="00D5356E"/>
    <w:rsid w:val="00D54BFF"/>
    <w:rsid w:val="00D54CB4"/>
    <w:rsid w:val="00D551F0"/>
    <w:rsid w:val="00D55398"/>
    <w:rsid w:val="00D565DB"/>
    <w:rsid w:val="00D56978"/>
    <w:rsid w:val="00D5769D"/>
    <w:rsid w:val="00D57A19"/>
    <w:rsid w:val="00D57AC3"/>
    <w:rsid w:val="00D60F6E"/>
    <w:rsid w:val="00D61A86"/>
    <w:rsid w:val="00D63BBA"/>
    <w:rsid w:val="00D645AA"/>
    <w:rsid w:val="00D66874"/>
    <w:rsid w:val="00D705A1"/>
    <w:rsid w:val="00D70EB6"/>
    <w:rsid w:val="00D70EE4"/>
    <w:rsid w:val="00D71A5E"/>
    <w:rsid w:val="00D72CBF"/>
    <w:rsid w:val="00D75018"/>
    <w:rsid w:val="00D75D58"/>
    <w:rsid w:val="00D75FB2"/>
    <w:rsid w:val="00D76215"/>
    <w:rsid w:val="00D763C2"/>
    <w:rsid w:val="00D778DB"/>
    <w:rsid w:val="00D77984"/>
    <w:rsid w:val="00D80DF9"/>
    <w:rsid w:val="00D81873"/>
    <w:rsid w:val="00D82A91"/>
    <w:rsid w:val="00D82B15"/>
    <w:rsid w:val="00D834E2"/>
    <w:rsid w:val="00D84087"/>
    <w:rsid w:val="00D84407"/>
    <w:rsid w:val="00D845B5"/>
    <w:rsid w:val="00D84C13"/>
    <w:rsid w:val="00D85147"/>
    <w:rsid w:val="00D87104"/>
    <w:rsid w:val="00D874B1"/>
    <w:rsid w:val="00D87904"/>
    <w:rsid w:val="00D87F64"/>
    <w:rsid w:val="00D94B88"/>
    <w:rsid w:val="00D95424"/>
    <w:rsid w:val="00D95494"/>
    <w:rsid w:val="00D961EC"/>
    <w:rsid w:val="00D96F7C"/>
    <w:rsid w:val="00D975EC"/>
    <w:rsid w:val="00D9766C"/>
    <w:rsid w:val="00D979EB"/>
    <w:rsid w:val="00DA0DC6"/>
    <w:rsid w:val="00DA1490"/>
    <w:rsid w:val="00DA1A6C"/>
    <w:rsid w:val="00DA26EA"/>
    <w:rsid w:val="00DA4E90"/>
    <w:rsid w:val="00DA6DFF"/>
    <w:rsid w:val="00DA7029"/>
    <w:rsid w:val="00DA7AB9"/>
    <w:rsid w:val="00DA7ABA"/>
    <w:rsid w:val="00DB0AB8"/>
    <w:rsid w:val="00DB4BAC"/>
    <w:rsid w:val="00DB5232"/>
    <w:rsid w:val="00DB5BF0"/>
    <w:rsid w:val="00DB5D2D"/>
    <w:rsid w:val="00DB62BF"/>
    <w:rsid w:val="00DB639D"/>
    <w:rsid w:val="00DB7CCF"/>
    <w:rsid w:val="00DC122C"/>
    <w:rsid w:val="00DC196C"/>
    <w:rsid w:val="00DC211A"/>
    <w:rsid w:val="00DD0553"/>
    <w:rsid w:val="00DD145A"/>
    <w:rsid w:val="00DD16CB"/>
    <w:rsid w:val="00DD195C"/>
    <w:rsid w:val="00DD239E"/>
    <w:rsid w:val="00DD254E"/>
    <w:rsid w:val="00DD4A49"/>
    <w:rsid w:val="00DD64BC"/>
    <w:rsid w:val="00DD65D5"/>
    <w:rsid w:val="00DE1330"/>
    <w:rsid w:val="00DE1B4B"/>
    <w:rsid w:val="00DE2EC7"/>
    <w:rsid w:val="00DE3582"/>
    <w:rsid w:val="00DE3FBF"/>
    <w:rsid w:val="00DE498B"/>
    <w:rsid w:val="00DE59BD"/>
    <w:rsid w:val="00DF0110"/>
    <w:rsid w:val="00DF0154"/>
    <w:rsid w:val="00DF0D6C"/>
    <w:rsid w:val="00DF2572"/>
    <w:rsid w:val="00DF2600"/>
    <w:rsid w:val="00DF35D7"/>
    <w:rsid w:val="00DF3FAE"/>
    <w:rsid w:val="00DF496C"/>
    <w:rsid w:val="00DF56DD"/>
    <w:rsid w:val="00DF6843"/>
    <w:rsid w:val="00DF753D"/>
    <w:rsid w:val="00DF7837"/>
    <w:rsid w:val="00E01009"/>
    <w:rsid w:val="00E01146"/>
    <w:rsid w:val="00E01EEE"/>
    <w:rsid w:val="00E02991"/>
    <w:rsid w:val="00E03B4C"/>
    <w:rsid w:val="00E04D97"/>
    <w:rsid w:val="00E06012"/>
    <w:rsid w:val="00E07E84"/>
    <w:rsid w:val="00E12324"/>
    <w:rsid w:val="00E14827"/>
    <w:rsid w:val="00E16C5E"/>
    <w:rsid w:val="00E16F51"/>
    <w:rsid w:val="00E17301"/>
    <w:rsid w:val="00E20215"/>
    <w:rsid w:val="00E20D13"/>
    <w:rsid w:val="00E22590"/>
    <w:rsid w:val="00E22D79"/>
    <w:rsid w:val="00E256A4"/>
    <w:rsid w:val="00E25CFB"/>
    <w:rsid w:val="00E261EB"/>
    <w:rsid w:val="00E26782"/>
    <w:rsid w:val="00E2738C"/>
    <w:rsid w:val="00E27E11"/>
    <w:rsid w:val="00E27F60"/>
    <w:rsid w:val="00E308BF"/>
    <w:rsid w:val="00E31DDC"/>
    <w:rsid w:val="00E32EBC"/>
    <w:rsid w:val="00E33805"/>
    <w:rsid w:val="00E34F8E"/>
    <w:rsid w:val="00E35255"/>
    <w:rsid w:val="00E35710"/>
    <w:rsid w:val="00E35DF1"/>
    <w:rsid w:val="00E406AC"/>
    <w:rsid w:val="00E43C82"/>
    <w:rsid w:val="00E44E8E"/>
    <w:rsid w:val="00E45743"/>
    <w:rsid w:val="00E45FC2"/>
    <w:rsid w:val="00E4633F"/>
    <w:rsid w:val="00E46887"/>
    <w:rsid w:val="00E5042B"/>
    <w:rsid w:val="00E50CBE"/>
    <w:rsid w:val="00E515E0"/>
    <w:rsid w:val="00E51E31"/>
    <w:rsid w:val="00E54C68"/>
    <w:rsid w:val="00E555C2"/>
    <w:rsid w:val="00E5578D"/>
    <w:rsid w:val="00E558E4"/>
    <w:rsid w:val="00E56B47"/>
    <w:rsid w:val="00E56C8F"/>
    <w:rsid w:val="00E5769D"/>
    <w:rsid w:val="00E601A6"/>
    <w:rsid w:val="00E60EB9"/>
    <w:rsid w:val="00E61CC5"/>
    <w:rsid w:val="00E6274C"/>
    <w:rsid w:val="00E63B6A"/>
    <w:rsid w:val="00E64DC1"/>
    <w:rsid w:val="00E650CF"/>
    <w:rsid w:val="00E6513D"/>
    <w:rsid w:val="00E66D3B"/>
    <w:rsid w:val="00E717B5"/>
    <w:rsid w:val="00E72600"/>
    <w:rsid w:val="00E75E2F"/>
    <w:rsid w:val="00E765E4"/>
    <w:rsid w:val="00E76A0F"/>
    <w:rsid w:val="00E775F5"/>
    <w:rsid w:val="00E7768F"/>
    <w:rsid w:val="00E80401"/>
    <w:rsid w:val="00E81697"/>
    <w:rsid w:val="00E82053"/>
    <w:rsid w:val="00E828EF"/>
    <w:rsid w:val="00E84248"/>
    <w:rsid w:val="00E8504C"/>
    <w:rsid w:val="00E861BA"/>
    <w:rsid w:val="00E868A5"/>
    <w:rsid w:val="00E907F9"/>
    <w:rsid w:val="00E914CA"/>
    <w:rsid w:val="00E9156E"/>
    <w:rsid w:val="00E916F7"/>
    <w:rsid w:val="00E91A58"/>
    <w:rsid w:val="00E91B5D"/>
    <w:rsid w:val="00E933E7"/>
    <w:rsid w:val="00E9562D"/>
    <w:rsid w:val="00E95CDC"/>
    <w:rsid w:val="00E9681B"/>
    <w:rsid w:val="00E96C57"/>
    <w:rsid w:val="00E97328"/>
    <w:rsid w:val="00E97863"/>
    <w:rsid w:val="00EA1F03"/>
    <w:rsid w:val="00EA1F8C"/>
    <w:rsid w:val="00EA22DC"/>
    <w:rsid w:val="00EA25CF"/>
    <w:rsid w:val="00EA2D01"/>
    <w:rsid w:val="00EA2D31"/>
    <w:rsid w:val="00EA5864"/>
    <w:rsid w:val="00EB010F"/>
    <w:rsid w:val="00EB437B"/>
    <w:rsid w:val="00EB582B"/>
    <w:rsid w:val="00EB58C7"/>
    <w:rsid w:val="00EB636A"/>
    <w:rsid w:val="00EB7879"/>
    <w:rsid w:val="00EC022D"/>
    <w:rsid w:val="00EC02BA"/>
    <w:rsid w:val="00EC0D2E"/>
    <w:rsid w:val="00EC2859"/>
    <w:rsid w:val="00EC342D"/>
    <w:rsid w:val="00EC3560"/>
    <w:rsid w:val="00EC3CD3"/>
    <w:rsid w:val="00EC3E43"/>
    <w:rsid w:val="00EC46B8"/>
    <w:rsid w:val="00EC4D18"/>
    <w:rsid w:val="00EC6197"/>
    <w:rsid w:val="00EC68B8"/>
    <w:rsid w:val="00EC7159"/>
    <w:rsid w:val="00EC790E"/>
    <w:rsid w:val="00ED015C"/>
    <w:rsid w:val="00ED176E"/>
    <w:rsid w:val="00ED1797"/>
    <w:rsid w:val="00ED18EA"/>
    <w:rsid w:val="00ED19BD"/>
    <w:rsid w:val="00ED2584"/>
    <w:rsid w:val="00ED25FB"/>
    <w:rsid w:val="00ED2BAB"/>
    <w:rsid w:val="00ED39BC"/>
    <w:rsid w:val="00ED64FC"/>
    <w:rsid w:val="00ED680A"/>
    <w:rsid w:val="00ED6A49"/>
    <w:rsid w:val="00EE1EA6"/>
    <w:rsid w:val="00EE3A9D"/>
    <w:rsid w:val="00EE42D8"/>
    <w:rsid w:val="00EE4B52"/>
    <w:rsid w:val="00EE4EB9"/>
    <w:rsid w:val="00EE526D"/>
    <w:rsid w:val="00EE68E1"/>
    <w:rsid w:val="00EE6938"/>
    <w:rsid w:val="00EE7B06"/>
    <w:rsid w:val="00EF0688"/>
    <w:rsid w:val="00EF1325"/>
    <w:rsid w:val="00EF1594"/>
    <w:rsid w:val="00EF2048"/>
    <w:rsid w:val="00EF46FE"/>
    <w:rsid w:val="00EF603E"/>
    <w:rsid w:val="00EF70A1"/>
    <w:rsid w:val="00F01ECC"/>
    <w:rsid w:val="00F02DA3"/>
    <w:rsid w:val="00F05C20"/>
    <w:rsid w:val="00F06F5F"/>
    <w:rsid w:val="00F06F7D"/>
    <w:rsid w:val="00F07419"/>
    <w:rsid w:val="00F07440"/>
    <w:rsid w:val="00F10558"/>
    <w:rsid w:val="00F106F2"/>
    <w:rsid w:val="00F11600"/>
    <w:rsid w:val="00F1176A"/>
    <w:rsid w:val="00F14040"/>
    <w:rsid w:val="00F153F2"/>
    <w:rsid w:val="00F20A3E"/>
    <w:rsid w:val="00F20FD8"/>
    <w:rsid w:val="00F21AF5"/>
    <w:rsid w:val="00F21D6F"/>
    <w:rsid w:val="00F228F6"/>
    <w:rsid w:val="00F22966"/>
    <w:rsid w:val="00F22C52"/>
    <w:rsid w:val="00F22E9B"/>
    <w:rsid w:val="00F25703"/>
    <w:rsid w:val="00F2650F"/>
    <w:rsid w:val="00F2671F"/>
    <w:rsid w:val="00F2697B"/>
    <w:rsid w:val="00F272C3"/>
    <w:rsid w:val="00F27454"/>
    <w:rsid w:val="00F27FCE"/>
    <w:rsid w:val="00F30689"/>
    <w:rsid w:val="00F30A17"/>
    <w:rsid w:val="00F30BB4"/>
    <w:rsid w:val="00F31128"/>
    <w:rsid w:val="00F3191E"/>
    <w:rsid w:val="00F31A59"/>
    <w:rsid w:val="00F32068"/>
    <w:rsid w:val="00F3348E"/>
    <w:rsid w:val="00F33E91"/>
    <w:rsid w:val="00F3419D"/>
    <w:rsid w:val="00F35CA5"/>
    <w:rsid w:val="00F35DBD"/>
    <w:rsid w:val="00F362D9"/>
    <w:rsid w:val="00F37E0F"/>
    <w:rsid w:val="00F40688"/>
    <w:rsid w:val="00F417FD"/>
    <w:rsid w:val="00F41FB7"/>
    <w:rsid w:val="00F42431"/>
    <w:rsid w:val="00F42F61"/>
    <w:rsid w:val="00F431A5"/>
    <w:rsid w:val="00F440A5"/>
    <w:rsid w:val="00F45E64"/>
    <w:rsid w:val="00F50092"/>
    <w:rsid w:val="00F502D4"/>
    <w:rsid w:val="00F50F4D"/>
    <w:rsid w:val="00F518B2"/>
    <w:rsid w:val="00F5272C"/>
    <w:rsid w:val="00F52CD6"/>
    <w:rsid w:val="00F531F4"/>
    <w:rsid w:val="00F5348C"/>
    <w:rsid w:val="00F53EEE"/>
    <w:rsid w:val="00F541F9"/>
    <w:rsid w:val="00F548F5"/>
    <w:rsid w:val="00F54D55"/>
    <w:rsid w:val="00F55177"/>
    <w:rsid w:val="00F55769"/>
    <w:rsid w:val="00F55D5E"/>
    <w:rsid w:val="00F574B8"/>
    <w:rsid w:val="00F6055D"/>
    <w:rsid w:val="00F605FA"/>
    <w:rsid w:val="00F609D3"/>
    <w:rsid w:val="00F61876"/>
    <w:rsid w:val="00F63475"/>
    <w:rsid w:val="00F640BF"/>
    <w:rsid w:val="00F65AA6"/>
    <w:rsid w:val="00F65C4A"/>
    <w:rsid w:val="00F676F2"/>
    <w:rsid w:val="00F718E1"/>
    <w:rsid w:val="00F72300"/>
    <w:rsid w:val="00F72523"/>
    <w:rsid w:val="00F740F7"/>
    <w:rsid w:val="00F76411"/>
    <w:rsid w:val="00F814A7"/>
    <w:rsid w:val="00F82D0F"/>
    <w:rsid w:val="00F83349"/>
    <w:rsid w:val="00F838B4"/>
    <w:rsid w:val="00F905A4"/>
    <w:rsid w:val="00F90D07"/>
    <w:rsid w:val="00F91419"/>
    <w:rsid w:val="00F922AA"/>
    <w:rsid w:val="00F92B25"/>
    <w:rsid w:val="00F92CA8"/>
    <w:rsid w:val="00F9550C"/>
    <w:rsid w:val="00F956FC"/>
    <w:rsid w:val="00F9582D"/>
    <w:rsid w:val="00F97503"/>
    <w:rsid w:val="00F9761B"/>
    <w:rsid w:val="00F976A1"/>
    <w:rsid w:val="00FA31E2"/>
    <w:rsid w:val="00FA3375"/>
    <w:rsid w:val="00FA3CB7"/>
    <w:rsid w:val="00FA5313"/>
    <w:rsid w:val="00FA5B9D"/>
    <w:rsid w:val="00FA5DE1"/>
    <w:rsid w:val="00FB0122"/>
    <w:rsid w:val="00FB06B3"/>
    <w:rsid w:val="00FB0FA7"/>
    <w:rsid w:val="00FB25ED"/>
    <w:rsid w:val="00FB28AA"/>
    <w:rsid w:val="00FB2918"/>
    <w:rsid w:val="00FB441C"/>
    <w:rsid w:val="00FB5D71"/>
    <w:rsid w:val="00FB6A7D"/>
    <w:rsid w:val="00FB6CA8"/>
    <w:rsid w:val="00FB798A"/>
    <w:rsid w:val="00FC14FC"/>
    <w:rsid w:val="00FC2C59"/>
    <w:rsid w:val="00FC3BFB"/>
    <w:rsid w:val="00FC42CE"/>
    <w:rsid w:val="00FC4BE8"/>
    <w:rsid w:val="00FC53DC"/>
    <w:rsid w:val="00FC6330"/>
    <w:rsid w:val="00FD1812"/>
    <w:rsid w:val="00FD2FAD"/>
    <w:rsid w:val="00FD35A3"/>
    <w:rsid w:val="00FD44F6"/>
    <w:rsid w:val="00FD5A2E"/>
    <w:rsid w:val="00FD6C5B"/>
    <w:rsid w:val="00FD6DA1"/>
    <w:rsid w:val="00FD790B"/>
    <w:rsid w:val="00FE05D5"/>
    <w:rsid w:val="00FE12DA"/>
    <w:rsid w:val="00FE1952"/>
    <w:rsid w:val="00FE3A64"/>
    <w:rsid w:val="00FE3E2E"/>
    <w:rsid w:val="00FE41B8"/>
    <w:rsid w:val="00FE4905"/>
    <w:rsid w:val="00FE50CE"/>
    <w:rsid w:val="00FE5513"/>
    <w:rsid w:val="00FE6C4D"/>
    <w:rsid w:val="00FF00BC"/>
    <w:rsid w:val="00FF0411"/>
    <w:rsid w:val="00FF17CD"/>
    <w:rsid w:val="00FF2FAC"/>
    <w:rsid w:val="00FF36DF"/>
    <w:rsid w:val="00FF3718"/>
    <w:rsid w:val="00FF3A4B"/>
    <w:rsid w:val="00FF6DB9"/>
    <w:rsid w:val="00FF7F05"/>
    <w:rsid w:val="02479BAA"/>
    <w:rsid w:val="025B3EF9"/>
    <w:rsid w:val="02955405"/>
    <w:rsid w:val="02BB74E0"/>
    <w:rsid w:val="04B870A6"/>
    <w:rsid w:val="04BDD3D0"/>
    <w:rsid w:val="0536F797"/>
    <w:rsid w:val="05D883D8"/>
    <w:rsid w:val="072EB01C"/>
    <w:rsid w:val="0795A7F5"/>
    <w:rsid w:val="08083B46"/>
    <w:rsid w:val="0839CF1B"/>
    <w:rsid w:val="0B14410B"/>
    <w:rsid w:val="0BDC46F7"/>
    <w:rsid w:val="0D9D2757"/>
    <w:rsid w:val="0DA1FA94"/>
    <w:rsid w:val="0DCC8D4E"/>
    <w:rsid w:val="0E1EDC07"/>
    <w:rsid w:val="0E2D6E26"/>
    <w:rsid w:val="0E48C192"/>
    <w:rsid w:val="0E87D9ED"/>
    <w:rsid w:val="0EEDA7D2"/>
    <w:rsid w:val="0F38F7B8"/>
    <w:rsid w:val="1305CCDF"/>
    <w:rsid w:val="135720C2"/>
    <w:rsid w:val="136701D4"/>
    <w:rsid w:val="13B0DA3D"/>
    <w:rsid w:val="13D9B892"/>
    <w:rsid w:val="1436E7B8"/>
    <w:rsid w:val="15BE9F12"/>
    <w:rsid w:val="15BFFFD8"/>
    <w:rsid w:val="16824087"/>
    <w:rsid w:val="18A1A1A2"/>
    <w:rsid w:val="196FCC5E"/>
    <w:rsid w:val="1A66E7D0"/>
    <w:rsid w:val="1B97D74A"/>
    <w:rsid w:val="1BA2D98C"/>
    <w:rsid w:val="1CF1EE15"/>
    <w:rsid w:val="1D00C16F"/>
    <w:rsid w:val="1F82B86E"/>
    <w:rsid w:val="1FA9AC2D"/>
    <w:rsid w:val="20ACC162"/>
    <w:rsid w:val="21640ACE"/>
    <w:rsid w:val="21BF2CA1"/>
    <w:rsid w:val="21EAD812"/>
    <w:rsid w:val="21F09598"/>
    <w:rsid w:val="22459AC4"/>
    <w:rsid w:val="225AFF6D"/>
    <w:rsid w:val="22CB8062"/>
    <w:rsid w:val="241CCB26"/>
    <w:rsid w:val="2457C034"/>
    <w:rsid w:val="24C87B1D"/>
    <w:rsid w:val="2504EE09"/>
    <w:rsid w:val="2514FD87"/>
    <w:rsid w:val="2546EF17"/>
    <w:rsid w:val="25BBA60F"/>
    <w:rsid w:val="25E7A772"/>
    <w:rsid w:val="26C70516"/>
    <w:rsid w:val="278F60F6"/>
    <w:rsid w:val="29366C32"/>
    <w:rsid w:val="2AC701B8"/>
    <w:rsid w:val="2AF82287"/>
    <w:rsid w:val="2B20FF83"/>
    <w:rsid w:val="2C1EEEE2"/>
    <w:rsid w:val="2D1E9EF6"/>
    <w:rsid w:val="2F72BC75"/>
    <w:rsid w:val="3103FAD8"/>
    <w:rsid w:val="31C1B990"/>
    <w:rsid w:val="3386C8CD"/>
    <w:rsid w:val="33993536"/>
    <w:rsid w:val="34F579F1"/>
    <w:rsid w:val="3518B473"/>
    <w:rsid w:val="3558F01D"/>
    <w:rsid w:val="359758E5"/>
    <w:rsid w:val="36207F08"/>
    <w:rsid w:val="36E80189"/>
    <w:rsid w:val="37296204"/>
    <w:rsid w:val="378A8045"/>
    <w:rsid w:val="38C2B8A7"/>
    <w:rsid w:val="3988D4C5"/>
    <w:rsid w:val="3989CCC7"/>
    <w:rsid w:val="39B883AD"/>
    <w:rsid w:val="39C5AB75"/>
    <w:rsid w:val="3A7864BB"/>
    <w:rsid w:val="3BAD5AEB"/>
    <w:rsid w:val="3BB7C018"/>
    <w:rsid w:val="3C287B01"/>
    <w:rsid w:val="3CB9B4FB"/>
    <w:rsid w:val="3D183E3F"/>
    <w:rsid w:val="3D3853D2"/>
    <w:rsid w:val="3E8EEE79"/>
    <w:rsid w:val="3FF0DB48"/>
    <w:rsid w:val="40680E5C"/>
    <w:rsid w:val="42D0CE71"/>
    <w:rsid w:val="438C7F2E"/>
    <w:rsid w:val="43C9AA6A"/>
    <w:rsid w:val="43E3A61F"/>
    <w:rsid w:val="45274FD9"/>
    <w:rsid w:val="4547925A"/>
    <w:rsid w:val="45C4941E"/>
    <w:rsid w:val="47509D84"/>
    <w:rsid w:val="4750FE0B"/>
    <w:rsid w:val="477F1FE8"/>
    <w:rsid w:val="480D188A"/>
    <w:rsid w:val="49979293"/>
    <w:rsid w:val="4998C0B7"/>
    <w:rsid w:val="4A90969F"/>
    <w:rsid w:val="4B17A839"/>
    <w:rsid w:val="4B881ECD"/>
    <w:rsid w:val="4BAF9275"/>
    <w:rsid w:val="4BED2741"/>
    <w:rsid w:val="4C3DB4F7"/>
    <w:rsid w:val="4DB87A42"/>
    <w:rsid w:val="4E3241DB"/>
    <w:rsid w:val="50462410"/>
    <w:rsid w:val="50E8125C"/>
    <w:rsid w:val="51AE8587"/>
    <w:rsid w:val="52EE1C79"/>
    <w:rsid w:val="530C30EB"/>
    <w:rsid w:val="535999D6"/>
    <w:rsid w:val="53887AE5"/>
    <w:rsid w:val="54CCB8BA"/>
    <w:rsid w:val="55361274"/>
    <w:rsid w:val="5592CFFF"/>
    <w:rsid w:val="55F945DF"/>
    <w:rsid w:val="56263869"/>
    <w:rsid w:val="5718840F"/>
    <w:rsid w:val="5744D368"/>
    <w:rsid w:val="5775D912"/>
    <w:rsid w:val="5791E9B3"/>
    <w:rsid w:val="57ACA5A4"/>
    <w:rsid w:val="57DAF9E0"/>
    <w:rsid w:val="584A2CE6"/>
    <w:rsid w:val="585015C0"/>
    <w:rsid w:val="597F76F1"/>
    <w:rsid w:val="59D2D742"/>
    <w:rsid w:val="5B5A36E6"/>
    <w:rsid w:val="5B97D7C7"/>
    <w:rsid w:val="5C5A51B2"/>
    <w:rsid w:val="5CC83F7F"/>
    <w:rsid w:val="60F1FA4B"/>
    <w:rsid w:val="61269500"/>
    <w:rsid w:val="6230FA37"/>
    <w:rsid w:val="62C6BB82"/>
    <w:rsid w:val="62F4C1E8"/>
    <w:rsid w:val="6311E025"/>
    <w:rsid w:val="648F1074"/>
    <w:rsid w:val="65F51B0D"/>
    <w:rsid w:val="660C48AC"/>
    <w:rsid w:val="66DE2CF7"/>
    <w:rsid w:val="686461CB"/>
    <w:rsid w:val="686CD9B5"/>
    <w:rsid w:val="68A42D32"/>
    <w:rsid w:val="68EC6108"/>
    <w:rsid w:val="6935FD06"/>
    <w:rsid w:val="69A255F5"/>
    <w:rsid w:val="6A411022"/>
    <w:rsid w:val="6A43896B"/>
    <w:rsid w:val="6ADDC4B6"/>
    <w:rsid w:val="6D5DD3EB"/>
    <w:rsid w:val="6D98BDD5"/>
    <w:rsid w:val="6D9F0C31"/>
    <w:rsid w:val="6E18F7CE"/>
    <w:rsid w:val="6ED5D8F6"/>
    <w:rsid w:val="6EDD93AB"/>
    <w:rsid w:val="6F058CE6"/>
    <w:rsid w:val="6F0BFF3B"/>
    <w:rsid w:val="6FC4C5D5"/>
    <w:rsid w:val="72175360"/>
    <w:rsid w:val="723E1A67"/>
    <w:rsid w:val="733D28A0"/>
    <w:rsid w:val="737EFA01"/>
    <w:rsid w:val="748C84CF"/>
    <w:rsid w:val="75C8E13A"/>
    <w:rsid w:val="772FF583"/>
    <w:rsid w:val="78506A0C"/>
    <w:rsid w:val="7869B9FD"/>
    <w:rsid w:val="7A24A869"/>
    <w:rsid w:val="7AAE47C1"/>
    <w:rsid w:val="7AF5212B"/>
    <w:rsid w:val="7B824F74"/>
    <w:rsid w:val="7BCBF810"/>
    <w:rsid w:val="7C6E309A"/>
    <w:rsid w:val="7CF0CAA0"/>
    <w:rsid w:val="7DE70FFD"/>
    <w:rsid w:val="7EDEE4AD"/>
    <w:rsid w:val="7EF91E20"/>
    <w:rsid w:val="7EFA2C89"/>
    <w:rsid w:val="7F5DB64A"/>
    <w:rsid w:val="7FC5B75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E819EE"/>
  <w15:docId w15:val="{6E477E48-823B-194C-A4D6-85C0BB564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17C06"/>
    <w:pPr>
      <w:spacing w:after="120" w:line="276" w:lineRule="auto"/>
    </w:pPr>
    <w:rPr>
      <w:rFonts w:ascii="Calibri" w:hAnsi="Calibri"/>
      <w:sz w:val="22"/>
      <w:szCs w:val="24"/>
      <w:lang w:eastAsia="en-GB"/>
    </w:rPr>
  </w:style>
  <w:style w:type="paragraph" w:styleId="Heading1">
    <w:name w:val="heading 1"/>
    <w:next w:val="Normal"/>
    <w:link w:val="Heading1Char"/>
    <w:uiPriority w:val="9"/>
    <w:qFormat/>
    <w:rsid w:val="00743EFC"/>
    <w:pPr>
      <w:keepNext/>
      <w:pageBreakBefore/>
      <w:numPr>
        <w:numId w:val="10"/>
      </w:numPr>
      <w:pBdr>
        <w:bottom w:val="single" w:sz="4" w:space="1" w:color="004F83"/>
      </w:pBdr>
      <w:spacing w:after="480"/>
      <w:outlineLvl w:val="0"/>
    </w:pPr>
    <w:rPr>
      <w:rFonts w:ascii="Corbel" w:hAnsi="Corbel" w:cs="Arial"/>
      <w:b/>
      <w:bCs/>
      <w:color w:val="004F83"/>
      <w:kern w:val="32"/>
      <w:sz w:val="40"/>
      <w:szCs w:val="32"/>
      <w:lang w:eastAsia="en-US"/>
      <w14:numForm w14:val="lining"/>
    </w:rPr>
  </w:style>
  <w:style w:type="paragraph" w:styleId="Heading2">
    <w:name w:val="heading 2"/>
    <w:basedOn w:val="Heading1"/>
    <w:next w:val="Normal"/>
    <w:qFormat/>
    <w:rsid w:val="004D7365"/>
    <w:pPr>
      <w:keepLines/>
      <w:pageBreakBefore w:val="0"/>
      <w:numPr>
        <w:ilvl w:val="1"/>
      </w:numPr>
      <w:pBdr>
        <w:bottom w:val="none" w:sz="0" w:space="0" w:color="auto"/>
      </w:pBdr>
      <w:spacing w:before="120" w:after="360"/>
      <w:ind w:left="576"/>
      <w:outlineLvl w:val="1"/>
    </w:pPr>
    <w:rPr>
      <w:rFonts w:ascii="Open Sans SemiBold" w:hAnsi="Open Sans SemiBold"/>
      <w:bCs w:val="0"/>
      <w:iCs/>
      <w:sz w:val="28"/>
      <w:szCs w:val="28"/>
    </w:rPr>
  </w:style>
  <w:style w:type="paragraph" w:styleId="Heading3">
    <w:name w:val="heading 3"/>
    <w:basedOn w:val="Normal"/>
    <w:next w:val="Normal"/>
    <w:qFormat/>
    <w:rsid w:val="00743EFC"/>
    <w:pPr>
      <w:keepNext/>
      <w:numPr>
        <w:ilvl w:val="2"/>
        <w:numId w:val="10"/>
      </w:numPr>
      <w:spacing w:before="240"/>
      <w:outlineLvl w:val="2"/>
    </w:pPr>
    <w:rPr>
      <w:rFonts w:ascii="Corbel" w:hAnsi="Corbel" w:cs="Arial"/>
      <w:b/>
      <w:bCs/>
      <w:color w:val="004F83"/>
      <w:szCs w:val="26"/>
      <w14:numForm w14:val="lining"/>
    </w:rPr>
  </w:style>
  <w:style w:type="paragraph" w:styleId="Heading4">
    <w:name w:val="heading 4"/>
    <w:basedOn w:val="Normal"/>
    <w:next w:val="Normal"/>
    <w:rsid w:val="00743EFC"/>
    <w:pPr>
      <w:keepNext/>
      <w:numPr>
        <w:ilvl w:val="3"/>
        <w:numId w:val="10"/>
      </w:numPr>
      <w:spacing w:before="120"/>
      <w:outlineLvl w:val="3"/>
    </w:pPr>
    <w:rPr>
      <w:rFonts w:ascii="Corbel" w:hAnsi="Corbel"/>
      <w:b/>
      <w:bCs/>
      <w:i/>
      <w:szCs w:val="28"/>
      <w14:numForm w14:val="lining"/>
    </w:rPr>
  </w:style>
  <w:style w:type="paragraph" w:styleId="Heading5">
    <w:name w:val="heading 5"/>
    <w:basedOn w:val="Normal"/>
    <w:next w:val="Normal"/>
    <w:rsid w:val="00743EFC"/>
    <w:pPr>
      <w:keepNext/>
      <w:numPr>
        <w:ilvl w:val="4"/>
        <w:numId w:val="10"/>
      </w:numPr>
      <w:spacing w:before="60" w:after="60"/>
      <w:outlineLvl w:val="4"/>
    </w:pPr>
    <w:rPr>
      <w:rFonts w:ascii="Corbel" w:hAnsi="Corbel"/>
      <w:bCs/>
      <w:i/>
      <w:iCs/>
      <w:szCs w:val="26"/>
      <w14:numForm w14:val="lining"/>
    </w:rPr>
  </w:style>
  <w:style w:type="paragraph" w:styleId="Heading6">
    <w:name w:val="heading 6"/>
    <w:basedOn w:val="Normal"/>
    <w:next w:val="Normal"/>
    <w:link w:val="Heading6Char"/>
    <w:uiPriority w:val="9"/>
    <w:semiHidden/>
    <w:unhideWhenUsed/>
    <w:rsid w:val="00743EFC"/>
    <w:pPr>
      <w:keepNext/>
      <w:keepLines/>
      <w:numPr>
        <w:ilvl w:val="5"/>
        <w:numId w:val="10"/>
      </w:numPr>
      <w:spacing w:before="40" w:after="0"/>
      <w:outlineLvl w:val="5"/>
    </w:pPr>
    <w:rPr>
      <w:rFonts w:asciiTheme="majorHAnsi" w:eastAsiaTheme="majorEastAsia" w:hAnsiTheme="majorHAnsi" w:cstheme="majorBidi"/>
      <w:color w:val="00274B" w:themeColor="accent1" w:themeShade="7F"/>
    </w:rPr>
  </w:style>
  <w:style w:type="paragraph" w:styleId="Heading7">
    <w:name w:val="heading 7"/>
    <w:basedOn w:val="Normal"/>
    <w:next w:val="Normal"/>
    <w:link w:val="Heading7Char"/>
    <w:uiPriority w:val="9"/>
    <w:semiHidden/>
    <w:unhideWhenUsed/>
    <w:qFormat/>
    <w:rsid w:val="00743EFC"/>
    <w:pPr>
      <w:keepNext/>
      <w:keepLines/>
      <w:numPr>
        <w:ilvl w:val="6"/>
        <w:numId w:val="10"/>
      </w:numPr>
      <w:spacing w:before="40" w:after="0"/>
      <w:outlineLvl w:val="6"/>
    </w:pPr>
    <w:rPr>
      <w:rFonts w:asciiTheme="majorHAnsi" w:eastAsiaTheme="majorEastAsia" w:hAnsiTheme="majorHAnsi" w:cstheme="majorBidi"/>
      <w:i/>
      <w:iCs/>
      <w:color w:val="00274B" w:themeColor="accent1" w:themeShade="7F"/>
    </w:rPr>
  </w:style>
  <w:style w:type="paragraph" w:styleId="Heading8">
    <w:name w:val="heading 8"/>
    <w:basedOn w:val="Normal"/>
    <w:next w:val="Normal"/>
    <w:link w:val="Heading8Char"/>
    <w:uiPriority w:val="9"/>
    <w:semiHidden/>
    <w:unhideWhenUsed/>
    <w:qFormat/>
    <w:rsid w:val="00743EFC"/>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3EFC"/>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Title"/>
    <w:next w:val="Normal"/>
    <w:link w:val="SubtitleChar"/>
    <w:uiPriority w:val="11"/>
    <w:qFormat/>
    <w:rsid w:val="00B72C06"/>
    <w:pPr>
      <w:numPr>
        <w:ilvl w:val="1"/>
      </w:numPr>
      <w:spacing w:after="840"/>
    </w:pPr>
    <w:rPr>
      <w:iCs/>
      <w:color w:val="000000" w:themeColor="text1"/>
      <w:kern w:val="0"/>
      <w:sz w:val="56"/>
      <w:szCs w:val="24"/>
    </w:rPr>
  </w:style>
  <w:style w:type="paragraph" w:customStyle="1" w:styleId="ReportDate">
    <w:name w:val="ReportDate"/>
    <w:basedOn w:val="Normal"/>
    <w:rsid w:val="0045759D"/>
    <w:pPr>
      <w:contextualSpacing/>
    </w:pPr>
    <w:rPr>
      <w:rFonts w:ascii="Corbel" w:hAnsi="Corbel"/>
      <w:b/>
      <w:color w:val="FFFFFF" w:themeColor="background1"/>
      <w:spacing w:val="-8"/>
      <w:kern w:val="22"/>
      <w:sz w:val="40"/>
      <w14:numForm w14:val="lining"/>
    </w:rPr>
  </w:style>
  <w:style w:type="paragraph" w:customStyle="1" w:styleId="Heading1a">
    <w:name w:val="Heading 1a"/>
    <w:basedOn w:val="Heading1"/>
    <w:next w:val="Normal"/>
    <w:qFormat/>
    <w:rsid w:val="00357482"/>
    <w:pPr>
      <w:numPr>
        <w:numId w:val="0"/>
      </w:numPr>
      <w:outlineLvl w:val="9"/>
    </w:pPr>
    <w:rPr>
      <w:bCs w:val="0"/>
    </w:rPr>
  </w:style>
  <w:style w:type="paragraph" w:customStyle="1" w:styleId="Heading2a">
    <w:name w:val="Heading 2a"/>
    <w:basedOn w:val="Heading2"/>
    <w:next w:val="Normal"/>
    <w:rsid w:val="00357482"/>
    <w:pPr>
      <w:numPr>
        <w:ilvl w:val="0"/>
        <w:numId w:val="0"/>
      </w:numPr>
      <w:outlineLvl w:val="9"/>
    </w:pPr>
  </w:style>
  <w:style w:type="paragraph" w:customStyle="1" w:styleId="Heading3a">
    <w:name w:val="Heading 3a"/>
    <w:basedOn w:val="Heading3"/>
    <w:next w:val="Normal"/>
    <w:rsid w:val="00357482"/>
    <w:pPr>
      <w:numPr>
        <w:ilvl w:val="0"/>
        <w:numId w:val="0"/>
      </w:numPr>
      <w:outlineLvl w:val="9"/>
    </w:pPr>
  </w:style>
  <w:style w:type="paragraph" w:styleId="Header">
    <w:name w:val="header"/>
    <w:basedOn w:val="Normal"/>
    <w:semiHidden/>
    <w:rsid w:val="00D20FD9"/>
    <w:pPr>
      <w:tabs>
        <w:tab w:val="right" w:pos="9000"/>
      </w:tabs>
    </w:pPr>
    <w:rPr>
      <w:sz w:val="18"/>
    </w:rPr>
  </w:style>
  <w:style w:type="paragraph" w:styleId="Footer">
    <w:name w:val="footer"/>
    <w:basedOn w:val="Normal"/>
    <w:link w:val="FooterChar"/>
    <w:autoRedefine/>
    <w:uiPriority w:val="99"/>
    <w:qFormat/>
    <w:rsid w:val="00B72C06"/>
    <w:pPr>
      <w:tabs>
        <w:tab w:val="right" w:pos="9000"/>
      </w:tabs>
    </w:pPr>
    <w:rPr>
      <w:rFonts w:ascii="Corbel" w:hAnsi="Corbel"/>
      <w:sz w:val="18"/>
      <w14:numForm w14:val="lining"/>
      <w14:numSpacing w14:val="tabular"/>
    </w:rPr>
  </w:style>
  <w:style w:type="character" w:styleId="PageNumber">
    <w:name w:val="page number"/>
    <w:basedOn w:val="DefaultParagraphFont"/>
    <w:semiHidden/>
    <w:qFormat/>
    <w:rsid w:val="00F55769"/>
    <w:rPr>
      <w:rFonts w:ascii="Corbel" w:hAnsi="Corbel"/>
      <w:b/>
      <w:i w:val="0"/>
      <w:sz w:val="20"/>
      <w:bdr w:val="none" w:sz="0" w:space="0" w:color="auto"/>
      <w14:ligatures w14:val="none"/>
      <w14:numForm w14:val="lining"/>
      <w14:numSpacing w14:val="default"/>
      <w14:cntxtAlts w14:val="0"/>
    </w:rPr>
  </w:style>
  <w:style w:type="paragraph" w:customStyle="1" w:styleId="TableText">
    <w:name w:val="TableText"/>
    <w:basedOn w:val="Normal"/>
    <w:rsid w:val="00D20FD9"/>
    <w:pPr>
      <w:keepNext/>
      <w:spacing w:before="60" w:after="60"/>
    </w:pPr>
    <w:rPr>
      <w:sz w:val="21"/>
      <w:szCs w:val="21"/>
    </w:rPr>
  </w:style>
  <w:style w:type="paragraph" w:customStyle="1" w:styleId="TableListNotesSpace">
    <w:name w:val="TableListNotes+Space"/>
    <w:basedOn w:val="TableText"/>
    <w:next w:val="Normal"/>
    <w:rsid w:val="00F31128"/>
    <w:pPr>
      <w:keepNext w:val="0"/>
      <w:keepLines/>
      <w:spacing w:before="0" w:after="360"/>
      <w:ind w:left="170" w:hanging="170"/>
    </w:pPr>
    <w:rPr>
      <w:sz w:val="18"/>
      <w:szCs w:val="18"/>
    </w:rPr>
  </w:style>
  <w:style w:type="paragraph" w:customStyle="1" w:styleId="TableListNotes">
    <w:name w:val="TableListNotes"/>
    <w:basedOn w:val="TableListNotesSpace"/>
    <w:rsid w:val="00F31128"/>
    <w:pPr>
      <w:keepNext/>
      <w:spacing w:after="0"/>
    </w:pPr>
  </w:style>
  <w:style w:type="paragraph" w:customStyle="1" w:styleId="TableName">
    <w:name w:val="TableName"/>
    <w:basedOn w:val="TableText"/>
    <w:rsid w:val="0045759D"/>
    <w:pPr>
      <w:pBdr>
        <w:top w:val="single" w:sz="4" w:space="1" w:color="004F83"/>
      </w:pBdr>
      <w:tabs>
        <w:tab w:val="left" w:pos="1080"/>
      </w:tabs>
      <w:spacing w:before="120" w:after="120"/>
      <w:ind w:left="1080" w:hanging="1080"/>
    </w:pPr>
    <w:rPr>
      <w:rFonts w:ascii="Corbel" w:hAnsi="Corbel"/>
      <w:b/>
      <w:bCs/>
      <w:color w:val="004F83"/>
      <w:sz w:val="22"/>
      <w14:numForm w14:val="lining"/>
    </w:rPr>
  </w:style>
  <w:style w:type="paragraph" w:customStyle="1" w:styleId="TableHeading">
    <w:name w:val="TableHeading"/>
    <w:basedOn w:val="TableText"/>
    <w:rsid w:val="002B1B9F"/>
    <w:rPr>
      <w:b/>
      <w:bCs/>
      <w:color w:val="004F83"/>
    </w:rPr>
  </w:style>
  <w:style w:type="paragraph" w:customStyle="1" w:styleId="TableBullet">
    <w:name w:val="TableBullet"/>
    <w:basedOn w:val="TableText"/>
    <w:rsid w:val="00D20FD9"/>
    <w:pPr>
      <w:numPr>
        <w:numId w:val="1"/>
      </w:numPr>
      <w:tabs>
        <w:tab w:val="clear" w:pos="360"/>
        <w:tab w:val="left" w:pos="216"/>
      </w:tabs>
      <w:ind w:left="216" w:hanging="216"/>
    </w:pPr>
  </w:style>
  <w:style w:type="paragraph" w:customStyle="1" w:styleId="TableDash">
    <w:name w:val="TableDash"/>
    <w:basedOn w:val="TableText"/>
    <w:rsid w:val="00D20FD9"/>
    <w:pPr>
      <w:numPr>
        <w:numId w:val="2"/>
      </w:numPr>
      <w:tabs>
        <w:tab w:val="clear" w:pos="216"/>
        <w:tab w:val="num" w:pos="432"/>
      </w:tabs>
    </w:pPr>
  </w:style>
  <w:style w:type="paragraph" w:styleId="Quote">
    <w:name w:val="Quote"/>
    <w:basedOn w:val="Normal"/>
    <w:rsid w:val="00D20FD9"/>
    <w:pPr>
      <w:ind w:left="720" w:right="720"/>
    </w:pPr>
    <w:rPr>
      <w:sz w:val="20"/>
    </w:rPr>
  </w:style>
  <w:style w:type="paragraph" w:customStyle="1" w:styleId="References">
    <w:name w:val="References"/>
    <w:basedOn w:val="Normal"/>
    <w:rsid w:val="00BD346C"/>
    <w:pPr>
      <w:keepLines/>
      <w:ind w:left="720" w:hanging="720"/>
    </w:pPr>
  </w:style>
  <w:style w:type="character" w:customStyle="1" w:styleId="FooterChar">
    <w:name w:val="Footer Char"/>
    <w:basedOn w:val="DefaultParagraphFont"/>
    <w:link w:val="Footer"/>
    <w:uiPriority w:val="99"/>
    <w:rsid w:val="00B72C06"/>
    <w:rPr>
      <w:rFonts w:ascii="Corbel" w:hAnsi="Corbel"/>
      <w:color w:val="000000"/>
      <w:sz w:val="18"/>
      <w14:numForm w14:val="lining"/>
      <w14:numSpacing w14:val="tabular"/>
    </w:rPr>
  </w:style>
  <w:style w:type="paragraph" w:styleId="FootnoteText">
    <w:name w:val="footnote text"/>
    <w:basedOn w:val="Normal"/>
    <w:semiHidden/>
    <w:rsid w:val="00D20FD9"/>
    <w:pPr>
      <w:ind w:left="360" w:hanging="360"/>
    </w:pPr>
    <w:rPr>
      <w:sz w:val="20"/>
    </w:rPr>
  </w:style>
  <w:style w:type="character" w:styleId="FootnoteReference">
    <w:name w:val="footnote reference"/>
    <w:basedOn w:val="DefaultParagraphFont"/>
    <w:semiHidden/>
    <w:rsid w:val="00D20FD9"/>
    <w:rPr>
      <w:vertAlign w:val="superscript"/>
    </w:rPr>
  </w:style>
  <w:style w:type="paragraph" w:styleId="TOC1">
    <w:name w:val="toc 1"/>
    <w:basedOn w:val="Normal"/>
    <w:next w:val="Normal"/>
    <w:autoRedefine/>
    <w:uiPriority w:val="39"/>
    <w:rsid w:val="00886C39"/>
    <w:pPr>
      <w:tabs>
        <w:tab w:val="left" w:pos="397"/>
        <w:tab w:val="right" w:leader="dot" w:pos="9016"/>
      </w:tabs>
      <w:spacing w:before="120" w:after="60"/>
      <w:ind w:left="720" w:right="720" w:hanging="720"/>
    </w:pPr>
    <w:rPr>
      <w:b/>
      <w:bCs/>
      <w:noProof/>
    </w:rPr>
  </w:style>
  <w:style w:type="paragraph" w:styleId="TOC2">
    <w:name w:val="toc 2"/>
    <w:basedOn w:val="Normal"/>
    <w:next w:val="Normal"/>
    <w:autoRedefine/>
    <w:uiPriority w:val="39"/>
    <w:rsid w:val="004A1D76"/>
    <w:pPr>
      <w:tabs>
        <w:tab w:val="left" w:pos="794"/>
        <w:tab w:val="left" w:pos="851"/>
        <w:tab w:val="left" w:pos="964"/>
        <w:tab w:val="left" w:pos="1021"/>
        <w:tab w:val="right" w:leader="dot" w:pos="9016"/>
      </w:tabs>
      <w:spacing w:before="120" w:after="60"/>
      <w:ind w:left="1117" w:right="720" w:hanging="720"/>
    </w:pPr>
  </w:style>
  <w:style w:type="paragraph" w:styleId="TOC3">
    <w:name w:val="toc 3"/>
    <w:basedOn w:val="Normal"/>
    <w:next w:val="Normal"/>
    <w:autoRedefine/>
    <w:uiPriority w:val="39"/>
    <w:rsid w:val="007416A9"/>
    <w:pPr>
      <w:tabs>
        <w:tab w:val="left" w:pos="1247"/>
        <w:tab w:val="right" w:leader="dot" w:pos="9016"/>
      </w:tabs>
      <w:spacing w:after="20"/>
      <w:ind w:left="1588" w:right="720" w:hanging="794"/>
    </w:pPr>
  </w:style>
  <w:style w:type="paragraph" w:styleId="TableofFigures">
    <w:name w:val="table of figures"/>
    <w:basedOn w:val="Normal"/>
    <w:next w:val="Normal"/>
    <w:uiPriority w:val="99"/>
    <w:rsid w:val="007754ED"/>
    <w:pPr>
      <w:tabs>
        <w:tab w:val="left" w:pos="1080"/>
        <w:tab w:val="right" w:leader="dot" w:pos="9000"/>
      </w:tabs>
      <w:ind w:left="1080" w:right="720" w:hangingChars="450" w:hanging="1080"/>
    </w:pPr>
  </w:style>
  <w:style w:type="paragraph" w:customStyle="1" w:styleId="Dash">
    <w:name w:val="Dash"/>
    <w:basedOn w:val="Normal"/>
    <w:rsid w:val="00D20FD9"/>
    <w:pPr>
      <w:numPr>
        <w:numId w:val="3"/>
      </w:numPr>
      <w:tabs>
        <w:tab w:val="clear" w:pos="216"/>
        <w:tab w:val="left" w:pos="720"/>
      </w:tabs>
      <w:ind w:left="720" w:hanging="360"/>
    </w:pPr>
  </w:style>
  <w:style w:type="paragraph" w:customStyle="1" w:styleId="DashLast">
    <w:name w:val="DashLast"/>
    <w:basedOn w:val="Dash"/>
    <w:rsid w:val="00D20FD9"/>
  </w:style>
  <w:style w:type="paragraph" w:customStyle="1" w:styleId="DashLastSpace">
    <w:name w:val="DashLast+Space"/>
    <w:basedOn w:val="DashLast"/>
    <w:rsid w:val="00D20FD9"/>
    <w:pPr>
      <w:spacing w:after="240"/>
    </w:pPr>
  </w:style>
  <w:style w:type="paragraph" w:customStyle="1" w:styleId="NormalBeforeBullet">
    <w:name w:val="NormalBeforeBullet"/>
    <w:basedOn w:val="Normal"/>
    <w:qFormat/>
    <w:rsid w:val="00D20FD9"/>
    <w:pPr>
      <w:keepNext/>
    </w:pPr>
  </w:style>
  <w:style w:type="paragraph" w:customStyle="1" w:styleId="BoxText">
    <w:name w:val="BoxText"/>
    <w:basedOn w:val="Normal"/>
    <w:qFormat/>
    <w:rsid w:val="00A51861"/>
    <w:pPr>
      <w:pBdr>
        <w:top w:val="single" w:sz="4" w:space="4" w:color="004F83"/>
        <w:left w:val="single" w:sz="4" w:space="4" w:color="004F83"/>
        <w:bottom w:val="single" w:sz="4" w:space="4" w:color="004F83"/>
        <w:right w:val="single" w:sz="4" w:space="4" w:color="004F83"/>
      </w:pBdr>
    </w:pPr>
  </w:style>
  <w:style w:type="paragraph" w:customStyle="1" w:styleId="BoxNotes">
    <w:name w:val="BoxNotes"/>
    <w:basedOn w:val="BoxText"/>
    <w:rsid w:val="00D20FD9"/>
    <w:pPr>
      <w:spacing w:before="120" w:after="60"/>
    </w:pPr>
    <w:rPr>
      <w:sz w:val="18"/>
    </w:rPr>
  </w:style>
  <w:style w:type="paragraph" w:customStyle="1" w:styleId="BoxName">
    <w:name w:val="BoxName"/>
    <w:basedOn w:val="BoxText"/>
    <w:rsid w:val="0018429B"/>
    <w:pPr>
      <w:keepNext/>
      <w:shd w:val="clear" w:color="auto" w:fill="004F83"/>
      <w:spacing w:before="180"/>
      <w:ind w:left="1080" w:hanging="1080"/>
    </w:pPr>
    <w:rPr>
      <w:rFonts w:ascii="Corbel" w:hAnsi="Corbel"/>
      <w:b/>
      <w:bCs/>
      <w:color w:val="FFFFFF" w:themeColor="background1"/>
      <w:sz w:val="24"/>
    </w:rPr>
  </w:style>
  <w:style w:type="paragraph" w:customStyle="1" w:styleId="BoxHeading">
    <w:name w:val="BoxHeading"/>
    <w:basedOn w:val="BoxText"/>
    <w:rsid w:val="0018429B"/>
    <w:pPr>
      <w:keepNext/>
      <w:spacing w:before="120" w:after="60"/>
    </w:pPr>
    <w:rPr>
      <w:rFonts w:ascii="Corbel" w:hAnsi="Corbel"/>
      <w:b/>
      <w:bCs/>
      <w:color w:val="004F83"/>
    </w:rPr>
  </w:style>
  <w:style w:type="paragraph" w:customStyle="1" w:styleId="BoxBullet">
    <w:name w:val="BoxBullet"/>
    <w:basedOn w:val="BoxText"/>
    <w:rsid w:val="00A9331B"/>
    <w:pPr>
      <w:numPr>
        <w:numId w:val="7"/>
      </w:numPr>
    </w:pPr>
  </w:style>
  <w:style w:type="paragraph" w:customStyle="1" w:styleId="BoxDash">
    <w:name w:val="BoxDash"/>
    <w:basedOn w:val="BoxText"/>
    <w:rsid w:val="00D20FD9"/>
    <w:pPr>
      <w:tabs>
        <w:tab w:val="left" w:pos="360"/>
        <w:tab w:val="left" w:pos="720"/>
      </w:tabs>
      <w:ind w:left="720" w:hanging="720"/>
    </w:pPr>
  </w:style>
  <w:style w:type="paragraph" w:styleId="TOC4">
    <w:name w:val="toc 4"/>
    <w:basedOn w:val="Normal"/>
    <w:next w:val="Normal"/>
    <w:autoRedefine/>
    <w:semiHidden/>
    <w:rsid w:val="00D20FD9"/>
    <w:pPr>
      <w:tabs>
        <w:tab w:val="right" w:leader="dot" w:pos="9016"/>
      </w:tabs>
      <w:ind w:left="2160" w:right="720"/>
    </w:pPr>
    <w:rPr>
      <w:noProof/>
    </w:rPr>
  </w:style>
  <w:style w:type="paragraph" w:customStyle="1" w:styleId="TableNotesSpace">
    <w:name w:val="TableNotes+Space"/>
    <w:basedOn w:val="TableListNotesSpace"/>
    <w:next w:val="Normal"/>
    <w:rsid w:val="00192A9D"/>
  </w:style>
  <w:style w:type="paragraph" w:customStyle="1" w:styleId="TableNotes">
    <w:name w:val="TableNotes"/>
    <w:basedOn w:val="TableNotesSpace"/>
    <w:rsid w:val="00192A9D"/>
    <w:pPr>
      <w:spacing w:after="0"/>
    </w:pPr>
  </w:style>
  <w:style w:type="table" w:styleId="TableGrid">
    <w:name w:val="Table Grid"/>
    <w:basedOn w:val="TableNormal"/>
    <w:uiPriority w:val="59"/>
    <w:rsid w:val="00BB1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uterCode">
    <w:name w:val="ComputerCode"/>
    <w:basedOn w:val="Normal"/>
    <w:rsid w:val="00773806"/>
    <w:pPr>
      <w:ind w:left="567"/>
      <w:contextualSpacing/>
    </w:pPr>
    <w:rPr>
      <w:rFonts w:ascii="Courier New" w:hAnsi="Courier New"/>
      <w:sz w:val="20"/>
    </w:rPr>
  </w:style>
  <w:style w:type="paragraph" w:customStyle="1" w:styleId="BulletChecklist">
    <w:name w:val="BulletChecklist"/>
    <w:basedOn w:val="Normal"/>
    <w:rsid w:val="00A1505E"/>
    <w:pPr>
      <w:numPr>
        <w:numId w:val="5"/>
      </w:numPr>
      <w:ind w:left="360"/>
    </w:pPr>
    <w:rPr>
      <w:noProof/>
    </w:rPr>
  </w:style>
  <w:style w:type="paragraph" w:customStyle="1" w:styleId="ImprintText">
    <w:name w:val="ImprintText"/>
    <w:basedOn w:val="Normal"/>
    <w:rsid w:val="001D4D1F"/>
    <w:rPr>
      <w:sz w:val="20"/>
    </w:rPr>
  </w:style>
  <w:style w:type="paragraph" w:customStyle="1" w:styleId="TableTextDecimalAlign">
    <w:name w:val="TableTextDecimalAlign"/>
    <w:basedOn w:val="TableText"/>
    <w:rsid w:val="009C7BA5"/>
    <w:pPr>
      <w:tabs>
        <w:tab w:val="decimal" w:pos="1119"/>
      </w:tabs>
    </w:pPr>
  </w:style>
  <w:style w:type="paragraph" w:customStyle="1" w:styleId="NormalIndent">
    <w:name w:val="NormalIndent"/>
    <w:basedOn w:val="Normal"/>
    <w:rsid w:val="008D32BA"/>
    <w:pPr>
      <w:ind w:left="357"/>
    </w:pPr>
  </w:style>
  <w:style w:type="paragraph" w:styleId="Title">
    <w:name w:val="Title"/>
    <w:next w:val="Subtitle"/>
    <w:link w:val="TitleChar"/>
    <w:uiPriority w:val="10"/>
    <w:qFormat/>
    <w:rsid w:val="002E37C2"/>
    <w:pPr>
      <w:spacing w:after="300"/>
      <w:contextualSpacing/>
    </w:pPr>
    <w:rPr>
      <w:rFonts w:ascii="Corbel" w:eastAsiaTheme="majorEastAsia" w:hAnsi="Corbel" w:cs="Times New Roman (Headings CS)"/>
      <w:b/>
      <w:color w:val="FFFFFF" w:themeColor="background1"/>
      <w:kern w:val="28"/>
      <w:sz w:val="96"/>
      <w:szCs w:val="52"/>
      <w:lang w:eastAsia="en-US"/>
      <w14:numForm w14:val="lining"/>
    </w:rPr>
  </w:style>
  <w:style w:type="character" w:customStyle="1" w:styleId="TitleChar">
    <w:name w:val="Title Char"/>
    <w:basedOn w:val="DefaultParagraphFont"/>
    <w:link w:val="Title"/>
    <w:uiPriority w:val="10"/>
    <w:rsid w:val="002E37C2"/>
    <w:rPr>
      <w:rFonts w:ascii="Corbel" w:eastAsiaTheme="majorEastAsia" w:hAnsi="Corbel" w:cs="Times New Roman (Headings CS)"/>
      <w:b/>
      <w:color w:val="FFFFFF" w:themeColor="background1"/>
      <w:kern w:val="28"/>
      <w:sz w:val="96"/>
      <w:szCs w:val="52"/>
      <w:lang w:eastAsia="en-US"/>
      <w14:numForm w14:val="lining"/>
    </w:rPr>
  </w:style>
  <w:style w:type="character" w:customStyle="1" w:styleId="SubtitleChar">
    <w:name w:val="Subtitle Char"/>
    <w:basedOn w:val="DefaultParagraphFont"/>
    <w:link w:val="Subtitle"/>
    <w:uiPriority w:val="11"/>
    <w:rsid w:val="00B72C06"/>
    <w:rPr>
      <w:rFonts w:ascii="Corbel" w:eastAsiaTheme="majorEastAsia" w:hAnsi="Corbel" w:cs="Times New Roman (Headings CS)"/>
      <w:b/>
      <w:iCs/>
      <w:color w:val="000000" w:themeColor="text1"/>
      <w:sz w:val="56"/>
      <w:szCs w:val="24"/>
      <w14:numForm w14:val="lining"/>
    </w:rPr>
  </w:style>
  <w:style w:type="paragraph" w:customStyle="1" w:styleId="QuoteNumberList">
    <w:name w:val="QuoteNumberList"/>
    <w:basedOn w:val="Quote"/>
    <w:rsid w:val="00BD346C"/>
    <w:pPr>
      <w:ind w:left="1117" w:hanging="397"/>
    </w:pPr>
    <w:rPr>
      <w:noProof/>
    </w:rPr>
  </w:style>
  <w:style w:type="paragraph" w:customStyle="1" w:styleId="QuoteBullet">
    <w:name w:val="QuoteBullet"/>
    <w:basedOn w:val="Quote"/>
    <w:rsid w:val="00BD346C"/>
    <w:pPr>
      <w:numPr>
        <w:numId w:val="6"/>
      </w:numPr>
      <w:ind w:left="1117" w:hanging="397"/>
    </w:pPr>
    <w:rPr>
      <w:noProof/>
    </w:rPr>
  </w:style>
  <w:style w:type="character" w:styleId="Hyperlink">
    <w:name w:val="Hyperlink"/>
    <w:basedOn w:val="DefaultParagraphFont"/>
    <w:uiPriority w:val="99"/>
    <w:unhideWhenUsed/>
    <w:rsid w:val="00527EBF"/>
    <w:rPr>
      <w:color w:val="0563C1" w:themeColor="hyperlink"/>
      <w:u w:val="single"/>
    </w:rPr>
  </w:style>
  <w:style w:type="paragraph" w:customStyle="1" w:styleId="PullQuote">
    <w:name w:val="PullQuote"/>
    <w:basedOn w:val="Normal"/>
    <w:qFormat/>
    <w:rsid w:val="002B1B9F"/>
    <w:pPr>
      <w:ind w:left="170" w:right="340"/>
    </w:pPr>
    <w:rPr>
      <w:rFonts w:ascii="Corbel" w:hAnsi="Corbel"/>
      <w:b/>
      <w:i/>
      <w:color w:val="DA7D00"/>
      <w:sz w:val="24"/>
    </w:rPr>
  </w:style>
  <w:style w:type="table" w:customStyle="1" w:styleId="Ausvet">
    <w:name w:val="Ausvet"/>
    <w:basedOn w:val="TableNormal"/>
    <w:uiPriority w:val="99"/>
    <w:rsid w:val="00355810"/>
    <w:rPr>
      <w:rFonts w:ascii="Garamond" w:hAnsi="Garamond"/>
      <w:sz w:val="21"/>
    </w:rPr>
    <w:tblPr>
      <w:tblBorders>
        <w:top w:val="single" w:sz="2" w:space="0" w:color="004F83"/>
        <w:bottom w:val="single" w:sz="2" w:space="0" w:color="004F83"/>
        <w:insideH w:val="single" w:sz="2" w:space="0" w:color="004F83"/>
      </w:tblBorders>
    </w:tblPr>
    <w:trPr>
      <w:cantSplit/>
    </w:trPr>
    <w:tblStylePr w:type="firstRow">
      <w:tblPr/>
      <w:trPr>
        <w:cantSplit/>
        <w:tblHeader/>
      </w:trPr>
    </w:tblStylePr>
  </w:style>
  <w:style w:type="paragraph" w:styleId="Caption">
    <w:name w:val="caption"/>
    <w:basedOn w:val="Normal"/>
    <w:next w:val="Normal"/>
    <w:uiPriority w:val="35"/>
    <w:unhideWhenUsed/>
    <w:rsid w:val="00D705A1"/>
    <w:pPr>
      <w:keepNext/>
      <w:spacing w:before="120"/>
      <w:ind w:left="1077" w:hanging="1077"/>
    </w:pPr>
    <w:rPr>
      <w:rFonts w:ascii="Corbel" w:hAnsi="Corbel"/>
      <w:b/>
      <w:iCs/>
      <w:color w:val="44546A" w:themeColor="text2"/>
      <w:sz w:val="20"/>
      <w:szCs w:val="18"/>
    </w:rPr>
  </w:style>
  <w:style w:type="paragraph" w:styleId="ListParagraph">
    <w:name w:val="List Paragraph"/>
    <w:basedOn w:val="Normal"/>
    <w:uiPriority w:val="34"/>
    <w:qFormat/>
    <w:rsid w:val="000207F9"/>
    <w:pPr>
      <w:numPr>
        <w:numId w:val="8"/>
      </w:numPr>
      <w:contextualSpacing/>
    </w:pPr>
  </w:style>
  <w:style w:type="paragraph" w:styleId="ListNumber">
    <w:name w:val="List Number"/>
    <w:basedOn w:val="Normal"/>
    <w:uiPriority w:val="99"/>
    <w:unhideWhenUsed/>
    <w:rsid w:val="00F531F4"/>
    <w:pPr>
      <w:numPr>
        <w:numId w:val="4"/>
      </w:numPr>
      <w:ind w:left="357" w:hanging="357"/>
    </w:pPr>
  </w:style>
  <w:style w:type="paragraph" w:customStyle="1" w:styleId="Author">
    <w:name w:val="Author"/>
    <w:basedOn w:val="Normal"/>
    <w:qFormat/>
    <w:rsid w:val="00944D02"/>
    <w:pPr>
      <w:spacing w:before="480"/>
    </w:pPr>
    <w:rPr>
      <w:rFonts w:ascii="Corbel" w:hAnsi="Corbel"/>
      <w:b/>
      <w:spacing w:val="4"/>
      <w:sz w:val="28"/>
    </w:rPr>
  </w:style>
  <w:style w:type="character" w:customStyle="1" w:styleId="Footerunderline">
    <w:name w:val="Footer underline"/>
    <w:basedOn w:val="FooterChar"/>
    <w:uiPriority w:val="1"/>
    <w:qFormat/>
    <w:rsid w:val="00574E9A"/>
    <w:rPr>
      <w:rFonts w:ascii="Corbel" w:hAnsi="Corbel"/>
      <w:b/>
      <w:i w:val="0"/>
      <w:strike w:val="0"/>
      <w:dstrike w:val="0"/>
      <w:color w:val="FFFFFF" w:themeColor="background1"/>
      <w:spacing w:val="4"/>
      <w:position w:val="6"/>
      <w:sz w:val="18"/>
      <w:u w:val="thick" w:color="F6B818"/>
      <w:bdr w:val="none" w:sz="0" w:space="0" w:color="auto"/>
      <w14:numForm w14:val="lining"/>
      <w14:numSpacing w14:val="tabular"/>
    </w:rPr>
  </w:style>
  <w:style w:type="character" w:styleId="PlaceholderText">
    <w:name w:val="Placeholder Text"/>
    <w:basedOn w:val="DefaultParagraphFont"/>
    <w:uiPriority w:val="99"/>
    <w:semiHidden/>
    <w:rsid w:val="00B72C06"/>
    <w:rPr>
      <w:color w:val="808080"/>
    </w:rPr>
  </w:style>
  <w:style w:type="paragraph" w:styleId="BalloonText">
    <w:name w:val="Balloon Text"/>
    <w:basedOn w:val="Normal"/>
    <w:link w:val="BalloonTextChar"/>
    <w:uiPriority w:val="99"/>
    <w:semiHidden/>
    <w:unhideWhenUsed/>
    <w:rsid w:val="00C74C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CBF"/>
    <w:rPr>
      <w:rFonts w:ascii="Segoe UI" w:hAnsi="Segoe UI" w:cs="Segoe UI"/>
      <w:color w:val="000000"/>
      <w:sz w:val="18"/>
      <w:szCs w:val="18"/>
    </w:rPr>
  </w:style>
  <w:style w:type="character" w:customStyle="1" w:styleId="Heading6Char">
    <w:name w:val="Heading 6 Char"/>
    <w:basedOn w:val="DefaultParagraphFont"/>
    <w:link w:val="Heading6"/>
    <w:uiPriority w:val="9"/>
    <w:semiHidden/>
    <w:rsid w:val="00F605FA"/>
    <w:rPr>
      <w:rFonts w:asciiTheme="majorHAnsi" w:eastAsiaTheme="majorEastAsia" w:hAnsiTheme="majorHAnsi" w:cstheme="majorBidi"/>
      <w:color w:val="00274B" w:themeColor="accent1" w:themeShade="7F"/>
      <w:sz w:val="22"/>
      <w:szCs w:val="24"/>
      <w:lang w:eastAsia="en-GB"/>
    </w:rPr>
  </w:style>
  <w:style w:type="character" w:customStyle="1" w:styleId="Heading7Char">
    <w:name w:val="Heading 7 Char"/>
    <w:basedOn w:val="DefaultParagraphFont"/>
    <w:link w:val="Heading7"/>
    <w:uiPriority w:val="9"/>
    <w:semiHidden/>
    <w:rsid w:val="00F605FA"/>
    <w:rPr>
      <w:rFonts w:asciiTheme="majorHAnsi" w:eastAsiaTheme="majorEastAsia" w:hAnsiTheme="majorHAnsi" w:cstheme="majorBidi"/>
      <w:i/>
      <w:iCs/>
      <w:color w:val="00274B" w:themeColor="accent1" w:themeShade="7F"/>
      <w:sz w:val="22"/>
      <w:szCs w:val="24"/>
      <w:lang w:eastAsia="en-GB"/>
    </w:rPr>
  </w:style>
  <w:style w:type="character" w:customStyle="1" w:styleId="Heading8Char">
    <w:name w:val="Heading 8 Char"/>
    <w:basedOn w:val="DefaultParagraphFont"/>
    <w:link w:val="Heading8"/>
    <w:uiPriority w:val="9"/>
    <w:semiHidden/>
    <w:rsid w:val="00F605FA"/>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F605FA"/>
    <w:rPr>
      <w:rFonts w:asciiTheme="majorHAnsi" w:eastAsiaTheme="majorEastAsia" w:hAnsiTheme="majorHAnsi" w:cstheme="majorBidi"/>
      <w:i/>
      <w:iCs/>
      <w:color w:val="272727" w:themeColor="text1" w:themeTint="D8"/>
      <w:sz w:val="21"/>
      <w:szCs w:val="21"/>
      <w:lang w:eastAsia="en-GB"/>
    </w:rPr>
  </w:style>
  <w:style w:type="paragraph" w:styleId="Revision">
    <w:name w:val="Revision"/>
    <w:hidden/>
    <w:uiPriority w:val="99"/>
    <w:semiHidden/>
    <w:rsid w:val="00357482"/>
    <w:rPr>
      <w:rFonts w:ascii="Garamond" w:hAnsi="Garamond"/>
      <w:sz w:val="22"/>
      <w:szCs w:val="24"/>
      <w:lang w:eastAsia="en-GB"/>
    </w:rPr>
  </w:style>
  <w:style w:type="numbering" w:customStyle="1" w:styleId="CurrentList1">
    <w:name w:val="Current List1"/>
    <w:uiPriority w:val="99"/>
    <w:rsid w:val="00357482"/>
    <w:pPr>
      <w:numPr>
        <w:numId w:val="9"/>
      </w:numPr>
    </w:pPr>
  </w:style>
  <w:style w:type="numbering" w:customStyle="1" w:styleId="CurrentList2">
    <w:name w:val="Current List2"/>
    <w:uiPriority w:val="99"/>
    <w:rsid w:val="00357482"/>
    <w:pPr>
      <w:numPr>
        <w:numId w:val="11"/>
      </w:numPr>
    </w:pPr>
  </w:style>
  <w:style w:type="numbering" w:customStyle="1" w:styleId="CurrentList3">
    <w:name w:val="Current List3"/>
    <w:uiPriority w:val="99"/>
    <w:rsid w:val="00357482"/>
    <w:pPr>
      <w:numPr>
        <w:numId w:val="12"/>
      </w:numPr>
    </w:pPr>
  </w:style>
  <w:style w:type="numbering" w:customStyle="1" w:styleId="CurrentList4">
    <w:name w:val="Current List4"/>
    <w:uiPriority w:val="99"/>
    <w:rsid w:val="00357482"/>
    <w:pPr>
      <w:numPr>
        <w:numId w:val="13"/>
      </w:numPr>
    </w:pPr>
  </w:style>
  <w:style w:type="character" w:styleId="CommentReference">
    <w:name w:val="annotation reference"/>
    <w:basedOn w:val="DefaultParagraphFont"/>
    <w:uiPriority w:val="99"/>
    <w:semiHidden/>
    <w:unhideWhenUsed/>
    <w:rsid w:val="00017C24"/>
    <w:rPr>
      <w:sz w:val="16"/>
      <w:szCs w:val="16"/>
    </w:rPr>
  </w:style>
  <w:style w:type="paragraph" w:styleId="CommentText">
    <w:name w:val="annotation text"/>
    <w:basedOn w:val="Normal"/>
    <w:link w:val="CommentTextChar"/>
    <w:unhideWhenUsed/>
    <w:rsid w:val="00017C24"/>
    <w:pPr>
      <w:spacing w:line="240" w:lineRule="auto"/>
    </w:pPr>
    <w:rPr>
      <w:sz w:val="20"/>
      <w:szCs w:val="20"/>
    </w:rPr>
  </w:style>
  <w:style w:type="character" w:customStyle="1" w:styleId="CommentTextChar">
    <w:name w:val="Comment Text Char"/>
    <w:basedOn w:val="DefaultParagraphFont"/>
    <w:link w:val="CommentText"/>
    <w:rsid w:val="00017C24"/>
    <w:rPr>
      <w:rFonts w:ascii="Garamond" w:hAnsi="Garamond"/>
      <w:lang w:eastAsia="en-GB"/>
    </w:rPr>
  </w:style>
  <w:style w:type="paragraph" w:styleId="CommentSubject">
    <w:name w:val="annotation subject"/>
    <w:basedOn w:val="CommentText"/>
    <w:next w:val="CommentText"/>
    <w:link w:val="CommentSubjectChar"/>
    <w:uiPriority w:val="99"/>
    <w:semiHidden/>
    <w:unhideWhenUsed/>
    <w:rsid w:val="00017C24"/>
    <w:rPr>
      <w:b/>
      <w:bCs/>
    </w:rPr>
  </w:style>
  <w:style w:type="character" w:customStyle="1" w:styleId="CommentSubjectChar">
    <w:name w:val="Comment Subject Char"/>
    <w:basedOn w:val="CommentTextChar"/>
    <w:link w:val="CommentSubject"/>
    <w:uiPriority w:val="99"/>
    <w:semiHidden/>
    <w:rsid w:val="00017C24"/>
    <w:rPr>
      <w:rFonts w:ascii="Garamond" w:hAnsi="Garamond"/>
      <w:b/>
      <w:bCs/>
      <w:lang w:eastAsia="en-GB"/>
    </w:rPr>
  </w:style>
  <w:style w:type="character" w:styleId="UnresolvedMention">
    <w:name w:val="Unresolved Mention"/>
    <w:basedOn w:val="DefaultParagraphFont"/>
    <w:uiPriority w:val="99"/>
    <w:rsid w:val="00770910"/>
    <w:rPr>
      <w:color w:val="605E5C"/>
      <w:shd w:val="clear" w:color="auto" w:fill="E1DFDD"/>
    </w:rPr>
  </w:style>
  <w:style w:type="character" w:styleId="FollowedHyperlink">
    <w:name w:val="FollowedHyperlink"/>
    <w:basedOn w:val="DefaultParagraphFont"/>
    <w:uiPriority w:val="99"/>
    <w:semiHidden/>
    <w:unhideWhenUsed/>
    <w:rsid w:val="00F92B25"/>
    <w:rPr>
      <w:color w:val="954F72" w:themeColor="followedHyperlink"/>
      <w:u w:val="single"/>
    </w:rPr>
  </w:style>
  <w:style w:type="character" w:styleId="Emphasis">
    <w:name w:val="Emphasis"/>
    <w:basedOn w:val="DefaultParagraphFont"/>
    <w:uiPriority w:val="20"/>
    <w:qFormat/>
    <w:rsid w:val="00DA1490"/>
    <w:rPr>
      <w:i/>
      <w:iCs/>
    </w:rPr>
  </w:style>
  <w:style w:type="character" w:customStyle="1" w:styleId="html-italic">
    <w:name w:val="html-italic"/>
    <w:basedOn w:val="DefaultParagraphFont"/>
    <w:rsid w:val="00DA1490"/>
  </w:style>
  <w:style w:type="character" w:customStyle="1" w:styleId="Heading1Char">
    <w:name w:val="Heading 1 Char"/>
    <w:basedOn w:val="DefaultParagraphFont"/>
    <w:link w:val="Heading1"/>
    <w:uiPriority w:val="9"/>
    <w:rsid w:val="00803E6D"/>
    <w:rPr>
      <w:rFonts w:ascii="Corbel" w:hAnsi="Corbel" w:cs="Arial"/>
      <w:b/>
      <w:bCs/>
      <w:color w:val="004F83"/>
      <w:kern w:val="32"/>
      <w:sz w:val="40"/>
      <w:szCs w:val="32"/>
      <w:lang w:eastAsia="en-US"/>
      <w14:numForm w14:val="lining"/>
    </w:rPr>
  </w:style>
  <w:style w:type="character" w:customStyle="1" w:styleId="name">
    <w:name w:val="name"/>
    <w:basedOn w:val="DefaultParagraphFont"/>
    <w:rsid w:val="00803E6D"/>
  </w:style>
  <w:style w:type="character" w:styleId="Strong">
    <w:name w:val="Strong"/>
    <w:basedOn w:val="DefaultParagraphFont"/>
    <w:uiPriority w:val="22"/>
    <w:qFormat/>
    <w:rsid w:val="00803E6D"/>
    <w:rPr>
      <w:b/>
      <w:bCs/>
    </w:rPr>
  </w:style>
  <w:style w:type="paragraph" w:styleId="NormalWeb">
    <w:name w:val="Normal (Web)"/>
    <w:basedOn w:val="Normal"/>
    <w:uiPriority w:val="99"/>
    <w:unhideWhenUsed/>
    <w:rsid w:val="00013579"/>
    <w:pPr>
      <w:spacing w:before="100" w:beforeAutospacing="1" w:after="100" w:afterAutospacing="1" w:line="240" w:lineRule="auto"/>
    </w:pPr>
    <w:rPr>
      <w:rFonts w:ascii="Times New Roman" w:hAnsi="Times New Roman"/>
      <w:sz w:val="24"/>
    </w:rPr>
  </w:style>
  <w:style w:type="character" w:customStyle="1" w:styleId="highlight">
    <w:name w:val="highlight"/>
    <w:basedOn w:val="DefaultParagraphFont"/>
    <w:rsid w:val="0098346B"/>
  </w:style>
  <w:style w:type="paragraph" w:styleId="z-TopofForm">
    <w:name w:val="HTML Top of Form"/>
    <w:basedOn w:val="Normal"/>
    <w:next w:val="Normal"/>
    <w:link w:val="z-TopofFormChar"/>
    <w:hidden/>
    <w:uiPriority w:val="99"/>
    <w:semiHidden/>
    <w:unhideWhenUsed/>
    <w:rsid w:val="008640F8"/>
    <w:pPr>
      <w:pBdr>
        <w:bottom w:val="single" w:sz="6" w:space="1" w:color="auto"/>
      </w:pBdr>
      <w:spacing w:after="0"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8640F8"/>
    <w:rPr>
      <w:rFonts w:ascii="Arial"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8640F8"/>
    <w:pPr>
      <w:pBdr>
        <w:top w:val="single" w:sz="6" w:space="1" w:color="auto"/>
      </w:pBdr>
      <w:spacing w:after="0" w:line="240"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640F8"/>
    <w:rPr>
      <w:rFonts w:ascii="Arial" w:hAnsi="Arial" w:cs="Arial"/>
      <w:vanish/>
      <w:sz w:val="16"/>
      <w:szCs w:val="16"/>
      <w:lang w:eastAsia="en-GB"/>
    </w:rPr>
  </w:style>
  <w:style w:type="character" w:customStyle="1" w:styleId="apple-converted-space">
    <w:name w:val="apple-converted-space"/>
    <w:basedOn w:val="DefaultParagraphFont"/>
    <w:rsid w:val="00621756"/>
  </w:style>
  <w:style w:type="paragraph" w:styleId="EndnoteText">
    <w:name w:val="endnote text"/>
    <w:basedOn w:val="Normal"/>
    <w:link w:val="EndnoteTextChar"/>
    <w:uiPriority w:val="99"/>
    <w:semiHidden/>
    <w:unhideWhenUsed/>
    <w:rsid w:val="005A38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3824"/>
    <w:rPr>
      <w:rFonts w:ascii="Calibri" w:hAnsi="Calibri"/>
      <w:lang w:eastAsia="en-GB"/>
    </w:rPr>
  </w:style>
  <w:style w:type="character" w:styleId="EndnoteReference">
    <w:name w:val="endnote reference"/>
    <w:basedOn w:val="DefaultParagraphFont"/>
    <w:uiPriority w:val="99"/>
    <w:semiHidden/>
    <w:unhideWhenUsed/>
    <w:rsid w:val="005A3824"/>
    <w:rPr>
      <w:vertAlign w:val="superscript"/>
    </w:rPr>
  </w:style>
  <w:style w:type="paragraph" w:styleId="Bibliography">
    <w:name w:val="Bibliography"/>
    <w:basedOn w:val="Normal"/>
    <w:next w:val="Normal"/>
    <w:uiPriority w:val="37"/>
    <w:unhideWhenUsed/>
    <w:rsid w:val="00DB0AB8"/>
    <w:pPr>
      <w:spacing w:after="240" w:line="240" w:lineRule="auto"/>
    </w:pPr>
  </w:style>
  <w:style w:type="paragraph" w:customStyle="1" w:styleId="Normalsmall">
    <w:name w:val="Normal small"/>
    <w:qFormat/>
    <w:rsid w:val="00601029"/>
    <w:pPr>
      <w:spacing w:after="120" w:line="276" w:lineRule="auto"/>
    </w:pPr>
    <w:rPr>
      <w:rFonts w:asciiTheme="minorHAnsi" w:eastAsiaTheme="minorHAnsi" w:hAnsiTheme="minorHAnsi" w:cstheme="minorBid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7640">
      <w:bodyDiv w:val="1"/>
      <w:marLeft w:val="0"/>
      <w:marRight w:val="0"/>
      <w:marTop w:val="0"/>
      <w:marBottom w:val="0"/>
      <w:divBdr>
        <w:top w:val="none" w:sz="0" w:space="0" w:color="auto"/>
        <w:left w:val="none" w:sz="0" w:space="0" w:color="auto"/>
        <w:bottom w:val="none" w:sz="0" w:space="0" w:color="auto"/>
        <w:right w:val="none" w:sz="0" w:space="0" w:color="auto"/>
      </w:divBdr>
    </w:div>
    <w:div w:id="25764012">
      <w:bodyDiv w:val="1"/>
      <w:marLeft w:val="0"/>
      <w:marRight w:val="0"/>
      <w:marTop w:val="0"/>
      <w:marBottom w:val="0"/>
      <w:divBdr>
        <w:top w:val="none" w:sz="0" w:space="0" w:color="auto"/>
        <w:left w:val="none" w:sz="0" w:space="0" w:color="auto"/>
        <w:bottom w:val="none" w:sz="0" w:space="0" w:color="auto"/>
        <w:right w:val="none" w:sz="0" w:space="0" w:color="auto"/>
      </w:divBdr>
      <w:divsChild>
        <w:div w:id="454951406">
          <w:marLeft w:val="0"/>
          <w:marRight w:val="0"/>
          <w:marTop w:val="0"/>
          <w:marBottom w:val="0"/>
          <w:divBdr>
            <w:top w:val="none" w:sz="0" w:space="0" w:color="auto"/>
            <w:left w:val="none" w:sz="0" w:space="0" w:color="auto"/>
            <w:bottom w:val="none" w:sz="0" w:space="0" w:color="auto"/>
            <w:right w:val="none" w:sz="0" w:space="0" w:color="auto"/>
          </w:divBdr>
          <w:divsChild>
            <w:div w:id="1027364667">
              <w:marLeft w:val="0"/>
              <w:marRight w:val="0"/>
              <w:marTop w:val="0"/>
              <w:marBottom w:val="0"/>
              <w:divBdr>
                <w:top w:val="none" w:sz="0" w:space="0" w:color="auto"/>
                <w:left w:val="none" w:sz="0" w:space="0" w:color="auto"/>
                <w:bottom w:val="none" w:sz="0" w:space="0" w:color="auto"/>
                <w:right w:val="none" w:sz="0" w:space="0" w:color="auto"/>
              </w:divBdr>
              <w:divsChild>
                <w:div w:id="1740858306">
                  <w:marLeft w:val="0"/>
                  <w:marRight w:val="0"/>
                  <w:marTop w:val="0"/>
                  <w:marBottom w:val="0"/>
                  <w:divBdr>
                    <w:top w:val="none" w:sz="0" w:space="0" w:color="auto"/>
                    <w:left w:val="none" w:sz="0" w:space="0" w:color="auto"/>
                    <w:bottom w:val="none" w:sz="0" w:space="0" w:color="auto"/>
                    <w:right w:val="none" w:sz="0" w:space="0" w:color="auto"/>
                  </w:divBdr>
                  <w:divsChild>
                    <w:div w:id="65773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62300">
      <w:bodyDiv w:val="1"/>
      <w:marLeft w:val="0"/>
      <w:marRight w:val="0"/>
      <w:marTop w:val="0"/>
      <w:marBottom w:val="0"/>
      <w:divBdr>
        <w:top w:val="none" w:sz="0" w:space="0" w:color="auto"/>
        <w:left w:val="none" w:sz="0" w:space="0" w:color="auto"/>
        <w:bottom w:val="none" w:sz="0" w:space="0" w:color="auto"/>
        <w:right w:val="none" w:sz="0" w:space="0" w:color="auto"/>
      </w:divBdr>
      <w:divsChild>
        <w:div w:id="450713496">
          <w:marLeft w:val="0"/>
          <w:marRight w:val="0"/>
          <w:marTop w:val="0"/>
          <w:marBottom w:val="0"/>
          <w:divBdr>
            <w:top w:val="none" w:sz="0" w:space="0" w:color="auto"/>
            <w:left w:val="none" w:sz="0" w:space="0" w:color="auto"/>
            <w:bottom w:val="none" w:sz="0" w:space="0" w:color="auto"/>
            <w:right w:val="none" w:sz="0" w:space="0" w:color="auto"/>
          </w:divBdr>
          <w:divsChild>
            <w:div w:id="408314280">
              <w:marLeft w:val="0"/>
              <w:marRight w:val="0"/>
              <w:marTop w:val="0"/>
              <w:marBottom w:val="0"/>
              <w:divBdr>
                <w:top w:val="none" w:sz="0" w:space="0" w:color="auto"/>
                <w:left w:val="none" w:sz="0" w:space="0" w:color="auto"/>
                <w:bottom w:val="none" w:sz="0" w:space="0" w:color="auto"/>
                <w:right w:val="none" w:sz="0" w:space="0" w:color="auto"/>
              </w:divBdr>
              <w:divsChild>
                <w:div w:id="55161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14792">
      <w:bodyDiv w:val="1"/>
      <w:marLeft w:val="0"/>
      <w:marRight w:val="0"/>
      <w:marTop w:val="0"/>
      <w:marBottom w:val="0"/>
      <w:divBdr>
        <w:top w:val="none" w:sz="0" w:space="0" w:color="auto"/>
        <w:left w:val="none" w:sz="0" w:space="0" w:color="auto"/>
        <w:bottom w:val="none" w:sz="0" w:space="0" w:color="auto"/>
        <w:right w:val="none" w:sz="0" w:space="0" w:color="auto"/>
      </w:divBdr>
      <w:divsChild>
        <w:div w:id="1159538307">
          <w:marLeft w:val="0"/>
          <w:marRight w:val="0"/>
          <w:marTop w:val="0"/>
          <w:marBottom w:val="0"/>
          <w:divBdr>
            <w:top w:val="none" w:sz="0" w:space="0" w:color="auto"/>
            <w:left w:val="none" w:sz="0" w:space="0" w:color="auto"/>
            <w:bottom w:val="none" w:sz="0" w:space="0" w:color="auto"/>
            <w:right w:val="none" w:sz="0" w:space="0" w:color="auto"/>
          </w:divBdr>
          <w:divsChild>
            <w:div w:id="1395543204">
              <w:marLeft w:val="0"/>
              <w:marRight w:val="0"/>
              <w:marTop w:val="0"/>
              <w:marBottom w:val="0"/>
              <w:divBdr>
                <w:top w:val="single" w:sz="2" w:space="0" w:color="E3E3E3"/>
                <w:left w:val="single" w:sz="2" w:space="0" w:color="E3E3E3"/>
                <w:bottom w:val="single" w:sz="2" w:space="0" w:color="E3E3E3"/>
                <w:right w:val="single" w:sz="2" w:space="0" w:color="E3E3E3"/>
              </w:divBdr>
              <w:divsChild>
                <w:div w:id="795761529">
                  <w:marLeft w:val="0"/>
                  <w:marRight w:val="0"/>
                  <w:marTop w:val="0"/>
                  <w:marBottom w:val="0"/>
                  <w:divBdr>
                    <w:top w:val="single" w:sz="2" w:space="0" w:color="E3E3E3"/>
                    <w:left w:val="single" w:sz="2" w:space="0" w:color="E3E3E3"/>
                    <w:bottom w:val="single" w:sz="2" w:space="0" w:color="E3E3E3"/>
                    <w:right w:val="single" w:sz="2" w:space="0" w:color="E3E3E3"/>
                  </w:divBdr>
                  <w:divsChild>
                    <w:div w:id="1704209452">
                      <w:marLeft w:val="0"/>
                      <w:marRight w:val="0"/>
                      <w:marTop w:val="0"/>
                      <w:marBottom w:val="0"/>
                      <w:divBdr>
                        <w:top w:val="single" w:sz="6" w:space="0" w:color="auto"/>
                        <w:left w:val="single" w:sz="6" w:space="0" w:color="auto"/>
                        <w:bottom w:val="single" w:sz="6" w:space="0" w:color="auto"/>
                        <w:right w:val="single" w:sz="6" w:space="0" w:color="auto"/>
                      </w:divBdr>
                      <w:divsChild>
                        <w:div w:id="755438219">
                          <w:marLeft w:val="0"/>
                          <w:marRight w:val="0"/>
                          <w:marTop w:val="0"/>
                          <w:marBottom w:val="0"/>
                          <w:divBdr>
                            <w:top w:val="none" w:sz="0" w:space="0" w:color="auto"/>
                            <w:left w:val="none" w:sz="0" w:space="0" w:color="auto"/>
                            <w:bottom w:val="none" w:sz="0" w:space="0" w:color="auto"/>
                            <w:right w:val="none" w:sz="0" w:space="0" w:color="auto"/>
                          </w:divBdr>
                          <w:divsChild>
                            <w:div w:id="369690902">
                              <w:marLeft w:val="0"/>
                              <w:marRight w:val="0"/>
                              <w:marTop w:val="0"/>
                              <w:marBottom w:val="0"/>
                              <w:divBdr>
                                <w:top w:val="none" w:sz="0" w:space="0" w:color="auto"/>
                                <w:left w:val="none" w:sz="0" w:space="0" w:color="auto"/>
                                <w:bottom w:val="none" w:sz="0" w:space="0" w:color="auto"/>
                                <w:right w:val="none" w:sz="0" w:space="0" w:color="auto"/>
                              </w:divBdr>
                              <w:divsChild>
                                <w:div w:id="130055104">
                                  <w:marLeft w:val="0"/>
                                  <w:marRight w:val="0"/>
                                  <w:marTop w:val="0"/>
                                  <w:marBottom w:val="0"/>
                                  <w:divBdr>
                                    <w:top w:val="none" w:sz="0" w:space="0" w:color="auto"/>
                                    <w:left w:val="none" w:sz="0" w:space="0" w:color="auto"/>
                                    <w:bottom w:val="none" w:sz="0" w:space="0" w:color="auto"/>
                                    <w:right w:val="none" w:sz="0" w:space="0" w:color="auto"/>
                                  </w:divBdr>
                                  <w:divsChild>
                                    <w:div w:id="940838182">
                                      <w:marLeft w:val="0"/>
                                      <w:marRight w:val="0"/>
                                      <w:marTop w:val="0"/>
                                      <w:marBottom w:val="0"/>
                                      <w:divBdr>
                                        <w:top w:val="none" w:sz="0" w:space="0" w:color="auto"/>
                                        <w:left w:val="none" w:sz="0" w:space="0" w:color="auto"/>
                                        <w:bottom w:val="none" w:sz="0" w:space="0" w:color="auto"/>
                                        <w:right w:val="none" w:sz="0" w:space="0" w:color="auto"/>
                                      </w:divBdr>
                                      <w:divsChild>
                                        <w:div w:id="1269701936">
                                          <w:marLeft w:val="0"/>
                                          <w:marRight w:val="0"/>
                                          <w:marTop w:val="0"/>
                                          <w:marBottom w:val="0"/>
                                          <w:divBdr>
                                            <w:top w:val="none" w:sz="0" w:space="0" w:color="auto"/>
                                            <w:left w:val="none" w:sz="0" w:space="0" w:color="auto"/>
                                            <w:bottom w:val="none" w:sz="0" w:space="0" w:color="auto"/>
                                            <w:right w:val="none" w:sz="0" w:space="0" w:color="auto"/>
                                          </w:divBdr>
                                          <w:divsChild>
                                            <w:div w:id="193412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0316048">
          <w:marLeft w:val="0"/>
          <w:marRight w:val="0"/>
          <w:marTop w:val="0"/>
          <w:marBottom w:val="0"/>
          <w:divBdr>
            <w:top w:val="single" w:sz="2" w:space="0" w:color="E3E3E3"/>
            <w:left w:val="single" w:sz="2" w:space="0" w:color="E3E3E3"/>
            <w:bottom w:val="single" w:sz="2" w:space="0" w:color="E3E3E3"/>
            <w:right w:val="single" w:sz="2" w:space="0" w:color="E3E3E3"/>
          </w:divBdr>
          <w:divsChild>
            <w:div w:id="1434280823">
              <w:marLeft w:val="0"/>
              <w:marRight w:val="0"/>
              <w:marTop w:val="0"/>
              <w:marBottom w:val="0"/>
              <w:divBdr>
                <w:top w:val="single" w:sz="2" w:space="0" w:color="E3E3E3"/>
                <w:left w:val="single" w:sz="2" w:space="0" w:color="E3E3E3"/>
                <w:bottom w:val="single" w:sz="2" w:space="0" w:color="E3E3E3"/>
                <w:right w:val="single" w:sz="2" w:space="0" w:color="E3E3E3"/>
              </w:divBdr>
              <w:divsChild>
                <w:div w:id="2082753573">
                  <w:marLeft w:val="0"/>
                  <w:marRight w:val="0"/>
                  <w:marTop w:val="0"/>
                  <w:marBottom w:val="0"/>
                  <w:divBdr>
                    <w:top w:val="single" w:sz="2" w:space="0" w:color="E3E3E3"/>
                    <w:left w:val="single" w:sz="2" w:space="0" w:color="E3E3E3"/>
                    <w:bottom w:val="single" w:sz="2" w:space="0" w:color="E3E3E3"/>
                    <w:right w:val="single" w:sz="2" w:space="0" w:color="E3E3E3"/>
                  </w:divBdr>
                  <w:divsChild>
                    <w:div w:id="1666587997">
                      <w:marLeft w:val="0"/>
                      <w:marRight w:val="0"/>
                      <w:marTop w:val="0"/>
                      <w:marBottom w:val="0"/>
                      <w:divBdr>
                        <w:top w:val="single" w:sz="2" w:space="0" w:color="E3E3E3"/>
                        <w:left w:val="single" w:sz="2" w:space="0" w:color="E3E3E3"/>
                        <w:bottom w:val="single" w:sz="2" w:space="0" w:color="E3E3E3"/>
                        <w:right w:val="single" w:sz="2" w:space="0" w:color="E3E3E3"/>
                      </w:divBdr>
                      <w:divsChild>
                        <w:div w:id="1659188887">
                          <w:marLeft w:val="0"/>
                          <w:marRight w:val="0"/>
                          <w:marTop w:val="0"/>
                          <w:marBottom w:val="0"/>
                          <w:divBdr>
                            <w:top w:val="single" w:sz="2" w:space="0" w:color="E3E3E3"/>
                            <w:left w:val="single" w:sz="2" w:space="0" w:color="E3E3E3"/>
                            <w:bottom w:val="single" w:sz="2" w:space="0" w:color="E3E3E3"/>
                            <w:right w:val="single" w:sz="2" w:space="0" w:color="E3E3E3"/>
                          </w:divBdr>
                          <w:divsChild>
                            <w:div w:id="622809626">
                              <w:marLeft w:val="0"/>
                              <w:marRight w:val="0"/>
                              <w:marTop w:val="100"/>
                              <w:marBottom w:val="100"/>
                              <w:divBdr>
                                <w:top w:val="single" w:sz="2" w:space="0" w:color="E3E3E3"/>
                                <w:left w:val="single" w:sz="2" w:space="0" w:color="E3E3E3"/>
                                <w:bottom w:val="single" w:sz="2" w:space="0" w:color="E3E3E3"/>
                                <w:right w:val="single" w:sz="2" w:space="0" w:color="E3E3E3"/>
                              </w:divBdr>
                              <w:divsChild>
                                <w:div w:id="710570113">
                                  <w:marLeft w:val="0"/>
                                  <w:marRight w:val="0"/>
                                  <w:marTop w:val="0"/>
                                  <w:marBottom w:val="0"/>
                                  <w:divBdr>
                                    <w:top w:val="single" w:sz="2" w:space="0" w:color="E3E3E3"/>
                                    <w:left w:val="single" w:sz="2" w:space="0" w:color="E3E3E3"/>
                                    <w:bottom w:val="single" w:sz="2" w:space="0" w:color="E3E3E3"/>
                                    <w:right w:val="single" w:sz="2" w:space="0" w:color="E3E3E3"/>
                                  </w:divBdr>
                                  <w:divsChild>
                                    <w:div w:id="1473524667">
                                      <w:marLeft w:val="0"/>
                                      <w:marRight w:val="0"/>
                                      <w:marTop w:val="0"/>
                                      <w:marBottom w:val="0"/>
                                      <w:divBdr>
                                        <w:top w:val="single" w:sz="2" w:space="0" w:color="E3E3E3"/>
                                        <w:left w:val="single" w:sz="2" w:space="0" w:color="E3E3E3"/>
                                        <w:bottom w:val="single" w:sz="2" w:space="0" w:color="E3E3E3"/>
                                        <w:right w:val="single" w:sz="2" w:space="0" w:color="E3E3E3"/>
                                      </w:divBdr>
                                      <w:divsChild>
                                        <w:div w:id="1615791780">
                                          <w:marLeft w:val="0"/>
                                          <w:marRight w:val="0"/>
                                          <w:marTop w:val="0"/>
                                          <w:marBottom w:val="0"/>
                                          <w:divBdr>
                                            <w:top w:val="single" w:sz="2" w:space="0" w:color="E3E3E3"/>
                                            <w:left w:val="single" w:sz="2" w:space="0" w:color="E3E3E3"/>
                                            <w:bottom w:val="single" w:sz="2" w:space="0" w:color="E3E3E3"/>
                                            <w:right w:val="single" w:sz="2" w:space="0" w:color="E3E3E3"/>
                                          </w:divBdr>
                                          <w:divsChild>
                                            <w:div w:id="364840399">
                                              <w:marLeft w:val="0"/>
                                              <w:marRight w:val="0"/>
                                              <w:marTop w:val="0"/>
                                              <w:marBottom w:val="0"/>
                                              <w:divBdr>
                                                <w:top w:val="single" w:sz="2" w:space="0" w:color="E3E3E3"/>
                                                <w:left w:val="single" w:sz="2" w:space="0" w:color="E3E3E3"/>
                                                <w:bottom w:val="single" w:sz="2" w:space="0" w:color="E3E3E3"/>
                                                <w:right w:val="single" w:sz="2" w:space="0" w:color="E3E3E3"/>
                                              </w:divBdr>
                                              <w:divsChild>
                                                <w:div w:id="475419307">
                                                  <w:marLeft w:val="0"/>
                                                  <w:marRight w:val="0"/>
                                                  <w:marTop w:val="0"/>
                                                  <w:marBottom w:val="0"/>
                                                  <w:divBdr>
                                                    <w:top w:val="single" w:sz="2" w:space="0" w:color="E3E3E3"/>
                                                    <w:left w:val="single" w:sz="2" w:space="0" w:color="E3E3E3"/>
                                                    <w:bottom w:val="single" w:sz="2" w:space="0" w:color="E3E3E3"/>
                                                    <w:right w:val="single" w:sz="2" w:space="0" w:color="E3E3E3"/>
                                                  </w:divBdr>
                                                  <w:divsChild>
                                                    <w:div w:id="8097133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040821">
      <w:bodyDiv w:val="1"/>
      <w:marLeft w:val="0"/>
      <w:marRight w:val="0"/>
      <w:marTop w:val="0"/>
      <w:marBottom w:val="0"/>
      <w:divBdr>
        <w:top w:val="none" w:sz="0" w:space="0" w:color="auto"/>
        <w:left w:val="none" w:sz="0" w:space="0" w:color="auto"/>
        <w:bottom w:val="none" w:sz="0" w:space="0" w:color="auto"/>
        <w:right w:val="none" w:sz="0" w:space="0" w:color="auto"/>
      </w:divBdr>
      <w:divsChild>
        <w:div w:id="1312709438">
          <w:marLeft w:val="0"/>
          <w:marRight w:val="0"/>
          <w:marTop w:val="0"/>
          <w:marBottom w:val="0"/>
          <w:divBdr>
            <w:top w:val="none" w:sz="0" w:space="0" w:color="auto"/>
            <w:left w:val="none" w:sz="0" w:space="0" w:color="auto"/>
            <w:bottom w:val="none" w:sz="0" w:space="0" w:color="auto"/>
            <w:right w:val="none" w:sz="0" w:space="0" w:color="auto"/>
          </w:divBdr>
          <w:divsChild>
            <w:div w:id="31804300">
              <w:marLeft w:val="0"/>
              <w:marRight w:val="0"/>
              <w:marTop w:val="0"/>
              <w:marBottom w:val="0"/>
              <w:divBdr>
                <w:top w:val="none" w:sz="0" w:space="0" w:color="auto"/>
                <w:left w:val="none" w:sz="0" w:space="0" w:color="auto"/>
                <w:bottom w:val="none" w:sz="0" w:space="0" w:color="auto"/>
                <w:right w:val="none" w:sz="0" w:space="0" w:color="auto"/>
              </w:divBdr>
              <w:divsChild>
                <w:div w:id="45745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3580">
      <w:bodyDiv w:val="1"/>
      <w:marLeft w:val="0"/>
      <w:marRight w:val="0"/>
      <w:marTop w:val="0"/>
      <w:marBottom w:val="0"/>
      <w:divBdr>
        <w:top w:val="none" w:sz="0" w:space="0" w:color="auto"/>
        <w:left w:val="none" w:sz="0" w:space="0" w:color="auto"/>
        <w:bottom w:val="none" w:sz="0" w:space="0" w:color="auto"/>
        <w:right w:val="none" w:sz="0" w:space="0" w:color="auto"/>
      </w:divBdr>
      <w:divsChild>
        <w:div w:id="48115065">
          <w:marLeft w:val="0"/>
          <w:marRight w:val="0"/>
          <w:marTop w:val="0"/>
          <w:marBottom w:val="0"/>
          <w:divBdr>
            <w:top w:val="none" w:sz="0" w:space="0" w:color="auto"/>
            <w:left w:val="none" w:sz="0" w:space="0" w:color="auto"/>
            <w:bottom w:val="none" w:sz="0" w:space="0" w:color="auto"/>
            <w:right w:val="none" w:sz="0" w:space="0" w:color="auto"/>
          </w:divBdr>
          <w:divsChild>
            <w:div w:id="827214750">
              <w:marLeft w:val="0"/>
              <w:marRight w:val="0"/>
              <w:marTop w:val="0"/>
              <w:marBottom w:val="0"/>
              <w:divBdr>
                <w:top w:val="none" w:sz="0" w:space="0" w:color="auto"/>
                <w:left w:val="none" w:sz="0" w:space="0" w:color="auto"/>
                <w:bottom w:val="none" w:sz="0" w:space="0" w:color="auto"/>
                <w:right w:val="none" w:sz="0" w:space="0" w:color="auto"/>
              </w:divBdr>
              <w:divsChild>
                <w:div w:id="1517575683">
                  <w:marLeft w:val="0"/>
                  <w:marRight w:val="0"/>
                  <w:marTop w:val="0"/>
                  <w:marBottom w:val="0"/>
                  <w:divBdr>
                    <w:top w:val="none" w:sz="0" w:space="0" w:color="auto"/>
                    <w:left w:val="none" w:sz="0" w:space="0" w:color="auto"/>
                    <w:bottom w:val="none" w:sz="0" w:space="0" w:color="auto"/>
                    <w:right w:val="none" w:sz="0" w:space="0" w:color="auto"/>
                  </w:divBdr>
                  <w:divsChild>
                    <w:div w:id="163390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0192">
      <w:bodyDiv w:val="1"/>
      <w:marLeft w:val="0"/>
      <w:marRight w:val="0"/>
      <w:marTop w:val="0"/>
      <w:marBottom w:val="0"/>
      <w:divBdr>
        <w:top w:val="none" w:sz="0" w:space="0" w:color="auto"/>
        <w:left w:val="none" w:sz="0" w:space="0" w:color="auto"/>
        <w:bottom w:val="none" w:sz="0" w:space="0" w:color="auto"/>
        <w:right w:val="none" w:sz="0" w:space="0" w:color="auto"/>
      </w:divBdr>
      <w:divsChild>
        <w:div w:id="1030372226">
          <w:marLeft w:val="0"/>
          <w:marRight w:val="0"/>
          <w:marTop w:val="0"/>
          <w:marBottom w:val="0"/>
          <w:divBdr>
            <w:top w:val="none" w:sz="0" w:space="0" w:color="auto"/>
            <w:left w:val="none" w:sz="0" w:space="0" w:color="auto"/>
            <w:bottom w:val="none" w:sz="0" w:space="0" w:color="auto"/>
            <w:right w:val="none" w:sz="0" w:space="0" w:color="auto"/>
          </w:divBdr>
          <w:divsChild>
            <w:div w:id="1889875233">
              <w:marLeft w:val="0"/>
              <w:marRight w:val="0"/>
              <w:marTop w:val="0"/>
              <w:marBottom w:val="0"/>
              <w:divBdr>
                <w:top w:val="none" w:sz="0" w:space="0" w:color="auto"/>
                <w:left w:val="none" w:sz="0" w:space="0" w:color="auto"/>
                <w:bottom w:val="none" w:sz="0" w:space="0" w:color="auto"/>
                <w:right w:val="none" w:sz="0" w:space="0" w:color="auto"/>
              </w:divBdr>
              <w:divsChild>
                <w:div w:id="2108115235">
                  <w:marLeft w:val="0"/>
                  <w:marRight w:val="0"/>
                  <w:marTop w:val="0"/>
                  <w:marBottom w:val="0"/>
                  <w:divBdr>
                    <w:top w:val="none" w:sz="0" w:space="0" w:color="auto"/>
                    <w:left w:val="none" w:sz="0" w:space="0" w:color="auto"/>
                    <w:bottom w:val="none" w:sz="0" w:space="0" w:color="auto"/>
                    <w:right w:val="none" w:sz="0" w:space="0" w:color="auto"/>
                  </w:divBdr>
                  <w:divsChild>
                    <w:div w:id="17871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101417">
      <w:bodyDiv w:val="1"/>
      <w:marLeft w:val="0"/>
      <w:marRight w:val="0"/>
      <w:marTop w:val="0"/>
      <w:marBottom w:val="0"/>
      <w:divBdr>
        <w:top w:val="none" w:sz="0" w:space="0" w:color="auto"/>
        <w:left w:val="none" w:sz="0" w:space="0" w:color="auto"/>
        <w:bottom w:val="none" w:sz="0" w:space="0" w:color="auto"/>
        <w:right w:val="none" w:sz="0" w:space="0" w:color="auto"/>
      </w:divBdr>
    </w:div>
    <w:div w:id="152842950">
      <w:bodyDiv w:val="1"/>
      <w:marLeft w:val="0"/>
      <w:marRight w:val="0"/>
      <w:marTop w:val="0"/>
      <w:marBottom w:val="0"/>
      <w:divBdr>
        <w:top w:val="none" w:sz="0" w:space="0" w:color="auto"/>
        <w:left w:val="none" w:sz="0" w:space="0" w:color="auto"/>
        <w:bottom w:val="none" w:sz="0" w:space="0" w:color="auto"/>
        <w:right w:val="none" w:sz="0" w:space="0" w:color="auto"/>
      </w:divBdr>
    </w:div>
    <w:div w:id="177038354">
      <w:bodyDiv w:val="1"/>
      <w:marLeft w:val="0"/>
      <w:marRight w:val="0"/>
      <w:marTop w:val="0"/>
      <w:marBottom w:val="0"/>
      <w:divBdr>
        <w:top w:val="none" w:sz="0" w:space="0" w:color="auto"/>
        <w:left w:val="none" w:sz="0" w:space="0" w:color="auto"/>
        <w:bottom w:val="none" w:sz="0" w:space="0" w:color="auto"/>
        <w:right w:val="none" w:sz="0" w:space="0" w:color="auto"/>
      </w:divBdr>
      <w:divsChild>
        <w:div w:id="617879614">
          <w:marLeft w:val="0"/>
          <w:marRight w:val="0"/>
          <w:marTop w:val="0"/>
          <w:marBottom w:val="0"/>
          <w:divBdr>
            <w:top w:val="none" w:sz="0" w:space="0" w:color="auto"/>
            <w:left w:val="none" w:sz="0" w:space="0" w:color="auto"/>
            <w:bottom w:val="none" w:sz="0" w:space="0" w:color="auto"/>
            <w:right w:val="none" w:sz="0" w:space="0" w:color="auto"/>
          </w:divBdr>
          <w:divsChild>
            <w:div w:id="1286621690">
              <w:marLeft w:val="0"/>
              <w:marRight w:val="0"/>
              <w:marTop w:val="0"/>
              <w:marBottom w:val="0"/>
              <w:divBdr>
                <w:top w:val="none" w:sz="0" w:space="0" w:color="auto"/>
                <w:left w:val="none" w:sz="0" w:space="0" w:color="auto"/>
                <w:bottom w:val="none" w:sz="0" w:space="0" w:color="auto"/>
                <w:right w:val="none" w:sz="0" w:space="0" w:color="auto"/>
              </w:divBdr>
              <w:divsChild>
                <w:div w:id="77721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13899">
      <w:bodyDiv w:val="1"/>
      <w:marLeft w:val="0"/>
      <w:marRight w:val="0"/>
      <w:marTop w:val="0"/>
      <w:marBottom w:val="0"/>
      <w:divBdr>
        <w:top w:val="none" w:sz="0" w:space="0" w:color="auto"/>
        <w:left w:val="none" w:sz="0" w:space="0" w:color="auto"/>
        <w:bottom w:val="none" w:sz="0" w:space="0" w:color="auto"/>
        <w:right w:val="none" w:sz="0" w:space="0" w:color="auto"/>
      </w:divBdr>
      <w:divsChild>
        <w:div w:id="909584487">
          <w:marLeft w:val="0"/>
          <w:marRight w:val="0"/>
          <w:marTop w:val="0"/>
          <w:marBottom w:val="0"/>
          <w:divBdr>
            <w:top w:val="none" w:sz="0" w:space="0" w:color="auto"/>
            <w:left w:val="none" w:sz="0" w:space="0" w:color="auto"/>
            <w:bottom w:val="none" w:sz="0" w:space="0" w:color="auto"/>
            <w:right w:val="none" w:sz="0" w:space="0" w:color="auto"/>
          </w:divBdr>
          <w:divsChild>
            <w:div w:id="1876459033">
              <w:marLeft w:val="0"/>
              <w:marRight w:val="0"/>
              <w:marTop w:val="0"/>
              <w:marBottom w:val="0"/>
              <w:divBdr>
                <w:top w:val="none" w:sz="0" w:space="0" w:color="auto"/>
                <w:left w:val="none" w:sz="0" w:space="0" w:color="auto"/>
                <w:bottom w:val="none" w:sz="0" w:space="0" w:color="auto"/>
                <w:right w:val="none" w:sz="0" w:space="0" w:color="auto"/>
              </w:divBdr>
              <w:divsChild>
                <w:div w:id="118243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93197">
      <w:bodyDiv w:val="1"/>
      <w:marLeft w:val="0"/>
      <w:marRight w:val="0"/>
      <w:marTop w:val="0"/>
      <w:marBottom w:val="0"/>
      <w:divBdr>
        <w:top w:val="none" w:sz="0" w:space="0" w:color="auto"/>
        <w:left w:val="none" w:sz="0" w:space="0" w:color="auto"/>
        <w:bottom w:val="none" w:sz="0" w:space="0" w:color="auto"/>
        <w:right w:val="none" w:sz="0" w:space="0" w:color="auto"/>
      </w:divBdr>
      <w:divsChild>
        <w:div w:id="79178308">
          <w:marLeft w:val="0"/>
          <w:marRight w:val="0"/>
          <w:marTop w:val="0"/>
          <w:marBottom w:val="0"/>
          <w:divBdr>
            <w:top w:val="single" w:sz="2" w:space="0" w:color="E3E3E3"/>
            <w:left w:val="single" w:sz="2" w:space="0" w:color="E3E3E3"/>
            <w:bottom w:val="single" w:sz="2" w:space="0" w:color="E3E3E3"/>
            <w:right w:val="single" w:sz="2" w:space="0" w:color="E3E3E3"/>
          </w:divBdr>
          <w:divsChild>
            <w:div w:id="875889434">
              <w:marLeft w:val="0"/>
              <w:marRight w:val="0"/>
              <w:marTop w:val="0"/>
              <w:marBottom w:val="0"/>
              <w:divBdr>
                <w:top w:val="single" w:sz="2" w:space="0" w:color="E3E3E3"/>
                <w:left w:val="single" w:sz="2" w:space="0" w:color="E3E3E3"/>
                <w:bottom w:val="single" w:sz="2" w:space="0" w:color="E3E3E3"/>
                <w:right w:val="single" w:sz="2" w:space="0" w:color="E3E3E3"/>
              </w:divBdr>
              <w:divsChild>
                <w:div w:id="644166988">
                  <w:marLeft w:val="0"/>
                  <w:marRight w:val="0"/>
                  <w:marTop w:val="0"/>
                  <w:marBottom w:val="0"/>
                  <w:divBdr>
                    <w:top w:val="single" w:sz="2" w:space="0" w:color="E3E3E3"/>
                    <w:left w:val="single" w:sz="2" w:space="0" w:color="E3E3E3"/>
                    <w:bottom w:val="single" w:sz="2" w:space="0" w:color="E3E3E3"/>
                    <w:right w:val="single" w:sz="2" w:space="0" w:color="E3E3E3"/>
                  </w:divBdr>
                  <w:divsChild>
                    <w:div w:id="941646835">
                      <w:marLeft w:val="0"/>
                      <w:marRight w:val="0"/>
                      <w:marTop w:val="0"/>
                      <w:marBottom w:val="0"/>
                      <w:divBdr>
                        <w:top w:val="single" w:sz="2" w:space="0" w:color="E3E3E3"/>
                        <w:left w:val="single" w:sz="2" w:space="0" w:color="E3E3E3"/>
                        <w:bottom w:val="single" w:sz="2" w:space="0" w:color="E3E3E3"/>
                        <w:right w:val="single" w:sz="2" w:space="0" w:color="E3E3E3"/>
                      </w:divBdr>
                      <w:divsChild>
                        <w:div w:id="1626539506">
                          <w:marLeft w:val="0"/>
                          <w:marRight w:val="0"/>
                          <w:marTop w:val="0"/>
                          <w:marBottom w:val="0"/>
                          <w:divBdr>
                            <w:top w:val="single" w:sz="2" w:space="0" w:color="E3E3E3"/>
                            <w:left w:val="single" w:sz="2" w:space="0" w:color="E3E3E3"/>
                            <w:bottom w:val="single" w:sz="2" w:space="0" w:color="E3E3E3"/>
                            <w:right w:val="single" w:sz="2" w:space="0" w:color="E3E3E3"/>
                          </w:divBdr>
                          <w:divsChild>
                            <w:div w:id="2142992798">
                              <w:marLeft w:val="0"/>
                              <w:marRight w:val="0"/>
                              <w:marTop w:val="0"/>
                              <w:marBottom w:val="0"/>
                              <w:divBdr>
                                <w:top w:val="single" w:sz="2" w:space="0" w:color="E3E3E3"/>
                                <w:left w:val="single" w:sz="2" w:space="0" w:color="E3E3E3"/>
                                <w:bottom w:val="single" w:sz="2" w:space="0" w:color="E3E3E3"/>
                                <w:right w:val="single" w:sz="2" w:space="0" w:color="E3E3E3"/>
                              </w:divBdr>
                              <w:divsChild>
                                <w:div w:id="884491712">
                                  <w:marLeft w:val="0"/>
                                  <w:marRight w:val="0"/>
                                  <w:marTop w:val="0"/>
                                  <w:marBottom w:val="0"/>
                                  <w:divBdr>
                                    <w:top w:val="single" w:sz="2" w:space="0" w:color="E3E3E3"/>
                                    <w:left w:val="single" w:sz="2" w:space="0" w:color="E3E3E3"/>
                                    <w:bottom w:val="single" w:sz="2" w:space="0" w:color="E3E3E3"/>
                                    <w:right w:val="single" w:sz="2" w:space="0" w:color="E3E3E3"/>
                                  </w:divBdr>
                                  <w:divsChild>
                                    <w:div w:id="787160498">
                                      <w:marLeft w:val="0"/>
                                      <w:marRight w:val="0"/>
                                      <w:marTop w:val="0"/>
                                      <w:marBottom w:val="0"/>
                                      <w:divBdr>
                                        <w:top w:val="single" w:sz="2" w:space="0" w:color="E3E3E3"/>
                                        <w:left w:val="single" w:sz="2" w:space="0" w:color="E3E3E3"/>
                                        <w:bottom w:val="single" w:sz="2" w:space="0" w:color="E3E3E3"/>
                                        <w:right w:val="single" w:sz="2" w:space="0" w:color="E3E3E3"/>
                                      </w:divBdr>
                                      <w:divsChild>
                                        <w:div w:id="1677076190">
                                          <w:marLeft w:val="0"/>
                                          <w:marRight w:val="0"/>
                                          <w:marTop w:val="0"/>
                                          <w:marBottom w:val="0"/>
                                          <w:divBdr>
                                            <w:top w:val="single" w:sz="2" w:space="0" w:color="E3E3E3"/>
                                            <w:left w:val="single" w:sz="2" w:space="0" w:color="E3E3E3"/>
                                            <w:bottom w:val="single" w:sz="2" w:space="0" w:color="E3E3E3"/>
                                            <w:right w:val="single" w:sz="2" w:space="0" w:color="E3E3E3"/>
                                          </w:divBdr>
                                          <w:divsChild>
                                            <w:div w:id="1578708738">
                                              <w:marLeft w:val="0"/>
                                              <w:marRight w:val="0"/>
                                              <w:marTop w:val="100"/>
                                              <w:marBottom w:val="100"/>
                                              <w:divBdr>
                                                <w:top w:val="single" w:sz="2" w:space="0" w:color="E3E3E3"/>
                                                <w:left w:val="single" w:sz="2" w:space="0" w:color="E3E3E3"/>
                                                <w:bottom w:val="single" w:sz="2" w:space="0" w:color="E3E3E3"/>
                                                <w:right w:val="single" w:sz="2" w:space="0" w:color="E3E3E3"/>
                                              </w:divBdr>
                                              <w:divsChild>
                                                <w:div w:id="592978035">
                                                  <w:marLeft w:val="0"/>
                                                  <w:marRight w:val="0"/>
                                                  <w:marTop w:val="0"/>
                                                  <w:marBottom w:val="0"/>
                                                  <w:divBdr>
                                                    <w:top w:val="single" w:sz="2" w:space="0" w:color="E3E3E3"/>
                                                    <w:left w:val="single" w:sz="2" w:space="0" w:color="E3E3E3"/>
                                                    <w:bottom w:val="single" w:sz="2" w:space="0" w:color="E3E3E3"/>
                                                    <w:right w:val="single" w:sz="2" w:space="0" w:color="E3E3E3"/>
                                                  </w:divBdr>
                                                  <w:divsChild>
                                                    <w:div w:id="1621915921">
                                                      <w:marLeft w:val="0"/>
                                                      <w:marRight w:val="0"/>
                                                      <w:marTop w:val="0"/>
                                                      <w:marBottom w:val="0"/>
                                                      <w:divBdr>
                                                        <w:top w:val="single" w:sz="2" w:space="0" w:color="E3E3E3"/>
                                                        <w:left w:val="single" w:sz="2" w:space="0" w:color="E3E3E3"/>
                                                        <w:bottom w:val="single" w:sz="2" w:space="0" w:color="E3E3E3"/>
                                                        <w:right w:val="single" w:sz="2" w:space="0" w:color="E3E3E3"/>
                                                      </w:divBdr>
                                                      <w:divsChild>
                                                        <w:div w:id="299310598">
                                                          <w:marLeft w:val="0"/>
                                                          <w:marRight w:val="0"/>
                                                          <w:marTop w:val="0"/>
                                                          <w:marBottom w:val="0"/>
                                                          <w:divBdr>
                                                            <w:top w:val="single" w:sz="2" w:space="0" w:color="E3E3E3"/>
                                                            <w:left w:val="single" w:sz="2" w:space="0" w:color="E3E3E3"/>
                                                            <w:bottom w:val="single" w:sz="2" w:space="0" w:color="E3E3E3"/>
                                                            <w:right w:val="single" w:sz="2" w:space="0" w:color="E3E3E3"/>
                                                          </w:divBdr>
                                                          <w:divsChild>
                                                            <w:div w:id="1747680432">
                                                              <w:marLeft w:val="0"/>
                                                              <w:marRight w:val="0"/>
                                                              <w:marTop w:val="0"/>
                                                              <w:marBottom w:val="0"/>
                                                              <w:divBdr>
                                                                <w:top w:val="single" w:sz="2" w:space="0" w:color="E3E3E3"/>
                                                                <w:left w:val="single" w:sz="2" w:space="0" w:color="E3E3E3"/>
                                                                <w:bottom w:val="single" w:sz="2" w:space="0" w:color="E3E3E3"/>
                                                                <w:right w:val="single" w:sz="2" w:space="0" w:color="E3E3E3"/>
                                                              </w:divBdr>
                                                              <w:divsChild>
                                                                <w:div w:id="721098483">
                                                                  <w:marLeft w:val="0"/>
                                                                  <w:marRight w:val="0"/>
                                                                  <w:marTop w:val="0"/>
                                                                  <w:marBottom w:val="0"/>
                                                                  <w:divBdr>
                                                                    <w:top w:val="single" w:sz="2" w:space="0" w:color="E3E3E3"/>
                                                                    <w:left w:val="single" w:sz="2" w:space="0" w:color="E3E3E3"/>
                                                                    <w:bottom w:val="single" w:sz="2" w:space="0" w:color="E3E3E3"/>
                                                                    <w:right w:val="single" w:sz="2" w:space="0" w:color="E3E3E3"/>
                                                                  </w:divBdr>
                                                                  <w:divsChild>
                                                                    <w:div w:id="7374433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85107741">
                          <w:marLeft w:val="0"/>
                          <w:marRight w:val="0"/>
                          <w:marTop w:val="0"/>
                          <w:marBottom w:val="0"/>
                          <w:divBdr>
                            <w:top w:val="none" w:sz="0" w:space="0" w:color="auto"/>
                            <w:left w:val="none" w:sz="0" w:space="0" w:color="auto"/>
                            <w:bottom w:val="none" w:sz="0" w:space="0" w:color="auto"/>
                            <w:right w:val="none" w:sz="0" w:space="0" w:color="auto"/>
                          </w:divBdr>
                          <w:divsChild>
                            <w:div w:id="1137379701">
                              <w:marLeft w:val="0"/>
                              <w:marRight w:val="0"/>
                              <w:marTop w:val="0"/>
                              <w:marBottom w:val="0"/>
                              <w:divBdr>
                                <w:top w:val="single" w:sz="2" w:space="0" w:color="E3E3E3"/>
                                <w:left w:val="single" w:sz="2" w:space="0" w:color="E3E3E3"/>
                                <w:bottom w:val="single" w:sz="2" w:space="0" w:color="E3E3E3"/>
                                <w:right w:val="single" w:sz="2" w:space="0" w:color="E3E3E3"/>
                              </w:divBdr>
                              <w:divsChild>
                                <w:div w:id="746614230">
                                  <w:marLeft w:val="0"/>
                                  <w:marRight w:val="0"/>
                                  <w:marTop w:val="0"/>
                                  <w:marBottom w:val="0"/>
                                  <w:divBdr>
                                    <w:top w:val="single" w:sz="2" w:space="0" w:color="E3E3E3"/>
                                    <w:left w:val="single" w:sz="2" w:space="0" w:color="E3E3E3"/>
                                    <w:bottom w:val="single" w:sz="2" w:space="0" w:color="E3E3E3"/>
                                    <w:right w:val="single" w:sz="2" w:space="0" w:color="E3E3E3"/>
                                  </w:divBdr>
                                  <w:divsChild>
                                    <w:div w:id="170417046">
                                      <w:marLeft w:val="0"/>
                                      <w:marRight w:val="0"/>
                                      <w:marTop w:val="0"/>
                                      <w:marBottom w:val="0"/>
                                      <w:divBdr>
                                        <w:top w:val="single" w:sz="6" w:space="0" w:color="auto"/>
                                        <w:left w:val="single" w:sz="6" w:space="0" w:color="auto"/>
                                        <w:bottom w:val="single" w:sz="6" w:space="0" w:color="auto"/>
                                        <w:right w:val="single" w:sz="6" w:space="0" w:color="auto"/>
                                      </w:divBdr>
                                      <w:divsChild>
                                        <w:div w:id="239214981">
                                          <w:marLeft w:val="0"/>
                                          <w:marRight w:val="0"/>
                                          <w:marTop w:val="0"/>
                                          <w:marBottom w:val="0"/>
                                          <w:divBdr>
                                            <w:top w:val="none" w:sz="0" w:space="0" w:color="auto"/>
                                            <w:left w:val="none" w:sz="0" w:space="0" w:color="auto"/>
                                            <w:bottom w:val="none" w:sz="0" w:space="0" w:color="auto"/>
                                            <w:right w:val="none" w:sz="0" w:space="0" w:color="auto"/>
                                          </w:divBdr>
                                          <w:divsChild>
                                            <w:div w:id="838810542">
                                              <w:marLeft w:val="0"/>
                                              <w:marRight w:val="0"/>
                                              <w:marTop w:val="0"/>
                                              <w:marBottom w:val="0"/>
                                              <w:divBdr>
                                                <w:top w:val="none" w:sz="0" w:space="0" w:color="auto"/>
                                                <w:left w:val="none" w:sz="0" w:space="0" w:color="auto"/>
                                                <w:bottom w:val="none" w:sz="0" w:space="0" w:color="auto"/>
                                                <w:right w:val="none" w:sz="0" w:space="0" w:color="auto"/>
                                              </w:divBdr>
                                              <w:divsChild>
                                                <w:div w:id="2085372560">
                                                  <w:marLeft w:val="0"/>
                                                  <w:marRight w:val="0"/>
                                                  <w:marTop w:val="0"/>
                                                  <w:marBottom w:val="0"/>
                                                  <w:divBdr>
                                                    <w:top w:val="none" w:sz="0" w:space="0" w:color="auto"/>
                                                    <w:left w:val="none" w:sz="0" w:space="0" w:color="auto"/>
                                                    <w:bottom w:val="none" w:sz="0" w:space="0" w:color="auto"/>
                                                    <w:right w:val="none" w:sz="0" w:space="0" w:color="auto"/>
                                                  </w:divBdr>
                                                  <w:divsChild>
                                                    <w:div w:id="563491983">
                                                      <w:marLeft w:val="0"/>
                                                      <w:marRight w:val="0"/>
                                                      <w:marTop w:val="0"/>
                                                      <w:marBottom w:val="0"/>
                                                      <w:divBdr>
                                                        <w:top w:val="none" w:sz="0" w:space="0" w:color="auto"/>
                                                        <w:left w:val="none" w:sz="0" w:space="0" w:color="auto"/>
                                                        <w:bottom w:val="none" w:sz="0" w:space="0" w:color="auto"/>
                                                        <w:right w:val="none" w:sz="0" w:space="0" w:color="auto"/>
                                                      </w:divBdr>
                                                      <w:divsChild>
                                                        <w:div w:id="1748385647">
                                                          <w:marLeft w:val="0"/>
                                                          <w:marRight w:val="0"/>
                                                          <w:marTop w:val="0"/>
                                                          <w:marBottom w:val="0"/>
                                                          <w:divBdr>
                                                            <w:top w:val="none" w:sz="0" w:space="0" w:color="auto"/>
                                                            <w:left w:val="none" w:sz="0" w:space="0" w:color="auto"/>
                                                            <w:bottom w:val="none" w:sz="0" w:space="0" w:color="auto"/>
                                                            <w:right w:val="none" w:sz="0" w:space="0" w:color="auto"/>
                                                          </w:divBdr>
                                                          <w:divsChild>
                                                            <w:div w:id="127630477">
                                                              <w:marLeft w:val="0"/>
                                                              <w:marRight w:val="0"/>
                                                              <w:marTop w:val="0"/>
                                                              <w:marBottom w:val="0"/>
                                                              <w:divBdr>
                                                                <w:top w:val="none" w:sz="0" w:space="0" w:color="auto"/>
                                                                <w:left w:val="none" w:sz="0" w:space="0" w:color="auto"/>
                                                                <w:bottom w:val="none" w:sz="0" w:space="0" w:color="auto"/>
                                                                <w:right w:val="none" w:sz="0" w:space="0" w:color="auto"/>
                                                              </w:divBdr>
                                                              <w:divsChild>
                                                                <w:div w:id="2101752575">
                                                                  <w:marLeft w:val="0"/>
                                                                  <w:marRight w:val="0"/>
                                                                  <w:marTop w:val="0"/>
                                                                  <w:marBottom w:val="0"/>
                                                                  <w:divBdr>
                                                                    <w:top w:val="none" w:sz="0" w:space="0" w:color="auto"/>
                                                                    <w:left w:val="none" w:sz="0" w:space="0" w:color="auto"/>
                                                                    <w:bottom w:val="none" w:sz="0" w:space="0" w:color="auto"/>
                                                                    <w:right w:val="none" w:sz="0" w:space="0" w:color="auto"/>
                                                                  </w:divBdr>
                                                                  <w:divsChild>
                                                                    <w:div w:id="99836578">
                                                                      <w:marLeft w:val="0"/>
                                                                      <w:marRight w:val="0"/>
                                                                      <w:marTop w:val="0"/>
                                                                      <w:marBottom w:val="0"/>
                                                                      <w:divBdr>
                                                                        <w:top w:val="none" w:sz="0" w:space="0" w:color="auto"/>
                                                                        <w:left w:val="none" w:sz="0" w:space="0" w:color="auto"/>
                                                                        <w:bottom w:val="none" w:sz="0" w:space="0" w:color="auto"/>
                                                                        <w:right w:val="none" w:sz="0" w:space="0" w:color="auto"/>
                                                                      </w:divBdr>
                                                                      <w:divsChild>
                                                                        <w:div w:id="509026763">
                                                                          <w:marLeft w:val="0"/>
                                                                          <w:marRight w:val="0"/>
                                                                          <w:marTop w:val="0"/>
                                                                          <w:marBottom w:val="0"/>
                                                                          <w:divBdr>
                                                                            <w:top w:val="none" w:sz="0" w:space="0" w:color="auto"/>
                                                                            <w:left w:val="none" w:sz="0" w:space="0" w:color="auto"/>
                                                                            <w:bottom w:val="none" w:sz="0" w:space="0" w:color="auto"/>
                                                                            <w:right w:val="none" w:sz="0" w:space="0" w:color="auto"/>
                                                                          </w:divBdr>
                                                                          <w:divsChild>
                                                                            <w:div w:id="2001424143">
                                                                              <w:marLeft w:val="0"/>
                                                                              <w:marRight w:val="0"/>
                                                                              <w:marTop w:val="0"/>
                                                                              <w:marBottom w:val="0"/>
                                                                              <w:divBdr>
                                                                                <w:top w:val="none" w:sz="0" w:space="0" w:color="auto"/>
                                                                                <w:left w:val="none" w:sz="0" w:space="0" w:color="auto"/>
                                                                                <w:bottom w:val="none" w:sz="0" w:space="0" w:color="auto"/>
                                                                                <w:right w:val="none" w:sz="0" w:space="0" w:color="auto"/>
                                                                              </w:divBdr>
                                                                              <w:divsChild>
                                                                                <w:div w:id="4674409">
                                                                                  <w:marLeft w:val="0"/>
                                                                                  <w:marRight w:val="0"/>
                                                                                  <w:marTop w:val="0"/>
                                                                                  <w:marBottom w:val="0"/>
                                                                                  <w:divBdr>
                                                                                    <w:top w:val="none" w:sz="0" w:space="0" w:color="auto"/>
                                                                                    <w:left w:val="none" w:sz="0" w:space="0" w:color="auto"/>
                                                                                    <w:bottom w:val="none" w:sz="0" w:space="0" w:color="auto"/>
                                                                                    <w:right w:val="none" w:sz="0" w:space="0" w:color="auto"/>
                                                                                  </w:divBdr>
                                                                                  <w:divsChild>
                                                                                    <w:div w:id="51527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803895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398439092">
                      <w:marLeft w:val="0"/>
                      <w:marRight w:val="0"/>
                      <w:marTop w:val="0"/>
                      <w:marBottom w:val="0"/>
                      <w:divBdr>
                        <w:top w:val="single" w:sz="2" w:space="0" w:color="E3E3E3"/>
                        <w:left w:val="single" w:sz="2" w:space="0" w:color="E3E3E3"/>
                        <w:bottom w:val="single" w:sz="2" w:space="0" w:color="E3E3E3"/>
                        <w:right w:val="single" w:sz="2" w:space="0" w:color="E3E3E3"/>
                      </w:divBdr>
                      <w:divsChild>
                        <w:div w:id="801381684">
                          <w:marLeft w:val="0"/>
                          <w:marRight w:val="0"/>
                          <w:marTop w:val="0"/>
                          <w:marBottom w:val="0"/>
                          <w:divBdr>
                            <w:top w:val="single" w:sz="2" w:space="0" w:color="E3E3E3"/>
                            <w:left w:val="single" w:sz="2" w:space="0" w:color="E3E3E3"/>
                            <w:bottom w:val="single" w:sz="2" w:space="0" w:color="E3E3E3"/>
                            <w:right w:val="single" w:sz="2" w:space="0" w:color="E3E3E3"/>
                          </w:divBdr>
                          <w:divsChild>
                            <w:div w:id="21466604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212810936">
      <w:bodyDiv w:val="1"/>
      <w:marLeft w:val="0"/>
      <w:marRight w:val="0"/>
      <w:marTop w:val="0"/>
      <w:marBottom w:val="0"/>
      <w:divBdr>
        <w:top w:val="none" w:sz="0" w:space="0" w:color="auto"/>
        <w:left w:val="none" w:sz="0" w:space="0" w:color="auto"/>
        <w:bottom w:val="none" w:sz="0" w:space="0" w:color="auto"/>
        <w:right w:val="none" w:sz="0" w:space="0" w:color="auto"/>
      </w:divBdr>
    </w:div>
    <w:div w:id="224878312">
      <w:bodyDiv w:val="1"/>
      <w:marLeft w:val="0"/>
      <w:marRight w:val="0"/>
      <w:marTop w:val="0"/>
      <w:marBottom w:val="0"/>
      <w:divBdr>
        <w:top w:val="none" w:sz="0" w:space="0" w:color="auto"/>
        <w:left w:val="none" w:sz="0" w:space="0" w:color="auto"/>
        <w:bottom w:val="none" w:sz="0" w:space="0" w:color="auto"/>
        <w:right w:val="none" w:sz="0" w:space="0" w:color="auto"/>
      </w:divBdr>
    </w:div>
    <w:div w:id="242685333">
      <w:bodyDiv w:val="1"/>
      <w:marLeft w:val="0"/>
      <w:marRight w:val="0"/>
      <w:marTop w:val="0"/>
      <w:marBottom w:val="0"/>
      <w:divBdr>
        <w:top w:val="none" w:sz="0" w:space="0" w:color="auto"/>
        <w:left w:val="none" w:sz="0" w:space="0" w:color="auto"/>
        <w:bottom w:val="none" w:sz="0" w:space="0" w:color="auto"/>
        <w:right w:val="none" w:sz="0" w:space="0" w:color="auto"/>
      </w:divBdr>
      <w:divsChild>
        <w:div w:id="142897070">
          <w:marLeft w:val="0"/>
          <w:marRight w:val="0"/>
          <w:marTop w:val="0"/>
          <w:marBottom w:val="0"/>
          <w:divBdr>
            <w:top w:val="none" w:sz="0" w:space="0" w:color="auto"/>
            <w:left w:val="none" w:sz="0" w:space="0" w:color="auto"/>
            <w:bottom w:val="none" w:sz="0" w:space="0" w:color="auto"/>
            <w:right w:val="none" w:sz="0" w:space="0" w:color="auto"/>
          </w:divBdr>
          <w:divsChild>
            <w:div w:id="548880565">
              <w:marLeft w:val="0"/>
              <w:marRight w:val="0"/>
              <w:marTop w:val="0"/>
              <w:marBottom w:val="0"/>
              <w:divBdr>
                <w:top w:val="single" w:sz="2" w:space="0" w:color="E3E3E3"/>
                <w:left w:val="single" w:sz="2" w:space="0" w:color="E3E3E3"/>
                <w:bottom w:val="single" w:sz="2" w:space="0" w:color="E3E3E3"/>
                <w:right w:val="single" w:sz="2" w:space="0" w:color="E3E3E3"/>
              </w:divBdr>
              <w:divsChild>
                <w:div w:id="1600677989">
                  <w:marLeft w:val="0"/>
                  <w:marRight w:val="0"/>
                  <w:marTop w:val="0"/>
                  <w:marBottom w:val="0"/>
                  <w:divBdr>
                    <w:top w:val="single" w:sz="2" w:space="0" w:color="E3E3E3"/>
                    <w:left w:val="single" w:sz="2" w:space="0" w:color="E3E3E3"/>
                    <w:bottom w:val="single" w:sz="2" w:space="0" w:color="E3E3E3"/>
                    <w:right w:val="single" w:sz="2" w:space="0" w:color="E3E3E3"/>
                  </w:divBdr>
                  <w:divsChild>
                    <w:div w:id="322974526">
                      <w:marLeft w:val="0"/>
                      <w:marRight w:val="0"/>
                      <w:marTop w:val="0"/>
                      <w:marBottom w:val="0"/>
                      <w:divBdr>
                        <w:top w:val="single" w:sz="6" w:space="0" w:color="auto"/>
                        <w:left w:val="single" w:sz="6" w:space="0" w:color="auto"/>
                        <w:bottom w:val="single" w:sz="6" w:space="0" w:color="auto"/>
                        <w:right w:val="single" w:sz="6" w:space="0" w:color="auto"/>
                      </w:divBdr>
                      <w:divsChild>
                        <w:div w:id="1470398240">
                          <w:marLeft w:val="0"/>
                          <w:marRight w:val="0"/>
                          <w:marTop w:val="0"/>
                          <w:marBottom w:val="0"/>
                          <w:divBdr>
                            <w:top w:val="none" w:sz="0" w:space="0" w:color="auto"/>
                            <w:left w:val="none" w:sz="0" w:space="0" w:color="auto"/>
                            <w:bottom w:val="none" w:sz="0" w:space="0" w:color="auto"/>
                            <w:right w:val="none" w:sz="0" w:space="0" w:color="auto"/>
                          </w:divBdr>
                          <w:divsChild>
                            <w:div w:id="899245359">
                              <w:marLeft w:val="0"/>
                              <w:marRight w:val="0"/>
                              <w:marTop w:val="0"/>
                              <w:marBottom w:val="0"/>
                              <w:divBdr>
                                <w:top w:val="none" w:sz="0" w:space="0" w:color="auto"/>
                                <w:left w:val="none" w:sz="0" w:space="0" w:color="auto"/>
                                <w:bottom w:val="none" w:sz="0" w:space="0" w:color="auto"/>
                                <w:right w:val="none" w:sz="0" w:space="0" w:color="auto"/>
                              </w:divBdr>
                              <w:divsChild>
                                <w:div w:id="1633511553">
                                  <w:marLeft w:val="0"/>
                                  <w:marRight w:val="0"/>
                                  <w:marTop w:val="0"/>
                                  <w:marBottom w:val="0"/>
                                  <w:divBdr>
                                    <w:top w:val="none" w:sz="0" w:space="0" w:color="auto"/>
                                    <w:left w:val="none" w:sz="0" w:space="0" w:color="auto"/>
                                    <w:bottom w:val="none" w:sz="0" w:space="0" w:color="auto"/>
                                    <w:right w:val="none" w:sz="0" w:space="0" w:color="auto"/>
                                  </w:divBdr>
                                  <w:divsChild>
                                    <w:div w:id="1950383552">
                                      <w:marLeft w:val="0"/>
                                      <w:marRight w:val="0"/>
                                      <w:marTop w:val="0"/>
                                      <w:marBottom w:val="0"/>
                                      <w:divBdr>
                                        <w:top w:val="none" w:sz="0" w:space="0" w:color="auto"/>
                                        <w:left w:val="none" w:sz="0" w:space="0" w:color="auto"/>
                                        <w:bottom w:val="none" w:sz="0" w:space="0" w:color="auto"/>
                                        <w:right w:val="none" w:sz="0" w:space="0" w:color="auto"/>
                                      </w:divBdr>
                                      <w:divsChild>
                                        <w:div w:id="2104183983">
                                          <w:marLeft w:val="0"/>
                                          <w:marRight w:val="0"/>
                                          <w:marTop w:val="0"/>
                                          <w:marBottom w:val="0"/>
                                          <w:divBdr>
                                            <w:top w:val="none" w:sz="0" w:space="0" w:color="auto"/>
                                            <w:left w:val="none" w:sz="0" w:space="0" w:color="auto"/>
                                            <w:bottom w:val="none" w:sz="0" w:space="0" w:color="auto"/>
                                            <w:right w:val="none" w:sz="0" w:space="0" w:color="auto"/>
                                          </w:divBdr>
                                          <w:divsChild>
                                            <w:div w:id="1141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561667">
          <w:marLeft w:val="0"/>
          <w:marRight w:val="0"/>
          <w:marTop w:val="0"/>
          <w:marBottom w:val="0"/>
          <w:divBdr>
            <w:top w:val="single" w:sz="2" w:space="0" w:color="E3E3E3"/>
            <w:left w:val="single" w:sz="2" w:space="0" w:color="E3E3E3"/>
            <w:bottom w:val="single" w:sz="2" w:space="0" w:color="E3E3E3"/>
            <w:right w:val="single" w:sz="2" w:space="0" w:color="E3E3E3"/>
          </w:divBdr>
          <w:divsChild>
            <w:div w:id="335618372">
              <w:marLeft w:val="0"/>
              <w:marRight w:val="0"/>
              <w:marTop w:val="0"/>
              <w:marBottom w:val="0"/>
              <w:divBdr>
                <w:top w:val="single" w:sz="2" w:space="0" w:color="E3E3E3"/>
                <w:left w:val="single" w:sz="2" w:space="0" w:color="E3E3E3"/>
                <w:bottom w:val="single" w:sz="2" w:space="0" w:color="E3E3E3"/>
                <w:right w:val="single" w:sz="2" w:space="0" w:color="E3E3E3"/>
              </w:divBdr>
              <w:divsChild>
                <w:div w:id="505440294">
                  <w:marLeft w:val="0"/>
                  <w:marRight w:val="0"/>
                  <w:marTop w:val="0"/>
                  <w:marBottom w:val="0"/>
                  <w:divBdr>
                    <w:top w:val="single" w:sz="2" w:space="0" w:color="E3E3E3"/>
                    <w:left w:val="single" w:sz="2" w:space="0" w:color="E3E3E3"/>
                    <w:bottom w:val="single" w:sz="2" w:space="0" w:color="E3E3E3"/>
                    <w:right w:val="single" w:sz="2" w:space="0" w:color="E3E3E3"/>
                  </w:divBdr>
                  <w:divsChild>
                    <w:div w:id="821509045">
                      <w:marLeft w:val="0"/>
                      <w:marRight w:val="0"/>
                      <w:marTop w:val="0"/>
                      <w:marBottom w:val="0"/>
                      <w:divBdr>
                        <w:top w:val="single" w:sz="2" w:space="0" w:color="E3E3E3"/>
                        <w:left w:val="single" w:sz="2" w:space="0" w:color="E3E3E3"/>
                        <w:bottom w:val="single" w:sz="2" w:space="0" w:color="E3E3E3"/>
                        <w:right w:val="single" w:sz="2" w:space="0" w:color="E3E3E3"/>
                      </w:divBdr>
                      <w:divsChild>
                        <w:div w:id="1231038425">
                          <w:marLeft w:val="0"/>
                          <w:marRight w:val="0"/>
                          <w:marTop w:val="0"/>
                          <w:marBottom w:val="0"/>
                          <w:divBdr>
                            <w:top w:val="single" w:sz="2" w:space="0" w:color="E3E3E3"/>
                            <w:left w:val="single" w:sz="2" w:space="0" w:color="E3E3E3"/>
                            <w:bottom w:val="single" w:sz="2" w:space="0" w:color="E3E3E3"/>
                            <w:right w:val="single" w:sz="2" w:space="0" w:color="E3E3E3"/>
                          </w:divBdr>
                          <w:divsChild>
                            <w:div w:id="1572698012">
                              <w:marLeft w:val="0"/>
                              <w:marRight w:val="0"/>
                              <w:marTop w:val="100"/>
                              <w:marBottom w:val="100"/>
                              <w:divBdr>
                                <w:top w:val="single" w:sz="2" w:space="0" w:color="E3E3E3"/>
                                <w:left w:val="single" w:sz="2" w:space="0" w:color="E3E3E3"/>
                                <w:bottom w:val="single" w:sz="2" w:space="0" w:color="E3E3E3"/>
                                <w:right w:val="single" w:sz="2" w:space="0" w:color="E3E3E3"/>
                              </w:divBdr>
                              <w:divsChild>
                                <w:div w:id="1291396962">
                                  <w:marLeft w:val="0"/>
                                  <w:marRight w:val="0"/>
                                  <w:marTop w:val="0"/>
                                  <w:marBottom w:val="0"/>
                                  <w:divBdr>
                                    <w:top w:val="single" w:sz="2" w:space="0" w:color="E3E3E3"/>
                                    <w:left w:val="single" w:sz="2" w:space="0" w:color="E3E3E3"/>
                                    <w:bottom w:val="single" w:sz="2" w:space="0" w:color="E3E3E3"/>
                                    <w:right w:val="single" w:sz="2" w:space="0" w:color="E3E3E3"/>
                                  </w:divBdr>
                                  <w:divsChild>
                                    <w:div w:id="172376521">
                                      <w:marLeft w:val="0"/>
                                      <w:marRight w:val="0"/>
                                      <w:marTop w:val="0"/>
                                      <w:marBottom w:val="0"/>
                                      <w:divBdr>
                                        <w:top w:val="single" w:sz="2" w:space="0" w:color="E3E3E3"/>
                                        <w:left w:val="single" w:sz="2" w:space="0" w:color="E3E3E3"/>
                                        <w:bottom w:val="single" w:sz="2" w:space="0" w:color="E3E3E3"/>
                                        <w:right w:val="single" w:sz="2" w:space="0" w:color="E3E3E3"/>
                                      </w:divBdr>
                                      <w:divsChild>
                                        <w:div w:id="2082949679">
                                          <w:marLeft w:val="0"/>
                                          <w:marRight w:val="0"/>
                                          <w:marTop w:val="0"/>
                                          <w:marBottom w:val="0"/>
                                          <w:divBdr>
                                            <w:top w:val="single" w:sz="2" w:space="0" w:color="E3E3E3"/>
                                            <w:left w:val="single" w:sz="2" w:space="0" w:color="E3E3E3"/>
                                            <w:bottom w:val="single" w:sz="2" w:space="0" w:color="E3E3E3"/>
                                            <w:right w:val="single" w:sz="2" w:space="0" w:color="E3E3E3"/>
                                          </w:divBdr>
                                          <w:divsChild>
                                            <w:div w:id="1043795992">
                                              <w:marLeft w:val="0"/>
                                              <w:marRight w:val="0"/>
                                              <w:marTop w:val="0"/>
                                              <w:marBottom w:val="0"/>
                                              <w:divBdr>
                                                <w:top w:val="single" w:sz="2" w:space="0" w:color="E3E3E3"/>
                                                <w:left w:val="single" w:sz="2" w:space="0" w:color="E3E3E3"/>
                                                <w:bottom w:val="single" w:sz="2" w:space="0" w:color="E3E3E3"/>
                                                <w:right w:val="single" w:sz="2" w:space="0" w:color="E3E3E3"/>
                                              </w:divBdr>
                                              <w:divsChild>
                                                <w:div w:id="493642560">
                                                  <w:marLeft w:val="0"/>
                                                  <w:marRight w:val="0"/>
                                                  <w:marTop w:val="0"/>
                                                  <w:marBottom w:val="0"/>
                                                  <w:divBdr>
                                                    <w:top w:val="single" w:sz="2" w:space="0" w:color="E3E3E3"/>
                                                    <w:left w:val="single" w:sz="2" w:space="0" w:color="E3E3E3"/>
                                                    <w:bottom w:val="single" w:sz="2" w:space="0" w:color="E3E3E3"/>
                                                    <w:right w:val="single" w:sz="2" w:space="0" w:color="E3E3E3"/>
                                                  </w:divBdr>
                                                  <w:divsChild>
                                                    <w:div w:id="3594050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73946041">
      <w:bodyDiv w:val="1"/>
      <w:marLeft w:val="0"/>
      <w:marRight w:val="0"/>
      <w:marTop w:val="0"/>
      <w:marBottom w:val="0"/>
      <w:divBdr>
        <w:top w:val="none" w:sz="0" w:space="0" w:color="auto"/>
        <w:left w:val="none" w:sz="0" w:space="0" w:color="auto"/>
        <w:bottom w:val="none" w:sz="0" w:space="0" w:color="auto"/>
        <w:right w:val="none" w:sz="0" w:space="0" w:color="auto"/>
      </w:divBdr>
    </w:div>
    <w:div w:id="276646905">
      <w:bodyDiv w:val="1"/>
      <w:marLeft w:val="0"/>
      <w:marRight w:val="0"/>
      <w:marTop w:val="0"/>
      <w:marBottom w:val="0"/>
      <w:divBdr>
        <w:top w:val="none" w:sz="0" w:space="0" w:color="auto"/>
        <w:left w:val="none" w:sz="0" w:space="0" w:color="auto"/>
        <w:bottom w:val="none" w:sz="0" w:space="0" w:color="auto"/>
        <w:right w:val="none" w:sz="0" w:space="0" w:color="auto"/>
      </w:divBdr>
      <w:divsChild>
        <w:div w:id="1877809050">
          <w:marLeft w:val="0"/>
          <w:marRight w:val="0"/>
          <w:marTop w:val="0"/>
          <w:marBottom w:val="0"/>
          <w:divBdr>
            <w:top w:val="none" w:sz="0" w:space="0" w:color="auto"/>
            <w:left w:val="none" w:sz="0" w:space="0" w:color="auto"/>
            <w:bottom w:val="none" w:sz="0" w:space="0" w:color="auto"/>
            <w:right w:val="none" w:sz="0" w:space="0" w:color="auto"/>
          </w:divBdr>
          <w:divsChild>
            <w:div w:id="604272554">
              <w:marLeft w:val="0"/>
              <w:marRight w:val="0"/>
              <w:marTop w:val="0"/>
              <w:marBottom w:val="0"/>
              <w:divBdr>
                <w:top w:val="none" w:sz="0" w:space="0" w:color="auto"/>
                <w:left w:val="none" w:sz="0" w:space="0" w:color="auto"/>
                <w:bottom w:val="none" w:sz="0" w:space="0" w:color="auto"/>
                <w:right w:val="none" w:sz="0" w:space="0" w:color="auto"/>
              </w:divBdr>
              <w:divsChild>
                <w:div w:id="544753827">
                  <w:marLeft w:val="0"/>
                  <w:marRight w:val="0"/>
                  <w:marTop w:val="0"/>
                  <w:marBottom w:val="0"/>
                  <w:divBdr>
                    <w:top w:val="none" w:sz="0" w:space="0" w:color="auto"/>
                    <w:left w:val="none" w:sz="0" w:space="0" w:color="auto"/>
                    <w:bottom w:val="none" w:sz="0" w:space="0" w:color="auto"/>
                    <w:right w:val="none" w:sz="0" w:space="0" w:color="auto"/>
                  </w:divBdr>
                  <w:divsChild>
                    <w:div w:id="848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475282">
      <w:bodyDiv w:val="1"/>
      <w:marLeft w:val="0"/>
      <w:marRight w:val="0"/>
      <w:marTop w:val="0"/>
      <w:marBottom w:val="0"/>
      <w:divBdr>
        <w:top w:val="none" w:sz="0" w:space="0" w:color="auto"/>
        <w:left w:val="none" w:sz="0" w:space="0" w:color="auto"/>
        <w:bottom w:val="none" w:sz="0" w:space="0" w:color="auto"/>
        <w:right w:val="none" w:sz="0" w:space="0" w:color="auto"/>
      </w:divBdr>
    </w:div>
    <w:div w:id="285700870">
      <w:bodyDiv w:val="1"/>
      <w:marLeft w:val="0"/>
      <w:marRight w:val="0"/>
      <w:marTop w:val="0"/>
      <w:marBottom w:val="0"/>
      <w:divBdr>
        <w:top w:val="none" w:sz="0" w:space="0" w:color="auto"/>
        <w:left w:val="none" w:sz="0" w:space="0" w:color="auto"/>
        <w:bottom w:val="none" w:sz="0" w:space="0" w:color="auto"/>
        <w:right w:val="none" w:sz="0" w:space="0" w:color="auto"/>
      </w:divBdr>
    </w:div>
    <w:div w:id="298607721">
      <w:bodyDiv w:val="1"/>
      <w:marLeft w:val="0"/>
      <w:marRight w:val="0"/>
      <w:marTop w:val="0"/>
      <w:marBottom w:val="0"/>
      <w:divBdr>
        <w:top w:val="none" w:sz="0" w:space="0" w:color="auto"/>
        <w:left w:val="none" w:sz="0" w:space="0" w:color="auto"/>
        <w:bottom w:val="none" w:sz="0" w:space="0" w:color="auto"/>
        <w:right w:val="none" w:sz="0" w:space="0" w:color="auto"/>
      </w:divBdr>
      <w:divsChild>
        <w:div w:id="858273636">
          <w:marLeft w:val="0"/>
          <w:marRight w:val="0"/>
          <w:marTop w:val="0"/>
          <w:marBottom w:val="0"/>
          <w:divBdr>
            <w:top w:val="none" w:sz="0" w:space="0" w:color="auto"/>
            <w:left w:val="none" w:sz="0" w:space="0" w:color="auto"/>
            <w:bottom w:val="none" w:sz="0" w:space="0" w:color="auto"/>
            <w:right w:val="none" w:sz="0" w:space="0" w:color="auto"/>
          </w:divBdr>
          <w:divsChild>
            <w:div w:id="954794786">
              <w:marLeft w:val="0"/>
              <w:marRight w:val="0"/>
              <w:marTop w:val="0"/>
              <w:marBottom w:val="0"/>
              <w:divBdr>
                <w:top w:val="single" w:sz="2" w:space="0" w:color="E3E3E3"/>
                <w:left w:val="single" w:sz="2" w:space="0" w:color="E3E3E3"/>
                <w:bottom w:val="single" w:sz="2" w:space="0" w:color="E3E3E3"/>
                <w:right w:val="single" w:sz="2" w:space="0" w:color="E3E3E3"/>
              </w:divBdr>
              <w:divsChild>
                <w:div w:id="580410089">
                  <w:marLeft w:val="0"/>
                  <w:marRight w:val="0"/>
                  <w:marTop w:val="0"/>
                  <w:marBottom w:val="0"/>
                  <w:divBdr>
                    <w:top w:val="single" w:sz="2" w:space="0" w:color="E3E3E3"/>
                    <w:left w:val="single" w:sz="2" w:space="0" w:color="E3E3E3"/>
                    <w:bottom w:val="single" w:sz="2" w:space="0" w:color="E3E3E3"/>
                    <w:right w:val="single" w:sz="2" w:space="0" w:color="E3E3E3"/>
                  </w:divBdr>
                  <w:divsChild>
                    <w:div w:id="1928074085">
                      <w:marLeft w:val="0"/>
                      <w:marRight w:val="0"/>
                      <w:marTop w:val="0"/>
                      <w:marBottom w:val="0"/>
                      <w:divBdr>
                        <w:top w:val="single" w:sz="6" w:space="0" w:color="auto"/>
                        <w:left w:val="single" w:sz="6" w:space="0" w:color="auto"/>
                        <w:bottom w:val="single" w:sz="6" w:space="0" w:color="auto"/>
                        <w:right w:val="single" w:sz="6" w:space="0" w:color="auto"/>
                      </w:divBdr>
                      <w:divsChild>
                        <w:div w:id="774710564">
                          <w:marLeft w:val="0"/>
                          <w:marRight w:val="0"/>
                          <w:marTop w:val="0"/>
                          <w:marBottom w:val="0"/>
                          <w:divBdr>
                            <w:top w:val="none" w:sz="0" w:space="0" w:color="auto"/>
                            <w:left w:val="none" w:sz="0" w:space="0" w:color="auto"/>
                            <w:bottom w:val="none" w:sz="0" w:space="0" w:color="auto"/>
                            <w:right w:val="none" w:sz="0" w:space="0" w:color="auto"/>
                          </w:divBdr>
                          <w:divsChild>
                            <w:div w:id="778915516">
                              <w:marLeft w:val="0"/>
                              <w:marRight w:val="0"/>
                              <w:marTop w:val="0"/>
                              <w:marBottom w:val="0"/>
                              <w:divBdr>
                                <w:top w:val="none" w:sz="0" w:space="0" w:color="auto"/>
                                <w:left w:val="none" w:sz="0" w:space="0" w:color="auto"/>
                                <w:bottom w:val="none" w:sz="0" w:space="0" w:color="auto"/>
                                <w:right w:val="none" w:sz="0" w:space="0" w:color="auto"/>
                              </w:divBdr>
                              <w:divsChild>
                                <w:div w:id="1520389583">
                                  <w:marLeft w:val="0"/>
                                  <w:marRight w:val="0"/>
                                  <w:marTop w:val="0"/>
                                  <w:marBottom w:val="0"/>
                                  <w:divBdr>
                                    <w:top w:val="none" w:sz="0" w:space="0" w:color="auto"/>
                                    <w:left w:val="none" w:sz="0" w:space="0" w:color="auto"/>
                                    <w:bottom w:val="none" w:sz="0" w:space="0" w:color="auto"/>
                                    <w:right w:val="none" w:sz="0" w:space="0" w:color="auto"/>
                                  </w:divBdr>
                                  <w:divsChild>
                                    <w:div w:id="1812554634">
                                      <w:marLeft w:val="0"/>
                                      <w:marRight w:val="0"/>
                                      <w:marTop w:val="0"/>
                                      <w:marBottom w:val="0"/>
                                      <w:divBdr>
                                        <w:top w:val="none" w:sz="0" w:space="0" w:color="auto"/>
                                        <w:left w:val="none" w:sz="0" w:space="0" w:color="auto"/>
                                        <w:bottom w:val="none" w:sz="0" w:space="0" w:color="auto"/>
                                        <w:right w:val="none" w:sz="0" w:space="0" w:color="auto"/>
                                      </w:divBdr>
                                      <w:divsChild>
                                        <w:div w:id="2109962034">
                                          <w:marLeft w:val="0"/>
                                          <w:marRight w:val="0"/>
                                          <w:marTop w:val="0"/>
                                          <w:marBottom w:val="0"/>
                                          <w:divBdr>
                                            <w:top w:val="none" w:sz="0" w:space="0" w:color="auto"/>
                                            <w:left w:val="none" w:sz="0" w:space="0" w:color="auto"/>
                                            <w:bottom w:val="none" w:sz="0" w:space="0" w:color="auto"/>
                                            <w:right w:val="none" w:sz="0" w:space="0" w:color="auto"/>
                                          </w:divBdr>
                                          <w:divsChild>
                                            <w:div w:id="8476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0778859">
          <w:marLeft w:val="0"/>
          <w:marRight w:val="0"/>
          <w:marTop w:val="0"/>
          <w:marBottom w:val="0"/>
          <w:divBdr>
            <w:top w:val="single" w:sz="2" w:space="0" w:color="E3E3E3"/>
            <w:left w:val="single" w:sz="2" w:space="0" w:color="E3E3E3"/>
            <w:bottom w:val="single" w:sz="2" w:space="0" w:color="E3E3E3"/>
            <w:right w:val="single" w:sz="2" w:space="0" w:color="E3E3E3"/>
          </w:divBdr>
          <w:divsChild>
            <w:div w:id="879240738">
              <w:marLeft w:val="0"/>
              <w:marRight w:val="0"/>
              <w:marTop w:val="0"/>
              <w:marBottom w:val="0"/>
              <w:divBdr>
                <w:top w:val="single" w:sz="2" w:space="0" w:color="E3E3E3"/>
                <w:left w:val="single" w:sz="2" w:space="0" w:color="E3E3E3"/>
                <w:bottom w:val="single" w:sz="2" w:space="0" w:color="E3E3E3"/>
                <w:right w:val="single" w:sz="2" w:space="0" w:color="E3E3E3"/>
              </w:divBdr>
              <w:divsChild>
                <w:div w:id="278031856">
                  <w:marLeft w:val="0"/>
                  <w:marRight w:val="0"/>
                  <w:marTop w:val="0"/>
                  <w:marBottom w:val="0"/>
                  <w:divBdr>
                    <w:top w:val="single" w:sz="2" w:space="0" w:color="E3E3E3"/>
                    <w:left w:val="single" w:sz="2" w:space="0" w:color="E3E3E3"/>
                    <w:bottom w:val="single" w:sz="2" w:space="0" w:color="E3E3E3"/>
                    <w:right w:val="single" w:sz="2" w:space="0" w:color="E3E3E3"/>
                  </w:divBdr>
                  <w:divsChild>
                    <w:div w:id="890729647">
                      <w:marLeft w:val="0"/>
                      <w:marRight w:val="0"/>
                      <w:marTop w:val="0"/>
                      <w:marBottom w:val="0"/>
                      <w:divBdr>
                        <w:top w:val="single" w:sz="2" w:space="0" w:color="E3E3E3"/>
                        <w:left w:val="single" w:sz="2" w:space="0" w:color="E3E3E3"/>
                        <w:bottom w:val="single" w:sz="2" w:space="0" w:color="E3E3E3"/>
                        <w:right w:val="single" w:sz="2" w:space="0" w:color="E3E3E3"/>
                      </w:divBdr>
                      <w:divsChild>
                        <w:div w:id="1476145120">
                          <w:marLeft w:val="0"/>
                          <w:marRight w:val="0"/>
                          <w:marTop w:val="0"/>
                          <w:marBottom w:val="0"/>
                          <w:divBdr>
                            <w:top w:val="single" w:sz="2" w:space="0" w:color="E3E3E3"/>
                            <w:left w:val="single" w:sz="2" w:space="0" w:color="E3E3E3"/>
                            <w:bottom w:val="single" w:sz="2" w:space="0" w:color="E3E3E3"/>
                            <w:right w:val="single" w:sz="2" w:space="0" w:color="E3E3E3"/>
                          </w:divBdr>
                          <w:divsChild>
                            <w:div w:id="1431707142">
                              <w:marLeft w:val="0"/>
                              <w:marRight w:val="0"/>
                              <w:marTop w:val="100"/>
                              <w:marBottom w:val="100"/>
                              <w:divBdr>
                                <w:top w:val="single" w:sz="2" w:space="0" w:color="E3E3E3"/>
                                <w:left w:val="single" w:sz="2" w:space="0" w:color="E3E3E3"/>
                                <w:bottom w:val="single" w:sz="2" w:space="0" w:color="E3E3E3"/>
                                <w:right w:val="single" w:sz="2" w:space="0" w:color="E3E3E3"/>
                              </w:divBdr>
                              <w:divsChild>
                                <w:div w:id="1478106543">
                                  <w:marLeft w:val="0"/>
                                  <w:marRight w:val="0"/>
                                  <w:marTop w:val="0"/>
                                  <w:marBottom w:val="0"/>
                                  <w:divBdr>
                                    <w:top w:val="single" w:sz="2" w:space="0" w:color="E3E3E3"/>
                                    <w:left w:val="single" w:sz="2" w:space="0" w:color="E3E3E3"/>
                                    <w:bottom w:val="single" w:sz="2" w:space="0" w:color="E3E3E3"/>
                                    <w:right w:val="single" w:sz="2" w:space="0" w:color="E3E3E3"/>
                                  </w:divBdr>
                                  <w:divsChild>
                                    <w:div w:id="1941526032">
                                      <w:marLeft w:val="0"/>
                                      <w:marRight w:val="0"/>
                                      <w:marTop w:val="0"/>
                                      <w:marBottom w:val="0"/>
                                      <w:divBdr>
                                        <w:top w:val="single" w:sz="2" w:space="0" w:color="E3E3E3"/>
                                        <w:left w:val="single" w:sz="2" w:space="0" w:color="E3E3E3"/>
                                        <w:bottom w:val="single" w:sz="2" w:space="0" w:color="E3E3E3"/>
                                        <w:right w:val="single" w:sz="2" w:space="0" w:color="E3E3E3"/>
                                      </w:divBdr>
                                      <w:divsChild>
                                        <w:div w:id="829950162">
                                          <w:marLeft w:val="0"/>
                                          <w:marRight w:val="0"/>
                                          <w:marTop w:val="0"/>
                                          <w:marBottom w:val="0"/>
                                          <w:divBdr>
                                            <w:top w:val="single" w:sz="2" w:space="0" w:color="E3E3E3"/>
                                            <w:left w:val="single" w:sz="2" w:space="0" w:color="E3E3E3"/>
                                            <w:bottom w:val="single" w:sz="2" w:space="0" w:color="E3E3E3"/>
                                            <w:right w:val="single" w:sz="2" w:space="0" w:color="E3E3E3"/>
                                          </w:divBdr>
                                          <w:divsChild>
                                            <w:div w:id="1423070098">
                                              <w:marLeft w:val="0"/>
                                              <w:marRight w:val="0"/>
                                              <w:marTop w:val="0"/>
                                              <w:marBottom w:val="0"/>
                                              <w:divBdr>
                                                <w:top w:val="single" w:sz="2" w:space="0" w:color="E3E3E3"/>
                                                <w:left w:val="single" w:sz="2" w:space="0" w:color="E3E3E3"/>
                                                <w:bottom w:val="single" w:sz="2" w:space="0" w:color="E3E3E3"/>
                                                <w:right w:val="single" w:sz="2" w:space="0" w:color="E3E3E3"/>
                                              </w:divBdr>
                                              <w:divsChild>
                                                <w:div w:id="589899070">
                                                  <w:marLeft w:val="0"/>
                                                  <w:marRight w:val="0"/>
                                                  <w:marTop w:val="0"/>
                                                  <w:marBottom w:val="0"/>
                                                  <w:divBdr>
                                                    <w:top w:val="single" w:sz="2" w:space="0" w:color="E3E3E3"/>
                                                    <w:left w:val="single" w:sz="2" w:space="0" w:color="E3E3E3"/>
                                                    <w:bottom w:val="single" w:sz="2" w:space="0" w:color="E3E3E3"/>
                                                    <w:right w:val="single" w:sz="2" w:space="0" w:color="E3E3E3"/>
                                                  </w:divBdr>
                                                  <w:divsChild>
                                                    <w:div w:id="12569359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3000249">
      <w:bodyDiv w:val="1"/>
      <w:marLeft w:val="0"/>
      <w:marRight w:val="0"/>
      <w:marTop w:val="0"/>
      <w:marBottom w:val="0"/>
      <w:divBdr>
        <w:top w:val="none" w:sz="0" w:space="0" w:color="auto"/>
        <w:left w:val="none" w:sz="0" w:space="0" w:color="auto"/>
        <w:bottom w:val="none" w:sz="0" w:space="0" w:color="auto"/>
        <w:right w:val="none" w:sz="0" w:space="0" w:color="auto"/>
      </w:divBdr>
      <w:divsChild>
        <w:div w:id="1099987450">
          <w:marLeft w:val="0"/>
          <w:marRight w:val="0"/>
          <w:marTop w:val="0"/>
          <w:marBottom w:val="0"/>
          <w:divBdr>
            <w:top w:val="none" w:sz="0" w:space="0" w:color="auto"/>
            <w:left w:val="none" w:sz="0" w:space="0" w:color="auto"/>
            <w:bottom w:val="none" w:sz="0" w:space="0" w:color="auto"/>
            <w:right w:val="none" w:sz="0" w:space="0" w:color="auto"/>
          </w:divBdr>
          <w:divsChild>
            <w:div w:id="99228412">
              <w:marLeft w:val="0"/>
              <w:marRight w:val="0"/>
              <w:marTop w:val="0"/>
              <w:marBottom w:val="0"/>
              <w:divBdr>
                <w:top w:val="none" w:sz="0" w:space="0" w:color="auto"/>
                <w:left w:val="none" w:sz="0" w:space="0" w:color="auto"/>
                <w:bottom w:val="none" w:sz="0" w:space="0" w:color="auto"/>
                <w:right w:val="none" w:sz="0" w:space="0" w:color="auto"/>
              </w:divBdr>
              <w:divsChild>
                <w:div w:id="129382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241105">
      <w:bodyDiv w:val="1"/>
      <w:marLeft w:val="0"/>
      <w:marRight w:val="0"/>
      <w:marTop w:val="0"/>
      <w:marBottom w:val="0"/>
      <w:divBdr>
        <w:top w:val="none" w:sz="0" w:space="0" w:color="auto"/>
        <w:left w:val="none" w:sz="0" w:space="0" w:color="auto"/>
        <w:bottom w:val="none" w:sz="0" w:space="0" w:color="auto"/>
        <w:right w:val="none" w:sz="0" w:space="0" w:color="auto"/>
      </w:divBdr>
    </w:div>
    <w:div w:id="309873104">
      <w:bodyDiv w:val="1"/>
      <w:marLeft w:val="0"/>
      <w:marRight w:val="0"/>
      <w:marTop w:val="0"/>
      <w:marBottom w:val="0"/>
      <w:divBdr>
        <w:top w:val="none" w:sz="0" w:space="0" w:color="auto"/>
        <w:left w:val="none" w:sz="0" w:space="0" w:color="auto"/>
        <w:bottom w:val="none" w:sz="0" w:space="0" w:color="auto"/>
        <w:right w:val="none" w:sz="0" w:space="0" w:color="auto"/>
      </w:divBdr>
      <w:divsChild>
        <w:div w:id="1037048665">
          <w:marLeft w:val="0"/>
          <w:marRight w:val="0"/>
          <w:marTop w:val="0"/>
          <w:marBottom w:val="0"/>
          <w:divBdr>
            <w:top w:val="single" w:sz="2" w:space="0" w:color="E3E3E3"/>
            <w:left w:val="single" w:sz="2" w:space="0" w:color="E3E3E3"/>
            <w:bottom w:val="single" w:sz="2" w:space="0" w:color="E3E3E3"/>
            <w:right w:val="single" w:sz="2" w:space="0" w:color="E3E3E3"/>
          </w:divBdr>
          <w:divsChild>
            <w:div w:id="1020396225">
              <w:marLeft w:val="0"/>
              <w:marRight w:val="0"/>
              <w:marTop w:val="0"/>
              <w:marBottom w:val="0"/>
              <w:divBdr>
                <w:top w:val="single" w:sz="2" w:space="0" w:color="E3E3E3"/>
                <w:left w:val="single" w:sz="2" w:space="0" w:color="E3E3E3"/>
                <w:bottom w:val="single" w:sz="2" w:space="0" w:color="E3E3E3"/>
                <w:right w:val="single" w:sz="2" w:space="0" w:color="E3E3E3"/>
              </w:divBdr>
              <w:divsChild>
                <w:div w:id="103698542">
                  <w:marLeft w:val="0"/>
                  <w:marRight w:val="0"/>
                  <w:marTop w:val="0"/>
                  <w:marBottom w:val="0"/>
                  <w:divBdr>
                    <w:top w:val="single" w:sz="2" w:space="0" w:color="E3E3E3"/>
                    <w:left w:val="single" w:sz="2" w:space="0" w:color="E3E3E3"/>
                    <w:bottom w:val="single" w:sz="2" w:space="0" w:color="E3E3E3"/>
                    <w:right w:val="single" w:sz="2" w:space="0" w:color="E3E3E3"/>
                  </w:divBdr>
                  <w:divsChild>
                    <w:div w:id="806974008">
                      <w:marLeft w:val="0"/>
                      <w:marRight w:val="0"/>
                      <w:marTop w:val="0"/>
                      <w:marBottom w:val="0"/>
                      <w:divBdr>
                        <w:top w:val="single" w:sz="2" w:space="0" w:color="E3E3E3"/>
                        <w:left w:val="single" w:sz="2" w:space="0" w:color="E3E3E3"/>
                        <w:bottom w:val="single" w:sz="2" w:space="0" w:color="E3E3E3"/>
                        <w:right w:val="single" w:sz="2" w:space="0" w:color="E3E3E3"/>
                      </w:divBdr>
                      <w:divsChild>
                        <w:div w:id="722676967">
                          <w:marLeft w:val="0"/>
                          <w:marRight w:val="0"/>
                          <w:marTop w:val="0"/>
                          <w:marBottom w:val="0"/>
                          <w:divBdr>
                            <w:top w:val="single" w:sz="2" w:space="0" w:color="E3E3E3"/>
                            <w:left w:val="single" w:sz="2" w:space="0" w:color="E3E3E3"/>
                            <w:bottom w:val="single" w:sz="2" w:space="0" w:color="E3E3E3"/>
                            <w:right w:val="single" w:sz="2" w:space="0" w:color="E3E3E3"/>
                          </w:divBdr>
                          <w:divsChild>
                            <w:div w:id="800804333">
                              <w:marLeft w:val="0"/>
                              <w:marRight w:val="0"/>
                              <w:marTop w:val="100"/>
                              <w:marBottom w:val="100"/>
                              <w:divBdr>
                                <w:top w:val="single" w:sz="2" w:space="0" w:color="E3E3E3"/>
                                <w:left w:val="single" w:sz="2" w:space="0" w:color="E3E3E3"/>
                                <w:bottom w:val="single" w:sz="2" w:space="0" w:color="E3E3E3"/>
                                <w:right w:val="single" w:sz="2" w:space="0" w:color="E3E3E3"/>
                              </w:divBdr>
                              <w:divsChild>
                                <w:div w:id="704137319">
                                  <w:marLeft w:val="0"/>
                                  <w:marRight w:val="0"/>
                                  <w:marTop w:val="0"/>
                                  <w:marBottom w:val="0"/>
                                  <w:divBdr>
                                    <w:top w:val="single" w:sz="2" w:space="0" w:color="E3E3E3"/>
                                    <w:left w:val="single" w:sz="2" w:space="0" w:color="E3E3E3"/>
                                    <w:bottom w:val="single" w:sz="2" w:space="0" w:color="E3E3E3"/>
                                    <w:right w:val="single" w:sz="2" w:space="0" w:color="E3E3E3"/>
                                  </w:divBdr>
                                  <w:divsChild>
                                    <w:div w:id="252082609">
                                      <w:marLeft w:val="0"/>
                                      <w:marRight w:val="0"/>
                                      <w:marTop w:val="0"/>
                                      <w:marBottom w:val="0"/>
                                      <w:divBdr>
                                        <w:top w:val="single" w:sz="2" w:space="0" w:color="E3E3E3"/>
                                        <w:left w:val="single" w:sz="2" w:space="0" w:color="E3E3E3"/>
                                        <w:bottom w:val="single" w:sz="2" w:space="0" w:color="E3E3E3"/>
                                        <w:right w:val="single" w:sz="2" w:space="0" w:color="E3E3E3"/>
                                      </w:divBdr>
                                      <w:divsChild>
                                        <w:div w:id="629631764">
                                          <w:marLeft w:val="0"/>
                                          <w:marRight w:val="0"/>
                                          <w:marTop w:val="0"/>
                                          <w:marBottom w:val="0"/>
                                          <w:divBdr>
                                            <w:top w:val="single" w:sz="2" w:space="0" w:color="E3E3E3"/>
                                            <w:left w:val="single" w:sz="2" w:space="0" w:color="E3E3E3"/>
                                            <w:bottom w:val="single" w:sz="2" w:space="0" w:color="E3E3E3"/>
                                            <w:right w:val="single" w:sz="2" w:space="0" w:color="E3E3E3"/>
                                          </w:divBdr>
                                          <w:divsChild>
                                            <w:div w:id="1755516109">
                                              <w:marLeft w:val="0"/>
                                              <w:marRight w:val="0"/>
                                              <w:marTop w:val="0"/>
                                              <w:marBottom w:val="0"/>
                                              <w:divBdr>
                                                <w:top w:val="single" w:sz="2" w:space="0" w:color="E3E3E3"/>
                                                <w:left w:val="single" w:sz="2" w:space="0" w:color="E3E3E3"/>
                                                <w:bottom w:val="single" w:sz="2" w:space="0" w:color="E3E3E3"/>
                                                <w:right w:val="single" w:sz="2" w:space="0" w:color="E3E3E3"/>
                                              </w:divBdr>
                                              <w:divsChild>
                                                <w:div w:id="1868643879">
                                                  <w:marLeft w:val="0"/>
                                                  <w:marRight w:val="0"/>
                                                  <w:marTop w:val="0"/>
                                                  <w:marBottom w:val="0"/>
                                                  <w:divBdr>
                                                    <w:top w:val="single" w:sz="2" w:space="0" w:color="E3E3E3"/>
                                                    <w:left w:val="single" w:sz="2" w:space="0" w:color="E3E3E3"/>
                                                    <w:bottom w:val="single" w:sz="2" w:space="0" w:color="E3E3E3"/>
                                                    <w:right w:val="single" w:sz="2" w:space="0" w:color="E3E3E3"/>
                                                  </w:divBdr>
                                                  <w:divsChild>
                                                    <w:div w:id="9049536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98082110">
          <w:marLeft w:val="0"/>
          <w:marRight w:val="0"/>
          <w:marTop w:val="0"/>
          <w:marBottom w:val="0"/>
          <w:divBdr>
            <w:top w:val="none" w:sz="0" w:space="0" w:color="auto"/>
            <w:left w:val="none" w:sz="0" w:space="0" w:color="auto"/>
            <w:bottom w:val="none" w:sz="0" w:space="0" w:color="auto"/>
            <w:right w:val="none" w:sz="0" w:space="0" w:color="auto"/>
          </w:divBdr>
          <w:divsChild>
            <w:div w:id="793986845">
              <w:marLeft w:val="0"/>
              <w:marRight w:val="0"/>
              <w:marTop w:val="0"/>
              <w:marBottom w:val="0"/>
              <w:divBdr>
                <w:top w:val="single" w:sz="2" w:space="0" w:color="E3E3E3"/>
                <w:left w:val="single" w:sz="2" w:space="0" w:color="E3E3E3"/>
                <w:bottom w:val="single" w:sz="2" w:space="0" w:color="E3E3E3"/>
                <w:right w:val="single" w:sz="2" w:space="0" w:color="E3E3E3"/>
              </w:divBdr>
              <w:divsChild>
                <w:div w:id="2108889224">
                  <w:marLeft w:val="0"/>
                  <w:marRight w:val="0"/>
                  <w:marTop w:val="0"/>
                  <w:marBottom w:val="0"/>
                  <w:divBdr>
                    <w:top w:val="single" w:sz="2" w:space="0" w:color="E3E3E3"/>
                    <w:left w:val="single" w:sz="2" w:space="0" w:color="E3E3E3"/>
                    <w:bottom w:val="single" w:sz="2" w:space="0" w:color="E3E3E3"/>
                    <w:right w:val="single" w:sz="2" w:space="0" w:color="E3E3E3"/>
                  </w:divBdr>
                  <w:divsChild>
                    <w:div w:id="710767621">
                      <w:marLeft w:val="0"/>
                      <w:marRight w:val="0"/>
                      <w:marTop w:val="0"/>
                      <w:marBottom w:val="0"/>
                      <w:divBdr>
                        <w:top w:val="single" w:sz="6" w:space="0" w:color="auto"/>
                        <w:left w:val="single" w:sz="6" w:space="0" w:color="auto"/>
                        <w:bottom w:val="single" w:sz="6" w:space="0" w:color="auto"/>
                        <w:right w:val="single" w:sz="6" w:space="0" w:color="auto"/>
                      </w:divBdr>
                      <w:divsChild>
                        <w:div w:id="867989577">
                          <w:marLeft w:val="0"/>
                          <w:marRight w:val="0"/>
                          <w:marTop w:val="0"/>
                          <w:marBottom w:val="0"/>
                          <w:divBdr>
                            <w:top w:val="none" w:sz="0" w:space="0" w:color="auto"/>
                            <w:left w:val="none" w:sz="0" w:space="0" w:color="auto"/>
                            <w:bottom w:val="none" w:sz="0" w:space="0" w:color="auto"/>
                            <w:right w:val="none" w:sz="0" w:space="0" w:color="auto"/>
                          </w:divBdr>
                          <w:divsChild>
                            <w:div w:id="1275361733">
                              <w:marLeft w:val="0"/>
                              <w:marRight w:val="0"/>
                              <w:marTop w:val="0"/>
                              <w:marBottom w:val="0"/>
                              <w:divBdr>
                                <w:top w:val="none" w:sz="0" w:space="0" w:color="auto"/>
                                <w:left w:val="none" w:sz="0" w:space="0" w:color="auto"/>
                                <w:bottom w:val="none" w:sz="0" w:space="0" w:color="auto"/>
                                <w:right w:val="none" w:sz="0" w:space="0" w:color="auto"/>
                              </w:divBdr>
                              <w:divsChild>
                                <w:div w:id="397245631">
                                  <w:marLeft w:val="0"/>
                                  <w:marRight w:val="0"/>
                                  <w:marTop w:val="0"/>
                                  <w:marBottom w:val="0"/>
                                  <w:divBdr>
                                    <w:top w:val="none" w:sz="0" w:space="0" w:color="auto"/>
                                    <w:left w:val="none" w:sz="0" w:space="0" w:color="auto"/>
                                    <w:bottom w:val="none" w:sz="0" w:space="0" w:color="auto"/>
                                    <w:right w:val="none" w:sz="0" w:space="0" w:color="auto"/>
                                  </w:divBdr>
                                  <w:divsChild>
                                    <w:div w:id="1868248899">
                                      <w:marLeft w:val="0"/>
                                      <w:marRight w:val="0"/>
                                      <w:marTop w:val="0"/>
                                      <w:marBottom w:val="0"/>
                                      <w:divBdr>
                                        <w:top w:val="none" w:sz="0" w:space="0" w:color="auto"/>
                                        <w:left w:val="none" w:sz="0" w:space="0" w:color="auto"/>
                                        <w:bottom w:val="none" w:sz="0" w:space="0" w:color="auto"/>
                                        <w:right w:val="none" w:sz="0" w:space="0" w:color="auto"/>
                                      </w:divBdr>
                                      <w:divsChild>
                                        <w:div w:id="311100002">
                                          <w:marLeft w:val="0"/>
                                          <w:marRight w:val="0"/>
                                          <w:marTop w:val="0"/>
                                          <w:marBottom w:val="0"/>
                                          <w:divBdr>
                                            <w:top w:val="none" w:sz="0" w:space="0" w:color="auto"/>
                                            <w:left w:val="none" w:sz="0" w:space="0" w:color="auto"/>
                                            <w:bottom w:val="none" w:sz="0" w:space="0" w:color="auto"/>
                                            <w:right w:val="none" w:sz="0" w:space="0" w:color="auto"/>
                                          </w:divBdr>
                                          <w:divsChild>
                                            <w:div w:id="70964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10331164">
      <w:bodyDiv w:val="1"/>
      <w:marLeft w:val="0"/>
      <w:marRight w:val="0"/>
      <w:marTop w:val="0"/>
      <w:marBottom w:val="0"/>
      <w:divBdr>
        <w:top w:val="none" w:sz="0" w:space="0" w:color="auto"/>
        <w:left w:val="none" w:sz="0" w:space="0" w:color="auto"/>
        <w:bottom w:val="none" w:sz="0" w:space="0" w:color="auto"/>
        <w:right w:val="none" w:sz="0" w:space="0" w:color="auto"/>
      </w:divBdr>
      <w:divsChild>
        <w:div w:id="329528537">
          <w:marLeft w:val="0"/>
          <w:marRight w:val="0"/>
          <w:marTop w:val="0"/>
          <w:marBottom w:val="0"/>
          <w:divBdr>
            <w:top w:val="none" w:sz="0" w:space="0" w:color="auto"/>
            <w:left w:val="none" w:sz="0" w:space="0" w:color="auto"/>
            <w:bottom w:val="none" w:sz="0" w:space="0" w:color="auto"/>
            <w:right w:val="none" w:sz="0" w:space="0" w:color="auto"/>
          </w:divBdr>
          <w:divsChild>
            <w:div w:id="1826776175">
              <w:marLeft w:val="0"/>
              <w:marRight w:val="0"/>
              <w:marTop w:val="0"/>
              <w:marBottom w:val="0"/>
              <w:divBdr>
                <w:top w:val="none" w:sz="0" w:space="0" w:color="auto"/>
                <w:left w:val="none" w:sz="0" w:space="0" w:color="auto"/>
                <w:bottom w:val="none" w:sz="0" w:space="0" w:color="auto"/>
                <w:right w:val="none" w:sz="0" w:space="0" w:color="auto"/>
              </w:divBdr>
              <w:divsChild>
                <w:div w:id="67130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116495">
      <w:bodyDiv w:val="1"/>
      <w:marLeft w:val="0"/>
      <w:marRight w:val="0"/>
      <w:marTop w:val="0"/>
      <w:marBottom w:val="0"/>
      <w:divBdr>
        <w:top w:val="none" w:sz="0" w:space="0" w:color="auto"/>
        <w:left w:val="none" w:sz="0" w:space="0" w:color="auto"/>
        <w:bottom w:val="none" w:sz="0" w:space="0" w:color="auto"/>
        <w:right w:val="none" w:sz="0" w:space="0" w:color="auto"/>
      </w:divBdr>
      <w:divsChild>
        <w:div w:id="822543991">
          <w:marLeft w:val="0"/>
          <w:marRight w:val="0"/>
          <w:marTop w:val="0"/>
          <w:marBottom w:val="0"/>
          <w:divBdr>
            <w:top w:val="none" w:sz="0" w:space="0" w:color="auto"/>
            <w:left w:val="none" w:sz="0" w:space="0" w:color="auto"/>
            <w:bottom w:val="none" w:sz="0" w:space="0" w:color="auto"/>
            <w:right w:val="none" w:sz="0" w:space="0" w:color="auto"/>
          </w:divBdr>
          <w:divsChild>
            <w:div w:id="452746885">
              <w:marLeft w:val="0"/>
              <w:marRight w:val="0"/>
              <w:marTop w:val="0"/>
              <w:marBottom w:val="0"/>
              <w:divBdr>
                <w:top w:val="none" w:sz="0" w:space="0" w:color="auto"/>
                <w:left w:val="none" w:sz="0" w:space="0" w:color="auto"/>
                <w:bottom w:val="none" w:sz="0" w:space="0" w:color="auto"/>
                <w:right w:val="none" w:sz="0" w:space="0" w:color="auto"/>
              </w:divBdr>
              <w:divsChild>
                <w:div w:id="103580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361066">
      <w:bodyDiv w:val="1"/>
      <w:marLeft w:val="0"/>
      <w:marRight w:val="0"/>
      <w:marTop w:val="0"/>
      <w:marBottom w:val="0"/>
      <w:divBdr>
        <w:top w:val="none" w:sz="0" w:space="0" w:color="auto"/>
        <w:left w:val="none" w:sz="0" w:space="0" w:color="auto"/>
        <w:bottom w:val="none" w:sz="0" w:space="0" w:color="auto"/>
        <w:right w:val="none" w:sz="0" w:space="0" w:color="auto"/>
      </w:divBdr>
    </w:div>
    <w:div w:id="425462684">
      <w:bodyDiv w:val="1"/>
      <w:marLeft w:val="0"/>
      <w:marRight w:val="0"/>
      <w:marTop w:val="0"/>
      <w:marBottom w:val="0"/>
      <w:divBdr>
        <w:top w:val="none" w:sz="0" w:space="0" w:color="auto"/>
        <w:left w:val="none" w:sz="0" w:space="0" w:color="auto"/>
        <w:bottom w:val="none" w:sz="0" w:space="0" w:color="auto"/>
        <w:right w:val="none" w:sz="0" w:space="0" w:color="auto"/>
      </w:divBdr>
    </w:div>
    <w:div w:id="432240578">
      <w:bodyDiv w:val="1"/>
      <w:marLeft w:val="0"/>
      <w:marRight w:val="0"/>
      <w:marTop w:val="0"/>
      <w:marBottom w:val="0"/>
      <w:divBdr>
        <w:top w:val="none" w:sz="0" w:space="0" w:color="auto"/>
        <w:left w:val="none" w:sz="0" w:space="0" w:color="auto"/>
        <w:bottom w:val="none" w:sz="0" w:space="0" w:color="auto"/>
        <w:right w:val="none" w:sz="0" w:space="0" w:color="auto"/>
      </w:divBdr>
    </w:div>
    <w:div w:id="461000791">
      <w:bodyDiv w:val="1"/>
      <w:marLeft w:val="0"/>
      <w:marRight w:val="0"/>
      <w:marTop w:val="0"/>
      <w:marBottom w:val="0"/>
      <w:divBdr>
        <w:top w:val="none" w:sz="0" w:space="0" w:color="auto"/>
        <w:left w:val="none" w:sz="0" w:space="0" w:color="auto"/>
        <w:bottom w:val="none" w:sz="0" w:space="0" w:color="auto"/>
        <w:right w:val="none" w:sz="0" w:space="0" w:color="auto"/>
      </w:divBdr>
    </w:div>
    <w:div w:id="491145908">
      <w:bodyDiv w:val="1"/>
      <w:marLeft w:val="0"/>
      <w:marRight w:val="0"/>
      <w:marTop w:val="0"/>
      <w:marBottom w:val="0"/>
      <w:divBdr>
        <w:top w:val="none" w:sz="0" w:space="0" w:color="auto"/>
        <w:left w:val="none" w:sz="0" w:space="0" w:color="auto"/>
        <w:bottom w:val="none" w:sz="0" w:space="0" w:color="auto"/>
        <w:right w:val="none" w:sz="0" w:space="0" w:color="auto"/>
      </w:divBdr>
      <w:divsChild>
        <w:div w:id="414984803">
          <w:marLeft w:val="0"/>
          <w:marRight w:val="0"/>
          <w:marTop w:val="0"/>
          <w:marBottom w:val="0"/>
          <w:divBdr>
            <w:top w:val="none" w:sz="0" w:space="0" w:color="auto"/>
            <w:left w:val="none" w:sz="0" w:space="0" w:color="auto"/>
            <w:bottom w:val="none" w:sz="0" w:space="0" w:color="auto"/>
            <w:right w:val="none" w:sz="0" w:space="0" w:color="auto"/>
          </w:divBdr>
          <w:divsChild>
            <w:div w:id="1623269395">
              <w:marLeft w:val="0"/>
              <w:marRight w:val="0"/>
              <w:marTop w:val="0"/>
              <w:marBottom w:val="0"/>
              <w:divBdr>
                <w:top w:val="none" w:sz="0" w:space="0" w:color="auto"/>
                <w:left w:val="none" w:sz="0" w:space="0" w:color="auto"/>
                <w:bottom w:val="none" w:sz="0" w:space="0" w:color="auto"/>
                <w:right w:val="none" w:sz="0" w:space="0" w:color="auto"/>
              </w:divBdr>
              <w:divsChild>
                <w:div w:id="1411849471">
                  <w:marLeft w:val="0"/>
                  <w:marRight w:val="0"/>
                  <w:marTop w:val="0"/>
                  <w:marBottom w:val="0"/>
                  <w:divBdr>
                    <w:top w:val="none" w:sz="0" w:space="0" w:color="auto"/>
                    <w:left w:val="none" w:sz="0" w:space="0" w:color="auto"/>
                    <w:bottom w:val="none" w:sz="0" w:space="0" w:color="auto"/>
                    <w:right w:val="none" w:sz="0" w:space="0" w:color="auto"/>
                  </w:divBdr>
                  <w:divsChild>
                    <w:div w:id="19853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553041">
      <w:bodyDiv w:val="1"/>
      <w:marLeft w:val="0"/>
      <w:marRight w:val="0"/>
      <w:marTop w:val="0"/>
      <w:marBottom w:val="0"/>
      <w:divBdr>
        <w:top w:val="none" w:sz="0" w:space="0" w:color="auto"/>
        <w:left w:val="none" w:sz="0" w:space="0" w:color="auto"/>
        <w:bottom w:val="none" w:sz="0" w:space="0" w:color="auto"/>
        <w:right w:val="none" w:sz="0" w:space="0" w:color="auto"/>
      </w:divBdr>
    </w:div>
    <w:div w:id="590355571">
      <w:bodyDiv w:val="1"/>
      <w:marLeft w:val="0"/>
      <w:marRight w:val="0"/>
      <w:marTop w:val="0"/>
      <w:marBottom w:val="0"/>
      <w:divBdr>
        <w:top w:val="none" w:sz="0" w:space="0" w:color="auto"/>
        <w:left w:val="none" w:sz="0" w:space="0" w:color="auto"/>
        <w:bottom w:val="none" w:sz="0" w:space="0" w:color="auto"/>
        <w:right w:val="none" w:sz="0" w:space="0" w:color="auto"/>
      </w:divBdr>
      <w:divsChild>
        <w:div w:id="37974231">
          <w:marLeft w:val="0"/>
          <w:marRight w:val="0"/>
          <w:marTop w:val="0"/>
          <w:marBottom w:val="0"/>
          <w:divBdr>
            <w:top w:val="none" w:sz="0" w:space="0" w:color="auto"/>
            <w:left w:val="none" w:sz="0" w:space="0" w:color="auto"/>
            <w:bottom w:val="none" w:sz="0" w:space="0" w:color="auto"/>
            <w:right w:val="none" w:sz="0" w:space="0" w:color="auto"/>
          </w:divBdr>
          <w:divsChild>
            <w:div w:id="1042512117">
              <w:marLeft w:val="0"/>
              <w:marRight w:val="0"/>
              <w:marTop w:val="0"/>
              <w:marBottom w:val="0"/>
              <w:divBdr>
                <w:top w:val="none" w:sz="0" w:space="0" w:color="auto"/>
                <w:left w:val="none" w:sz="0" w:space="0" w:color="auto"/>
                <w:bottom w:val="none" w:sz="0" w:space="0" w:color="auto"/>
                <w:right w:val="none" w:sz="0" w:space="0" w:color="auto"/>
              </w:divBdr>
              <w:divsChild>
                <w:div w:id="1567842272">
                  <w:marLeft w:val="0"/>
                  <w:marRight w:val="0"/>
                  <w:marTop w:val="0"/>
                  <w:marBottom w:val="0"/>
                  <w:divBdr>
                    <w:top w:val="none" w:sz="0" w:space="0" w:color="auto"/>
                    <w:left w:val="none" w:sz="0" w:space="0" w:color="auto"/>
                    <w:bottom w:val="none" w:sz="0" w:space="0" w:color="auto"/>
                    <w:right w:val="none" w:sz="0" w:space="0" w:color="auto"/>
                  </w:divBdr>
                  <w:divsChild>
                    <w:div w:id="131382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797026">
      <w:bodyDiv w:val="1"/>
      <w:marLeft w:val="0"/>
      <w:marRight w:val="0"/>
      <w:marTop w:val="0"/>
      <w:marBottom w:val="0"/>
      <w:divBdr>
        <w:top w:val="none" w:sz="0" w:space="0" w:color="auto"/>
        <w:left w:val="none" w:sz="0" w:space="0" w:color="auto"/>
        <w:bottom w:val="none" w:sz="0" w:space="0" w:color="auto"/>
        <w:right w:val="none" w:sz="0" w:space="0" w:color="auto"/>
      </w:divBdr>
    </w:div>
    <w:div w:id="755245944">
      <w:bodyDiv w:val="1"/>
      <w:marLeft w:val="0"/>
      <w:marRight w:val="0"/>
      <w:marTop w:val="0"/>
      <w:marBottom w:val="0"/>
      <w:divBdr>
        <w:top w:val="none" w:sz="0" w:space="0" w:color="auto"/>
        <w:left w:val="none" w:sz="0" w:space="0" w:color="auto"/>
        <w:bottom w:val="none" w:sz="0" w:space="0" w:color="auto"/>
        <w:right w:val="none" w:sz="0" w:space="0" w:color="auto"/>
      </w:divBdr>
      <w:divsChild>
        <w:div w:id="1362393671">
          <w:marLeft w:val="0"/>
          <w:marRight w:val="0"/>
          <w:marTop w:val="0"/>
          <w:marBottom w:val="0"/>
          <w:divBdr>
            <w:top w:val="none" w:sz="0" w:space="0" w:color="auto"/>
            <w:left w:val="none" w:sz="0" w:space="0" w:color="auto"/>
            <w:bottom w:val="none" w:sz="0" w:space="0" w:color="auto"/>
            <w:right w:val="none" w:sz="0" w:space="0" w:color="auto"/>
          </w:divBdr>
          <w:divsChild>
            <w:div w:id="2037608578">
              <w:marLeft w:val="0"/>
              <w:marRight w:val="0"/>
              <w:marTop w:val="0"/>
              <w:marBottom w:val="0"/>
              <w:divBdr>
                <w:top w:val="none" w:sz="0" w:space="0" w:color="auto"/>
                <w:left w:val="none" w:sz="0" w:space="0" w:color="auto"/>
                <w:bottom w:val="none" w:sz="0" w:space="0" w:color="auto"/>
                <w:right w:val="none" w:sz="0" w:space="0" w:color="auto"/>
              </w:divBdr>
              <w:divsChild>
                <w:div w:id="186466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153631">
      <w:bodyDiv w:val="1"/>
      <w:marLeft w:val="0"/>
      <w:marRight w:val="0"/>
      <w:marTop w:val="0"/>
      <w:marBottom w:val="0"/>
      <w:divBdr>
        <w:top w:val="none" w:sz="0" w:space="0" w:color="auto"/>
        <w:left w:val="none" w:sz="0" w:space="0" w:color="auto"/>
        <w:bottom w:val="none" w:sz="0" w:space="0" w:color="auto"/>
        <w:right w:val="none" w:sz="0" w:space="0" w:color="auto"/>
      </w:divBdr>
    </w:div>
    <w:div w:id="800616171">
      <w:bodyDiv w:val="1"/>
      <w:marLeft w:val="0"/>
      <w:marRight w:val="0"/>
      <w:marTop w:val="0"/>
      <w:marBottom w:val="0"/>
      <w:divBdr>
        <w:top w:val="none" w:sz="0" w:space="0" w:color="auto"/>
        <w:left w:val="none" w:sz="0" w:space="0" w:color="auto"/>
        <w:bottom w:val="none" w:sz="0" w:space="0" w:color="auto"/>
        <w:right w:val="none" w:sz="0" w:space="0" w:color="auto"/>
      </w:divBdr>
      <w:divsChild>
        <w:div w:id="354306324">
          <w:marLeft w:val="0"/>
          <w:marRight w:val="0"/>
          <w:marTop w:val="0"/>
          <w:marBottom w:val="0"/>
          <w:divBdr>
            <w:top w:val="none" w:sz="0" w:space="0" w:color="auto"/>
            <w:left w:val="none" w:sz="0" w:space="0" w:color="auto"/>
            <w:bottom w:val="none" w:sz="0" w:space="0" w:color="auto"/>
            <w:right w:val="none" w:sz="0" w:space="0" w:color="auto"/>
          </w:divBdr>
          <w:divsChild>
            <w:div w:id="944581826">
              <w:marLeft w:val="0"/>
              <w:marRight w:val="0"/>
              <w:marTop w:val="0"/>
              <w:marBottom w:val="0"/>
              <w:divBdr>
                <w:top w:val="none" w:sz="0" w:space="0" w:color="auto"/>
                <w:left w:val="none" w:sz="0" w:space="0" w:color="auto"/>
                <w:bottom w:val="none" w:sz="0" w:space="0" w:color="auto"/>
                <w:right w:val="none" w:sz="0" w:space="0" w:color="auto"/>
              </w:divBdr>
              <w:divsChild>
                <w:div w:id="3482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381825">
      <w:bodyDiv w:val="1"/>
      <w:marLeft w:val="0"/>
      <w:marRight w:val="0"/>
      <w:marTop w:val="0"/>
      <w:marBottom w:val="0"/>
      <w:divBdr>
        <w:top w:val="none" w:sz="0" w:space="0" w:color="auto"/>
        <w:left w:val="none" w:sz="0" w:space="0" w:color="auto"/>
        <w:bottom w:val="none" w:sz="0" w:space="0" w:color="auto"/>
        <w:right w:val="none" w:sz="0" w:space="0" w:color="auto"/>
      </w:divBdr>
      <w:divsChild>
        <w:div w:id="463470723">
          <w:marLeft w:val="0"/>
          <w:marRight w:val="0"/>
          <w:marTop w:val="0"/>
          <w:marBottom w:val="0"/>
          <w:divBdr>
            <w:top w:val="single" w:sz="2" w:space="0" w:color="E3E3E3"/>
            <w:left w:val="single" w:sz="2" w:space="0" w:color="E3E3E3"/>
            <w:bottom w:val="single" w:sz="2" w:space="0" w:color="E3E3E3"/>
            <w:right w:val="single" w:sz="2" w:space="0" w:color="E3E3E3"/>
          </w:divBdr>
          <w:divsChild>
            <w:div w:id="1180925117">
              <w:marLeft w:val="0"/>
              <w:marRight w:val="0"/>
              <w:marTop w:val="0"/>
              <w:marBottom w:val="0"/>
              <w:divBdr>
                <w:top w:val="single" w:sz="2" w:space="0" w:color="E3E3E3"/>
                <w:left w:val="single" w:sz="2" w:space="0" w:color="E3E3E3"/>
                <w:bottom w:val="single" w:sz="2" w:space="0" w:color="E3E3E3"/>
                <w:right w:val="single" w:sz="2" w:space="0" w:color="E3E3E3"/>
              </w:divBdr>
              <w:divsChild>
                <w:div w:id="938441018">
                  <w:marLeft w:val="0"/>
                  <w:marRight w:val="0"/>
                  <w:marTop w:val="0"/>
                  <w:marBottom w:val="0"/>
                  <w:divBdr>
                    <w:top w:val="single" w:sz="2" w:space="0" w:color="E3E3E3"/>
                    <w:left w:val="single" w:sz="2" w:space="0" w:color="E3E3E3"/>
                    <w:bottom w:val="single" w:sz="2" w:space="0" w:color="E3E3E3"/>
                    <w:right w:val="single" w:sz="2" w:space="0" w:color="E3E3E3"/>
                  </w:divBdr>
                  <w:divsChild>
                    <w:div w:id="1364020885">
                      <w:marLeft w:val="0"/>
                      <w:marRight w:val="0"/>
                      <w:marTop w:val="0"/>
                      <w:marBottom w:val="0"/>
                      <w:divBdr>
                        <w:top w:val="single" w:sz="2" w:space="0" w:color="E3E3E3"/>
                        <w:left w:val="single" w:sz="2" w:space="0" w:color="E3E3E3"/>
                        <w:bottom w:val="single" w:sz="2" w:space="0" w:color="E3E3E3"/>
                        <w:right w:val="single" w:sz="2" w:space="0" w:color="E3E3E3"/>
                      </w:divBdr>
                      <w:divsChild>
                        <w:div w:id="639381479">
                          <w:marLeft w:val="0"/>
                          <w:marRight w:val="0"/>
                          <w:marTop w:val="0"/>
                          <w:marBottom w:val="0"/>
                          <w:divBdr>
                            <w:top w:val="single" w:sz="2" w:space="0" w:color="E3E3E3"/>
                            <w:left w:val="single" w:sz="2" w:space="0" w:color="E3E3E3"/>
                            <w:bottom w:val="single" w:sz="2" w:space="0" w:color="E3E3E3"/>
                            <w:right w:val="single" w:sz="2" w:space="0" w:color="E3E3E3"/>
                          </w:divBdr>
                          <w:divsChild>
                            <w:div w:id="2031102202">
                              <w:marLeft w:val="0"/>
                              <w:marRight w:val="0"/>
                              <w:marTop w:val="100"/>
                              <w:marBottom w:val="100"/>
                              <w:divBdr>
                                <w:top w:val="single" w:sz="2" w:space="0" w:color="E3E3E3"/>
                                <w:left w:val="single" w:sz="2" w:space="0" w:color="E3E3E3"/>
                                <w:bottom w:val="single" w:sz="2" w:space="0" w:color="E3E3E3"/>
                                <w:right w:val="single" w:sz="2" w:space="0" w:color="E3E3E3"/>
                              </w:divBdr>
                              <w:divsChild>
                                <w:div w:id="1888176533">
                                  <w:marLeft w:val="0"/>
                                  <w:marRight w:val="0"/>
                                  <w:marTop w:val="0"/>
                                  <w:marBottom w:val="0"/>
                                  <w:divBdr>
                                    <w:top w:val="single" w:sz="2" w:space="0" w:color="E3E3E3"/>
                                    <w:left w:val="single" w:sz="2" w:space="0" w:color="E3E3E3"/>
                                    <w:bottom w:val="single" w:sz="2" w:space="0" w:color="E3E3E3"/>
                                    <w:right w:val="single" w:sz="2" w:space="0" w:color="E3E3E3"/>
                                  </w:divBdr>
                                  <w:divsChild>
                                    <w:div w:id="330564554">
                                      <w:marLeft w:val="0"/>
                                      <w:marRight w:val="0"/>
                                      <w:marTop w:val="0"/>
                                      <w:marBottom w:val="0"/>
                                      <w:divBdr>
                                        <w:top w:val="single" w:sz="2" w:space="0" w:color="E3E3E3"/>
                                        <w:left w:val="single" w:sz="2" w:space="0" w:color="E3E3E3"/>
                                        <w:bottom w:val="single" w:sz="2" w:space="0" w:color="E3E3E3"/>
                                        <w:right w:val="single" w:sz="2" w:space="0" w:color="E3E3E3"/>
                                      </w:divBdr>
                                      <w:divsChild>
                                        <w:div w:id="1870795945">
                                          <w:marLeft w:val="0"/>
                                          <w:marRight w:val="0"/>
                                          <w:marTop w:val="0"/>
                                          <w:marBottom w:val="0"/>
                                          <w:divBdr>
                                            <w:top w:val="single" w:sz="2" w:space="0" w:color="E3E3E3"/>
                                            <w:left w:val="single" w:sz="2" w:space="0" w:color="E3E3E3"/>
                                            <w:bottom w:val="single" w:sz="2" w:space="0" w:color="E3E3E3"/>
                                            <w:right w:val="single" w:sz="2" w:space="0" w:color="E3E3E3"/>
                                          </w:divBdr>
                                          <w:divsChild>
                                            <w:div w:id="1851676991">
                                              <w:marLeft w:val="0"/>
                                              <w:marRight w:val="0"/>
                                              <w:marTop w:val="0"/>
                                              <w:marBottom w:val="0"/>
                                              <w:divBdr>
                                                <w:top w:val="single" w:sz="2" w:space="0" w:color="E3E3E3"/>
                                                <w:left w:val="single" w:sz="2" w:space="0" w:color="E3E3E3"/>
                                                <w:bottom w:val="single" w:sz="2" w:space="0" w:color="E3E3E3"/>
                                                <w:right w:val="single" w:sz="2" w:space="0" w:color="E3E3E3"/>
                                              </w:divBdr>
                                              <w:divsChild>
                                                <w:div w:id="486675814">
                                                  <w:marLeft w:val="0"/>
                                                  <w:marRight w:val="0"/>
                                                  <w:marTop w:val="0"/>
                                                  <w:marBottom w:val="0"/>
                                                  <w:divBdr>
                                                    <w:top w:val="single" w:sz="2" w:space="0" w:color="E3E3E3"/>
                                                    <w:left w:val="single" w:sz="2" w:space="0" w:color="E3E3E3"/>
                                                    <w:bottom w:val="single" w:sz="2" w:space="0" w:color="E3E3E3"/>
                                                    <w:right w:val="single" w:sz="2" w:space="0" w:color="E3E3E3"/>
                                                  </w:divBdr>
                                                  <w:divsChild>
                                                    <w:div w:id="20053563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80993866">
          <w:marLeft w:val="0"/>
          <w:marRight w:val="0"/>
          <w:marTop w:val="0"/>
          <w:marBottom w:val="0"/>
          <w:divBdr>
            <w:top w:val="none" w:sz="0" w:space="0" w:color="auto"/>
            <w:left w:val="none" w:sz="0" w:space="0" w:color="auto"/>
            <w:bottom w:val="none" w:sz="0" w:space="0" w:color="auto"/>
            <w:right w:val="none" w:sz="0" w:space="0" w:color="auto"/>
          </w:divBdr>
          <w:divsChild>
            <w:div w:id="667558379">
              <w:marLeft w:val="0"/>
              <w:marRight w:val="0"/>
              <w:marTop w:val="0"/>
              <w:marBottom w:val="0"/>
              <w:divBdr>
                <w:top w:val="single" w:sz="2" w:space="0" w:color="E3E3E3"/>
                <w:left w:val="single" w:sz="2" w:space="0" w:color="E3E3E3"/>
                <w:bottom w:val="single" w:sz="2" w:space="0" w:color="E3E3E3"/>
                <w:right w:val="single" w:sz="2" w:space="0" w:color="E3E3E3"/>
              </w:divBdr>
              <w:divsChild>
                <w:div w:id="1035497808">
                  <w:marLeft w:val="0"/>
                  <w:marRight w:val="0"/>
                  <w:marTop w:val="0"/>
                  <w:marBottom w:val="0"/>
                  <w:divBdr>
                    <w:top w:val="single" w:sz="2" w:space="0" w:color="E3E3E3"/>
                    <w:left w:val="single" w:sz="2" w:space="0" w:color="E3E3E3"/>
                    <w:bottom w:val="single" w:sz="2" w:space="0" w:color="E3E3E3"/>
                    <w:right w:val="single" w:sz="2" w:space="0" w:color="E3E3E3"/>
                  </w:divBdr>
                  <w:divsChild>
                    <w:div w:id="765419261">
                      <w:marLeft w:val="0"/>
                      <w:marRight w:val="0"/>
                      <w:marTop w:val="0"/>
                      <w:marBottom w:val="0"/>
                      <w:divBdr>
                        <w:top w:val="single" w:sz="6" w:space="0" w:color="auto"/>
                        <w:left w:val="single" w:sz="6" w:space="0" w:color="auto"/>
                        <w:bottom w:val="single" w:sz="6" w:space="0" w:color="auto"/>
                        <w:right w:val="single" w:sz="6" w:space="0" w:color="auto"/>
                      </w:divBdr>
                      <w:divsChild>
                        <w:div w:id="285621704">
                          <w:marLeft w:val="0"/>
                          <w:marRight w:val="0"/>
                          <w:marTop w:val="0"/>
                          <w:marBottom w:val="0"/>
                          <w:divBdr>
                            <w:top w:val="none" w:sz="0" w:space="0" w:color="auto"/>
                            <w:left w:val="none" w:sz="0" w:space="0" w:color="auto"/>
                            <w:bottom w:val="none" w:sz="0" w:space="0" w:color="auto"/>
                            <w:right w:val="none" w:sz="0" w:space="0" w:color="auto"/>
                          </w:divBdr>
                          <w:divsChild>
                            <w:div w:id="514618753">
                              <w:marLeft w:val="0"/>
                              <w:marRight w:val="0"/>
                              <w:marTop w:val="0"/>
                              <w:marBottom w:val="0"/>
                              <w:divBdr>
                                <w:top w:val="none" w:sz="0" w:space="0" w:color="auto"/>
                                <w:left w:val="none" w:sz="0" w:space="0" w:color="auto"/>
                                <w:bottom w:val="none" w:sz="0" w:space="0" w:color="auto"/>
                                <w:right w:val="none" w:sz="0" w:space="0" w:color="auto"/>
                              </w:divBdr>
                              <w:divsChild>
                                <w:div w:id="115023708">
                                  <w:marLeft w:val="0"/>
                                  <w:marRight w:val="0"/>
                                  <w:marTop w:val="0"/>
                                  <w:marBottom w:val="0"/>
                                  <w:divBdr>
                                    <w:top w:val="none" w:sz="0" w:space="0" w:color="auto"/>
                                    <w:left w:val="none" w:sz="0" w:space="0" w:color="auto"/>
                                    <w:bottom w:val="none" w:sz="0" w:space="0" w:color="auto"/>
                                    <w:right w:val="none" w:sz="0" w:space="0" w:color="auto"/>
                                  </w:divBdr>
                                  <w:divsChild>
                                    <w:div w:id="1363700960">
                                      <w:marLeft w:val="0"/>
                                      <w:marRight w:val="0"/>
                                      <w:marTop w:val="0"/>
                                      <w:marBottom w:val="0"/>
                                      <w:divBdr>
                                        <w:top w:val="none" w:sz="0" w:space="0" w:color="auto"/>
                                        <w:left w:val="none" w:sz="0" w:space="0" w:color="auto"/>
                                        <w:bottom w:val="none" w:sz="0" w:space="0" w:color="auto"/>
                                        <w:right w:val="none" w:sz="0" w:space="0" w:color="auto"/>
                                      </w:divBdr>
                                      <w:divsChild>
                                        <w:div w:id="1313371033">
                                          <w:marLeft w:val="0"/>
                                          <w:marRight w:val="0"/>
                                          <w:marTop w:val="0"/>
                                          <w:marBottom w:val="0"/>
                                          <w:divBdr>
                                            <w:top w:val="none" w:sz="0" w:space="0" w:color="auto"/>
                                            <w:left w:val="none" w:sz="0" w:space="0" w:color="auto"/>
                                            <w:bottom w:val="none" w:sz="0" w:space="0" w:color="auto"/>
                                            <w:right w:val="none" w:sz="0" w:space="0" w:color="auto"/>
                                          </w:divBdr>
                                          <w:divsChild>
                                            <w:div w:id="77393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9690808">
      <w:bodyDiv w:val="1"/>
      <w:marLeft w:val="0"/>
      <w:marRight w:val="0"/>
      <w:marTop w:val="0"/>
      <w:marBottom w:val="0"/>
      <w:divBdr>
        <w:top w:val="none" w:sz="0" w:space="0" w:color="auto"/>
        <w:left w:val="none" w:sz="0" w:space="0" w:color="auto"/>
        <w:bottom w:val="none" w:sz="0" w:space="0" w:color="auto"/>
        <w:right w:val="none" w:sz="0" w:space="0" w:color="auto"/>
      </w:divBdr>
    </w:div>
    <w:div w:id="837233005">
      <w:bodyDiv w:val="1"/>
      <w:marLeft w:val="0"/>
      <w:marRight w:val="0"/>
      <w:marTop w:val="0"/>
      <w:marBottom w:val="0"/>
      <w:divBdr>
        <w:top w:val="none" w:sz="0" w:space="0" w:color="auto"/>
        <w:left w:val="none" w:sz="0" w:space="0" w:color="auto"/>
        <w:bottom w:val="none" w:sz="0" w:space="0" w:color="auto"/>
        <w:right w:val="none" w:sz="0" w:space="0" w:color="auto"/>
      </w:divBdr>
    </w:div>
    <w:div w:id="842083430">
      <w:bodyDiv w:val="1"/>
      <w:marLeft w:val="0"/>
      <w:marRight w:val="0"/>
      <w:marTop w:val="0"/>
      <w:marBottom w:val="0"/>
      <w:divBdr>
        <w:top w:val="none" w:sz="0" w:space="0" w:color="auto"/>
        <w:left w:val="none" w:sz="0" w:space="0" w:color="auto"/>
        <w:bottom w:val="none" w:sz="0" w:space="0" w:color="auto"/>
        <w:right w:val="none" w:sz="0" w:space="0" w:color="auto"/>
      </w:divBdr>
      <w:divsChild>
        <w:div w:id="20085526">
          <w:marLeft w:val="0"/>
          <w:marRight w:val="0"/>
          <w:marTop w:val="0"/>
          <w:marBottom w:val="0"/>
          <w:divBdr>
            <w:top w:val="none" w:sz="0" w:space="0" w:color="auto"/>
            <w:left w:val="none" w:sz="0" w:space="0" w:color="auto"/>
            <w:bottom w:val="none" w:sz="0" w:space="0" w:color="auto"/>
            <w:right w:val="none" w:sz="0" w:space="0" w:color="auto"/>
          </w:divBdr>
          <w:divsChild>
            <w:div w:id="868179834">
              <w:marLeft w:val="0"/>
              <w:marRight w:val="0"/>
              <w:marTop w:val="0"/>
              <w:marBottom w:val="0"/>
              <w:divBdr>
                <w:top w:val="none" w:sz="0" w:space="0" w:color="auto"/>
                <w:left w:val="none" w:sz="0" w:space="0" w:color="auto"/>
                <w:bottom w:val="none" w:sz="0" w:space="0" w:color="auto"/>
                <w:right w:val="none" w:sz="0" w:space="0" w:color="auto"/>
              </w:divBdr>
              <w:divsChild>
                <w:div w:id="225266261">
                  <w:marLeft w:val="0"/>
                  <w:marRight w:val="0"/>
                  <w:marTop w:val="0"/>
                  <w:marBottom w:val="0"/>
                  <w:divBdr>
                    <w:top w:val="none" w:sz="0" w:space="0" w:color="auto"/>
                    <w:left w:val="none" w:sz="0" w:space="0" w:color="auto"/>
                    <w:bottom w:val="none" w:sz="0" w:space="0" w:color="auto"/>
                    <w:right w:val="none" w:sz="0" w:space="0" w:color="auto"/>
                  </w:divBdr>
                  <w:divsChild>
                    <w:div w:id="32132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534450">
      <w:bodyDiv w:val="1"/>
      <w:marLeft w:val="0"/>
      <w:marRight w:val="0"/>
      <w:marTop w:val="0"/>
      <w:marBottom w:val="0"/>
      <w:divBdr>
        <w:top w:val="none" w:sz="0" w:space="0" w:color="auto"/>
        <w:left w:val="none" w:sz="0" w:space="0" w:color="auto"/>
        <w:bottom w:val="none" w:sz="0" w:space="0" w:color="auto"/>
        <w:right w:val="none" w:sz="0" w:space="0" w:color="auto"/>
      </w:divBdr>
      <w:divsChild>
        <w:div w:id="979312944">
          <w:marLeft w:val="0"/>
          <w:marRight w:val="0"/>
          <w:marTop w:val="0"/>
          <w:marBottom w:val="0"/>
          <w:divBdr>
            <w:top w:val="none" w:sz="0" w:space="0" w:color="auto"/>
            <w:left w:val="none" w:sz="0" w:space="0" w:color="auto"/>
            <w:bottom w:val="none" w:sz="0" w:space="0" w:color="auto"/>
            <w:right w:val="none" w:sz="0" w:space="0" w:color="auto"/>
          </w:divBdr>
          <w:divsChild>
            <w:div w:id="2113432128">
              <w:marLeft w:val="0"/>
              <w:marRight w:val="0"/>
              <w:marTop w:val="0"/>
              <w:marBottom w:val="0"/>
              <w:divBdr>
                <w:top w:val="none" w:sz="0" w:space="0" w:color="auto"/>
                <w:left w:val="none" w:sz="0" w:space="0" w:color="auto"/>
                <w:bottom w:val="none" w:sz="0" w:space="0" w:color="auto"/>
                <w:right w:val="none" w:sz="0" w:space="0" w:color="auto"/>
              </w:divBdr>
              <w:divsChild>
                <w:div w:id="110750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922831">
      <w:bodyDiv w:val="1"/>
      <w:marLeft w:val="0"/>
      <w:marRight w:val="0"/>
      <w:marTop w:val="0"/>
      <w:marBottom w:val="0"/>
      <w:divBdr>
        <w:top w:val="none" w:sz="0" w:space="0" w:color="auto"/>
        <w:left w:val="none" w:sz="0" w:space="0" w:color="auto"/>
        <w:bottom w:val="none" w:sz="0" w:space="0" w:color="auto"/>
        <w:right w:val="none" w:sz="0" w:space="0" w:color="auto"/>
      </w:divBdr>
      <w:divsChild>
        <w:div w:id="617222333">
          <w:marLeft w:val="0"/>
          <w:marRight w:val="0"/>
          <w:marTop w:val="0"/>
          <w:marBottom w:val="0"/>
          <w:divBdr>
            <w:top w:val="none" w:sz="0" w:space="0" w:color="auto"/>
            <w:left w:val="none" w:sz="0" w:space="0" w:color="auto"/>
            <w:bottom w:val="none" w:sz="0" w:space="0" w:color="auto"/>
            <w:right w:val="none" w:sz="0" w:space="0" w:color="auto"/>
          </w:divBdr>
          <w:divsChild>
            <w:div w:id="1502358055">
              <w:marLeft w:val="0"/>
              <w:marRight w:val="0"/>
              <w:marTop w:val="0"/>
              <w:marBottom w:val="0"/>
              <w:divBdr>
                <w:top w:val="none" w:sz="0" w:space="0" w:color="auto"/>
                <w:left w:val="none" w:sz="0" w:space="0" w:color="auto"/>
                <w:bottom w:val="none" w:sz="0" w:space="0" w:color="auto"/>
                <w:right w:val="none" w:sz="0" w:space="0" w:color="auto"/>
              </w:divBdr>
              <w:divsChild>
                <w:div w:id="27105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543370">
      <w:bodyDiv w:val="1"/>
      <w:marLeft w:val="0"/>
      <w:marRight w:val="0"/>
      <w:marTop w:val="0"/>
      <w:marBottom w:val="0"/>
      <w:divBdr>
        <w:top w:val="none" w:sz="0" w:space="0" w:color="auto"/>
        <w:left w:val="none" w:sz="0" w:space="0" w:color="auto"/>
        <w:bottom w:val="none" w:sz="0" w:space="0" w:color="auto"/>
        <w:right w:val="none" w:sz="0" w:space="0" w:color="auto"/>
      </w:divBdr>
    </w:div>
    <w:div w:id="891380226">
      <w:bodyDiv w:val="1"/>
      <w:marLeft w:val="0"/>
      <w:marRight w:val="0"/>
      <w:marTop w:val="0"/>
      <w:marBottom w:val="0"/>
      <w:divBdr>
        <w:top w:val="none" w:sz="0" w:space="0" w:color="auto"/>
        <w:left w:val="none" w:sz="0" w:space="0" w:color="auto"/>
        <w:bottom w:val="none" w:sz="0" w:space="0" w:color="auto"/>
        <w:right w:val="none" w:sz="0" w:space="0" w:color="auto"/>
      </w:divBdr>
    </w:div>
    <w:div w:id="910306964">
      <w:bodyDiv w:val="1"/>
      <w:marLeft w:val="0"/>
      <w:marRight w:val="0"/>
      <w:marTop w:val="0"/>
      <w:marBottom w:val="0"/>
      <w:divBdr>
        <w:top w:val="none" w:sz="0" w:space="0" w:color="auto"/>
        <w:left w:val="none" w:sz="0" w:space="0" w:color="auto"/>
        <w:bottom w:val="none" w:sz="0" w:space="0" w:color="auto"/>
        <w:right w:val="none" w:sz="0" w:space="0" w:color="auto"/>
      </w:divBdr>
      <w:divsChild>
        <w:div w:id="1080558757">
          <w:marLeft w:val="0"/>
          <w:marRight w:val="0"/>
          <w:marTop w:val="0"/>
          <w:marBottom w:val="0"/>
          <w:divBdr>
            <w:top w:val="none" w:sz="0" w:space="0" w:color="auto"/>
            <w:left w:val="none" w:sz="0" w:space="0" w:color="auto"/>
            <w:bottom w:val="none" w:sz="0" w:space="0" w:color="auto"/>
            <w:right w:val="none" w:sz="0" w:space="0" w:color="auto"/>
          </w:divBdr>
          <w:divsChild>
            <w:div w:id="1442408674">
              <w:marLeft w:val="0"/>
              <w:marRight w:val="0"/>
              <w:marTop w:val="0"/>
              <w:marBottom w:val="0"/>
              <w:divBdr>
                <w:top w:val="none" w:sz="0" w:space="0" w:color="auto"/>
                <w:left w:val="none" w:sz="0" w:space="0" w:color="auto"/>
                <w:bottom w:val="none" w:sz="0" w:space="0" w:color="auto"/>
                <w:right w:val="none" w:sz="0" w:space="0" w:color="auto"/>
              </w:divBdr>
              <w:divsChild>
                <w:div w:id="28877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78967">
      <w:bodyDiv w:val="1"/>
      <w:marLeft w:val="0"/>
      <w:marRight w:val="0"/>
      <w:marTop w:val="0"/>
      <w:marBottom w:val="0"/>
      <w:divBdr>
        <w:top w:val="none" w:sz="0" w:space="0" w:color="auto"/>
        <w:left w:val="none" w:sz="0" w:space="0" w:color="auto"/>
        <w:bottom w:val="none" w:sz="0" w:space="0" w:color="auto"/>
        <w:right w:val="none" w:sz="0" w:space="0" w:color="auto"/>
      </w:divBdr>
      <w:divsChild>
        <w:div w:id="79301240">
          <w:marLeft w:val="0"/>
          <w:marRight w:val="0"/>
          <w:marTop w:val="0"/>
          <w:marBottom w:val="0"/>
          <w:divBdr>
            <w:top w:val="none" w:sz="0" w:space="0" w:color="auto"/>
            <w:left w:val="none" w:sz="0" w:space="0" w:color="auto"/>
            <w:bottom w:val="none" w:sz="0" w:space="0" w:color="auto"/>
            <w:right w:val="none" w:sz="0" w:space="0" w:color="auto"/>
          </w:divBdr>
          <w:divsChild>
            <w:div w:id="602228621">
              <w:marLeft w:val="0"/>
              <w:marRight w:val="0"/>
              <w:marTop w:val="0"/>
              <w:marBottom w:val="0"/>
              <w:divBdr>
                <w:top w:val="none" w:sz="0" w:space="0" w:color="auto"/>
                <w:left w:val="none" w:sz="0" w:space="0" w:color="auto"/>
                <w:bottom w:val="none" w:sz="0" w:space="0" w:color="auto"/>
                <w:right w:val="none" w:sz="0" w:space="0" w:color="auto"/>
              </w:divBdr>
              <w:divsChild>
                <w:div w:id="94184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556549">
      <w:bodyDiv w:val="1"/>
      <w:marLeft w:val="0"/>
      <w:marRight w:val="0"/>
      <w:marTop w:val="0"/>
      <w:marBottom w:val="0"/>
      <w:divBdr>
        <w:top w:val="none" w:sz="0" w:space="0" w:color="auto"/>
        <w:left w:val="none" w:sz="0" w:space="0" w:color="auto"/>
        <w:bottom w:val="none" w:sz="0" w:space="0" w:color="auto"/>
        <w:right w:val="none" w:sz="0" w:space="0" w:color="auto"/>
      </w:divBdr>
      <w:divsChild>
        <w:div w:id="395862735">
          <w:marLeft w:val="0"/>
          <w:marRight w:val="0"/>
          <w:marTop w:val="0"/>
          <w:marBottom w:val="0"/>
          <w:divBdr>
            <w:top w:val="none" w:sz="0" w:space="0" w:color="auto"/>
            <w:left w:val="none" w:sz="0" w:space="0" w:color="auto"/>
            <w:bottom w:val="none" w:sz="0" w:space="0" w:color="auto"/>
            <w:right w:val="none" w:sz="0" w:space="0" w:color="auto"/>
          </w:divBdr>
          <w:divsChild>
            <w:div w:id="1541212421">
              <w:marLeft w:val="0"/>
              <w:marRight w:val="0"/>
              <w:marTop w:val="0"/>
              <w:marBottom w:val="0"/>
              <w:divBdr>
                <w:top w:val="none" w:sz="0" w:space="0" w:color="auto"/>
                <w:left w:val="none" w:sz="0" w:space="0" w:color="auto"/>
                <w:bottom w:val="none" w:sz="0" w:space="0" w:color="auto"/>
                <w:right w:val="none" w:sz="0" w:space="0" w:color="auto"/>
              </w:divBdr>
              <w:divsChild>
                <w:div w:id="30346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889635">
      <w:bodyDiv w:val="1"/>
      <w:marLeft w:val="0"/>
      <w:marRight w:val="0"/>
      <w:marTop w:val="0"/>
      <w:marBottom w:val="0"/>
      <w:divBdr>
        <w:top w:val="none" w:sz="0" w:space="0" w:color="auto"/>
        <w:left w:val="none" w:sz="0" w:space="0" w:color="auto"/>
        <w:bottom w:val="none" w:sz="0" w:space="0" w:color="auto"/>
        <w:right w:val="none" w:sz="0" w:space="0" w:color="auto"/>
      </w:divBdr>
      <w:divsChild>
        <w:div w:id="489758250">
          <w:marLeft w:val="0"/>
          <w:marRight w:val="0"/>
          <w:marTop w:val="0"/>
          <w:marBottom w:val="0"/>
          <w:divBdr>
            <w:top w:val="none" w:sz="0" w:space="0" w:color="auto"/>
            <w:left w:val="none" w:sz="0" w:space="0" w:color="auto"/>
            <w:bottom w:val="none" w:sz="0" w:space="0" w:color="auto"/>
            <w:right w:val="none" w:sz="0" w:space="0" w:color="auto"/>
          </w:divBdr>
          <w:divsChild>
            <w:div w:id="605816913">
              <w:marLeft w:val="0"/>
              <w:marRight w:val="0"/>
              <w:marTop w:val="0"/>
              <w:marBottom w:val="0"/>
              <w:divBdr>
                <w:top w:val="none" w:sz="0" w:space="0" w:color="auto"/>
                <w:left w:val="none" w:sz="0" w:space="0" w:color="auto"/>
                <w:bottom w:val="none" w:sz="0" w:space="0" w:color="auto"/>
                <w:right w:val="none" w:sz="0" w:space="0" w:color="auto"/>
              </w:divBdr>
              <w:divsChild>
                <w:div w:id="183791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821557">
      <w:bodyDiv w:val="1"/>
      <w:marLeft w:val="0"/>
      <w:marRight w:val="0"/>
      <w:marTop w:val="0"/>
      <w:marBottom w:val="0"/>
      <w:divBdr>
        <w:top w:val="none" w:sz="0" w:space="0" w:color="auto"/>
        <w:left w:val="none" w:sz="0" w:space="0" w:color="auto"/>
        <w:bottom w:val="none" w:sz="0" w:space="0" w:color="auto"/>
        <w:right w:val="none" w:sz="0" w:space="0" w:color="auto"/>
      </w:divBdr>
    </w:div>
    <w:div w:id="988899825">
      <w:bodyDiv w:val="1"/>
      <w:marLeft w:val="0"/>
      <w:marRight w:val="0"/>
      <w:marTop w:val="0"/>
      <w:marBottom w:val="0"/>
      <w:divBdr>
        <w:top w:val="none" w:sz="0" w:space="0" w:color="auto"/>
        <w:left w:val="none" w:sz="0" w:space="0" w:color="auto"/>
        <w:bottom w:val="none" w:sz="0" w:space="0" w:color="auto"/>
        <w:right w:val="none" w:sz="0" w:space="0" w:color="auto"/>
      </w:divBdr>
      <w:divsChild>
        <w:div w:id="602302276">
          <w:marLeft w:val="0"/>
          <w:marRight w:val="0"/>
          <w:marTop w:val="0"/>
          <w:marBottom w:val="0"/>
          <w:divBdr>
            <w:top w:val="none" w:sz="0" w:space="0" w:color="auto"/>
            <w:left w:val="none" w:sz="0" w:space="0" w:color="auto"/>
            <w:bottom w:val="none" w:sz="0" w:space="0" w:color="auto"/>
            <w:right w:val="none" w:sz="0" w:space="0" w:color="auto"/>
          </w:divBdr>
          <w:divsChild>
            <w:div w:id="2086224134">
              <w:marLeft w:val="0"/>
              <w:marRight w:val="0"/>
              <w:marTop w:val="0"/>
              <w:marBottom w:val="0"/>
              <w:divBdr>
                <w:top w:val="none" w:sz="0" w:space="0" w:color="auto"/>
                <w:left w:val="none" w:sz="0" w:space="0" w:color="auto"/>
                <w:bottom w:val="none" w:sz="0" w:space="0" w:color="auto"/>
                <w:right w:val="none" w:sz="0" w:space="0" w:color="auto"/>
              </w:divBdr>
              <w:divsChild>
                <w:div w:id="1259291926">
                  <w:marLeft w:val="0"/>
                  <w:marRight w:val="0"/>
                  <w:marTop w:val="0"/>
                  <w:marBottom w:val="0"/>
                  <w:divBdr>
                    <w:top w:val="none" w:sz="0" w:space="0" w:color="auto"/>
                    <w:left w:val="none" w:sz="0" w:space="0" w:color="auto"/>
                    <w:bottom w:val="none" w:sz="0" w:space="0" w:color="auto"/>
                    <w:right w:val="none" w:sz="0" w:space="0" w:color="auto"/>
                  </w:divBdr>
                  <w:divsChild>
                    <w:div w:id="76369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941907">
      <w:bodyDiv w:val="1"/>
      <w:marLeft w:val="0"/>
      <w:marRight w:val="0"/>
      <w:marTop w:val="0"/>
      <w:marBottom w:val="0"/>
      <w:divBdr>
        <w:top w:val="none" w:sz="0" w:space="0" w:color="auto"/>
        <w:left w:val="none" w:sz="0" w:space="0" w:color="auto"/>
        <w:bottom w:val="none" w:sz="0" w:space="0" w:color="auto"/>
        <w:right w:val="none" w:sz="0" w:space="0" w:color="auto"/>
      </w:divBdr>
    </w:div>
    <w:div w:id="994261051">
      <w:bodyDiv w:val="1"/>
      <w:marLeft w:val="0"/>
      <w:marRight w:val="0"/>
      <w:marTop w:val="0"/>
      <w:marBottom w:val="0"/>
      <w:divBdr>
        <w:top w:val="none" w:sz="0" w:space="0" w:color="auto"/>
        <w:left w:val="none" w:sz="0" w:space="0" w:color="auto"/>
        <w:bottom w:val="none" w:sz="0" w:space="0" w:color="auto"/>
        <w:right w:val="none" w:sz="0" w:space="0" w:color="auto"/>
      </w:divBdr>
      <w:divsChild>
        <w:div w:id="547649599">
          <w:marLeft w:val="0"/>
          <w:marRight w:val="0"/>
          <w:marTop w:val="0"/>
          <w:marBottom w:val="0"/>
          <w:divBdr>
            <w:top w:val="none" w:sz="0" w:space="0" w:color="auto"/>
            <w:left w:val="none" w:sz="0" w:space="0" w:color="auto"/>
            <w:bottom w:val="none" w:sz="0" w:space="0" w:color="auto"/>
            <w:right w:val="none" w:sz="0" w:space="0" w:color="auto"/>
          </w:divBdr>
          <w:divsChild>
            <w:div w:id="1870995062">
              <w:marLeft w:val="0"/>
              <w:marRight w:val="0"/>
              <w:marTop w:val="0"/>
              <w:marBottom w:val="0"/>
              <w:divBdr>
                <w:top w:val="none" w:sz="0" w:space="0" w:color="auto"/>
                <w:left w:val="none" w:sz="0" w:space="0" w:color="auto"/>
                <w:bottom w:val="none" w:sz="0" w:space="0" w:color="auto"/>
                <w:right w:val="none" w:sz="0" w:space="0" w:color="auto"/>
              </w:divBdr>
              <w:divsChild>
                <w:div w:id="28088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773596">
      <w:bodyDiv w:val="1"/>
      <w:marLeft w:val="0"/>
      <w:marRight w:val="0"/>
      <w:marTop w:val="0"/>
      <w:marBottom w:val="0"/>
      <w:divBdr>
        <w:top w:val="none" w:sz="0" w:space="0" w:color="auto"/>
        <w:left w:val="none" w:sz="0" w:space="0" w:color="auto"/>
        <w:bottom w:val="none" w:sz="0" w:space="0" w:color="auto"/>
        <w:right w:val="none" w:sz="0" w:space="0" w:color="auto"/>
      </w:divBdr>
      <w:divsChild>
        <w:div w:id="14965818">
          <w:marLeft w:val="0"/>
          <w:marRight w:val="0"/>
          <w:marTop w:val="0"/>
          <w:marBottom w:val="0"/>
          <w:divBdr>
            <w:top w:val="none" w:sz="0" w:space="0" w:color="auto"/>
            <w:left w:val="none" w:sz="0" w:space="0" w:color="auto"/>
            <w:bottom w:val="none" w:sz="0" w:space="0" w:color="auto"/>
            <w:right w:val="none" w:sz="0" w:space="0" w:color="auto"/>
          </w:divBdr>
          <w:divsChild>
            <w:div w:id="500511434">
              <w:marLeft w:val="0"/>
              <w:marRight w:val="0"/>
              <w:marTop w:val="0"/>
              <w:marBottom w:val="0"/>
              <w:divBdr>
                <w:top w:val="none" w:sz="0" w:space="0" w:color="auto"/>
                <w:left w:val="none" w:sz="0" w:space="0" w:color="auto"/>
                <w:bottom w:val="none" w:sz="0" w:space="0" w:color="auto"/>
                <w:right w:val="none" w:sz="0" w:space="0" w:color="auto"/>
              </w:divBdr>
              <w:divsChild>
                <w:div w:id="62346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697843">
      <w:bodyDiv w:val="1"/>
      <w:marLeft w:val="0"/>
      <w:marRight w:val="0"/>
      <w:marTop w:val="0"/>
      <w:marBottom w:val="0"/>
      <w:divBdr>
        <w:top w:val="none" w:sz="0" w:space="0" w:color="auto"/>
        <w:left w:val="none" w:sz="0" w:space="0" w:color="auto"/>
        <w:bottom w:val="none" w:sz="0" w:space="0" w:color="auto"/>
        <w:right w:val="none" w:sz="0" w:space="0" w:color="auto"/>
      </w:divBdr>
      <w:divsChild>
        <w:div w:id="931621904">
          <w:marLeft w:val="0"/>
          <w:marRight w:val="0"/>
          <w:marTop w:val="0"/>
          <w:marBottom w:val="0"/>
          <w:divBdr>
            <w:top w:val="none" w:sz="0" w:space="0" w:color="auto"/>
            <w:left w:val="none" w:sz="0" w:space="0" w:color="auto"/>
            <w:bottom w:val="none" w:sz="0" w:space="0" w:color="auto"/>
            <w:right w:val="none" w:sz="0" w:space="0" w:color="auto"/>
          </w:divBdr>
          <w:divsChild>
            <w:div w:id="128405281">
              <w:marLeft w:val="0"/>
              <w:marRight w:val="0"/>
              <w:marTop w:val="0"/>
              <w:marBottom w:val="0"/>
              <w:divBdr>
                <w:top w:val="none" w:sz="0" w:space="0" w:color="auto"/>
                <w:left w:val="none" w:sz="0" w:space="0" w:color="auto"/>
                <w:bottom w:val="none" w:sz="0" w:space="0" w:color="auto"/>
                <w:right w:val="none" w:sz="0" w:space="0" w:color="auto"/>
              </w:divBdr>
              <w:divsChild>
                <w:div w:id="137006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015645">
      <w:bodyDiv w:val="1"/>
      <w:marLeft w:val="0"/>
      <w:marRight w:val="0"/>
      <w:marTop w:val="0"/>
      <w:marBottom w:val="0"/>
      <w:divBdr>
        <w:top w:val="none" w:sz="0" w:space="0" w:color="auto"/>
        <w:left w:val="none" w:sz="0" w:space="0" w:color="auto"/>
        <w:bottom w:val="none" w:sz="0" w:space="0" w:color="auto"/>
        <w:right w:val="none" w:sz="0" w:space="0" w:color="auto"/>
      </w:divBdr>
      <w:divsChild>
        <w:div w:id="1802573503">
          <w:marLeft w:val="0"/>
          <w:marRight w:val="0"/>
          <w:marTop w:val="0"/>
          <w:marBottom w:val="0"/>
          <w:divBdr>
            <w:top w:val="none" w:sz="0" w:space="0" w:color="auto"/>
            <w:left w:val="none" w:sz="0" w:space="0" w:color="auto"/>
            <w:bottom w:val="none" w:sz="0" w:space="0" w:color="auto"/>
            <w:right w:val="none" w:sz="0" w:space="0" w:color="auto"/>
          </w:divBdr>
          <w:divsChild>
            <w:div w:id="109135016">
              <w:marLeft w:val="0"/>
              <w:marRight w:val="0"/>
              <w:marTop w:val="0"/>
              <w:marBottom w:val="0"/>
              <w:divBdr>
                <w:top w:val="none" w:sz="0" w:space="0" w:color="auto"/>
                <w:left w:val="none" w:sz="0" w:space="0" w:color="auto"/>
                <w:bottom w:val="none" w:sz="0" w:space="0" w:color="auto"/>
                <w:right w:val="none" w:sz="0" w:space="0" w:color="auto"/>
              </w:divBdr>
              <w:divsChild>
                <w:div w:id="109840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88926">
      <w:bodyDiv w:val="1"/>
      <w:marLeft w:val="0"/>
      <w:marRight w:val="0"/>
      <w:marTop w:val="0"/>
      <w:marBottom w:val="0"/>
      <w:divBdr>
        <w:top w:val="none" w:sz="0" w:space="0" w:color="auto"/>
        <w:left w:val="none" w:sz="0" w:space="0" w:color="auto"/>
        <w:bottom w:val="none" w:sz="0" w:space="0" w:color="auto"/>
        <w:right w:val="none" w:sz="0" w:space="0" w:color="auto"/>
      </w:divBdr>
      <w:divsChild>
        <w:div w:id="182474029">
          <w:marLeft w:val="0"/>
          <w:marRight w:val="0"/>
          <w:marTop w:val="0"/>
          <w:marBottom w:val="0"/>
          <w:divBdr>
            <w:top w:val="none" w:sz="0" w:space="0" w:color="auto"/>
            <w:left w:val="none" w:sz="0" w:space="0" w:color="auto"/>
            <w:bottom w:val="none" w:sz="0" w:space="0" w:color="auto"/>
            <w:right w:val="none" w:sz="0" w:space="0" w:color="auto"/>
          </w:divBdr>
          <w:divsChild>
            <w:div w:id="1300261395">
              <w:marLeft w:val="0"/>
              <w:marRight w:val="0"/>
              <w:marTop w:val="0"/>
              <w:marBottom w:val="0"/>
              <w:divBdr>
                <w:top w:val="none" w:sz="0" w:space="0" w:color="auto"/>
                <w:left w:val="none" w:sz="0" w:space="0" w:color="auto"/>
                <w:bottom w:val="none" w:sz="0" w:space="0" w:color="auto"/>
                <w:right w:val="none" w:sz="0" w:space="0" w:color="auto"/>
              </w:divBdr>
              <w:divsChild>
                <w:div w:id="134921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437053">
      <w:bodyDiv w:val="1"/>
      <w:marLeft w:val="0"/>
      <w:marRight w:val="0"/>
      <w:marTop w:val="0"/>
      <w:marBottom w:val="0"/>
      <w:divBdr>
        <w:top w:val="none" w:sz="0" w:space="0" w:color="auto"/>
        <w:left w:val="none" w:sz="0" w:space="0" w:color="auto"/>
        <w:bottom w:val="none" w:sz="0" w:space="0" w:color="auto"/>
        <w:right w:val="none" w:sz="0" w:space="0" w:color="auto"/>
      </w:divBdr>
      <w:divsChild>
        <w:div w:id="1085416522">
          <w:marLeft w:val="0"/>
          <w:marRight w:val="0"/>
          <w:marTop w:val="0"/>
          <w:marBottom w:val="0"/>
          <w:divBdr>
            <w:top w:val="none" w:sz="0" w:space="0" w:color="auto"/>
            <w:left w:val="none" w:sz="0" w:space="0" w:color="auto"/>
            <w:bottom w:val="none" w:sz="0" w:space="0" w:color="auto"/>
            <w:right w:val="none" w:sz="0" w:space="0" w:color="auto"/>
          </w:divBdr>
          <w:divsChild>
            <w:div w:id="1367750214">
              <w:marLeft w:val="0"/>
              <w:marRight w:val="0"/>
              <w:marTop w:val="0"/>
              <w:marBottom w:val="0"/>
              <w:divBdr>
                <w:top w:val="none" w:sz="0" w:space="0" w:color="auto"/>
                <w:left w:val="none" w:sz="0" w:space="0" w:color="auto"/>
                <w:bottom w:val="none" w:sz="0" w:space="0" w:color="auto"/>
                <w:right w:val="none" w:sz="0" w:space="0" w:color="auto"/>
              </w:divBdr>
              <w:divsChild>
                <w:div w:id="107605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526542">
      <w:bodyDiv w:val="1"/>
      <w:marLeft w:val="0"/>
      <w:marRight w:val="0"/>
      <w:marTop w:val="0"/>
      <w:marBottom w:val="0"/>
      <w:divBdr>
        <w:top w:val="none" w:sz="0" w:space="0" w:color="auto"/>
        <w:left w:val="none" w:sz="0" w:space="0" w:color="auto"/>
        <w:bottom w:val="none" w:sz="0" w:space="0" w:color="auto"/>
        <w:right w:val="none" w:sz="0" w:space="0" w:color="auto"/>
      </w:divBdr>
      <w:divsChild>
        <w:div w:id="1241333105">
          <w:marLeft w:val="0"/>
          <w:marRight w:val="0"/>
          <w:marTop w:val="0"/>
          <w:marBottom w:val="0"/>
          <w:divBdr>
            <w:top w:val="none" w:sz="0" w:space="0" w:color="auto"/>
            <w:left w:val="none" w:sz="0" w:space="0" w:color="auto"/>
            <w:bottom w:val="none" w:sz="0" w:space="0" w:color="auto"/>
            <w:right w:val="none" w:sz="0" w:space="0" w:color="auto"/>
          </w:divBdr>
          <w:divsChild>
            <w:div w:id="333726089">
              <w:marLeft w:val="0"/>
              <w:marRight w:val="0"/>
              <w:marTop w:val="0"/>
              <w:marBottom w:val="0"/>
              <w:divBdr>
                <w:top w:val="none" w:sz="0" w:space="0" w:color="auto"/>
                <w:left w:val="none" w:sz="0" w:space="0" w:color="auto"/>
                <w:bottom w:val="none" w:sz="0" w:space="0" w:color="auto"/>
                <w:right w:val="none" w:sz="0" w:space="0" w:color="auto"/>
              </w:divBdr>
              <w:divsChild>
                <w:div w:id="244071021">
                  <w:marLeft w:val="0"/>
                  <w:marRight w:val="0"/>
                  <w:marTop w:val="0"/>
                  <w:marBottom w:val="0"/>
                  <w:divBdr>
                    <w:top w:val="none" w:sz="0" w:space="0" w:color="auto"/>
                    <w:left w:val="none" w:sz="0" w:space="0" w:color="auto"/>
                    <w:bottom w:val="none" w:sz="0" w:space="0" w:color="auto"/>
                    <w:right w:val="none" w:sz="0" w:space="0" w:color="auto"/>
                  </w:divBdr>
                  <w:divsChild>
                    <w:div w:id="109859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682820">
      <w:bodyDiv w:val="1"/>
      <w:marLeft w:val="0"/>
      <w:marRight w:val="0"/>
      <w:marTop w:val="0"/>
      <w:marBottom w:val="0"/>
      <w:divBdr>
        <w:top w:val="none" w:sz="0" w:space="0" w:color="auto"/>
        <w:left w:val="none" w:sz="0" w:space="0" w:color="auto"/>
        <w:bottom w:val="none" w:sz="0" w:space="0" w:color="auto"/>
        <w:right w:val="none" w:sz="0" w:space="0" w:color="auto"/>
      </w:divBdr>
      <w:divsChild>
        <w:div w:id="114376984">
          <w:marLeft w:val="0"/>
          <w:marRight w:val="0"/>
          <w:marTop w:val="0"/>
          <w:marBottom w:val="0"/>
          <w:divBdr>
            <w:top w:val="none" w:sz="0" w:space="0" w:color="auto"/>
            <w:left w:val="none" w:sz="0" w:space="0" w:color="auto"/>
            <w:bottom w:val="none" w:sz="0" w:space="0" w:color="auto"/>
            <w:right w:val="none" w:sz="0" w:space="0" w:color="auto"/>
          </w:divBdr>
          <w:divsChild>
            <w:div w:id="331030640">
              <w:marLeft w:val="0"/>
              <w:marRight w:val="0"/>
              <w:marTop w:val="0"/>
              <w:marBottom w:val="0"/>
              <w:divBdr>
                <w:top w:val="none" w:sz="0" w:space="0" w:color="auto"/>
                <w:left w:val="none" w:sz="0" w:space="0" w:color="auto"/>
                <w:bottom w:val="none" w:sz="0" w:space="0" w:color="auto"/>
                <w:right w:val="none" w:sz="0" w:space="0" w:color="auto"/>
              </w:divBdr>
              <w:divsChild>
                <w:div w:id="171090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073328">
      <w:bodyDiv w:val="1"/>
      <w:marLeft w:val="0"/>
      <w:marRight w:val="0"/>
      <w:marTop w:val="0"/>
      <w:marBottom w:val="0"/>
      <w:divBdr>
        <w:top w:val="none" w:sz="0" w:space="0" w:color="auto"/>
        <w:left w:val="none" w:sz="0" w:space="0" w:color="auto"/>
        <w:bottom w:val="none" w:sz="0" w:space="0" w:color="auto"/>
        <w:right w:val="none" w:sz="0" w:space="0" w:color="auto"/>
      </w:divBdr>
      <w:divsChild>
        <w:div w:id="699550563">
          <w:marLeft w:val="0"/>
          <w:marRight w:val="0"/>
          <w:marTop w:val="0"/>
          <w:marBottom w:val="0"/>
          <w:divBdr>
            <w:top w:val="none" w:sz="0" w:space="0" w:color="auto"/>
            <w:left w:val="none" w:sz="0" w:space="0" w:color="auto"/>
            <w:bottom w:val="none" w:sz="0" w:space="0" w:color="auto"/>
            <w:right w:val="none" w:sz="0" w:space="0" w:color="auto"/>
          </w:divBdr>
          <w:divsChild>
            <w:div w:id="851719560">
              <w:marLeft w:val="0"/>
              <w:marRight w:val="0"/>
              <w:marTop w:val="0"/>
              <w:marBottom w:val="0"/>
              <w:divBdr>
                <w:top w:val="none" w:sz="0" w:space="0" w:color="auto"/>
                <w:left w:val="none" w:sz="0" w:space="0" w:color="auto"/>
                <w:bottom w:val="none" w:sz="0" w:space="0" w:color="auto"/>
                <w:right w:val="none" w:sz="0" w:space="0" w:color="auto"/>
              </w:divBdr>
              <w:divsChild>
                <w:div w:id="177308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570373">
      <w:bodyDiv w:val="1"/>
      <w:marLeft w:val="0"/>
      <w:marRight w:val="0"/>
      <w:marTop w:val="0"/>
      <w:marBottom w:val="0"/>
      <w:divBdr>
        <w:top w:val="none" w:sz="0" w:space="0" w:color="auto"/>
        <w:left w:val="none" w:sz="0" w:space="0" w:color="auto"/>
        <w:bottom w:val="none" w:sz="0" w:space="0" w:color="auto"/>
        <w:right w:val="none" w:sz="0" w:space="0" w:color="auto"/>
      </w:divBdr>
    </w:div>
    <w:div w:id="1204707223">
      <w:bodyDiv w:val="1"/>
      <w:marLeft w:val="0"/>
      <w:marRight w:val="0"/>
      <w:marTop w:val="0"/>
      <w:marBottom w:val="0"/>
      <w:divBdr>
        <w:top w:val="none" w:sz="0" w:space="0" w:color="auto"/>
        <w:left w:val="none" w:sz="0" w:space="0" w:color="auto"/>
        <w:bottom w:val="none" w:sz="0" w:space="0" w:color="auto"/>
        <w:right w:val="none" w:sz="0" w:space="0" w:color="auto"/>
      </w:divBdr>
      <w:divsChild>
        <w:div w:id="251820906">
          <w:marLeft w:val="0"/>
          <w:marRight w:val="0"/>
          <w:marTop w:val="0"/>
          <w:marBottom w:val="0"/>
          <w:divBdr>
            <w:top w:val="none" w:sz="0" w:space="0" w:color="auto"/>
            <w:left w:val="none" w:sz="0" w:space="0" w:color="auto"/>
            <w:bottom w:val="none" w:sz="0" w:space="0" w:color="auto"/>
            <w:right w:val="none" w:sz="0" w:space="0" w:color="auto"/>
          </w:divBdr>
          <w:divsChild>
            <w:div w:id="1555004969">
              <w:marLeft w:val="0"/>
              <w:marRight w:val="0"/>
              <w:marTop w:val="0"/>
              <w:marBottom w:val="0"/>
              <w:divBdr>
                <w:top w:val="none" w:sz="0" w:space="0" w:color="auto"/>
                <w:left w:val="none" w:sz="0" w:space="0" w:color="auto"/>
                <w:bottom w:val="none" w:sz="0" w:space="0" w:color="auto"/>
                <w:right w:val="none" w:sz="0" w:space="0" w:color="auto"/>
              </w:divBdr>
              <w:divsChild>
                <w:div w:id="591818158">
                  <w:marLeft w:val="0"/>
                  <w:marRight w:val="0"/>
                  <w:marTop w:val="0"/>
                  <w:marBottom w:val="0"/>
                  <w:divBdr>
                    <w:top w:val="none" w:sz="0" w:space="0" w:color="auto"/>
                    <w:left w:val="none" w:sz="0" w:space="0" w:color="auto"/>
                    <w:bottom w:val="none" w:sz="0" w:space="0" w:color="auto"/>
                    <w:right w:val="none" w:sz="0" w:space="0" w:color="auto"/>
                  </w:divBdr>
                  <w:divsChild>
                    <w:div w:id="184203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639590">
      <w:bodyDiv w:val="1"/>
      <w:marLeft w:val="0"/>
      <w:marRight w:val="0"/>
      <w:marTop w:val="0"/>
      <w:marBottom w:val="0"/>
      <w:divBdr>
        <w:top w:val="none" w:sz="0" w:space="0" w:color="auto"/>
        <w:left w:val="none" w:sz="0" w:space="0" w:color="auto"/>
        <w:bottom w:val="none" w:sz="0" w:space="0" w:color="auto"/>
        <w:right w:val="none" w:sz="0" w:space="0" w:color="auto"/>
      </w:divBdr>
    </w:div>
    <w:div w:id="1227764902">
      <w:bodyDiv w:val="1"/>
      <w:marLeft w:val="0"/>
      <w:marRight w:val="0"/>
      <w:marTop w:val="0"/>
      <w:marBottom w:val="0"/>
      <w:divBdr>
        <w:top w:val="none" w:sz="0" w:space="0" w:color="auto"/>
        <w:left w:val="none" w:sz="0" w:space="0" w:color="auto"/>
        <w:bottom w:val="none" w:sz="0" w:space="0" w:color="auto"/>
        <w:right w:val="none" w:sz="0" w:space="0" w:color="auto"/>
      </w:divBdr>
      <w:divsChild>
        <w:div w:id="1778062296">
          <w:marLeft w:val="0"/>
          <w:marRight w:val="0"/>
          <w:marTop w:val="0"/>
          <w:marBottom w:val="0"/>
          <w:divBdr>
            <w:top w:val="none" w:sz="0" w:space="0" w:color="auto"/>
            <w:left w:val="none" w:sz="0" w:space="0" w:color="auto"/>
            <w:bottom w:val="none" w:sz="0" w:space="0" w:color="auto"/>
            <w:right w:val="none" w:sz="0" w:space="0" w:color="auto"/>
          </w:divBdr>
          <w:divsChild>
            <w:div w:id="1187669539">
              <w:marLeft w:val="0"/>
              <w:marRight w:val="0"/>
              <w:marTop w:val="0"/>
              <w:marBottom w:val="0"/>
              <w:divBdr>
                <w:top w:val="none" w:sz="0" w:space="0" w:color="auto"/>
                <w:left w:val="none" w:sz="0" w:space="0" w:color="auto"/>
                <w:bottom w:val="none" w:sz="0" w:space="0" w:color="auto"/>
                <w:right w:val="none" w:sz="0" w:space="0" w:color="auto"/>
              </w:divBdr>
              <w:divsChild>
                <w:div w:id="72629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074115">
      <w:bodyDiv w:val="1"/>
      <w:marLeft w:val="0"/>
      <w:marRight w:val="0"/>
      <w:marTop w:val="0"/>
      <w:marBottom w:val="0"/>
      <w:divBdr>
        <w:top w:val="none" w:sz="0" w:space="0" w:color="auto"/>
        <w:left w:val="none" w:sz="0" w:space="0" w:color="auto"/>
        <w:bottom w:val="none" w:sz="0" w:space="0" w:color="auto"/>
        <w:right w:val="none" w:sz="0" w:space="0" w:color="auto"/>
      </w:divBdr>
      <w:divsChild>
        <w:div w:id="595484437">
          <w:marLeft w:val="0"/>
          <w:marRight w:val="0"/>
          <w:marTop w:val="0"/>
          <w:marBottom w:val="0"/>
          <w:divBdr>
            <w:top w:val="none" w:sz="0" w:space="0" w:color="auto"/>
            <w:left w:val="none" w:sz="0" w:space="0" w:color="auto"/>
            <w:bottom w:val="none" w:sz="0" w:space="0" w:color="auto"/>
            <w:right w:val="none" w:sz="0" w:space="0" w:color="auto"/>
          </w:divBdr>
          <w:divsChild>
            <w:div w:id="1309244439">
              <w:marLeft w:val="0"/>
              <w:marRight w:val="0"/>
              <w:marTop w:val="0"/>
              <w:marBottom w:val="0"/>
              <w:divBdr>
                <w:top w:val="none" w:sz="0" w:space="0" w:color="auto"/>
                <w:left w:val="none" w:sz="0" w:space="0" w:color="auto"/>
                <w:bottom w:val="none" w:sz="0" w:space="0" w:color="auto"/>
                <w:right w:val="none" w:sz="0" w:space="0" w:color="auto"/>
              </w:divBdr>
              <w:divsChild>
                <w:div w:id="808787285">
                  <w:marLeft w:val="0"/>
                  <w:marRight w:val="0"/>
                  <w:marTop w:val="0"/>
                  <w:marBottom w:val="0"/>
                  <w:divBdr>
                    <w:top w:val="none" w:sz="0" w:space="0" w:color="auto"/>
                    <w:left w:val="none" w:sz="0" w:space="0" w:color="auto"/>
                    <w:bottom w:val="none" w:sz="0" w:space="0" w:color="auto"/>
                    <w:right w:val="none" w:sz="0" w:space="0" w:color="auto"/>
                  </w:divBdr>
                  <w:divsChild>
                    <w:div w:id="196931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388398">
      <w:bodyDiv w:val="1"/>
      <w:marLeft w:val="0"/>
      <w:marRight w:val="0"/>
      <w:marTop w:val="0"/>
      <w:marBottom w:val="0"/>
      <w:divBdr>
        <w:top w:val="none" w:sz="0" w:space="0" w:color="auto"/>
        <w:left w:val="none" w:sz="0" w:space="0" w:color="auto"/>
        <w:bottom w:val="none" w:sz="0" w:space="0" w:color="auto"/>
        <w:right w:val="none" w:sz="0" w:space="0" w:color="auto"/>
      </w:divBdr>
      <w:divsChild>
        <w:div w:id="1652102938">
          <w:marLeft w:val="0"/>
          <w:marRight w:val="0"/>
          <w:marTop w:val="0"/>
          <w:marBottom w:val="0"/>
          <w:divBdr>
            <w:top w:val="none" w:sz="0" w:space="0" w:color="auto"/>
            <w:left w:val="none" w:sz="0" w:space="0" w:color="auto"/>
            <w:bottom w:val="none" w:sz="0" w:space="0" w:color="auto"/>
            <w:right w:val="none" w:sz="0" w:space="0" w:color="auto"/>
          </w:divBdr>
          <w:divsChild>
            <w:div w:id="1269123593">
              <w:marLeft w:val="0"/>
              <w:marRight w:val="0"/>
              <w:marTop w:val="0"/>
              <w:marBottom w:val="0"/>
              <w:divBdr>
                <w:top w:val="none" w:sz="0" w:space="0" w:color="auto"/>
                <w:left w:val="none" w:sz="0" w:space="0" w:color="auto"/>
                <w:bottom w:val="none" w:sz="0" w:space="0" w:color="auto"/>
                <w:right w:val="none" w:sz="0" w:space="0" w:color="auto"/>
              </w:divBdr>
              <w:divsChild>
                <w:div w:id="149063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804640">
      <w:bodyDiv w:val="1"/>
      <w:marLeft w:val="0"/>
      <w:marRight w:val="0"/>
      <w:marTop w:val="0"/>
      <w:marBottom w:val="0"/>
      <w:divBdr>
        <w:top w:val="none" w:sz="0" w:space="0" w:color="auto"/>
        <w:left w:val="none" w:sz="0" w:space="0" w:color="auto"/>
        <w:bottom w:val="none" w:sz="0" w:space="0" w:color="auto"/>
        <w:right w:val="none" w:sz="0" w:space="0" w:color="auto"/>
      </w:divBdr>
      <w:divsChild>
        <w:div w:id="977732493">
          <w:marLeft w:val="0"/>
          <w:marRight w:val="0"/>
          <w:marTop w:val="0"/>
          <w:marBottom w:val="0"/>
          <w:divBdr>
            <w:top w:val="none" w:sz="0" w:space="0" w:color="auto"/>
            <w:left w:val="none" w:sz="0" w:space="0" w:color="auto"/>
            <w:bottom w:val="none" w:sz="0" w:space="0" w:color="auto"/>
            <w:right w:val="none" w:sz="0" w:space="0" w:color="auto"/>
          </w:divBdr>
          <w:divsChild>
            <w:div w:id="12461020">
              <w:marLeft w:val="0"/>
              <w:marRight w:val="0"/>
              <w:marTop w:val="0"/>
              <w:marBottom w:val="0"/>
              <w:divBdr>
                <w:top w:val="none" w:sz="0" w:space="0" w:color="auto"/>
                <w:left w:val="none" w:sz="0" w:space="0" w:color="auto"/>
                <w:bottom w:val="none" w:sz="0" w:space="0" w:color="auto"/>
                <w:right w:val="none" w:sz="0" w:space="0" w:color="auto"/>
              </w:divBdr>
              <w:divsChild>
                <w:div w:id="77059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354724">
      <w:bodyDiv w:val="1"/>
      <w:marLeft w:val="0"/>
      <w:marRight w:val="0"/>
      <w:marTop w:val="0"/>
      <w:marBottom w:val="0"/>
      <w:divBdr>
        <w:top w:val="none" w:sz="0" w:space="0" w:color="auto"/>
        <w:left w:val="none" w:sz="0" w:space="0" w:color="auto"/>
        <w:bottom w:val="none" w:sz="0" w:space="0" w:color="auto"/>
        <w:right w:val="none" w:sz="0" w:space="0" w:color="auto"/>
      </w:divBdr>
      <w:divsChild>
        <w:div w:id="517160402">
          <w:marLeft w:val="0"/>
          <w:marRight w:val="0"/>
          <w:marTop w:val="0"/>
          <w:marBottom w:val="0"/>
          <w:divBdr>
            <w:top w:val="none" w:sz="0" w:space="0" w:color="auto"/>
            <w:left w:val="none" w:sz="0" w:space="0" w:color="auto"/>
            <w:bottom w:val="none" w:sz="0" w:space="0" w:color="auto"/>
            <w:right w:val="none" w:sz="0" w:space="0" w:color="auto"/>
          </w:divBdr>
          <w:divsChild>
            <w:div w:id="1003781620">
              <w:marLeft w:val="0"/>
              <w:marRight w:val="0"/>
              <w:marTop w:val="0"/>
              <w:marBottom w:val="0"/>
              <w:divBdr>
                <w:top w:val="none" w:sz="0" w:space="0" w:color="auto"/>
                <w:left w:val="none" w:sz="0" w:space="0" w:color="auto"/>
                <w:bottom w:val="none" w:sz="0" w:space="0" w:color="auto"/>
                <w:right w:val="none" w:sz="0" w:space="0" w:color="auto"/>
              </w:divBdr>
              <w:divsChild>
                <w:div w:id="15382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259852">
      <w:bodyDiv w:val="1"/>
      <w:marLeft w:val="0"/>
      <w:marRight w:val="0"/>
      <w:marTop w:val="0"/>
      <w:marBottom w:val="0"/>
      <w:divBdr>
        <w:top w:val="none" w:sz="0" w:space="0" w:color="auto"/>
        <w:left w:val="none" w:sz="0" w:space="0" w:color="auto"/>
        <w:bottom w:val="none" w:sz="0" w:space="0" w:color="auto"/>
        <w:right w:val="none" w:sz="0" w:space="0" w:color="auto"/>
      </w:divBdr>
    </w:div>
    <w:div w:id="1300577113">
      <w:bodyDiv w:val="1"/>
      <w:marLeft w:val="0"/>
      <w:marRight w:val="0"/>
      <w:marTop w:val="0"/>
      <w:marBottom w:val="0"/>
      <w:divBdr>
        <w:top w:val="none" w:sz="0" w:space="0" w:color="auto"/>
        <w:left w:val="none" w:sz="0" w:space="0" w:color="auto"/>
        <w:bottom w:val="none" w:sz="0" w:space="0" w:color="auto"/>
        <w:right w:val="none" w:sz="0" w:space="0" w:color="auto"/>
      </w:divBdr>
      <w:divsChild>
        <w:div w:id="1089232955">
          <w:marLeft w:val="0"/>
          <w:marRight w:val="0"/>
          <w:marTop w:val="0"/>
          <w:marBottom w:val="0"/>
          <w:divBdr>
            <w:top w:val="none" w:sz="0" w:space="0" w:color="auto"/>
            <w:left w:val="none" w:sz="0" w:space="0" w:color="auto"/>
            <w:bottom w:val="none" w:sz="0" w:space="0" w:color="auto"/>
            <w:right w:val="none" w:sz="0" w:space="0" w:color="auto"/>
          </w:divBdr>
          <w:divsChild>
            <w:div w:id="1767336535">
              <w:marLeft w:val="0"/>
              <w:marRight w:val="0"/>
              <w:marTop w:val="0"/>
              <w:marBottom w:val="0"/>
              <w:divBdr>
                <w:top w:val="none" w:sz="0" w:space="0" w:color="auto"/>
                <w:left w:val="none" w:sz="0" w:space="0" w:color="auto"/>
                <w:bottom w:val="none" w:sz="0" w:space="0" w:color="auto"/>
                <w:right w:val="none" w:sz="0" w:space="0" w:color="auto"/>
              </w:divBdr>
              <w:divsChild>
                <w:div w:id="27868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997939">
      <w:bodyDiv w:val="1"/>
      <w:marLeft w:val="0"/>
      <w:marRight w:val="0"/>
      <w:marTop w:val="0"/>
      <w:marBottom w:val="0"/>
      <w:divBdr>
        <w:top w:val="none" w:sz="0" w:space="0" w:color="auto"/>
        <w:left w:val="none" w:sz="0" w:space="0" w:color="auto"/>
        <w:bottom w:val="none" w:sz="0" w:space="0" w:color="auto"/>
        <w:right w:val="none" w:sz="0" w:space="0" w:color="auto"/>
      </w:divBdr>
      <w:divsChild>
        <w:div w:id="1620797105">
          <w:marLeft w:val="0"/>
          <w:marRight w:val="0"/>
          <w:marTop w:val="0"/>
          <w:marBottom w:val="0"/>
          <w:divBdr>
            <w:top w:val="none" w:sz="0" w:space="0" w:color="auto"/>
            <w:left w:val="none" w:sz="0" w:space="0" w:color="auto"/>
            <w:bottom w:val="none" w:sz="0" w:space="0" w:color="auto"/>
            <w:right w:val="none" w:sz="0" w:space="0" w:color="auto"/>
          </w:divBdr>
          <w:divsChild>
            <w:div w:id="11615752">
              <w:marLeft w:val="0"/>
              <w:marRight w:val="0"/>
              <w:marTop w:val="0"/>
              <w:marBottom w:val="0"/>
              <w:divBdr>
                <w:top w:val="none" w:sz="0" w:space="0" w:color="auto"/>
                <w:left w:val="none" w:sz="0" w:space="0" w:color="auto"/>
                <w:bottom w:val="none" w:sz="0" w:space="0" w:color="auto"/>
                <w:right w:val="none" w:sz="0" w:space="0" w:color="auto"/>
              </w:divBdr>
              <w:divsChild>
                <w:div w:id="1140223547">
                  <w:marLeft w:val="0"/>
                  <w:marRight w:val="0"/>
                  <w:marTop w:val="0"/>
                  <w:marBottom w:val="0"/>
                  <w:divBdr>
                    <w:top w:val="none" w:sz="0" w:space="0" w:color="auto"/>
                    <w:left w:val="none" w:sz="0" w:space="0" w:color="auto"/>
                    <w:bottom w:val="none" w:sz="0" w:space="0" w:color="auto"/>
                    <w:right w:val="none" w:sz="0" w:space="0" w:color="auto"/>
                  </w:divBdr>
                  <w:divsChild>
                    <w:div w:id="121963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289597">
      <w:bodyDiv w:val="1"/>
      <w:marLeft w:val="0"/>
      <w:marRight w:val="0"/>
      <w:marTop w:val="0"/>
      <w:marBottom w:val="0"/>
      <w:divBdr>
        <w:top w:val="none" w:sz="0" w:space="0" w:color="auto"/>
        <w:left w:val="none" w:sz="0" w:space="0" w:color="auto"/>
        <w:bottom w:val="none" w:sz="0" w:space="0" w:color="auto"/>
        <w:right w:val="none" w:sz="0" w:space="0" w:color="auto"/>
      </w:divBdr>
      <w:divsChild>
        <w:div w:id="1056586117">
          <w:marLeft w:val="0"/>
          <w:marRight w:val="0"/>
          <w:marTop w:val="0"/>
          <w:marBottom w:val="0"/>
          <w:divBdr>
            <w:top w:val="none" w:sz="0" w:space="0" w:color="auto"/>
            <w:left w:val="none" w:sz="0" w:space="0" w:color="auto"/>
            <w:bottom w:val="none" w:sz="0" w:space="0" w:color="auto"/>
            <w:right w:val="none" w:sz="0" w:space="0" w:color="auto"/>
          </w:divBdr>
          <w:divsChild>
            <w:div w:id="92019729">
              <w:marLeft w:val="0"/>
              <w:marRight w:val="0"/>
              <w:marTop w:val="0"/>
              <w:marBottom w:val="0"/>
              <w:divBdr>
                <w:top w:val="none" w:sz="0" w:space="0" w:color="auto"/>
                <w:left w:val="none" w:sz="0" w:space="0" w:color="auto"/>
                <w:bottom w:val="none" w:sz="0" w:space="0" w:color="auto"/>
                <w:right w:val="none" w:sz="0" w:space="0" w:color="auto"/>
              </w:divBdr>
              <w:divsChild>
                <w:div w:id="109563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372060">
      <w:bodyDiv w:val="1"/>
      <w:marLeft w:val="0"/>
      <w:marRight w:val="0"/>
      <w:marTop w:val="0"/>
      <w:marBottom w:val="0"/>
      <w:divBdr>
        <w:top w:val="none" w:sz="0" w:space="0" w:color="auto"/>
        <w:left w:val="none" w:sz="0" w:space="0" w:color="auto"/>
        <w:bottom w:val="none" w:sz="0" w:space="0" w:color="auto"/>
        <w:right w:val="none" w:sz="0" w:space="0" w:color="auto"/>
      </w:divBdr>
      <w:divsChild>
        <w:div w:id="993872733">
          <w:marLeft w:val="0"/>
          <w:marRight w:val="0"/>
          <w:marTop w:val="0"/>
          <w:marBottom w:val="0"/>
          <w:divBdr>
            <w:top w:val="single" w:sz="2" w:space="0" w:color="E3E3E3"/>
            <w:left w:val="single" w:sz="2" w:space="0" w:color="E3E3E3"/>
            <w:bottom w:val="single" w:sz="2" w:space="0" w:color="E3E3E3"/>
            <w:right w:val="single" w:sz="2" w:space="0" w:color="E3E3E3"/>
          </w:divBdr>
          <w:divsChild>
            <w:div w:id="1318073766">
              <w:marLeft w:val="0"/>
              <w:marRight w:val="0"/>
              <w:marTop w:val="0"/>
              <w:marBottom w:val="0"/>
              <w:divBdr>
                <w:top w:val="single" w:sz="2" w:space="0" w:color="E3E3E3"/>
                <w:left w:val="single" w:sz="2" w:space="0" w:color="E3E3E3"/>
                <w:bottom w:val="single" w:sz="2" w:space="0" w:color="E3E3E3"/>
                <w:right w:val="single" w:sz="2" w:space="0" w:color="E3E3E3"/>
              </w:divBdr>
              <w:divsChild>
                <w:div w:id="1030498008">
                  <w:marLeft w:val="0"/>
                  <w:marRight w:val="0"/>
                  <w:marTop w:val="0"/>
                  <w:marBottom w:val="0"/>
                  <w:divBdr>
                    <w:top w:val="single" w:sz="2" w:space="0" w:color="E3E3E3"/>
                    <w:left w:val="single" w:sz="2" w:space="0" w:color="E3E3E3"/>
                    <w:bottom w:val="single" w:sz="2" w:space="0" w:color="E3E3E3"/>
                    <w:right w:val="single" w:sz="2" w:space="0" w:color="E3E3E3"/>
                  </w:divBdr>
                  <w:divsChild>
                    <w:div w:id="351685485">
                      <w:marLeft w:val="0"/>
                      <w:marRight w:val="0"/>
                      <w:marTop w:val="0"/>
                      <w:marBottom w:val="0"/>
                      <w:divBdr>
                        <w:top w:val="single" w:sz="2" w:space="0" w:color="E3E3E3"/>
                        <w:left w:val="single" w:sz="2" w:space="0" w:color="E3E3E3"/>
                        <w:bottom w:val="single" w:sz="2" w:space="0" w:color="E3E3E3"/>
                        <w:right w:val="single" w:sz="2" w:space="0" w:color="E3E3E3"/>
                      </w:divBdr>
                      <w:divsChild>
                        <w:div w:id="2127580926">
                          <w:marLeft w:val="0"/>
                          <w:marRight w:val="0"/>
                          <w:marTop w:val="0"/>
                          <w:marBottom w:val="0"/>
                          <w:divBdr>
                            <w:top w:val="single" w:sz="2" w:space="0" w:color="E3E3E3"/>
                            <w:left w:val="single" w:sz="2" w:space="0" w:color="E3E3E3"/>
                            <w:bottom w:val="single" w:sz="2" w:space="0" w:color="E3E3E3"/>
                            <w:right w:val="single" w:sz="2" w:space="0" w:color="E3E3E3"/>
                          </w:divBdr>
                          <w:divsChild>
                            <w:div w:id="1591696984">
                              <w:marLeft w:val="0"/>
                              <w:marRight w:val="0"/>
                              <w:marTop w:val="100"/>
                              <w:marBottom w:val="100"/>
                              <w:divBdr>
                                <w:top w:val="single" w:sz="2" w:space="0" w:color="E3E3E3"/>
                                <w:left w:val="single" w:sz="2" w:space="0" w:color="E3E3E3"/>
                                <w:bottom w:val="single" w:sz="2" w:space="0" w:color="E3E3E3"/>
                                <w:right w:val="single" w:sz="2" w:space="0" w:color="E3E3E3"/>
                              </w:divBdr>
                              <w:divsChild>
                                <w:div w:id="1359773033">
                                  <w:marLeft w:val="0"/>
                                  <w:marRight w:val="0"/>
                                  <w:marTop w:val="0"/>
                                  <w:marBottom w:val="0"/>
                                  <w:divBdr>
                                    <w:top w:val="single" w:sz="2" w:space="0" w:color="E3E3E3"/>
                                    <w:left w:val="single" w:sz="2" w:space="0" w:color="E3E3E3"/>
                                    <w:bottom w:val="single" w:sz="2" w:space="0" w:color="E3E3E3"/>
                                    <w:right w:val="single" w:sz="2" w:space="0" w:color="E3E3E3"/>
                                  </w:divBdr>
                                  <w:divsChild>
                                    <w:div w:id="660430406">
                                      <w:marLeft w:val="0"/>
                                      <w:marRight w:val="0"/>
                                      <w:marTop w:val="0"/>
                                      <w:marBottom w:val="0"/>
                                      <w:divBdr>
                                        <w:top w:val="single" w:sz="2" w:space="0" w:color="E3E3E3"/>
                                        <w:left w:val="single" w:sz="2" w:space="0" w:color="E3E3E3"/>
                                        <w:bottom w:val="single" w:sz="2" w:space="0" w:color="E3E3E3"/>
                                        <w:right w:val="single" w:sz="2" w:space="0" w:color="E3E3E3"/>
                                      </w:divBdr>
                                      <w:divsChild>
                                        <w:div w:id="834994544">
                                          <w:marLeft w:val="0"/>
                                          <w:marRight w:val="0"/>
                                          <w:marTop w:val="0"/>
                                          <w:marBottom w:val="0"/>
                                          <w:divBdr>
                                            <w:top w:val="single" w:sz="2" w:space="0" w:color="E3E3E3"/>
                                            <w:left w:val="single" w:sz="2" w:space="0" w:color="E3E3E3"/>
                                            <w:bottom w:val="single" w:sz="2" w:space="0" w:color="E3E3E3"/>
                                            <w:right w:val="single" w:sz="2" w:space="0" w:color="E3E3E3"/>
                                          </w:divBdr>
                                          <w:divsChild>
                                            <w:div w:id="1939173725">
                                              <w:marLeft w:val="0"/>
                                              <w:marRight w:val="0"/>
                                              <w:marTop w:val="0"/>
                                              <w:marBottom w:val="0"/>
                                              <w:divBdr>
                                                <w:top w:val="single" w:sz="2" w:space="0" w:color="E3E3E3"/>
                                                <w:left w:val="single" w:sz="2" w:space="0" w:color="E3E3E3"/>
                                                <w:bottom w:val="single" w:sz="2" w:space="0" w:color="E3E3E3"/>
                                                <w:right w:val="single" w:sz="2" w:space="0" w:color="E3E3E3"/>
                                              </w:divBdr>
                                              <w:divsChild>
                                                <w:div w:id="1986159689">
                                                  <w:marLeft w:val="0"/>
                                                  <w:marRight w:val="0"/>
                                                  <w:marTop w:val="0"/>
                                                  <w:marBottom w:val="0"/>
                                                  <w:divBdr>
                                                    <w:top w:val="single" w:sz="2" w:space="0" w:color="E3E3E3"/>
                                                    <w:left w:val="single" w:sz="2" w:space="0" w:color="E3E3E3"/>
                                                    <w:bottom w:val="single" w:sz="2" w:space="0" w:color="E3E3E3"/>
                                                    <w:right w:val="single" w:sz="2" w:space="0" w:color="E3E3E3"/>
                                                  </w:divBdr>
                                                  <w:divsChild>
                                                    <w:div w:id="5658466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54877728">
          <w:marLeft w:val="0"/>
          <w:marRight w:val="0"/>
          <w:marTop w:val="0"/>
          <w:marBottom w:val="0"/>
          <w:divBdr>
            <w:top w:val="none" w:sz="0" w:space="0" w:color="auto"/>
            <w:left w:val="none" w:sz="0" w:space="0" w:color="auto"/>
            <w:bottom w:val="none" w:sz="0" w:space="0" w:color="auto"/>
            <w:right w:val="none" w:sz="0" w:space="0" w:color="auto"/>
          </w:divBdr>
          <w:divsChild>
            <w:div w:id="1815489602">
              <w:marLeft w:val="0"/>
              <w:marRight w:val="0"/>
              <w:marTop w:val="0"/>
              <w:marBottom w:val="0"/>
              <w:divBdr>
                <w:top w:val="single" w:sz="2" w:space="0" w:color="E3E3E3"/>
                <w:left w:val="single" w:sz="2" w:space="0" w:color="E3E3E3"/>
                <w:bottom w:val="single" w:sz="2" w:space="0" w:color="E3E3E3"/>
                <w:right w:val="single" w:sz="2" w:space="0" w:color="E3E3E3"/>
              </w:divBdr>
              <w:divsChild>
                <w:div w:id="1304775531">
                  <w:marLeft w:val="0"/>
                  <w:marRight w:val="0"/>
                  <w:marTop w:val="0"/>
                  <w:marBottom w:val="0"/>
                  <w:divBdr>
                    <w:top w:val="single" w:sz="2" w:space="0" w:color="E3E3E3"/>
                    <w:left w:val="single" w:sz="2" w:space="0" w:color="E3E3E3"/>
                    <w:bottom w:val="single" w:sz="2" w:space="0" w:color="E3E3E3"/>
                    <w:right w:val="single" w:sz="2" w:space="0" w:color="E3E3E3"/>
                  </w:divBdr>
                  <w:divsChild>
                    <w:div w:id="430199976">
                      <w:marLeft w:val="0"/>
                      <w:marRight w:val="0"/>
                      <w:marTop w:val="0"/>
                      <w:marBottom w:val="0"/>
                      <w:divBdr>
                        <w:top w:val="single" w:sz="6" w:space="0" w:color="auto"/>
                        <w:left w:val="single" w:sz="6" w:space="0" w:color="auto"/>
                        <w:bottom w:val="single" w:sz="6" w:space="0" w:color="auto"/>
                        <w:right w:val="single" w:sz="6" w:space="0" w:color="auto"/>
                      </w:divBdr>
                      <w:divsChild>
                        <w:div w:id="1133521970">
                          <w:marLeft w:val="0"/>
                          <w:marRight w:val="0"/>
                          <w:marTop w:val="0"/>
                          <w:marBottom w:val="0"/>
                          <w:divBdr>
                            <w:top w:val="none" w:sz="0" w:space="0" w:color="auto"/>
                            <w:left w:val="none" w:sz="0" w:space="0" w:color="auto"/>
                            <w:bottom w:val="none" w:sz="0" w:space="0" w:color="auto"/>
                            <w:right w:val="none" w:sz="0" w:space="0" w:color="auto"/>
                          </w:divBdr>
                          <w:divsChild>
                            <w:div w:id="106168649">
                              <w:marLeft w:val="0"/>
                              <w:marRight w:val="0"/>
                              <w:marTop w:val="0"/>
                              <w:marBottom w:val="0"/>
                              <w:divBdr>
                                <w:top w:val="none" w:sz="0" w:space="0" w:color="auto"/>
                                <w:left w:val="none" w:sz="0" w:space="0" w:color="auto"/>
                                <w:bottom w:val="none" w:sz="0" w:space="0" w:color="auto"/>
                                <w:right w:val="none" w:sz="0" w:space="0" w:color="auto"/>
                              </w:divBdr>
                              <w:divsChild>
                                <w:div w:id="704251658">
                                  <w:marLeft w:val="0"/>
                                  <w:marRight w:val="0"/>
                                  <w:marTop w:val="0"/>
                                  <w:marBottom w:val="0"/>
                                  <w:divBdr>
                                    <w:top w:val="none" w:sz="0" w:space="0" w:color="auto"/>
                                    <w:left w:val="none" w:sz="0" w:space="0" w:color="auto"/>
                                    <w:bottom w:val="none" w:sz="0" w:space="0" w:color="auto"/>
                                    <w:right w:val="none" w:sz="0" w:space="0" w:color="auto"/>
                                  </w:divBdr>
                                  <w:divsChild>
                                    <w:div w:id="996956220">
                                      <w:marLeft w:val="0"/>
                                      <w:marRight w:val="0"/>
                                      <w:marTop w:val="0"/>
                                      <w:marBottom w:val="0"/>
                                      <w:divBdr>
                                        <w:top w:val="none" w:sz="0" w:space="0" w:color="auto"/>
                                        <w:left w:val="none" w:sz="0" w:space="0" w:color="auto"/>
                                        <w:bottom w:val="none" w:sz="0" w:space="0" w:color="auto"/>
                                        <w:right w:val="none" w:sz="0" w:space="0" w:color="auto"/>
                                      </w:divBdr>
                                      <w:divsChild>
                                        <w:div w:id="491678542">
                                          <w:marLeft w:val="0"/>
                                          <w:marRight w:val="0"/>
                                          <w:marTop w:val="0"/>
                                          <w:marBottom w:val="0"/>
                                          <w:divBdr>
                                            <w:top w:val="none" w:sz="0" w:space="0" w:color="auto"/>
                                            <w:left w:val="none" w:sz="0" w:space="0" w:color="auto"/>
                                            <w:bottom w:val="none" w:sz="0" w:space="0" w:color="auto"/>
                                            <w:right w:val="none" w:sz="0" w:space="0" w:color="auto"/>
                                          </w:divBdr>
                                          <w:divsChild>
                                            <w:div w:id="135838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4410689">
      <w:bodyDiv w:val="1"/>
      <w:marLeft w:val="0"/>
      <w:marRight w:val="0"/>
      <w:marTop w:val="0"/>
      <w:marBottom w:val="0"/>
      <w:divBdr>
        <w:top w:val="none" w:sz="0" w:space="0" w:color="auto"/>
        <w:left w:val="none" w:sz="0" w:space="0" w:color="auto"/>
        <w:bottom w:val="none" w:sz="0" w:space="0" w:color="auto"/>
        <w:right w:val="none" w:sz="0" w:space="0" w:color="auto"/>
      </w:divBdr>
      <w:divsChild>
        <w:div w:id="109858987">
          <w:marLeft w:val="0"/>
          <w:marRight w:val="0"/>
          <w:marTop w:val="0"/>
          <w:marBottom w:val="0"/>
          <w:divBdr>
            <w:top w:val="none" w:sz="0" w:space="0" w:color="auto"/>
            <w:left w:val="none" w:sz="0" w:space="0" w:color="auto"/>
            <w:bottom w:val="none" w:sz="0" w:space="0" w:color="auto"/>
            <w:right w:val="none" w:sz="0" w:space="0" w:color="auto"/>
          </w:divBdr>
          <w:divsChild>
            <w:div w:id="6568217">
              <w:marLeft w:val="0"/>
              <w:marRight w:val="0"/>
              <w:marTop w:val="0"/>
              <w:marBottom w:val="0"/>
              <w:divBdr>
                <w:top w:val="none" w:sz="0" w:space="0" w:color="auto"/>
                <w:left w:val="none" w:sz="0" w:space="0" w:color="auto"/>
                <w:bottom w:val="none" w:sz="0" w:space="0" w:color="auto"/>
                <w:right w:val="none" w:sz="0" w:space="0" w:color="auto"/>
              </w:divBdr>
              <w:divsChild>
                <w:div w:id="197062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890198">
      <w:bodyDiv w:val="1"/>
      <w:marLeft w:val="0"/>
      <w:marRight w:val="0"/>
      <w:marTop w:val="0"/>
      <w:marBottom w:val="0"/>
      <w:divBdr>
        <w:top w:val="none" w:sz="0" w:space="0" w:color="auto"/>
        <w:left w:val="none" w:sz="0" w:space="0" w:color="auto"/>
        <w:bottom w:val="none" w:sz="0" w:space="0" w:color="auto"/>
        <w:right w:val="none" w:sz="0" w:space="0" w:color="auto"/>
      </w:divBdr>
    </w:div>
    <w:div w:id="1340738565">
      <w:bodyDiv w:val="1"/>
      <w:marLeft w:val="0"/>
      <w:marRight w:val="0"/>
      <w:marTop w:val="0"/>
      <w:marBottom w:val="0"/>
      <w:divBdr>
        <w:top w:val="none" w:sz="0" w:space="0" w:color="auto"/>
        <w:left w:val="none" w:sz="0" w:space="0" w:color="auto"/>
        <w:bottom w:val="none" w:sz="0" w:space="0" w:color="auto"/>
        <w:right w:val="none" w:sz="0" w:space="0" w:color="auto"/>
      </w:divBdr>
      <w:divsChild>
        <w:div w:id="1615795197">
          <w:marLeft w:val="0"/>
          <w:marRight w:val="0"/>
          <w:marTop w:val="0"/>
          <w:marBottom w:val="0"/>
          <w:divBdr>
            <w:top w:val="none" w:sz="0" w:space="0" w:color="auto"/>
            <w:left w:val="none" w:sz="0" w:space="0" w:color="auto"/>
            <w:bottom w:val="none" w:sz="0" w:space="0" w:color="auto"/>
            <w:right w:val="none" w:sz="0" w:space="0" w:color="auto"/>
          </w:divBdr>
          <w:divsChild>
            <w:div w:id="496581932">
              <w:marLeft w:val="0"/>
              <w:marRight w:val="0"/>
              <w:marTop w:val="0"/>
              <w:marBottom w:val="0"/>
              <w:divBdr>
                <w:top w:val="none" w:sz="0" w:space="0" w:color="auto"/>
                <w:left w:val="none" w:sz="0" w:space="0" w:color="auto"/>
                <w:bottom w:val="none" w:sz="0" w:space="0" w:color="auto"/>
                <w:right w:val="none" w:sz="0" w:space="0" w:color="auto"/>
              </w:divBdr>
              <w:divsChild>
                <w:div w:id="80532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303579">
      <w:bodyDiv w:val="1"/>
      <w:marLeft w:val="0"/>
      <w:marRight w:val="0"/>
      <w:marTop w:val="0"/>
      <w:marBottom w:val="0"/>
      <w:divBdr>
        <w:top w:val="none" w:sz="0" w:space="0" w:color="auto"/>
        <w:left w:val="none" w:sz="0" w:space="0" w:color="auto"/>
        <w:bottom w:val="none" w:sz="0" w:space="0" w:color="auto"/>
        <w:right w:val="none" w:sz="0" w:space="0" w:color="auto"/>
      </w:divBdr>
    </w:div>
    <w:div w:id="1355963389">
      <w:bodyDiv w:val="1"/>
      <w:marLeft w:val="0"/>
      <w:marRight w:val="0"/>
      <w:marTop w:val="0"/>
      <w:marBottom w:val="0"/>
      <w:divBdr>
        <w:top w:val="none" w:sz="0" w:space="0" w:color="auto"/>
        <w:left w:val="none" w:sz="0" w:space="0" w:color="auto"/>
        <w:bottom w:val="none" w:sz="0" w:space="0" w:color="auto"/>
        <w:right w:val="none" w:sz="0" w:space="0" w:color="auto"/>
      </w:divBdr>
      <w:divsChild>
        <w:div w:id="904268199">
          <w:marLeft w:val="0"/>
          <w:marRight w:val="0"/>
          <w:marTop w:val="0"/>
          <w:marBottom w:val="0"/>
          <w:divBdr>
            <w:top w:val="none" w:sz="0" w:space="0" w:color="auto"/>
            <w:left w:val="none" w:sz="0" w:space="0" w:color="auto"/>
            <w:bottom w:val="none" w:sz="0" w:space="0" w:color="auto"/>
            <w:right w:val="none" w:sz="0" w:space="0" w:color="auto"/>
          </w:divBdr>
          <w:divsChild>
            <w:div w:id="317154306">
              <w:marLeft w:val="0"/>
              <w:marRight w:val="0"/>
              <w:marTop w:val="0"/>
              <w:marBottom w:val="0"/>
              <w:divBdr>
                <w:top w:val="none" w:sz="0" w:space="0" w:color="auto"/>
                <w:left w:val="none" w:sz="0" w:space="0" w:color="auto"/>
                <w:bottom w:val="none" w:sz="0" w:space="0" w:color="auto"/>
                <w:right w:val="none" w:sz="0" w:space="0" w:color="auto"/>
              </w:divBdr>
              <w:divsChild>
                <w:div w:id="17203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856678">
      <w:bodyDiv w:val="1"/>
      <w:marLeft w:val="0"/>
      <w:marRight w:val="0"/>
      <w:marTop w:val="0"/>
      <w:marBottom w:val="0"/>
      <w:divBdr>
        <w:top w:val="none" w:sz="0" w:space="0" w:color="auto"/>
        <w:left w:val="none" w:sz="0" w:space="0" w:color="auto"/>
        <w:bottom w:val="none" w:sz="0" w:space="0" w:color="auto"/>
        <w:right w:val="none" w:sz="0" w:space="0" w:color="auto"/>
      </w:divBdr>
      <w:divsChild>
        <w:div w:id="1375542636">
          <w:marLeft w:val="0"/>
          <w:marRight w:val="0"/>
          <w:marTop w:val="0"/>
          <w:marBottom w:val="0"/>
          <w:divBdr>
            <w:top w:val="none" w:sz="0" w:space="0" w:color="auto"/>
            <w:left w:val="none" w:sz="0" w:space="0" w:color="auto"/>
            <w:bottom w:val="none" w:sz="0" w:space="0" w:color="auto"/>
            <w:right w:val="none" w:sz="0" w:space="0" w:color="auto"/>
          </w:divBdr>
          <w:divsChild>
            <w:div w:id="443816477">
              <w:marLeft w:val="0"/>
              <w:marRight w:val="0"/>
              <w:marTop w:val="0"/>
              <w:marBottom w:val="0"/>
              <w:divBdr>
                <w:top w:val="none" w:sz="0" w:space="0" w:color="auto"/>
                <w:left w:val="none" w:sz="0" w:space="0" w:color="auto"/>
                <w:bottom w:val="none" w:sz="0" w:space="0" w:color="auto"/>
                <w:right w:val="none" w:sz="0" w:space="0" w:color="auto"/>
              </w:divBdr>
              <w:divsChild>
                <w:div w:id="53446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363237">
      <w:bodyDiv w:val="1"/>
      <w:marLeft w:val="0"/>
      <w:marRight w:val="0"/>
      <w:marTop w:val="0"/>
      <w:marBottom w:val="0"/>
      <w:divBdr>
        <w:top w:val="none" w:sz="0" w:space="0" w:color="auto"/>
        <w:left w:val="none" w:sz="0" w:space="0" w:color="auto"/>
        <w:bottom w:val="none" w:sz="0" w:space="0" w:color="auto"/>
        <w:right w:val="none" w:sz="0" w:space="0" w:color="auto"/>
      </w:divBdr>
    </w:div>
    <w:div w:id="1479572104">
      <w:bodyDiv w:val="1"/>
      <w:marLeft w:val="0"/>
      <w:marRight w:val="0"/>
      <w:marTop w:val="0"/>
      <w:marBottom w:val="0"/>
      <w:divBdr>
        <w:top w:val="none" w:sz="0" w:space="0" w:color="auto"/>
        <w:left w:val="none" w:sz="0" w:space="0" w:color="auto"/>
        <w:bottom w:val="none" w:sz="0" w:space="0" w:color="auto"/>
        <w:right w:val="none" w:sz="0" w:space="0" w:color="auto"/>
      </w:divBdr>
      <w:divsChild>
        <w:div w:id="111436432">
          <w:marLeft w:val="0"/>
          <w:marRight w:val="0"/>
          <w:marTop w:val="0"/>
          <w:marBottom w:val="0"/>
          <w:divBdr>
            <w:top w:val="none" w:sz="0" w:space="0" w:color="auto"/>
            <w:left w:val="none" w:sz="0" w:space="0" w:color="auto"/>
            <w:bottom w:val="none" w:sz="0" w:space="0" w:color="auto"/>
            <w:right w:val="none" w:sz="0" w:space="0" w:color="auto"/>
          </w:divBdr>
          <w:divsChild>
            <w:div w:id="1458183263">
              <w:marLeft w:val="0"/>
              <w:marRight w:val="0"/>
              <w:marTop w:val="0"/>
              <w:marBottom w:val="0"/>
              <w:divBdr>
                <w:top w:val="none" w:sz="0" w:space="0" w:color="auto"/>
                <w:left w:val="none" w:sz="0" w:space="0" w:color="auto"/>
                <w:bottom w:val="none" w:sz="0" w:space="0" w:color="auto"/>
                <w:right w:val="none" w:sz="0" w:space="0" w:color="auto"/>
              </w:divBdr>
              <w:divsChild>
                <w:div w:id="464157530">
                  <w:marLeft w:val="0"/>
                  <w:marRight w:val="0"/>
                  <w:marTop w:val="0"/>
                  <w:marBottom w:val="0"/>
                  <w:divBdr>
                    <w:top w:val="none" w:sz="0" w:space="0" w:color="auto"/>
                    <w:left w:val="none" w:sz="0" w:space="0" w:color="auto"/>
                    <w:bottom w:val="none" w:sz="0" w:space="0" w:color="auto"/>
                    <w:right w:val="none" w:sz="0" w:space="0" w:color="auto"/>
                  </w:divBdr>
                  <w:divsChild>
                    <w:div w:id="178854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274588">
      <w:bodyDiv w:val="1"/>
      <w:marLeft w:val="0"/>
      <w:marRight w:val="0"/>
      <w:marTop w:val="0"/>
      <w:marBottom w:val="0"/>
      <w:divBdr>
        <w:top w:val="none" w:sz="0" w:space="0" w:color="auto"/>
        <w:left w:val="none" w:sz="0" w:space="0" w:color="auto"/>
        <w:bottom w:val="none" w:sz="0" w:space="0" w:color="auto"/>
        <w:right w:val="none" w:sz="0" w:space="0" w:color="auto"/>
      </w:divBdr>
    </w:div>
    <w:div w:id="1486166946">
      <w:bodyDiv w:val="1"/>
      <w:marLeft w:val="0"/>
      <w:marRight w:val="0"/>
      <w:marTop w:val="0"/>
      <w:marBottom w:val="0"/>
      <w:divBdr>
        <w:top w:val="none" w:sz="0" w:space="0" w:color="auto"/>
        <w:left w:val="none" w:sz="0" w:space="0" w:color="auto"/>
        <w:bottom w:val="none" w:sz="0" w:space="0" w:color="auto"/>
        <w:right w:val="none" w:sz="0" w:space="0" w:color="auto"/>
      </w:divBdr>
      <w:divsChild>
        <w:div w:id="621767309">
          <w:marLeft w:val="0"/>
          <w:marRight w:val="0"/>
          <w:marTop w:val="0"/>
          <w:marBottom w:val="0"/>
          <w:divBdr>
            <w:top w:val="none" w:sz="0" w:space="0" w:color="auto"/>
            <w:left w:val="none" w:sz="0" w:space="0" w:color="auto"/>
            <w:bottom w:val="none" w:sz="0" w:space="0" w:color="auto"/>
            <w:right w:val="none" w:sz="0" w:space="0" w:color="auto"/>
          </w:divBdr>
          <w:divsChild>
            <w:div w:id="1498424383">
              <w:marLeft w:val="0"/>
              <w:marRight w:val="0"/>
              <w:marTop w:val="0"/>
              <w:marBottom w:val="0"/>
              <w:divBdr>
                <w:top w:val="none" w:sz="0" w:space="0" w:color="auto"/>
                <w:left w:val="none" w:sz="0" w:space="0" w:color="auto"/>
                <w:bottom w:val="none" w:sz="0" w:space="0" w:color="auto"/>
                <w:right w:val="none" w:sz="0" w:space="0" w:color="auto"/>
              </w:divBdr>
              <w:divsChild>
                <w:div w:id="192591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997982">
      <w:bodyDiv w:val="1"/>
      <w:marLeft w:val="0"/>
      <w:marRight w:val="0"/>
      <w:marTop w:val="0"/>
      <w:marBottom w:val="0"/>
      <w:divBdr>
        <w:top w:val="none" w:sz="0" w:space="0" w:color="auto"/>
        <w:left w:val="none" w:sz="0" w:space="0" w:color="auto"/>
        <w:bottom w:val="none" w:sz="0" w:space="0" w:color="auto"/>
        <w:right w:val="none" w:sz="0" w:space="0" w:color="auto"/>
      </w:divBdr>
      <w:divsChild>
        <w:div w:id="2029139250">
          <w:marLeft w:val="0"/>
          <w:marRight w:val="0"/>
          <w:marTop w:val="0"/>
          <w:marBottom w:val="0"/>
          <w:divBdr>
            <w:top w:val="none" w:sz="0" w:space="0" w:color="auto"/>
            <w:left w:val="none" w:sz="0" w:space="0" w:color="auto"/>
            <w:bottom w:val="none" w:sz="0" w:space="0" w:color="auto"/>
            <w:right w:val="none" w:sz="0" w:space="0" w:color="auto"/>
          </w:divBdr>
          <w:divsChild>
            <w:div w:id="1897810789">
              <w:marLeft w:val="0"/>
              <w:marRight w:val="0"/>
              <w:marTop w:val="0"/>
              <w:marBottom w:val="0"/>
              <w:divBdr>
                <w:top w:val="none" w:sz="0" w:space="0" w:color="auto"/>
                <w:left w:val="none" w:sz="0" w:space="0" w:color="auto"/>
                <w:bottom w:val="none" w:sz="0" w:space="0" w:color="auto"/>
                <w:right w:val="none" w:sz="0" w:space="0" w:color="auto"/>
              </w:divBdr>
              <w:divsChild>
                <w:div w:id="181332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984934">
      <w:bodyDiv w:val="1"/>
      <w:marLeft w:val="0"/>
      <w:marRight w:val="0"/>
      <w:marTop w:val="0"/>
      <w:marBottom w:val="0"/>
      <w:divBdr>
        <w:top w:val="none" w:sz="0" w:space="0" w:color="auto"/>
        <w:left w:val="none" w:sz="0" w:space="0" w:color="auto"/>
        <w:bottom w:val="none" w:sz="0" w:space="0" w:color="auto"/>
        <w:right w:val="none" w:sz="0" w:space="0" w:color="auto"/>
      </w:divBdr>
      <w:divsChild>
        <w:div w:id="1867986807">
          <w:marLeft w:val="0"/>
          <w:marRight w:val="0"/>
          <w:marTop w:val="0"/>
          <w:marBottom w:val="0"/>
          <w:divBdr>
            <w:top w:val="none" w:sz="0" w:space="0" w:color="auto"/>
            <w:left w:val="none" w:sz="0" w:space="0" w:color="auto"/>
            <w:bottom w:val="none" w:sz="0" w:space="0" w:color="auto"/>
            <w:right w:val="none" w:sz="0" w:space="0" w:color="auto"/>
          </w:divBdr>
          <w:divsChild>
            <w:div w:id="1146891730">
              <w:marLeft w:val="0"/>
              <w:marRight w:val="0"/>
              <w:marTop w:val="0"/>
              <w:marBottom w:val="0"/>
              <w:divBdr>
                <w:top w:val="none" w:sz="0" w:space="0" w:color="auto"/>
                <w:left w:val="none" w:sz="0" w:space="0" w:color="auto"/>
                <w:bottom w:val="none" w:sz="0" w:space="0" w:color="auto"/>
                <w:right w:val="none" w:sz="0" w:space="0" w:color="auto"/>
              </w:divBdr>
              <w:divsChild>
                <w:div w:id="5374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063851">
      <w:bodyDiv w:val="1"/>
      <w:marLeft w:val="0"/>
      <w:marRight w:val="0"/>
      <w:marTop w:val="0"/>
      <w:marBottom w:val="0"/>
      <w:divBdr>
        <w:top w:val="none" w:sz="0" w:space="0" w:color="auto"/>
        <w:left w:val="none" w:sz="0" w:space="0" w:color="auto"/>
        <w:bottom w:val="none" w:sz="0" w:space="0" w:color="auto"/>
        <w:right w:val="none" w:sz="0" w:space="0" w:color="auto"/>
      </w:divBdr>
      <w:divsChild>
        <w:div w:id="1345398672">
          <w:marLeft w:val="0"/>
          <w:marRight w:val="0"/>
          <w:marTop w:val="0"/>
          <w:marBottom w:val="0"/>
          <w:divBdr>
            <w:top w:val="single" w:sz="2" w:space="0" w:color="E3E3E3"/>
            <w:left w:val="single" w:sz="2" w:space="0" w:color="E3E3E3"/>
            <w:bottom w:val="single" w:sz="2" w:space="0" w:color="E3E3E3"/>
            <w:right w:val="single" w:sz="2" w:space="0" w:color="E3E3E3"/>
          </w:divBdr>
          <w:divsChild>
            <w:div w:id="1012606527">
              <w:marLeft w:val="0"/>
              <w:marRight w:val="0"/>
              <w:marTop w:val="0"/>
              <w:marBottom w:val="0"/>
              <w:divBdr>
                <w:top w:val="single" w:sz="2" w:space="0" w:color="E3E3E3"/>
                <w:left w:val="single" w:sz="2" w:space="0" w:color="E3E3E3"/>
                <w:bottom w:val="single" w:sz="2" w:space="0" w:color="E3E3E3"/>
                <w:right w:val="single" w:sz="2" w:space="0" w:color="E3E3E3"/>
              </w:divBdr>
              <w:divsChild>
                <w:div w:id="1196967679">
                  <w:marLeft w:val="0"/>
                  <w:marRight w:val="0"/>
                  <w:marTop w:val="0"/>
                  <w:marBottom w:val="0"/>
                  <w:divBdr>
                    <w:top w:val="single" w:sz="2" w:space="0" w:color="E3E3E3"/>
                    <w:left w:val="single" w:sz="2" w:space="0" w:color="E3E3E3"/>
                    <w:bottom w:val="single" w:sz="2" w:space="0" w:color="E3E3E3"/>
                    <w:right w:val="single" w:sz="2" w:space="0" w:color="E3E3E3"/>
                  </w:divBdr>
                  <w:divsChild>
                    <w:div w:id="1077436615">
                      <w:marLeft w:val="0"/>
                      <w:marRight w:val="0"/>
                      <w:marTop w:val="0"/>
                      <w:marBottom w:val="0"/>
                      <w:divBdr>
                        <w:top w:val="single" w:sz="2" w:space="0" w:color="E3E3E3"/>
                        <w:left w:val="single" w:sz="2" w:space="0" w:color="E3E3E3"/>
                        <w:bottom w:val="single" w:sz="2" w:space="0" w:color="E3E3E3"/>
                        <w:right w:val="single" w:sz="2" w:space="0" w:color="E3E3E3"/>
                      </w:divBdr>
                      <w:divsChild>
                        <w:div w:id="566840867">
                          <w:marLeft w:val="0"/>
                          <w:marRight w:val="0"/>
                          <w:marTop w:val="0"/>
                          <w:marBottom w:val="0"/>
                          <w:divBdr>
                            <w:top w:val="single" w:sz="2" w:space="0" w:color="E3E3E3"/>
                            <w:left w:val="single" w:sz="2" w:space="0" w:color="E3E3E3"/>
                            <w:bottom w:val="single" w:sz="2" w:space="0" w:color="E3E3E3"/>
                            <w:right w:val="single" w:sz="2" w:space="0" w:color="E3E3E3"/>
                          </w:divBdr>
                          <w:divsChild>
                            <w:div w:id="651326510">
                              <w:marLeft w:val="0"/>
                              <w:marRight w:val="0"/>
                              <w:marTop w:val="100"/>
                              <w:marBottom w:val="100"/>
                              <w:divBdr>
                                <w:top w:val="single" w:sz="2" w:space="0" w:color="E3E3E3"/>
                                <w:left w:val="single" w:sz="2" w:space="0" w:color="E3E3E3"/>
                                <w:bottom w:val="single" w:sz="2" w:space="0" w:color="E3E3E3"/>
                                <w:right w:val="single" w:sz="2" w:space="0" w:color="E3E3E3"/>
                              </w:divBdr>
                              <w:divsChild>
                                <w:div w:id="1885292023">
                                  <w:marLeft w:val="0"/>
                                  <w:marRight w:val="0"/>
                                  <w:marTop w:val="0"/>
                                  <w:marBottom w:val="0"/>
                                  <w:divBdr>
                                    <w:top w:val="single" w:sz="2" w:space="0" w:color="E3E3E3"/>
                                    <w:left w:val="single" w:sz="2" w:space="0" w:color="E3E3E3"/>
                                    <w:bottom w:val="single" w:sz="2" w:space="0" w:color="E3E3E3"/>
                                    <w:right w:val="single" w:sz="2" w:space="0" w:color="E3E3E3"/>
                                  </w:divBdr>
                                  <w:divsChild>
                                    <w:div w:id="122382823">
                                      <w:marLeft w:val="0"/>
                                      <w:marRight w:val="0"/>
                                      <w:marTop w:val="0"/>
                                      <w:marBottom w:val="0"/>
                                      <w:divBdr>
                                        <w:top w:val="single" w:sz="2" w:space="0" w:color="E3E3E3"/>
                                        <w:left w:val="single" w:sz="2" w:space="0" w:color="E3E3E3"/>
                                        <w:bottom w:val="single" w:sz="2" w:space="0" w:color="E3E3E3"/>
                                        <w:right w:val="single" w:sz="2" w:space="0" w:color="E3E3E3"/>
                                      </w:divBdr>
                                      <w:divsChild>
                                        <w:div w:id="58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621836969">
                                              <w:marLeft w:val="0"/>
                                              <w:marRight w:val="0"/>
                                              <w:marTop w:val="0"/>
                                              <w:marBottom w:val="0"/>
                                              <w:divBdr>
                                                <w:top w:val="single" w:sz="2" w:space="0" w:color="E3E3E3"/>
                                                <w:left w:val="single" w:sz="2" w:space="0" w:color="E3E3E3"/>
                                                <w:bottom w:val="single" w:sz="2" w:space="0" w:color="E3E3E3"/>
                                                <w:right w:val="single" w:sz="2" w:space="0" w:color="E3E3E3"/>
                                              </w:divBdr>
                                              <w:divsChild>
                                                <w:div w:id="2033679144">
                                                  <w:marLeft w:val="0"/>
                                                  <w:marRight w:val="0"/>
                                                  <w:marTop w:val="0"/>
                                                  <w:marBottom w:val="0"/>
                                                  <w:divBdr>
                                                    <w:top w:val="single" w:sz="2" w:space="0" w:color="E3E3E3"/>
                                                    <w:left w:val="single" w:sz="2" w:space="0" w:color="E3E3E3"/>
                                                    <w:bottom w:val="single" w:sz="2" w:space="0" w:color="E3E3E3"/>
                                                    <w:right w:val="single" w:sz="2" w:space="0" w:color="E3E3E3"/>
                                                  </w:divBdr>
                                                  <w:divsChild>
                                                    <w:div w:id="9210680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11967762">
          <w:marLeft w:val="0"/>
          <w:marRight w:val="0"/>
          <w:marTop w:val="0"/>
          <w:marBottom w:val="0"/>
          <w:divBdr>
            <w:top w:val="none" w:sz="0" w:space="0" w:color="auto"/>
            <w:left w:val="none" w:sz="0" w:space="0" w:color="auto"/>
            <w:bottom w:val="none" w:sz="0" w:space="0" w:color="auto"/>
            <w:right w:val="none" w:sz="0" w:space="0" w:color="auto"/>
          </w:divBdr>
          <w:divsChild>
            <w:div w:id="653610356">
              <w:marLeft w:val="0"/>
              <w:marRight w:val="0"/>
              <w:marTop w:val="0"/>
              <w:marBottom w:val="0"/>
              <w:divBdr>
                <w:top w:val="single" w:sz="2" w:space="0" w:color="E3E3E3"/>
                <w:left w:val="single" w:sz="2" w:space="0" w:color="E3E3E3"/>
                <w:bottom w:val="single" w:sz="2" w:space="0" w:color="E3E3E3"/>
                <w:right w:val="single" w:sz="2" w:space="0" w:color="E3E3E3"/>
              </w:divBdr>
              <w:divsChild>
                <w:div w:id="580722794">
                  <w:marLeft w:val="0"/>
                  <w:marRight w:val="0"/>
                  <w:marTop w:val="0"/>
                  <w:marBottom w:val="0"/>
                  <w:divBdr>
                    <w:top w:val="single" w:sz="2" w:space="0" w:color="E3E3E3"/>
                    <w:left w:val="single" w:sz="2" w:space="0" w:color="E3E3E3"/>
                    <w:bottom w:val="single" w:sz="2" w:space="0" w:color="E3E3E3"/>
                    <w:right w:val="single" w:sz="2" w:space="0" w:color="E3E3E3"/>
                  </w:divBdr>
                  <w:divsChild>
                    <w:div w:id="370155103">
                      <w:marLeft w:val="0"/>
                      <w:marRight w:val="0"/>
                      <w:marTop w:val="0"/>
                      <w:marBottom w:val="0"/>
                      <w:divBdr>
                        <w:top w:val="single" w:sz="6" w:space="0" w:color="auto"/>
                        <w:left w:val="single" w:sz="6" w:space="0" w:color="auto"/>
                        <w:bottom w:val="single" w:sz="6" w:space="0" w:color="auto"/>
                        <w:right w:val="single" w:sz="6" w:space="0" w:color="auto"/>
                      </w:divBdr>
                      <w:divsChild>
                        <w:div w:id="1559049707">
                          <w:marLeft w:val="0"/>
                          <w:marRight w:val="0"/>
                          <w:marTop w:val="0"/>
                          <w:marBottom w:val="0"/>
                          <w:divBdr>
                            <w:top w:val="none" w:sz="0" w:space="0" w:color="auto"/>
                            <w:left w:val="none" w:sz="0" w:space="0" w:color="auto"/>
                            <w:bottom w:val="none" w:sz="0" w:space="0" w:color="auto"/>
                            <w:right w:val="none" w:sz="0" w:space="0" w:color="auto"/>
                          </w:divBdr>
                          <w:divsChild>
                            <w:div w:id="1749762799">
                              <w:marLeft w:val="0"/>
                              <w:marRight w:val="0"/>
                              <w:marTop w:val="0"/>
                              <w:marBottom w:val="0"/>
                              <w:divBdr>
                                <w:top w:val="none" w:sz="0" w:space="0" w:color="auto"/>
                                <w:left w:val="none" w:sz="0" w:space="0" w:color="auto"/>
                                <w:bottom w:val="none" w:sz="0" w:space="0" w:color="auto"/>
                                <w:right w:val="none" w:sz="0" w:space="0" w:color="auto"/>
                              </w:divBdr>
                              <w:divsChild>
                                <w:div w:id="750154719">
                                  <w:marLeft w:val="0"/>
                                  <w:marRight w:val="0"/>
                                  <w:marTop w:val="0"/>
                                  <w:marBottom w:val="0"/>
                                  <w:divBdr>
                                    <w:top w:val="none" w:sz="0" w:space="0" w:color="auto"/>
                                    <w:left w:val="none" w:sz="0" w:space="0" w:color="auto"/>
                                    <w:bottom w:val="none" w:sz="0" w:space="0" w:color="auto"/>
                                    <w:right w:val="none" w:sz="0" w:space="0" w:color="auto"/>
                                  </w:divBdr>
                                  <w:divsChild>
                                    <w:div w:id="790632861">
                                      <w:marLeft w:val="0"/>
                                      <w:marRight w:val="0"/>
                                      <w:marTop w:val="0"/>
                                      <w:marBottom w:val="0"/>
                                      <w:divBdr>
                                        <w:top w:val="none" w:sz="0" w:space="0" w:color="auto"/>
                                        <w:left w:val="none" w:sz="0" w:space="0" w:color="auto"/>
                                        <w:bottom w:val="none" w:sz="0" w:space="0" w:color="auto"/>
                                        <w:right w:val="none" w:sz="0" w:space="0" w:color="auto"/>
                                      </w:divBdr>
                                      <w:divsChild>
                                        <w:div w:id="699087514">
                                          <w:marLeft w:val="0"/>
                                          <w:marRight w:val="0"/>
                                          <w:marTop w:val="0"/>
                                          <w:marBottom w:val="0"/>
                                          <w:divBdr>
                                            <w:top w:val="none" w:sz="0" w:space="0" w:color="auto"/>
                                            <w:left w:val="none" w:sz="0" w:space="0" w:color="auto"/>
                                            <w:bottom w:val="none" w:sz="0" w:space="0" w:color="auto"/>
                                            <w:right w:val="none" w:sz="0" w:space="0" w:color="auto"/>
                                          </w:divBdr>
                                          <w:divsChild>
                                            <w:div w:id="164115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7767539">
      <w:bodyDiv w:val="1"/>
      <w:marLeft w:val="0"/>
      <w:marRight w:val="0"/>
      <w:marTop w:val="0"/>
      <w:marBottom w:val="0"/>
      <w:divBdr>
        <w:top w:val="none" w:sz="0" w:space="0" w:color="auto"/>
        <w:left w:val="none" w:sz="0" w:space="0" w:color="auto"/>
        <w:bottom w:val="none" w:sz="0" w:space="0" w:color="auto"/>
        <w:right w:val="none" w:sz="0" w:space="0" w:color="auto"/>
      </w:divBdr>
    </w:div>
    <w:div w:id="1540045142">
      <w:bodyDiv w:val="1"/>
      <w:marLeft w:val="0"/>
      <w:marRight w:val="0"/>
      <w:marTop w:val="0"/>
      <w:marBottom w:val="0"/>
      <w:divBdr>
        <w:top w:val="none" w:sz="0" w:space="0" w:color="auto"/>
        <w:left w:val="none" w:sz="0" w:space="0" w:color="auto"/>
        <w:bottom w:val="none" w:sz="0" w:space="0" w:color="auto"/>
        <w:right w:val="none" w:sz="0" w:space="0" w:color="auto"/>
      </w:divBdr>
      <w:divsChild>
        <w:div w:id="695885463">
          <w:marLeft w:val="0"/>
          <w:marRight w:val="0"/>
          <w:marTop w:val="0"/>
          <w:marBottom w:val="0"/>
          <w:divBdr>
            <w:top w:val="none" w:sz="0" w:space="0" w:color="auto"/>
            <w:left w:val="none" w:sz="0" w:space="0" w:color="auto"/>
            <w:bottom w:val="none" w:sz="0" w:space="0" w:color="auto"/>
            <w:right w:val="none" w:sz="0" w:space="0" w:color="auto"/>
          </w:divBdr>
          <w:divsChild>
            <w:div w:id="1708335518">
              <w:marLeft w:val="0"/>
              <w:marRight w:val="0"/>
              <w:marTop w:val="0"/>
              <w:marBottom w:val="0"/>
              <w:divBdr>
                <w:top w:val="none" w:sz="0" w:space="0" w:color="auto"/>
                <w:left w:val="none" w:sz="0" w:space="0" w:color="auto"/>
                <w:bottom w:val="none" w:sz="0" w:space="0" w:color="auto"/>
                <w:right w:val="none" w:sz="0" w:space="0" w:color="auto"/>
              </w:divBdr>
              <w:divsChild>
                <w:div w:id="95193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1805">
      <w:bodyDiv w:val="1"/>
      <w:marLeft w:val="0"/>
      <w:marRight w:val="0"/>
      <w:marTop w:val="0"/>
      <w:marBottom w:val="0"/>
      <w:divBdr>
        <w:top w:val="none" w:sz="0" w:space="0" w:color="auto"/>
        <w:left w:val="none" w:sz="0" w:space="0" w:color="auto"/>
        <w:bottom w:val="none" w:sz="0" w:space="0" w:color="auto"/>
        <w:right w:val="none" w:sz="0" w:space="0" w:color="auto"/>
      </w:divBdr>
      <w:divsChild>
        <w:div w:id="380247725">
          <w:marLeft w:val="0"/>
          <w:marRight w:val="0"/>
          <w:marTop w:val="0"/>
          <w:marBottom w:val="0"/>
          <w:divBdr>
            <w:top w:val="none" w:sz="0" w:space="0" w:color="auto"/>
            <w:left w:val="none" w:sz="0" w:space="0" w:color="auto"/>
            <w:bottom w:val="none" w:sz="0" w:space="0" w:color="auto"/>
            <w:right w:val="none" w:sz="0" w:space="0" w:color="auto"/>
          </w:divBdr>
          <w:divsChild>
            <w:div w:id="260375549">
              <w:marLeft w:val="0"/>
              <w:marRight w:val="0"/>
              <w:marTop w:val="0"/>
              <w:marBottom w:val="0"/>
              <w:divBdr>
                <w:top w:val="none" w:sz="0" w:space="0" w:color="auto"/>
                <w:left w:val="none" w:sz="0" w:space="0" w:color="auto"/>
                <w:bottom w:val="none" w:sz="0" w:space="0" w:color="auto"/>
                <w:right w:val="none" w:sz="0" w:space="0" w:color="auto"/>
              </w:divBdr>
              <w:divsChild>
                <w:div w:id="402534474">
                  <w:marLeft w:val="0"/>
                  <w:marRight w:val="0"/>
                  <w:marTop w:val="0"/>
                  <w:marBottom w:val="0"/>
                  <w:divBdr>
                    <w:top w:val="none" w:sz="0" w:space="0" w:color="auto"/>
                    <w:left w:val="none" w:sz="0" w:space="0" w:color="auto"/>
                    <w:bottom w:val="none" w:sz="0" w:space="0" w:color="auto"/>
                    <w:right w:val="none" w:sz="0" w:space="0" w:color="auto"/>
                  </w:divBdr>
                  <w:divsChild>
                    <w:div w:id="4457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40765">
      <w:bodyDiv w:val="1"/>
      <w:marLeft w:val="0"/>
      <w:marRight w:val="0"/>
      <w:marTop w:val="0"/>
      <w:marBottom w:val="0"/>
      <w:divBdr>
        <w:top w:val="none" w:sz="0" w:space="0" w:color="auto"/>
        <w:left w:val="none" w:sz="0" w:space="0" w:color="auto"/>
        <w:bottom w:val="none" w:sz="0" w:space="0" w:color="auto"/>
        <w:right w:val="none" w:sz="0" w:space="0" w:color="auto"/>
      </w:divBdr>
      <w:divsChild>
        <w:div w:id="1608930692">
          <w:marLeft w:val="0"/>
          <w:marRight w:val="0"/>
          <w:marTop w:val="0"/>
          <w:marBottom w:val="0"/>
          <w:divBdr>
            <w:top w:val="none" w:sz="0" w:space="0" w:color="auto"/>
            <w:left w:val="none" w:sz="0" w:space="0" w:color="auto"/>
            <w:bottom w:val="none" w:sz="0" w:space="0" w:color="auto"/>
            <w:right w:val="none" w:sz="0" w:space="0" w:color="auto"/>
          </w:divBdr>
          <w:divsChild>
            <w:div w:id="397751212">
              <w:marLeft w:val="0"/>
              <w:marRight w:val="0"/>
              <w:marTop w:val="0"/>
              <w:marBottom w:val="0"/>
              <w:divBdr>
                <w:top w:val="none" w:sz="0" w:space="0" w:color="auto"/>
                <w:left w:val="none" w:sz="0" w:space="0" w:color="auto"/>
                <w:bottom w:val="none" w:sz="0" w:space="0" w:color="auto"/>
                <w:right w:val="none" w:sz="0" w:space="0" w:color="auto"/>
              </w:divBdr>
              <w:divsChild>
                <w:div w:id="908613335">
                  <w:marLeft w:val="0"/>
                  <w:marRight w:val="0"/>
                  <w:marTop w:val="0"/>
                  <w:marBottom w:val="0"/>
                  <w:divBdr>
                    <w:top w:val="none" w:sz="0" w:space="0" w:color="auto"/>
                    <w:left w:val="none" w:sz="0" w:space="0" w:color="auto"/>
                    <w:bottom w:val="none" w:sz="0" w:space="0" w:color="auto"/>
                    <w:right w:val="none" w:sz="0" w:space="0" w:color="auto"/>
                  </w:divBdr>
                  <w:divsChild>
                    <w:div w:id="208779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493807">
      <w:bodyDiv w:val="1"/>
      <w:marLeft w:val="0"/>
      <w:marRight w:val="0"/>
      <w:marTop w:val="0"/>
      <w:marBottom w:val="0"/>
      <w:divBdr>
        <w:top w:val="none" w:sz="0" w:space="0" w:color="auto"/>
        <w:left w:val="none" w:sz="0" w:space="0" w:color="auto"/>
        <w:bottom w:val="none" w:sz="0" w:space="0" w:color="auto"/>
        <w:right w:val="none" w:sz="0" w:space="0" w:color="auto"/>
      </w:divBdr>
    </w:div>
    <w:div w:id="1574392420">
      <w:bodyDiv w:val="1"/>
      <w:marLeft w:val="0"/>
      <w:marRight w:val="0"/>
      <w:marTop w:val="0"/>
      <w:marBottom w:val="0"/>
      <w:divBdr>
        <w:top w:val="none" w:sz="0" w:space="0" w:color="auto"/>
        <w:left w:val="none" w:sz="0" w:space="0" w:color="auto"/>
        <w:bottom w:val="none" w:sz="0" w:space="0" w:color="auto"/>
        <w:right w:val="none" w:sz="0" w:space="0" w:color="auto"/>
      </w:divBdr>
      <w:divsChild>
        <w:div w:id="1793279524">
          <w:marLeft w:val="0"/>
          <w:marRight w:val="0"/>
          <w:marTop w:val="0"/>
          <w:marBottom w:val="0"/>
          <w:divBdr>
            <w:top w:val="none" w:sz="0" w:space="0" w:color="auto"/>
            <w:left w:val="none" w:sz="0" w:space="0" w:color="auto"/>
            <w:bottom w:val="none" w:sz="0" w:space="0" w:color="auto"/>
            <w:right w:val="none" w:sz="0" w:space="0" w:color="auto"/>
          </w:divBdr>
          <w:divsChild>
            <w:div w:id="1656833949">
              <w:marLeft w:val="0"/>
              <w:marRight w:val="0"/>
              <w:marTop w:val="0"/>
              <w:marBottom w:val="0"/>
              <w:divBdr>
                <w:top w:val="none" w:sz="0" w:space="0" w:color="auto"/>
                <w:left w:val="none" w:sz="0" w:space="0" w:color="auto"/>
                <w:bottom w:val="none" w:sz="0" w:space="0" w:color="auto"/>
                <w:right w:val="none" w:sz="0" w:space="0" w:color="auto"/>
              </w:divBdr>
              <w:divsChild>
                <w:div w:id="67030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566606">
      <w:bodyDiv w:val="1"/>
      <w:marLeft w:val="0"/>
      <w:marRight w:val="0"/>
      <w:marTop w:val="0"/>
      <w:marBottom w:val="0"/>
      <w:divBdr>
        <w:top w:val="none" w:sz="0" w:space="0" w:color="auto"/>
        <w:left w:val="none" w:sz="0" w:space="0" w:color="auto"/>
        <w:bottom w:val="none" w:sz="0" w:space="0" w:color="auto"/>
        <w:right w:val="none" w:sz="0" w:space="0" w:color="auto"/>
      </w:divBdr>
      <w:divsChild>
        <w:div w:id="1595826112">
          <w:marLeft w:val="0"/>
          <w:marRight w:val="0"/>
          <w:marTop w:val="0"/>
          <w:marBottom w:val="0"/>
          <w:divBdr>
            <w:top w:val="none" w:sz="0" w:space="0" w:color="auto"/>
            <w:left w:val="none" w:sz="0" w:space="0" w:color="auto"/>
            <w:bottom w:val="none" w:sz="0" w:space="0" w:color="auto"/>
            <w:right w:val="none" w:sz="0" w:space="0" w:color="auto"/>
          </w:divBdr>
          <w:divsChild>
            <w:div w:id="2087531549">
              <w:marLeft w:val="0"/>
              <w:marRight w:val="0"/>
              <w:marTop w:val="0"/>
              <w:marBottom w:val="0"/>
              <w:divBdr>
                <w:top w:val="single" w:sz="2" w:space="0" w:color="E3E3E3"/>
                <w:left w:val="single" w:sz="2" w:space="0" w:color="E3E3E3"/>
                <w:bottom w:val="single" w:sz="2" w:space="0" w:color="E3E3E3"/>
                <w:right w:val="single" w:sz="2" w:space="0" w:color="E3E3E3"/>
              </w:divBdr>
              <w:divsChild>
                <w:div w:id="934170129">
                  <w:marLeft w:val="0"/>
                  <w:marRight w:val="0"/>
                  <w:marTop w:val="0"/>
                  <w:marBottom w:val="0"/>
                  <w:divBdr>
                    <w:top w:val="single" w:sz="2" w:space="0" w:color="E3E3E3"/>
                    <w:left w:val="single" w:sz="2" w:space="0" w:color="E3E3E3"/>
                    <w:bottom w:val="single" w:sz="2" w:space="0" w:color="E3E3E3"/>
                    <w:right w:val="single" w:sz="2" w:space="0" w:color="E3E3E3"/>
                  </w:divBdr>
                  <w:divsChild>
                    <w:div w:id="1970358375">
                      <w:marLeft w:val="0"/>
                      <w:marRight w:val="0"/>
                      <w:marTop w:val="0"/>
                      <w:marBottom w:val="0"/>
                      <w:divBdr>
                        <w:top w:val="single" w:sz="6" w:space="0" w:color="auto"/>
                        <w:left w:val="single" w:sz="6" w:space="0" w:color="auto"/>
                        <w:bottom w:val="single" w:sz="6" w:space="0" w:color="auto"/>
                        <w:right w:val="single" w:sz="6" w:space="0" w:color="auto"/>
                      </w:divBdr>
                      <w:divsChild>
                        <w:div w:id="1403986506">
                          <w:marLeft w:val="0"/>
                          <w:marRight w:val="0"/>
                          <w:marTop w:val="0"/>
                          <w:marBottom w:val="0"/>
                          <w:divBdr>
                            <w:top w:val="none" w:sz="0" w:space="0" w:color="auto"/>
                            <w:left w:val="none" w:sz="0" w:space="0" w:color="auto"/>
                            <w:bottom w:val="none" w:sz="0" w:space="0" w:color="auto"/>
                            <w:right w:val="none" w:sz="0" w:space="0" w:color="auto"/>
                          </w:divBdr>
                          <w:divsChild>
                            <w:div w:id="1907184928">
                              <w:marLeft w:val="0"/>
                              <w:marRight w:val="0"/>
                              <w:marTop w:val="0"/>
                              <w:marBottom w:val="0"/>
                              <w:divBdr>
                                <w:top w:val="none" w:sz="0" w:space="0" w:color="auto"/>
                                <w:left w:val="none" w:sz="0" w:space="0" w:color="auto"/>
                                <w:bottom w:val="none" w:sz="0" w:space="0" w:color="auto"/>
                                <w:right w:val="none" w:sz="0" w:space="0" w:color="auto"/>
                              </w:divBdr>
                              <w:divsChild>
                                <w:div w:id="1031999752">
                                  <w:marLeft w:val="0"/>
                                  <w:marRight w:val="0"/>
                                  <w:marTop w:val="0"/>
                                  <w:marBottom w:val="0"/>
                                  <w:divBdr>
                                    <w:top w:val="none" w:sz="0" w:space="0" w:color="auto"/>
                                    <w:left w:val="none" w:sz="0" w:space="0" w:color="auto"/>
                                    <w:bottom w:val="none" w:sz="0" w:space="0" w:color="auto"/>
                                    <w:right w:val="none" w:sz="0" w:space="0" w:color="auto"/>
                                  </w:divBdr>
                                  <w:divsChild>
                                    <w:div w:id="535236844">
                                      <w:marLeft w:val="0"/>
                                      <w:marRight w:val="0"/>
                                      <w:marTop w:val="0"/>
                                      <w:marBottom w:val="0"/>
                                      <w:divBdr>
                                        <w:top w:val="none" w:sz="0" w:space="0" w:color="auto"/>
                                        <w:left w:val="none" w:sz="0" w:space="0" w:color="auto"/>
                                        <w:bottom w:val="none" w:sz="0" w:space="0" w:color="auto"/>
                                        <w:right w:val="none" w:sz="0" w:space="0" w:color="auto"/>
                                      </w:divBdr>
                                      <w:divsChild>
                                        <w:div w:id="1239174267">
                                          <w:marLeft w:val="0"/>
                                          <w:marRight w:val="0"/>
                                          <w:marTop w:val="0"/>
                                          <w:marBottom w:val="0"/>
                                          <w:divBdr>
                                            <w:top w:val="none" w:sz="0" w:space="0" w:color="auto"/>
                                            <w:left w:val="none" w:sz="0" w:space="0" w:color="auto"/>
                                            <w:bottom w:val="none" w:sz="0" w:space="0" w:color="auto"/>
                                            <w:right w:val="none" w:sz="0" w:space="0" w:color="auto"/>
                                          </w:divBdr>
                                          <w:divsChild>
                                            <w:div w:id="151364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4697128">
          <w:marLeft w:val="0"/>
          <w:marRight w:val="0"/>
          <w:marTop w:val="0"/>
          <w:marBottom w:val="0"/>
          <w:divBdr>
            <w:top w:val="single" w:sz="2" w:space="0" w:color="E3E3E3"/>
            <w:left w:val="single" w:sz="2" w:space="0" w:color="E3E3E3"/>
            <w:bottom w:val="single" w:sz="2" w:space="0" w:color="E3E3E3"/>
            <w:right w:val="single" w:sz="2" w:space="0" w:color="E3E3E3"/>
          </w:divBdr>
          <w:divsChild>
            <w:div w:id="1671444797">
              <w:marLeft w:val="0"/>
              <w:marRight w:val="0"/>
              <w:marTop w:val="0"/>
              <w:marBottom w:val="0"/>
              <w:divBdr>
                <w:top w:val="single" w:sz="2" w:space="0" w:color="E3E3E3"/>
                <w:left w:val="single" w:sz="2" w:space="0" w:color="E3E3E3"/>
                <w:bottom w:val="single" w:sz="2" w:space="0" w:color="E3E3E3"/>
                <w:right w:val="single" w:sz="2" w:space="0" w:color="E3E3E3"/>
              </w:divBdr>
              <w:divsChild>
                <w:div w:id="1904833733">
                  <w:marLeft w:val="0"/>
                  <w:marRight w:val="0"/>
                  <w:marTop w:val="0"/>
                  <w:marBottom w:val="0"/>
                  <w:divBdr>
                    <w:top w:val="single" w:sz="2" w:space="0" w:color="E3E3E3"/>
                    <w:left w:val="single" w:sz="2" w:space="0" w:color="E3E3E3"/>
                    <w:bottom w:val="single" w:sz="2" w:space="0" w:color="E3E3E3"/>
                    <w:right w:val="single" w:sz="2" w:space="0" w:color="E3E3E3"/>
                  </w:divBdr>
                  <w:divsChild>
                    <w:div w:id="1137528884">
                      <w:marLeft w:val="0"/>
                      <w:marRight w:val="0"/>
                      <w:marTop w:val="0"/>
                      <w:marBottom w:val="0"/>
                      <w:divBdr>
                        <w:top w:val="single" w:sz="2" w:space="0" w:color="E3E3E3"/>
                        <w:left w:val="single" w:sz="2" w:space="0" w:color="E3E3E3"/>
                        <w:bottom w:val="single" w:sz="2" w:space="0" w:color="E3E3E3"/>
                        <w:right w:val="single" w:sz="2" w:space="0" w:color="E3E3E3"/>
                      </w:divBdr>
                      <w:divsChild>
                        <w:div w:id="14885749">
                          <w:marLeft w:val="0"/>
                          <w:marRight w:val="0"/>
                          <w:marTop w:val="0"/>
                          <w:marBottom w:val="0"/>
                          <w:divBdr>
                            <w:top w:val="single" w:sz="2" w:space="0" w:color="E3E3E3"/>
                            <w:left w:val="single" w:sz="2" w:space="0" w:color="E3E3E3"/>
                            <w:bottom w:val="single" w:sz="2" w:space="0" w:color="E3E3E3"/>
                            <w:right w:val="single" w:sz="2" w:space="0" w:color="E3E3E3"/>
                          </w:divBdr>
                          <w:divsChild>
                            <w:div w:id="1068259731">
                              <w:marLeft w:val="0"/>
                              <w:marRight w:val="0"/>
                              <w:marTop w:val="100"/>
                              <w:marBottom w:val="100"/>
                              <w:divBdr>
                                <w:top w:val="single" w:sz="2" w:space="0" w:color="E3E3E3"/>
                                <w:left w:val="single" w:sz="2" w:space="0" w:color="E3E3E3"/>
                                <w:bottom w:val="single" w:sz="2" w:space="0" w:color="E3E3E3"/>
                                <w:right w:val="single" w:sz="2" w:space="0" w:color="E3E3E3"/>
                              </w:divBdr>
                              <w:divsChild>
                                <w:div w:id="2097553562">
                                  <w:marLeft w:val="0"/>
                                  <w:marRight w:val="0"/>
                                  <w:marTop w:val="0"/>
                                  <w:marBottom w:val="0"/>
                                  <w:divBdr>
                                    <w:top w:val="single" w:sz="2" w:space="0" w:color="E3E3E3"/>
                                    <w:left w:val="single" w:sz="2" w:space="0" w:color="E3E3E3"/>
                                    <w:bottom w:val="single" w:sz="2" w:space="0" w:color="E3E3E3"/>
                                    <w:right w:val="single" w:sz="2" w:space="0" w:color="E3E3E3"/>
                                  </w:divBdr>
                                  <w:divsChild>
                                    <w:div w:id="563108300">
                                      <w:marLeft w:val="0"/>
                                      <w:marRight w:val="0"/>
                                      <w:marTop w:val="0"/>
                                      <w:marBottom w:val="0"/>
                                      <w:divBdr>
                                        <w:top w:val="single" w:sz="2" w:space="0" w:color="E3E3E3"/>
                                        <w:left w:val="single" w:sz="2" w:space="0" w:color="E3E3E3"/>
                                        <w:bottom w:val="single" w:sz="2" w:space="0" w:color="E3E3E3"/>
                                        <w:right w:val="single" w:sz="2" w:space="0" w:color="E3E3E3"/>
                                      </w:divBdr>
                                      <w:divsChild>
                                        <w:div w:id="459148633">
                                          <w:marLeft w:val="0"/>
                                          <w:marRight w:val="0"/>
                                          <w:marTop w:val="0"/>
                                          <w:marBottom w:val="0"/>
                                          <w:divBdr>
                                            <w:top w:val="single" w:sz="2" w:space="0" w:color="E3E3E3"/>
                                            <w:left w:val="single" w:sz="2" w:space="0" w:color="E3E3E3"/>
                                            <w:bottom w:val="single" w:sz="2" w:space="0" w:color="E3E3E3"/>
                                            <w:right w:val="single" w:sz="2" w:space="0" w:color="E3E3E3"/>
                                          </w:divBdr>
                                          <w:divsChild>
                                            <w:div w:id="2007242651">
                                              <w:marLeft w:val="0"/>
                                              <w:marRight w:val="0"/>
                                              <w:marTop w:val="0"/>
                                              <w:marBottom w:val="0"/>
                                              <w:divBdr>
                                                <w:top w:val="single" w:sz="2" w:space="0" w:color="E3E3E3"/>
                                                <w:left w:val="single" w:sz="2" w:space="0" w:color="E3E3E3"/>
                                                <w:bottom w:val="single" w:sz="2" w:space="0" w:color="E3E3E3"/>
                                                <w:right w:val="single" w:sz="2" w:space="0" w:color="E3E3E3"/>
                                              </w:divBdr>
                                              <w:divsChild>
                                                <w:div w:id="642080104">
                                                  <w:marLeft w:val="0"/>
                                                  <w:marRight w:val="0"/>
                                                  <w:marTop w:val="0"/>
                                                  <w:marBottom w:val="0"/>
                                                  <w:divBdr>
                                                    <w:top w:val="single" w:sz="2" w:space="0" w:color="E3E3E3"/>
                                                    <w:left w:val="single" w:sz="2" w:space="0" w:color="E3E3E3"/>
                                                    <w:bottom w:val="single" w:sz="2" w:space="0" w:color="E3E3E3"/>
                                                    <w:right w:val="single" w:sz="2" w:space="0" w:color="E3E3E3"/>
                                                  </w:divBdr>
                                                  <w:divsChild>
                                                    <w:div w:id="283773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50744041">
      <w:bodyDiv w:val="1"/>
      <w:marLeft w:val="0"/>
      <w:marRight w:val="0"/>
      <w:marTop w:val="0"/>
      <w:marBottom w:val="0"/>
      <w:divBdr>
        <w:top w:val="none" w:sz="0" w:space="0" w:color="auto"/>
        <w:left w:val="none" w:sz="0" w:space="0" w:color="auto"/>
        <w:bottom w:val="none" w:sz="0" w:space="0" w:color="auto"/>
        <w:right w:val="none" w:sz="0" w:space="0" w:color="auto"/>
      </w:divBdr>
      <w:divsChild>
        <w:div w:id="858277502">
          <w:marLeft w:val="0"/>
          <w:marRight w:val="0"/>
          <w:marTop w:val="0"/>
          <w:marBottom w:val="0"/>
          <w:divBdr>
            <w:top w:val="none" w:sz="0" w:space="0" w:color="auto"/>
            <w:left w:val="none" w:sz="0" w:space="0" w:color="auto"/>
            <w:bottom w:val="none" w:sz="0" w:space="0" w:color="auto"/>
            <w:right w:val="none" w:sz="0" w:space="0" w:color="auto"/>
          </w:divBdr>
          <w:divsChild>
            <w:div w:id="1017855532">
              <w:marLeft w:val="0"/>
              <w:marRight w:val="0"/>
              <w:marTop w:val="0"/>
              <w:marBottom w:val="0"/>
              <w:divBdr>
                <w:top w:val="none" w:sz="0" w:space="0" w:color="auto"/>
                <w:left w:val="none" w:sz="0" w:space="0" w:color="auto"/>
                <w:bottom w:val="none" w:sz="0" w:space="0" w:color="auto"/>
                <w:right w:val="none" w:sz="0" w:space="0" w:color="auto"/>
              </w:divBdr>
              <w:divsChild>
                <w:div w:id="161887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438884">
      <w:bodyDiv w:val="1"/>
      <w:marLeft w:val="0"/>
      <w:marRight w:val="0"/>
      <w:marTop w:val="0"/>
      <w:marBottom w:val="0"/>
      <w:divBdr>
        <w:top w:val="none" w:sz="0" w:space="0" w:color="auto"/>
        <w:left w:val="none" w:sz="0" w:space="0" w:color="auto"/>
        <w:bottom w:val="none" w:sz="0" w:space="0" w:color="auto"/>
        <w:right w:val="none" w:sz="0" w:space="0" w:color="auto"/>
      </w:divBdr>
    </w:div>
    <w:div w:id="1662810535">
      <w:bodyDiv w:val="1"/>
      <w:marLeft w:val="0"/>
      <w:marRight w:val="0"/>
      <w:marTop w:val="0"/>
      <w:marBottom w:val="0"/>
      <w:divBdr>
        <w:top w:val="none" w:sz="0" w:space="0" w:color="auto"/>
        <w:left w:val="none" w:sz="0" w:space="0" w:color="auto"/>
        <w:bottom w:val="none" w:sz="0" w:space="0" w:color="auto"/>
        <w:right w:val="none" w:sz="0" w:space="0" w:color="auto"/>
      </w:divBdr>
      <w:divsChild>
        <w:div w:id="1579359550">
          <w:marLeft w:val="0"/>
          <w:marRight w:val="0"/>
          <w:marTop w:val="0"/>
          <w:marBottom w:val="0"/>
          <w:divBdr>
            <w:top w:val="single" w:sz="2" w:space="0" w:color="E3E3E3"/>
            <w:left w:val="single" w:sz="2" w:space="0" w:color="E3E3E3"/>
            <w:bottom w:val="single" w:sz="2" w:space="0" w:color="E3E3E3"/>
            <w:right w:val="single" w:sz="2" w:space="0" w:color="E3E3E3"/>
          </w:divBdr>
          <w:divsChild>
            <w:div w:id="1180048328">
              <w:marLeft w:val="0"/>
              <w:marRight w:val="0"/>
              <w:marTop w:val="0"/>
              <w:marBottom w:val="0"/>
              <w:divBdr>
                <w:top w:val="single" w:sz="2" w:space="0" w:color="E3E3E3"/>
                <w:left w:val="single" w:sz="2" w:space="0" w:color="E3E3E3"/>
                <w:bottom w:val="single" w:sz="2" w:space="0" w:color="E3E3E3"/>
                <w:right w:val="single" w:sz="2" w:space="0" w:color="E3E3E3"/>
              </w:divBdr>
              <w:divsChild>
                <w:div w:id="1479953368">
                  <w:marLeft w:val="0"/>
                  <w:marRight w:val="0"/>
                  <w:marTop w:val="0"/>
                  <w:marBottom w:val="0"/>
                  <w:divBdr>
                    <w:top w:val="single" w:sz="2" w:space="0" w:color="E3E3E3"/>
                    <w:left w:val="single" w:sz="2" w:space="0" w:color="E3E3E3"/>
                    <w:bottom w:val="single" w:sz="2" w:space="0" w:color="E3E3E3"/>
                    <w:right w:val="single" w:sz="2" w:space="0" w:color="E3E3E3"/>
                  </w:divBdr>
                  <w:divsChild>
                    <w:div w:id="156238226">
                      <w:marLeft w:val="0"/>
                      <w:marRight w:val="0"/>
                      <w:marTop w:val="0"/>
                      <w:marBottom w:val="0"/>
                      <w:divBdr>
                        <w:top w:val="single" w:sz="2" w:space="0" w:color="E3E3E3"/>
                        <w:left w:val="single" w:sz="2" w:space="0" w:color="E3E3E3"/>
                        <w:bottom w:val="single" w:sz="2" w:space="0" w:color="E3E3E3"/>
                        <w:right w:val="single" w:sz="2" w:space="0" w:color="E3E3E3"/>
                      </w:divBdr>
                      <w:divsChild>
                        <w:div w:id="1068071472">
                          <w:marLeft w:val="0"/>
                          <w:marRight w:val="0"/>
                          <w:marTop w:val="0"/>
                          <w:marBottom w:val="0"/>
                          <w:divBdr>
                            <w:top w:val="single" w:sz="2" w:space="0" w:color="E3E3E3"/>
                            <w:left w:val="single" w:sz="2" w:space="0" w:color="E3E3E3"/>
                            <w:bottom w:val="single" w:sz="2" w:space="0" w:color="E3E3E3"/>
                            <w:right w:val="single" w:sz="2" w:space="0" w:color="E3E3E3"/>
                          </w:divBdr>
                          <w:divsChild>
                            <w:div w:id="752318077">
                              <w:marLeft w:val="0"/>
                              <w:marRight w:val="0"/>
                              <w:marTop w:val="0"/>
                              <w:marBottom w:val="0"/>
                              <w:divBdr>
                                <w:top w:val="single" w:sz="2" w:space="0" w:color="E3E3E3"/>
                                <w:left w:val="single" w:sz="2" w:space="0" w:color="E3E3E3"/>
                                <w:bottom w:val="single" w:sz="2" w:space="0" w:color="E3E3E3"/>
                                <w:right w:val="single" w:sz="2" w:space="0" w:color="E3E3E3"/>
                              </w:divBdr>
                              <w:divsChild>
                                <w:div w:id="1286084174">
                                  <w:marLeft w:val="0"/>
                                  <w:marRight w:val="0"/>
                                  <w:marTop w:val="0"/>
                                  <w:marBottom w:val="0"/>
                                  <w:divBdr>
                                    <w:top w:val="single" w:sz="2" w:space="0" w:color="E3E3E3"/>
                                    <w:left w:val="single" w:sz="2" w:space="0" w:color="E3E3E3"/>
                                    <w:bottom w:val="single" w:sz="2" w:space="0" w:color="E3E3E3"/>
                                    <w:right w:val="single" w:sz="2" w:space="0" w:color="E3E3E3"/>
                                  </w:divBdr>
                                  <w:divsChild>
                                    <w:div w:id="1701395679">
                                      <w:marLeft w:val="0"/>
                                      <w:marRight w:val="0"/>
                                      <w:marTop w:val="0"/>
                                      <w:marBottom w:val="0"/>
                                      <w:divBdr>
                                        <w:top w:val="single" w:sz="2" w:space="0" w:color="E3E3E3"/>
                                        <w:left w:val="single" w:sz="2" w:space="0" w:color="E3E3E3"/>
                                        <w:bottom w:val="single" w:sz="2" w:space="0" w:color="E3E3E3"/>
                                        <w:right w:val="single" w:sz="2" w:space="0" w:color="E3E3E3"/>
                                      </w:divBdr>
                                      <w:divsChild>
                                        <w:div w:id="116486545">
                                          <w:marLeft w:val="0"/>
                                          <w:marRight w:val="0"/>
                                          <w:marTop w:val="0"/>
                                          <w:marBottom w:val="0"/>
                                          <w:divBdr>
                                            <w:top w:val="single" w:sz="2" w:space="0" w:color="E3E3E3"/>
                                            <w:left w:val="single" w:sz="2" w:space="0" w:color="E3E3E3"/>
                                            <w:bottom w:val="single" w:sz="2" w:space="0" w:color="E3E3E3"/>
                                            <w:right w:val="single" w:sz="2" w:space="0" w:color="E3E3E3"/>
                                          </w:divBdr>
                                          <w:divsChild>
                                            <w:div w:id="1835101552">
                                              <w:marLeft w:val="0"/>
                                              <w:marRight w:val="0"/>
                                              <w:marTop w:val="100"/>
                                              <w:marBottom w:val="100"/>
                                              <w:divBdr>
                                                <w:top w:val="single" w:sz="2" w:space="0" w:color="E3E3E3"/>
                                                <w:left w:val="single" w:sz="2" w:space="0" w:color="E3E3E3"/>
                                                <w:bottom w:val="single" w:sz="2" w:space="0" w:color="E3E3E3"/>
                                                <w:right w:val="single" w:sz="2" w:space="0" w:color="E3E3E3"/>
                                              </w:divBdr>
                                              <w:divsChild>
                                                <w:div w:id="601688254">
                                                  <w:marLeft w:val="0"/>
                                                  <w:marRight w:val="0"/>
                                                  <w:marTop w:val="0"/>
                                                  <w:marBottom w:val="0"/>
                                                  <w:divBdr>
                                                    <w:top w:val="single" w:sz="2" w:space="0" w:color="E3E3E3"/>
                                                    <w:left w:val="single" w:sz="2" w:space="0" w:color="E3E3E3"/>
                                                    <w:bottom w:val="single" w:sz="2" w:space="0" w:color="E3E3E3"/>
                                                    <w:right w:val="single" w:sz="2" w:space="0" w:color="E3E3E3"/>
                                                  </w:divBdr>
                                                  <w:divsChild>
                                                    <w:div w:id="518007925">
                                                      <w:marLeft w:val="0"/>
                                                      <w:marRight w:val="0"/>
                                                      <w:marTop w:val="0"/>
                                                      <w:marBottom w:val="0"/>
                                                      <w:divBdr>
                                                        <w:top w:val="single" w:sz="2" w:space="0" w:color="E3E3E3"/>
                                                        <w:left w:val="single" w:sz="2" w:space="0" w:color="E3E3E3"/>
                                                        <w:bottom w:val="single" w:sz="2" w:space="0" w:color="E3E3E3"/>
                                                        <w:right w:val="single" w:sz="2" w:space="0" w:color="E3E3E3"/>
                                                      </w:divBdr>
                                                      <w:divsChild>
                                                        <w:div w:id="853880012">
                                                          <w:marLeft w:val="0"/>
                                                          <w:marRight w:val="0"/>
                                                          <w:marTop w:val="0"/>
                                                          <w:marBottom w:val="0"/>
                                                          <w:divBdr>
                                                            <w:top w:val="single" w:sz="2" w:space="0" w:color="E3E3E3"/>
                                                            <w:left w:val="single" w:sz="2" w:space="0" w:color="E3E3E3"/>
                                                            <w:bottom w:val="single" w:sz="2" w:space="0" w:color="E3E3E3"/>
                                                            <w:right w:val="single" w:sz="2" w:space="0" w:color="E3E3E3"/>
                                                          </w:divBdr>
                                                          <w:divsChild>
                                                            <w:div w:id="1432043949">
                                                              <w:marLeft w:val="0"/>
                                                              <w:marRight w:val="0"/>
                                                              <w:marTop w:val="0"/>
                                                              <w:marBottom w:val="0"/>
                                                              <w:divBdr>
                                                                <w:top w:val="single" w:sz="2" w:space="0" w:color="E3E3E3"/>
                                                                <w:left w:val="single" w:sz="2" w:space="0" w:color="E3E3E3"/>
                                                                <w:bottom w:val="single" w:sz="2" w:space="0" w:color="E3E3E3"/>
                                                                <w:right w:val="single" w:sz="2" w:space="0" w:color="E3E3E3"/>
                                                              </w:divBdr>
                                                              <w:divsChild>
                                                                <w:div w:id="260190020">
                                                                  <w:marLeft w:val="0"/>
                                                                  <w:marRight w:val="0"/>
                                                                  <w:marTop w:val="0"/>
                                                                  <w:marBottom w:val="0"/>
                                                                  <w:divBdr>
                                                                    <w:top w:val="single" w:sz="2" w:space="0" w:color="E3E3E3"/>
                                                                    <w:left w:val="single" w:sz="2" w:space="0" w:color="E3E3E3"/>
                                                                    <w:bottom w:val="single" w:sz="2" w:space="0" w:color="E3E3E3"/>
                                                                    <w:right w:val="single" w:sz="2" w:space="0" w:color="E3E3E3"/>
                                                                  </w:divBdr>
                                                                  <w:divsChild>
                                                                    <w:div w:id="19354750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27822450">
                          <w:marLeft w:val="0"/>
                          <w:marRight w:val="0"/>
                          <w:marTop w:val="0"/>
                          <w:marBottom w:val="0"/>
                          <w:divBdr>
                            <w:top w:val="none" w:sz="0" w:space="0" w:color="auto"/>
                            <w:left w:val="none" w:sz="0" w:space="0" w:color="auto"/>
                            <w:bottom w:val="none" w:sz="0" w:space="0" w:color="auto"/>
                            <w:right w:val="none" w:sz="0" w:space="0" w:color="auto"/>
                          </w:divBdr>
                          <w:divsChild>
                            <w:div w:id="1741754002">
                              <w:marLeft w:val="0"/>
                              <w:marRight w:val="0"/>
                              <w:marTop w:val="0"/>
                              <w:marBottom w:val="0"/>
                              <w:divBdr>
                                <w:top w:val="single" w:sz="2" w:space="0" w:color="E3E3E3"/>
                                <w:left w:val="single" w:sz="2" w:space="0" w:color="E3E3E3"/>
                                <w:bottom w:val="single" w:sz="2" w:space="0" w:color="E3E3E3"/>
                                <w:right w:val="single" w:sz="2" w:space="0" w:color="E3E3E3"/>
                              </w:divBdr>
                              <w:divsChild>
                                <w:div w:id="2068064265">
                                  <w:marLeft w:val="0"/>
                                  <w:marRight w:val="0"/>
                                  <w:marTop w:val="0"/>
                                  <w:marBottom w:val="0"/>
                                  <w:divBdr>
                                    <w:top w:val="single" w:sz="2" w:space="0" w:color="E3E3E3"/>
                                    <w:left w:val="single" w:sz="2" w:space="0" w:color="E3E3E3"/>
                                    <w:bottom w:val="single" w:sz="2" w:space="0" w:color="E3E3E3"/>
                                    <w:right w:val="single" w:sz="2" w:space="0" w:color="E3E3E3"/>
                                  </w:divBdr>
                                  <w:divsChild>
                                    <w:div w:id="878124064">
                                      <w:marLeft w:val="0"/>
                                      <w:marRight w:val="0"/>
                                      <w:marTop w:val="0"/>
                                      <w:marBottom w:val="0"/>
                                      <w:divBdr>
                                        <w:top w:val="single" w:sz="6" w:space="0" w:color="auto"/>
                                        <w:left w:val="single" w:sz="6" w:space="0" w:color="auto"/>
                                        <w:bottom w:val="single" w:sz="6" w:space="0" w:color="auto"/>
                                        <w:right w:val="single" w:sz="6" w:space="0" w:color="auto"/>
                                      </w:divBdr>
                                      <w:divsChild>
                                        <w:div w:id="602808931">
                                          <w:marLeft w:val="0"/>
                                          <w:marRight w:val="0"/>
                                          <w:marTop w:val="0"/>
                                          <w:marBottom w:val="0"/>
                                          <w:divBdr>
                                            <w:top w:val="none" w:sz="0" w:space="0" w:color="auto"/>
                                            <w:left w:val="none" w:sz="0" w:space="0" w:color="auto"/>
                                            <w:bottom w:val="none" w:sz="0" w:space="0" w:color="auto"/>
                                            <w:right w:val="none" w:sz="0" w:space="0" w:color="auto"/>
                                          </w:divBdr>
                                          <w:divsChild>
                                            <w:div w:id="2027562514">
                                              <w:marLeft w:val="0"/>
                                              <w:marRight w:val="0"/>
                                              <w:marTop w:val="0"/>
                                              <w:marBottom w:val="0"/>
                                              <w:divBdr>
                                                <w:top w:val="none" w:sz="0" w:space="0" w:color="auto"/>
                                                <w:left w:val="none" w:sz="0" w:space="0" w:color="auto"/>
                                                <w:bottom w:val="none" w:sz="0" w:space="0" w:color="auto"/>
                                                <w:right w:val="none" w:sz="0" w:space="0" w:color="auto"/>
                                              </w:divBdr>
                                              <w:divsChild>
                                                <w:div w:id="2044403804">
                                                  <w:marLeft w:val="0"/>
                                                  <w:marRight w:val="0"/>
                                                  <w:marTop w:val="0"/>
                                                  <w:marBottom w:val="0"/>
                                                  <w:divBdr>
                                                    <w:top w:val="none" w:sz="0" w:space="0" w:color="auto"/>
                                                    <w:left w:val="none" w:sz="0" w:space="0" w:color="auto"/>
                                                    <w:bottom w:val="none" w:sz="0" w:space="0" w:color="auto"/>
                                                    <w:right w:val="none" w:sz="0" w:space="0" w:color="auto"/>
                                                  </w:divBdr>
                                                  <w:divsChild>
                                                    <w:div w:id="2009284515">
                                                      <w:marLeft w:val="0"/>
                                                      <w:marRight w:val="0"/>
                                                      <w:marTop w:val="0"/>
                                                      <w:marBottom w:val="0"/>
                                                      <w:divBdr>
                                                        <w:top w:val="none" w:sz="0" w:space="0" w:color="auto"/>
                                                        <w:left w:val="none" w:sz="0" w:space="0" w:color="auto"/>
                                                        <w:bottom w:val="none" w:sz="0" w:space="0" w:color="auto"/>
                                                        <w:right w:val="none" w:sz="0" w:space="0" w:color="auto"/>
                                                      </w:divBdr>
                                                      <w:divsChild>
                                                        <w:div w:id="1925721458">
                                                          <w:marLeft w:val="0"/>
                                                          <w:marRight w:val="0"/>
                                                          <w:marTop w:val="0"/>
                                                          <w:marBottom w:val="0"/>
                                                          <w:divBdr>
                                                            <w:top w:val="none" w:sz="0" w:space="0" w:color="auto"/>
                                                            <w:left w:val="none" w:sz="0" w:space="0" w:color="auto"/>
                                                            <w:bottom w:val="none" w:sz="0" w:space="0" w:color="auto"/>
                                                            <w:right w:val="none" w:sz="0" w:space="0" w:color="auto"/>
                                                          </w:divBdr>
                                                          <w:divsChild>
                                                            <w:div w:id="1278103140">
                                                              <w:marLeft w:val="0"/>
                                                              <w:marRight w:val="0"/>
                                                              <w:marTop w:val="0"/>
                                                              <w:marBottom w:val="0"/>
                                                              <w:divBdr>
                                                                <w:top w:val="none" w:sz="0" w:space="0" w:color="auto"/>
                                                                <w:left w:val="none" w:sz="0" w:space="0" w:color="auto"/>
                                                                <w:bottom w:val="none" w:sz="0" w:space="0" w:color="auto"/>
                                                                <w:right w:val="none" w:sz="0" w:space="0" w:color="auto"/>
                                                              </w:divBdr>
                                                              <w:divsChild>
                                                                <w:div w:id="1575777670">
                                                                  <w:marLeft w:val="0"/>
                                                                  <w:marRight w:val="0"/>
                                                                  <w:marTop w:val="0"/>
                                                                  <w:marBottom w:val="0"/>
                                                                  <w:divBdr>
                                                                    <w:top w:val="none" w:sz="0" w:space="0" w:color="auto"/>
                                                                    <w:left w:val="none" w:sz="0" w:space="0" w:color="auto"/>
                                                                    <w:bottom w:val="none" w:sz="0" w:space="0" w:color="auto"/>
                                                                    <w:right w:val="none" w:sz="0" w:space="0" w:color="auto"/>
                                                                  </w:divBdr>
                                                                  <w:divsChild>
                                                                    <w:div w:id="1771000627">
                                                                      <w:marLeft w:val="0"/>
                                                                      <w:marRight w:val="0"/>
                                                                      <w:marTop w:val="0"/>
                                                                      <w:marBottom w:val="0"/>
                                                                      <w:divBdr>
                                                                        <w:top w:val="none" w:sz="0" w:space="0" w:color="auto"/>
                                                                        <w:left w:val="none" w:sz="0" w:space="0" w:color="auto"/>
                                                                        <w:bottom w:val="none" w:sz="0" w:space="0" w:color="auto"/>
                                                                        <w:right w:val="none" w:sz="0" w:space="0" w:color="auto"/>
                                                                      </w:divBdr>
                                                                      <w:divsChild>
                                                                        <w:div w:id="864252138">
                                                                          <w:marLeft w:val="0"/>
                                                                          <w:marRight w:val="0"/>
                                                                          <w:marTop w:val="0"/>
                                                                          <w:marBottom w:val="0"/>
                                                                          <w:divBdr>
                                                                            <w:top w:val="none" w:sz="0" w:space="0" w:color="auto"/>
                                                                            <w:left w:val="none" w:sz="0" w:space="0" w:color="auto"/>
                                                                            <w:bottom w:val="none" w:sz="0" w:space="0" w:color="auto"/>
                                                                            <w:right w:val="none" w:sz="0" w:space="0" w:color="auto"/>
                                                                          </w:divBdr>
                                                                          <w:divsChild>
                                                                            <w:div w:id="1584409864">
                                                                              <w:marLeft w:val="0"/>
                                                                              <w:marRight w:val="0"/>
                                                                              <w:marTop w:val="0"/>
                                                                              <w:marBottom w:val="0"/>
                                                                              <w:divBdr>
                                                                                <w:top w:val="none" w:sz="0" w:space="0" w:color="auto"/>
                                                                                <w:left w:val="none" w:sz="0" w:space="0" w:color="auto"/>
                                                                                <w:bottom w:val="none" w:sz="0" w:space="0" w:color="auto"/>
                                                                                <w:right w:val="none" w:sz="0" w:space="0" w:color="auto"/>
                                                                              </w:divBdr>
                                                                              <w:divsChild>
                                                                                <w:div w:id="620113015">
                                                                                  <w:marLeft w:val="0"/>
                                                                                  <w:marRight w:val="0"/>
                                                                                  <w:marTop w:val="0"/>
                                                                                  <w:marBottom w:val="0"/>
                                                                                  <w:divBdr>
                                                                                    <w:top w:val="none" w:sz="0" w:space="0" w:color="auto"/>
                                                                                    <w:left w:val="none" w:sz="0" w:space="0" w:color="auto"/>
                                                                                    <w:bottom w:val="none" w:sz="0" w:space="0" w:color="auto"/>
                                                                                    <w:right w:val="none" w:sz="0" w:space="0" w:color="auto"/>
                                                                                  </w:divBdr>
                                                                                  <w:divsChild>
                                                                                    <w:div w:id="49658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87202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968050069">
                      <w:marLeft w:val="0"/>
                      <w:marRight w:val="0"/>
                      <w:marTop w:val="0"/>
                      <w:marBottom w:val="0"/>
                      <w:divBdr>
                        <w:top w:val="single" w:sz="2" w:space="0" w:color="E3E3E3"/>
                        <w:left w:val="single" w:sz="2" w:space="0" w:color="E3E3E3"/>
                        <w:bottom w:val="single" w:sz="2" w:space="0" w:color="E3E3E3"/>
                        <w:right w:val="single" w:sz="2" w:space="0" w:color="E3E3E3"/>
                      </w:divBdr>
                      <w:divsChild>
                        <w:div w:id="1902449114">
                          <w:marLeft w:val="0"/>
                          <w:marRight w:val="0"/>
                          <w:marTop w:val="0"/>
                          <w:marBottom w:val="0"/>
                          <w:divBdr>
                            <w:top w:val="single" w:sz="2" w:space="0" w:color="E3E3E3"/>
                            <w:left w:val="single" w:sz="2" w:space="0" w:color="E3E3E3"/>
                            <w:bottom w:val="single" w:sz="2" w:space="0" w:color="E3E3E3"/>
                            <w:right w:val="single" w:sz="2" w:space="0" w:color="E3E3E3"/>
                          </w:divBdr>
                          <w:divsChild>
                            <w:div w:id="11337931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1681348748">
      <w:bodyDiv w:val="1"/>
      <w:marLeft w:val="0"/>
      <w:marRight w:val="0"/>
      <w:marTop w:val="0"/>
      <w:marBottom w:val="0"/>
      <w:divBdr>
        <w:top w:val="none" w:sz="0" w:space="0" w:color="auto"/>
        <w:left w:val="none" w:sz="0" w:space="0" w:color="auto"/>
        <w:bottom w:val="none" w:sz="0" w:space="0" w:color="auto"/>
        <w:right w:val="none" w:sz="0" w:space="0" w:color="auto"/>
      </w:divBdr>
    </w:div>
    <w:div w:id="1687517902">
      <w:bodyDiv w:val="1"/>
      <w:marLeft w:val="0"/>
      <w:marRight w:val="0"/>
      <w:marTop w:val="0"/>
      <w:marBottom w:val="0"/>
      <w:divBdr>
        <w:top w:val="none" w:sz="0" w:space="0" w:color="auto"/>
        <w:left w:val="none" w:sz="0" w:space="0" w:color="auto"/>
        <w:bottom w:val="none" w:sz="0" w:space="0" w:color="auto"/>
        <w:right w:val="none" w:sz="0" w:space="0" w:color="auto"/>
      </w:divBdr>
      <w:divsChild>
        <w:div w:id="1136532715">
          <w:marLeft w:val="0"/>
          <w:marRight w:val="0"/>
          <w:marTop w:val="0"/>
          <w:marBottom w:val="0"/>
          <w:divBdr>
            <w:top w:val="none" w:sz="0" w:space="0" w:color="auto"/>
            <w:left w:val="none" w:sz="0" w:space="0" w:color="auto"/>
            <w:bottom w:val="none" w:sz="0" w:space="0" w:color="auto"/>
            <w:right w:val="none" w:sz="0" w:space="0" w:color="auto"/>
          </w:divBdr>
          <w:divsChild>
            <w:div w:id="1320501157">
              <w:marLeft w:val="0"/>
              <w:marRight w:val="0"/>
              <w:marTop w:val="0"/>
              <w:marBottom w:val="0"/>
              <w:divBdr>
                <w:top w:val="none" w:sz="0" w:space="0" w:color="auto"/>
                <w:left w:val="none" w:sz="0" w:space="0" w:color="auto"/>
                <w:bottom w:val="none" w:sz="0" w:space="0" w:color="auto"/>
                <w:right w:val="none" w:sz="0" w:space="0" w:color="auto"/>
              </w:divBdr>
              <w:divsChild>
                <w:div w:id="2087991125">
                  <w:marLeft w:val="0"/>
                  <w:marRight w:val="0"/>
                  <w:marTop w:val="0"/>
                  <w:marBottom w:val="0"/>
                  <w:divBdr>
                    <w:top w:val="none" w:sz="0" w:space="0" w:color="auto"/>
                    <w:left w:val="none" w:sz="0" w:space="0" w:color="auto"/>
                    <w:bottom w:val="none" w:sz="0" w:space="0" w:color="auto"/>
                    <w:right w:val="none" w:sz="0" w:space="0" w:color="auto"/>
                  </w:divBdr>
                  <w:divsChild>
                    <w:div w:id="141415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835454">
      <w:bodyDiv w:val="1"/>
      <w:marLeft w:val="0"/>
      <w:marRight w:val="0"/>
      <w:marTop w:val="0"/>
      <w:marBottom w:val="0"/>
      <w:divBdr>
        <w:top w:val="none" w:sz="0" w:space="0" w:color="auto"/>
        <w:left w:val="none" w:sz="0" w:space="0" w:color="auto"/>
        <w:bottom w:val="none" w:sz="0" w:space="0" w:color="auto"/>
        <w:right w:val="none" w:sz="0" w:space="0" w:color="auto"/>
      </w:divBdr>
      <w:divsChild>
        <w:div w:id="1780223009">
          <w:marLeft w:val="0"/>
          <w:marRight w:val="0"/>
          <w:marTop w:val="0"/>
          <w:marBottom w:val="0"/>
          <w:divBdr>
            <w:top w:val="none" w:sz="0" w:space="0" w:color="auto"/>
            <w:left w:val="none" w:sz="0" w:space="0" w:color="auto"/>
            <w:bottom w:val="none" w:sz="0" w:space="0" w:color="auto"/>
            <w:right w:val="none" w:sz="0" w:space="0" w:color="auto"/>
          </w:divBdr>
          <w:divsChild>
            <w:div w:id="1129981827">
              <w:marLeft w:val="0"/>
              <w:marRight w:val="0"/>
              <w:marTop w:val="0"/>
              <w:marBottom w:val="0"/>
              <w:divBdr>
                <w:top w:val="none" w:sz="0" w:space="0" w:color="auto"/>
                <w:left w:val="none" w:sz="0" w:space="0" w:color="auto"/>
                <w:bottom w:val="none" w:sz="0" w:space="0" w:color="auto"/>
                <w:right w:val="none" w:sz="0" w:space="0" w:color="auto"/>
              </w:divBdr>
              <w:divsChild>
                <w:div w:id="11568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234040">
      <w:bodyDiv w:val="1"/>
      <w:marLeft w:val="0"/>
      <w:marRight w:val="0"/>
      <w:marTop w:val="0"/>
      <w:marBottom w:val="0"/>
      <w:divBdr>
        <w:top w:val="none" w:sz="0" w:space="0" w:color="auto"/>
        <w:left w:val="none" w:sz="0" w:space="0" w:color="auto"/>
        <w:bottom w:val="none" w:sz="0" w:space="0" w:color="auto"/>
        <w:right w:val="none" w:sz="0" w:space="0" w:color="auto"/>
      </w:divBdr>
    </w:div>
    <w:div w:id="1764689768">
      <w:bodyDiv w:val="1"/>
      <w:marLeft w:val="0"/>
      <w:marRight w:val="0"/>
      <w:marTop w:val="0"/>
      <w:marBottom w:val="0"/>
      <w:divBdr>
        <w:top w:val="none" w:sz="0" w:space="0" w:color="auto"/>
        <w:left w:val="none" w:sz="0" w:space="0" w:color="auto"/>
        <w:bottom w:val="none" w:sz="0" w:space="0" w:color="auto"/>
        <w:right w:val="none" w:sz="0" w:space="0" w:color="auto"/>
      </w:divBdr>
    </w:div>
    <w:div w:id="1776440678">
      <w:bodyDiv w:val="1"/>
      <w:marLeft w:val="0"/>
      <w:marRight w:val="0"/>
      <w:marTop w:val="0"/>
      <w:marBottom w:val="0"/>
      <w:divBdr>
        <w:top w:val="none" w:sz="0" w:space="0" w:color="auto"/>
        <w:left w:val="none" w:sz="0" w:space="0" w:color="auto"/>
        <w:bottom w:val="none" w:sz="0" w:space="0" w:color="auto"/>
        <w:right w:val="none" w:sz="0" w:space="0" w:color="auto"/>
      </w:divBdr>
    </w:div>
    <w:div w:id="1778863345">
      <w:bodyDiv w:val="1"/>
      <w:marLeft w:val="0"/>
      <w:marRight w:val="0"/>
      <w:marTop w:val="0"/>
      <w:marBottom w:val="0"/>
      <w:divBdr>
        <w:top w:val="none" w:sz="0" w:space="0" w:color="auto"/>
        <w:left w:val="none" w:sz="0" w:space="0" w:color="auto"/>
        <w:bottom w:val="none" w:sz="0" w:space="0" w:color="auto"/>
        <w:right w:val="none" w:sz="0" w:space="0" w:color="auto"/>
      </w:divBdr>
      <w:divsChild>
        <w:div w:id="341395303">
          <w:marLeft w:val="0"/>
          <w:marRight w:val="0"/>
          <w:marTop w:val="0"/>
          <w:marBottom w:val="0"/>
          <w:divBdr>
            <w:top w:val="none" w:sz="0" w:space="0" w:color="auto"/>
            <w:left w:val="none" w:sz="0" w:space="0" w:color="auto"/>
            <w:bottom w:val="none" w:sz="0" w:space="0" w:color="auto"/>
            <w:right w:val="none" w:sz="0" w:space="0" w:color="auto"/>
          </w:divBdr>
          <w:divsChild>
            <w:div w:id="1255168864">
              <w:marLeft w:val="0"/>
              <w:marRight w:val="0"/>
              <w:marTop w:val="0"/>
              <w:marBottom w:val="0"/>
              <w:divBdr>
                <w:top w:val="none" w:sz="0" w:space="0" w:color="auto"/>
                <w:left w:val="none" w:sz="0" w:space="0" w:color="auto"/>
                <w:bottom w:val="none" w:sz="0" w:space="0" w:color="auto"/>
                <w:right w:val="none" w:sz="0" w:space="0" w:color="auto"/>
              </w:divBdr>
              <w:divsChild>
                <w:div w:id="20194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74525">
      <w:bodyDiv w:val="1"/>
      <w:marLeft w:val="0"/>
      <w:marRight w:val="0"/>
      <w:marTop w:val="0"/>
      <w:marBottom w:val="0"/>
      <w:divBdr>
        <w:top w:val="none" w:sz="0" w:space="0" w:color="auto"/>
        <w:left w:val="none" w:sz="0" w:space="0" w:color="auto"/>
        <w:bottom w:val="none" w:sz="0" w:space="0" w:color="auto"/>
        <w:right w:val="none" w:sz="0" w:space="0" w:color="auto"/>
      </w:divBdr>
      <w:divsChild>
        <w:div w:id="1301839190">
          <w:marLeft w:val="0"/>
          <w:marRight w:val="0"/>
          <w:marTop w:val="0"/>
          <w:marBottom w:val="0"/>
          <w:divBdr>
            <w:top w:val="none" w:sz="0" w:space="0" w:color="auto"/>
            <w:left w:val="none" w:sz="0" w:space="0" w:color="auto"/>
            <w:bottom w:val="none" w:sz="0" w:space="0" w:color="auto"/>
            <w:right w:val="none" w:sz="0" w:space="0" w:color="auto"/>
          </w:divBdr>
          <w:divsChild>
            <w:div w:id="162017115">
              <w:marLeft w:val="0"/>
              <w:marRight w:val="0"/>
              <w:marTop w:val="0"/>
              <w:marBottom w:val="0"/>
              <w:divBdr>
                <w:top w:val="none" w:sz="0" w:space="0" w:color="auto"/>
                <w:left w:val="none" w:sz="0" w:space="0" w:color="auto"/>
                <w:bottom w:val="none" w:sz="0" w:space="0" w:color="auto"/>
                <w:right w:val="none" w:sz="0" w:space="0" w:color="auto"/>
              </w:divBdr>
              <w:divsChild>
                <w:div w:id="132933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014376">
      <w:bodyDiv w:val="1"/>
      <w:marLeft w:val="0"/>
      <w:marRight w:val="0"/>
      <w:marTop w:val="0"/>
      <w:marBottom w:val="0"/>
      <w:divBdr>
        <w:top w:val="none" w:sz="0" w:space="0" w:color="auto"/>
        <w:left w:val="none" w:sz="0" w:space="0" w:color="auto"/>
        <w:bottom w:val="none" w:sz="0" w:space="0" w:color="auto"/>
        <w:right w:val="none" w:sz="0" w:space="0" w:color="auto"/>
      </w:divBdr>
    </w:div>
    <w:div w:id="1819952433">
      <w:bodyDiv w:val="1"/>
      <w:marLeft w:val="0"/>
      <w:marRight w:val="0"/>
      <w:marTop w:val="0"/>
      <w:marBottom w:val="0"/>
      <w:divBdr>
        <w:top w:val="none" w:sz="0" w:space="0" w:color="auto"/>
        <w:left w:val="none" w:sz="0" w:space="0" w:color="auto"/>
        <w:bottom w:val="none" w:sz="0" w:space="0" w:color="auto"/>
        <w:right w:val="none" w:sz="0" w:space="0" w:color="auto"/>
      </w:divBdr>
    </w:div>
    <w:div w:id="1847397843">
      <w:bodyDiv w:val="1"/>
      <w:marLeft w:val="0"/>
      <w:marRight w:val="0"/>
      <w:marTop w:val="0"/>
      <w:marBottom w:val="0"/>
      <w:divBdr>
        <w:top w:val="none" w:sz="0" w:space="0" w:color="auto"/>
        <w:left w:val="none" w:sz="0" w:space="0" w:color="auto"/>
        <w:bottom w:val="none" w:sz="0" w:space="0" w:color="auto"/>
        <w:right w:val="none" w:sz="0" w:space="0" w:color="auto"/>
      </w:divBdr>
    </w:div>
    <w:div w:id="1857038735">
      <w:bodyDiv w:val="1"/>
      <w:marLeft w:val="0"/>
      <w:marRight w:val="0"/>
      <w:marTop w:val="0"/>
      <w:marBottom w:val="0"/>
      <w:divBdr>
        <w:top w:val="none" w:sz="0" w:space="0" w:color="auto"/>
        <w:left w:val="none" w:sz="0" w:space="0" w:color="auto"/>
        <w:bottom w:val="none" w:sz="0" w:space="0" w:color="auto"/>
        <w:right w:val="none" w:sz="0" w:space="0" w:color="auto"/>
      </w:divBdr>
      <w:divsChild>
        <w:div w:id="115375289">
          <w:marLeft w:val="0"/>
          <w:marRight w:val="0"/>
          <w:marTop w:val="0"/>
          <w:marBottom w:val="0"/>
          <w:divBdr>
            <w:top w:val="none" w:sz="0" w:space="0" w:color="auto"/>
            <w:left w:val="none" w:sz="0" w:space="0" w:color="auto"/>
            <w:bottom w:val="none" w:sz="0" w:space="0" w:color="auto"/>
            <w:right w:val="none" w:sz="0" w:space="0" w:color="auto"/>
          </w:divBdr>
          <w:divsChild>
            <w:div w:id="1612516516">
              <w:marLeft w:val="0"/>
              <w:marRight w:val="0"/>
              <w:marTop w:val="0"/>
              <w:marBottom w:val="0"/>
              <w:divBdr>
                <w:top w:val="none" w:sz="0" w:space="0" w:color="auto"/>
                <w:left w:val="none" w:sz="0" w:space="0" w:color="auto"/>
                <w:bottom w:val="none" w:sz="0" w:space="0" w:color="auto"/>
                <w:right w:val="none" w:sz="0" w:space="0" w:color="auto"/>
              </w:divBdr>
              <w:divsChild>
                <w:div w:id="125305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41077">
      <w:bodyDiv w:val="1"/>
      <w:marLeft w:val="0"/>
      <w:marRight w:val="0"/>
      <w:marTop w:val="0"/>
      <w:marBottom w:val="0"/>
      <w:divBdr>
        <w:top w:val="none" w:sz="0" w:space="0" w:color="auto"/>
        <w:left w:val="none" w:sz="0" w:space="0" w:color="auto"/>
        <w:bottom w:val="none" w:sz="0" w:space="0" w:color="auto"/>
        <w:right w:val="none" w:sz="0" w:space="0" w:color="auto"/>
      </w:divBdr>
      <w:divsChild>
        <w:div w:id="609118895">
          <w:marLeft w:val="0"/>
          <w:marRight w:val="0"/>
          <w:marTop w:val="0"/>
          <w:marBottom w:val="0"/>
          <w:divBdr>
            <w:top w:val="none" w:sz="0" w:space="0" w:color="auto"/>
            <w:left w:val="none" w:sz="0" w:space="0" w:color="auto"/>
            <w:bottom w:val="none" w:sz="0" w:space="0" w:color="auto"/>
            <w:right w:val="none" w:sz="0" w:space="0" w:color="auto"/>
          </w:divBdr>
          <w:divsChild>
            <w:div w:id="464130213">
              <w:marLeft w:val="0"/>
              <w:marRight w:val="0"/>
              <w:marTop w:val="0"/>
              <w:marBottom w:val="0"/>
              <w:divBdr>
                <w:top w:val="none" w:sz="0" w:space="0" w:color="auto"/>
                <w:left w:val="none" w:sz="0" w:space="0" w:color="auto"/>
                <w:bottom w:val="none" w:sz="0" w:space="0" w:color="auto"/>
                <w:right w:val="none" w:sz="0" w:space="0" w:color="auto"/>
              </w:divBdr>
              <w:divsChild>
                <w:div w:id="300964160">
                  <w:marLeft w:val="0"/>
                  <w:marRight w:val="0"/>
                  <w:marTop w:val="0"/>
                  <w:marBottom w:val="0"/>
                  <w:divBdr>
                    <w:top w:val="none" w:sz="0" w:space="0" w:color="auto"/>
                    <w:left w:val="none" w:sz="0" w:space="0" w:color="auto"/>
                    <w:bottom w:val="none" w:sz="0" w:space="0" w:color="auto"/>
                    <w:right w:val="none" w:sz="0" w:space="0" w:color="auto"/>
                  </w:divBdr>
                  <w:divsChild>
                    <w:div w:id="37513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937490">
      <w:bodyDiv w:val="1"/>
      <w:marLeft w:val="0"/>
      <w:marRight w:val="0"/>
      <w:marTop w:val="0"/>
      <w:marBottom w:val="0"/>
      <w:divBdr>
        <w:top w:val="none" w:sz="0" w:space="0" w:color="auto"/>
        <w:left w:val="none" w:sz="0" w:space="0" w:color="auto"/>
        <w:bottom w:val="none" w:sz="0" w:space="0" w:color="auto"/>
        <w:right w:val="none" w:sz="0" w:space="0" w:color="auto"/>
      </w:divBdr>
      <w:divsChild>
        <w:div w:id="1244533621">
          <w:marLeft w:val="0"/>
          <w:marRight w:val="0"/>
          <w:marTop w:val="0"/>
          <w:marBottom w:val="0"/>
          <w:divBdr>
            <w:top w:val="none" w:sz="0" w:space="0" w:color="auto"/>
            <w:left w:val="none" w:sz="0" w:space="0" w:color="auto"/>
            <w:bottom w:val="none" w:sz="0" w:space="0" w:color="auto"/>
            <w:right w:val="none" w:sz="0" w:space="0" w:color="auto"/>
          </w:divBdr>
          <w:divsChild>
            <w:div w:id="123811295">
              <w:marLeft w:val="0"/>
              <w:marRight w:val="0"/>
              <w:marTop w:val="0"/>
              <w:marBottom w:val="0"/>
              <w:divBdr>
                <w:top w:val="none" w:sz="0" w:space="0" w:color="auto"/>
                <w:left w:val="none" w:sz="0" w:space="0" w:color="auto"/>
                <w:bottom w:val="none" w:sz="0" w:space="0" w:color="auto"/>
                <w:right w:val="none" w:sz="0" w:space="0" w:color="auto"/>
              </w:divBdr>
              <w:divsChild>
                <w:div w:id="202558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669738">
      <w:bodyDiv w:val="1"/>
      <w:marLeft w:val="0"/>
      <w:marRight w:val="0"/>
      <w:marTop w:val="0"/>
      <w:marBottom w:val="0"/>
      <w:divBdr>
        <w:top w:val="none" w:sz="0" w:space="0" w:color="auto"/>
        <w:left w:val="none" w:sz="0" w:space="0" w:color="auto"/>
        <w:bottom w:val="none" w:sz="0" w:space="0" w:color="auto"/>
        <w:right w:val="none" w:sz="0" w:space="0" w:color="auto"/>
      </w:divBdr>
      <w:divsChild>
        <w:div w:id="861551216">
          <w:marLeft w:val="0"/>
          <w:marRight w:val="0"/>
          <w:marTop w:val="0"/>
          <w:marBottom w:val="0"/>
          <w:divBdr>
            <w:top w:val="none" w:sz="0" w:space="0" w:color="auto"/>
            <w:left w:val="none" w:sz="0" w:space="0" w:color="auto"/>
            <w:bottom w:val="none" w:sz="0" w:space="0" w:color="auto"/>
            <w:right w:val="none" w:sz="0" w:space="0" w:color="auto"/>
          </w:divBdr>
          <w:divsChild>
            <w:div w:id="1147360523">
              <w:marLeft w:val="0"/>
              <w:marRight w:val="0"/>
              <w:marTop w:val="0"/>
              <w:marBottom w:val="0"/>
              <w:divBdr>
                <w:top w:val="none" w:sz="0" w:space="0" w:color="auto"/>
                <w:left w:val="none" w:sz="0" w:space="0" w:color="auto"/>
                <w:bottom w:val="none" w:sz="0" w:space="0" w:color="auto"/>
                <w:right w:val="none" w:sz="0" w:space="0" w:color="auto"/>
              </w:divBdr>
              <w:divsChild>
                <w:div w:id="170521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029644">
      <w:bodyDiv w:val="1"/>
      <w:marLeft w:val="0"/>
      <w:marRight w:val="0"/>
      <w:marTop w:val="0"/>
      <w:marBottom w:val="0"/>
      <w:divBdr>
        <w:top w:val="none" w:sz="0" w:space="0" w:color="auto"/>
        <w:left w:val="none" w:sz="0" w:space="0" w:color="auto"/>
        <w:bottom w:val="none" w:sz="0" w:space="0" w:color="auto"/>
        <w:right w:val="none" w:sz="0" w:space="0" w:color="auto"/>
      </w:divBdr>
    </w:div>
    <w:div w:id="1876188933">
      <w:bodyDiv w:val="1"/>
      <w:marLeft w:val="0"/>
      <w:marRight w:val="0"/>
      <w:marTop w:val="0"/>
      <w:marBottom w:val="0"/>
      <w:divBdr>
        <w:top w:val="none" w:sz="0" w:space="0" w:color="auto"/>
        <w:left w:val="none" w:sz="0" w:space="0" w:color="auto"/>
        <w:bottom w:val="none" w:sz="0" w:space="0" w:color="auto"/>
        <w:right w:val="none" w:sz="0" w:space="0" w:color="auto"/>
      </w:divBdr>
      <w:divsChild>
        <w:div w:id="220944570">
          <w:marLeft w:val="0"/>
          <w:marRight w:val="0"/>
          <w:marTop w:val="0"/>
          <w:marBottom w:val="0"/>
          <w:divBdr>
            <w:top w:val="none" w:sz="0" w:space="0" w:color="auto"/>
            <w:left w:val="none" w:sz="0" w:space="0" w:color="auto"/>
            <w:bottom w:val="none" w:sz="0" w:space="0" w:color="auto"/>
            <w:right w:val="none" w:sz="0" w:space="0" w:color="auto"/>
          </w:divBdr>
          <w:divsChild>
            <w:div w:id="215750154">
              <w:marLeft w:val="0"/>
              <w:marRight w:val="0"/>
              <w:marTop w:val="0"/>
              <w:marBottom w:val="0"/>
              <w:divBdr>
                <w:top w:val="none" w:sz="0" w:space="0" w:color="auto"/>
                <w:left w:val="none" w:sz="0" w:space="0" w:color="auto"/>
                <w:bottom w:val="none" w:sz="0" w:space="0" w:color="auto"/>
                <w:right w:val="none" w:sz="0" w:space="0" w:color="auto"/>
              </w:divBdr>
              <w:divsChild>
                <w:div w:id="128935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52045">
      <w:bodyDiv w:val="1"/>
      <w:marLeft w:val="0"/>
      <w:marRight w:val="0"/>
      <w:marTop w:val="0"/>
      <w:marBottom w:val="0"/>
      <w:divBdr>
        <w:top w:val="none" w:sz="0" w:space="0" w:color="auto"/>
        <w:left w:val="none" w:sz="0" w:space="0" w:color="auto"/>
        <w:bottom w:val="none" w:sz="0" w:space="0" w:color="auto"/>
        <w:right w:val="none" w:sz="0" w:space="0" w:color="auto"/>
      </w:divBdr>
    </w:div>
    <w:div w:id="1908566896">
      <w:bodyDiv w:val="1"/>
      <w:marLeft w:val="0"/>
      <w:marRight w:val="0"/>
      <w:marTop w:val="0"/>
      <w:marBottom w:val="0"/>
      <w:divBdr>
        <w:top w:val="none" w:sz="0" w:space="0" w:color="auto"/>
        <w:left w:val="none" w:sz="0" w:space="0" w:color="auto"/>
        <w:bottom w:val="none" w:sz="0" w:space="0" w:color="auto"/>
        <w:right w:val="none" w:sz="0" w:space="0" w:color="auto"/>
      </w:divBdr>
      <w:divsChild>
        <w:div w:id="812717491">
          <w:marLeft w:val="0"/>
          <w:marRight w:val="0"/>
          <w:marTop w:val="0"/>
          <w:marBottom w:val="0"/>
          <w:divBdr>
            <w:top w:val="none" w:sz="0" w:space="0" w:color="auto"/>
            <w:left w:val="none" w:sz="0" w:space="0" w:color="auto"/>
            <w:bottom w:val="none" w:sz="0" w:space="0" w:color="auto"/>
            <w:right w:val="none" w:sz="0" w:space="0" w:color="auto"/>
          </w:divBdr>
          <w:divsChild>
            <w:div w:id="1607077093">
              <w:marLeft w:val="0"/>
              <w:marRight w:val="0"/>
              <w:marTop w:val="0"/>
              <w:marBottom w:val="0"/>
              <w:divBdr>
                <w:top w:val="none" w:sz="0" w:space="0" w:color="auto"/>
                <w:left w:val="none" w:sz="0" w:space="0" w:color="auto"/>
                <w:bottom w:val="none" w:sz="0" w:space="0" w:color="auto"/>
                <w:right w:val="none" w:sz="0" w:space="0" w:color="auto"/>
              </w:divBdr>
              <w:divsChild>
                <w:div w:id="169734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807055">
      <w:bodyDiv w:val="1"/>
      <w:marLeft w:val="0"/>
      <w:marRight w:val="0"/>
      <w:marTop w:val="0"/>
      <w:marBottom w:val="0"/>
      <w:divBdr>
        <w:top w:val="none" w:sz="0" w:space="0" w:color="auto"/>
        <w:left w:val="none" w:sz="0" w:space="0" w:color="auto"/>
        <w:bottom w:val="none" w:sz="0" w:space="0" w:color="auto"/>
        <w:right w:val="none" w:sz="0" w:space="0" w:color="auto"/>
      </w:divBdr>
    </w:div>
    <w:div w:id="1975326790">
      <w:bodyDiv w:val="1"/>
      <w:marLeft w:val="0"/>
      <w:marRight w:val="0"/>
      <w:marTop w:val="0"/>
      <w:marBottom w:val="0"/>
      <w:divBdr>
        <w:top w:val="none" w:sz="0" w:space="0" w:color="auto"/>
        <w:left w:val="none" w:sz="0" w:space="0" w:color="auto"/>
        <w:bottom w:val="none" w:sz="0" w:space="0" w:color="auto"/>
        <w:right w:val="none" w:sz="0" w:space="0" w:color="auto"/>
      </w:divBdr>
    </w:div>
    <w:div w:id="1983271965">
      <w:bodyDiv w:val="1"/>
      <w:marLeft w:val="0"/>
      <w:marRight w:val="0"/>
      <w:marTop w:val="0"/>
      <w:marBottom w:val="0"/>
      <w:divBdr>
        <w:top w:val="none" w:sz="0" w:space="0" w:color="auto"/>
        <w:left w:val="none" w:sz="0" w:space="0" w:color="auto"/>
        <w:bottom w:val="none" w:sz="0" w:space="0" w:color="auto"/>
        <w:right w:val="none" w:sz="0" w:space="0" w:color="auto"/>
      </w:divBdr>
      <w:divsChild>
        <w:div w:id="1473524309">
          <w:marLeft w:val="0"/>
          <w:marRight w:val="0"/>
          <w:marTop w:val="0"/>
          <w:marBottom w:val="0"/>
          <w:divBdr>
            <w:top w:val="none" w:sz="0" w:space="0" w:color="auto"/>
            <w:left w:val="none" w:sz="0" w:space="0" w:color="auto"/>
            <w:bottom w:val="none" w:sz="0" w:space="0" w:color="auto"/>
            <w:right w:val="none" w:sz="0" w:space="0" w:color="auto"/>
          </w:divBdr>
          <w:divsChild>
            <w:div w:id="1008823166">
              <w:marLeft w:val="0"/>
              <w:marRight w:val="0"/>
              <w:marTop w:val="0"/>
              <w:marBottom w:val="0"/>
              <w:divBdr>
                <w:top w:val="none" w:sz="0" w:space="0" w:color="auto"/>
                <w:left w:val="none" w:sz="0" w:space="0" w:color="auto"/>
                <w:bottom w:val="none" w:sz="0" w:space="0" w:color="auto"/>
                <w:right w:val="none" w:sz="0" w:space="0" w:color="auto"/>
              </w:divBdr>
              <w:divsChild>
                <w:div w:id="102105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74581">
      <w:bodyDiv w:val="1"/>
      <w:marLeft w:val="0"/>
      <w:marRight w:val="0"/>
      <w:marTop w:val="0"/>
      <w:marBottom w:val="0"/>
      <w:divBdr>
        <w:top w:val="none" w:sz="0" w:space="0" w:color="auto"/>
        <w:left w:val="none" w:sz="0" w:space="0" w:color="auto"/>
        <w:bottom w:val="none" w:sz="0" w:space="0" w:color="auto"/>
        <w:right w:val="none" w:sz="0" w:space="0" w:color="auto"/>
      </w:divBdr>
    </w:div>
    <w:div w:id="2028099165">
      <w:bodyDiv w:val="1"/>
      <w:marLeft w:val="0"/>
      <w:marRight w:val="0"/>
      <w:marTop w:val="0"/>
      <w:marBottom w:val="0"/>
      <w:divBdr>
        <w:top w:val="none" w:sz="0" w:space="0" w:color="auto"/>
        <w:left w:val="none" w:sz="0" w:space="0" w:color="auto"/>
        <w:bottom w:val="none" w:sz="0" w:space="0" w:color="auto"/>
        <w:right w:val="none" w:sz="0" w:space="0" w:color="auto"/>
      </w:divBdr>
      <w:divsChild>
        <w:div w:id="349449799">
          <w:marLeft w:val="0"/>
          <w:marRight w:val="0"/>
          <w:marTop w:val="0"/>
          <w:marBottom w:val="0"/>
          <w:divBdr>
            <w:top w:val="none" w:sz="0" w:space="0" w:color="auto"/>
            <w:left w:val="none" w:sz="0" w:space="0" w:color="auto"/>
            <w:bottom w:val="none" w:sz="0" w:space="0" w:color="auto"/>
            <w:right w:val="none" w:sz="0" w:space="0" w:color="auto"/>
          </w:divBdr>
          <w:divsChild>
            <w:div w:id="1924533453">
              <w:marLeft w:val="0"/>
              <w:marRight w:val="0"/>
              <w:marTop w:val="0"/>
              <w:marBottom w:val="0"/>
              <w:divBdr>
                <w:top w:val="none" w:sz="0" w:space="0" w:color="auto"/>
                <w:left w:val="none" w:sz="0" w:space="0" w:color="auto"/>
                <w:bottom w:val="none" w:sz="0" w:space="0" w:color="auto"/>
                <w:right w:val="none" w:sz="0" w:space="0" w:color="auto"/>
              </w:divBdr>
              <w:divsChild>
                <w:div w:id="120856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28949">
      <w:bodyDiv w:val="1"/>
      <w:marLeft w:val="0"/>
      <w:marRight w:val="0"/>
      <w:marTop w:val="0"/>
      <w:marBottom w:val="0"/>
      <w:divBdr>
        <w:top w:val="none" w:sz="0" w:space="0" w:color="auto"/>
        <w:left w:val="none" w:sz="0" w:space="0" w:color="auto"/>
        <w:bottom w:val="none" w:sz="0" w:space="0" w:color="auto"/>
        <w:right w:val="none" w:sz="0" w:space="0" w:color="auto"/>
      </w:divBdr>
      <w:divsChild>
        <w:div w:id="613711814">
          <w:marLeft w:val="0"/>
          <w:marRight w:val="0"/>
          <w:marTop w:val="0"/>
          <w:marBottom w:val="0"/>
          <w:divBdr>
            <w:top w:val="none" w:sz="0" w:space="0" w:color="auto"/>
            <w:left w:val="none" w:sz="0" w:space="0" w:color="auto"/>
            <w:bottom w:val="none" w:sz="0" w:space="0" w:color="auto"/>
            <w:right w:val="none" w:sz="0" w:space="0" w:color="auto"/>
          </w:divBdr>
          <w:divsChild>
            <w:div w:id="377366054">
              <w:marLeft w:val="0"/>
              <w:marRight w:val="0"/>
              <w:marTop w:val="0"/>
              <w:marBottom w:val="0"/>
              <w:divBdr>
                <w:top w:val="none" w:sz="0" w:space="0" w:color="auto"/>
                <w:left w:val="none" w:sz="0" w:space="0" w:color="auto"/>
                <w:bottom w:val="none" w:sz="0" w:space="0" w:color="auto"/>
                <w:right w:val="none" w:sz="0" w:space="0" w:color="auto"/>
              </w:divBdr>
              <w:divsChild>
                <w:div w:id="3319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200485">
      <w:bodyDiv w:val="1"/>
      <w:marLeft w:val="0"/>
      <w:marRight w:val="0"/>
      <w:marTop w:val="0"/>
      <w:marBottom w:val="0"/>
      <w:divBdr>
        <w:top w:val="none" w:sz="0" w:space="0" w:color="auto"/>
        <w:left w:val="none" w:sz="0" w:space="0" w:color="auto"/>
        <w:bottom w:val="none" w:sz="0" w:space="0" w:color="auto"/>
        <w:right w:val="none" w:sz="0" w:space="0" w:color="auto"/>
      </w:divBdr>
      <w:divsChild>
        <w:div w:id="595095369">
          <w:marLeft w:val="0"/>
          <w:marRight w:val="0"/>
          <w:marTop w:val="0"/>
          <w:marBottom w:val="0"/>
          <w:divBdr>
            <w:top w:val="none" w:sz="0" w:space="0" w:color="auto"/>
            <w:left w:val="none" w:sz="0" w:space="0" w:color="auto"/>
            <w:bottom w:val="none" w:sz="0" w:space="0" w:color="auto"/>
            <w:right w:val="none" w:sz="0" w:space="0" w:color="auto"/>
          </w:divBdr>
          <w:divsChild>
            <w:div w:id="814562603">
              <w:marLeft w:val="0"/>
              <w:marRight w:val="0"/>
              <w:marTop w:val="0"/>
              <w:marBottom w:val="0"/>
              <w:divBdr>
                <w:top w:val="none" w:sz="0" w:space="0" w:color="auto"/>
                <w:left w:val="none" w:sz="0" w:space="0" w:color="auto"/>
                <w:bottom w:val="none" w:sz="0" w:space="0" w:color="auto"/>
                <w:right w:val="none" w:sz="0" w:space="0" w:color="auto"/>
              </w:divBdr>
              <w:divsChild>
                <w:div w:id="1923757164">
                  <w:marLeft w:val="0"/>
                  <w:marRight w:val="0"/>
                  <w:marTop w:val="0"/>
                  <w:marBottom w:val="0"/>
                  <w:divBdr>
                    <w:top w:val="none" w:sz="0" w:space="0" w:color="auto"/>
                    <w:left w:val="none" w:sz="0" w:space="0" w:color="auto"/>
                    <w:bottom w:val="none" w:sz="0" w:space="0" w:color="auto"/>
                    <w:right w:val="none" w:sz="0" w:space="0" w:color="auto"/>
                  </w:divBdr>
                  <w:divsChild>
                    <w:div w:id="163440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380885">
      <w:bodyDiv w:val="1"/>
      <w:marLeft w:val="0"/>
      <w:marRight w:val="0"/>
      <w:marTop w:val="0"/>
      <w:marBottom w:val="0"/>
      <w:divBdr>
        <w:top w:val="none" w:sz="0" w:space="0" w:color="auto"/>
        <w:left w:val="none" w:sz="0" w:space="0" w:color="auto"/>
        <w:bottom w:val="none" w:sz="0" w:space="0" w:color="auto"/>
        <w:right w:val="none" w:sz="0" w:space="0" w:color="auto"/>
      </w:divBdr>
    </w:div>
    <w:div w:id="2096894028">
      <w:bodyDiv w:val="1"/>
      <w:marLeft w:val="0"/>
      <w:marRight w:val="0"/>
      <w:marTop w:val="0"/>
      <w:marBottom w:val="0"/>
      <w:divBdr>
        <w:top w:val="none" w:sz="0" w:space="0" w:color="auto"/>
        <w:left w:val="none" w:sz="0" w:space="0" w:color="auto"/>
        <w:bottom w:val="none" w:sz="0" w:space="0" w:color="auto"/>
        <w:right w:val="none" w:sz="0" w:space="0" w:color="auto"/>
      </w:divBdr>
    </w:div>
    <w:div w:id="2142185351">
      <w:bodyDiv w:val="1"/>
      <w:marLeft w:val="0"/>
      <w:marRight w:val="0"/>
      <w:marTop w:val="0"/>
      <w:marBottom w:val="0"/>
      <w:divBdr>
        <w:top w:val="none" w:sz="0" w:space="0" w:color="auto"/>
        <w:left w:val="none" w:sz="0" w:space="0" w:color="auto"/>
        <w:bottom w:val="none" w:sz="0" w:space="0" w:color="auto"/>
        <w:right w:val="none" w:sz="0" w:space="0" w:color="auto"/>
      </w:divBdr>
      <w:divsChild>
        <w:div w:id="1319189244">
          <w:marLeft w:val="0"/>
          <w:marRight w:val="0"/>
          <w:marTop w:val="0"/>
          <w:marBottom w:val="0"/>
          <w:divBdr>
            <w:top w:val="none" w:sz="0" w:space="0" w:color="auto"/>
            <w:left w:val="none" w:sz="0" w:space="0" w:color="auto"/>
            <w:bottom w:val="none" w:sz="0" w:space="0" w:color="auto"/>
            <w:right w:val="none" w:sz="0" w:space="0" w:color="auto"/>
          </w:divBdr>
          <w:divsChild>
            <w:div w:id="1964119394">
              <w:marLeft w:val="0"/>
              <w:marRight w:val="0"/>
              <w:marTop w:val="0"/>
              <w:marBottom w:val="0"/>
              <w:divBdr>
                <w:top w:val="none" w:sz="0" w:space="0" w:color="auto"/>
                <w:left w:val="none" w:sz="0" w:space="0" w:color="auto"/>
                <w:bottom w:val="none" w:sz="0" w:space="0" w:color="auto"/>
                <w:right w:val="none" w:sz="0" w:space="0" w:color="auto"/>
              </w:divBdr>
              <w:divsChild>
                <w:div w:id="182859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3.xml"/><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image" Target="media/image25.png"/><Relationship Id="rId68" Type="http://schemas.openxmlformats.org/officeDocument/2006/relationships/hyperlink" Target="https://www.apvma.gov.au/news-and-publications/public-consultations/diazinon-proposed-regulatory-decision" TargetMode="External"/><Relationship Id="rId2" Type="http://schemas.openxmlformats.org/officeDocument/2006/relationships/customXml" Target="../customXml/item2.xml"/><Relationship Id="rId16" Type="http://schemas.openxmlformats.org/officeDocument/2006/relationships/hyperlink" Target="https://creativecommons.org/licenses/by/4.0/legalcode" TargetMode="Externa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header" Target="header11.xml"/><Relationship Id="rId37" Type="http://schemas.openxmlformats.org/officeDocument/2006/relationships/image" Target="media/image4.emf"/><Relationship Id="rId40" Type="http://schemas.openxmlformats.org/officeDocument/2006/relationships/image" Target="media/image7.png"/><Relationship Id="rId45" Type="http://schemas.openxmlformats.org/officeDocument/2006/relationships/image" Target="media/image12.png"/><Relationship Id="rId66" Type="http://schemas.openxmlformats.org/officeDocument/2006/relationships/hyperlink" Target="https://portal.apvma.gov.au/pubcris" TargetMode="External"/><Relationship Id="rId74" Type="http://schemas.openxmlformats.org/officeDocument/2006/relationships/hyperlink" Target="https://www.sahpra.org.za/list-of-registered-veterinary-product/" TargetMode="External"/><Relationship Id="rId5" Type="http://schemas.openxmlformats.org/officeDocument/2006/relationships/numbering" Target="numbering.xml"/><Relationship Id="rId61" Type="http://schemas.openxmlformats.org/officeDocument/2006/relationships/image" Target="media/image23.png"/><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footer" Target="footer8.xml"/><Relationship Id="rId35" Type="http://schemas.openxmlformats.org/officeDocument/2006/relationships/header" Target="header12.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image" Target="media/image19.png"/><Relationship Id="rId64" Type="http://schemas.openxmlformats.org/officeDocument/2006/relationships/hyperlink" Target="https://flyboss.com.au/dung-beetles/" TargetMode="External"/><Relationship Id="rId69" Type="http://schemas.openxmlformats.org/officeDocument/2006/relationships/image" Target="media/image27.png"/><Relationship Id="rId77" Type="http://schemas.openxmlformats.org/officeDocument/2006/relationships/fontTable" Target="fontTable.xml"/><Relationship Id="rId8" Type="http://schemas.openxmlformats.org/officeDocument/2006/relationships/webSettings" Target="webSettings.xml"/><Relationship Id="rId72" Type="http://schemas.openxmlformats.org/officeDocument/2006/relationships/hyperlink" Target="https://medicines.health.europa.eu/veterinary/en"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eader" Target="header7.xml"/><Relationship Id="rId33" Type="http://schemas.openxmlformats.org/officeDocument/2006/relationships/footer" Target="footer9.xml"/><Relationship Id="rId38" Type="http://schemas.openxmlformats.org/officeDocument/2006/relationships/image" Target="media/image5.png"/><Relationship Id="rId46" Type="http://schemas.openxmlformats.org/officeDocument/2006/relationships/image" Target="media/image13.png"/><Relationship Id="rId59" Type="http://schemas.openxmlformats.org/officeDocument/2006/relationships/image" Target="media/image21.png"/><Relationship Id="rId67" Type="http://schemas.openxmlformats.org/officeDocument/2006/relationships/hyperlink" Target="https://www.apvma.gov.au/registrations-and-permits/applying-permits/before-you-apply/types-permits/minor-use-and-emergency-permits" TargetMode="External"/><Relationship Id="rId20" Type="http://schemas.openxmlformats.org/officeDocument/2006/relationships/header" Target="header5.xml"/><Relationship Id="rId41" Type="http://schemas.openxmlformats.org/officeDocument/2006/relationships/image" Target="media/image8.png"/><Relationship Id="rId54" Type="http://schemas.openxmlformats.org/officeDocument/2006/relationships/image" Target="media/image17.png"/><Relationship Id="rId62" Type="http://schemas.openxmlformats.org/officeDocument/2006/relationships/image" Target="media/image24.png"/><Relationship Id="rId70" Type="http://schemas.openxmlformats.org/officeDocument/2006/relationships/hyperlink" Target="https://portal.apvma.gov.au/pubcris" TargetMode="External"/><Relationship Id="rId75" Type="http://schemas.openxmlformats.org/officeDocument/2006/relationships/hyperlink" Target="https://animalhealthaustralia.com.au/ausvetplan/"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7.xml"/><Relationship Id="rId36" Type="http://schemas.openxmlformats.org/officeDocument/2006/relationships/footer" Target="footer11.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endnotes" Target="endnotes.xml"/><Relationship Id="rId31" Type="http://schemas.openxmlformats.org/officeDocument/2006/relationships/header" Target="header10.xml"/><Relationship Id="rId44" Type="http://schemas.openxmlformats.org/officeDocument/2006/relationships/image" Target="media/image11.png"/><Relationship Id="rId60" Type="http://schemas.openxmlformats.org/officeDocument/2006/relationships/image" Target="media/image22.png"/><Relationship Id="rId65" Type="http://schemas.openxmlformats.org/officeDocument/2006/relationships/image" Target="media/image26.png"/><Relationship Id="rId73" Type="http://schemas.openxmlformats.org/officeDocument/2006/relationships/hyperlink" Target="https://www.tipwg.co.za/approved-pesticide-list/plantations/insecticide/" TargetMode="Externa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www.agriculture.gov.au/" TargetMode="External"/><Relationship Id="rId39" Type="http://schemas.openxmlformats.org/officeDocument/2006/relationships/image" Target="media/image6.png"/><Relationship Id="rId34" Type="http://schemas.openxmlformats.org/officeDocument/2006/relationships/footer" Target="footer10.xml"/><Relationship Id="rId55" Type="http://schemas.openxmlformats.org/officeDocument/2006/relationships/image" Target="media/image18.png"/><Relationship Id="rId76" Type="http://schemas.openxmlformats.org/officeDocument/2006/relationships/hyperlink" Target="https://www.agriculture.gov.au/sites/default/files/documents/export-meat-operational-guideline-pest-control.pdf" TargetMode="External"/><Relationship Id="rId7" Type="http://schemas.openxmlformats.org/officeDocument/2006/relationships/settings" Target="settings.xml"/><Relationship Id="rId71" Type="http://schemas.openxmlformats.org/officeDocument/2006/relationships/hyperlink" Target="https://ec.europa.eu/food/plant/pesticides/eu-pesticides-database/start/screen/active-substances," TargetMode="External"/></Relationships>
</file>

<file path=word/_rels/footer7.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Ausvet2018">
  <a:themeElements>
    <a:clrScheme name="Ausvet2018">
      <a:dk1>
        <a:sysClr val="windowText" lastClr="000000"/>
      </a:dk1>
      <a:lt1>
        <a:sysClr val="window" lastClr="FFFFFF"/>
      </a:lt1>
      <a:dk2>
        <a:srgbClr val="44546A"/>
      </a:dk2>
      <a:lt2>
        <a:srgbClr val="E7E6E6"/>
      </a:lt2>
      <a:accent1>
        <a:srgbClr val="004F97"/>
      </a:accent1>
      <a:accent2>
        <a:srgbClr val="EF7D00"/>
      </a:accent2>
      <a:accent3>
        <a:srgbClr val="FBBA00"/>
      </a:accent3>
      <a:accent4>
        <a:srgbClr val="00AB84"/>
      </a:accent4>
      <a:accent5>
        <a:srgbClr val="00B5CA"/>
      </a:accent5>
      <a:accent6>
        <a:srgbClr val="E30613"/>
      </a:accent6>
      <a:hlink>
        <a:srgbClr val="0563C1"/>
      </a:hlink>
      <a:folHlink>
        <a:srgbClr val="954F72"/>
      </a:folHlink>
    </a:clrScheme>
    <a:fontScheme name="Ausvet">
      <a:majorFont>
        <a:latin typeface="Open Sans"/>
        <a:ea typeface=""/>
        <a:cs typeface=""/>
      </a:majorFont>
      <a:minorFont>
        <a:latin typeface="Garamond"/>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738B7B-B9C4-AE4D-8239-4D546EC4520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b53c995-2120-4bc0-8922-c25044d37f65">
      <Terms xmlns="http://schemas.microsoft.com/office/infopath/2007/PartnerControls"/>
    </lcf76f155ced4ddcb4097134ff3c332f>
    <TaxCatchAll xmlns="81c01dc6-2c49-4730-b140-874c95cac377"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991DB94C8E2E14F9D69CDF9B52A3286" ma:contentTypeVersion="18" ma:contentTypeDescription="Create a new document." ma:contentTypeScope="" ma:versionID="e4fab9a424a6568cca72564f0a3e80af">
  <xsd:schema xmlns:xsd="http://www.w3.org/2001/XMLSchema" xmlns:xs="http://www.w3.org/2001/XMLSchema" xmlns:p="http://schemas.microsoft.com/office/2006/metadata/properties" xmlns:ns2="2b53c995-2120-4bc0-8922-c25044d37f65" xmlns:ns3="c95b51c2-b2ac-4224-a5b5-069909057829" xmlns:ns4="81c01dc6-2c49-4730-b140-874c95cac377" targetNamespace="http://schemas.microsoft.com/office/2006/metadata/properties" ma:root="true" ma:fieldsID="4da394cbf81a6dfae2539a807d59b8d5" ns2:_="" ns3:_="" ns4:_="">
    <xsd:import namespace="2b53c995-2120-4bc0-8922-c25044d37f65"/>
    <xsd:import namespace="c95b51c2-b2ac-4224-a5b5-069909057829"/>
    <xsd:import namespace="81c01dc6-2c49-4730-b140-874c95cac37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53c995-2120-4bc0-8922-c25044d37f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81b4ab-c2b0-4b32-8bb7-29fb05a8de7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95b51c2-b2ac-4224-a5b5-06990905782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c01dc6-2c49-4730-b140-874c95cac377"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f2ae6d04-93fd-4eff-b083-abce3c4fe286}" ma:internalName="TaxCatchAll" ma:showField="CatchAllData" ma:web="c95b51c2-b2ac-4224-a5b5-06990905782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E24437-860C-4F23-A1AB-301BC7A33C6C}">
  <ds:schemaRefs>
    <ds:schemaRef ds:uri="http://schemas.microsoft.com/sharepoint/v3/contenttype/forms"/>
  </ds:schemaRefs>
</ds:datastoreItem>
</file>

<file path=customXml/itemProps2.xml><?xml version="1.0" encoding="utf-8"?>
<ds:datastoreItem xmlns:ds="http://schemas.openxmlformats.org/officeDocument/2006/customXml" ds:itemID="{0E138F2F-6B95-A946-A6B8-C56521AFCC08}">
  <ds:schemaRefs>
    <ds:schemaRef ds:uri="http://schemas.openxmlformats.org/officeDocument/2006/bibliography"/>
  </ds:schemaRefs>
</ds:datastoreItem>
</file>

<file path=customXml/itemProps3.xml><?xml version="1.0" encoding="utf-8"?>
<ds:datastoreItem xmlns:ds="http://schemas.openxmlformats.org/officeDocument/2006/customXml" ds:itemID="{AB1947DA-9610-4CB1-A081-35D913F729F0}">
  <ds:schemaRefs>
    <ds:schemaRef ds:uri="http://purl.org/dc/terms/"/>
    <ds:schemaRef ds:uri="1dfea7ad-7152-48bb-bc9c-cbfa015fef10"/>
    <ds:schemaRef ds:uri="http://schemas.microsoft.com/office/2006/documentManagement/types"/>
    <ds:schemaRef ds:uri="http://schemas.microsoft.com/office/2006/metadata/properties"/>
    <ds:schemaRef ds:uri="http://purl.org/dc/dcmitype/"/>
    <ds:schemaRef ds:uri="http://www.w3.org/XML/1998/namespace"/>
    <ds:schemaRef ds:uri="http://schemas.openxmlformats.org/package/2006/metadata/core-properties"/>
    <ds:schemaRef ds:uri="http://schemas.microsoft.com/office/infopath/2007/PartnerControls"/>
    <ds:schemaRef ds:uri="http://purl.org/dc/elements/1.1/"/>
  </ds:schemaRefs>
</ds:datastoreItem>
</file>

<file path=customXml/itemProps4.xml><?xml version="1.0" encoding="utf-8"?>
<ds:datastoreItem xmlns:ds="http://schemas.openxmlformats.org/officeDocument/2006/customXml" ds:itemID="{D4DCAE29-5FA4-4838-8C80-DED300CC48FF}"/>
</file>

<file path=docProps/app.xml><?xml version="1.0" encoding="utf-8"?>
<Properties xmlns="http://schemas.openxmlformats.org/officeDocument/2006/extended-properties" xmlns:vt="http://schemas.openxmlformats.org/officeDocument/2006/docPropsVTypes">
  <Template>Normal</Template>
  <TotalTime>1</TotalTime>
  <Pages>154</Pages>
  <Words>188378</Words>
  <Characters>1073757</Characters>
  <Application>Microsoft Office Word</Application>
  <DocSecurity>0</DocSecurity>
  <Lines>8947</Lines>
  <Paragraphs>2519</Paragraphs>
  <ScaleCrop>false</ScaleCrop>
  <HeadingPairs>
    <vt:vector size="2" baseType="variant">
      <vt:variant>
        <vt:lpstr>Title</vt:lpstr>
      </vt:variant>
      <vt:variant>
        <vt:i4>1</vt:i4>
      </vt:variant>
    </vt:vector>
  </HeadingPairs>
  <TitlesOfParts>
    <vt:vector size="1" baseType="lpstr">
      <vt:lpstr>Lumpy skin disease vector management</vt:lpstr>
    </vt:vector>
  </TitlesOfParts>
  <Manager/>
  <Company>Ausvet</Company>
  <LinksUpToDate>false</LinksUpToDate>
  <CharactersWithSpaces>12596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umpy skin disease vector management</dc:title>
  <dc:subject>A manual for vector management should lumpy skin disease enter Australia</dc:subject>
  <dc:creator>emma@ausvet.com.au</dc:creator>
  <cp:keywords/>
  <dc:description/>
  <cp:revision>3</cp:revision>
  <cp:lastPrinted>2024-06-21T02:54:00Z</cp:lastPrinted>
  <dcterms:created xsi:type="dcterms:W3CDTF">2025-04-17T00:29:00Z</dcterms:created>
  <dcterms:modified xsi:type="dcterms:W3CDTF">2025-04-22T01: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Name of client</vt:lpwstr>
  </property>
  <property fmtid="{D5CDD505-2E9C-101B-9397-08002B2CF9AE}" pid="3" name="Report Date">
    <vt:filetime>2019-12-25T10:00:00Z</vt:filetime>
  </property>
  <property fmtid="{D5CDD505-2E9C-101B-9397-08002B2CF9AE}" pid="4" name="ZOTERO_PREF_1">
    <vt:lpwstr>&lt;data data-version="3" zotero-version="6.0.37"&gt;&lt;session id="MssAEy0D"/&gt;&lt;style id="http://www.zotero.org/styles/style-manual-australian-government" hasBibliography="1" bibliographyStyleHasBeenSet="1"/&gt;&lt;prefs&gt;&lt;pref name="fieldType" value="Field"/&gt;&lt;pref name</vt:lpwstr>
  </property>
  <property fmtid="{D5CDD505-2E9C-101B-9397-08002B2CF9AE}" pid="5" name="ZOTERO_PREF_2">
    <vt:lpwstr>="delayCitationUpdates" value="true"/&gt;&lt;pref name="dontAskDelayCitationUpdates" value="true"/&gt;&lt;/prefs&gt;&lt;/data&gt;</vt:lpwstr>
  </property>
  <property fmtid="{D5CDD505-2E9C-101B-9397-08002B2CF9AE}" pid="6" name="grammarly_documentId">
    <vt:lpwstr>documentId_1577</vt:lpwstr>
  </property>
  <property fmtid="{D5CDD505-2E9C-101B-9397-08002B2CF9AE}" pid="7" name="grammarly_documentContext">
    <vt:lpwstr>{"goals":[],"domain":"general","emotions":[],"dialect":"australian"}</vt:lpwstr>
  </property>
  <property fmtid="{D5CDD505-2E9C-101B-9397-08002B2CF9AE}" pid="8" name="ContentTypeId">
    <vt:lpwstr>0x0101008991DB94C8E2E14F9D69CDF9B52A3286</vt:lpwstr>
  </property>
  <property fmtid="{D5CDD505-2E9C-101B-9397-08002B2CF9AE}" pid="9" name="ClassificationContentMarkingHeaderShapeIds">
    <vt:lpwstr>4283aff1,6cc15973,42235adc,1eecd50b,8f426c7,3f3410e1,44db67be,27a1efa6,215ed4e0,3680e234,1acfc871,2e5b5d2b</vt:lpwstr>
  </property>
  <property fmtid="{D5CDD505-2E9C-101B-9397-08002B2CF9AE}" pid="10" name="ClassificationContentMarkingHeaderFontProps">
    <vt:lpwstr>#ff0000,12,Calibri</vt:lpwstr>
  </property>
  <property fmtid="{D5CDD505-2E9C-101B-9397-08002B2CF9AE}" pid="11" name="ClassificationContentMarkingHeaderText">
    <vt:lpwstr>OFFICIAL</vt:lpwstr>
  </property>
  <property fmtid="{D5CDD505-2E9C-101B-9397-08002B2CF9AE}" pid="12" name="ClassificationContentMarkingFooterShapeIds">
    <vt:lpwstr>21b42af5,c388176,4b500e82,4c2595cf,3e90cb3f,379e245f,4edca04b,4652f5d8,1bd3c688,2af8b7fa,4bc59f13,668fe8f8</vt:lpwstr>
  </property>
  <property fmtid="{D5CDD505-2E9C-101B-9397-08002B2CF9AE}" pid="13" name="ClassificationContentMarkingFooterFontProps">
    <vt:lpwstr>#ff0000,12,Calibri</vt:lpwstr>
  </property>
  <property fmtid="{D5CDD505-2E9C-101B-9397-08002B2CF9AE}" pid="14" name="ClassificationContentMarkingFooterText">
    <vt:lpwstr>OFFICIAL</vt:lpwstr>
  </property>
  <property fmtid="{D5CDD505-2E9C-101B-9397-08002B2CF9AE}" pid="15" name="MSIP_Label_933d8be6-3c40-4052-87a2-9c2adcba8759_Enabled">
    <vt:lpwstr>true</vt:lpwstr>
  </property>
  <property fmtid="{D5CDD505-2E9C-101B-9397-08002B2CF9AE}" pid="16" name="MSIP_Label_933d8be6-3c40-4052-87a2-9c2adcba8759_SetDate">
    <vt:lpwstr>2025-02-25T23:31:28Z</vt:lpwstr>
  </property>
  <property fmtid="{D5CDD505-2E9C-101B-9397-08002B2CF9AE}" pid="17" name="MSIP_Label_933d8be6-3c40-4052-87a2-9c2adcba8759_Method">
    <vt:lpwstr>Privileged</vt:lpwstr>
  </property>
  <property fmtid="{D5CDD505-2E9C-101B-9397-08002B2CF9AE}" pid="18" name="MSIP_Label_933d8be6-3c40-4052-87a2-9c2adcba8759_Name">
    <vt:lpwstr>OFFICIAL</vt:lpwstr>
  </property>
  <property fmtid="{D5CDD505-2E9C-101B-9397-08002B2CF9AE}" pid="19" name="MSIP_Label_933d8be6-3c40-4052-87a2-9c2adcba8759_SiteId">
    <vt:lpwstr>2be67eb7-400c-4b3f-a5a1-1258c0da0696</vt:lpwstr>
  </property>
  <property fmtid="{D5CDD505-2E9C-101B-9397-08002B2CF9AE}" pid="20" name="MSIP_Label_933d8be6-3c40-4052-87a2-9c2adcba8759_ActionId">
    <vt:lpwstr>7d4b7280-ee55-43ab-b37a-8615f2566f5b</vt:lpwstr>
  </property>
  <property fmtid="{D5CDD505-2E9C-101B-9397-08002B2CF9AE}" pid="21" name="MSIP_Label_933d8be6-3c40-4052-87a2-9c2adcba8759_ContentBits">
    <vt:lpwstr>3</vt:lpwstr>
  </property>
  <property fmtid="{D5CDD505-2E9C-101B-9397-08002B2CF9AE}" pid="22" name="MSIP_Label_933d8be6-3c40-4052-87a2-9c2adcba8759_Tag">
    <vt:lpwstr>10, 0, 1, 1</vt:lpwstr>
  </property>
  <property fmtid="{D5CDD505-2E9C-101B-9397-08002B2CF9AE}" pid="23" name="MediaServiceImageTags">
    <vt:lpwstr/>
  </property>
</Properties>
</file>